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0B2F3" w14:textId="553B8C55" w:rsidR="00591E46" w:rsidRPr="009E5255" w:rsidRDefault="005B3C53" w:rsidP="00180299">
      <w:pPr>
        <w:ind w:left="720" w:hanging="720"/>
      </w:pPr>
      <w:r w:rsidRPr="009E5255">
        <w:rPr>
          <w:noProof/>
        </w:rPr>
        <w:drawing>
          <wp:anchor distT="0" distB="0" distL="114300" distR="114300" simplePos="0" relativeHeight="251658294" behindDoc="1" locked="0" layoutInCell="1" allowOverlap="1" wp14:anchorId="1D7A6DF9" wp14:editId="625CD077">
            <wp:simplePos x="0" y="0"/>
            <wp:positionH relativeFrom="column">
              <wp:posOffset>-941901</wp:posOffset>
            </wp:positionH>
            <wp:positionV relativeFrom="paragraph">
              <wp:posOffset>-907526</wp:posOffset>
            </wp:positionV>
            <wp:extent cx="7616825" cy="10725293"/>
            <wp:effectExtent l="0" t="0" r="3175" b="6350"/>
            <wp:wrapNone/>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7711348" cy="10858391"/>
                    </a:xfrm>
                    <a:prstGeom prst="rect">
                      <a:avLst/>
                    </a:prstGeom>
                  </pic:spPr>
                </pic:pic>
              </a:graphicData>
            </a:graphic>
            <wp14:sizeRelH relativeFrom="page">
              <wp14:pctWidth>0</wp14:pctWidth>
            </wp14:sizeRelH>
            <wp14:sizeRelV relativeFrom="page">
              <wp14:pctHeight>0</wp14:pctHeight>
            </wp14:sizeRelV>
          </wp:anchor>
        </w:drawing>
      </w:r>
    </w:p>
    <w:p w14:paraId="6503C98F" w14:textId="41437111" w:rsidR="00591E46" w:rsidRPr="009E5255" w:rsidRDefault="003E2999" w:rsidP="00AA594B">
      <w:r w:rsidRPr="009E5255">
        <w:rPr>
          <w:rFonts w:cstheme="minorHAnsi"/>
          <w:noProof/>
        </w:rPr>
        <mc:AlternateContent>
          <mc:Choice Requires="wps">
            <w:drawing>
              <wp:anchor distT="0" distB="0" distL="114300" distR="114300" simplePos="0" relativeHeight="251658240" behindDoc="0" locked="0" layoutInCell="1" allowOverlap="1" wp14:anchorId="2747B525" wp14:editId="705C61B9">
                <wp:simplePos x="0" y="0"/>
                <wp:positionH relativeFrom="margin">
                  <wp:posOffset>165100</wp:posOffset>
                </wp:positionH>
                <wp:positionV relativeFrom="margin">
                  <wp:posOffset>1000760</wp:posOffset>
                </wp:positionV>
                <wp:extent cx="5668010" cy="7775575"/>
                <wp:effectExtent l="0" t="0" r="8890" b="0"/>
                <wp:wrapSquare wrapText="bothSides"/>
                <wp:docPr id="34" name="Text Box 34"/>
                <wp:cNvGraphicFramePr/>
                <a:graphic xmlns:a="http://schemas.openxmlformats.org/drawingml/2006/main">
                  <a:graphicData uri="http://schemas.microsoft.com/office/word/2010/wordprocessingShape">
                    <wps:wsp>
                      <wps:cNvSpPr txBox="1"/>
                      <wps:spPr>
                        <a:xfrm>
                          <a:off x="0" y="0"/>
                          <a:ext cx="5668010" cy="7775575"/>
                        </a:xfrm>
                        <a:prstGeom prst="rect">
                          <a:avLst/>
                        </a:prstGeom>
                        <a:noFill/>
                        <a:ln>
                          <a:noFill/>
                        </a:ln>
                        <a:effectLst/>
                      </wps:spPr>
                      <wps:txbx>
                        <w:txbxContent>
                          <w:p w14:paraId="16682B4E" w14:textId="2C679854" w:rsidR="00BF5F38" w:rsidRDefault="00D75C30" w:rsidP="00D75C30">
                            <w:pPr>
                              <w:pStyle w:val="Subtitle"/>
                              <w:spacing w:before="0" w:after="0" w:line="240" w:lineRule="auto"/>
                              <w:jc w:val="center"/>
                              <w:rPr>
                                <w:rStyle w:val="SubtitleChar"/>
                                <w:rFonts w:eastAsiaTheme="majorEastAsia"/>
                                <w:sz w:val="72"/>
                                <w:szCs w:val="72"/>
                              </w:rPr>
                            </w:pPr>
                            <w:r>
                              <w:rPr>
                                <w:rStyle w:val="SubtitleChar"/>
                                <w:rFonts w:eastAsiaTheme="majorEastAsia"/>
                                <w:sz w:val="72"/>
                                <w:szCs w:val="72"/>
                              </w:rPr>
                              <w:t>Review</w:t>
                            </w:r>
                            <w:r w:rsidR="004719B8" w:rsidRPr="00BF5F38">
                              <w:rPr>
                                <w:rStyle w:val="SubtitleChar"/>
                                <w:rFonts w:eastAsiaTheme="majorEastAsia"/>
                                <w:sz w:val="72"/>
                                <w:szCs w:val="72"/>
                              </w:rPr>
                              <w:t xml:space="preserve"> of the</w:t>
                            </w:r>
                          </w:p>
                          <w:p w14:paraId="5A568E2E" w14:textId="4C2742EC" w:rsidR="004719B8" w:rsidRPr="00BF5F38" w:rsidRDefault="004719B8" w:rsidP="00D75C30">
                            <w:pPr>
                              <w:pStyle w:val="Subtitle"/>
                              <w:spacing w:before="0" w:after="0" w:line="240" w:lineRule="auto"/>
                              <w:jc w:val="center"/>
                              <w:rPr>
                                <w:rStyle w:val="SubtitleChar"/>
                                <w:rFonts w:eastAsiaTheme="majorEastAsia"/>
                                <w:sz w:val="72"/>
                                <w:szCs w:val="72"/>
                              </w:rPr>
                            </w:pPr>
                            <w:r w:rsidRPr="00BF5F38">
                              <w:rPr>
                                <w:rStyle w:val="SubtitleChar"/>
                                <w:rFonts w:eastAsiaTheme="majorEastAsia"/>
                                <w:sz w:val="72"/>
                                <w:szCs w:val="72"/>
                              </w:rPr>
                              <w:t>Efficient Funding of Chemotherapy (EFC)</w:t>
                            </w:r>
                            <w:r w:rsidR="00D75C30">
                              <w:rPr>
                                <w:rStyle w:val="SubtitleChar"/>
                                <w:rFonts w:eastAsiaTheme="majorEastAsia"/>
                                <w:sz w:val="72"/>
                                <w:szCs w:val="72"/>
                              </w:rPr>
                              <w:t xml:space="preserve"> </w:t>
                            </w:r>
                            <w:r w:rsidRPr="00BF5F38">
                              <w:rPr>
                                <w:rStyle w:val="SubtitleChar"/>
                                <w:rFonts w:eastAsiaTheme="majorEastAsia"/>
                                <w:sz w:val="72"/>
                                <w:szCs w:val="72"/>
                              </w:rPr>
                              <w:t>Funding Arrangements</w:t>
                            </w:r>
                          </w:p>
                          <w:p w14:paraId="45996E53" w14:textId="77777777" w:rsidR="004719B8" w:rsidRPr="00BF5F38" w:rsidRDefault="004719B8" w:rsidP="00BF5F38">
                            <w:pPr>
                              <w:pStyle w:val="Subtitle"/>
                              <w:spacing w:line="240" w:lineRule="auto"/>
                              <w:jc w:val="center"/>
                              <w:rPr>
                                <w:rStyle w:val="SubtitleChar"/>
                                <w:rFonts w:eastAsiaTheme="majorEastAsia"/>
                                <w:sz w:val="52"/>
                                <w:szCs w:val="52"/>
                              </w:rPr>
                            </w:pPr>
                          </w:p>
                          <w:p w14:paraId="67466DC6" w14:textId="1B3E4359" w:rsidR="00BF5F38" w:rsidRDefault="002A4700" w:rsidP="00BF5F38">
                            <w:pPr>
                              <w:pStyle w:val="Subtitle"/>
                              <w:spacing w:line="240" w:lineRule="auto"/>
                              <w:jc w:val="center"/>
                              <w:rPr>
                                <w:rStyle w:val="SubtitleChar"/>
                                <w:rFonts w:eastAsiaTheme="majorEastAsia"/>
                                <w:sz w:val="60"/>
                                <w:szCs w:val="60"/>
                              </w:rPr>
                            </w:pPr>
                            <w:r>
                              <w:rPr>
                                <w:rStyle w:val="SubtitleChar"/>
                                <w:rFonts w:eastAsiaTheme="majorEastAsia"/>
                                <w:sz w:val="60"/>
                                <w:szCs w:val="60"/>
                              </w:rPr>
                              <w:t>Final</w:t>
                            </w:r>
                            <w:r w:rsidR="004719B8" w:rsidRPr="00BF5F38">
                              <w:rPr>
                                <w:rStyle w:val="SubtitleChar"/>
                                <w:rFonts w:eastAsiaTheme="majorEastAsia"/>
                                <w:sz w:val="60"/>
                                <w:szCs w:val="60"/>
                              </w:rPr>
                              <w:t xml:space="preserve"> Report</w:t>
                            </w:r>
                          </w:p>
                          <w:p w14:paraId="47BA5BD5" w14:textId="1FF4C379" w:rsidR="00BF5F38" w:rsidRPr="00BF5F38" w:rsidRDefault="002A4700" w:rsidP="00BF5F38">
                            <w:pPr>
                              <w:pStyle w:val="BodyText"/>
                              <w:jc w:val="center"/>
                              <w:rPr>
                                <w:lang w:val="en-US"/>
                              </w:rPr>
                            </w:pPr>
                            <w:r>
                              <w:rPr>
                                <w:rStyle w:val="SubtitleChar"/>
                                <w:rFonts w:eastAsiaTheme="majorEastAsia"/>
                                <w:sz w:val="36"/>
                                <w:szCs w:val="36"/>
                              </w:rPr>
                              <w:t>January</w:t>
                            </w:r>
                            <w:r w:rsidR="00BF5F38">
                              <w:rPr>
                                <w:rStyle w:val="SubtitleChar"/>
                                <w:rFonts w:eastAsiaTheme="majorEastAsia"/>
                                <w:sz w:val="36"/>
                                <w:szCs w:val="36"/>
                              </w:rPr>
                              <w:t xml:space="preserve"> 202</w:t>
                            </w:r>
                            <w:r>
                              <w:rPr>
                                <w:rStyle w:val="SubtitleChar"/>
                                <w:rFonts w:eastAsiaTheme="majorEastAsia"/>
                                <w:sz w:val="36"/>
                                <w:szCs w:val="36"/>
                              </w:rPr>
                              <w:t>3</w:t>
                            </w:r>
                          </w:p>
                          <w:p w14:paraId="698A7EF0" w14:textId="5EFAE9AF" w:rsidR="00BF5F38" w:rsidRDefault="00BF5F38" w:rsidP="00BF5F38">
                            <w:pPr>
                              <w:pStyle w:val="Subtitle"/>
                              <w:spacing w:line="240" w:lineRule="auto"/>
                              <w:rPr>
                                <w:rStyle w:val="SubtitleChar"/>
                                <w:rFonts w:eastAsiaTheme="majorEastAsia"/>
                                <w:sz w:val="36"/>
                                <w:szCs w:val="36"/>
                              </w:rPr>
                            </w:pPr>
                          </w:p>
                          <w:p w14:paraId="5AE3C29A" w14:textId="3CA435C9" w:rsidR="005B3C53" w:rsidRDefault="005B3C53" w:rsidP="005B3C53">
                            <w:pPr>
                              <w:pStyle w:val="BodyText"/>
                              <w:rPr>
                                <w:lang w:val="en-US"/>
                              </w:rPr>
                            </w:pPr>
                          </w:p>
                          <w:p w14:paraId="02B04780" w14:textId="57259152" w:rsidR="005B3C53" w:rsidRDefault="005B3C53" w:rsidP="005B3C53">
                            <w:pPr>
                              <w:pStyle w:val="BodyText"/>
                              <w:rPr>
                                <w:lang w:val="en-US"/>
                              </w:rPr>
                            </w:pPr>
                          </w:p>
                          <w:p w14:paraId="5744D738" w14:textId="2D5F0044" w:rsidR="005B3C53" w:rsidRDefault="005B3C53" w:rsidP="005B3C53">
                            <w:pPr>
                              <w:pStyle w:val="BodyText"/>
                              <w:rPr>
                                <w:lang w:val="en-US"/>
                              </w:rPr>
                            </w:pPr>
                          </w:p>
                          <w:p w14:paraId="40EF8CED" w14:textId="77777777" w:rsidR="00B87881" w:rsidRPr="00B87881" w:rsidRDefault="00B87881" w:rsidP="00BF5F38">
                            <w:pPr>
                              <w:pStyle w:val="Subtitle"/>
                              <w:spacing w:line="240" w:lineRule="auto"/>
                              <w:rPr>
                                <w:rStyle w:val="SubtitleChar"/>
                                <w:rFonts w:eastAsiaTheme="majorEastAsia"/>
                                <w:sz w:val="24"/>
                                <w:szCs w:val="24"/>
                              </w:rPr>
                            </w:pPr>
                          </w:p>
                          <w:p w14:paraId="0D9B1589" w14:textId="77777777" w:rsidR="00CA6B68" w:rsidRDefault="00CA6B68" w:rsidP="00BF5F38">
                            <w:pPr>
                              <w:pStyle w:val="Subtitle"/>
                              <w:spacing w:line="240" w:lineRule="auto"/>
                              <w:rPr>
                                <w:rStyle w:val="SubtitleChar"/>
                                <w:rFonts w:eastAsiaTheme="majorEastAsia"/>
                                <w:sz w:val="36"/>
                                <w:szCs w:val="36"/>
                              </w:rPr>
                            </w:pPr>
                          </w:p>
                          <w:p w14:paraId="3EA4DDBF" w14:textId="77777777" w:rsidR="00CA6B68" w:rsidRDefault="00CA6B68" w:rsidP="00BF5F38">
                            <w:pPr>
                              <w:pStyle w:val="Subtitle"/>
                              <w:spacing w:line="240" w:lineRule="auto"/>
                              <w:rPr>
                                <w:rStyle w:val="SubtitleChar"/>
                                <w:rFonts w:eastAsiaTheme="majorEastAsia"/>
                                <w:sz w:val="36"/>
                                <w:szCs w:val="36"/>
                              </w:rPr>
                            </w:pPr>
                          </w:p>
                          <w:p w14:paraId="6AD97B30" w14:textId="77777777" w:rsidR="00CA6B68" w:rsidRDefault="00CA6B68" w:rsidP="00BF5F38">
                            <w:pPr>
                              <w:pStyle w:val="Subtitle"/>
                              <w:spacing w:line="240" w:lineRule="auto"/>
                              <w:rPr>
                                <w:rStyle w:val="SubtitleChar"/>
                                <w:rFonts w:eastAsiaTheme="majorEastAsia"/>
                                <w:sz w:val="36"/>
                                <w:szCs w:val="36"/>
                              </w:rPr>
                            </w:pPr>
                          </w:p>
                          <w:p w14:paraId="2897193E" w14:textId="77777777" w:rsidR="00CA6B68" w:rsidRDefault="00CA6B68" w:rsidP="00BF5F38">
                            <w:pPr>
                              <w:pStyle w:val="Subtitle"/>
                              <w:spacing w:line="240" w:lineRule="auto"/>
                              <w:rPr>
                                <w:rStyle w:val="SubtitleChar"/>
                                <w:rFonts w:eastAsiaTheme="majorEastAsia"/>
                                <w:sz w:val="36"/>
                                <w:szCs w:val="36"/>
                              </w:rPr>
                            </w:pPr>
                          </w:p>
                          <w:p w14:paraId="192BFD99" w14:textId="3457D51A" w:rsidR="004719B8" w:rsidRPr="00BF5F38" w:rsidRDefault="00661C92" w:rsidP="00BF5F38">
                            <w:pPr>
                              <w:pStyle w:val="Subtitle"/>
                              <w:spacing w:line="240" w:lineRule="auto"/>
                              <w:rPr>
                                <w:rStyle w:val="SubtitleChar"/>
                                <w:rFonts w:eastAsiaTheme="majorEastAsia"/>
                                <w:sz w:val="36"/>
                                <w:szCs w:val="36"/>
                              </w:rPr>
                            </w:pPr>
                            <w:r>
                              <w:rPr>
                                <w:rStyle w:val="SubtitleChar"/>
                                <w:rFonts w:eastAsiaTheme="majorEastAsia"/>
                                <w:sz w:val="36"/>
                                <w:szCs w:val="36"/>
                              </w:rPr>
                              <w:t>C</w:t>
                            </w:r>
                            <w:r w:rsidR="004719B8" w:rsidRPr="00BF5F38">
                              <w:rPr>
                                <w:rStyle w:val="SubtitleChar"/>
                                <w:rFonts w:eastAsiaTheme="majorEastAsia"/>
                                <w:sz w:val="36"/>
                                <w:szCs w:val="36"/>
                              </w:rPr>
                              <w:t>entre for Health Economics Research &amp; Evaluation (CHERE)</w:t>
                            </w:r>
                          </w:p>
                          <w:p w14:paraId="47AC936C" w14:textId="77777777" w:rsidR="004719B8" w:rsidRPr="00BF5F38" w:rsidRDefault="004719B8" w:rsidP="00BF5F38">
                            <w:pPr>
                              <w:pStyle w:val="Subtitle"/>
                              <w:spacing w:line="240" w:lineRule="auto"/>
                              <w:rPr>
                                <w:rStyle w:val="SubtitleChar"/>
                                <w:rFonts w:eastAsiaTheme="majorEastAsia"/>
                                <w:sz w:val="36"/>
                                <w:szCs w:val="36"/>
                              </w:rPr>
                            </w:pPr>
                            <w:r w:rsidRPr="00BF5F38">
                              <w:rPr>
                                <w:rStyle w:val="SubtitleChar"/>
                                <w:rFonts w:eastAsiaTheme="majorEastAsia"/>
                                <w:sz w:val="36"/>
                                <w:szCs w:val="36"/>
                              </w:rPr>
                              <w:t>University of Technology Sydney</w:t>
                            </w:r>
                          </w:p>
                          <w:p w14:paraId="42A082F5" w14:textId="77777777" w:rsidR="004719B8" w:rsidRPr="00BF5F38" w:rsidRDefault="004719B8" w:rsidP="00BF5F38">
                            <w:pPr>
                              <w:spacing w:line="240" w:lineRule="auto"/>
                              <w:rPr>
                                <w:rStyle w:val="SubtitleChar"/>
                                <w:rFonts w:eastAsiaTheme="majorEastAsia"/>
                                <w:sz w:val="48"/>
                                <w:szCs w:val="48"/>
                              </w:rPr>
                            </w:pPr>
                          </w:p>
                          <w:p w14:paraId="22CCB9FC" w14:textId="77777777" w:rsidR="004719B8" w:rsidRPr="00BF5F38" w:rsidRDefault="004719B8" w:rsidP="00BF5F38">
                            <w:pPr>
                              <w:spacing w:line="240" w:lineRule="auto"/>
                              <w:rPr>
                                <w:rStyle w:val="SubtitleChar"/>
                                <w:rFonts w:eastAsiaTheme="majorEastAsia"/>
                                <w:sz w:val="48"/>
                                <w:szCs w:val="48"/>
                              </w:rPr>
                            </w:pPr>
                          </w:p>
                        </w:txbxContent>
                      </wps:txbx>
                      <wps:bodyPr rot="0" spcFirstLastPara="0" vertOverflow="overflow" horzOverflow="overflow" vert="horz" wrap="square" lIns="0" tIns="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47B525" id="_x0000_t202" coordsize="21600,21600" o:spt="202" path="m,l,21600r21600,l21600,xe">
                <v:stroke joinstyle="miter"/>
                <v:path gradientshapeok="t" o:connecttype="rect"/>
              </v:shapetype>
              <v:shape id="Text Box 34" o:spid="_x0000_s1026" type="#_x0000_t202" style="position:absolute;margin-left:13pt;margin-top:78.8pt;width:446.3pt;height:612.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" filled="f" stroked="f">
                <v:textbox inset="0,0,0">
                  <w:txbxContent>
                    <w:p w14:paraId="16682B4E" w14:textId="2C679854" w:rsidR="00BF5F38" w:rsidRDefault="00D75C30" w:rsidP="00D75C30">
                      <w:pPr>
                        <w:pStyle w:val="Subtitle"/>
                        <w:spacing w:before="0" w:after="0" w:line="240" w:lineRule="auto"/>
                        <w:jc w:val="center"/>
                        <w:rPr>
                          <w:rStyle w:val="SubtitleChar"/>
                          <w:rFonts w:eastAsiaTheme="majorEastAsia"/>
                          <w:sz w:val="72"/>
                          <w:szCs w:val="72"/>
                        </w:rPr>
                      </w:pPr>
                      <w:r>
                        <w:rPr>
                          <w:rStyle w:val="SubtitleChar"/>
                          <w:rFonts w:eastAsiaTheme="majorEastAsia"/>
                          <w:sz w:val="72"/>
                          <w:szCs w:val="72"/>
                        </w:rPr>
                        <w:t>Review</w:t>
                      </w:r>
                      <w:r w:rsidR="004719B8" w:rsidRPr="00BF5F38">
                        <w:rPr>
                          <w:rStyle w:val="SubtitleChar"/>
                          <w:rFonts w:eastAsiaTheme="majorEastAsia"/>
                          <w:sz w:val="72"/>
                          <w:szCs w:val="72"/>
                        </w:rPr>
                        <w:t xml:space="preserve"> of the</w:t>
                      </w:r>
                    </w:p>
                    <w:p w14:paraId="5A568E2E" w14:textId="4C2742EC" w:rsidR="004719B8" w:rsidRPr="00BF5F38" w:rsidRDefault="004719B8" w:rsidP="00D75C30">
                      <w:pPr>
                        <w:pStyle w:val="Subtitle"/>
                        <w:spacing w:before="0" w:after="0" w:line="240" w:lineRule="auto"/>
                        <w:jc w:val="center"/>
                        <w:rPr>
                          <w:rStyle w:val="SubtitleChar"/>
                          <w:rFonts w:eastAsiaTheme="majorEastAsia"/>
                          <w:sz w:val="72"/>
                          <w:szCs w:val="72"/>
                        </w:rPr>
                      </w:pPr>
                      <w:r w:rsidRPr="00BF5F38">
                        <w:rPr>
                          <w:rStyle w:val="SubtitleChar"/>
                          <w:rFonts w:eastAsiaTheme="majorEastAsia"/>
                          <w:sz w:val="72"/>
                          <w:szCs w:val="72"/>
                        </w:rPr>
                        <w:t>Efficient Funding of Chemotherapy (EFC)</w:t>
                      </w:r>
                      <w:r w:rsidR="00D75C30">
                        <w:rPr>
                          <w:rStyle w:val="SubtitleChar"/>
                          <w:rFonts w:eastAsiaTheme="majorEastAsia"/>
                          <w:sz w:val="72"/>
                          <w:szCs w:val="72"/>
                        </w:rPr>
                        <w:t xml:space="preserve"> </w:t>
                      </w:r>
                      <w:r w:rsidRPr="00BF5F38">
                        <w:rPr>
                          <w:rStyle w:val="SubtitleChar"/>
                          <w:rFonts w:eastAsiaTheme="majorEastAsia"/>
                          <w:sz w:val="72"/>
                          <w:szCs w:val="72"/>
                        </w:rPr>
                        <w:t>Funding Arrangements</w:t>
                      </w:r>
                    </w:p>
                    <w:p w14:paraId="45996E53" w14:textId="77777777" w:rsidR="004719B8" w:rsidRPr="00BF5F38" w:rsidRDefault="004719B8" w:rsidP="00BF5F38">
                      <w:pPr>
                        <w:pStyle w:val="Subtitle"/>
                        <w:spacing w:line="240" w:lineRule="auto"/>
                        <w:jc w:val="center"/>
                        <w:rPr>
                          <w:rStyle w:val="SubtitleChar"/>
                          <w:rFonts w:eastAsiaTheme="majorEastAsia"/>
                          <w:sz w:val="52"/>
                          <w:szCs w:val="52"/>
                        </w:rPr>
                      </w:pPr>
                    </w:p>
                    <w:p w14:paraId="67466DC6" w14:textId="1B3E4359" w:rsidR="00BF5F38" w:rsidRDefault="002A4700" w:rsidP="00BF5F38">
                      <w:pPr>
                        <w:pStyle w:val="Subtitle"/>
                        <w:spacing w:line="240" w:lineRule="auto"/>
                        <w:jc w:val="center"/>
                        <w:rPr>
                          <w:rStyle w:val="SubtitleChar"/>
                          <w:rFonts w:eastAsiaTheme="majorEastAsia"/>
                          <w:sz w:val="60"/>
                          <w:szCs w:val="60"/>
                        </w:rPr>
                      </w:pPr>
                      <w:r>
                        <w:rPr>
                          <w:rStyle w:val="SubtitleChar"/>
                          <w:rFonts w:eastAsiaTheme="majorEastAsia"/>
                          <w:sz w:val="60"/>
                          <w:szCs w:val="60"/>
                        </w:rPr>
                        <w:t>Final</w:t>
                      </w:r>
                      <w:r w:rsidR="004719B8" w:rsidRPr="00BF5F38">
                        <w:rPr>
                          <w:rStyle w:val="SubtitleChar"/>
                          <w:rFonts w:eastAsiaTheme="majorEastAsia"/>
                          <w:sz w:val="60"/>
                          <w:szCs w:val="60"/>
                        </w:rPr>
                        <w:t xml:space="preserve"> Report</w:t>
                      </w:r>
                    </w:p>
                    <w:p w14:paraId="47BA5BD5" w14:textId="1FF4C379" w:rsidR="00BF5F38" w:rsidRPr="00BF5F38" w:rsidRDefault="002A4700" w:rsidP="00BF5F38">
                      <w:pPr>
                        <w:pStyle w:val="BodyText"/>
                        <w:jc w:val="center"/>
                        <w:rPr>
                          <w:lang w:val="en-US"/>
                        </w:rPr>
                      </w:pPr>
                      <w:r>
                        <w:rPr>
                          <w:rStyle w:val="SubtitleChar"/>
                          <w:rFonts w:eastAsiaTheme="majorEastAsia"/>
                          <w:sz w:val="36"/>
                          <w:szCs w:val="36"/>
                        </w:rPr>
                        <w:t>January</w:t>
                      </w:r>
                      <w:r w:rsidR="00BF5F38">
                        <w:rPr>
                          <w:rStyle w:val="SubtitleChar"/>
                          <w:rFonts w:eastAsiaTheme="majorEastAsia"/>
                          <w:sz w:val="36"/>
                          <w:szCs w:val="36"/>
                        </w:rPr>
                        <w:t xml:space="preserve"> 202</w:t>
                      </w:r>
                      <w:r>
                        <w:rPr>
                          <w:rStyle w:val="SubtitleChar"/>
                          <w:rFonts w:eastAsiaTheme="majorEastAsia"/>
                          <w:sz w:val="36"/>
                          <w:szCs w:val="36"/>
                        </w:rPr>
                        <w:t>3</w:t>
                      </w:r>
                    </w:p>
                    <w:p w14:paraId="698A7EF0" w14:textId="5EFAE9AF" w:rsidR="00BF5F38" w:rsidRDefault="00BF5F38" w:rsidP="00BF5F38">
                      <w:pPr>
                        <w:pStyle w:val="Subtitle"/>
                        <w:spacing w:line="240" w:lineRule="auto"/>
                        <w:rPr>
                          <w:rStyle w:val="SubtitleChar"/>
                          <w:rFonts w:eastAsiaTheme="majorEastAsia"/>
                          <w:sz w:val="36"/>
                          <w:szCs w:val="36"/>
                        </w:rPr>
                      </w:pPr>
                    </w:p>
                    <w:p w14:paraId="5AE3C29A" w14:textId="3CA435C9" w:rsidR="005B3C53" w:rsidRDefault="005B3C53" w:rsidP="005B3C53">
                      <w:pPr>
                        <w:pStyle w:val="BodyText"/>
                        <w:rPr>
                          <w:lang w:val="en-US"/>
                        </w:rPr>
                      </w:pPr>
                    </w:p>
                    <w:p w14:paraId="02B04780" w14:textId="57259152" w:rsidR="005B3C53" w:rsidRDefault="005B3C53" w:rsidP="005B3C53">
                      <w:pPr>
                        <w:pStyle w:val="BodyText"/>
                        <w:rPr>
                          <w:lang w:val="en-US"/>
                        </w:rPr>
                      </w:pPr>
                    </w:p>
                    <w:p w14:paraId="5744D738" w14:textId="2D5F0044" w:rsidR="005B3C53" w:rsidRDefault="005B3C53" w:rsidP="005B3C53">
                      <w:pPr>
                        <w:pStyle w:val="BodyText"/>
                        <w:rPr>
                          <w:lang w:val="en-US"/>
                        </w:rPr>
                      </w:pPr>
                    </w:p>
                    <w:p w14:paraId="40EF8CED" w14:textId="77777777" w:rsidR="00B87881" w:rsidRPr="00B87881" w:rsidRDefault="00B87881" w:rsidP="00BF5F38">
                      <w:pPr>
                        <w:pStyle w:val="Subtitle"/>
                        <w:spacing w:line="240" w:lineRule="auto"/>
                        <w:rPr>
                          <w:rStyle w:val="SubtitleChar"/>
                          <w:rFonts w:eastAsiaTheme="majorEastAsia"/>
                          <w:sz w:val="24"/>
                          <w:szCs w:val="24"/>
                        </w:rPr>
                      </w:pPr>
                    </w:p>
                    <w:p w14:paraId="0D9B1589" w14:textId="77777777" w:rsidR="00CA6B68" w:rsidRDefault="00CA6B68" w:rsidP="00BF5F38">
                      <w:pPr>
                        <w:pStyle w:val="Subtitle"/>
                        <w:spacing w:line="240" w:lineRule="auto"/>
                        <w:rPr>
                          <w:rStyle w:val="SubtitleChar"/>
                          <w:rFonts w:eastAsiaTheme="majorEastAsia"/>
                          <w:sz w:val="36"/>
                          <w:szCs w:val="36"/>
                        </w:rPr>
                      </w:pPr>
                    </w:p>
                    <w:p w14:paraId="3EA4DDBF" w14:textId="77777777" w:rsidR="00CA6B68" w:rsidRDefault="00CA6B68" w:rsidP="00BF5F38">
                      <w:pPr>
                        <w:pStyle w:val="Subtitle"/>
                        <w:spacing w:line="240" w:lineRule="auto"/>
                        <w:rPr>
                          <w:rStyle w:val="SubtitleChar"/>
                          <w:rFonts w:eastAsiaTheme="majorEastAsia"/>
                          <w:sz w:val="36"/>
                          <w:szCs w:val="36"/>
                        </w:rPr>
                      </w:pPr>
                    </w:p>
                    <w:p w14:paraId="6AD97B30" w14:textId="77777777" w:rsidR="00CA6B68" w:rsidRDefault="00CA6B68" w:rsidP="00BF5F38">
                      <w:pPr>
                        <w:pStyle w:val="Subtitle"/>
                        <w:spacing w:line="240" w:lineRule="auto"/>
                        <w:rPr>
                          <w:rStyle w:val="SubtitleChar"/>
                          <w:rFonts w:eastAsiaTheme="majorEastAsia"/>
                          <w:sz w:val="36"/>
                          <w:szCs w:val="36"/>
                        </w:rPr>
                      </w:pPr>
                    </w:p>
                    <w:p w14:paraId="2897193E" w14:textId="77777777" w:rsidR="00CA6B68" w:rsidRDefault="00CA6B68" w:rsidP="00BF5F38">
                      <w:pPr>
                        <w:pStyle w:val="Subtitle"/>
                        <w:spacing w:line="240" w:lineRule="auto"/>
                        <w:rPr>
                          <w:rStyle w:val="SubtitleChar"/>
                          <w:rFonts w:eastAsiaTheme="majorEastAsia"/>
                          <w:sz w:val="36"/>
                          <w:szCs w:val="36"/>
                        </w:rPr>
                      </w:pPr>
                    </w:p>
                    <w:p w14:paraId="192BFD99" w14:textId="3457D51A" w:rsidR="004719B8" w:rsidRPr="00BF5F38" w:rsidRDefault="00661C92" w:rsidP="00BF5F38">
                      <w:pPr>
                        <w:pStyle w:val="Subtitle"/>
                        <w:spacing w:line="240" w:lineRule="auto"/>
                        <w:rPr>
                          <w:rStyle w:val="SubtitleChar"/>
                          <w:rFonts w:eastAsiaTheme="majorEastAsia"/>
                          <w:sz w:val="36"/>
                          <w:szCs w:val="36"/>
                        </w:rPr>
                      </w:pPr>
                      <w:r>
                        <w:rPr>
                          <w:rStyle w:val="SubtitleChar"/>
                          <w:rFonts w:eastAsiaTheme="majorEastAsia"/>
                          <w:sz w:val="36"/>
                          <w:szCs w:val="36"/>
                        </w:rPr>
                        <w:t>C</w:t>
                      </w:r>
                      <w:r w:rsidR="004719B8" w:rsidRPr="00BF5F38">
                        <w:rPr>
                          <w:rStyle w:val="SubtitleChar"/>
                          <w:rFonts w:eastAsiaTheme="majorEastAsia"/>
                          <w:sz w:val="36"/>
                          <w:szCs w:val="36"/>
                        </w:rPr>
                        <w:t>entre for Health Economics Research &amp; Evaluation (CHERE)</w:t>
                      </w:r>
                    </w:p>
                    <w:p w14:paraId="47AC936C" w14:textId="77777777" w:rsidR="004719B8" w:rsidRPr="00BF5F38" w:rsidRDefault="004719B8" w:rsidP="00BF5F38">
                      <w:pPr>
                        <w:pStyle w:val="Subtitle"/>
                        <w:spacing w:line="240" w:lineRule="auto"/>
                        <w:rPr>
                          <w:rStyle w:val="SubtitleChar"/>
                          <w:rFonts w:eastAsiaTheme="majorEastAsia"/>
                          <w:sz w:val="36"/>
                          <w:szCs w:val="36"/>
                        </w:rPr>
                      </w:pPr>
                      <w:r w:rsidRPr="00BF5F38">
                        <w:rPr>
                          <w:rStyle w:val="SubtitleChar"/>
                          <w:rFonts w:eastAsiaTheme="majorEastAsia"/>
                          <w:sz w:val="36"/>
                          <w:szCs w:val="36"/>
                        </w:rPr>
                        <w:t>University of Technology Sydney</w:t>
                      </w:r>
                    </w:p>
                    <w:p w14:paraId="42A082F5" w14:textId="77777777" w:rsidR="004719B8" w:rsidRPr="00BF5F38" w:rsidRDefault="004719B8" w:rsidP="00BF5F38">
                      <w:pPr>
                        <w:spacing w:line="240" w:lineRule="auto"/>
                        <w:rPr>
                          <w:rStyle w:val="SubtitleChar"/>
                          <w:rFonts w:eastAsiaTheme="majorEastAsia"/>
                          <w:sz w:val="48"/>
                          <w:szCs w:val="48"/>
                        </w:rPr>
                      </w:pPr>
                    </w:p>
                    <w:p w14:paraId="22CCB9FC" w14:textId="77777777" w:rsidR="004719B8" w:rsidRPr="00BF5F38" w:rsidRDefault="004719B8" w:rsidP="00BF5F38">
                      <w:pPr>
                        <w:spacing w:line="240" w:lineRule="auto"/>
                        <w:rPr>
                          <w:rStyle w:val="SubtitleChar"/>
                          <w:rFonts w:eastAsiaTheme="majorEastAsia"/>
                          <w:sz w:val="48"/>
                          <w:szCs w:val="48"/>
                        </w:rPr>
                      </w:pPr>
                    </w:p>
                  </w:txbxContent>
                </v:textbox>
                <w10:wrap type="square" anchorx="margin" anchory="margin"/>
              </v:shape>
            </w:pict>
          </mc:Fallback>
        </mc:AlternateContent>
      </w:r>
    </w:p>
    <w:tbl>
      <w:tblPr>
        <w:tblStyle w:val="TableGrid"/>
        <w:tblpPr w:leftFromText="181" w:rightFromText="181"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1"/>
      </w:tblGrid>
      <w:tr w:rsidR="00C13DB2" w:rsidRPr="009E5255" w14:paraId="13CAE174" w14:textId="77777777" w:rsidTr="009C36B1">
        <w:tc>
          <w:tcPr>
            <w:tcW w:w="9011" w:type="dxa"/>
          </w:tcPr>
          <w:p w14:paraId="4ABEC651" w14:textId="2025431C" w:rsidR="00C13DB2" w:rsidRPr="00773BF4" w:rsidRDefault="00C13DB2" w:rsidP="00421AE9">
            <w:pPr>
              <w:spacing w:before="0" w:after="0" w:line="240" w:lineRule="auto"/>
              <w:rPr>
                <w:rFonts w:ascii="Calibri" w:hAnsi="Calibri" w:cs="Calibri"/>
                <w:b/>
                <w:bCs w:val="0"/>
              </w:rPr>
            </w:pPr>
            <w:bookmarkStart w:id="0" w:name="_Toc350163128"/>
            <w:bookmarkStart w:id="1" w:name="_Toc408497680"/>
            <w:r w:rsidRPr="00773BF4">
              <w:rPr>
                <w:rFonts w:ascii="Calibri" w:hAnsi="Calibri" w:cs="Calibri"/>
                <w:b/>
                <w:bCs w:val="0"/>
              </w:rPr>
              <w:lastRenderedPageBreak/>
              <w:t>Centre for Health Economics Research and Evaluation (CHERE)</w:t>
            </w:r>
          </w:p>
        </w:tc>
      </w:tr>
      <w:tr w:rsidR="00C13DB2" w:rsidRPr="009E5255" w14:paraId="1D8C4997" w14:textId="77777777" w:rsidTr="009C36B1">
        <w:tc>
          <w:tcPr>
            <w:tcW w:w="9011" w:type="dxa"/>
          </w:tcPr>
          <w:p w14:paraId="6937D251" w14:textId="508C4710" w:rsidR="00C13DB2" w:rsidRPr="009E5255" w:rsidRDefault="00C13DB2" w:rsidP="00421AE9">
            <w:pPr>
              <w:spacing w:before="0" w:after="0" w:line="240" w:lineRule="auto"/>
            </w:pPr>
            <w:r w:rsidRPr="009E5255">
              <w:t>University of Technology Sydney (UTS) (ABN 77257686961)</w:t>
            </w:r>
          </w:p>
        </w:tc>
      </w:tr>
      <w:tr w:rsidR="00C13DB2" w:rsidRPr="009E5255" w14:paraId="73D887DF" w14:textId="77777777" w:rsidTr="009C36B1">
        <w:tc>
          <w:tcPr>
            <w:tcW w:w="9011" w:type="dxa"/>
          </w:tcPr>
          <w:p w14:paraId="29EFE95E" w14:textId="37E935BE" w:rsidR="00C13DB2" w:rsidRPr="009E5255" w:rsidRDefault="00C13DB2" w:rsidP="00421AE9">
            <w:pPr>
              <w:spacing w:before="0" w:after="0" w:line="240" w:lineRule="auto"/>
            </w:pPr>
            <w:r w:rsidRPr="009E5255">
              <w:t>O</w:t>
            </w:r>
            <w:r w:rsidR="0048472F" w:rsidRPr="009E5255">
              <w:t xml:space="preserve">.  </w:t>
            </w:r>
            <w:r w:rsidRPr="009E5255">
              <w:t xml:space="preserve">Level </w:t>
            </w:r>
            <w:r w:rsidR="002E3289" w:rsidRPr="009E5255">
              <w:t>5</w:t>
            </w:r>
            <w:r w:rsidRPr="009E5255">
              <w:t xml:space="preserve">, Building </w:t>
            </w:r>
            <w:r w:rsidR="002E3289" w:rsidRPr="009E5255">
              <w:t>20</w:t>
            </w:r>
            <w:r w:rsidRPr="009E5255">
              <w:t xml:space="preserve">, </w:t>
            </w:r>
            <w:r w:rsidR="002E3289" w:rsidRPr="009E5255">
              <w:t>100 Broadway</w:t>
            </w:r>
            <w:r w:rsidRPr="009E5255">
              <w:t xml:space="preserve">, </w:t>
            </w:r>
            <w:r w:rsidR="002E3289" w:rsidRPr="009E5255">
              <w:t>Chippendale</w:t>
            </w:r>
            <w:r w:rsidRPr="009E5255">
              <w:t xml:space="preserve"> NSW 200</w:t>
            </w:r>
            <w:r w:rsidR="002E3289" w:rsidRPr="009E5255">
              <w:t>8</w:t>
            </w:r>
          </w:p>
        </w:tc>
      </w:tr>
      <w:tr w:rsidR="00C13DB2" w:rsidRPr="009E5255" w14:paraId="6880EDBA" w14:textId="77777777" w:rsidTr="009C36B1">
        <w:tc>
          <w:tcPr>
            <w:tcW w:w="9011" w:type="dxa"/>
          </w:tcPr>
          <w:p w14:paraId="54E17637" w14:textId="24E4BF47" w:rsidR="00C13DB2" w:rsidRPr="009E5255" w:rsidRDefault="00C13DB2" w:rsidP="00421AE9">
            <w:pPr>
              <w:spacing w:before="0" w:after="0" w:line="240" w:lineRule="auto"/>
            </w:pPr>
            <w:r w:rsidRPr="009E5255">
              <w:t>P</w:t>
            </w:r>
            <w:r w:rsidR="0048472F" w:rsidRPr="009E5255">
              <w:t xml:space="preserve">.  </w:t>
            </w:r>
            <w:r w:rsidRPr="009E5255">
              <w:t>CHERE, University of Technology Sydney, P.O</w:t>
            </w:r>
            <w:r w:rsidR="0048472F" w:rsidRPr="009E5255">
              <w:t xml:space="preserve">.  </w:t>
            </w:r>
            <w:r w:rsidRPr="009E5255">
              <w:t>Box 123, Broadway NSW 2007</w:t>
            </w:r>
          </w:p>
        </w:tc>
      </w:tr>
      <w:tr w:rsidR="00C13DB2" w:rsidRPr="009E5255" w14:paraId="148AEC91" w14:textId="77777777" w:rsidTr="009C36B1">
        <w:tc>
          <w:tcPr>
            <w:tcW w:w="9011" w:type="dxa"/>
          </w:tcPr>
          <w:p w14:paraId="352CD8EE" w14:textId="2B4D02D2" w:rsidR="00C13DB2" w:rsidRPr="009E5255" w:rsidRDefault="00C13DB2" w:rsidP="00421AE9">
            <w:pPr>
              <w:spacing w:before="0" w:after="0" w:line="240" w:lineRule="auto"/>
            </w:pPr>
            <w:r w:rsidRPr="009E5255">
              <w:t>W</w:t>
            </w:r>
            <w:r w:rsidR="0048472F" w:rsidRPr="009E5255">
              <w:t xml:space="preserve">.  </w:t>
            </w:r>
            <w:r w:rsidRPr="009E5255">
              <w:t>www.chere.uts.edu.au</w:t>
            </w:r>
          </w:p>
        </w:tc>
      </w:tr>
      <w:bookmarkEnd w:id="0"/>
      <w:bookmarkEnd w:id="1"/>
    </w:tbl>
    <w:p w14:paraId="1CF928A4" w14:textId="1D98EC58" w:rsidR="00C13DB2" w:rsidRPr="009E5255" w:rsidRDefault="00C13DB2" w:rsidP="00783598"/>
    <w:p w14:paraId="0EAFAF38" w14:textId="04E1BEDE" w:rsidR="00C13DB2" w:rsidRPr="009E5255" w:rsidRDefault="00C13DB2" w:rsidP="00783598"/>
    <w:p w14:paraId="6363F95D" w14:textId="0D625B83" w:rsidR="00C13DB2" w:rsidRPr="009E5255" w:rsidRDefault="00C13DB2" w:rsidP="00783598"/>
    <w:tbl>
      <w:tblPr>
        <w:tblStyle w:val="TableGrid"/>
        <w:tblpPr w:leftFromText="181" w:rightFromText="181"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1"/>
      </w:tblGrid>
      <w:tr w:rsidR="00421AE9" w:rsidRPr="009E5255" w14:paraId="4780BF86" w14:textId="77777777" w:rsidTr="00421AE9">
        <w:tc>
          <w:tcPr>
            <w:tcW w:w="9011" w:type="dxa"/>
          </w:tcPr>
          <w:p w14:paraId="1D971156" w14:textId="76071218" w:rsidR="00421AE9" w:rsidRPr="00773BF4" w:rsidRDefault="00421AE9" w:rsidP="00421AE9">
            <w:pPr>
              <w:spacing w:before="0" w:after="0" w:line="240" w:lineRule="auto"/>
              <w:rPr>
                <w:rFonts w:ascii="Calibri" w:hAnsi="Calibri" w:cs="Calibri"/>
                <w:b/>
                <w:bCs w:val="0"/>
              </w:rPr>
            </w:pPr>
            <w:r w:rsidRPr="00773BF4">
              <w:rPr>
                <w:rFonts w:ascii="Calibri" w:hAnsi="Calibri" w:cs="Calibri"/>
                <w:b/>
                <w:bCs w:val="0"/>
              </w:rPr>
              <w:t>Project Team</w:t>
            </w:r>
          </w:p>
        </w:tc>
      </w:tr>
      <w:tr w:rsidR="00421AE9" w:rsidRPr="009E5255" w14:paraId="5D7C5391" w14:textId="77777777" w:rsidTr="00421AE9">
        <w:tc>
          <w:tcPr>
            <w:tcW w:w="9011" w:type="dxa"/>
          </w:tcPr>
          <w:p w14:paraId="30378880" w14:textId="61BFDAC5" w:rsidR="00421AE9" w:rsidRPr="009E5255" w:rsidRDefault="00421AE9" w:rsidP="00421AE9">
            <w:pPr>
              <w:spacing w:before="0" w:after="0" w:line="240" w:lineRule="auto"/>
            </w:pPr>
            <w:r w:rsidRPr="009E5255">
              <w:t>Prof</w:t>
            </w:r>
            <w:r w:rsidR="004776D5">
              <w:t>essor</w:t>
            </w:r>
            <w:r w:rsidRPr="009E5255">
              <w:t xml:space="preserve"> Sanchia Aranda, Lead Reviewer</w:t>
            </w:r>
          </w:p>
        </w:tc>
      </w:tr>
      <w:tr w:rsidR="00421AE9" w:rsidRPr="009E5255" w14:paraId="6AA6F545" w14:textId="77777777" w:rsidTr="00421AE9">
        <w:tc>
          <w:tcPr>
            <w:tcW w:w="9011" w:type="dxa"/>
          </w:tcPr>
          <w:p w14:paraId="01D1DA0E" w14:textId="6F05C5A2" w:rsidR="00421AE9" w:rsidRPr="009E5255" w:rsidRDefault="00421AE9" w:rsidP="00421AE9">
            <w:pPr>
              <w:spacing w:before="0" w:after="0" w:line="240" w:lineRule="auto"/>
            </w:pPr>
            <w:r w:rsidRPr="009E5255">
              <w:t>A</w:t>
            </w:r>
            <w:r w:rsidR="004776D5">
              <w:t xml:space="preserve">ssociate </w:t>
            </w:r>
            <w:r w:rsidRPr="009E5255">
              <w:t>Prof</w:t>
            </w:r>
            <w:r w:rsidR="004776D5">
              <w:t>essor</w:t>
            </w:r>
            <w:r w:rsidRPr="009E5255">
              <w:t xml:space="preserve"> Richard De Abreu Lourenço, Chief Investigator</w:t>
            </w:r>
          </w:p>
        </w:tc>
      </w:tr>
      <w:tr w:rsidR="00421AE9" w:rsidRPr="009E5255" w14:paraId="137F1797" w14:textId="77777777" w:rsidTr="00421AE9">
        <w:tc>
          <w:tcPr>
            <w:tcW w:w="9011" w:type="dxa"/>
          </w:tcPr>
          <w:p w14:paraId="06DE26B1" w14:textId="7ECB1B79" w:rsidR="00421AE9" w:rsidRPr="009E5255" w:rsidRDefault="004E29BF" w:rsidP="00421AE9">
            <w:pPr>
              <w:spacing w:before="0" w:after="0" w:line="240" w:lineRule="auto"/>
            </w:pPr>
            <w:r w:rsidRPr="009E5255">
              <w:t>Dr Mark Thomas</w:t>
            </w:r>
          </w:p>
        </w:tc>
      </w:tr>
      <w:tr w:rsidR="004E29BF" w:rsidRPr="009E5255" w14:paraId="6E75D07C" w14:textId="77777777" w:rsidTr="00421AE9">
        <w:tc>
          <w:tcPr>
            <w:tcW w:w="9011" w:type="dxa"/>
          </w:tcPr>
          <w:p w14:paraId="1F9D3E90" w14:textId="3EE07A06" w:rsidR="004E29BF" w:rsidRPr="009E5255" w:rsidRDefault="004E29BF" w:rsidP="004E29BF">
            <w:pPr>
              <w:spacing w:before="0" w:after="0" w:line="240" w:lineRule="auto"/>
            </w:pPr>
            <w:r w:rsidRPr="009E5255">
              <w:t>A</w:t>
            </w:r>
            <w:r w:rsidR="004776D5">
              <w:t xml:space="preserve">ssociate </w:t>
            </w:r>
            <w:r w:rsidRPr="009E5255">
              <w:t>Prof</w:t>
            </w:r>
            <w:r w:rsidR="004776D5">
              <w:t>essor</w:t>
            </w:r>
            <w:r w:rsidRPr="009E5255">
              <w:t xml:space="preserve"> Ruth Webster</w:t>
            </w:r>
          </w:p>
        </w:tc>
      </w:tr>
      <w:tr w:rsidR="00421AE9" w:rsidRPr="009E5255" w14:paraId="6F285C88" w14:textId="77777777" w:rsidTr="00421AE9">
        <w:tc>
          <w:tcPr>
            <w:tcW w:w="9011" w:type="dxa"/>
          </w:tcPr>
          <w:p w14:paraId="773609F1" w14:textId="44ADF292" w:rsidR="00421AE9" w:rsidRPr="009E5255" w:rsidRDefault="00421AE9" w:rsidP="00421AE9">
            <w:pPr>
              <w:spacing w:before="0" w:after="0" w:line="240" w:lineRule="auto"/>
            </w:pPr>
            <w:r w:rsidRPr="009E5255">
              <w:t>Anna Crothers</w:t>
            </w:r>
          </w:p>
        </w:tc>
      </w:tr>
      <w:tr w:rsidR="00421AE9" w:rsidRPr="009E5255" w14:paraId="34347EC3" w14:textId="77777777" w:rsidTr="00421AE9">
        <w:tc>
          <w:tcPr>
            <w:tcW w:w="9011" w:type="dxa"/>
          </w:tcPr>
          <w:p w14:paraId="5D0C1953" w14:textId="603F930B" w:rsidR="00421AE9" w:rsidRPr="009E5255" w:rsidRDefault="00421AE9" w:rsidP="00421AE9">
            <w:pPr>
              <w:spacing w:before="0" w:after="0" w:line="240" w:lineRule="auto"/>
            </w:pPr>
            <w:r w:rsidRPr="009E5255">
              <w:t>Milena Lewandowska</w:t>
            </w:r>
          </w:p>
        </w:tc>
      </w:tr>
      <w:tr w:rsidR="00421AE9" w:rsidRPr="009E5255" w14:paraId="3FCB3DD9" w14:textId="77777777" w:rsidTr="00421AE9">
        <w:tc>
          <w:tcPr>
            <w:tcW w:w="9011" w:type="dxa"/>
          </w:tcPr>
          <w:p w14:paraId="7B9C8C9C" w14:textId="01F8FC32" w:rsidR="00421AE9" w:rsidRPr="009E5255" w:rsidRDefault="00421AE9" w:rsidP="00421AE9">
            <w:pPr>
              <w:spacing w:before="0" w:after="0" w:line="240" w:lineRule="auto"/>
            </w:pPr>
            <w:r w:rsidRPr="009E5255">
              <w:t>Dr Sopany Saing</w:t>
            </w:r>
          </w:p>
        </w:tc>
      </w:tr>
      <w:tr w:rsidR="00421AE9" w:rsidRPr="009E5255" w14:paraId="7DA700FD" w14:textId="77777777" w:rsidTr="00421AE9">
        <w:tc>
          <w:tcPr>
            <w:tcW w:w="9011" w:type="dxa"/>
          </w:tcPr>
          <w:p w14:paraId="21816FB4" w14:textId="47EFAC8E" w:rsidR="00421AE9" w:rsidRPr="009E5255" w:rsidRDefault="00421AE9" w:rsidP="00421AE9">
            <w:pPr>
              <w:spacing w:before="0" w:after="0" w:line="240" w:lineRule="auto"/>
            </w:pPr>
            <w:r w:rsidRPr="009E5255">
              <w:t>Dr Rebecca Addo</w:t>
            </w:r>
          </w:p>
        </w:tc>
      </w:tr>
      <w:tr w:rsidR="00421AE9" w:rsidRPr="009E5255" w14:paraId="094DE678" w14:textId="77777777" w:rsidTr="00421AE9">
        <w:tc>
          <w:tcPr>
            <w:tcW w:w="9011" w:type="dxa"/>
          </w:tcPr>
          <w:p w14:paraId="314042C2" w14:textId="4AB84E92" w:rsidR="00421AE9" w:rsidRPr="009E5255" w:rsidRDefault="00421AE9" w:rsidP="00421AE9">
            <w:pPr>
              <w:spacing w:before="0" w:after="0" w:line="240" w:lineRule="auto"/>
            </w:pPr>
            <w:r w:rsidRPr="009E5255">
              <w:t>Mussab Fagery</w:t>
            </w:r>
          </w:p>
        </w:tc>
      </w:tr>
      <w:tr w:rsidR="00421AE9" w:rsidRPr="009E5255" w14:paraId="6F040340" w14:textId="77777777" w:rsidTr="00421AE9">
        <w:tc>
          <w:tcPr>
            <w:tcW w:w="9011" w:type="dxa"/>
          </w:tcPr>
          <w:p w14:paraId="0C8F42D8" w14:textId="0E0C49E5" w:rsidR="00421AE9" w:rsidRPr="009E5255" w:rsidRDefault="00421AE9" w:rsidP="00421AE9">
            <w:pPr>
              <w:spacing w:before="0" w:after="0" w:line="240" w:lineRule="auto"/>
            </w:pPr>
            <w:r w:rsidRPr="009E5255">
              <w:t>Nancy Kim</w:t>
            </w:r>
          </w:p>
        </w:tc>
      </w:tr>
      <w:tr w:rsidR="00421AE9" w:rsidRPr="009E5255" w14:paraId="28799CB7" w14:textId="77777777" w:rsidTr="00421AE9">
        <w:tc>
          <w:tcPr>
            <w:tcW w:w="9011" w:type="dxa"/>
          </w:tcPr>
          <w:p w14:paraId="07FDA397" w14:textId="06ECF055" w:rsidR="00421AE9" w:rsidRPr="009E5255" w:rsidRDefault="00421AE9" w:rsidP="00421AE9">
            <w:pPr>
              <w:spacing w:before="0" w:after="0" w:line="240" w:lineRule="auto"/>
            </w:pPr>
            <w:r w:rsidRPr="009E5255">
              <w:t>Dr Paula Cronin</w:t>
            </w:r>
          </w:p>
        </w:tc>
      </w:tr>
      <w:tr w:rsidR="00421AE9" w:rsidRPr="009E5255" w14:paraId="665BAA3E" w14:textId="77777777" w:rsidTr="00421AE9">
        <w:tc>
          <w:tcPr>
            <w:tcW w:w="9011" w:type="dxa"/>
          </w:tcPr>
          <w:p w14:paraId="5C7DEF8C" w14:textId="1E616BF8" w:rsidR="00421AE9" w:rsidRPr="009E5255" w:rsidRDefault="00421AE9" w:rsidP="00421AE9">
            <w:pPr>
              <w:spacing w:before="0" w:after="0" w:line="240" w:lineRule="auto"/>
            </w:pPr>
            <w:r w:rsidRPr="009E5255">
              <w:t>Prof</w:t>
            </w:r>
            <w:r w:rsidR="004776D5">
              <w:t>essor</w:t>
            </w:r>
            <w:r w:rsidRPr="009E5255">
              <w:t xml:space="preserve"> Rosalie Viney</w:t>
            </w:r>
          </w:p>
        </w:tc>
      </w:tr>
    </w:tbl>
    <w:p w14:paraId="115D6FFB" w14:textId="489DBD49" w:rsidR="00C13DB2" w:rsidRPr="009E5255" w:rsidRDefault="00C13DB2" w:rsidP="00783598"/>
    <w:p w14:paraId="66736FD6" w14:textId="7596482B" w:rsidR="00C13DB2" w:rsidRPr="009E5255" w:rsidRDefault="00C13DB2" w:rsidP="00783598"/>
    <w:p w14:paraId="215B9B40" w14:textId="525FA304" w:rsidR="00C13DB2" w:rsidRPr="009E5255" w:rsidRDefault="00C13DB2" w:rsidP="00783598"/>
    <w:p w14:paraId="39FDB635" w14:textId="5543DC5B" w:rsidR="00C13DB2" w:rsidRPr="009E5255" w:rsidRDefault="00C13DB2" w:rsidP="00783598"/>
    <w:p w14:paraId="27696561" w14:textId="1162F74F" w:rsidR="00C13DB2" w:rsidRPr="009E5255" w:rsidRDefault="00C13DB2" w:rsidP="00783598"/>
    <w:p w14:paraId="1CB6469A" w14:textId="17BF3E91" w:rsidR="00C13DB2" w:rsidRPr="009E5255" w:rsidRDefault="00C13DB2" w:rsidP="00783598"/>
    <w:p w14:paraId="5EB5513E" w14:textId="77777777" w:rsidR="00D75C30" w:rsidRPr="009E5255" w:rsidRDefault="00D75C30" w:rsidP="00783598"/>
    <w:p w14:paraId="01EE2B62" w14:textId="290304ED" w:rsidR="006B2E01" w:rsidRPr="009E5255" w:rsidRDefault="006B2E01">
      <w:pPr>
        <w:widowControl/>
        <w:spacing w:before="0" w:after="0" w:line="240" w:lineRule="auto"/>
        <w:rPr>
          <w:b/>
          <w:bCs w:val="0"/>
          <w:sz w:val="24"/>
          <w:szCs w:val="24"/>
        </w:rPr>
      </w:pPr>
    </w:p>
    <w:p w14:paraId="76FBFAB9" w14:textId="77777777" w:rsidR="00421AE9" w:rsidRPr="009E5255" w:rsidRDefault="00421AE9">
      <w:pPr>
        <w:widowControl/>
        <w:spacing w:before="0" w:after="0" w:line="240" w:lineRule="auto"/>
        <w:rPr>
          <w:b/>
          <w:bCs w:val="0"/>
          <w:sz w:val="24"/>
          <w:szCs w:val="24"/>
        </w:rPr>
      </w:pPr>
      <w:r w:rsidRPr="009E5255">
        <w:rPr>
          <w:b/>
          <w:bCs w:val="0"/>
          <w:sz w:val="24"/>
          <w:szCs w:val="24"/>
        </w:rPr>
        <w:br w:type="page"/>
      </w:r>
    </w:p>
    <w:p w14:paraId="495B8D05" w14:textId="20E1BEE4" w:rsidR="00DC0599" w:rsidRDefault="00CD2396" w:rsidP="00DC0599">
      <w:pPr>
        <w:widowControl/>
        <w:spacing w:before="0" w:after="0" w:line="240" w:lineRule="auto"/>
        <w:jc w:val="center"/>
      </w:pPr>
      <w:r>
        <w:rPr>
          <w:noProof/>
        </w:rPr>
        <w:lastRenderedPageBreak/>
        <w:drawing>
          <wp:inline distT="0" distB="0" distL="0" distR="0" wp14:anchorId="0F64FC0F" wp14:editId="5F4BF166">
            <wp:extent cx="3175000" cy="2476500"/>
            <wp:effectExtent l="0" t="0" r="0" b="0"/>
            <wp:docPr id="640254185"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54185" name="Picture 1" descr="A black background with a black squar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75000" cy="2476500"/>
                    </a:xfrm>
                    <a:prstGeom prst="rect">
                      <a:avLst/>
                    </a:prstGeom>
                  </pic:spPr>
                </pic:pic>
              </a:graphicData>
            </a:graphic>
          </wp:inline>
        </w:drawing>
      </w:r>
    </w:p>
    <w:p w14:paraId="59342CC4" w14:textId="77777777" w:rsidR="00DC0599" w:rsidRDefault="00DC0599" w:rsidP="00DC0599">
      <w:pPr>
        <w:widowControl/>
        <w:spacing w:before="0" w:after="0" w:line="240" w:lineRule="auto"/>
        <w:jc w:val="center"/>
      </w:pPr>
    </w:p>
    <w:p w14:paraId="394AFB30" w14:textId="77777777" w:rsidR="00BE5076" w:rsidRDefault="00BE5076" w:rsidP="00BE5076">
      <w:pPr>
        <w:widowControl/>
        <w:spacing w:before="0" w:after="0" w:line="240" w:lineRule="auto"/>
        <w:jc w:val="both"/>
      </w:pPr>
      <w:r>
        <w:t>The Commonwealth, through the Department of Health and Aged Care, does not accept any liability to any person for the information (or the use of such information) which is provided in this material or incorporated into it by reference. The information is provided on the basis that all persons accessing this material undertake responsibility for assessing the relevance and accuracy of its content. The material contained in this report may include the views or recommendations of third parties, and does not necessarily reflect the views of the Commonwealth of Australia, or indicate a commitment to a particular course of action.</w:t>
      </w:r>
    </w:p>
    <w:p w14:paraId="0344549B" w14:textId="77777777" w:rsidR="00BE5076" w:rsidRDefault="00BE5076" w:rsidP="00BE5076">
      <w:pPr>
        <w:widowControl/>
        <w:spacing w:before="0" w:after="0" w:line="240" w:lineRule="auto"/>
        <w:jc w:val="both"/>
      </w:pPr>
    </w:p>
    <w:p w14:paraId="356B92FC" w14:textId="6EFEABBD" w:rsidR="002C3723" w:rsidRDefault="00BE5076" w:rsidP="00BE5076">
      <w:pPr>
        <w:widowControl/>
        <w:spacing w:before="0" w:after="0" w:line="240" w:lineRule="auto"/>
        <w:jc w:val="both"/>
        <w:rPr>
          <w:u w:val="single"/>
        </w:rPr>
      </w:pPr>
      <w:r>
        <w:t xml:space="preserve">Suggested citation: </w:t>
      </w:r>
      <w:r w:rsidR="00C1163E">
        <w:t>Aranda, S., De Abreu Lourenço, R., Thomas, J., Webster, R., Crothers, A., Lewandowska, M., Saing, S., Addo, R., Fagery, M., Kim, N., Cronin, P. and Viney, R. (2023). Review of the Efficient Funding of Chemotherapy (EFC) Funding Arrangements, Final Report. Canberra: Australian Government, Department of Health and Aged Care.</w:t>
      </w:r>
      <w:r w:rsidR="002C3723">
        <w:rPr>
          <w:u w:val="single"/>
        </w:rPr>
        <w:br w:type="page"/>
      </w:r>
    </w:p>
    <w:p w14:paraId="62A77C35" w14:textId="7E9F040E" w:rsidR="00B333F2" w:rsidRPr="002C7AEF" w:rsidRDefault="00B333F2" w:rsidP="002C7AEF">
      <w:pPr>
        <w:spacing w:line="276" w:lineRule="auto"/>
        <w:jc w:val="center"/>
        <w:rPr>
          <w:u w:val="single"/>
        </w:rPr>
      </w:pPr>
      <w:r w:rsidRPr="002C7AEF">
        <w:rPr>
          <w:u w:val="single"/>
        </w:rPr>
        <w:lastRenderedPageBreak/>
        <w:t>Foreword to the EFC Review Final Report</w:t>
      </w:r>
    </w:p>
    <w:p w14:paraId="0849681F" w14:textId="103F2CD4" w:rsidR="00B333F2" w:rsidRPr="002C7AEF" w:rsidRDefault="00B333F2" w:rsidP="002C7AEF">
      <w:pPr>
        <w:spacing w:line="276" w:lineRule="auto"/>
      </w:pPr>
      <w:r w:rsidRPr="002C7AEF">
        <w:t>30 January 2023</w:t>
      </w:r>
    </w:p>
    <w:p w14:paraId="032C30C7" w14:textId="0725D6FE" w:rsidR="00B333F2" w:rsidRPr="002C7AEF" w:rsidRDefault="00E54144" w:rsidP="002C7AEF">
      <w:pPr>
        <w:spacing w:line="276" w:lineRule="auto"/>
      </w:pPr>
      <w:r>
        <w:t xml:space="preserve">In 2021, the </w:t>
      </w:r>
      <w:r w:rsidRPr="002C7AEF">
        <w:t>Australian Government</w:t>
      </w:r>
      <w:r>
        <w:t xml:space="preserve"> </w:t>
      </w:r>
      <w:r w:rsidR="00661930">
        <w:t>commissioned</w:t>
      </w:r>
      <w:r>
        <w:t xml:space="preserve"> a</w:t>
      </w:r>
      <w:r w:rsidR="00B333F2" w:rsidRPr="002C7AEF">
        <w:t xml:space="preserve"> review of the Efficient Funding of Chemotherapy (EFC) </w:t>
      </w:r>
      <w:r w:rsidR="00CA7553">
        <w:t>arrangements</w:t>
      </w:r>
      <w:r w:rsidR="00B333F2" w:rsidRPr="002C7AEF">
        <w:t xml:space="preserve"> to investigate the production, distribution, preparation, administration and remuneration of cancer medicines</w:t>
      </w:r>
      <w:r w:rsidR="00CA7553">
        <w:t xml:space="preserve"> in Australia</w:t>
      </w:r>
      <w:r w:rsidR="00B333F2" w:rsidRPr="002C7AEF">
        <w:t xml:space="preserve">. The Review was undertaken as a collaboration between Lead Reviewer, Professor Sanchia Aranda, and Associate Professor Richard De Abreu </w:t>
      </w:r>
      <w:r w:rsidR="00CA7553" w:rsidRPr="00CA7553">
        <w:t xml:space="preserve">Lourenço </w:t>
      </w:r>
      <w:r w:rsidR="00B333F2" w:rsidRPr="002C7AEF">
        <w:t xml:space="preserve">and the Centre for Health Economics Research and Evaluation </w:t>
      </w:r>
      <w:r w:rsidR="00087ABE">
        <w:t xml:space="preserve">(CHERE) </w:t>
      </w:r>
      <w:r w:rsidR="00B333F2" w:rsidRPr="002C7AEF">
        <w:t>at the University of Technology Sydney</w:t>
      </w:r>
      <w:r w:rsidR="00087ABE">
        <w:t xml:space="preserve"> (UTS)</w:t>
      </w:r>
      <w:r w:rsidR="00B333F2" w:rsidRPr="002C7AEF">
        <w:t xml:space="preserve">. </w:t>
      </w:r>
    </w:p>
    <w:p w14:paraId="34854EE0" w14:textId="611BE325" w:rsidR="00B333F2" w:rsidRPr="002C7AEF" w:rsidRDefault="00E86A76" w:rsidP="000963E6">
      <w:pPr>
        <w:spacing w:line="276" w:lineRule="auto"/>
      </w:pPr>
      <w:r>
        <w:t>The Department received</w:t>
      </w:r>
      <w:r w:rsidR="00B333F2" w:rsidRPr="002C7AEF">
        <w:t xml:space="preserve"> 40 submissions </w:t>
      </w:r>
      <w:r>
        <w:t xml:space="preserve">to a </w:t>
      </w:r>
      <w:r w:rsidRPr="002C7AEF">
        <w:t>Discussion Paper</w:t>
      </w:r>
      <w:r>
        <w:t xml:space="preserve"> released for public consultation.</w:t>
      </w:r>
      <w:r w:rsidRPr="002C7AEF">
        <w:t xml:space="preserve"> </w:t>
      </w:r>
      <w:r>
        <w:t>T</w:t>
      </w:r>
      <w:r w:rsidR="00B333F2" w:rsidRPr="002C7AEF">
        <w:t xml:space="preserve">he </w:t>
      </w:r>
      <w:r w:rsidR="00087ABE">
        <w:t>R</w:t>
      </w:r>
      <w:r w:rsidR="00B333F2" w:rsidRPr="002C7AEF">
        <w:t xml:space="preserve">eview team </w:t>
      </w:r>
      <w:r>
        <w:t xml:space="preserve">then </w:t>
      </w:r>
      <w:r w:rsidR="00B333F2" w:rsidRPr="002C7AEF">
        <w:t xml:space="preserve">undertook consultations with 67 individuals across 23 organisations. </w:t>
      </w:r>
      <w:r w:rsidR="00087ABE">
        <w:t>C</w:t>
      </w:r>
      <w:r w:rsidR="00B333F2" w:rsidRPr="002C7AEF">
        <w:t>onsultation</w:t>
      </w:r>
      <w:r w:rsidR="00087ABE">
        <w:t>s</w:t>
      </w:r>
      <w:r w:rsidR="00B333F2" w:rsidRPr="002C7AEF">
        <w:t xml:space="preserve"> </w:t>
      </w:r>
      <w:r w:rsidR="00087ABE">
        <w:t>revealed</w:t>
      </w:r>
      <w:r w:rsidR="00B333F2" w:rsidRPr="002C7AEF">
        <w:t xml:space="preserve"> the complexity of the cancer medicines supply chain, including its specialised nature and the interconnectedness between the EFC reimbursement arrangements and commercial activity, and the impact of funding and supply chain arrangements on prescriber behaviour. Our Review focused on understanding these arrangements with a desire to reduce complexity, increase efficiency and sustainability, ensure accountability and improve overall access for people affected by cancer.</w:t>
      </w:r>
    </w:p>
    <w:p w14:paraId="792FA9AF" w14:textId="31D56773" w:rsidR="00B333F2" w:rsidRPr="002C7AEF" w:rsidRDefault="00B333F2" w:rsidP="002C7AEF">
      <w:pPr>
        <w:spacing w:line="276" w:lineRule="auto"/>
      </w:pPr>
      <w:r w:rsidRPr="002C7AEF">
        <w:t>While the majority of stakeholders consulted maintain</w:t>
      </w:r>
      <w:r w:rsidR="00087ABE">
        <w:t>ed</w:t>
      </w:r>
      <w:r w:rsidRPr="002C7AEF">
        <w:t xml:space="preserve"> the EFC program is a valuable mechanism promoting access to cancer medicines, the provision and remuneration of cancer medicines is only one part of ensuring equity of access to high-quality cancer services for all Australians. Many of the submissions raised issues of access to and quality of cancer treatment that were outside the scope of this Review. These matters are addressed in an </w:t>
      </w:r>
      <w:r w:rsidR="00087ABE">
        <w:t>appendix</w:t>
      </w:r>
      <w:r w:rsidRPr="002C7AEF">
        <w:t xml:space="preserve"> to the Final Report</w:t>
      </w:r>
      <w:r w:rsidR="00725163">
        <w:t>, which</w:t>
      </w:r>
      <w:r w:rsidR="00725163" w:rsidRPr="002C7AEF">
        <w:t xml:space="preserve"> aim</w:t>
      </w:r>
      <w:r w:rsidR="00725163">
        <w:t>s</w:t>
      </w:r>
      <w:r w:rsidR="00725163" w:rsidRPr="002C7AEF">
        <w:t xml:space="preserve"> to stimulate conversations at jurisdictional and national levels about improving access to cancer medicines.</w:t>
      </w:r>
    </w:p>
    <w:p w14:paraId="348D9543" w14:textId="008FC5EC" w:rsidR="00B333F2" w:rsidRPr="002C7AEF" w:rsidRDefault="00B333F2" w:rsidP="002C7AEF">
      <w:pPr>
        <w:spacing w:line="276" w:lineRule="auto"/>
      </w:pPr>
      <w:r w:rsidRPr="002C7AEF">
        <w:t xml:space="preserve">In September 2022, the Department released the Interim Report of the EFC Review for public consultation (open from 5 Sept – 28 October 2022). The Department received 29 submissions, representing 32 contributing organisations and individual stakeholders.  These submissions </w:t>
      </w:r>
      <w:r w:rsidR="0054406A">
        <w:t>provided</w:t>
      </w:r>
      <w:r w:rsidRPr="002C7AEF">
        <w:t xml:space="preserve"> further input into the Review </w:t>
      </w:r>
      <w:r w:rsidR="0054406A">
        <w:t>with respect to</w:t>
      </w:r>
      <w:r w:rsidRPr="002C7AEF">
        <w:t xml:space="preserve"> the following: </w:t>
      </w:r>
    </w:p>
    <w:p w14:paraId="36A3FA64" w14:textId="77777777" w:rsidR="00B333F2" w:rsidRPr="002C7AEF" w:rsidRDefault="00B333F2" w:rsidP="002C7AEF">
      <w:pPr>
        <w:pStyle w:val="ListParagraph"/>
        <w:widowControl/>
        <w:numPr>
          <w:ilvl w:val="0"/>
          <w:numId w:val="56"/>
        </w:numPr>
        <w:spacing w:before="0" w:after="160" w:line="276" w:lineRule="auto"/>
        <w:rPr>
          <w:rFonts w:cstheme="majorHAnsi"/>
        </w:rPr>
      </w:pPr>
      <w:r w:rsidRPr="002C7AEF">
        <w:rPr>
          <w:rFonts w:cstheme="majorHAnsi"/>
        </w:rPr>
        <w:t>Do the findings as presented contain any misrepresentations?</w:t>
      </w:r>
    </w:p>
    <w:p w14:paraId="4BC99A01" w14:textId="77777777" w:rsidR="00B333F2" w:rsidRPr="002C7AEF" w:rsidRDefault="00B333F2" w:rsidP="002C7AEF">
      <w:pPr>
        <w:pStyle w:val="ListParagraph"/>
        <w:widowControl/>
        <w:numPr>
          <w:ilvl w:val="0"/>
          <w:numId w:val="56"/>
        </w:numPr>
        <w:spacing w:before="0" w:after="160" w:line="276" w:lineRule="auto"/>
        <w:rPr>
          <w:rFonts w:cstheme="majorHAnsi"/>
        </w:rPr>
      </w:pPr>
      <w:r w:rsidRPr="002C7AEF">
        <w:rPr>
          <w:rFonts w:cstheme="majorHAnsi"/>
        </w:rPr>
        <w:t>Are there any key matters within the scope of the EFC funding arrangements that have been omitted?</w:t>
      </w:r>
    </w:p>
    <w:p w14:paraId="102603BD" w14:textId="77777777" w:rsidR="00B333F2" w:rsidRPr="002C7AEF" w:rsidRDefault="00B333F2" w:rsidP="002C7AEF">
      <w:pPr>
        <w:pStyle w:val="ListParagraph"/>
        <w:widowControl/>
        <w:numPr>
          <w:ilvl w:val="0"/>
          <w:numId w:val="56"/>
        </w:numPr>
        <w:spacing w:before="0" w:after="160" w:line="276" w:lineRule="auto"/>
        <w:rPr>
          <w:rFonts w:cstheme="majorHAnsi"/>
        </w:rPr>
      </w:pPr>
      <w:r w:rsidRPr="002C7AEF">
        <w:rPr>
          <w:rFonts w:cstheme="majorHAnsi"/>
        </w:rPr>
        <w:t xml:space="preserve">Is there further information relevant to the analysis generated since the consultation period? </w:t>
      </w:r>
    </w:p>
    <w:p w14:paraId="2B4A66FC" w14:textId="0B9B8CF8" w:rsidR="0054406A" w:rsidRPr="0054406A" w:rsidRDefault="00B333F2" w:rsidP="0054406A">
      <w:pPr>
        <w:pStyle w:val="ListParagraph"/>
        <w:widowControl/>
        <w:numPr>
          <w:ilvl w:val="0"/>
          <w:numId w:val="56"/>
        </w:numPr>
        <w:spacing w:before="0" w:after="160" w:line="276" w:lineRule="auto"/>
        <w:rPr>
          <w:rFonts w:cstheme="majorHAnsi"/>
        </w:rPr>
      </w:pPr>
      <w:r w:rsidRPr="002C7AEF">
        <w:rPr>
          <w:rFonts w:cstheme="majorHAnsi"/>
        </w:rPr>
        <w:t>Are there further factors to be considered in refining the Review recommendations?</w:t>
      </w:r>
    </w:p>
    <w:p w14:paraId="126886B4" w14:textId="42BD6D7A" w:rsidR="00C76DC7" w:rsidRDefault="00B333F2" w:rsidP="0054406A">
      <w:pPr>
        <w:spacing w:line="276" w:lineRule="auto"/>
      </w:pPr>
      <w:r w:rsidRPr="002C7AEF">
        <w:t xml:space="preserve">The EFC Review Final Report is </w:t>
      </w:r>
      <w:r w:rsidR="00C76DC7">
        <w:t>based</w:t>
      </w:r>
      <w:r w:rsidRPr="002C7AEF">
        <w:t xml:space="preserve"> o</w:t>
      </w:r>
      <w:r w:rsidR="00C76DC7">
        <w:t>n</w:t>
      </w:r>
      <w:r w:rsidRPr="002C7AEF">
        <w:t xml:space="preserve"> an amended Interim Report, reflecting feedback from stakeholders directly related to the terms of reference of the EFC Review. </w:t>
      </w:r>
      <w:r w:rsidR="00C76DC7">
        <w:t>The Final Report also includes an</w:t>
      </w:r>
      <w:r w:rsidRPr="002C7AEF">
        <w:t xml:space="preserve"> </w:t>
      </w:r>
      <w:r w:rsidR="00C76DC7">
        <w:t>A</w:t>
      </w:r>
      <w:r w:rsidRPr="002C7AEF">
        <w:t>ddendum summarising stakeholder feedback to the Interim Report and responses of the Review Team to matters raised.</w:t>
      </w:r>
    </w:p>
    <w:p w14:paraId="6E6DB13F" w14:textId="4E0D9159" w:rsidR="00725163" w:rsidRDefault="00725163" w:rsidP="002C7AEF">
      <w:pPr>
        <w:spacing w:line="276" w:lineRule="auto"/>
      </w:pPr>
      <w:r w:rsidRPr="002C7AEF">
        <w:rPr>
          <w:noProof/>
        </w:rPr>
        <w:drawing>
          <wp:anchor distT="0" distB="0" distL="114300" distR="114300" simplePos="0" relativeHeight="251734070" behindDoc="0" locked="0" layoutInCell="1" allowOverlap="1" wp14:anchorId="02995F64" wp14:editId="2C78E197">
            <wp:simplePos x="0" y="0"/>
            <wp:positionH relativeFrom="column">
              <wp:posOffset>12065</wp:posOffset>
            </wp:positionH>
            <wp:positionV relativeFrom="paragraph">
              <wp:posOffset>14946</wp:posOffset>
            </wp:positionV>
            <wp:extent cx="1008380" cy="259715"/>
            <wp:effectExtent l="0" t="0" r="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_Arand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08380" cy="259715"/>
                    </a:xfrm>
                    <a:prstGeom prst="rect">
                      <a:avLst/>
                    </a:prstGeom>
                  </pic:spPr>
                </pic:pic>
              </a:graphicData>
            </a:graphic>
            <wp14:sizeRelH relativeFrom="page">
              <wp14:pctWidth>0</wp14:pctWidth>
            </wp14:sizeRelH>
            <wp14:sizeRelV relativeFrom="page">
              <wp14:pctHeight>0</wp14:pctHeight>
            </wp14:sizeRelV>
          </wp:anchor>
        </w:drawing>
      </w:r>
    </w:p>
    <w:p w14:paraId="5F4203D1" w14:textId="62EE638B" w:rsidR="004429AA" w:rsidRDefault="00B333F2" w:rsidP="002C7AEF">
      <w:pPr>
        <w:spacing w:line="276" w:lineRule="auto"/>
      </w:pPr>
      <w:r w:rsidRPr="002C7AEF">
        <w:t>Professor Sanchia Aranda, Lead Reviewer</w:t>
      </w:r>
    </w:p>
    <w:p w14:paraId="45D4C9C8" w14:textId="25AEF8A7" w:rsidR="00F22E18" w:rsidRPr="00876AB1" w:rsidRDefault="004429AA" w:rsidP="004429AA">
      <w:pPr>
        <w:widowControl/>
        <w:spacing w:before="0" w:after="0" w:line="240" w:lineRule="auto"/>
        <w:rPr>
          <w:rFonts w:ascii="Calibri" w:hAnsi="Calibri" w:cs="Calibri"/>
        </w:rPr>
      </w:pPr>
      <w:r w:rsidRPr="00876AB1">
        <w:rPr>
          <w:rFonts w:ascii="Calibri" w:hAnsi="Calibri" w:cs="Calibri"/>
        </w:rPr>
        <w:br w:type="page"/>
      </w:r>
      <w:r w:rsidR="00114A14" w:rsidRPr="00876AB1">
        <w:rPr>
          <w:rFonts w:ascii="Calibri" w:hAnsi="Calibri" w:cs="Calibri"/>
          <w:b/>
          <w:bCs w:val="0"/>
          <w:sz w:val="24"/>
          <w:szCs w:val="24"/>
        </w:rPr>
        <w:lastRenderedPageBreak/>
        <w:t>Table of Contents</w:t>
      </w:r>
    </w:p>
    <w:bookmarkStart w:id="2" w:name="_Toc72400851"/>
    <w:p w14:paraId="5AF76C42" w14:textId="0C817933" w:rsidR="009D1DD7" w:rsidRDefault="004C4933">
      <w:pPr>
        <w:pStyle w:val="TOC1"/>
        <w:tabs>
          <w:tab w:val="right" w:leader="dot" w:pos="9016"/>
        </w:tabs>
        <w:rPr>
          <w:rFonts w:eastAsiaTheme="minorEastAsia" w:cstheme="minorBidi"/>
          <w:b w:val="0"/>
          <w:bCs w:val="0"/>
          <w:noProof/>
          <w:kern w:val="2"/>
          <w:sz w:val="24"/>
          <w:lang w:eastAsia="en-GB"/>
          <w14:ligatures w14:val="standardContextual"/>
        </w:rPr>
      </w:pPr>
      <w:r w:rsidRPr="009E5255">
        <w:rPr>
          <w:b w:val="0"/>
        </w:rPr>
        <w:fldChar w:fldCharType="begin"/>
      </w:r>
      <w:r w:rsidRPr="009E5255">
        <w:rPr>
          <w:b w:val="0"/>
        </w:rPr>
        <w:instrText xml:space="preserve"> TOC \o "1-3" \h \z \t "Title,1" </w:instrText>
      </w:r>
      <w:r w:rsidRPr="009E5255">
        <w:rPr>
          <w:b w:val="0"/>
        </w:rPr>
        <w:fldChar w:fldCharType="separate"/>
      </w:r>
      <w:hyperlink w:anchor="_Toc144886198" w:history="1">
        <w:r w:rsidR="009D1DD7" w:rsidRPr="000B6092">
          <w:rPr>
            <w:rStyle w:val="Hyperlink"/>
            <w:noProof/>
          </w:rPr>
          <w:t>Acronyms</w:t>
        </w:r>
        <w:r w:rsidR="009D1DD7">
          <w:rPr>
            <w:noProof/>
            <w:webHidden/>
          </w:rPr>
          <w:tab/>
        </w:r>
        <w:r w:rsidR="009D1DD7">
          <w:rPr>
            <w:noProof/>
            <w:webHidden/>
          </w:rPr>
          <w:fldChar w:fldCharType="begin"/>
        </w:r>
        <w:r w:rsidR="009D1DD7">
          <w:rPr>
            <w:noProof/>
            <w:webHidden/>
          </w:rPr>
          <w:instrText xml:space="preserve"> PAGEREF _Toc144886198 \h </w:instrText>
        </w:r>
        <w:r w:rsidR="009D1DD7">
          <w:rPr>
            <w:noProof/>
            <w:webHidden/>
          </w:rPr>
        </w:r>
        <w:r w:rsidR="009D1DD7">
          <w:rPr>
            <w:noProof/>
            <w:webHidden/>
          </w:rPr>
          <w:fldChar w:fldCharType="separate"/>
        </w:r>
        <w:r w:rsidR="000C766B">
          <w:rPr>
            <w:noProof/>
            <w:webHidden/>
          </w:rPr>
          <w:t>9</w:t>
        </w:r>
        <w:r w:rsidR="009D1DD7">
          <w:rPr>
            <w:noProof/>
            <w:webHidden/>
          </w:rPr>
          <w:fldChar w:fldCharType="end"/>
        </w:r>
      </w:hyperlink>
    </w:p>
    <w:p w14:paraId="6100F46B" w14:textId="25C8ADAD"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199" w:history="1">
        <w:r w:rsidR="009D1DD7" w:rsidRPr="000B6092">
          <w:rPr>
            <w:rStyle w:val="Hyperlink"/>
            <w:rFonts w:cs="Calibri"/>
            <w:noProof/>
          </w:rPr>
          <w:t>List of Tables</w:t>
        </w:r>
        <w:r w:rsidR="009D1DD7">
          <w:rPr>
            <w:noProof/>
            <w:webHidden/>
          </w:rPr>
          <w:tab/>
        </w:r>
        <w:r w:rsidR="009D1DD7">
          <w:rPr>
            <w:noProof/>
            <w:webHidden/>
          </w:rPr>
          <w:fldChar w:fldCharType="begin"/>
        </w:r>
        <w:r w:rsidR="009D1DD7">
          <w:rPr>
            <w:noProof/>
            <w:webHidden/>
          </w:rPr>
          <w:instrText xml:space="preserve"> PAGEREF _Toc144886199 \h </w:instrText>
        </w:r>
        <w:r w:rsidR="009D1DD7">
          <w:rPr>
            <w:noProof/>
            <w:webHidden/>
          </w:rPr>
        </w:r>
        <w:r w:rsidR="009D1DD7">
          <w:rPr>
            <w:noProof/>
            <w:webHidden/>
          </w:rPr>
          <w:fldChar w:fldCharType="separate"/>
        </w:r>
        <w:r w:rsidR="000C766B">
          <w:rPr>
            <w:noProof/>
            <w:webHidden/>
          </w:rPr>
          <w:t>11</w:t>
        </w:r>
        <w:r w:rsidR="009D1DD7">
          <w:rPr>
            <w:noProof/>
            <w:webHidden/>
          </w:rPr>
          <w:fldChar w:fldCharType="end"/>
        </w:r>
      </w:hyperlink>
    </w:p>
    <w:p w14:paraId="7CADA1E8" w14:textId="1A49A9E5"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00" w:history="1">
        <w:r w:rsidR="009D1DD7" w:rsidRPr="000B6092">
          <w:rPr>
            <w:rStyle w:val="Hyperlink"/>
            <w:noProof/>
          </w:rPr>
          <w:t>List of Figures</w:t>
        </w:r>
        <w:r w:rsidR="009D1DD7">
          <w:rPr>
            <w:noProof/>
            <w:webHidden/>
          </w:rPr>
          <w:tab/>
        </w:r>
        <w:r w:rsidR="009D1DD7">
          <w:rPr>
            <w:noProof/>
            <w:webHidden/>
          </w:rPr>
          <w:fldChar w:fldCharType="begin"/>
        </w:r>
        <w:r w:rsidR="009D1DD7">
          <w:rPr>
            <w:noProof/>
            <w:webHidden/>
          </w:rPr>
          <w:instrText xml:space="preserve"> PAGEREF _Toc144886200 \h </w:instrText>
        </w:r>
        <w:r w:rsidR="009D1DD7">
          <w:rPr>
            <w:noProof/>
            <w:webHidden/>
          </w:rPr>
        </w:r>
        <w:r w:rsidR="009D1DD7">
          <w:rPr>
            <w:noProof/>
            <w:webHidden/>
          </w:rPr>
          <w:fldChar w:fldCharType="separate"/>
        </w:r>
        <w:r w:rsidR="000C766B">
          <w:rPr>
            <w:noProof/>
            <w:webHidden/>
          </w:rPr>
          <w:t>11</w:t>
        </w:r>
        <w:r w:rsidR="009D1DD7">
          <w:rPr>
            <w:noProof/>
            <w:webHidden/>
          </w:rPr>
          <w:fldChar w:fldCharType="end"/>
        </w:r>
      </w:hyperlink>
    </w:p>
    <w:p w14:paraId="2C2936D8" w14:textId="13D7C680"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01" w:history="1">
        <w:r w:rsidR="009D1DD7" w:rsidRPr="000B6092">
          <w:rPr>
            <w:rStyle w:val="Hyperlink"/>
            <w:noProof/>
          </w:rPr>
          <w:t>List of Appendices</w:t>
        </w:r>
        <w:r w:rsidR="009D1DD7">
          <w:rPr>
            <w:noProof/>
            <w:webHidden/>
          </w:rPr>
          <w:tab/>
        </w:r>
        <w:r w:rsidR="009D1DD7">
          <w:rPr>
            <w:noProof/>
            <w:webHidden/>
          </w:rPr>
          <w:fldChar w:fldCharType="begin"/>
        </w:r>
        <w:r w:rsidR="009D1DD7">
          <w:rPr>
            <w:noProof/>
            <w:webHidden/>
          </w:rPr>
          <w:instrText xml:space="preserve"> PAGEREF _Toc144886201 \h </w:instrText>
        </w:r>
        <w:r w:rsidR="009D1DD7">
          <w:rPr>
            <w:noProof/>
            <w:webHidden/>
          </w:rPr>
        </w:r>
        <w:r w:rsidR="009D1DD7">
          <w:rPr>
            <w:noProof/>
            <w:webHidden/>
          </w:rPr>
          <w:fldChar w:fldCharType="separate"/>
        </w:r>
        <w:r w:rsidR="000C766B">
          <w:rPr>
            <w:noProof/>
            <w:webHidden/>
          </w:rPr>
          <w:t>13</w:t>
        </w:r>
        <w:r w:rsidR="009D1DD7">
          <w:rPr>
            <w:noProof/>
            <w:webHidden/>
          </w:rPr>
          <w:fldChar w:fldCharType="end"/>
        </w:r>
      </w:hyperlink>
    </w:p>
    <w:p w14:paraId="4429D628" w14:textId="4F605D7D"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02" w:history="1">
        <w:r w:rsidR="009D1DD7" w:rsidRPr="000B6092">
          <w:rPr>
            <w:rStyle w:val="Hyperlink"/>
            <w:noProof/>
          </w:rPr>
          <w:t>Glossary of terms</w:t>
        </w:r>
        <w:r w:rsidR="009D1DD7">
          <w:rPr>
            <w:noProof/>
            <w:webHidden/>
          </w:rPr>
          <w:tab/>
        </w:r>
        <w:r w:rsidR="009D1DD7">
          <w:rPr>
            <w:noProof/>
            <w:webHidden/>
          </w:rPr>
          <w:fldChar w:fldCharType="begin"/>
        </w:r>
        <w:r w:rsidR="009D1DD7">
          <w:rPr>
            <w:noProof/>
            <w:webHidden/>
          </w:rPr>
          <w:instrText xml:space="preserve"> PAGEREF _Toc144886202 \h </w:instrText>
        </w:r>
        <w:r w:rsidR="009D1DD7">
          <w:rPr>
            <w:noProof/>
            <w:webHidden/>
          </w:rPr>
        </w:r>
        <w:r w:rsidR="009D1DD7">
          <w:rPr>
            <w:noProof/>
            <w:webHidden/>
          </w:rPr>
          <w:fldChar w:fldCharType="separate"/>
        </w:r>
        <w:r w:rsidR="000C766B">
          <w:rPr>
            <w:noProof/>
            <w:webHidden/>
          </w:rPr>
          <w:t>14</w:t>
        </w:r>
        <w:r w:rsidR="009D1DD7">
          <w:rPr>
            <w:noProof/>
            <w:webHidden/>
          </w:rPr>
          <w:fldChar w:fldCharType="end"/>
        </w:r>
      </w:hyperlink>
    </w:p>
    <w:p w14:paraId="1409A6A2" w14:textId="00614A87"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03" w:history="1">
        <w:r w:rsidR="009D1DD7" w:rsidRPr="000B6092">
          <w:rPr>
            <w:rStyle w:val="Hyperlink"/>
            <w:noProof/>
          </w:rPr>
          <w:t>Executive Summary</w:t>
        </w:r>
        <w:r w:rsidR="009D1DD7">
          <w:rPr>
            <w:noProof/>
            <w:webHidden/>
          </w:rPr>
          <w:tab/>
        </w:r>
        <w:r w:rsidR="009D1DD7">
          <w:rPr>
            <w:noProof/>
            <w:webHidden/>
          </w:rPr>
          <w:fldChar w:fldCharType="begin"/>
        </w:r>
        <w:r w:rsidR="009D1DD7">
          <w:rPr>
            <w:noProof/>
            <w:webHidden/>
          </w:rPr>
          <w:instrText xml:space="preserve"> PAGEREF _Toc144886203 \h </w:instrText>
        </w:r>
        <w:r w:rsidR="009D1DD7">
          <w:rPr>
            <w:noProof/>
            <w:webHidden/>
          </w:rPr>
        </w:r>
        <w:r w:rsidR="009D1DD7">
          <w:rPr>
            <w:noProof/>
            <w:webHidden/>
          </w:rPr>
          <w:fldChar w:fldCharType="separate"/>
        </w:r>
        <w:r w:rsidR="000C766B">
          <w:rPr>
            <w:noProof/>
            <w:webHidden/>
          </w:rPr>
          <w:t>16</w:t>
        </w:r>
        <w:r w:rsidR="009D1DD7">
          <w:rPr>
            <w:noProof/>
            <w:webHidden/>
          </w:rPr>
          <w:fldChar w:fldCharType="end"/>
        </w:r>
      </w:hyperlink>
    </w:p>
    <w:p w14:paraId="514A501E" w14:textId="315EB9BF" w:rsidR="009D1DD7" w:rsidRDefault="00E36C93">
      <w:pPr>
        <w:pStyle w:val="TOC1"/>
        <w:tabs>
          <w:tab w:val="left" w:pos="440"/>
          <w:tab w:val="right" w:leader="dot" w:pos="9016"/>
        </w:tabs>
        <w:rPr>
          <w:rFonts w:eastAsiaTheme="minorEastAsia" w:cstheme="minorBidi"/>
          <w:b w:val="0"/>
          <w:bCs w:val="0"/>
          <w:noProof/>
          <w:kern w:val="2"/>
          <w:sz w:val="24"/>
          <w:lang w:eastAsia="en-GB"/>
          <w14:ligatures w14:val="standardContextual"/>
        </w:rPr>
      </w:pPr>
      <w:hyperlink w:anchor="_Toc144886204" w:history="1">
        <w:r w:rsidR="009D1DD7" w:rsidRPr="000B6092">
          <w:rPr>
            <w:rStyle w:val="Hyperlink"/>
            <w:noProof/>
          </w:rPr>
          <w:t>1</w:t>
        </w:r>
        <w:r w:rsidR="009D1DD7">
          <w:rPr>
            <w:rFonts w:eastAsiaTheme="minorEastAsia" w:cstheme="minorBidi"/>
            <w:b w:val="0"/>
            <w:bCs w:val="0"/>
            <w:noProof/>
            <w:kern w:val="2"/>
            <w:sz w:val="24"/>
            <w:lang w:eastAsia="en-GB"/>
            <w14:ligatures w14:val="standardContextual"/>
          </w:rPr>
          <w:tab/>
        </w:r>
        <w:r w:rsidR="009D1DD7" w:rsidRPr="000B6092">
          <w:rPr>
            <w:rStyle w:val="Hyperlink"/>
            <w:noProof/>
          </w:rPr>
          <w:t>Background to the Review</w:t>
        </w:r>
        <w:r w:rsidR="009D1DD7">
          <w:rPr>
            <w:noProof/>
            <w:webHidden/>
          </w:rPr>
          <w:tab/>
        </w:r>
        <w:r w:rsidR="009D1DD7">
          <w:rPr>
            <w:noProof/>
            <w:webHidden/>
          </w:rPr>
          <w:fldChar w:fldCharType="begin"/>
        </w:r>
        <w:r w:rsidR="009D1DD7">
          <w:rPr>
            <w:noProof/>
            <w:webHidden/>
          </w:rPr>
          <w:instrText xml:space="preserve"> PAGEREF _Toc144886204 \h </w:instrText>
        </w:r>
        <w:r w:rsidR="009D1DD7">
          <w:rPr>
            <w:noProof/>
            <w:webHidden/>
          </w:rPr>
        </w:r>
        <w:r w:rsidR="009D1DD7">
          <w:rPr>
            <w:noProof/>
            <w:webHidden/>
          </w:rPr>
          <w:fldChar w:fldCharType="separate"/>
        </w:r>
        <w:r w:rsidR="000C766B">
          <w:rPr>
            <w:noProof/>
            <w:webHidden/>
          </w:rPr>
          <w:t>25</w:t>
        </w:r>
        <w:r w:rsidR="009D1DD7">
          <w:rPr>
            <w:noProof/>
            <w:webHidden/>
          </w:rPr>
          <w:fldChar w:fldCharType="end"/>
        </w:r>
      </w:hyperlink>
    </w:p>
    <w:p w14:paraId="2AF082BD" w14:textId="596A003E"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05" w:history="1">
        <w:r w:rsidR="009D1DD7" w:rsidRPr="000B6092">
          <w:rPr>
            <w:rStyle w:val="Hyperlink"/>
            <w:noProof/>
          </w:rPr>
          <w:t>1.1</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Overall aim of the Economic Analysis</w:t>
        </w:r>
        <w:r w:rsidR="009D1DD7">
          <w:rPr>
            <w:noProof/>
            <w:webHidden/>
          </w:rPr>
          <w:tab/>
        </w:r>
        <w:r w:rsidR="009D1DD7">
          <w:rPr>
            <w:noProof/>
            <w:webHidden/>
          </w:rPr>
          <w:fldChar w:fldCharType="begin"/>
        </w:r>
        <w:r w:rsidR="009D1DD7">
          <w:rPr>
            <w:noProof/>
            <w:webHidden/>
          </w:rPr>
          <w:instrText xml:space="preserve"> PAGEREF _Toc144886205 \h </w:instrText>
        </w:r>
        <w:r w:rsidR="009D1DD7">
          <w:rPr>
            <w:noProof/>
            <w:webHidden/>
          </w:rPr>
        </w:r>
        <w:r w:rsidR="009D1DD7">
          <w:rPr>
            <w:noProof/>
            <w:webHidden/>
          </w:rPr>
          <w:fldChar w:fldCharType="separate"/>
        </w:r>
        <w:r w:rsidR="000C766B">
          <w:rPr>
            <w:noProof/>
            <w:webHidden/>
          </w:rPr>
          <w:t>26</w:t>
        </w:r>
        <w:r w:rsidR="009D1DD7">
          <w:rPr>
            <w:noProof/>
            <w:webHidden/>
          </w:rPr>
          <w:fldChar w:fldCharType="end"/>
        </w:r>
      </w:hyperlink>
    </w:p>
    <w:p w14:paraId="67D45F74" w14:textId="32F9C6F9"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06" w:history="1">
        <w:r w:rsidR="009D1DD7" w:rsidRPr="000B6092">
          <w:rPr>
            <w:rStyle w:val="Hyperlink"/>
            <w:noProof/>
          </w:rPr>
          <w:t>1.2</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Objectives</w:t>
        </w:r>
        <w:r w:rsidR="009D1DD7">
          <w:rPr>
            <w:noProof/>
            <w:webHidden/>
          </w:rPr>
          <w:tab/>
        </w:r>
        <w:r w:rsidR="009D1DD7">
          <w:rPr>
            <w:noProof/>
            <w:webHidden/>
          </w:rPr>
          <w:fldChar w:fldCharType="begin"/>
        </w:r>
        <w:r w:rsidR="009D1DD7">
          <w:rPr>
            <w:noProof/>
            <w:webHidden/>
          </w:rPr>
          <w:instrText xml:space="preserve"> PAGEREF _Toc144886206 \h </w:instrText>
        </w:r>
        <w:r w:rsidR="009D1DD7">
          <w:rPr>
            <w:noProof/>
            <w:webHidden/>
          </w:rPr>
        </w:r>
        <w:r w:rsidR="009D1DD7">
          <w:rPr>
            <w:noProof/>
            <w:webHidden/>
          </w:rPr>
          <w:fldChar w:fldCharType="separate"/>
        </w:r>
        <w:r w:rsidR="000C766B">
          <w:rPr>
            <w:noProof/>
            <w:webHidden/>
          </w:rPr>
          <w:t>26</w:t>
        </w:r>
        <w:r w:rsidR="009D1DD7">
          <w:rPr>
            <w:noProof/>
            <w:webHidden/>
          </w:rPr>
          <w:fldChar w:fldCharType="end"/>
        </w:r>
      </w:hyperlink>
    </w:p>
    <w:p w14:paraId="595EDA54" w14:textId="1598B021"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07" w:history="1">
        <w:r w:rsidR="009D1DD7" w:rsidRPr="000B6092">
          <w:rPr>
            <w:rStyle w:val="Hyperlink"/>
            <w:noProof/>
          </w:rPr>
          <w:t>1.3</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Research Questions</w:t>
        </w:r>
        <w:r w:rsidR="009D1DD7">
          <w:rPr>
            <w:noProof/>
            <w:webHidden/>
          </w:rPr>
          <w:tab/>
        </w:r>
        <w:r w:rsidR="009D1DD7">
          <w:rPr>
            <w:noProof/>
            <w:webHidden/>
          </w:rPr>
          <w:fldChar w:fldCharType="begin"/>
        </w:r>
        <w:r w:rsidR="009D1DD7">
          <w:rPr>
            <w:noProof/>
            <w:webHidden/>
          </w:rPr>
          <w:instrText xml:space="preserve"> PAGEREF _Toc144886207 \h </w:instrText>
        </w:r>
        <w:r w:rsidR="009D1DD7">
          <w:rPr>
            <w:noProof/>
            <w:webHidden/>
          </w:rPr>
        </w:r>
        <w:r w:rsidR="009D1DD7">
          <w:rPr>
            <w:noProof/>
            <w:webHidden/>
          </w:rPr>
          <w:fldChar w:fldCharType="separate"/>
        </w:r>
        <w:r w:rsidR="000C766B">
          <w:rPr>
            <w:noProof/>
            <w:webHidden/>
          </w:rPr>
          <w:t>26</w:t>
        </w:r>
        <w:r w:rsidR="009D1DD7">
          <w:rPr>
            <w:noProof/>
            <w:webHidden/>
          </w:rPr>
          <w:fldChar w:fldCharType="end"/>
        </w:r>
      </w:hyperlink>
    </w:p>
    <w:p w14:paraId="26EAA5A7" w14:textId="0FDD30A0" w:rsidR="009D1DD7" w:rsidRDefault="00E36C93">
      <w:pPr>
        <w:pStyle w:val="TOC1"/>
        <w:tabs>
          <w:tab w:val="left" w:pos="440"/>
          <w:tab w:val="right" w:leader="dot" w:pos="9016"/>
        </w:tabs>
        <w:rPr>
          <w:rFonts w:eastAsiaTheme="minorEastAsia" w:cstheme="minorBidi"/>
          <w:b w:val="0"/>
          <w:bCs w:val="0"/>
          <w:noProof/>
          <w:kern w:val="2"/>
          <w:sz w:val="24"/>
          <w:lang w:eastAsia="en-GB"/>
          <w14:ligatures w14:val="standardContextual"/>
        </w:rPr>
      </w:pPr>
      <w:hyperlink w:anchor="_Toc144886208" w:history="1">
        <w:r w:rsidR="009D1DD7" w:rsidRPr="000B6092">
          <w:rPr>
            <w:rStyle w:val="Hyperlink"/>
            <w:noProof/>
          </w:rPr>
          <w:t>2</w:t>
        </w:r>
        <w:r w:rsidR="009D1DD7">
          <w:rPr>
            <w:rFonts w:eastAsiaTheme="minorEastAsia" w:cstheme="minorBidi"/>
            <w:b w:val="0"/>
            <w:bCs w:val="0"/>
            <w:noProof/>
            <w:kern w:val="2"/>
            <w:sz w:val="24"/>
            <w:lang w:eastAsia="en-GB"/>
            <w14:ligatures w14:val="standardContextual"/>
          </w:rPr>
          <w:tab/>
        </w:r>
        <w:r w:rsidR="009D1DD7" w:rsidRPr="000B6092">
          <w:rPr>
            <w:rStyle w:val="Hyperlink"/>
            <w:noProof/>
          </w:rPr>
          <w:t>Methods</w:t>
        </w:r>
        <w:r w:rsidR="009D1DD7">
          <w:rPr>
            <w:noProof/>
            <w:webHidden/>
          </w:rPr>
          <w:tab/>
        </w:r>
        <w:r w:rsidR="009D1DD7">
          <w:rPr>
            <w:noProof/>
            <w:webHidden/>
          </w:rPr>
          <w:fldChar w:fldCharType="begin"/>
        </w:r>
        <w:r w:rsidR="009D1DD7">
          <w:rPr>
            <w:noProof/>
            <w:webHidden/>
          </w:rPr>
          <w:instrText xml:space="preserve"> PAGEREF _Toc144886208 \h </w:instrText>
        </w:r>
        <w:r w:rsidR="009D1DD7">
          <w:rPr>
            <w:noProof/>
            <w:webHidden/>
          </w:rPr>
        </w:r>
        <w:r w:rsidR="009D1DD7">
          <w:rPr>
            <w:noProof/>
            <w:webHidden/>
          </w:rPr>
          <w:fldChar w:fldCharType="separate"/>
        </w:r>
        <w:r w:rsidR="000C766B">
          <w:rPr>
            <w:noProof/>
            <w:webHidden/>
          </w:rPr>
          <w:t>28</w:t>
        </w:r>
        <w:r w:rsidR="009D1DD7">
          <w:rPr>
            <w:noProof/>
            <w:webHidden/>
          </w:rPr>
          <w:fldChar w:fldCharType="end"/>
        </w:r>
      </w:hyperlink>
    </w:p>
    <w:p w14:paraId="12E1C90B" w14:textId="7DFF836B"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09" w:history="1">
        <w:r w:rsidR="009D1DD7" w:rsidRPr="000B6092">
          <w:rPr>
            <w:rStyle w:val="Hyperlink"/>
            <w:rFonts w:asciiTheme="majorHAnsi" w:hAnsiTheme="majorHAnsi" w:cstheme="majorHAnsi"/>
            <w:noProof/>
          </w:rPr>
          <w:t>2.1</w:t>
        </w:r>
        <w:r w:rsidR="009D1DD7">
          <w:rPr>
            <w:rFonts w:eastAsiaTheme="minorEastAsia" w:cstheme="minorBidi"/>
            <w:i w:val="0"/>
            <w:iCs w:val="0"/>
            <w:noProof/>
            <w:kern w:val="2"/>
            <w:sz w:val="24"/>
            <w:lang w:eastAsia="en-GB"/>
            <w14:ligatures w14:val="standardContextual"/>
          </w:rPr>
          <w:tab/>
        </w:r>
        <w:r w:rsidR="009D1DD7" w:rsidRPr="000B6092">
          <w:rPr>
            <w:rStyle w:val="Hyperlink"/>
            <w:rFonts w:asciiTheme="majorHAnsi" w:hAnsiTheme="majorHAnsi" w:cstheme="majorHAnsi"/>
            <w:noProof/>
          </w:rPr>
          <w:t>Research questions and activities</w:t>
        </w:r>
        <w:r w:rsidR="009D1DD7">
          <w:rPr>
            <w:noProof/>
            <w:webHidden/>
          </w:rPr>
          <w:tab/>
        </w:r>
        <w:r w:rsidR="009D1DD7">
          <w:rPr>
            <w:noProof/>
            <w:webHidden/>
          </w:rPr>
          <w:fldChar w:fldCharType="begin"/>
        </w:r>
        <w:r w:rsidR="009D1DD7">
          <w:rPr>
            <w:noProof/>
            <w:webHidden/>
          </w:rPr>
          <w:instrText xml:space="preserve"> PAGEREF _Toc144886209 \h </w:instrText>
        </w:r>
        <w:r w:rsidR="009D1DD7">
          <w:rPr>
            <w:noProof/>
            <w:webHidden/>
          </w:rPr>
        </w:r>
        <w:r w:rsidR="009D1DD7">
          <w:rPr>
            <w:noProof/>
            <w:webHidden/>
          </w:rPr>
          <w:fldChar w:fldCharType="separate"/>
        </w:r>
        <w:r w:rsidR="000C766B">
          <w:rPr>
            <w:noProof/>
            <w:webHidden/>
          </w:rPr>
          <w:t>28</w:t>
        </w:r>
        <w:r w:rsidR="009D1DD7">
          <w:rPr>
            <w:noProof/>
            <w:webHidden/>
          </w:rPr>
          <w:fldChar w:fldCharType="end"/>
        </w:r>
      </w:hyperlink>
    </w:p>
    <w:p w14:paraId="7AEA6882" w14:textId="12E7C369"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10" w:history="1">
        <w:r w:rsidR="009D1DD7" w:rsidRPr="000B6092">
          <w:rPr>
            <w:rStyle w:val="Hyperlink"/>
            <w:noProof/>
          </w:rPr>
          <w:t>2.1.1</w:t>
        </w:r>
        <w:r w:rsidR="009D1DD7">
          <w:rPr>
            <w:rFonts w:eastAsiaTheme="minorEastAsia" w:cstheme="minorBidi"/>
            <w:noProof/>
            <w:kern w:val="2"/>
            <w:sz w:val="24"/>
            <w:lang w:eastAsia="en-GB"/>
            <w14:ligatures w14:val="standardContextual"/>
          </w:rPr>
          <w:tab/>
        </w:r>
        <w:r w:rsidR="009D1DD7" w:rsidRPr="000B6092">
          <w:rPr>
            <w:rStyle w:val="Hyperlink"/>
            <w:noProof/>
          </w:rPr>
          <w:t>What activities are undertaken by EFC supply chain participants?</w:t>
        </w:r>
        <w:r w:rsidR="009D1DD7">
          <w:rPr>
            <w:noProof/>
            <w:webHidden/>
          </w:rPr>
          <w:tab/>
        </w:r>
        <w:r w:rsidR="009D1DD7">
          <w:rPr>
            <w:noProof/>
            <w:webHidden/>
          </w:rPr>
          <w:fldChar w:fldCharType="begin"/>
        </w:r>
        <w:r w:rsidR="009D1DD7">
          <w:rPr>
            <w:noProof/>
            <w:webHidden/>
          </w:rPr>
          <w:instrText xml:space="preserve"> PAGEREF _Toc144886210 \h </w:instrText>
        </w:r>
        <w:r w:rsidR="009D1DD7">
          <w:rPr>
            <w:noProof/>
            <w:webHidden/>
          </w:rPr>
        </w:r>
        <w:r w:rsidR="009D1DD7">
          <w:rPr>
            <w:noProof/>
            <w:webHidden/>
          </w:rPr>
          <w:fldChar w:fldCharType="separate"/>
        </w:r>
        <w:r w:rsidR="000C766B">
          <w:rPr>
            <w:noProof/>
            <w:webHidden/>
          </w:rPr>
          <w:t>28</w:t>
        </w:r>
        <w:r w:rsidR="009D1DD7">
          <w:rPr>
            <w:noProof/>
            <w:webHidden/>
          </w:rPr>
          <w:fldChar w:fldCharType="end"/>
        </w:r>
      </w:hyperlink>
    </w:p>
    <w:p w14:paraId="0DB8484D" w14:textId="1DC52938"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11" w:history="1">
        <w:r w:rsidR="009D1DD7" w:rsidRPr="000B6092">
          <w:rPr>
            <w:rStyle w:val="Hyperlink"/>
            <w:noProof/>
          </w:rPr>
          <w:t>2.1.2</w:t>
        </w:r>
        <w:r w:rsidR="009D1DD7">
          <w:rPr>
            <w:rFonts w:eastAsiaTheme="minorEastAsia" w:cstheme="minorBidi"/>
            <w:noProof/>
            <w:kern w:val="2"/>
            <w:sz w:val="24"/>
            <w:lang w:eastAsia="en-GB"/>
            <w14:ligatures w14:val="standardContextual"/>
          </w:rPr>
          <w:tab/>
        </w:r>
        <w:r w:rsidR="009D1DD7" w:rsidRPr="000B6092">
          <w:rPr>
            <w:rStyle w:val="Hyperlink"/>
            <w:noProof/>
          </w:rPr>
          <w:t>What costs and remuneration arrangements are associated with EFC supply chain activities?</w:t>
        </w:r>
        <w:r w:rsidR="009D1DD7">
          <w:rPr>
            <w:noProof/>
            <w:webHidden/>
          </w:rPr>
          <w:tab/>
        </w:r>
        <w:r w:rsidR="009D1DD7">
          <w:rPr>
            <w:noProof/>
            <w:webHidden/>
          </w:rPr>
          <w:fldChar w:fldCharType="begin"/>
        </w:r>
        <w:r w:rsidR="009D1DD7">
          <w:rPr>
            <w:noProof/>
            <w:webHidden/>
          </w:rPr>
          <w:instrText xml:space="preserve"> PAGEREF _Toc144886211 \h </w:instrText>
        </w:r>
        <w:r w:rsidR="009D1DD7">
          <w:rPr>
            <w:noProof/>
            <w:webHidden/>
          </w:rPr>
        </w:r>
        <w:r w:rsidR="009D1DD7">
          <w:rPr>
            <w:noProof/>
            <w:webHidden/>
          </w:rPr>
          <w:fldChar w:fldCharType="separate"/>
        </w:r>
        <w:r w:rsidR="000C766B">
          <w:rPr>
            <w:noProof/>
            <w:webHidden/>
          </w:rPr>
          <w:t>30</w:t>
        </w:r>
        <w:r w:rsidR="009D1DD7">
          <w:rPr>
            <w:noProof/>
            <w:webHidden/>
          </w:rPr>
          <w:fldChar w:fldCharType="end"/>
        </w:r>
      </w:hyperlink>
    </w:p>
    <w:p w14:paraId="71BA7C39" w14:textId="1C3494BA"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12" w:history="1">
        <w:r w:rsidR="009D1DD7" w:rsidRPr="000B6092">
          <w:rPr>
            <w:rStyle w:val="Hyperlink"/>
            <w:noProof/>
          </w:rPr>
          <w:t>2.1.3</w:t>
        </w:r>
        <w:r w:rsidR="009D1DD7">
          <w:rPr>
            <w:rFonts w:eastAsiaTheme="minorEastAsia" w:cstheme="minorBidi"/>
            <w:noProof/>
            <w:kern w:val="2"/>
            <w:sz w:val="24"/>
            <w:lang w:eastAsia="en-GB"/>
            <w14:ligatures w14:val="standardContextual"/>
          </w:rPr>
          <w:tab/>
        </w:r>
        <w:r w:rsidR="009D1DD7" w:rsidRPr="000B6092">
          <w:rPr>
            <w:rStyle w:val="Hyperlink"/>
            <w:noProof/>
          </w:rPr>
          <w:t>Are current arrangements appropriate for EFC supply chain activities and costs?</w:t>
        </w:r>
        <w:r w:rsidR="009D1DD7">
          <w:rPr>
            <w:noProof/>
            <w:webHidden/>
          </w:rPr>
          <w:tab/>
        </w:r>
        <w:r w:rsidR="009D1DD7">
          <w:rPr>
            <w:noProof/>
            <w:webHidden/>
          </w:rPr>
          <w:fldChar w:fldCharType="begin"/>
        </w:r>
        <w:r w:rsidR="009D1DD7">
          <w:rPr>
            <w:noProof/>
            <w:webHidden/>
          </w:rPr>
          <w:instrText xml:space="preserve"> PAGEREF _Toc144886212 \h </w:instrText>
        </w:r>
        <w:r w:rsidR="009D1DD7">
          <w:rPr>
            <w:noProof/>
            <w:webHidden/>
          </w:rPr>
        </w:r>
        <w:r w:rsidR="009D1DD7">
          <w:rPr>
            <w:noProof/>
            <w:webHidden/>
          </w:rPr>
          <w:fldChar w:fldCharType="separate"/>
        </w:r>
        <w:r w:rsidR="000C766B">
          <w:rPr>
            <w:noProof/>
            <w:webHidden/>
          </w:rPr>
          <w:t>31</w:t>
        </w:r>
        <w:r w:rsidR="009D1DD7">
          <w:rPr>
            <w:noProof/>
            <w:webHidden/>
          </w:rPr>
          <w:fldChar w:fldCharType="end"/>
        </w:r>
      </w:hyperlink>
    </w:p>
    <w:p w14:paraId="1A3C9723" w14:textId="635ABFD0"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13" w:history="1">
        <w:r w:rsidR="009D1DD7" w:rsidRPr="000B6092">
          <w:rPr>
            <w:rStyle w:val="Hyperlink"/>
            <w:noProof/>
          </w:rPr>
          <w:t>2.1.4</w:t>
        </w:r>
        <w:r w:rsidR="009D1DD7">
          <w:rPr>
            <w:rFonts w:eastAsiaTheme="minorEastAsia" w:cstheme="minorBidi"/>
            <w:noProof/>
            <w:kern w:val="2"/>
            <w:sz w:val="24"/>
            <w:lang w:eastAsia="en-GB"/>
            <w14:ligatures w14:val="standardContextual"/>
          </w:rPr>
          <w:tab/>
        </w:r>
        <w:r w:rsidR="009D1DD7" w:rsidRPr="000B6092">
          <w:rPr>
            <w:rStyle w:val="Hyperlink"/>
            <w:noProof/>
          </w:rPr>
          <w:t>Do current arrangements support safe and efficient patient access to medicines?</w:t>
        </w:r>
        <w:r w:rsidR="009D1DD7">
          <w:rPr>
            <w:noProof/>
            <w:webHidden/>
          </w:rPr>
          <w:tab/>
        </w:r>
        <w:r w:rsidR="009D1DD7">
          <w:rPr>
            <w:noProof/>
            <w:webHidden/>
          </w:rPr>
          <w:fldChar w:fldCharType="begin"/>
        </w:r>
        <w:r w:rsidR="009D1DD7">
          <w:rPr>
            <w:noProof/>
            <w:webHidden/>
          </w:rPr>
          <w:instrText xml:space="preserve"> PAGEREF _Toc144886213 \h </w:instrText>
        </w:r>
        <w:r w:rsidR="009D1DD7">
          <w:rPr>
            <w:noProof/>
            <w:webHidden/>
          </w:rPr>
        </w:r>
        <w:r w:rsidR="009D1DD7">
          <w:rPr>
            <w:noProof/>
            <w:webHidden/>
          </w:rPr>
          <w:fldChar w:fldCharType="separate"/>
        </w:r>
        <w:r w:rsidR="000C766B">
          <w:rPr>
            <w:noProof/>
            <w:webHidden/>
          </w:rPr>
          <w:t>31</w:t>
        </w:r>
        <w:r w:rsidR="009D1DD7">
          <w:rPr>
            <w:noProof/>
            <w:webHidden/>
          </w:rPr>
          <w:fldChar w:fldCharType="end"/>
        </w:r>
      </w:hyperlink>
    </w:p>
    <w:p w14:paraId="217ED9EE" w14:textId="05576661"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14" w:history="1">
        <w:r w:rsidR="009D1DD7" w:rsidRPr="000B6092">
          <w:rPr>
            <w:rStyle w:val="Hyperlink"/>
            <w:noProof/>
          </w:rPr>
          <w:t>2.1.5</w:t>
        </w:r>
        <w:r w:rsidR="009D1DD7">
          <w:rPr>
            <w:rFonts w:eastAsiaTheme="minorEastAsia" w:cstheme="minorBidi"/>
            <w:noProof/>
            <w:kern w:val="2"/>
            <w:sz w:val="24"/>
            <w:lang w:eastAsia="en-GB"/>
            <w14:ligatures w14:val="standardContextual"/>
          </w:rPr>
          <w:tab/>
        </w:r>
        <w:r w:rsidR="009D1DD7" w:rsidRPr="000B6092">
          <w:rPr>
            <w:rStyle w:val="Hyperlink"/>
            <w:noProof/>
          </w:rPr>
          <w:t>Are there alternative remuneration models, technologies or service delivery approaches that could drive innovation, collaboration or otherwise improve upon current EFC arrangements?</w:t>
        </w:r>
        <w:r w:rsidR="009D1DD7">
          <w:rPr>
            <w:noProof/>
            <w:webHidden/>
          </w:rPr>
          <w:tab/>
        </w:r>
        <w:r w:rsidR="009D1DD7">
          <w:rPr>
            <w:noProof/>
            <w:webHidden/>
          </w:rPr>
          <w:fldChar w:fldCharType="begin"/>
        </w:r>
        <w:r w:rsidR="009D1DD7">
          <w:rPr>
            <w:noProof/>
            <w:webHidden/>
          </w:rPr>
          <w:instrText xml:space="preserve"> PAGEREF _Toc144886214 \h </w:instrText>
        </w:r>
        <w:r w:rsidR="009D1DD7">
          <w:rPr>
            <w:noProof/>
            <w:webHidden/>
          </w:rPr>
        </w:r>
        <w:r w:rsidR="009D1DD7">
          <w:rPr>
            <w:noProof/>
            <w:webHidden/>
          </w:rPr>
          <w:fldChar w:fldCharType="separate"/>
        </w:r>
        <w:r w:rsidR="000C766B">
          <w:rPr>
            <w:noProof/>
            <w:webHidden/>
          </w:rPr>
          <w:t>31</w:t>
        </w:r>
        <w:r w:rsidR="009D1DD7">
          <w:rPr>
            <w:noProof/>
            <w:webHidden/>
          </w:rPr>
          <w:fldChar w:fldCharType="end"/>
        </w:r>
      </w:hyperlink>
    </w:p>
    <w:p w14:paraId="1A7B4C7D" w14:textId="4F5851DF"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15" w:history="1">
        <w:r w:rsidR="009D1DD7" w:rsidRPr="000B6092">
          <w:rPr>
            <w:rStyle w:val="Hyperlink"/>
            <w:noProof/>
          </w:rPr>
          <w:t>2.1.6</w:t>
        </w:r>
        <w:r w:rsidR="009D1DD7">
          <w:rPr>
            <w:rFonts w:eastAsiaTheme="minorEastAsia" w:cstheme="minorBidi"/>
            <w:noProof/>
            <w:kern w:val="2"/>
            <w:sz w:val="24"/>
            <w:lang w:eastAsia="en-GB"/>
            <w14:ligatures w14:val="standardContextual"/>
          </w:rPr>
          <w:tab/>
        </w:r>
        <w:r w:rsidR="009D1DD7" w:rsidRPr="000B6092">
          <w:rPr>
            <w:rStyle w:val="Hyperlink"/>
            <w:noProof/>
          </w:rPr>
          <w:t>How might changes to EFC arrangements improve access, safety, efficiency and cost burdens for key stakeholders compared to current arrangements?</w:t>
        </w:r>
        <w:r w:rsidR="009D1DD7">
          <w:rPr>
            <w:noProof/>
            <w:webHidden/>
          </w:rPr>
          <w:tab/>
        </w:r>
        <w:r w:rsidR="009D1DD7">
          <w:rPr>
            <w:noProof/>
            <w:webHidden/>
          </w:rPr>
          <w:fldChar w:fldCharType="begin"/>
        </w:r>
        <w:r w:rsidR="009D1DD7">
          <w:rPr>
            <w:noProof/>
            <w:webHidden/>
          </w:rPr>
          <w:instrText xml:space="preserve"> PAGEREF _Toc144886215 \h </w:instrText>
        </w:r>
        <w:r w:rsidR="009D1DD7">
          <w:rPr>
            <w:noProof/>
            <w:webHidden/>
          </w:rPr>
        </w:r>
        <w:r w:rsidR="009D1DD7">
          <w:rPr>
            <w:noProof/>
            <w:webHidden/>
          </w:rPr>
          <w:fldChar w:fldCharType="separate"/>
        </w:r>
        <w:r w:rsidR="000C766B">
          <w:rPr>
            <w:noProof/>
            <w:webHidden/>
          </w:rPr>
          <w:t>32</w:t>
        </w:r>
        <w:r w:rsidR="009D1DD7">
          <w:rPr>
            <w:noProof/>
            <w:webHidden/>
          </w:rPr>
          <w:fldChar w:fldCharType="end"/>
        </w:r>
      </w:hyperlink>
    </w:p>
    <w:p w14:paraId="073226C3" w14:textId="4686BD65" w:rsidR="009D1DD7" w:rsidRDefault="00E36C93">
      <w:pPr>
        <w:pStyle w:val="TOC1"/>
        <w:tabs>
          <w:tab w:val="left" w:pos="440"/>
          <w:tab w:val="right" w:leader="dot" w:pos="9016"/>
        </w:tabs>
        <w:rPr>
          <w:rFonts w:eastAsiaTheme="minorEastAsia" w:cstheme="minorBidi"/>
          <w:b w:val="0"/>
          <w:bCs w:val="0"/>
          <w:noProof/>
          <w:kern w:val="2"/>
          <w:sz w:val="24"/>
          <w:lang w:eastAsia="en-GB"/>
          <w14:ligatures w14:val="standardContextual"/>
        </w:rPr>
      </w:pPr>
      <w:hyperlink w:anchor="_Toc144886216" w:history="1">
        <w:r w:rsidR="009D1DD7" w:rsidRPr="000B6092">
          <w:rPr>
            <w:rStyle w:val="Hyperlink"/>
            <w:noProof/>
          </w:rPr>
          <w:t>3</w:t>
        </w:r>
        <w:r w:rsidR="009D1DD7">
          <w:rPr>
            <w:rFonts w:eastAsiaTheme="minorEastAsia" w:cstheme="minorBidi"/>
            <w:b w:val="0"/>
            <w:bCs w:val="0"/>
            <w:noProof/>
            <w:kern w:val="2"/>
            <w:sz w:val="24"/>
            <w:lang w:eastAsia="en-GB"/>
            <w14:ligatures w14:val="standardContextual"/>
          </w:rPr>
          <w:tab/>
        </w:r>
        <w:r w:rsidR="009D1DD7" w:rsidRPr="000B6092">
          <w:rPr>
            <w:rStyle w:val="Hyperlink"/>
            <w:noProof/>
          </w:rPr>
          <w:t>Provision of cancer medicines in Australia</w:t>
        </w:r>
        <w:r w:rsidR="009D1DD7">
          <w:rPr>
            <w:noProof/>
            <w:webHidden/>
          </w:rPr>
          <w:tab/>
        </w:r>
        <w:r w:rsidR="009D1DD7">
          <w:rPr>
            <w:noProof/>
            <w:webHidden/>
          </w:rPr>
          <w:fldChar w:fldCharType="begin"/>
        </w:r>
        <w:r w:rsidR="009D1DD7">
          <w:rPr>
            <w:noProof/>
            <w:webHidden/>
          </w:rPr>
          <w:instrText xml:space="preserve"> PAGEREF _Toc144886216 \h </w:instrText>
        </w:r>
        <w:r w:rsidR="009D1DD7">
          <w:rPr>
            <w:noProof/>
            <w:webHidden/>
          </w:rPr>
        </w:r>
        <w:r w:rsidR="009D1DD7">
          <w:rPr>
            <w:noProof/>
            <w:webHidden/>
          </w:rPr>
          <w:fldChar w:fldCharType="separate"/>
        </w:r>
        <w:r w:rsidR="000C766B">
          <w:rPr>
            <w:noProof/>
            <w:webHidden/>
          </w:rPr>
          <w:t>33</w:t>
        </w:r>
        <w:r w:rsidR="009D1DD7">
          <w:rPr>
            <w:noProof/>
            <w:webHidden/>
          </w:rPr>
          <w:fldChar w:fldCharType="end"/>
        </w:r>
      </w:hyperlink>
    </w:p>
    <w:p w14:paraId="2A05C807" w14:textId="793AB63D"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17" w:history="1">
        <w:r w:rsidR="009D1DD7" w:rsidRPr="000B6092">
          <w:rPr>
            <w:rStyle w:val="Hyperlink"/>
            <w:noProof/>
          </w:rPr>
          <w:t>3.1</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Background to the EFC</w:t>
        </w:r>
        <w:r w:rsidR="009D1DD7">
          <w:rPr>
            <w:noProof/>
            <w:webHidden/>
          </w:rPr>
          <w:tab/>
        </w:r>
        <w:r w:rsidR="009D1DD7">
          <w:rPr>
            <w:noProof/>
            <w:webHidden/>
          </w:rPr>
          <w:fldChar w:fldCharType="begin"/>
        </w:r>
        <w:r w:rsidR="009D1DD7">
          <w:rPr>
            <w:noProof/>
            <w:webHidden/>
          </w:rPr>
          <w:instrText xml:space="preserve"> PAGEREF _Toc144886217 \h </w:instrText>
        </w:r>
        <w:r w:rsidR="009D1DD7">
          <w:rPr>
            <w:noProof/>
            <w:webHidden/>
          </w:rPr>
        </w:r>
        <w:r w:rsidR="009D1DD7">
          <w:rPr>
            <w:noProof/>
            <w:webHidden/>
          </w:rPr>
          <w:fldChar w:fldCharType="separate"/>
        </w:r>
        <w:r w:rsidR="000C766B">
          <w:rPr>
            <w:noProof/>
            <w:webHidden/>
          </w:rPr>
          <w:t>33</w:t>
        </w:r>
        <w:r w:rsidR="009D1DD7">
          <w:rPr>
            <w:noProof/>
            <w:webHidden/>
          </w:rPr>
          <w:fldChar w:fldCharType="end"/>
        </w:r>
      </w:hyperlink>
    </w:p>
    <w:p w14:paraId="3AD78F6E" w14:textId="0A0C3CF5"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18" w:history="1">
        <w:r w:rsidR="009D1DD7" w:rsidRPr="000B6092">
          <w:rPr>
            <w:rStyle w:val="Hyperlink"/>
            <w:noProof/>
          </w:rPr>
          <w:t>3.1.1</w:t>
        </w:r>
        <w:r w:rsidR="009D1DD7">
          <w:rPr>
            <w:rFonts w:eastAsiaTheme="minorEastAsia" w:cstheme="minorBidi"/>
            <w:noProof/>
            <w:kern w:val="2"/>
            <w:sz w:val="24"/>
            <w:lang w:eastAsia="en-GB"/>
            <w14:ligatures w14:val="standardContextual"/>
          </w:rPr>
          <w:tab/>
        </w:r>
        <w:r w:rsidR="009D1DD7" w:rsidRPr="000B6092">
          <w:rPr>
            <w:rStyle w:val="Hyperlink"/>
            <w:noProof/>
          </w:rPr>
          <w:t>Chemotherapy Product Access Program</w:t>
        </w:r>
        <w:r w:rsidR="009D1DD7">
          <w:rPr>
            <w:noProof/>
            <w:webHidden/>
          </w:rPr>
          <w:tab/>
        </w:r>
        <w:r w:rsidR="009D1DD7">
          <w:rPr>
            <w:noProof/>
            <w:webHidden/>
          </w:rPr>
          <w:fldChar w:fldCharType="begin"/>
        </w:r>
        <w:r w:rsidR="009D1DD7">
          <w:rPr>
            <w:noProof/>
            <w:webHidden/>
          </w:rPr>
          <w:instrText xml:space="preserve"> PAGEREF _Toc144886218 \h </w:instrText>
        </w:r>
        <w:r w:rsidR="009D1DD7">
          <w:rPr>
            <w:noProof/>
            <w:webHidden/>
          </w:rPr>
        </w:r>
        <w:r w:rsidR="009D1DD7">
          <w:rPr>
            <w:noProof/>
            <w:webHidden/>
          </w:rPr>
          <w:fldChar w:fldCharType="separate"/>
        </w:r>
        <w:r w:rsidR="000C766B">
          <w:rPr>
            <w:noProof/>
            <w:webHidden/>
          </w:rPr>
          <w:t>36</w:t>
        </w:r>
        <w:r w:rsidR="009D1DD7">
          <w:rPr>
            <w:noProof/>
            <w:webHidden/>
          </w:rPr>
          <w:fldChar w:fldCharType="end"/>
        </w:r>
      </w:hyperlink>
    </w:p>
    <w:p w14:paraId="7AA65576" w14:textId="009F0AE7"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19" w:history="1">
        <w:r w:rsidR="009D1DD7" w:rsidRPr="000B6092">
          <w:rPr>
            <w:rStyle w:val="Hyperlink"/>
            <w:noProof/>
          </w:rPr>
          <w:t>3.2</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The EFC supply chain</w:t>
        </w:r>
        <w:r w:rsidR="009D1DD7">
          <w:rPr>
            <w:noProof/>
            <w:webHidden/>
          </w:rPr>
          <w:tab/>
        </w:r>
        <w:r w:rsidR="009D1DD7">
          <w:rPr>
            <w:noProof/>
            <w:webHidden/>
          </w:rPr>
          <w:fldChar w:fldCharType="begin"/>
        </w:r>
        <w:r w:rsidR="009D1DD7">
          <w:rPr>
            <w:noProof/>
            <w:webHidden/>
          </w:rPr>
          <w:instrText xml:space="preserve"> PAGEREF _Toc144886219 \h </w:instrText>
        </w:r>
        <w:r w:rsidR="009D1DD7">
          <w:rPr>
            <w:noProof/>
            <w:webHidden/>
          </w:rPr>
        </w:r>
        <w:r w:rsidR="009D1DD7">
          <w:rPr>
            <w:noProof/>
            <w:webHidden/>
          </w:rPr>
          <w:fldChar w:fldCharType="separate"/>
        </w:r>
        <w:r w:rsidR="000C766B">
          <w:rPr>
            <w:noProof/>
            <w:webHidden/>
          </w:rPr>
          <w:t>38</w:t>
        </w:r>
        <w:r w:rsidR="009D1DD7">
          <w:rPr>
            <w:noProof/>
            <w:webHidden/>
          </w:rPr>
          <w:fldChar w:fldCharType="end"/>
        </w:r>
      </w:hyperlink>
    </w:p>
    <w:p w14:paraId="5A297C4A" w14:textId="60EC0055"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20" w:history="1">
        <w:r w:rsidR="009D1DD7" w:rsidRPr="000B6092">
          <w:rPr>
            <w:rStyle w:val="Hyperlink"/>
            <w:noProof/>
          </w:rPr>
          <w:t>3.2.1</w:t>
        </w:r>
        <w:r w:rsidR="009D1DD7">
          <w:rPr>
            <w:rFonts w:eastAsiaTheme="minorEastAsia" w:cstheme="minorBidi"/>
            <w:noProof/>
            <w:kern w:val="2"/>
            <w:sz w:val="24"/>
            <w:lang w:eastAsia="en-GB"/>
            <w14:ligatures w14:val="standardContextual"/>
          </w:rPr>
          <w:tab/>
        </w:r>
        <w:r w:rsidR="009D1DD7" w:rsidRPr="000B6092">
          <w:rPr>
            <w:rStyle w:val="Hyperlink"/>
            <w:noProof/>
          </w:rPr>
          <w:t>Flow of activities</w:t>
        </w:r>
        <w:r w:rsidR="009D1DD7">
          <w:rPr>
            <w:noProof/>
            <w:webHidden/>
          </w:rPr>
          <w:tab/>
        </w:r>
        <w:r w:rsidR="009D1DD7">
          <w:rPr>
            <w:noProof/>
            <w:webHidden/>
          </w:rPr>
          <w:fldChar w:fldCharType="begin"/>
        </w:r>
        <w:r w:rsidR="009D1DD7">
          <w:rPr>
            <w:noProof/>
            <w:webHidden/>
          </w:rPr>
          <w:instrText xml:space="preserve"> PAGEREF _Toc144886220 \h </w:instrText>
        </w:r>
        <w:r w:rsidR="009D1DD7">
          <w:rPr>
            <w:noProof/>
            <w:webHidden/>
          </w:rPr>
        </w:r>
        <w:r w:rsidR="009D1DD7">
          <w:rPr>
            <w:noProof/>
            <w:webHidden/>
          </w:rPr>
          <w:fldChar w:fldCharType="separate"/>
        </w:r>
        <w:r w:rsidR="000C766B">
          <w:rPr>
            <w:noProof/>
            <w:webHidden/>
          </w:rPr>
          <w:t>38</w:t>
        </w:r>
        <w:r w:rsidR="009D1DD7">
          <w:rPr>
            <w:noProof/>
            <w:webHidden/>
          </w:rPr>
          <w:fldChar w:fldCharType="end"/>
        </w:r>
      </w:hyperlink>
    </w:p>
    <w:p w14:paraId="0491F66F" w14:textId="19D22B2B"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21" w:history="1">
        <w:r w:rsidR="009D1DD7" w:rsidRPr="000B6092">
          <w:rPr>
            <w:rStyle w:val="Hyperlink"/>
            <w:noProof/>
          </w:rPr>
          <w:t>3.2.2</w:t>
        </w:r>
        <w:r w:rsidR="009D1DD7">
          <w:rPr>
            <w:rFonts w:eastAsiaTheme="minorEastAsia" w:cstheme="minorBidi"/>
            <w:noProof/>
            <w:kern w:val="2"/>
            <w:sz w:val="24"/>
            <w:lang w:eastAsia="en-GB"/>
            <w14:ligatures w14:val="standardContextual"/>
          </w:rPr>
          <w:tab/>
        </w:r>
        <w:r w:rsidR="009D1DD7" w:rsidRPr="000B6092">
          <w:rPr>
            <w:rStyle w:val="Hyperlink"/>
            <w:noProof/>
          </w:rPr>
          <w:t>Flow of funds</w:t>
        </w:r>
        <w:r w:rsidR="009D1DD7">
          <w:rPr>
            <w:noProof/>
            <w:webHidden/>
          </w:rPr>
          <w:tab/>
        </w:r>
        <w:r w:rsidR="009D1DD7">
          <w:rPr>
            <w:noProof/>
            <w:webHidden/>
          </w:rPr>
          <w:fldChar w:fldCharType="begin"/>
        </w:r>
        <w:r w:rsidR="009D1DD7">
          <w:rPr>
            <w:noProof/>
            <w:webHidden/>
          </w:rPr>
          <w:instrText xml:space="preserve"> PAGEREF _Toc144886221 \h </w:instrText>
        </w:r>
        <w:r w:rsidR="009D1DD7">
          <w:rPr>
            <w:noProof/>
            <w:webHidden/>
          </w:rPr>
        </w:r>
        <w:r w:rsidR="009D1DD7">
          <w:rPr>
            <w:noProof/>
            <w:webHidden/>
          </w:rPr>
          <w:fldChar w:fldCharType="separate"/>
        </w:r>
        <w:r w:rsidR="000C766B">
          <w:rPr>
            <w:noProof/>
            <w:webHidden/>
          </w:rPr>
          <w:t>41</w:t>
        </w:r>
        <w:r w:rsidR="009D1DD7">
          <w:rPr>
            <w:noProof/>
            <w:webHidden/>
          </w:rPr>
          <w:fldChar w:fldCharType="end"/>
        </w:r>
      </w:hyperlink>
    </w:p>
    <w:p w14:paraId="6EA7A1BD" w14:textId="4D5703FA"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22" w:history="1">
        <w:r w:rsidR="009D1DD7" w:rsidRPr="000B6092">
          <w:rPr>
            <w:rStyle w:val="Hyperlink"/>
            <w:noProof/>
          </w:rPr>
          <w:t>3.2.3</w:t>
        </w:r>
        <w:r w:rsidR="009D1DD7">
          <w:rPr>
            <w:rFonts w:eastAsiaTheme="minorEastAsia" w:cstheme="minorBidi"/>
            <w:noProof/>
            <w:kern w:val="2"/>
            <w:sz w:val="24"/>
            <w:lang w:eastAsia="en-GB"/>
            <w14:ligatures w14:val="standardContextual"/>
          </w:rPr>
          <w:tab/>
        </w:r>
        <w:r w:rsidR="009D1DD7" w:rsidRPr="000B6092">
          <w:rPr>
            <w:rStyle w:val="Hyperlink"/>
            <w:noProof/>
          </w:rPr>
          <w:t>Establishing PBS prices</w:t>
        </w:r>
        <w:r w:rsidR="009D1DD7">
          <w:rPr>
            <w:noProof/>
            <w:webHidden/>
          </w:rPr>
          <w:tab/>
        </w:r>
        <w:r w:rsidR="009D1DD7">
          <w:rPr>
            <w:noProof/>
            <w:webHidden/>
          </w:rPr>
          <w:fldChar w:fldCharType="begin"/>
        </w:r>
        <w:r w:rsidR="009D1DD7">
          <w:rPr>
            <w:noProof/>
            <w:webHidden/>
          </w:rPr>
          <w:instrText xml:space="preserve"> PAGEREF _Toc144886222 \h </w:instrText>
        </w:r>
        <w:r w:rsidR="009D1DD7">
          <w:rPr>
            <w:noProof/>
            <w:webHidden/>
          </w:rPr>
        </w:r>
        <w:r w:rsidR="009D1DD7">
          <w:rPr>
            <w:noProof/>
            <w:webHidden/>
          </w:rPr>
          <w:fldChar w:fldCharType="separate"/>
        </w:r>
        <w:r w:rsidR="000C766B">
          <w:rPr>
            <w:noProof/>
            <w:webHidden/>
          </w:rPr>
          <w:t>50</w:t>
        </w:r>
        <w:r w:rsidR="009D1DD7">
          <w:rPr>
            <w:noProof/>
            <w:webHidden/>
          </w:rPr>
          <w:fldChar w:fldCharType="end"/>
        </w:r>
      </w:hyperlink>
    </w:p>
    <w:p w14:paraId="2FF4D050" w14:textId="29CF794F"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23" w:history="1">
        <w:r w:rsidR="009D1DD7" w:rsidRPr="000B6092">
          <w:rPr>
            <w:rStyle w:val="Hyperlink"/>
            <w:noProof/>
          </w:rPr>
          <w:t>3.2.4</w:t>
        </w:r>
        <w:r w:rsidR="009D1DD7">
          <w:rPr>
            <w:rFonts w:eastAsiaTheme="minorEastAsia" w:cstheme="minorBidi"/>
            <w:noProof/>
            <w:kern w:val="2"/>
            <w:sz w:val="24"/>
            <w:lang w:eastAsia="en-GB"/>
            <w14:ligatures w14:val="standardContextual"/>
          </w:rPr>
          <w:tab/>
        </w:r>
        <w:r w:rsidR="009D1DD7" w:rsidRPr="000B6092">
          <w:rPr>
            <w:rStyle w:val="Hyperlink"/>
            <w:noProof/>
          </w:rPr>
          <w:t>Elements of PBS prices on the EFC</w:t>
        </w:r>
        <w:r w:rsidR="009D1DD7">
          <w:rPr>
            <w:noProof/>
            <w:webHidden/>
          </w:rPr>
          <w:tab/>
        </w:r>
        <w:r w:rsidR="009D1DD7">
          <w:rPr>
            <w:noProof/>
            <w:webHidden/>
          </w:rPr>
          <w:fldChar w:fldCharType="begin"/>
        </w:r>
        <w:r w:rsidR="009D1DD7">
          <w:rPr>
            <w:noProof/>
            <w:webHidden/>
          </w:rPr>
          <w:instrText xml:space="preserve"> PAGEREF _Toc144886223 \h </w:instrText>
        </w:r>
        <w:r w:rsidR="009D1DD7">
          <w:rPr>
            <w:noProof/>
            <w:webHidden/>
          </w:rPr>
        </w:r>
        <w:r w:rsidR="009D1DD7">
          <w:rPr>
            <w:noProof/>
            <w:webHidden/>
          </w:rPr>
          <w:fldChar w:fldCharType="separate"/>
        </w:r>
        <w:r w:rsidR="000C766B">
          <w:rPr>
            <w:noProof/>
            <w:webHidden/>
          </w:rPr>
          <w:t>53</w:t>
        </w:r>
        <w:r w:rsidR="009D1DD7">
          <w:rPr>
            <w:noProof/>
            <w:webHidden/>
          </w:rPr>
          <w:fldChar w:fldCharType="end"/>
        </w:r>
      </w:hyperlink>
    </w:p>
    <w:p w14:paraId="5DE86241" w14:textId="5F2D6D96" w:rsidR="009D1DD7" w:rsidRDefault="00E36C93">
      <w:pPr>
        <w:pStyle w:val="TOC1"/>
        <w:tabs>
          <w:tab w:val="left" w:pos="440"/>
          <w:tab w:val="right" w:leader="dot" w:pos="9016"/>
        </w:tabs>
        <w:rPr>
          <w:rFonts w:eastAsiaTheme="minorEastAsia" w:cstheme="minorBidi"/>
          <w:b w:val="0"/>
          <w:bCs w:val="0"/>
          <w:noProof/>
          <w:kern w:val="2"/>
          <w:sz w:val="24"/>
          <w:lang w:eastAsia="en-GB"/>
          <w14:ligatures w14:val="standardContextual"/>
        </w:rPr>
      </w:pPr>
      <w:hyperlink w:anchor="_Toc144886224" w:history="1">
        <w:r w:rsidR="009D1DD7" w:rsidRPr="000B6092">
          <w:rPr>
            <w:rStyle w:val="Hyperlink"/>
            <w:noProof/>
          </w:rPr>
          <w:t>4</w:t>
        </w:r>
        <w:r w:rsidR="009D1DD7">
          <w:rPr>
            <w:rFonts w:eastAsiaTheme="minorEastAsia" w:cstheme="minorBidi"/>
            <w:b w:val="0"/>
            <w:bCs w:val="0"/>
            <w:noProof/>
            <w:kern w:val="2"/>
            <w:sz w:val="24"/>
            <w:lang w:eastAsia="en-GB"/>
            <w14:ligatures w14:val="standardContextual"/>
          </w:rPr>
          <w:tab/>
        </w:r>
        <w:r w:rsidR="009D1DD7" w:rsidRPr="000B6092">
          <w:rPr>
            <w:rStyle w:val="Hyperlink"/>
            <w:noProof/>
          </w:rPr>
          <w:t>EFC costs and reimbursement</w:t>
        </w:r>
        <w:r w:rsidR="009D1DD7">
          <w:rPr>
            <w:noProof/>
            <w:webHidden/>
          </w:rPr>
          <w:tab/>
        </w:r>
        <w:r w:rsidR="009D1DD7">
          <w:rPr>
            <w:noProof/>
            <w:webHidden/>
          </w:rPr>
          <w:fldChar w:fldCharType="begin"/>
        </w:r>
        <w:r w:rsidR="009D1DD7">
          <w:rPr>
            <w:noProof/>
            <w:webHidden/>
          </w:rPr>
          <w:instrText xml:space="preserve"> PAGEREF _Toc144886224 \h </w:instrText>
        </w:r>
        <w:r w:rsidR="009D1DD7">
          <w:rPr>
            <w:noProof/>
            <w:webHidden/>
          </w:rPr>
        </w:r>
        <w:r w:rsidR="009D1DD7">
          <w:rPr>
            <w:noProof/>
            <w:webHidden/>
          </w:rPr>
          <w:fldChar w:fldCharType="separate"/>
        </w:r>
        <w:r w:rsidR="000C766B">
          <w:rPr>
            <w:noProof/>
            <w:webHidden/>
          </w:rPr>
          <w:t>61</w:t>
        </w:r>
        <w:r w:rsidR="009D1DD7">
          <w:rPr>
            <w:noProof/>
            <w:webHidden/>
          </w:rPr>
          <w:fldChar w:fldCharType="end"/>
        </w:r>
      </w:hyperlink>
    </w:p>
    <w:p w14:paraId="370E459C" w14:textId="4F4807FF"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25" w:history="1">
        <w:r w:rsidR="009D1DD7" w:rsidRPr="000B6092">
          <w:rPr>
            <w:rStyle w:val="Hyperlink"/>
            <w:noProof/>
          </w:rPr>
          <w:t>4.1</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Stakeholder views</w:t>
        </w:r>
        <w:r w:rsidR="009D1DD7">
          <w:rPr>
            <w:noProof/>
            <w:webHidden/>
          </w:rPr>
          <w:tab/>
        </w:r>
        <w:r w:rsidR="009D1DD7">
          <w:rPr>
            <w:noProof/>
            <w:webHidden/>
          </w:rPr>
          <w:fldChar w:fldCharType="begin"/>
        </w:r>
        <w:r w:rsidR="009D1DD7">
          <w:rPr>
            <w:noProof/>
            <w:webHidden/>
          </w:rPr>
          <w:instrText xml:space="preserve"> PAGEREF _Toc144886225 \h </w:instrText>
        </w:r>
        <w:r w:rsidR="009D1DD7">
          <w:rPr>
            <w:noProof/>
            <w:webHidden/>
          </w:rPr>
        </w:r>
        <w:r w:rsidR="009D1DD7">
          <w:rPr>
            <w:noProof/>
            <w:webHidden/>
          </w:rPr>
          <w:fldChar w:fldCharType="separate"/>
        </w:r>
        <w:r w:rsidR="000C766B">
          <w:rPr>
            <w:noProof/>
            <w:webHidden/>
          </w:rPr>
          <w:t>61</w:t>
        </w:r>
        <w:r w:rsidR="009D1DD7">
          <w:rPr>
            <w:noProof/>
            <w:webHidden/>
          </w:rPr>
          <w:fldChar w:fldCharType="end"/>
        </w:r>
      </w:hyperlink>
    </w:p>
    <w:p w14:paraId="39913E06" w14:textId="357CB7BC"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26" w:history="1">
        <w:r w:rsidR="009D1DD7" w:rsidRPr="000B6092">
          <w:rPr>
            <w:rStyle w:val="Hyperlink"/>
            <w:noProof/>
          </w:rPr>
          <w:t>4.1.1</w:t>
        </w:r>
        <w:r w:rsidR="009D1DD7">
          <w:rPr>
            <w:rFonts w:eastAsiaTheme="minorEastAsia" w:cstheme="minorBidi"/>
            <w:noProof/>
            <w:kern w:val="2"/>
            <w:sz w:val="24"/>
            <w:lang w:eastAsia="en-GB"/>
            <w14:ligatures w14:val="standardContextual"/>
          </w:rPr>
          <w:tab/>
        </w:r>
        <w:r w:rsidR="009D1DD7" w:rsidRPr="000B6092">
          <w:rPr>
            <w:rStyle w:val="Hyperlink"/>
            <w:noProof/>
          </w:rPr>
          <w:t>Service viability</w:t>
        </w:r>
        <w:r w:rsidR="009D1DD7">
          <w:rPr>
            <w:noProof/>
            <w:webHidden/>
          </w:rPr>
          <w:tab/>
        </w:r>
        <w:r w:rsidR="009D1DD7">
          <w:rPr>
            <w:noProof/>
            <w:webHidden/>
          </w:rPr>
          <w:fldChar w:fldCharType="begin"/>
        </w:r>
        <w:r w:rsidR="009D1DD7">
          <w:rPr>
            <w:noProof/>
            <w:webHidden/>
          </w:rPr>
          <w:instrText xml:space="preserve"> PAGEREF _Toc144886226 \h </w:instrText>
        </w:r>
        <w:r w:rsidR="009D1DD7">
          <w:rPr>
            <w:noProof/>
            <w:webHidden/>
          </w:rPr>
        </w:r>
        <w:r w:rsidR="009D1DD7">
          <w:rPr>
            <w:noProof/>
            <w:webHidden/>
          </w:rPr>
          <w:fldChar w:fldCharType="separate"/>
        </w:r>
        <w:r w:rsidR="000C766B">
          <w:rPr>
            <w:noProof/>
            <w:webHidden/>
          </w:rPr>
          <w:t>61</w:t>
        </w:r>
        <w:r w:rsidR="009D1DD7">
          <w:rPr>
            <w:noProof/>
            <w:webHidden/>
          </w:rPr>
          <w:fldChar w:fldCharType="end"/>
        </w:r>
      </w:hyperlink>
    </w:p>
    <w:p w14:paraId="1405498B" w14:textId="2C3CDDDE"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27" w:history="1">
        <w:r w:rsidR="009D1DD7" w:rsidRPr="000B6092">
          <w:rPr>
            <w:rStyle w:val="Hyperlink"/>
            <w:noProof/>
          </w:rPr>
          <w:t>4.1.2</w:t>
        </w:r>
        <w:r w:rsidR="009D1DD7">
          <w:rPr>
            <w:rFonts w:eastAsiaTheme="minorEastAsia" w:cstheme="minorBidi"/>
            <w:noProof/>
            <w:kern w:val="2"/>
            <w:sz w:val="24"/>
            <w:lang w:eastAsia="en-GB"/>
            <w14:ligatures w14:val="standardContextual"/>
          </w:rPr>
          <w:tab/>
        </w:r>
        <w:r w:rsidR="009D1DD7" w:rsidRPr="000B6092">
          <w:rPr>
            <w:rStyle w:val="Hyperlink"/>
            <w:noProof/>
          </w:rPr>
          <w:t>Wastage</w:t>
        </w:r>
        <w:r w:rsidR="009D1DD7">
          <w:rPr>
            <w:noProof/>
            <w:webHidden/>
          </w:rPr>
          <w:tab/>
        </w:r>
        <w:r w:rsidR="009D1DD7">
          <w:rPr>
            <w:noProof/>
            <w:webHidden/>
          </w:rPr>
          <w:fldChar w:fldCharType="begin"/>
        </w:r>
        <w:r w:rsidR="009D1DD7">
          <w:rPr>
            <w:noProof/>
            <w:webHidden/>
          </w:rPr>
          <w:instrText xml:space="preserve"> PAGEREF _Toc144886227 \h </w:instrText>
        </w:r>
        <w:r w:rsidR="009D1DD7">
          <w:rPr>
            <w:noProof/>
            <w:webHidden/>
          </w:rPr>
        </w:r>
        <w:r w:rsidR="009D1DD7">
          <w:rPr>
            <w:noProof/>
            <w:webHidden/>
          </w:rPr>
          <w:fldChar w:fldCharType="separate"/>
        </w:r>
        <w:r w:rsidR="000C766B">
          <w:rPr>
            <w:noProof/>
            <w:webHidden/>
          </w:rPr>
          <w:t>66</w:t>
        </w:r>
        <w:r w:rsidR="009D1DD7">
          <w:rPr>
            <w:noProof/>
            <w:webHidden/>
          </w:rPr>
          <w:fldChar w:fldCharType="end"/>
        </w:r>
      </w:hyperlink>
    </w:p>
    <w:p w14:paraId="29E31969" w14:textId="61D6B19D"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28" w:history="1">
        <w:r w:rsidR="009D1DD7" w:rsidRPr="000B6092">
          <w:rPr>
            <w:rStyle w:val="Hyperlink"/>
            <w:noProof/>
          </w:rPr>
          <w:t>4.1.3</w:t>
        </w:r>
        <w:r w:rsidR="009D1DD7">
          <w:rPr>
            <w:rFonts w:eastAsiaTheme="minorEastAsia" w:cstheme="minorBidi"/>
            <w:noProof/>
            <w:kern w:val="2"/>
            <w:sz w:val="24"/>
            <w:lang w:eastAsia="en-GB"/>
            <w14:ligatures w14:val="standardContextual"/>
          </w:rPr>
          <w:tab/>
        </w:r>
        <w:r w:rsidR="009D1DD7" w:rsidRPr="000B6092">
          <w:rPr>
            <w:rStyle w:val="Hyperlink"/>
            <w:noProof/>
          </w:rPr>
          <w:t>Administrative burden of EFC claiming</w:t>
        </w:r>
        <w:r w:rsidR="009D1DD7">
          <w:rPr>
            <w:noProof/>
            <w:webHidden/>
          </w:rPr>
          <w:tab/>
        </w:r>
        <w:r w:rsidR="009D1DD7">
          <w:rPr>
            <w:noProof/>
            <w:webHidden/>
          </w:rPr>
          <w:fldChar w:fldCharType="begin"/>
        </w:r>
        <w:r w:rsidR="009D1DD7">
          <w:rPr>
            <w:noProof/>
            <w:webHidden/>
          </w:rPr>
          <w:instrText xml:space="preserve"> PAGEREF _Toc144886228 \h </w:instrText>
        </w:r>
        <w:r w:rsidR="009D1DD7">
          <w:rPr>
            <w:noProof/>
            <w:webHidden/>
          </w:rPr>
        </w:r>
        <w:r w:rsidR="009D1DD7">
          <w:rPr>
            <w:noProof/>
            <w:webHidden/>
          </w:rPr>
          <w:fldChar w:fldCharType="separate"/>
        </w:r>
        <w:r w:rsidR="000C766B">
          <w:rPr>
            <w:noProof/>
            <w:webHidden/>
          </w:rPr>
          <w:t>69</w:t>
        </w:r>
        <w:r w:rsidR="009D1DD7">
          <w:rPr>
            <w:noProof/>
            <w:webHidden/>
          </w:rPr>
          <w:fldChar w:fldCharType="end"/>
        </w:r>
      </w:hyperlink>
    </w:p>
    <w:p w14:paraId="0852A8AA" w14:textId="426F932E"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29" w:history="1">
        <w:r w:rsidR="009D1DD7" w:rsidRPr="000B6092">
          <w:rPr>
            <w:rStyle w:val="Hyperlink"/>
            <w:noProof/>
          </w:rPr>
          <w:t>4.1.4</w:t>
        </w:r>
        <w:r w:rsidR="009D1DD7">
          <w:rPr>
            <w:rFonts w:eastAsiaTheme="minorEastAsia" w:cstheme="minorBidi"/>
            <w:noProof/>
            <w:kern w:val="2"/>
            <w:sz w:val="24"/>
            <w:lang w:eastAsia="en-GB"/>
            <w14:ligatures w14:val="standardContextual"/>
          </w:rPr>
          <w:tab/>
        </w:r>
        <w:r w:rsidR="009D1DD7" w:rsidRPr="000B6092">
          <w:rPr>
            <w:rStyle w:val="Hyperlink"/>
            <w:noProof/>
          </w:rPr>
          <w:t>Standards</w:t>
        </w:r>
        <w:r w:rsidR="009D1DD7">
          <w:rPr>
            <w:noProof/>
            <w:webHidden/>
          </w:rPr>
          <w:tab/>
        </w:r>
        <w:r w:rsidR="009D1DD7">
          <w:rPr>
            <w:noProof/>
            <w:webHidden/>
          </w:rPr>
          <w:fldChar w:fldCharType="begin"/>
        </w:r>
        <w:r w:rsidR="009D1DD7">
          <w:rPr>
            <w:noProof/>
            <w:webHidden/>
          </w:rPr>
          <w:instrText xml:space="preserve"> PAGEREF _Toc144886229 \h </w:instrText>
        </w:r>
        <w:r w:rsidR="009D1DD7">
          <w:rPr>
            <w:noProof/>
            <w:webHidden/>
          </w:rPr>
        </w:r>
        <w:r w:rsidR="009D1DD7">
          <w:rPr>
            <w:noProof/>
            <w:webHidden/>
          </w:rPr>
          <w:fldChar w:fldCharType="separate"/>
        </w:r>
        <w:r w:rsidR="000C766B">
          <w:rPr>
            <w:noProof/>
            <w:webHidden/>
          </w:rPr>
          <w:t>70</w:t>
        </w:r>
        <w:r w:rsidR="009D1DD7">
          <w:rPr>
            <w:noProof/>
            <w:webHidden/>
          </w:rPr>
          <w:fldChar w:fldCharType="end"/>
        </w:r>
      </w:hyperlink>
    </w:p>
    <w:p w14:paraId="661D3B3A" w14:textId="15E2A10D"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30" w:history="1">
        <w:r w:rsidR="009D1DD7" w:rsidRPr="000B6092">
          <w:rPr>
            <w:rStyle w:val="Hyperlink"/>
            <w:noProof/>
          </w:rPr>
          <w:t>4.1.5</w:t>
        </w:r>
        <w:r w:rsidR="009D1DD7">
          <w:rPr>
            <w:rFonts w:eastAsiaTheme="minorEastAsia" w:cstheme="minorBidi"/>
            <w:noProof/>
            <w:kern w:val="2"/>
            <w:sz w:val="24"/>
            <w:lang w:eastAsia="en-GB"/>
            <w14:ligatures w14:val="standardContextual"/>
          </w:rPr>
          <w:tab/>
        </w:r>
        <w:r w:rsidR="009D1DD7" w:rsidRPr="000B6092">
          <w:rPr>
            <w:rStyle w:val="Hyperlink"/>
            <w:noProof/>
          </w:rPr>
          <w:t>Complexity of service delivery</w:t>
        </w:r>
        <w:r w:rsidR="009D1DD7">
          <w:rPr>
            <w:noProof/>
            <w:webHidden/>
          </w:rPr>
          <w:tab/>
        </w:r>
        <w:r w:rsidR="009D1DD7">
          <w:rPr>
            <w:noProof/>
            <w:webHidden/>
          </w:rPr>
          <w:fldChar w:fldCharType="begin"/>
        </w:r>
        <w:r w:rsidR="009D1DD7">
          <w:rPr>
            <w:noProof/>
            <w:webHidden/>
          </w:rPr>
          <w:instrText xml:space="preserve"> PAGEREF _Toc144886230 \h </w:instrText>
        </w:r>
        <w:r w:rsidR="009D1DD7">
          <w:rPr>
            <w:noProof/>
            <w:webHidden/>
          </w:rPr>
        </w:r>
        <w:r w:rsidR="009D1DD7">
          <w:rPr>
            <w:noProof/>
            <w:webHidden/>
          </w:rPr>
          <w:fldChar w:fldCharType="separate"/>
        </w:r>
        <w:r w:rsidR="000C766B">
          <w:rPr>
            <w:noProof/>
            <w:webHidden/>
          </w:rPr>
          <w:t>71</w:t>
        </w:r>
        <w:r w:rsidR="009D1DD7">
          <w:rPr>
            <w:noProof/>
            <w:webHidden/>
          </w:rPr>
          <w:fldChar w:fldCharType="end"/>
        </w:r>
      </w:hyperlink>
    </w:p>
    <w:p w14:paraId="0A760620" w14:textId="3E7003D1"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31" w:history="1">
        <w:r w:rsidR="009D1DD7" w:rsidRPr="000B6092">
          <w:rPr>
            <w:rStyle w:val="Hyperlink"/>
            <w:noProof/>
          </w:rPr>
          <w:t>4.1.6</w:t>
        </w:r>
        <w:r w:rsidR="009D1DD7">
          <w:rPr>
            <w:rFonts w:eastAsiaTheme="minorEastAsia" w:cstheme="minorBidi"/>
            <w:noProof/>
            <w:kern w:val="2"/>
            <w:sz w:val="24"/>
            <w:lang w:eastAsia="en-GB"/>
            <w14:ligatures w14:val="standardContextual"/>
          </w:rPr>
          <w:tab/>
        </w:r>
        <w:r w:rsidR="009D1DD7" w:rsidRPr="000B6092">
          <w:rPr>
            <w:rStyle w:val="Hyperlink"/>
            <w:noProof/>
          </w:rPr>
          <w:t>Challenges with EFC remuneration</w:t>
        </w:r>
        <w:r w:rsidR="009D1DD7">
          <w:rPr>
            <w:noProof/>
            <w:webHidden/>
          </w:rPr>
          <w:tab/>
        </w:r>
        <w:r w:rsidR="009D1DD7">
          <w:rPr>
            <w:noProof/>
            <w:webHidden/>
          </w:rPr>
          <w:fldChar w:fldCharType="begin"/>
        </w:r>
        <w:r w:rsidR="009D1DD7">
          <w:rPr>
            <w:noProof/>
            <w:webHidden/>
          </w:rPr>
          <w:instrText xml:space="preserve"> PAGEREF _Toc144886231 \h </w:instrText>
        </w:r>
        <w:r w:rsidR="009D1DD7">
          <w:rPr>
            <w:noProof/>
            <w:webHidden/>
          </w:rPr>
        </w:r>
        <w:r w:rsidR="009D1DD7">
          <w:rPr>
            <w:noProof/>
            <w:webHidden/>
          </w:rPr>
          <w:fldChar w:fldCharType="separate"/>
        </w:r>
        <w:r w:rsidR="000C766B">
          <w:rPr>
            <w:noProof/>
            <w:webHidden/>
          </w:rPr>
          <w:t>74</w:t>
        </w:r>
        <w:r w:rsidR="009D1DD7">
          <w:rPr>
            <w:noProof/>
            <w:webHidden/>
          </w:rPr>
          <w:fldChar w:fldCharType="end"/>
        </w:r>
      </w:hyperlink>
    </w:p>
    <w:p w14:paraId="6CD5BC3C" w14:textId="7B88047A"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32" w:history="1">
        <w:r w:rsidR="009D1DD7" w:rsidRPr="000B6092">
          <w:rPr>
            <w:rStyle w:val="Hyperlink"/>
            <w:noProof/>
          </w:rPr>
          <w:t>4.2</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Evidence from the literature on approaches to the efficient funding of cancer medicines</w:t>
        </w:r>
        <w:r w:rsidR="009D1DD7">
          <w:rPr>
            <w:noProof/>
            <w:webHidden/>
          </w:rPr>
          <w:tab/>
        </w:r>
        <w:r w:rsidR="009D1DD7">
          <w:rPr>
            <w:noProof/>
            <w:webHidden/>
          </w:rPr>
          <w:fldChar w:fldCharType="begin"/>
        </w:r>
        <w:r w:rsidR="009D1DD7">
          <w:rPr>
            <w:noProof/>
            <w:webHidden/>
          </w:rPr>
          <w:instrText xml:space="preserve"> PAGEREF _Toc144886232 \h </w:instrText>
        </w:r>
        <w:r w:rsidR="009D1DD7">
          <w:rPr>
            <w:noProof/>
            <w:webHidden/>
          </w:rPr>
        </w:r>
        <w:r w:rsidR="009D1DD7">
          <w:rPr>
            <w:noProof/>
            <w:webHidden/>
          </w:rPr>
          <w:fldChar w:fldCharType="separate"/>
        </w:r>
        <w:r w:rsidR="000C766B">
          <w:rPr>
            <w:noProof/>
            <w:webHidden/>
          </w:rPr>
          <w:t>85</w:t>
        </w:r>
        <w:r w:rsidR="009D1DD7">
          <w:rPr>
            <w:noProof/>
            <w:webHidden/>
          </w:rPr>
          <w:fldChar w:fldCharType="end"/>
        </w:r>
      </w:hyperlink>
    </w:p>
    <w:p w14:paraId="5EA335FE" w14:textId="0068A15C"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33" w:history="1">
        <w:r w:rsidR="009D1DD7" w:rsidRPr="000B6092">
          <w:rPr>
            <w:rStyle w:val="Hyperlink"/>
            <w:noProof/>
          </w:rPr>
          <w:t>4.2.1</w:t>
        </w:r>
        <w:r w:rsidR="009D1DD7">
          <w:rPr>
            <w:rFonts w:eastAsiaTheme="minorEastAsia" w:cstheme="minorBidi"/>
            <w:noProof/>
            <w:kern w:val="2"/>
            <w:sz w:val="24"/>
            <w:lang w:eastAsia="en-GB"/>
            <w14:ligatures w14:val="standardContextual"/>
          </w:rPr>
          <w:tab/>
        </w:r>
        <w:r w:rsidR="009D1DD7" w:rsidRPr="000B6092">
          <w:rPr>
            <w:rStyle w:val="Hyperlink"/>
            <w:noProof/>
          </w:rPr>
          <w:t>Efficiency in prescribing cancer medicines</w:t>
        </w:r>
        <w:r w:rsidR="009D1DD7">
          <w:rPr>
            <w:noProof/>
            <w:webHidden/>
          </w:rPr>
          <w:tab/>
        </w:r>
        <w:r w:rsidR="009D1DD7">
          <w:rPr>
            <w:noProof/>
            <w:webHidden/>
          </w:rPr>
          <w:fldChar w:fldCharType="begin"/>
        </w:r>
        <w:r w:rsidR="009D1DD7">
          <w:rPr>
            <w:noProof/>
            <w:webHidden/>
          </w:rPr>
          <w:instrText xml:space="preserve"> PAGEREF _Toc144886233 \h </w:instrText>
        </w:r>
        <w:r w:rsidR="009D1DD7">
          <w:rPr>
            <w:noProof/>
            <w:webHidden/>
          </w:rPr>
        </w:r>
        <w:r w:rsidR="009D1DD7">
          <w:rPr>
            <w:noProof/>
            <w:webHidden/>
          </w:rPr>
          <w:fldChar w:fldCharType="separate"/>
        </w:r>
        <w:r w:rsidR="000C766B">
          <w:rPr>
            <w:noProof/>
            <w:webHidden/>
          </w:rPr>
          <w:t>85</w:t>
        </w:r>
        <w:r w:rsidR="009D1DD7">
          <w:rPr>
            <w:noProof/>
            <w:webHidden/>
          </w:rPr>
          <w:fldChar w:fldCharType="end"/>
        </w:r>
      </w:hyperlink>
    </w:p>
    <w:p w14:paraId="365B3634" w14:textId="122B5EE1"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34" w:history="1">
        <w:r w:rsidR="009D1DD7" w:rsidRPr="000B6092">
          <w:rPr>
            <w:rStyle w:val="Hyperlink"/>
            <w:noProof/>
          </w:rPr>
          <w:t>4.2.2</w:t>
        </w:r>
        <w:r w:rsidR="009D1DD7">
          <w:rPr>
            <w:rFonts w:eastAsiaTheme="minorEastAsia" w:cstheme="minorBidi"/>
            <w:noProof/>
            <w:kern w:val="2"/>
            <w:sz w:val="24"/>
            <w:lang w:eastAsia="en-GB"/>
            <w14:ligatures w14:val="standardContextual"/>
          </w:rPr>
          <w:tab/>
        </w:r>
        <w:r w:rsidR="009D1DD7" w:rsidRPr="000B6092">
          <w:rPr>
            <w:rStyle w:val="Hyperlink"/>
            <w:noProof/>
          </w:rPr>
          <w:t>Efficiency in preparing cancer medicines</w:t>
        </w:r>
        <w:r w:rsidR="009D1DD7">
          <w:rPr>
            <w:noProof/>
            <w:webHidden/>
          </w:rPr>
          <w:tab/>
        </w:r>
        <w:r w:rsidR="009D1DD7">
          <w:rPr>
            <w:noProof/>
            <w:webHidden/>
          </w:rPr>
          <w:fldChar w:fldCharType="begin"/>
        </w:r>
        <w:r w:rsidR="009D1DD7">
          <w:rPr>
            <w:noProof/>
            <w:webHidden/>
          </w:rPr>
          <w:instrText xml:space="preserve"> PAGEREF _Toc144886234 \h </w:instrText>
        </w:r>
        <w:r w:rsidR="009D1DD7">
          <w:rPr>
            <w:noProof/>
            <w:webHidden/>
          </w:rPr>
        </w:r>
        <w:r w:rsidR="009D1DD7">
          <w:rPr>
            <w:noProof/>
            <w:webHidden/>
          </w:rPr>
          <w:fldChar w:fldCharType="separate"/>
        </w:r>
        <w:r w:rsidR="000C766B">
          <w:rPr>
            <w:noProof/>
            <w:webHidden/>
          </w:rPr>
          <w:t>90</w:t>
        </w:r>
        <w:r w:rsidR="009D1DD7">
          <w:rPr>
            <w:noProof/>
            <w:webHidden/>
          </w:rPr>
          <w:fldChar w:fldCharType="end"/>
        </w:r>
      </w:hyperlink>
    </w:p>
    <w:p w14:paraId="643B3611" w14:textId="48B4233F"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35" w:history="1">
        <w:r w:rsidR="009D1DD7" w:rsidRPr="000B6092">
          <w:rPr>
            <w:rStyle w:val="Hyperlink"/>
            <w:noProof/>
          </w:rPr>
          <w:t>4.2.3</w:t>
        </w:r>
        <w:r w:rsidR="009D1DD7">
          <w:rPr>
            <w:rFonts w:eastAsiaTheme="minorEastAsia" w:cstheme="minorBidi"/>
            <w:noProof/>
            <w:kern w:val="2"/>
            <w:sz w:val="24"/>
            <w:lang w:eastAsia="en-GB"/>
            <w14:ligatures w14:val="standardContextual"/>
          </w:rPr>
          <w:tab/>
        </w:r>
        <w:r w:rsidR="009D1DD7" w:rsidRPr="000B6092">
          <w:rPr>
            <w:rStyle w:val="Hyperlink"/>
            <w:noProof/>
          </w:rPr>
          <w:t>Evidence on the time and costs of preparing cancer medicines</w:t>
        </w:r>
        <w:r w:rsidR="009D1DD7">
          <w:rPr>
            <w:noProof/>
            <w:webHidden/>
          </w:rPr>
          <w:tab/>
        </w:r>
        <w:r w:rsidR="009D1DD7">
          <w:rPr>
            <w:noProof/>
            <w:webHidden/>
          </w:rPr>
          <w:fldChar w:fldCharType="begin"/>
        </w:r>
        <w:r w:rsidR="009D1DD7">
          <w:rPr>
            <w:noProof/>
            <w:webHidden/>
          </w:rPr>
          <w:instrText xml:space="preserve"> PAGEREF _Toc144886235 \h </w:instrText>
        </w:r>
        <w:r w:rsidR="009D1DD7">
          <w:rPr>
            <w:noProof/>
            <w:webHidden/>
          </w:rPr>
        </w:r>
        <w:r w:rsidR="009D1DD7">
          <w:rPr>
            <w:noProof/>
            <w:webHidden/>
          </w:rPr>
          <w:fldChar w:fldCharType="separate"/>
        </w:r>
        <w:r w:rsidR="000C766B">
          <w:rPr>
            <w:noProof/>
            <w:webHidden/>
          </w:rPr>
          <w:t>95</w:t>
        </w:r>
        <w:r w:rsidR="009D1DD7">
          <w:rPr>
            <w:noProof/>
            <w:webHidden/>
          </w:rPr>
          <w:fldChar w:fldCharType="end"/>
        </w:r>
      </w:hyperlink>
    </w:p>
    <w:p w14:paraId="4E960776" w14:textId="74330F55"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36" w:history="1">
        <w:r w:rsidR="009D1DD7" w:rsidRPr="000B6092">
          <w:rPr>
            <w:rStyle w:val="Hyperlink"/>
            <w:noProof/>
          </w:rPr>
          <w:t>4.3</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Quantitative analysis (including IQVIA/PBS data)</w:t>
        </w:r>
        <w:r w:rsidR="009D1DD7">
          <w:rPr>
            <w:noProof/>
            <w:webHidden/>
          </w:rPr>
          <w:tab/>
        </w:r>
        <w:r w:rsidR="009D1DD7">
          <w:rPr>
            <w:noProof/>
            <w:webHidden/>
          </w:rPr>
          <w:fldChar w:fldCharType="begin"/>
        </w:r>
        <w:r w:rsidR="009D1DD7">
          <w:rPr>
            <w:noProof/>
            <w:webHidden/>
          </w:rPr>
          <w:instrText xml:space="preserve"> PAGEREF _Toc144886236 \h </w:instrText>
        </w:r>
        <w:r w:rsidR="009D1DD7">
          <w:rPr>
            <w:noProof/>
            <w:webHidden/>
          </w:rPr>
        </w:r>
        <w:r w:rsidR="009D1DD7">
          <w:rPr>
            <w:noProof/>
            <w:webHidden/>
          </w:rPr>
          <w:fldChar w:fldCharType="separate"/>
        </w:r>
        <w:r w:rsidR="000C766B">
          <w:rPr>
            <w:noProof/>
            <w:webHidden/>
          </w:rPr>
          <w:t>96</w:t>
        </w:r>
        <w:r w:rsidR="009D1DD7">
          <w:rPr>
            <w:noProof/>
            <w:webHidden/>
          </w:rPr>
          <w:fldChar w:fldCharType="end"/>
        </w:r>
      </w:hyperlink>
    </w:p>
    <w:p w14:paraId="6CA9192C" w14:textId="60B074B1"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37" w:history="1">
        <w:r w:rsidR="009D1DD7" w:rsidRPr="000B6092">
          <w:rPr>
            <w:rStyle w:val="Hyperlink"/>
            <w:noProof/>
          </w:rPr>
          <w:t>4.3.1</w:t>
        </w:r>
        <w:r w:rsidR="009D1DD7">
          <w:rPr>
            <w:rFonts w:eastAsiaTheme="minorEastAsia" w:cstheme="minorBidi"/>
            <w:noProof/>
            <w:kern w:val="2"/>
            <w:sz w:val="24"/>
            <w:lang w:eastAsia="en-GB"/>
            <w14:ligatures w14:val="standardContextual"/>
          </w:rPr>
          <w:tab/>
        </w:r>
        <w:r w:rsidR="009D1DD7" w:rsidRPr="000B6092">
          <w:rPr>
            <w:rStyle w:val="Hyperlink"/>
            <w:noProof/>
          </w:rPr>
          <w:t>Tracking EFC medicines reimbursement</w:t>
        </w:r>
        <w:r w:rsidR="009D1DD7">
          <w:rPr>
            <w:noProof/>
            <w:webHidden/>
          </w:rPr>
          <w:tab/>
        </w:r>
        <w:r w:rsidR="009D1DD7">
          <w:rPr>
            <w:noProof/>
            <w:webHidden/>
          </w:rPr>
          <w:fldChar w:fldCharType="begin"/>
        </w:r>
        <w:r w:rsidR="009D1DD7">
          <w:rPr>
            <w:noProof/>
            <w:webHidden/>
          </w:rPr>
          <w:instrText xml:space="preserve"> PAGEREF _Toc144886237 \h </w:instrText>
        </w:r>
        <w:r w:rsidR="009D1DD7">
          <w:rPr>
            <w:noProof/>
            <w:webHidden/>
          </w:rPr>
        </w:r>
        <w:r w:rsidR="009D1DD7">
          <w:rPr>
            <w:noProof/>
            <w:webHidden/>
          </w:rPr>
          <w:fldChar w:fldCharType="separate"/>
        </w:r>
        <w:r w:rsidR="000C766B">
          <w:rPr>
            <w:noProof/>
            <w:webHidden/>
          </w:rPr>
          <w:t>96</w:t>
        </w:r>
        <w:r w:rsidR="009D1DD7">
          <w:rPr>
            <w:noProof/>
            <w:webHidden/>
          </w:rPr>
          <w:fldChar w:fldCharType="end"/>
        </w:r>
      </w:hyperlink>
    </w:p>
    <w:p w14:paraId="2E37AEFD" w14:textId="10CB9CD8"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38" w:history="1">
        <w:r w:rsidR="009D1DD7" w:rsidRPr="000B6092">
          <w:rPr>
            <w:rStyle w:val="Hyperlink"/>
            <w:noProof/>
          </w:rPr>
          <w:t>4.3.2</w:t>
        </w:r>
        <w:r w:rsidR="009D1DD7">
          <w:rPr>
            <w:rFonts w:eastAsiaTheme="minorEastAsia" w:cstheme="minorBidi"/>
            <w:noProof/>
            <w:kern w:val="2"/>
            <w:sz w:val="24"/>
            <w:lang w:eastAsia="en-GB"/>
            <w14:ligatures w14:val="standardContextual"/>
          </w:rPr>
          <w:tab/>
        </w:r>
        <w:r w:rsidR="009D1DD7" w:rsidRPr="000B6092">
          <w:rPr>
            <w:rStyle w:val="Hyperlink"/>
            <w:noProof/>
          </w:rPr>
          <w:t>Tracking EFC medicines supply</w:t>
        </w:r>
        <w:r w:rsidR="009D1DD7">
          <w:rPr>
            <w:noProof/>
            <w:webHidden/>
          </w:rPr>
          <w:tab/>
        </w:r>
        <w:r w:rsidR="009D1DD7">
          <w:rPr>
            <w:noProof/>
            <w:webHidden/>
          </w:rPr>
          <w:fldChar w:fldCharType="begin"/>
        </w:r>
        <w:r w:rsidR="009D1DD7">
          <w:rPr>
            <w:noProof/>
            <w:webHidden/>
          </w:rPr>
          <w:instrText xml:space="preserve"> PAGEREF _Toc144886238 \h </w:instrText>
        </w:r>
        <w:r w:rsidR="009D1DD7">
          <w:rPr>
            <w:noProof/>
            <w:webHidden/>
          </w:rPr>
        </w:r>
        <w:r w:rsidR="009D1DD7">
          <w:rPr>
            <w:noProof/>
            <w:webHidden/>
          </w:rPr>
          <w:fldChar w:fldCharType="separate"/>
        </w:r>
        <w:r w:rsidR="000C766B">
          <w:rPr>
            <w:noProof/>
            <w:webHidden/>
          </w:rPr>
          <w:t>102</w:t>
        </w:r>
        <w:r w:rsidR="009D1DD7">
          <w:rPr>
            <w:noProof/>
            <w:webHidden/>
          </w:rPr>
          <w:fldChar w:fldCharType="end"/>
        </w:r>
      </w:hyperlink>
    </w:p>
    <w:p w14:paraId="2940D915" w14:textId="104B0829"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39" w:history="1">
        <w:r w:rsidR="009D1DD7" w:rsidRPr="000B6092">
          <w:rPr>
            <w:rStyle w:val="Hyperlink"/>
            <w:noProof/>
          </w:rPr>
          <w:t>4.3.3</w:t>
        </w:r>
        <w:r w:rsidR="009D1DD7">
          <w:rPr>
            <w:rFonts w:eastAsiaTheme="minorEastAsia" w:cstheme="minorBidi"/>
            <w:noProof/>
            <w:kern w:val="2"/>
            <w:sz w:val="24"/>
            <w:lang w:eastAsia="en-GB"/>
            <w14:ligatures w14:val="standardContextual"/>
          </w:rPr>
          <w:tab/>
        </w:r>
        <w:r w:rsidR="009D1DD7" w:rsidRPr="000B6092">
          <w:rPr>
            <w:rStyle w:val="Hyperlink"/>
            <w:noProof/>
          </w:rPr>
          <w:t>The cost of activities for the supply of EFC medicines</w:t>
        </w:r>
        <w:r w:rsidR="009D1DD7">
          <w:rPr>
            <w:noProof/>
            <w:webHidden/>
          </w:rPr>
          <w:tab/>
        </w:r>
        <w:r w:rsidR="009D1DD7">
          <w:rPr>
            <w:noProof/>
            <w:webHidden/>
          </w:rPr>
          <w:fldChar w:fldCharType="begin"/>
        </w:r>
        <w:r w:rsidR="009D1DD7">
          <w:rPr>
            <w:noProof/>
            <w:webHidden/>
          </w:rPr>
          <w:instrText xml:space="preserve"> PAGEREF _Toc144886239 \h </w:instrText>
        </w:r>
        <w:r w:rsidR="009D1DD7">
          <w:rPr>
            <w:noProof/>
            <w:webHidden/>
          </w:rPr>
        </w:r>
        <w:r w:rsidR="009D1DD7">
          <w:rPr>
            <w:noProof/>
            <w:webHidden/>
          </w:rPr>
          <w:fldChar w:fldCharType="separate"/>
        </w:r>
        <w:r w:rsidR="000C766B">
          <w:rPr>
            <w:noProof/>
            <w:webHidden/>
          </w:rPr>
          <w:t>117</w:t>
        </w:r>
        <w:r w:rsidR="009D1DD7">
          <w:rPr>
            <w:noProof/>
            <w:webHidden/>
          </w:rPr>
          <w:fldChar w:fldCharType="end"/>
        </w:r>
      </w:hyperlink>
    </w:p>
    <w:p w14:paraId="37D4C4CF" w14:textId="6478D252" w:rsidR="009D1DD7" w:rsidRDefault="00E36C93">
      <w:pPr>
        <w:pStyle w:val="TOC1"/>
        <w:tabs>
          <w:tab w:val="left" w:pos="440"/>
          <w:tab w:val="right" w:leader="dot" w:pos="9016"/>
        </w:tabs>
        <w:rPr>
          <w:rFonts w:eastAsiaTheme="minorEastAsia" w:cstheme="minorBidi"/>
          <w:b w:val="0"/>
          <w:bCs w:val="0"/>
          <w:noProof/>
          <w:kern w:val="2"/>
          <w:sz w:val="24"/>
          <w:lang w:eastAsia="en-GB"/>
          <w14:ligatures w14:val="standardContextual"/>
        </w:rPr>
      </w:pPr>
      <w:hyperlink w:anchor="_Toc144886240" w:history="1">
        <w:r w:rsidR="009D1DD7" w:rsidRPr="000B6092">
          <w:rPr>
            <w:rStyle w:val="Hyperlink"/>
            <w:noProof/>
          </w:rPr>
          <w:t>5</w:t>
        </w:r>
        <w:r w:rsidR="009D1DD7">
          <w:rPr>
            <w:rFonts w:eastAsiaTheme="minorEastAsia" w:cstheme="minorBidi"/>
            <w:b w:val="0"/>
            <w:bCs w:val="0"/>
            <w:noProof/>
            <w:kern w:val="2"/>
            <w:sz w:val="24"/>
            <w:lang w:eastAsia="en-GB"/>
            <w14:ligatures w14:val="standardContextual"/>
          </w:rPr>
          <w:tab/>
        </w:r>
        <w:r w:rsidR="009D1DD7" w:rsidRPr="000B6092">
          <w:rPr>
            <w:rStyle w:val="Hyperlink"/>
            <w:noProof/>
          </w:rPr>
          <w:t>Access and safety</w:t>
        </w:r>
        <w:r w:rsidR="009D1DD7">
          <w:rPr>
            <w:noProof/>
            <w:webHidden/>
          </w:rPr>
          <w:tab/>
        </w:r>
        <w:r w:rsidR="009D1DD7">
          <w:rPr>
            <w:noProof/>
            <w:webHidden/>
          </w:rPr>
          <w:fldChar w:fldCharType="begin"/>
        </w:r>
        <w:r w:rsidR="009D1DD7">
          <w:rPr>
            <w:noProof/>
            <w:webHidden/>
          </w:rPr>
          <w:instrText xml:space="preserve"> PAGEREF _Toc144886240 \h </w:instrText>
        </w:r>
        <w:r w:rsidR="009D1DD7">
          <w:rPr>
            <w:noProof/>
            <w:webHidden/>
          </w:rPr>
        </w:r>
        <w:r w:rsidR="009D1DD7">
          <w:rPr>
            <w:noProof/>
            <w:webHidden/>
          </w:rPr>
          <w:fldChar w:fldCharType="separate"/>
        </w:r>
        <w:r w:rsidR="000C766B">
          <w:rPr>
            <w:noProof/>
            <w:webHidden/>
          </w:rPr>
          <w:t>130</w:t>
        </w:r>
        <w:r w:rsidR="009D1DD7">
          <w:rPr>
            <w:noProof/>
            <w:webHidden/>
          </w:rPr>
          <w:fldChar w:fldCharType="end"/>
        </w:r>
      </w:hyperlink>
    </w:p>
    <w:p w14:paraId="788F0C4B" w14:textId="74D22EF7"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41" w:history="1">
        <w:r w:rsidR="009D1DD7" w:rsidRPr="000B6092">
          <w:rPr>
            <w:rStyle w:val="Hyperlink"/>
            <w:noProof/>
          </w:rPr>
          <w:t>5.1</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Stakeholder views</w:t>
        </w:r>
        <w:r w:rsidR="009D1DD7">
          <w:rPr>
            <w:noProof/>
            <w:webHidden/>
          </w:rPr>
          <w:tab/>
        </w:r>
        <w:r w:rsidR="009D1DD7">
          <w:rPr>
            <w:noProof/>
            <w:webHidden/>
          </w:rPr>
          <w:fldChar w:fldCharType="begin"/>
        </w:r>
        <w:r w:rsidR="009D1DD7">
          <w:rPr>
            <w:noProof/>
            <w:webHidden/>
          </w:rPr>
          <w:instrText xml:space="preserve"> PAGEREF _Toc144886241 \h </w:instrText>
        </w:r>
        <w:r w:rsidR="009D1DD7">
          <w:rPr>
            <w:noProof/>
            <w:webHidden/>
          </w:rPr>
        </w:r>
        <w:r w:rsidR="009D1DD7">
          <w:rPr>
            <w:noProof/>
            <w:webHidden/>
          </w:rPr>
          <w:fldChar w:fldCharType="separate"/>
        </w:r>
        <w:r w:rsidR="000C766B">
          <w:rPr>
            <w:noProof/>
            <w:webHidden/>
          </w:rPr>
          <w:t>130</w:t>
        </w:r>
        <w:r w:rsidR="009D1DD7">
          <w:rPr>
            <w:noProof/>
            <w:webHidden/>
          </w:rPr>
          <w:fldChar w:fldCharType="end"/>
        </w:r>
      </w:hyperlink>
    </w:p>
    <w:p w14:paraId="22D783F2" w14:textId="1D517406"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42" w:history="1">
        <w:r w:rsidR="009D1DD7" w:rsidRPr="000B6092">
          <w:rPr>
            <w:rStyle w:val="Hyperlink"/>
            <w:noProof/>
          </w:rPr>
          <w:t>5.1.1</w:t>
        </w:r>
        <w:r w:rsidR="009D1DD7">
          <w:rPr>
            <w:rFonts w:eastAsiaTheme="minorEastAsia" w:cstheme="minorBidi"/>
            <w:noProof/>
            <w:kern w:val="2"/>
            <w:sz w:val="24"/>
            <w:lang w:eastAsia="en-GB"/>
            <w14:ligatures w14:val="standardContextual"/>
          </w:rPr>
          <w:tab/>
        </w:r>
        <w:r w:rsidR="009D1DD7" w:rsidRPr="000B6092">
          <w:rPr>
            <w:rStyle w:val="Hyperlink"/>
            <w:noProof/>
          </w:rPr>
          <w:t>Service viability, flexibility and specialisation</w:t>
        </w:r>
        <w:r w:rsidR="009D1DD7">
          <w:rPr>
            <w:noProof/>
            <w:webHidden/>
          </w:rPr>
          <w:tab/>
        </w:r>
        <w:r w:rsidR="009D1DD7">
          <w:rPr>
            <w:noProof/>
            <w:webHidden/>
          </w:rPr>
          <w:fldChar w:fldCharType="begin"/>
        </w:r>
        <w:r w:rsidR="009D1DD7">
          <w:rPr>
            <w:noProof/>
            <w:webHidden/>
          </w:rPr>
          <w:instrText xml:space="preserve"> PAGEREF _Toc144886242 \h </w:instrText>
        </w:r>
        <w:r w:rsidR="009D1DD7">
          <w:rPr>
            <w:noProof/>
            <w:webHidden/>
          </w:rPr>
        </w:r>
        <w:r w:rsidR="009D1DD7">
          <w:rPr>
            <w:noProof/>
            <w:webHidden/>
          </w:rPr>
          <w:fldChar w:fldCharType="separate"/>
        </w:r>
        <w:r w:rsidR="000C766B">
          <w:rPr>
            <w:noProof/>
            <w:webHidden/>
          </w:rPr>
          <w:t>130</w:t>
        </w:r>
        <w:r w:rsidR="009D1DD7">
          <w:rPr>
            <w:noProof/>
            <w:webHidden/>
          </w:rPr>
          <w:fldChar w:fldCharType="end"/>
        </w:r>
      </w:hyperlink>
    </w:p>
    <w:p w14:paraId="40EDA791" w14:textId="2C02128D"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43" w:history="1">
        <w:r w:rsidR="009D1DD7" w:rsidRPr="000B6092">
          <w:rPr>
            <w:rStyle w:val="Hyperlink"/>
            <w:noProof/>
          </w:rPr>
          <w:t>5.1.2</w:t>
        </w:r>
        <w:r w:rsidR="009D1DD7">
          <w:rPr>
            <w:rFonts w:eastAsiaTheme="minorEastAsia" w:cstheme="minorBidi"/>
            <w:noProof/>
            <w:kern w:val="2"/>
            <w:sz w:val="24"/>
            <w:lang w:eastAsia="en-GB"/>
            <w14:ligatures w14:val="standardContextual"/>
          </w:rPr>
          <w:tab/>
        </w:r>
        <w:r w:rsidR="009D1DD7" w:rsidRPr="000B6092">
          <w:rPr>
            <w:rStyle w:val="Hyperlink"/>
            <w:noProof/>
          </w:rPr>
          <w:t>Differential costs/clinical treatment based on location</w:t>
        </w:r>
        <w:r w:rsidR="009D1DD7">
          <w:rPr>
            <w:noProof/>
            <w:webHidden/>
          </w:rPr>
          <w:tab/>
        </w:r>
        <w:r w:rsidR="009D1DD7">
          <w:rPr>
            <w:noProof/>
            <w:webHidden/>
          </w:rPr>
          <w:fldChar w:fldCharType="begin"/>
        </w:r>
        <w:r w:rsidR="009D1DD7">
          <w:rPr>
            <w:noProof/>
            <w:webHidden/>
          </w:rPr>
          <w:instrText xml:space="preserve"> PAGEREF _Toc144886243 \h </w:instrText>
        </w:r>
        <w:r w:rsidR="009D1DD7">
          <w:rPr>
            <w:noProof/>
            <w:webHidden/>
          </w:rPr>
        </w:r>
        <w:r w:rsidR="009D1DD7">
          <w:rPr>
            <w:noProof/>
            <w:webHidden/>
          </w:rPr>
          <w:fldChar w:fldCharType="separate"/>
        </w:r>
        <w:r w:rsidR="000C766B">
          <w:rPr>
            <w:noProof/>
            <w:webHidden/>
          </w:rPr>
          <w:t>135</w:t>
        </w:r>
        <w:r w:rsidR="009D1DD7">
          <w:rPr>
            <w:noProof/>
            <w:webHidden/>
          </w:rPr>
          <w:fldChar w:fldCharType="end"/>
        </w:r>
      </w:hyperlink>
    </w:p>
    <w:p w14:paraId="7842388B" w14:textId="03A4F339"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44" w:history="1">
        <w:r w:rsidR="009D1DD7" w:rsidRPr="000B6092">
          <w:rPr>
            <w:rStyle w:val="Hyperlink"/>
            <w:noProof/>
          </w:rPr>
          <w:t>5.1.3</w:t>
        </w:r>
        <w:r w:rsidR="009D1DD7">
          <w:rPr>
            <w:rFonts w:eastAsiaTheme="minorEastAsia" w:cstheme="minorBidi"/>
            <w:noProof/>
            <w:kern w:val="2"/>
            <w:sz w:val="24"/>
            <w:lang w:eastAsia="en-GB"/>
            <w14:ligatures w14:val="standardContextual"/>
          </w:rPr>
          <w:tab/>
        </w:r>
        <w:r w:rsidR="009D1DD7" w:rsidRPr="000B6092">
          <w:rPr>
            <w:rStyle w:val="Hyperlink"/>
            <w:noProof/>
          </w:rPr>
          <w:t>Clinical appropriateness of PBS quantities and restrictions</w:t>
        </w:r>
        <w:r w:rsidR="009D1DD7">
          <w:rPr>
            <w:noProof/>
            <w:webHidden/>
          </w:rPr>
          <w:tab/>
        </w:r>
        <w:r w:rsidR="009D1DD7">
          <w:rPr>
            <w:noProof/>
            <w:webHidden/>
          </w:rPr>
          <w:fldChar w:fldCharType="begin"/>
        </w:r>
        <w:r w:rsidR="009D1DD7">
          <w:rPr>
            <w:noProof/>
            <w:webHidden/>
          </w:rPr>
          <w:instrText xml:space="preserve"> PAGEREF _Toc144886244 \h </w:instrText>
        </w:r>
        <w:r w:rsidR="009D1DD7">
          <w:rPr>
            <w:noProof/>
            <w:webHidden/>
          </w:rPr>
        </w:r>
        <w:r w:rsidR="009D1DD7">
          <w:rPr>
            <w:noProof/>
            <w:webHidden/>
          </w:rPr>
          <w:fldChar w:fldCharType="separate"/>
        </w:r>
        <w:r w:rsidR="000C766B">
          <w:rPr>
            <w:noProof/>
            <w:webHidden/>
          </w:rPr>
          <w:t>139</w:t>
        </w:r>
        <w:r w:rsidR="009D1DD7">
          <w:rPr>
            <w:noProof/>
            <w:webHidden/>
          </w:rPr>
          <w:fldChar w:fldCharType="end"/>
        </w:r>
      </w:hyperlink>
    </w:p>
    <w:p w14:paraId="1F8028A8" w14:textId="095C5416"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45" w:history="1">
        <w:r w:rsidR="009D1DD7" w:rsidRPr="000B6092">
          <w:rPr>
            <w:rStyle w:val="Hyperlink"/>
            <w:noProof/>
          </w:rPr>
          <w:t>5.2</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Evidence from the literature on access and safety</w:t>
        </w:r>
        <w:r w:rsidR="009D1DD7">
          <w:rPr>
            <w:noProof/>
            <w:webHidden/>
          </w:rPr>
          <w:tab/>
        </w:r>
        <w:r w:rsidR="009D1DD7">
          <w:rPr>
            <w:noProof/>
            <w:webHidden/>
          </w:rPr>
          <w:fldChar w:fldCharType="begin"/>
        </w:r>
        <w:r w:rsidR="009D1DD7">
          <w:rPr>
            <w:noProof/>
            <w:webHidden/>
          </w:rPr>
          <w:instrText xml:space="preserve"> PAGEREF _Toc144886245 \h </w:instrText>
        </w:r>
        <w:r w:rsidR="009D1DD7">
          <w:rPr>
            <w:noProof/>
            <w:webHidden/>
          </w:rPr>
        </w:r>
        <w:r w:rsidR="009D1DD7">
          <w:rPr>
            <w:noProof/>
            <w:webHidden/>
          </w:rPr>
          <w:fldChar w:fldCharType="separate"/>
        </w:r>
        <w:r w:rsidR="000C766B">
          <w:rPr>
            <w:noProof/>
            <w:webHidden/>
          </w:rPr>
          <w:t>141</w:t>
        </w:r>
        <w:r w:rsidR="009D1DD7">
          <w:rPr>
            <w:noProof/>
            <w:webHidden/>
          </w:rPr>
          <w:fldChar w:fldCharType="end"/>
        </w:r>
      </w:hyperlink>
    </w:p>
    <w:p w14:paraId="12A467C3" w14:textId="00BD3396"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46" w:history="1">
        <w:r w:rsidR="009D1DD7" w:rsidRPr="000B6092">
          <w:rPr>
            <w:rStyle w:val="Hyperlink"/>
            <w:noProof/>
          </w:rPr>
          <w:t>5.2.1</w:t>
        </w:r>
        <w:r w:rsidR="009D1DD7">
          <w:rPr>
            <w:rFonts w:eastAsiaTheme="minorEastAsia" w:cstheme="minorBidi"/>
            <w:noProof/>
            <w:kern w:val="2"/>
            <w:sz w:val="24"/>
            <w:lang w:eastAsia="en-GB"/>
            <w14:ligatures w14:val="standardContextual"/>
          </w:rPr>
          <w:tab/>
        </w:r>
        <w:r w:rsidR="009D1DD7" w:rsidRPr="000B6092">
          <w:rPr>
            <w:rStyle w:val="Hyperlink"/>
            <w:noProof/>
          </w:rPr>
          <w:t>Treatment protocol heterogeneity—the case of trastuzumab</w:t>
        </w:r>
        <w:r w:rsidR="009D1DD7">
          <w:rPr>
            <w:noProof/>
            <w:webHidden/>
          </w:rPr>
          <w:tab/>
        </w:r>
        <w:r w:rsidR="009D1DD7">
          <w:rPr>
            <w:noProof/>
            <w:webHidden/>
          </w:rPr>
          <w:fldChar w:fldCharType="begin"/>
        </w:r>
        <w:r w:rsidR="009D1DD7">
          <w:rPr>
            <w:noProof/>
            <w:webHidden/>
          </w:rPr>
          <w:instrText xml:space="preserve"> PAGEREF _Toc144886246 \h </w:instrText>
        </w:r>
        <w:r w:rsidR="009D1DD7">
          <w:rPr>
            <w:noProof/>
            <w:webHidden/>
          </w:rPr>
        </w:r>
        <w:r w:rsidR="009D1DD7">
          <w:rPr>
            <w:noProof/>
            <w:webHidden/>
          </w:rPr>
          <w:fldChar w:fldCharType="separate"/>
        </w:r>
        <w:r w:rsidR="000C766B">
          <w:rPr>
            <w:noProof/>
            <w:webHidden/>
          </w:rPr>
          <w:t>141</w:t>
        </w:r>
        <w:r w:rsidR="009D1DD7">
          <w:rPr>
            <w:noProof/>
            <w:webHidden/>
          </w:rPr>
          <w:fldChar w:fldCharType="end"/>
        </w:r>
      </w:hyperlink>
    </w:p>
    <w:p w14:paraId="482D5631" w14:textId="009BF71B"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47" w:history="1">
        <w:r w:rsidR="009D1DD7" w:rsidRPr="000B6092">
          <w:rPr>
            <w:rStyle w:val="Hyperlink"/>
            <w:noProof/>
          </w:rPr>
          <w:t>5.2.2</w:t>
        </w:r>
        <w:r w:rsidR="009D1DD7">
          <w:rPr>
            <w:rFonts w:eastAsiaTheme="minorEastAsia" w:cstheme="minorBidi"/>
            <w:noProof/>
            <w:kern w:val="2"/>
            <w:sz w:val="24"/>
            <w:lang w:eastAsia="en-GB"/>
            <w14:ligatures w14:val="standardContextual"/>
          </w:rPr>
          <w:tab/>
        </w:r>
        <w:r w:rsidR="009D1DD7" w:rsidRPr="000B6092">
          <w:rPr>
            <w:rStyle w:val="Hyperlink"/>
            <w:noProof/>
          </w:rPr>
          <w:t>Drug preparation and safety</w:t>
        </w:r>
        <w:r w:rsidR="009D1DD7">
          <w:rPr>
            <w:noProof/>
            <w:webHidden/>
          </w:rPr>
          <w:tab/>
        </w:r>
        <w:r w:rsidR="009D1DD7">
          <w:rPr>
            <w:noProof/>
            <w:webHidden/>
          </w:rPr>
          <w:fldChar w:fldCharType="begin"/>
        </w:r>
        <w:r w:rsidR="009D1DD7">
          <w:rPr>
            <w:noProof/>
            <w:webHidden/>
          </w:rPr>
          <w:instrText xml:space="preserve"> PAGEREF _Toc144886247 \h </w:instrText>
        </w:r>
        <w:r w:rsidR="009D1DD7">
          <w:rPr>
            <w:noProof/>
            <w:webHidden/>
          </w:rPr>
        </w:r>
        <w:r w:rsidR="009D1DD7">
          <w:rPr>
            <w:noProof/>
            <w:webHidden/>
          </w:rPr>
          <w:fldChar w:fldCharType="separate"/>
        </w:r>
        <w:r w:rsidR="000C766B">
          <w:rPr>
            <w:noProof/>
            <w:webHidden/>
          </w:rPr>
          <w:t>142</w:t>
        </w:r>
        <w:r w:rsidR="009D1DD7">
          <w:rPr>
            <w:noProof/>
            <w:webHidden/>
          </w:rPr>
          <w:fldChar w:fldCharType="end"/>
        </w:r>
      </w:hyperlink>
    </w:p>
    <w:p w14:paraId="0E50720A" w14:textId="55DB4E3E"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48" w:history="1">
        <w:r w:rsidR="009D1DD7" w:rsidRPr="000B6092">
          <w:rPr>
            <w:rStyle w:val="Hyperlink"/>
            <w:noProof/>
          </w:rPr>
          <w:t>5.3</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Quantitative analysis of access and safety data</w:t>
        </w:r>
        <w:r w:rsidR="009D1DD7">
          <w:rPr>
            <w:noProof/>
            <w:webHidden/>
          </w:rPr>
          <w:tab/>
        </w:r>
        <w:r w:rsidR="009D1DD7">
          <w:rPr>
            <w:noProof/>
            <w:webHidden/>
          </w:rPr>
          <w:fldChar w:fldCharType="begin"/>
        </w:r>
        <w:r w:rsidR="009D1DD7">
          <w:rPr>
            <w:noProof/>
            <w:webHidden/>
          </w:rPr>
          <w:instrText xml:space="preserve"> PAGEREF _Toc144886248 \h </w:instrText>
        </w:r>
        <w:r w:rsidR="009D1DD7">
          <w:rPr>
            <w:noProof/>
            <w:webHidden/>
          </w:rPr>
        </w:r>
        <w:r w:rsidR="009D1DD7">
          <w:rPr>
            <w:noProof/>
            <w:webHidden/>
          </w:rPr>
          <w:fldChar w:fldCharType="separate"/>
        </w:r>
        <w:r w:rsidR="000C766B">
          <w:rPr>
            <w:noProof/>
            <w:webHidden/>
          </w:rPr>
          <w:t>145</w:t>
        </w:r>
        <w:r w:rsidR="009D1DD7">
          <w:rPr>
            <w:noProof/>
            <w:webHidden/>
          </w:rPr>
          <w:fldChar w:fldCharType="end"/>
        </w:r>
      </w:hyperlink>
    </w:p>
    <w:p w14:paraId="3F33B41D" w14:textId="4143BC70"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49" w:history="1">
        <w:r w:rsidR="009D1DD7" w:rsidRPr="000B6092">
          <w:rPr>
            <w:rStyle w:val="Hyperlink"/>
            <w:noProof/>
          </w:rPr>
          <w:t>5.3.1</w:t>
        </w:r>
        <w:r w:rsidR="009D1DD7">
          <w:rPr>
            <w:rFonts w:eastAsiaTheme="minorEastAsia" w:cstheme="minorBidi"/>
            <w:noProof/>
            <w:kern w:val="2"/>
            <w:sz w:val="24"/>
            <w:lang w:eastAsia="en-GB"/>
            <w14:ligatures w14:val="standardContextual"/>
          </w:rPr>
          <w:tab/>
        </w:r>
        <w:r w:rsidR="009D1DD7" w:rsidRPr="000B6092">
          <w:rPr>
            <w:rStyle w:val="Hyperlink"/>
            <w:noProof/>
          </w:rPr>
          <w:t>Who is using EFC medicines?</w:t>
        </w:r>
        <w:r w:rsidR="009D1DD7">
          <w:rPr>
            <w:noProof/>
            <w:webHidden/>
          </w:rPr>
          <w:tab/>
        </w:r>
        <w:r w:rsidR="009D1DD7">
          <w:rPr>
            <w:noProof/>
            <w:webHidden/>
          </w:rPr>
          <w:fldChar w:fldCharType="begin"/>
        </w:r>
        <w:r w:rsidR="009D1DD7">
          <w:rPr>
            <w:noProof/>
            <w:webHidden/>
          </w:rPr>
          <w:instrText xml:space="preserve"> PAGEREF _Toc144886249 \h </w:instrText>
        </w:r>
        <w:r w:rsidR="009D1DD7">
          <w:rPr>
            <w:noProof/>
            <w:webHidden/>
          </w:rPr>
        </w:r>
        <w:r w:rsidR="009D1DD7">
          <w:rPr>
            <w:noProof/>
            <w:webHidden/>
          </w:rPr>
          <w:fldChar w:fldCharType="separate"/>
        </w:r>
        <w:r w:rsidR="000C766B">
          <w:rPr>
            <w:noProof/>
            <w:webHidden/>
          </w:rPr>
          <w:t>145</w:t>
        </w:r>
        <w:r w:rsidR="009D1DD7">
          <w:rPr>
            <w:noProof/>
            <w:webHidden/>
          </w:rPr>
          <w:fldChar w:fldCharType="end"/>
        </w:r>
      </w:hyperlink>
    </w:p>
    <w:p w14:paraId="3D918524" w14:textId="5E280B82"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50" w:history="1">
        <w:r w:rsidR="009D1DD7" w:rsidRPr="000B6092">
          <w:rPr>
            <w:rStyle w:val="Hyperlink"/>
            <w:noProof/>
          </w:rPr>
          <w:t>5.3.2</w:t>
        </w:r>
        <w:r w:rsidR="009D1DD7">
          <w:rPr>
            <w:rFonts w:eastAsiaTheme="minorEastAsia" w:cstheme="minorBidi"/>
            <w:noProof/>
            <w:kern w:val="2"/>
            <w:sz w:val="24"/>
            <w:lang w:eastAsia="en-GB"/>
            <w14:ligatures w14:val="standardContextual"/>
          </w:rPr>
          <w:tab/>
        </w:r>
        <w:r w:rsidR="009D1DD7" w:rsidRPr="000B6092">
          <w:rPr>
            <w:rStyle w:val="Hyperlink"/>
            <w:noProof/>
          </w:rPr>
          <w:t>Analysis of TGA-reported adverse events</w:t>
        </w:r>
        <w:r w:rsidR="009D1DD7">
          <w:rPr>
            <w:noProof/>
            <w:webHidden/>
          </w:rPr>
          <w:tab/>
        </w:r>
        <w:r w:rsidR="009D1DD7">
          <w:rPr>
            <w:noProof/>
            <w:webHidden/>
          </w:rPr>
          <w:fldChar w:fldCharType="begin"/>
        </w:r>
        <w:r w:rsidR="009D1DD7">
          <w:rPr>
            <w:noProof/>
            <w:webHidden/>
          </w:rPr>
          <w:instrText xml:space="preserve"> PAGEREF _Toc144886250 \h </w:instrText>
        </w:r>
        <w:r w:rsidR="009D1DD7">
          <w:rPr>
            <w:noProof/>
            <w:webHidden/>
          </w:rPr>
        </w:r>
        <w:r w:rsidR="009D1DD7">
          <w:rPr>
            <w:noProof/>
            <w:webHidden/>
          </w:rPr>
          <w:fldChar w:fldCharType="separate"/>
        </w:r>
        <w:r w:rsidR="000C766B">
          <w:rPr>
            <w:noProof/>
            <w:webHidden/>
          </w:rPr>
          <w:t>152</w:t>
        </w:r>
        <w:r w:rsidR="009D1DD7">
          <w:rPr>
            <w:noProof/>
            <w:webHidden/>
          </w:rPr>
          <w:fldChar w:fldCharType="end"/>
        </w:r>
      </w:hyperlink>
    </w:p>
    <w:p w14:paraId="12AD904B" w14:textId="76AB0E72"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51" w:history="1">
        <w:r w:rsidR="009D1DD7" w:rsidRPr="000B6092">
          <w:rPr>
            <w:rStyle w:val="Hyperlink"/>
            <w:noProof/>
          </w:rPr>
          <w:t>5.4</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Access to cancer medicines in the context of the EFC</w:t>
        </w:r>
        <w:r w:rsidR="009D1DD7">
          <w:rPr>
            <w:noProof/>
            <w:webHidden/>
          </w:rPr>
          <w:tab/>
        </w:r>
        <w:r w:rsidR="009D1DD7">
          <w:rPr>
            <w:noProof/>
            <w:webHidden/>
          </w:rPr>
          <w:fldChar w:fldCharType="begin"/>
        </w:r>
        <w:r w:rsidR="009D1DD7">
          <w:rPr>
            <w:noProof/>
            <w:webHidden/>
          </w:rPr>
          <w:instrText xml:space="preserve"> PAGEREF _Toc144886251 \h </w:instrText>
        </w:r>
        <w:r w:rsidR="009D1DD7">
          <w:rPr>
            <w:noProof/>
            <w:webHidden/>
          </w:rPr>
        </w:r>
        <w:r w:rsidR="009D1DD7">
          <w:rPr>
            <w:noProof/>
            <w:webHidden/>
          </w:rPr>
          <w:fldChar w:fldCharType="separate"/>
        </w:r>
        <w:r w:rsidR="000C766B">
          <w:rPr>
            <w:noProof/>
            <w:webHidden/>
          </w:rPr>
          <w:t>160</w:t>
        </w:r>
        <w:r w:rsidR="009D1DD7">
          <w:rPr>
            <w:noProof/>
            <w:webHidden/>
          </w:rPr>
          <w:fldChar w:fldCharType="end"/>
        </w:r>
      </w:hyperlink>
    </w:p>
    <w:p w14:paraId="27855B66" w14:textId="531C266C"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52" w:history="1">
        <w:r w:rsidR="009D1DD7" w:rsidRPr="000B6092">
          <w:rPr>
            <w:rStyle w:val="Hyperlink"/>
            <w:noProof/>
          </w:rPr>
          <w:t>5.4.1</w:t>
        </w:r>
        <w:r w:rsidR="009D1DD7">
          <w:rPr>
            <w:rFonts w:eastAsiaTheme="minorEastAsia" w:cstheme="minorBidi"/>
            <w:noProof/>
            <w:kern w:val="2"/>
            <w:sz w:val="24"/>
            <w:lang w:eastAsia="en-GB"/>
            <w14:ligatures w14:val="standardContextual"/>
          </w:rPr>
          <w:tab/>
        </w:r>
        <w:r w:rsidR="009D1DD7" w:rsidRPr="000B6092">
          <w:rPr>
            <w:rStyle w:val="Hyperlink"/>
            <w:noProof/>
          </w:rPr>
          <w:t>The EFC and access to medicines</w:t>
        </w:r>
        <w:r w:rsidR="009D1DD7">
          <w:rPr>
            <w:noProof/>
            <w:webHidden/>
          </w:rPr>
          <w:tab/>
        </w:r>
        <w:r w:rsidR="009D1DD7">
          <w:rPr>
            <w:noProof/>
            <w:webHidden/>
          </w:rPr>
          <w:fldChar w:fldCharType="begin"/>
        </w:r>
        <w:r w:rsidR="009D1DD7">
          <w:rPr>
            <w:noProof/>
            <w:webHidden/>
          </w:rPr>
          <w:instrText xml:space="preserve"> PAGEREF _Toc144886252 \h </w:instrText>
        </w:r>
        <w:r w:rsidR="009D1DD7">
          <w:rPr>
            <w:noProof/>
            <w:webHidden/>
          </w:rPr>
        </w:r>
        <w:r w:rsidR="009D1DD7">
          <w:rPr>
            <w:noProof/>
            <w:webHidden/>
          </w:rPr>
          <w:fldChar w:fldCharType="separate"/>
        </w:r>
        <w:r w:rsidR="000C766B">
          <w:rPr>
            <w:noProof/>
            <w:webHidden/>
          </w:rPr>
          <w:t>161</w:t>
        </w:r>
        <w:r w:rsidR="009D1DD7">
          <w:rPr>
            <w:noProof/>
            <w:webHidden/>
          </w:rPr>
          <w:fldChar w:fldCharType="end"/>
        </w:r>
      </w:hyperlink>
    </w:p>
    <w:p w14:paraId="42101CD7" w14:textId="275BE29A"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53" w:history="1">
        <w:r w:rsidR="009D1DD7" w:rsidRPr="000B6092">
          <w:rPr>
            <w:rStyle w:val="Hyperlink"/>
            <w:noProof/>
          </w:rPr>
          <w:t>5.4.2</w:t>
        </w:r>
        <w:r w:rsidR="009D1DD7">
          <w:rPr>
            <w:rFonts w:eastAsiaTheme="minorEastAsia" w:cstheme="minorBidi"/>
            <w:noProof/>
            <w:kern w:val="2"/>
            <w:sz w:val="24"/>
            <w:lang w:eastAsia="en-GB"/>
            <w14:ligatures w14:val="standardContextual"/>
          </w:rPr>
          <w:tab/>
        </w:r>
        <w:r w:rsidR="009D1DD7" w:rsidRPr="000B6092">
          <w:rPr>
            <w:rStyle w:val="Hyperlink"/>
            <w:noProof/>
          </w:rPr>
          <w:t>Access to cancer medicines as part of quality cancer care</w:t>
        </w:r>
        <w:r w:rsidR="009D1DD7">
          <w:rPr>
            <w:noProof/>
            <w:webHidden/>
          </w:rPr>
          <w:tab/>
        </w:r>
        <w:r w:rsidR="009D1DD7">
          <w:rPr>
            <w:noProof/>
            <w:webHidden/>
          </w:rPr>
          <w:fldChar w:fldCharType="begin"/>
        </w:r>
        <w:r w:rsidR="009D1DD7">
          <w:rPr>
            <w:noProof/>
            <w:webHidden/>
          </w:rPr>
          <w:instrText xml:space="preserve"> PAGEREF _Toc144886253 \h </w:instrText>
        </w:r>
        <w:r w:rsidR="009D1DD7">
          <w:rPr>
            <w:noProof/>
            <w:webHidden/>
          </w:rPr>
        </w:r>
        <w:r w:rsidR="009D1DD7">
          <w:rPr>
            <w:noProof/>
            <w:webHidden/>
          </w:rPr>
          <w:fldChar w:fldCharType="separate"/>
        </w:r>
        <w:r w:rsidR="000C766B">
          <w:rPr>
            <w:noProof/>
            <w:webHidden/>
          </w:rPr>
          <w:t>162</w:t>
        </w:r>
        <w:r w:rsidR="009D1DD7">
          <w:rPr>
            <w:noProof/>
            <w:webHidden/>
          </w:rPr>
          <w:fldChar w:fldCharType="end"/>
        </w:r>
      </w:hyperlink>
    </w:p>
    <w:p w14:paraId="7F2F3433" w14:textId="24A15B82" w:rsidR="009D1DD7" w:rsidRDefault="00E36C93">
      <w:pPr>
        <w:pStyle w:val="TOC1"/>
        <w:tabs>
          <w:tab w:val="left" w:pos="440"/>
          <w:tab w:val="right" w:leader="dot" w:pos="9016"/>
        </w:tabs>
        <w:rPr>
          <w:rFonts w:eastAsiaTheme="minorEastAsia" w:cstheme="minorBidi"/>
          <w:b w:val="0"/>
          <w:bCs w:val="0"/>
          <w:noProof/>
          <w:kern w:val="2"/>
          <w:sz w:val="24"/>
          <w:lang w:eastAsia="en-GB"/>
          <w14:ligatures w14:val="standardContextual"/>
        </w:rPr>
      </w:pPr>
      <w:hyperlink w:anchor="_Toc144886254" w:history="1">
        <w:r w:rsidR="009D1DD7" w:rsidRPr="000B6092">
          <w:rPr>
            <w:rStyle w:val="Hyperlink"/>
            <w:noProof/>
          </w:rPr>
          <w:t>6</w:t>
        </w:r>
        <w:r w:rsidR="009D1DD7">
          <w:rPr>
            <w:rFonts w:eastAsiaTheme="minorEastAsia" w:cstheme="minorBidi"/>
            <w:b w:val="0"/>
            <w:bCs w:val="0"/>
            <w:noProof/>
            <w:kern w:val="2"/>
            <w:sz w:val="24"/>
            <w:lang w:eastAsia="en-GB"/>
            <w14:ligatures w14:val="standardContextual"/>
          </w:rPr>
          <w:tab/>
        </w:r>
        <w:r w:rsidR="009D1DD7" w:rsidRPr="000B6092">
          <w:rPr>
            <w:rStyle w:val="Hyperlink"/>
            <w:noProof/>
          </w:rPr>
          <w:t>System improvements</w:t>
        </w:r>
        <w:r w:rsidR="009D1DD7">
          <w:rPr>
            <w:noProof/>
            <w:webHidden/>
          </w:rPr>
          <w:tab/>
        </w:r>
        <w:r w:rsidR="009D1DD7">
          <w:rPr>
            <w:noProof/>
            <w:webHidden/>
          </w:rPr>
          <w:fldChar w:fldCharType="begin"/>
        </w:r>
        <w:r w:rsidR="009D1DD7">
          <w:rPr>
            <w:noProof/>
            <w:webHidden/>
          </w:rPr>
          <w:instrText xml:space="preserve"> PAGEREF _Toc144886254 \h </w:instrText>
        </w:r>
        <w:r w:rsidR="009D1DD7">
          <w:rPr>
            <w:noProof/>
            <w:webHidden/>
          </w:rPr>
        </w:r>
        <w:r w:rsidR="009D1DD7">
          <w:rPr>
            <w:noProof/>
            <w:webHidden/>
          </w:rPr>
          <w:fldChar w:fldCharType="separate"/>
        </w:r>
        <w:r w:rsidR="000C766B">
          <w:rPr>
            <w:noProof/>
            <w:webHidden/>
          </w:rPr>
          <w:t>164</w:t>
        </w:r>
        <w:r w:rsidR="009D1DD7">
          <w:rPr>
            <w:noProof/>
            <w:webHidden/>
          </w:rPr>
          <w:fldChar w:fldCharType="end"/>
        </w:r>
      </w:hyperlink>
    </w:p>
    <w:p w14:paraId="50F28F66" w14:textId="06ED58A6"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55" w:history="1">
        <w:r w:rsidR="009D1DD7" w:rsidRPr="000B6092">
          <w:rPr>
            <w:rStyle w:val="Hyperlink"/>
            <w:noProof/>
          </w:rPr>
          <w:t>6.1</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Stakeholder views</w:t>
        </w:r>
        <w:r w:rsidR="009D1DD7">
          <w:rPr>
            <w:noProof/>
            <w:webHidden/>
          </w:rPr>
          <w:tab/>
        </w:r>
        <w:r w:rsidR="009D1DD7">
          <w:rPr>
            <w:noProof/>
            <w:webHidden/>
          </w:rPr>
          <w:fldChar w:fldCharType="begin"/>
        </w:r>
        <w:r w:rsidR="009D1DD7">
          <w:rPr>
            <w:noProof/>
            <w:webHidden/>
          </w:rPr>
          <w:instrText xml:space="preserve"> PAGEREF _Toc144886255 \h </w:instrText>
        </w:r>
        <w:r w:rsidR="009D1DD7">
          <w:rPr>
            <w:noProof/>
            <w:webHidden/>
          </w:rPr>
        </w:r>
        <w:r w:rsidR="009D1DD7">
          <w:rPr>
            <w:noProof/>
            <w:webHidden/>
          </w:rPr>
          <w:fldChar w:fldCharType="separate"/>
        </w:r>
        <w:r w:rsidR="000C766B">
          <w:rPr>
            <w:noProof/>
            <w:webHidden/>
          </w:rPr>
          <w:t>164</w:t>
        </w:r>
        <w:r w:rsidR="009D1DD7">
          <w:rPr>
            <w:noProof/>
            <w:webHidden/>
          </w:rPr>
          <w:fldChar w:fldCharType="end"/>
        </w:r>
      </w:hyperlink>
    </w:p>
    <w:p w14:paraId="04741419" w14:textId="5F317B1A"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56" w:history="1">
        <w:r w:rsidR="009D1DD7" w:rsidRPr="000B6092">
          <w:rPr>
            <w:rStyle w:val="Hyperlink"/>
            <w:noProof/>
          </w:rPr>
          <w:t>6.1.1</w:t>
        </w:r>
        <w:r w:rsidR="009D1DD7">
          <w:rPr>
            <w:rFonts w:eastAsiaTheme="minorEastAsia" w:cstheme="minorBidi"/>
            <w:noProof/>
            <w:kern w:val="2"/>
            <w:sz w:val="24"/>
            <w:lang w:eastAsia="en-GB"/>
            <w14:ligatures w14:val="standardContextual"/>
          </w:rPr>
          <w:tab/>
        </w:r>
        <w:r w:rsidR="009D1DD7" w:rsidRPr="000B6092">
          <w:rPr>
            <w:rStyle w:val="Hyperlink"/>
            <w:noProof/>
          </w:rPr>
          <w:t>Information technology and systems automation</w:t>
        </w:r>
        <w:r w:rsidR="009D1DD7">
          <w:rPr>
            <w:noProof/>
            <w:webHidden/>
          </w:rPr>
          <w:tab/>
        </w:r>
        <w:r w:rsidR="009D1DD7">
          <w:rPr>
            <w:noProof/>
            <w:webHidden/>
          </w:rPr>
          <w:fldChar w:fldCharType="begin"/>
        </w:r>
        <w:r w:rsidR="009D1DD7">
          <w:rPr>
            <w:noProof/>
            <w:webHidden/>
          </w:rPr>
          <w:instrText xml:space="preserve"> PAGEREF _Toc144886256 \h </w:instrText>
        </w:r>
        <w:r w:rsidR="009D1DD7">
          <w:rPr>
            <w:noProof/>
            <w:webHidden/>
          </w:rPr>
        </w:r>
        <w:r w:rsidR="009D1DD7">
          <w:rPr>
            <w:noProof/>
            <w:webHidden/>
          </w:rPr>
          <w:fldChar w:fldCharType="separate"/>
        </w:r>
        <w:r w:rsidR="000C766B">
          <w:rPr>
            <w:noProof/>
            <w:webHidden/>
          </w:rPr>
          <w:t>164</w:t>
        </w:r>
        <w:r w:rsidR="009D1DD7">
          <w:rPr>
            <w:noProof/>
            <w:webHidden/>
          </w:rPr>
          <w:fldChar w:fldCharType="end"/>
        </w:r>
      </w:hyperlink>
    </w:p>
    <w:p w14:paraId="7433C6F7" w14:textId="782CACCF"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57" w:history="1">
        <w:r w:rsidR="009D1DD7" w:rsidRPr="000B6092">
          <w:rPr>
            <w:rStyle w:val="Hyperlink"/>
            <w:noProof/>
          </w:rPr>
          <w:t>6.1.2</w:t>
        </w:r>
        <w:r w:rsidR="009D1DD7">
          <w:rPr>
            <w:rFonts w:eastAsiaTheme="minorEastAsia" w:cstheme="minorBidi"/>
            <w:noProof/>
            <w:kern w:val="2"/>
            <w:sz w:val="24"/>
            <w:lang w:eastAsia="en-GB"/>
            <w14:ligatures w14:val="standardContextual"/>
          </w:rPr>
          <w:tab/>
        </w:r>
        <w:r w:rsidR="009D1DD7" w:rsidRPr="000B6092">
          <w:rPr>
            <w:rStyle w:val="Hyperlink"/>
            <w:noProof/>
          </w:rPr>
          <w:t>Additional fees or incentives</w:t>
        </w:r>
        <w:r w:rsidR="009D1DD7">
          <w:rPr>
            <w:noProof/>
            <w:webHidden/>
          </w:rPr>
          <w:tab/>
        </w:r>
        <w:r w:rsidR="009D1DD7">
          <w:rPr>
            <w:noProof/>
            <w:webHidden/>
          </w:rPr>
          <w:fldChar w:fldCharType="begin"/>
        </w:r>
        <w:r w:rsidR="009D1DD7">
          <w:rPr>
            <w:noProof/>
            <w:webHidden/>
          </w:rPr>
          <w:instrText xml:space="preserve"> PAGEREF _Toc144886257 \h </w:instrText>
        </w:r>
        <w:r w:rsidR="009D1DD7">
          <w:rPr>
            <w:noProof/>
            <w:webHidden/>
          </w:rPr>
        </w:r>
        <w:r w:rsidR="009D1DD7">
          <w:rPr>
            <w:noProof/>
            <w:webHidden/>
          </w:rPr>
          <w:fldChar w:fldCharType="separate"/>
        </w:r>
        <w:r w:rsidR="000C766B">
          <w:rPr>
            <w:noProof/>
            <w:webHidden/>
          </w:rPr>
          <w:t>165</w:t>
        </w:r>
        <w:r w:rsidR="009D1DD7">
          <w:rPr>
            <w:noProof/>
            <w:webHidden/>
          </w:rPr>
          <w:fldChar w:fldCharType="end"/>
        </w:r>
      </w:hyperlink>
    </w:p>
    <w:p w14:paraId="0164E14E" w14:textId="2A3AFCF2"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58" w:history="1">
        <w:r w:rsidR="009D1DD7" w:rsidRPr="000B6092">
          <w:rPr>
            <w:rStyle w:val="Hyperlink"/>
            <w:noProof/>
          </w:rPr>
          <w:t>6.1.3</w:t>
        </w:r>
        <w:r w:rsidR="009D1DD7">
          <w:rPr>
            <w:rFonts w:eastAsiaTheme="minorEastAsia" w:cstheme="minorBidi"/>
            <w:noProof/>
            <w:kern w:val="2"/>
            <w:sz w:val="24"/>
            <w:lang w:eastAsia="en-GB"/>
            <w14:ligatures w14:val="standardContextual"/>
          </w:rPr>
          <w:tab/>
        </w:r>
        <w:r w:rsidR="009D1DD7" w:rsidRPr="000B6092">
          <w:rPr>
            <w:rStyle w:val="Hyperlink"/>
            <w:noProof/>
          </w:rPr>
          <w:t>Addressing administrative burden</w:t>
        </w:r>
        <w:r w:rsidR="009D1DD7">
          <w:rPr>
            <w:noProof/>
            <w:webHidden/>
          </w:rPr>
          <w:tab/>
        </w:r>
        <w:r w:rsidR="009D1DD7">
          <w:rPr>
            <w:noProof/>
            <w:webHidden/>
          </w:rPr>
          <w:fldChar w:fldCharType="begin"/>
        </w:r>
        <w:r w:rsidR="009D1DD7">
          <w:rPr>
            <w:noProof/>
            <w:webHidden/>
          </w:rPr>
          <w:instrText xml:space="preserve"> PAGEREF _Toc144886258 \h </w:instrText>
        </w:r>
        <w:r w:rsidR="009D1DD7">
          <w:rPr>
            <w:noProof/>
            <w:webHidden/>
          </w:rPr>
        </w:r>
        <w:r w:rsidR="009D1DD7">
          <w:rPr>
            <w:noProof/>
            <w:webHidden/>
          </w:rPr>
          <w:fldChar w:fldCharType="separate"/>
        </w:r>
        <w:r w:rsidR="000C766B">
          <w:rPr>
            <w:noProof/>
            <w:webHidden/>
          </w:rPr>
          <w:t>167</w:t>
        </w:r>
        <w:r w:rsidR="009D1DD7">
          <w:rPr>
            <w:noProof/>
            <w:webHidden/>
          </w:rPr>
          <w:fldChar w:fldCharType="end"/>
        </w:r>
      </w:hyperlink>
    </w:p>
    <w:p w14:paraId="16240C49" w14:textId="7D27143E"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59" w:history="1">
        <w:r w:rsidR="009D1DD7" w:rsidRPr="000B6092">
          <w:rPr>
            <w:rStyle w:val="Hyperlink"/>
            <w:noProof/>
          </w:rPr>
          <w:t>6.1.4</w:t>
        </w:r>
        <w:r w:rsidR="009D1DD7">
          <w:rPr>
            <w:rFonts w:eastAsiaTheme="minorEastAsia" w:cstheme="minorBidi"/>
            <w:noProof/>
            <w:kern w:val="2"/>
            <w:sz w:val="24"/>
            <w:lang w:eastAsia="en-GB"/>
            <w14:ligatures w14:val="standardContextual"/>
          </w:rPr>
          <w:tab/>
        </w:r>
        <w:r w:rsidR="009D1DD7" w:rsidRPr="000B6092">
          <w:rPr>
            <w:rStyle w:val="Hyperlink"/>
            <w:noProof/>
          </w:rPr>
          <w:t>Policy recommendations</w:t>
        </w:r>
        <w:r w:rsidR="009D1DD7">
          <w:rPr>
            <w:noProof/>
            <w:webHidden/>
          </w:rPr>
          <w:tab/>
        </w:r>
        <w:r w:rsidR="009D1DD7">
          <w:rPr>
            <w:noProof/>
            <w:webHidden/>
          </w:rPr>
          <w:fldChar w:fldCharType="begin"/>
        </w:r>
        <w:r w:rsidR="009D1DD7">
          <w:rPr>
            <w:noProof/>
            <w:webHidden/>
          </w:rPr>
          <w:instrText xml:space="preserve"> PAGEREF _Toc144886259 \h </w:instrText>
        </w:r>
        <w:r w:rsidR="009D1DD7">
          <w:rPr>
            <w:noProof/>
            <w:webHidden/>
          </w:rPr>
        </w:r>
        <w:r w:rsidR="009D1DD7">
          <w:rPr>
            <w:noProof/>
            <w:webHidden/>
          </w:rPr>
          <w:fldChar w:fldCharType="separate"/>
        </w:r>
        <w:r w:rsidR="000C766B">
          <w:rPr>
            <w:noProof/>
            <w:webHidden/>
          </w:rPr>
          <w:t>171</w:t>
        </w:r>
        <w:r w:rsidR="009D1DD7">
          <w:rPr>
            <w:noProof/>
            <w:webHidden/>
          </w:rPr>
          <w:fldChar w:fldCharType="end"/>
        </w:r>
      </w:hyperlink>
    </w:p>
    <w:p w14:paraId="7FF800AB" w14:textId="47C208FF"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60" w:history="1">
        <w:r w:rsidR="009D1DD7" w:rsidRPr="000B6092">
          <w:rPr>
            <w:rStyle w:val="Hyperlink"/>
            <w:noProof/>
          </w:rPr>
          <w:t>6.1.5</w:t>
        </w:r>
        <w:r w:rsidR="009D1DD7">
          <w:rPr>
            <w:rFonts w:eastAsiaTheme="minorEastAsia" w:cstheme="minorBidi"/>
            <w:noProof/>
            <w:kern w:val="2"/>
            <w:sz w:val="24"/>
            <w:lang w:eastAsia="en-GB"/>
            <w14:ligatures w14:val="standardContextual"/>
          </w:rPr>
          <w:tab/>
        </w:r>
        <w:r w:rsidR="009D1DD7" w:rsidRPr="000B6092">
          <w:rPr>
            <w:rStyle w:val="Hyperlink"/>
            <w:noProof/>
          </w:rPr>
          <w:t>Reconciling industry sales and PBS claims—the challenge of vial-sharing</w:t>
        </w:r>
        <w:r w:rsidR="009D1DD7">
          <w:rPr>
            <w:noProof/>
            <w:webHidden/>
          </w:rPr>
          <w:tab/>
        </w:r>
        <w:r w:rsidR="009D1DD7">
          <w:rPr>
            <w:noProof/>
            <w:webHidden/>
          </w:rPr>
          <w:fldChar w:fldCharType="begin"/>
        </w:r>
        <w:r w:rsidR="009D1DD7">
          <w:rPr>
            <w:noProof/>
            <w:webHidden/>
          </w:rPr>
          <w:instrText xml:space="preserve"> PAGEREF _Toc144886260 \h </w:instrText>
        </w:r>
        <w:r w:rsidR="009D1DD7">
          <w:rPr>
            <w:noProof/>
            <w:webHidden/>
          </w:rPr>
        </w:r>
        <w:r w:rsidR="009D1DD7">
          <w:rPr>
            <w:noProof/>
            <w:webHidden/>
          </w:rPr>
          <w:fldChar w:fldCharType="separate"/>
        </w:r>
        <w:r w:rsidR="000C766B">
          <w:rPr>
            <w:noProof/>
            <w:webHidden/>
          </w:rPr>
          <w:t>172</w:t>
        </w:r>
        <w:r w:rsidR="009D1DD7">
          <w:rPr>
            <w:noProof/>
            <w:webHidden/>
          </w:rPr>
          <w:fldChar w:fldCharType="end"/>
        </w:r>
      </w:hyperlink>
    </w:p>
    <w:p w14:paraId="683E95A5" w14:textId="20719050"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61" w:history="1">
        <w:r w:rsidR="009D1DD7" w:rsidRPr="000B6092">
          <w:rPr>
            <w:rStyle w:val="Hyperlink"/>
            <w:noProof/>
          </w:rPr>
          <w:t>6.2</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Literature review—Innovations in the efficient funding of cancer medicines</w:t>
        </w:r>
        <w:r w:rsidR="009D1DD7">
          <w:rPr>
            <w:noProof/>
            <w:webHidden/>
          </w:rPr>
          <w:tab/>
        </w:r>
        <w:r w:rsidR="009D1DD7">
          <w:rPr>
            <w:noProof/>
            <w:webHidden/>
          </w:rPr>
          <w:fldChar w:fldCharType="begin"/>
        </w:r>
        <w:r w:rsidR="009D1DD7">
          <w:rPr>
            <w:noProof/>
            <w:webHidden/>
          </w:rPr>
          <w:instrText xml:space="preserve"> PAGEREF _Toc144886261 \h </w:instrText>
        </w:r>
        <w:r w:rsidR="009D1DD7">
          <w:rPr>
            <w:noProof/>
            <w:webHidden/>
          </w:rPr>
        </w:r>
        <w:r w:rsidR="009D1DD7">
          <w:rPr>
            <w:noProof/>
            <w:webHidden/>
          </w:rPr>
          <w:fldChar w:fldCharType="separate"/>
        </w:r>
        <w:r w:rsidR="000C766B">
          <w:rPr>
            <w:noProof/>
            <w:webHidden/>
          </w:rPr>
          <w:t>175</w:t>
        </w:r>
        <w:r w:rsidR="009D1DD7">
          <w:rPr>
            <w:noProof/>
            <w:webHidden/>
          </w:rPr>
          <w:fldChar w:fldCharType="end"/>
        </w:r>
      </w:hyperlink>
    </w:p>
    <w:p w14:paraId="43FFC437" w14:textId="611D587D"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62" w:history="1">
        <w:r w:rsidR="009D1DD7" w:rsidRPr="000B6092">
          <w:rPr>
            <w:rStyle w:val="Hyperlink"/>
            <w:noProof/>
          </w:rPr>
          <w:t>6.2.1</w:t>
        </w:r>
        <w:r w:rsidR="009D1DD7">
          <w:rPr>
            <w:rFonts w:eastAsiaTheme="minorEastAsia" w:cstheme="minorBidi"/>
            <w:noProof/>
            <w:kern w:val="2"/>
            <w:sz w:val="24"/>
            <w:lang w:eastAsia="en-GB"/>
            <w14:ligatures w14:val="standardContextual"/>
          </w:rPr>
          <w:tab/>
        </w:r>
        <w:r w:rsidR="009D1DD7" w:rsidRPr="000B6092">
          <w:rPr>
            <w:rStyle w:val="Hyperlink"/>
            <w:noProof/>
          </w:rPr>
          <w:t>Technological innovations</w:t>
        </w:r>
        <w:r w:rsidR="009D1DD7">
          <w:rPr>
            <w:noProof/>
            <w:webHidden/>
          </w:rPr>
          <w:tab/>
        </w:r>
        <w:r w:rsidR="009D1DD7">
          <w:rPr>
            <w:noProof/>
            <w:webHidden/>
          </w:rPr>
          <w:fldChar w:fldCharType="begin"/>
        </w:r>
        <w:r w:rsidR="009D1DD7">
          <w:rPr>
            <w:noProof/>
            <w:webHidden/>
          </w:rPr>
          <w:instrText xml:space="preserve"> PAGEREF _Toc144886262 \h </w:instrText>
        </w:r>
        <w:r w:rsidR="009D1DD7">
          <w:rPr>
            <w:noProof/>
            <w:webHidden/>
          </w:rPr>
        </w:r>
        <w:r w:rsidR="009D1DD7">
          <w:rPr>
            <w:noProof/>
            <w:webHidden/>
          </w:rPr>
          <w:fldChar w:fldCharType="separate"/>
        </w:r>
        <w:r w:rsidR="000C766B">
          <w:rPr>
            <w:noProof/>
            <w:webHidden/>
          </w:rPr>
          <w:t>175</w:t>
        </w:r>
        <w:r w:rsidR="009D1DD7">
          <w:rPr>
            <w:noProof/>
            <w:webHidden/>
          </w:rPr>
          <w:fldChar w:fldCharType="end"/>
        </w:r>
      </w:hyperlink>
    </w:p>
    <w:p w14:paraId="461753B0" w14:textId="39984BF0"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63" w:history="1">
        <w:r w:rsidR="009D1DD7" w:rsidRPr="000B6092">
          <w:rPr>
            <w:rStyle w:val="Hyperlink"/>
            <w:noProof/>
          </w:rPr>
          <w:t>6.2.2</w:t>
        </w:r>
        <w:r w:rsidR="009D1DD7">
          <w:rPr>
            <w:rFonts w:eastAsiaTheme="minorEastAsia" w:cstheme="minorBidi"/>
            <w:noProof/>
            <w:kern w:val="2"/>
            <w:sz w:val="24"/>
            <w:lang w:eastAsia="en-GB"/>
            <w14:ligatures w14:val="standardContextual"/>
          </w:rPr>
          <w:tab/>
        </w:r>
        <w:r w:rsidR="009D1DD7" w:rsidRPr="000B6092">
          <w:rPr>
            <w:rStyle w:val="Hyperlink"/>
            <w:noProof/>
          </w:rPr>
          <w:t>Tele-oncology</w:t>
        </w:r>
        <w:r w:rsidR="009D1DD7">
          <w:rPr>
            <w:noProof/>
            <w:webHidden/>
          </w:rPr>
          <w:tab/>
        </w:r>
        <w:r w:rsidR="009D1DD7">
          <w:rPr>
            <w:noProof/>
            <w:webHidden/>
          </w:rPr>
          <w:fldChar w:fldCharType="begin"/>
        </w:r>
        <w:r w:rsidR="009D1DD7">
          <w:rPr>
            <w:noProof/>
            <w:webHidden/>
          </w:rPr>
          <w:instrText xml:space="preserve"> PAGEREF _Toc144886263 \h </w:instrText>
        </w:r>
        <w:r w:rsidR="009D1DD7">
          <w:rPr>
            <w:noProof/>
            <w:webHidden/>
          </w:rPr>
        </w:r>
        <w:r w:rsidR="009D1DD7">
          <w:rPr>
            <w:noProof/>
            <w:webHidden/>
          </w:rPr>
          <w:fldChar w:fldCharType="separate"/>
        </w:r>
        <w:r w:rsidR="000C766B">
          <w:rPr>
            <w:noProof/>
            <w:webHidden/>
          </w:rPr>
          <w:t>176</w:t>
        </w:r>
        <w:r w:rsidR="009D1DD7">
          <w:rPr>
            <w:noProof/>
            <w:webHidden/>
          </w:rPr>
          <w:fldChar w:fldCharType="end"/>
        </w:r>
      </w:hyperlink>
    </w:p>
    <w:p w14:paraId="07F25B63" w14:textId="562F4052"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64" w:history="1">
        <w:r w:rsidR="009D1DD7" w:rsidRPr="000B6092">
          <w:rPr>
            <w:rStyle w:val="Hyperlink"/>
            <w:noProof/>
          </w:rPr>
          <w:t>6.2.3</w:t>
        </w:r>
        <w:r w:rsidR="009D1DD7">
          <w:rPr>
            <w:rFonts w:eastAsiaTheme="minorEastAsia" w:cstheme="minorBidi"/>
            <w:noProof/>
            <w:kern w:val="2"/>
            <w:sz w:val="24"/>
            <w:lang w:eastAsia="en-GB"/>
            <w14:ligatures w14:val="standardContextual"/>
          </w:rPr>
          <w:tab/>
        </w:r>
        <w:r w:rsidR="009D1DD7" w:rsidRPr="000B6092">
          <w:rPr>
            <w:rStyle w:val="Hyperlink"/>
            <w:noProof/>
          </w:rPr>
          <w:t>Process enhancements</w:t>
        </w:r>
        <w:r w:rsidR="009D1DD7">
          <w:rPr>
            <w:noProof/>
            <w:webHidden/>
          </w:rPr>
          <w:tab/>
        </w:r>
        <w:r w:rsidR="009D1DD7">
          <w:rPr>
            <w:noProof/>
            <w:webHidden/>
          </w:rPr>
          <w:fldChar w:fldCharType="begin"/>
        </w:r>
        <w:r w:rsidR="009D1DD7">
          <w:rPr>
            <w:noProof/>
            <w:webHidden/>
          </w:rPr>
          <w:instrText xml:space="preserve"> PAGEREF _Toc144886264 \h </w:instrText>
        </w:r>
        <w:r w:rsidR="009D1DD7">
          <w:rPr>
            <w:noProof/>
            <w:webHidden/>
          </w:rPr>
        </w:r>
        <w:r w:rsidR="009D1DD7">
          <w:rPr>
            <w:noProof/>
            <w:webHidden/>
          </w:rPr>
          <w:fldChar w:fldCharType="separate"/>
        </w:r>
        <w:r w:rsidR="000C766B">
          <w:rPr>
            <w:noProof/>
            <w:webHidden/>
          </w:rPr>
          <w:t>178</w:t>
        </w:r>
        <w:r w:rsidR="009D1DD7">
          <w:rPr>
            <w:noProof/>
            <w:webHidden/>
          </w:rPr>
          <w:fldChar w:fldCharType="end"/>
        </w:r>
      </w:hyperlink>
    </w:p>
    <w:p w14:paraId="77A88D46" w14:textId="7BFA2759"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65" w:history="1">
        <w:r w:rsidR="009D1DD7" w:rsidRPr="000B6092">
          <w:rPr>
            <w:rStyle w:val="Hyperlink"/>
            <w:noProof/>
          </w:rPr>
          <w:t>6.2.4</w:t>
        </w:r>
        <w:r w:rsidR="009D1DD7">
          <w:rPr>
            <w:rFonts w:eastAsiaTheme="minorEastAsia" w:cstheme="minorBidi"/>
            <w:noProof/>
            <w:kern w:val="2"/>
            <w:sz w:val="24"/>
            <w:lang w:eastAsia="en-GB"/>
            <w14:ligatures w14:val="standardContextual"/>
          </w:rPr>
          <w:tab/>
        </w:r>
        <w:r w:rsidR="009D1DD7" w:rsidRPr="000B6092">
          <w:rPr>
            <w:rStyle w:val="Hyperlink"/>
            <w:noProof/>
          </w:rPr>
          <w:t>Policy reform</w:t>
        </w:r>
        <w:r w:rsidR="009D1DD7">
          <w:rPr>
            <w:noProof/>
            <w:webHidden/>
          </w:rPr>
          <w:tab/>
        </w:r>
        <w:r w:rsidR="009D1DD7">
          <w:rPr>
            <w:noProof/>
            <w:webHidden/>
          </w:rPr>
          <w:fldChar w:fldCharType="begin"/>
        </w:r>
        <w:r w:rsidR="009D1DD7">
          <w:rPr>
            <w:noProof/>
            <w:webHidden/>
          </w:rPr>
          <w:instrText xml:space="preserve"> PAGEREF _Toc144886265 \h </w:instrText>
        </w:r>
        <w:r w:rsidR="009D1DD7">
          <w:rPr>
            <w:noProof/>
            <w:webHidden/>
          </w:rPr>
        </w:r>
        <w:r w:rsidR="009D1DD7">
          <w:rPr>
            <w:noProof/>
            <w:webHidden/>
          </w:rPr>
          <w:fldChar w:fldCharType="separate"/>
        </w:r>
        <w:r w:rsidR="000C766B">
          <w:rPr>
            <w:noProof/>
            <w:webHidden/>
          </w:rPr>
          <w:t>179</w:t>
        </w:r>
        <w:r w:rsidR="009D1DD7">
          <w:rPr>
            <w:noProof/>
            <w:webHidden/>
          </w:rPr>
          <w:fldChar w:fldCharType="end"/>
        </w:r>
      </w:hyperlink>
    </w:p>
    <w:p w14:paraId="1840ABFF" w14:textId="78B358A8"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66" w:history="1">
        <w:r w:rsidR="009D1DD7" w:rsidRPr="000B6092">
          <w:rPr>
            <w:rStyle w:val="Hyperlink"/>
            <w:noProof/>
          </w:rPr>
          <w:t>6.3</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Consideration of alternatives</w:t>
        </w:r>
        <w:r w:rsidR="009D1DD7">
          <w:rPr>
            <w:noProof/>
            <w:webHidden/>
          </w:rPr>
          <w:tab/>
        </w:r>
        <w:r w:rsidR="009D1DD7">
          <w:rPr>
            <w:noProof/>
            <w:webHidden/>
          </w:rPr>
          <w:fldChar w:fldCharType="begin"/>
        </w:r>
        <w:r w:rsidR="009D1DD7">
          <w:rPr>
            <w:noProof/>
            <w:webHidden/>
          </w:rPr>
          <w:instrText xml:space="preserve"> PAGEREF _Toc144886266 \h </w:instrText>
        </w:r>
        <w:r w:rsidR="009D1DD7">
          <w:rPr>
            <w:noProof/>
            <w:webHidden/>
          </w:rPr>
        </w:r>
        <w:r w:rsidR="009D1DD7">
          <w:rPr>
            <w:noProof/>
            <w:webHidden/>
          </w:rPr>
          <w:fldChar w:fldCharType="separate"/>
        </w:r>
        <w:r w:rsidR="000C766B">
          <w:rPr>
            <w:noProof/>
            <w:webHidden/>
          </w:rPr>
          <w:t>183</w:t>
        </w:r>
        <w:r w:rsidR="009D1DD7">
          <w:rPr>
            <w:noProof/>
            <w:webHidden/>
          </w:rPr>
          <w:fldChar w:fldCharType="end"/>
        </w:r>
      </w:hyperlink>
    </w:p>
    <w:p w14:paraId="041308F7" w14:textId="74B57FA2"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67" w:history="1">
        <w:r w:rsidR="009D1DD7" w:rsidRPr="000B6092">
          <w:rPr>
            <w:rStyle w:val="Hyperlink"/>
            <w:noProof/>
          </w:rPr>
          <w:t>6.3.1</w:t>
        </w:r>
        <w:r w:rsidR="009D1DD7">
          <w:rPr>
            <w:rFonts w:eastAsiaTheme="minorEastAsia" w:cstheme="minorBidi"/>
            <w:noProof/>
            <w:kern w:val="2"/>
            <w:sz w:val="24"/>
            <w:lang w:eastAsia="en-GB"/>
            <w14:ligatures w14:val="standardContextual"/>
          </w:rPr>
          <w:tab/>
        </w:r>
        <w:r w:rsidR="009D1DD7" w:rsidRPr="000B6092">
          <w:rPr>
            <w:rStyle w:val="Hyperlink"/>
            <w:noProof/>
          </w:rPr>
          <w:t>Addressing reconciliation issues</w:t>
        </w:r>
        <w:r w:rsidR="009D1DD7">
          <w:rPr>
            <w:noProof/>
            <w:webHidden/>
          </w:rPr>
          <w:tab/>
        </w:r>
        <w:r w:rsidR="009D1DD7">
          <w:rPr>
            <w:noProof/>
            <w:webHidden/>
          </w:rPr>
          <w:fldChar w:fldCharType="begin"/>
        </w:r>
        <w:r w:rsidR="009D1DD7">
          <w:rPr>
            <w:noProof/>
            <w:webHidden/>
          </w:rPr>
          <w:instrText xml:space="preserve"> PAGEREF _Toc144886267 \h </w:instrText>
        </w:r>
        <w:r w:rsidR="009D1DD7">
          <w:rPr>
            <w:noProof/>
            <w:webHidden/>
          </w:rPr>
        </w:r>
        <w:r w:rsidR="009D1DD7">
          <w:rPr>
            <w:noProof/>
            <w:webHidden/>
          </w:rPr>
          <w:fldChar w:fldCharType="separate"/>
        </w:r>
        <w:r w:rsidR="000C766B">
          <w:rPr>
            <w:noProof/>
            <w:webHidden/>
          </w:rPr>
          <w:t>183</w:t>
        </w:r>
        <w:r w:rsidR="009D1DD7">
          <w:rPr>
            <w:noProof/>
            <w:webHidden/>
          </w:rPr>
          <w:fldChar w:fldCharType="end"/>
        </w:r>
      </w:hyperlink>
    </w:p>
    <w:p w14:paraId="694BAF77" w14:textId="61B254E7"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68" w:history="1">
        <w:r w:rsidR="009D1DD7" w:rsidRPr="000B6092">
          <w:rPr>
            <w:rStyle w:val="Hyperlink"/>
            <w:noProof/>
          </w:rPr>
          <w:t>6.3.2</w:t>
        </w:r>
        <w:r w:rsidR="009D1DD7">
          <w:rPr>
            <w:rFonts w:eastAsiaTheme="minorEastAsia" w:cstheme="minorBidi"/>
            <w:noProof/>
            <w:kern w:val="2"/>
            <w:sz w:val="24"/>
            <w:lang w:eastAsia="en-GB"/>
            <w14:ligatures w14:val="standardContextual"/>
          </w:rPr>
          <w:tab/>
        </w:r>
        <w:r w:rsidR="009D1DD7" w:rsidRPr="000B6092">
          <w:rPr>
            <w:rStyle w:val="Hyperlink"/>
            <w:noProof/>
          </w:rPr>
          <w:t>Cost-effectiveness considerations and PBS restrictions</w:t>
        </w:r>
        <w:r w:rsidR="009D1DD7">
          <w:rPr>
            <w:noProof/>
            <w:webHidden/>
          </w:rPr>
          <w:tab/>
        </w:r>
        <w:r w:rsidR="009D1DD7">
          <w:rPr>
            <w:noProof/>
            <w:webHidden/>
          </w:rPr>
          <w:fldChar w:fldCharType="begin"/>
        </w:r>
        <w:r w:rsidR="009D1DD7">
          <w:rPr>
            <w:noProof/>
            <w:webHidden/>
          </w:rPr>
          <w:instrText xml:space="preserve"> PAGEREF _Toc144886268 \h </w:instrText>
        </w:r>
        <w:r w:rsidR="009D1DD7">
          <w:rPr>
            <w:noProof/>
            <w:webHidden/>
          </w:rPr>
        </w:r>
        <w:r w:rsidR="009D1DD7">
          <w:rPr>
            <w:noProof/>
            <w:webHidden/>
          </w:rPr>
          <w:fldChar w:fldCharType="separate"/>
        </w:r>
        <w:r w:rsidR="000C766B">
          <w:rPr>
            <w:noProof/>
            <w:webHidden/>
          </w:rPr>
          <w:t>189</w:t>
        </w:r>
        <w:r w:rsidR="009D1DD7">
          <w:rPr>
            <w:noProof/>
            <w:webHidden/>
          </w:rPr>
          <w:fldChar w:fldCharType="end"/>
        </w:r>
      </w:hyperlink>
    </w:p>
    <w:p w14:paraId="179749DD" w14:textId="147560F9"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69" w:history="1">
        <w:r w:rsidR="009D1DD7" w:rsidRPr="000B6092">
          <w:rPr>
            <w:rStyle w:val="Hyperlink"/>
            <w:noProof/>
          </w:rPr>
          <w:t>6.3.3</w:t>
        </w:r>
        <w:r w:rsidR="009D1DD7">
          <w:rPr>
            <w:rFonts w:eastAsiaTheme="minorEastAsia" w:cstheme="minorBidi"/>
            <w:noProof/>
            <w:kern w:val="2"/>
            <w:sz w:val="24"/>
            <w:lang w:eastAsia="en-GB"/>
            <w14:ligatures w14:val="standardContextual"/>
          </w:rPr>
          <w:tab/>
        </w:r>
        <w:r w:rsidR="009D1DD7" w:rsidRPr="000B6092">
          <w:rPr>
            <w:rStyle w:val="Hyperlink"/>
            <w:noProof/>
          </w:rPr>
          <w:t>Consolidating public and private items and fees</w:t>
        </w:r>
        <w:r w:rsidR="009D1DD7">
          <w:rPr>
            <w:noProof/>
            <w:webHidden/>
          </w:rPr>
          <w:tab/>
        </w:r>
        <w:r w:rsidR="009D1DD7">
          <w:rPr>
            <w:noProof/>
            <w:webHidden/>
          </w:rPr>
          <w:fldChar w:fldCharType="begin"/>
        </w:r>
        <w:r w:rsidR="009D1DD7">
          <w:rPr>
            <w:noProof/>
            <w:webHidden/>
          </w:rPr>
          <w:instrText xml:space="preserve"> PAGEREF _Toc144886269 \h </w:instrText>
        </w:r>
        <w:r w:rsidR="009D1DD7">
          <w:rPr>
            <w:noProof/>
            <w:webHidden/>
          </w:rPr>
        </w:r>
        <w:r w:rsidR="009D1DD7">
          <w:rPr>
            <w:noProof/>
            <w:webHidden/>
          </w:rPr>
          <w:fldChar w:fldCharType="separate"/>
        </w:r>
        <w:r w:rsidR="000C766B">
          <w:rPr>
            <w:noProof/>
            <w:webHidden/>
          </w:rPr>
          <w:t>191</w:t>
        </w:r>
        <w:r w:rsidR="009D1DD7">
          <w:rPr>
            <w:noProof/>
            <w:webHidden/>
          </w:rPr>
          <w:fldChar w:fldCharType="end"/>
        </w:r>
      </w:hyperlink>
    </w:p>
    <w:p w14:paraId="21F970C3" w14:textId="429C4510"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70" w:history="1">
        <w:r w:rsidR="009D1DD7" w:rsidRPr="000B6092">
          <w:rPr>
            <w:rStyle w:val="Hyperlink"/>
            <w:noProof/>
          </w:rPr>
          <w:t>6.3.4</w:t>
        </w:r>
        <w:r w:rsidR="009D1DD7">
          <w:rPr>
            <w:rFonts w:eastAsiaTheme="minorEastAsia" w:cstheme="minorBidi"/>
            <w:noProof/>
            <w:kern w:val="2"/>
            <w:sz w:val="24"/>
            <w:lang w:eastAsia="en-GB"/>
            <w14:ligatures w14:val="standardContextual"/>
          </w:rPr>
          <w:tab/>
        </w:r>
        <w:r w:rsidR="009D1DD7" w:rsidRPr="000B6092">
          <w:rPr>
            <w:rStyle w:val="Hyperlink"/>
            <w:noProof/>
          </w:rPr>
          <w:t>Recognising the importance of compounding</w:t>
        </w:r>
        <w:r w:rsidR="009D1DD7">
          <w:rPr>
            <w:noProof/>
            <w:webHidden/>
          </w:rPr>
          <w:tab/>
        </w:r>
        <w:r w:rsidR="009D1DD7">
          <w:rPr>
            <w:noProof/>
            <w:webHidden/>
          </w:rPr>
          <w:fldChar w:fldCharType="begin"/>
        </w:r>
        <w:r w:rsidR="009D1DD7">
          <w:rPr>
            <w:noProof/>
            <w:webHidden/>
          </w:rPr>
          <w:instrText xml:space="preserve"> PAGEREF _Toc144886270 \h </w:instrText>
        </w:r>
        <w:r w:rsidR="009D1DD7">
          <w:rPr>
            <w:noProof/>
            <w:webHidden/>
          </w:rPr>
        </w:r>
        <w:r w:rsidR="009D1DD7">
          <w:rPr>
            <w:noProof/>
            <w:webHidden/>
          </w:rPr>
          <w:fldChar w:fldCharType="separate"/>
        </w:r>
        <w:r w:rsidR="000C766B">
          <w:rPr>
            <w:noProof/>
            <w:webHidden/>
          </w:rPr>
          <w:t>193</w:t>
        </w:r>
        <w:r w:rsidR="009D1DD7">
          <w:rPr>
            <w:noProof/>
            <w:webHidden/>
          </w:rPr>
          <w:fldChar w:fldCharType="end"/>
        </w:r>
      </w:hyperlink>
    </w:p>
    <w:p w14:paraId="7967BBA2" w14:textId="59C3E74E"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71" w:history="1">
        <w:r w:rsidR="009D1DD7" w:rsidRPr="000B6092">
          <w:rPr>
            <w:rStyle w:val="Hyperlink"/>
            <w:noProof/>
          </w:rPr>
          <w:t>6.3.5</w:t>
        </w:r>
        <w:r w:rsidR="009D1DD7">
          <w:rPr>
            <w:rFonts w:eastAsiaTheme="minorEastAsia" w:cstheme="minorBidi"/>
            <w:noProof/>
            <w:kern w:val="2"/>
            <w:sz w:val="24"/>
            <w:lang w:eastAsia="en-GB"/>
            <w14:ligatures w14:val="standardContextual"/>
          </w:rPr>
          <w:tab/>
        </w:r>
        <w:r w:rsidR="009D1DD7" w:rsidRPr="000B6092">
          <w:rPr>
            <w:rStyle w:val="Hyperlink"/>
            <w:noProof/>
          </w:rPr>
          <w:t>Additional EFC Fee components</w:t>
        </w:r>
        <w:r w:rsidR="009D1DD7">
          <w:rPr>
            <w:noProof/>
            <w:webHidden/>
          </w:rPr>
          <w:tab/>
        </w:r>
        <w:r w:rsidR="009D1DD7">
          <w:rPr>
            <w:noProof/>
            <w:webHidden/>
          </w:rPr>
          <w:fldChar w:fldCharType="begin"/>
        </w:r>
        <w:r w:rsidR="009D1DD7">
          <w:rPr>
            <w:noProof/>
            <w:webHidden/>
          </w:rPr>
          <w:instrText xml:space="preserve"> PAGEREF _Toc144886271 \h </w:instrText>
        </w:r>
        <w:r w:rsidR="009D1DD7">
          <w:rPr>
            <w:noProof/>
            <w:webHidden/>
          </w:rPr>
        </w:r>
        <w:r w:rsidR="009D1DD7">
          <w:rPr>
            <w:noProof/>
            <w:webHidden/>
          </w:rPr>
          <w:fldChar w:fldCharType="separate"/>
        </w:r>
        <w:r w:rsidR="000C766B">
          <w:rPr>
            <w:noProof/>
            <w:webHidden/>
          </w:rPr>
          <w:t>196</w:t>
        </w:r>
        <w:r w:rsidR="009D1DD7">
          <w:rPr>
            <w:noProof/>
            <w:webHidden/>
          </w:rPr>
          <w:fldChar w:fldCharType="end"/>
        </w:r>
      </w:hyperlink>
    </w:p>
    <w:p w14:paraId="1B962B0B" w14:textId="0D92D620"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72" w:history="1">
        <w:r w:rsidR="009D1DD7" w:rsidRPr="000B6092">
          <w:rPr>
            <w:rStyle w:val="Hyperlink"/>
            <w:noProof/>
          </w:rPr>
          <w:t>6.3.6</w:t>
        </w:r>
        <w:r w:rsidR="009D1DD7">
          <w:rPr>
            <w:rFonts w:eastAsiaTheme="minorEastAsia" w:cstheme="minorBidi"/>
            <w:noProof/>
            <w:kern w:val="2"/>
            <w:sz w:val="24"/>
            <w:lang w:eastAsia="en-GB"/>
            <w14:ligatures w14:val="standardContextual"/>
          </w:rPr>
          <w:tab/>
        </w:r>
        <w:r w:rsidR="009D1DD7" w:rsidRPr="000B6092">
          <w:rPr>
            <w:rStyle w:val="Hyperlink"/>
            <w:noProof/>
          </w:rPr>
          <w:t>Budgetary implications of alternative payment structures</w:t>
        </w:r>
        <w:r w:rsidR="009D1DD7">
          <w:rPr>
            <w:noProof/>
            <w:webHidden/>
          </w:rPr>
          <w:tab/>
        </w:r>
        <w:r w:rsidR="009D1DD7">
          <w:rPr>
            <w:noProof/>
            <w:webHidden/>
          </w:rPr>
          <w:fldChar w:fldCharType="begin"/>
        </w:r>
        <w:r w:rsidR="009D1DD7">
          <w:rPr>
            <w:noProof/>
            <w:webHidden/>
          </w:rPr>
          <w:instrText xml:space="preserve"> PAGEREF _Toc144886272 \h </w:instrText>
        </w:r>
        <w:r w:rsidR="009D1DD7">
          <w:rPr>
            <w:noProof/>
            <w:webHidden/>
          </w:rPr>
        </w:r>
        <w:r w:rsidR="009D1DD7">
          <w:rPr>
            <w:noProof/>
            <w:webHidden/>
          </w:rPr>
          <w:fldChar w:fldCharType="separate"/>
        </w:r>
        <w:r w:rsidR="000C766B">
          <w:rPr>
            <w:noProof/>
            <w:webHidden/>
          </w:rPr>
          <w:t>198</w:t>
        </w:r>
        <w:r w:rsidR="009D1DD7">
          <w:rPr>
            <w:noProof/>
            <w:webHidden/>
          </w:rPr>
          <w:fldChar w:fldCharType="end"/>
        </w:r>
      </w:hyperlink>
    </w:p>
    <w:p w14:paraId="6AFDFBC4" w14:textId="434EA2F6" w:rsidR="009D1DD7" w:rsidRDefault="00E36C93">
      <w:pPr>
        <w:pStyle w:val="TOC1"/>
        <w:tabs>
          <w:tab w:val="left" w:pos="440"/>
          <w:tab w:val="right" w:leader="dot" w:pos="9016"/>
        </w:tabs>
        <w:rPr>
          <w:rFonts w:eastAsiaTheme="minorEastAsia" w:cstheme="minorBidi"/>
          <w:b w:val="0"/>
          <w:bCs w:val="0"/>
          <w:noProof/>
          <w:kern w:val="2"/>
          <w:sz w:val="24"/>
          <w:lang w:eastAsia="en-GB"/>
          <w14:ligatures w14:val="standardContextual"/>
        </w:rPr>
      </w:pPr>
      <w:hyperlink w:anchor="_Toc144886273" w:history="1">
        <w:r w:rsidR="009D1DD7" w:rsidRPr="000B6092">
          <w:rPr>
            <w:rStyle w:val="Hyperlink"/>
            <w:noProof/>
            <w:lang w:eastAsia="en-GB"/>
          </w:rPr>
          <w:t>7</w:t>
        </w:r>
        <w:r w:rsidR="009D1DD7">
          <w:rPr>
            <w:rFonts w:eastAsiaTheme="minorEastAsia" w:cstheme="minorBidi"/>
            <w:b w:val="0"/>
            <w:bCs w:val="0"/>
            <w:noProof/>
            <w:kern w:val="2"/>
            <w:sz w:val="24"/>
            <w:lang w:eastAsia="en-GB"/>
            <w14:ligatures w14:val="standardContextual"/>
          </w:rPr>
          <w:tab/>
        </w:r>
        <w:r w:rsidR="009D1DD7" w:rsidRPr="000B6092">
          <w:rPr>
            <w:rStyle w:val="Hyperlink"/>
            <w:noProof/>
            <w:lang w:eastAsia="en-GB"/>
          </w:rPr>
          <w:t>Discussion &amp; recommendations</w:t>
        </w:r>
        <w:r w:rsidR="009D1DD7">
          <w:rPr>
            <w:noProof/>
            <w:webHidden/>
          </w:rPr>
          <w:tab/>
        </w:r>
        <w:r w:rsidR="009D1DD7">
          <w:rPr>
            <w:noProof/>
            <w:webHidden/>
          </w:rPr>
          <w:fldChar w:fldCharType="begin"/>
        </w:r>
        <w:r w:rsidR="009D1DD7">
          <w:rPr>
            <w:noProof/>
            <w:webHidden/>
          </w:rPr>
          <w:instrText xml:space="preserve"> PAGEREF _Toc144886273 \h </w:instrText>
        </w:r>
        <w:r w:rsidR="009D1DD7">
          <w:rPr>
            <w:noProof/>
            <w:webHidden/>
          </w:rPr>
        </w:r>
        <w:r w:rsidR="009D1DD7">
          <w:rPr>
            <w:noProof/>
            <w:webHidden/>
          </w:rPr>
          <w:fldChar w:fldCharType="separate"/>
        </w:r>
        <w:r w:rsidR="000C766B">
          <w:rPr>
            <w:noProof/>
            <w:webHidden/>
          </w:rPr>
          <w:t>203</w:t>
        </w:r>
        <w:r w:rsidR="009D1DD7">
          <w:rPr>
            <w:noProof/>
            <w:webHidden/>
          </w:rPr>
          <w:fldChar w:fldCharType="end"/>
        </w:r>
      </w:hyperlink>
    </w:p>
    <w:p w14:paraId="2CB085F1" w14:textId="23AAD8A6"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74" w:history="1">
        <w:r w:rsidR="009D1DD7" w:rsidRPr="000B6092">
          <w:rPr>
            <w:rStyle w:val="Hyperlink"/>
            <w:noProof/>
          </w:rPr>
          <w:t>7.1</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Findings and Recommendations</w:t>
        </w:r>
        <w:r w:rsidR="009D1DD7">
          <w:rPr>
            <w:noProof/>
            <w:webHidden/>
          </w:rPr>
          <w:tab/>
        </w:r>
        <w:r w:rsidR="009D1DD7">
          <w:rPr>
            <w:noProof/>
            <w:webHidden/>
          </w:rPr>
          <w:fldChar w:fldCharType="begin"/>
        </w:r>
        <w:r w:rsidR="009D1DD7">
          <w:rPr>
            <w:noProof/>
            <w:webHidden/>
          </w:rPr>
          <w:instrText xml:space="preserve"> PAGEREF _Toc144886274 \h </w:instrText>
        </w:r>
        <w:r w:rsidR="009D1DD7">
          <w:rPr>
            <w:noProof/>
            <w:webHidden/>
          </w:rPr>
        </w:r>
        <w:r w:rsidR="009D1DD7">
          <w:rPr>
            <w:noProof/>
            <w:webHidden/>
          </w:rPr>
          <w:fldChar w:fldCharType="separate"/>
        </w:r>
        <w:r w:rsidR="000C766B">
          <w:rPr>
            <w:noProof/>
            <w:webHidden/>
          </w:rPr>
          <w:t>203</w:t>
        </w:r>
        <w:r w:rsidR="009D1DD7">
          <w:rPr>
            <w:noProof/>
            <w:webHidden/>
          </w:rPr>
          <w:fldChar w:fldCharType="end"/>
        </w:r>
      </w:hyperlink>
    </w:p>
    <w:p w14:paraId="0B0F2C12" w14:textId="59FEDE22"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75" w:history="1">
        <w:r w:rsidR="009D1DD7" w:rsidRPr="000B6092">
          <w:rPr>
            <w:rStyle w:val="Hyperlink"/>
            <w:noProof/>
          </w:rPr>
          <w:t>7.2</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Appropriateness and transitional arrangements</w:t>
        </w:r>
        <w:r w:rsidR="009D1DD7">
          <w:rPr>
            <w:noProof/>
            <w:webHidden/>
          </w:rPr>
          <w:tab/>
        </w:r>
        <w:r w:rsidR="009D1DD7">
          <w:rPr>
            <w:noProof/>
            <w:webHidden/>
          </w:rPr>
          <w:fldChar w:fldCharType="begin"/>
        </w:r>
        <w:r w:rsidR="009D1DD7">
          <w:rPr>
            <w:noProof/>
            <w:webHidden/>
          </w:rPr>
          <w:instrText xml:space="preserve"> PAGEREF _Toc144886275 \h </w:instrText>
        </w:r>
        <w:r w:rsidR="009D1DD7">
          <w:rPr>
            <w:noProof/>
            <w:webHidden/>
          </w:rPr>
        </w:r>
        <w:r w:rsidR="009D1DD7">
          <w:rPr>
            <w:noProof/>
            <w:webHidden/>
          </w:rPr>
          <w:fldChar w:fldCharType="separate"/>
        </w:r>
        <w:r w:rsidR="000C766B">
          <w:rPr>
            <w:noProof/>
            <w:webHidden/>
          </w:rPr>
          <w:t>210</w:t>
        </w:r>
        <w:r w:rsidR="009D1DD7">
          <w:rPr>
            <w:noProof/>
            <w:webHidden/>
          </w:rPr>
          <w:fldChar w:fldCharType="end"/>
        </w:r>
      </w:hyperlink>
    </w:p>
    <w:p w14:paraId="601A66E2" w14:textId="10285A3C"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76" w:history="1">
        <w:r w:rsidR="009D1DD7" w:rsidRPr="000B6092">
          <w:rPr>
            <w:rStyle w:val="Hyperlink"/>
            <w:noProof/>
            <w:lang w:eastAsia="en-GB"/>
          </w:rPr>
          <w:t>7.3</w:t>
        </w:r>
        <w:r w:rsidR="009D1DD7">
          <w:rPr>
            <w:rFonts w:eastAsiaTheme="minorEastAsia" w:cstheme="minorBidi"/>
            <w:i w:val="0"/>
            <w:iCs w:val="0"/>
            <w:noProof/>
            <w:kern w:val="2"/>
            <w:sz w:val="24"/>
            <w:lang w:eastAsia="en-GB"/>
            <w14:ligatures w14:val="standardContextual"/>
          </w:rPr>
          <w:tab/>
        </w:r>
        <w:r w:rsidR="009D1DD7" w:rsidRPr="000B6092">
          <w:rPr>
            <w:rStyle w:val="Hyperlink"/>
            <w:noProof/>
            <w:lang w:eastAsia="en-GB"/>
          </w:rPr>
          <w:t>Socio-political context of the Review</w:t>
        </w:r>
        <w:r w:rsidR="009D1DD7">
          <w:rPr>
            <w:noProof/>
            <w:webHidden/>
          </w:rPr>
          <w:tab/>
        </w:r>
        <w:r w:rsidR="009D1DD7">
          <w:rPr>
            <w:noProof/>
            <w:webHidden/>
          </w:rPr>
          <w:fldChar w:fldCharType="begin"/>
        </w:r>
        <w:r w:rsidR="009D1DD7">
          <w:rPr>
            <w:noProof/>
            <w:webHidden/>
          </w:rPr>
          <w:instrText xml:space="preserve"> PAGEREF _Toc144886276 \h </w:instrText>
        </w:r>
        <w:r w:rsidR="009D1DD7">
          <w:rPr>
            <w:noProof/>
            <w:webHidden/>
          </w:rPr>
        </w:r>
        <w:r w:rsidR="009D1DD7">
          <w:rPr>
            <w:noProof/>
            <w:webHidden/>
          </w:rPr>
          <w:fldChar w:fldCharType="separate"/>
        </w:r>
        <w:r w:rsidR="000C766B">
          <w:rPr>
            <w:noProof/>
            <w:webHidden/>
          </w:rPr>
          <w:t>211</w:t>
        </w:r>
        <w:r w:rsidR="009D1DD7">
          <w:rPr>
            <w:noProof/>
            <w:webHidden/>
          </w:rPr>
          <w:fldChar w:fldCharType="end"/>
        </w:r>
      </w:hyperlink>
    </w:p>
    <w:p w14:paraId="6FE9DCB7" w14:textId="4A3707E9"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77" w:history="1">
        <w:r w:rsidR="009D1DD7" w:rsidRPr="000B6092">
          <w:rPr>
            <w:rStyle w:val="Hyperlink"/>
            <w:noProof/>
          </w:rPr>
          <w:t>7.3.1</w:t>
        </w:r>
        <w:r w:rsidR="009D1DD7">
          <w:rPr>
            <w:rFonts w:eastAsiaTheme="minorEastAsia" w:cstheme="minorBidi"/>
            <w:noProof/>
            <w:kern w:val="2"/>
            <w:sz w:val="24"/>
            <w:lang w:eastAsia="en-GB"/>
            <w14:ligatures w14:val="standardContextual"/>
          </w:rPr>
          <w:tab/>
        </w:r>
        <w:r w:rsidR="009D1DD7" w:rsidRPr="000B6092">
          <w:rPr>
            <w:rStyle w:val="Hyperlink"/>
            <w:noProof/>
          </w:rPr>
          <w:t>The COVID-19 pandemic</w:t>
        </w:r>
        <w:r w:rsidR="009D1DD7">
          <w:rPr>
            <w:noProof/>
            <w:webHidden/>
          </w:rPr>
          <w:tab/>
        </w:r>
        <w:r w:rsidR="009D1DD7">
          <w:rPr>
            <w:noProof/>
            <w:webHidden/>
          </w:rPr>
          <w:fldChar w:fldCharType="begin"/>
        </w:r>
        <w:r w:rsidR="009D1DD7">
          <w:rPr>
            <w:noProof/>
            <w:webHidden/>
          </w:rPr>
          <w:instrText xml:space="preserve"> PAGEREF _Toc144886277 \h </w:instrText>
        </w:r>
        <w:r w:rsidR="009D1DD7">
          <w:rPr>
            <w:noProof/>
            <w:webHidden/>
          </w:rPr>
        </w:r>
        <w:r w:rsidR="009D1DD7">
          <w:rPr>
            <w:noProof/>
            <w:webHidden/>
          </w:rPr>
          <w:fldChar w:fldCharType="separate"/>
        </w:r>
        <w:r w:rsidR="000C766B">
          <w:rPr>
            <w:noProof/>
            <w:webHidden/>
          </w:rPr>
          <w:t>211</w:t>
        </w:r>
        <w:r w:rsidR="009D1DD7">
          <w:rPr>
            <w:noProof/>
            <w:webHidden/>
          </w:rPr>
          <w:fldChar w:fldCharType="end"/>
        </w:r>
      </w:hyperlink>
    </w:p>
    <w:p w14:paraId="79C558E8" w14:textId="33C57921" w:rsidR="009D1DD7" w:rsidRDefault="00E36C93">
      <w:pPr>
        <w:pStyle w:val="TOC3"/>
        <w:tabs>
          <w:tab w:val="left" w:pos="1100"/>
          <w:tab w:val="right" w:leader="dot" w:pos="9016"/>
        </w:tabs>
        <w:rPr>
          <w:rFonts w:eastAsiaTheme="minorEastAsia" w:cstheme="minorBidi"/>
          <w:noProof/>
          <w:kern w:val="2"/>
          <w:sz w:val="24"/>
          <w:lang w:eastAsia="en-GB"/>
          <w14:ligatures w14:val="standardContextual"/>
        </w:rPr>
      </w:pPr>
      <w:hyperlink w:anchor="_Toc144886278" w:history="1">
        <w:r w:rsidR="009D1DD7" w:rsidRPr="000B6092">
          <w:rPr>
            <w:rStyle w:val="Hyperlink"/>
            <w:noProof/>
          </w:rPr>
          <w:t>7.3.2</w:t>
        </w:r>
        <w:r w:rsidR="009D1DD7">
          <w:rPr>
            <w:rFonts w:eastAsiaTheme="minorEastAsia" w:cstheme="minorBidi"/>
            <w:noProof/>
            <w:kern w:val="2"/>
            <w:sz w:val="24"/>
            <w:lang w:eastAsia="en-GB"/>
            <w14:ligatures w14:val="standardContextual"/>
          </w:rPr>
          <w:tab/>
        </w:r>
        <w:r w:rsidR="009D1DD7" w:rsidRPr="000B6092">
          <w:rPr>
            <w:rStyle w:val="Hyperlink"/>
            <w:noProof/>
          </w:rPr>
          <w:t>Multiple reviews</w:t>
        </w:r>
        <w:r w:rsidR="009D1DD7">
          <w:rPr>
            <w:noProof/>
            <w:webHidden/>
          </w:rPr>
          <w:tab/>
        </w:r>
        <w:r w:rsidR="009D1DD7">
          <w:rPr>
            <w:noProof/>
            <w:webHidden/>
          </w:rPr>
          <w:fldChar w:fldCharType="begin"/>
        </w:r>
        <w:r w:rsidR="009D1DD7">
          <w:rPr>
            <w:noProof/>
            <w:webHidden/>
          </w:rPr>
          <w:instrText xml:space="preserve"> PAGEREF _Toc144886278 \h </w:instrText>
        </w:r>
        <w:r w:rsidR="009D1DD7">
          <w:rPr>
            <w:noProof/>
            <w:webHidden/>
          </w:rPr>
        </w:r>
        <w:r w:rsidR="009D1DD7">
          <w:rPr>
            <w:noProof/>
            <w:webHidden/>
          </w:rPr>
          <w:fldChar w:fldCharType="separate"/>
        </w:r>
        <w:r w:rsidR="000C766B">
          <w:rPr>
            <w:noProof/>
            <w:webHidden/>
          </w:rPr>
          <w:t>212</w:t>
        </w:r>
        <w:r w:rsidR="009D1DD7">
          <w:rPr>
            <w:noProof/>
            <w:webHidden/>
          </w:rPr>
          <w:fldChar w:fldCharType="end"/>
        </w:r>
      </w:hyperlink>
    </w:p>
    <w:p w14:paraId="22F0A2DC" w14:textId="4BAD9C1E"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79" w:history="1">
        <w:r w:rsidR="009D1DD7" w:rsidRPr="000B6092">
          <w:rPr>
            <w:rStyle w:val="Hyperlink"/>
            <w:noProof/>
          </w:rPr>
          <w:t>Appendix 1. EFC Review Terms of Reference</w:t>
        </w:r>
        <w:r w:rsidR="009D1DD7">
          <w:rPr>
            <w:noProof/>
            <w:webHidden/>
          </w:rPr>
          <w:tab/>
        </w:r>
        <w:r w:rsidR="009D1DD7">
          <w:rPr>
            <w:noProof/>
            <w:webHidden/>
          </w:rPr>
          <w:fldChar w:fldCharType="begin"/>
        </w:r>
        <w:r w:rsidR="009D1DD7">
          <w:rPr>
            <w:noProof/>
            <w:webHidden/>
          </w:rPr>
          <w:instrText xml:space="preserve"> PAGEREF _Toc144886279 \h </w:instrText>
        </w:r>
        <w:r w:rsidR="009D1DD7">
          <w:rPr>
            <w:noProof/>
            <w:webHidden/>
          </w:rPr>
        </w:r>
        <w:r w:rsidR="009D1DD7">
          <w:rPr>
            <w:noProof/>
            <w:webHidden/>
          </w:rPr>
          <w:fldChar w:fldCharType="separate"/>
        </w:r>
        <w:r w:rsidR="000C766B">
          <w:rPr>
            <w:noProof/>
            <w:webHidden/>
          </w:rPr>
          <w:t>214</w:t>
        </w:r>
        <w:r w:rsidR="009D1DD7">
          <w:rPr>
            <w:noProof/>
            <w:webHidden/>
          </w:rPr>
          <w:fldChar w:fldCharType="end"/>
        </w:r>
      </w:hyperlink>
    </w:p>
    <w:p w14:paraId="04A49F07" w14:textId="01E1773B"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80" w:history="1">
        <w:r w:rsidR="009D1DD7" w:rsidRPr="000B6092">
          <w:rPr>
            <w:rStyle w:val="Hyperlink"/>
            <w:noProof/>
          </w:rPr>
          <w:t>Appendix 2.  Review Governance</w:t>
        </w:r>
        <w:r w:rsidR="009D1DD7">
          <w:rPr>
            <w:noProof/>
            <w:webHidden/>
          </w:rPr>
          <w:tab/>
        </w:r>
        <w:r w:rsidR="009D1DD7">
          <w:rPr>
            <w:noProof/>
            <w:webHidden/>
          </w:rPr>
          <w:fldChar w:fldCharType="begin"/>
        </w:r>
        <w:r w:rsidR="009D1DD7">
          <w:rPr>
            <w:noProof/>
            <w:webHidden/>
          </w:rPr>
          <w:instrText xml:space="preserve"> PAGEREF _Toc144886280 \h </w:instrText>
        </w:r>
        <w:r w:rsidR="009D1DD7">
          <w:rPr>
            <w:noProof/>
            <w:webHidden/>
          </w:rPr>
        </w:r>
        <w:r w:rsidR="009D1DD7">
          <w:rPr>
            <w:noProof/>
            <w:webHidden/>
          </w:rPr>
          <w:fldChar w:fldCharType="separate"/>
        </w:r>
        <w:r w:rsidR="000C766B">
          <w:rPr>
            <w:noProof/>
            <w:webHidden/>
          </w:rPr>
          <w:t>219</w:t>
        </w:r>
        <w:r w:rsidR="009D1DD7">
          <w:rPr>
            <w:noProof/>
            <w:webHidden/>
          </w:rPr>
          <w:fldChar w:fldCharType="end"/>
        </w:r>
      </w:hyperlink>
    </w:p>
    <w:p w14:paraId="3A757F7F" w14:textId="596F2F33"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81" w:history="1">
        <w:r w:rsidR="009D1DD7" w:rsidRPr="000B6092">
          <w:rPr>
            <w:rStyle w:val="Hyperlink"/>
            <w:noProof/>
          </w:rPr>
          <w:t>Appendix 3. Literature Review—Methods and Results</w:t>
        </w:r>
        <w:r w:rsidR="009D1DD7">
          <w:rPr>
            <w:noProof/>
            <w:webHidden/>
          </w:rPr>
          <w:tab/>
        </w:r>
        <w:r w:rsidR="009D1DD7">
          <w:rPr>
            <w:noProof/>
            <w:webHidden/>
          </w:rPr>
          <w:fldChar w:fldCharType="begin"/>
        </w:r>
        <w:r w:rsidR="009D1DD7">
          <w:rPr>
            <w:noProof/>
            <w:webHidden/>
          </w:rPr>
          <w:instrText xml:space="preserve"> PAGEREF _Toc144886281 \h </w:instrText>
        </w:r>
        <w:r w:rsidR="009D1DD7">
          <w:rPr>
            <w:noProof/>
            <w:webHidden/>
          </w:rPr>
        </w:r>
        <w:r w:rsidR="009D1DD7">
          <w:rPr>
            <w:noProof/>
            <w:webHidden/>
          </w:rPr>
          <w:fldChar w:fldCharType="separate"/>
        </w:r>
        <w:r w:rsidR="000C766B">
          <w:rPr>
            <w:noProof/>
            <w:webHidden/>
          </w:rPr>
          <w:t>224</w:t>
        </w:r>
        <w:r w:rsidR="009D1DD7">
          <w:rPr>
            <w:noProof/>
            <w:webHidden/>
          </w:rPr>
          <w:fldChar w:fldCharType="end"/>
        </w:r>
      </w:hyperlink>
    </w:p>
    <w:p w14:paraId="48A90E91" w14:textId="5F758452"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82" w:history="1">
        <w:r w:rsidR="009D1DD7" w:rsidRPr="000B6092">
          <w:rPr>
            <w:rStyle w:val="Hyperlink"/>
            <w:noProof/>
          </w:rPr>
          <w:t>Appendix 4. Consultations</w:t>
        </w:r>
        <w:r w:rsidR="009D1DD7">
          <w:rPr>
            <w:noProof/>
            <w:webHidden/>
          </w:rPr>
          <w:tab/>
        </w:r>
        <w:r w:rsidR="009D1DD7">
          <w:rPr>
            <w:noProof/>
            <w:webHidden/>
          </w:rPr>
          <w:fldChar w:fldCharType="begin"/>
        </w:r>
        <w:r w:rsidR="009D1DD7">
          <w:rPr>
            <w:noProof/>
            <w:webHidden/>
          </w:rPr>
          <w:instrText xml:space="preserve"> PAGEREF _Toc144886282 \h </w:instrText>
        </w:r>
        <w:r w:rsidR="009D1DD7">
          <w:rPr>
            <w:noProof/>
            <w:webHidden/>
          </w:rPr>
        </w:r>
        <w:r w:rsidR="009D1DD7">
          <w:rPr>
            <w:noProof/>
            <w:webHidden/>
          </w:rPr>
          <w:fldChar w:fldCharType="separate"/>
        </w:r>
        <w:r w:rsidR="000C766B">
          <w:rPr>
            <w:noProof/>
            <w:webHidden/>
          </w:rPr>
          <w:t>251</w:t>
        </w:r>
        <w:r w:rsidR="009D1DD7">
          <w:rPr>
            <w:noProof/>
            <w:webHidden/>
          </w:rPr>
          <w:fldChar w:fldCharType="end"/>
        </w:r>
      </w:hyperlink>
    </w:p>
    <w:p w14:paraId="18A0ABF1" w14:textId="643EFE79"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83" w:history="1">
        <w:r w:rsidR="009D1DD7" w:rsidRPr="000B6092">
          <w:rPr>
            <w:rStyle w:val="Hyperlink"/>
            <w:noProof/>
          </w:rPr>
          <w:t>Appendix 5. Comparison of Drug Utilisation under the CPAP and EFC</w:t>
        </w:r>
        <w:r w:rsidR="009D1DD7">
          <w:rPr>
            <w:noProof/>
            <w:webHidden/>
          </w:rPr>
          <w:tab/>
        </w:r>
        <w:r w:rsidR="009D1DD7">
          <w:rPr>
            <w:noProof/>
            <w:webHidden/>
          </w:rPr>
          <w:fldChar w:fldCharType="begin"/>
        </w:r>
        <w:r w:rsidR="009D1DD7">
          <w:rPr>
            <w:noProof/>
            <w:webHidden/>
          </w:rPr>
          <w:instrText xml:space="preserve"> PAGEREF _Toc144886283 \h </w:instrText>
        </w:r>
        <w:r w:rsidR="009D1DD7">
          <w:rPr>
            <w:noProof/>
            <w:webHidden/>
          </w:rPr>
        </w:r>
        <w:r w:rsidR="009D1DD7">
          <w:rPr>
            <w:noProof/>
            <w:webHidden/>
          </w:rPr>
          <w:fldChar w:fldCharType="separate"/>
        </w:r>
        <w:r w:rsidR="000C766B">
          <w:rPr>
            <w:noProof/>
            <w:webHidden/>
          </w:rPr>
          <w:t>252</w:t>
        </w:r>
        <w:r w:rsidR="009D1DD7">
          <w:rPr>
            <w:noProof/>
            <w:webHidden/>
          </w:rPr>
          <w:fldChar w:fldCharType="end"/>
        </w:r>
      </w:hyperlink>
    </w:p>
    <w:p w14:paraId="66F0F92A" w14:textId="48DD92F1"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84" w:history="1">
        <w:r w:rsidR="009D1DD7" w:rsidRPr="000B6092">
          <w:rPr>
            <w:rStyle w:val="Hyperlink"/>
            <w:noProof/>
          </w:rPr>
          <w:t>Appendix 6. Analysis of Cancer Medicines Supplied via the PBS</w:t>
        </w:r>
        <w:r w:rsidR="009D1DD7">
          <w:rPr>
            <w:noProof/>
            <w:webHidden/>
          </w:rPr>
          <w:tab/>
        </w:r>
        <w:r w:rsidR="009D1DD7">
          <w:rPr>
            <w:noProof/>
            <w:webHidden/>
          </w:rPr>
          <w:fldChar w:fldCharType="begin"/>
        </w:r>
        <w:r w:rsidR="009D1DD7">
          <w:rPr>
            <w:noProof/>
            <w:webHidden/>
          </w:rPr>
          <w:instrText xml:space="preserve"> PAGEREF _Toc144886284 \h </w:instrText>
        </w:r>
        <w:r w:rsidR="009D1DD7">
          <w:rPr>
            <w:noProof/>
            <w:webHidden/>
          </w:rPr>
        </w:r>
        <w:r w:rsidR="009D1DD7">
          <w:rPr>
            <w:noProof/>
            <w:webHidden/>
          </w:rPr>
          <w:fldChar w:fldCharType="separate"/>
        </w:r>
        <w:r w:rsidR="000C766B">
          <w:rPr>
            <w:noProof/>
            <w:webHidden/>
          </w:rPr>
          <w:t>260</w:t>
        </w:r>
        <w:r w:rsidR="009D1DD7">
          <w:rPr>
            <w:noProof/>
            <w:webHidden/>
          </w:rPr>
          <w:fldChar w:fldCharType="end"/>
        </w:r>
      </w:hyperlink>
    </w:p>
    <w:p w14:paraId="4593BE70" w14:textId="7C286A47"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85" w:history="1">
        <w:r w:rsidR="009D1DD7" w:rsidRPr="000B6092">
          <w:rPr>
            <w:rStyle w:val="Hyperlink"/>
            <w:noProof/>
          </w:rPr>
          <w:t>Appendix 7. Distance Between Patient Residence and EFC Health Services</w:t>
        </w:r>
        <w:r w:rsidR="009D1DD7">
          <w:rPr>
            <w:noProof/>
            <w:webHidden/>
          </w:rPr>
          <w:tab/>
        </w:r>
        <w:r w:rsidR="009D1DD7">
          <w:rPr>
            <w:noProof/>
            <w:webHidden/>
          </w:rPr>
          <w:fldChar w:fldCharType="begin"/>
        </w:r>
        <w:r w:rsidR="009D1DD7">
          <w:rPr>
            <w:noProof/>
            <w:webHidden/>
          </w:rPr>
          <w:instrText xml:space="preserve"> PAGEREF _Toc144886285 \h </w:instrText>
        </w:r>
        <w:r w:rsidR="009D1DD7">
          <w:rPr>
            <w:noProof/>
            <w:webHidden/>
          </w:rPr>
        </w:r>
        <w:r w:rsidR="009D1DD7">
          <w:rPr>
            <w:noProof/>
            <w:webHidden/>
          </w:rPr>
          <w:fldChar w:fldCharType="separate"/>
        </w:r>
        <w:r w:rsidR="000C766B">
          <w:rPr>
            <w:noProof/>
            <w:webHidden/>
          </w:rPr>
          <w:t>331</w:t>
        </w:r>
        <w:r w:rsidR="009D1DD7">
          <w:rPr>
            <w:noProof/>
            <w:webHidden/>
          </w:rPr>
          <w:fldChar w:fldCharType="end"/>
        </w:r>
      </w:hyperlink>
    </w:p>
    <w:p w14:paraId="4FFDA408" w14:textId="5BE485CC"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86" w:history="1">
        <w:r w:rsidR="009D1DD7" w:rsidRPr="000B6092">
          <w:rPr>
            <w:rStyle w:val="Hyperlink"/>
            <w:noProof/>
          </w:rPr>
          <w:t>Appendix 8. Analysis of IQVIA Sales Data</w:t>
        </w:r>
        <w:r w:rsidR="009D1DD7">
          <w:rPr>
            <w:noProof/>
            <w:webHidden/>
          </w:rPr>
          <w:tab/>
        </w:r>
        <w:r w:rsidR="009D1DD7">
          <w:rPr>
            <w:noProof/>
            <w:webHidden/>
          </w:rPr>
          <w:fldChar w:fldCharType="begin"/>
        </w:r>
        <w:r w:rsidR="009D1DD7">
          <w:rPr>
            <w:noProof/>
            <w:webHidden/>
          </w:rPr>
          <w:instrText xml:space="preserve"> PAGEREF _Toc144886286 \h </w:instrText>
        </w:r>
        <w:r w:rsidR="009D1DD7">
          <w:rPr>
            <w:noProof/>
            <w:webHidden/>
          </w:rPr>
        </w:r>
        <w:r w:rsidR="009D1DD7">
          <w:rPr>
            <w:noProof/>
            <w:webHidden/>
          </w:rPr>
          <w:fldChar w:fldCharType="separate"/>
        </w:r>
        <w:r w:rsidR="000C766B">
          <w:rPr>
            <w:noProof/>
            <w:webHidden/>
          </w:rPr>
          <w:t>354</w:t>
        </w:r>
        <w:r w:rsidR="009D1DD7">
          <w:rPr>
            <w:noProof/>
            <w:webHidden/>
          </w:rPr>
          <w:fldChar w:fldCharType="end"/>
        </w:r>
      </w:hyperlink>
    </w:p>
    <w:p w14:paraId="508A9C79" w14:textId="063C8802"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87" w:history="1">
        <w:r w:rsidR="009D1DD7" w:rsidRPr="000B6092">
          <w:rPr>
            <w:rStyle w:val="Hyperlink"/>
            <w:noProof/>
          </w:rPr>
          <w:t>Appendix 9. Analysis of TGA Safety Data</w:t>
        </w:r>
        <w:r w:rsidR="009D1DD7">
          <w:rPr>
            <w:noProof/>
            <w:webHidden/>
          </w:rPr>
          <w:tab/>
        </w:r>
        <w:r w:rsidR="009D1DD7">
          <w:rPr>
            <w:noProof/>
            <w:webHidden/>
          </w:rPr>
          <w:fldChar w:fldCharType="begin"/>
        </w:r>
        <w:r w:rsidR="009D1DD7">
          <w:rPr>
            <w:noProof/>
            <w:webHidden/>
          </w:rPr>
          <w:instrText xml:space="preserve"> PAGEREF _Toc144886287 \h </w:instrText>
        </w:r>
        <w:r w:rsidR="009D1DD7">
          <w:rPr>
            <w:noProof/>
            <w:webHidden/>
          </w:rPr>
        </w:r>
        <w:r w:rsidR="009D1DD7">
          <w:rPr>
            <w:noProof/>
            <w:webHidden/>
          </w:rPr>
          <w:fldChar w:fldCharType="separate"/>
        </w:r>
        <w:r w:rsidR="000C766B">
          <w:rPr>
            <w:noProof/>
            <w:webHidden/>
          </w:rPr>
          <w:t>404</w:t>
        </w:r>
        <w:r w:rsidR="009D1DD7">
          <w:rPr>
            <w:noProof/>
            <w:webHidden/>
          </w:rPr>
          <w:fldChar w:fldCharType="end"/>
        </w:r>
      </w:hyperlink>
    </w:p>
    <w:p w14:paraId="70A1B86D" w14:textId="6D5A266D"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88" w:history="1">
        <w:r w:rsidR="009D1DD7" w:rsidRPr="000B6092">
          <w:rPr>
            <w:rStyle w:val="Hyperlink"/>
            <w:noProof/>
          </w:rPr>
          <w:t>Appendix 10. Per-mg Pricing Model</w:t>
        </w:r>
        <w:r w:rsidR="009D1DD7">
          <w:rPr>
            <w:noProof/>
            <w:webHidden/>
          </w:rPr>
          <w:tab/>
        </w:r>
        <w:r w:rsidR="009D1DD7">
          <w:rPr>
            <w:noProof/>
            <w:webHidden/>
          </w:rPr>
          <w:fldChar w:fldCharType="begin"/>
        </w:r>
        <w:r w:rsidR="009D1DD7">
          <w:rPr>
            <w:noProof/>
            <w:webHidden/>
          </w:rPr>
          <w:instrText xml:space="preserve"> PAGEREF _Toc144886288 \h </w:instrText>
        </w:r>
        <w:r w:rsidR="009D1DD7">
          <w:rPr>
            <w:noProof/>
            <w:webHidden/>
          </w:rPr>
        </w:r>
        <w:r w:rsidR="009D1DD7">
          <w:rPr>
            <w:noProof/>
            <w:webHidden/>
          </w:rPr>
          <w:fldChar w:fldCharType="separate"/>
        </w:r>
        <w:r w:rsidR="000C766B">
          <w:rPr>
            <w:noProof/>
            <w:webHidden/>
          </w:rPr>
          <w:t>426</w:t>
        </w:r>
        <w:r w:rsidR="009D1DD7">
          <w:rPr>
            <w:noProof/>
            <w:webHidden/>
          </w:rPr>
          <w:fldChar w:fldCharType="end"/>
        </w:r>
      </w:hyperlink>
    </w:p>
    <w:p w14:paraId="072D3213" w14:textId="130AE3DD"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89" w:history="1">
        <w:r w:rsidR="009D1DD7" w:rsidRPr="000B6092">
          <w:rPr>
            <w:rStyle w:val="Hyperlink"/>
            <w:noProof/>
          </w:rPr>
          <w:t>Appendix 11. Consideration of Wastage in PBAC Decision-making</w:t>
        </w:r>
        <w:r w:rsidR="009D1DD7">
          <w:rPr>
            <w:noProof/>
            <w:webHidden/>
          </w:rPr>
          <w:tab/>
        </w:r>
        <w:r w:rsidR="009D1DD7">
          <w:rPr>
            <w:noProof/>
            <w:webHidden/>
          </w:rPr>
          <w:fldChar w:fldCharType="begin"/>
        </w:r>
        <w:r w:rsidR="009D1DD7">
          <w:rPr>
            <w:noProof/>
            <w:webHidden/>
          </w:rPr>
          <w:instrText xml:space="preserve"> PAGEREF _Toc144886289 \h </w:instrText>
        </w:r>
        <w:r w:rsidR="009D1DD7">
          <w:rPr>
            <w:noProof/>
            <w:webHidden/>
          </w:rPr>
        </w:r>
        <w:r w:rsidR="009D1DD7">
          <w:rPr>
            <w:noProof/>
            <w:webHidden/>
          </w:rPr>
          <w:fldChar w:fldCharType="separate"/>
        </w:r>
        <w:r w:rsidR="000C766B">
          <w:rPr>
            <w:noProof/>
            <w:webHidden/>
          </w:rPr>
          <w:t>440</w:t>
        </w:r>
        <w:r w:rsidR="009D1DD7">
          <w:rPr>
            <w:noProof/>
            <w:webHidden/>
          </w:rPr>
          <w:fldChar w:fldCharType="end"/>
        </w:r>
      </w:hyperlink>
    </w:p>
    <w:p w14:paraId="6BE6BBC5" w14:textId="235F8259"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90" w:history="1">
        <w:r w:rsidR="009D1DD7" w:rsidRPr="000B6092">
          <w:rPr>
            <w:rStyle w:val="Hyperlink"/>
            <w:noProof/>
          </w:rPr>
          <w:t>Appendix 12. Impact of CCPS on Fee Distribution</w:t>
        </w:r>
        <w:r w:rsidR="009D1DD7">
          <w:rPr>
            <w:noProof/>
            <w:webHidden/>
          </w:rPr>
          <w:tab/>
        </w:r>
        <w:r w:rsidR="009D1DD7">
          <w:rPr>
            <w:noProof/>
            <w:webHidden/>
          </w:rPr>
          <w:fldChar w:fldCharType="begin"/>
        </w:r>
        <w:r w:rsidR="009D1DD7">
          <w:rPr>
            <w:noProof/>
            <w:webHidden/>
          </w:rPr>
          <w:instrText xml:space="preserve"> PAGEREF _Toc144886290 \h </w:instrText>
        </w:r>
        <w:r w:rsidR="009D1DD7">
          <w:rPr>
            <w:noProof/>
            <w:webHidden/>
          </w:rPr>
        </w:r>
        <w:r w:rsidR="009D1DD7">
          <w:rPr>
            <w:noProof/>
            <w:webHidden/>
          </w:rPr>
          <w:fldChar w:fldCharType="separate"/>
        </w:r>
        <w:r w:rsidR="000C766B">
          <w:rPr>
            <w:noProof/>
            <w:webHidden/>
          </w:rPr>
          <w:t>449</w:t>
        </w:r>
        <w:r w:rsidR="009D1DD7">
          <w:rPr>
            <w:noProof/>
            <w:webHidden/>
          </w:rPr>
          <w:fldChar w:fldCharType="end"/>
        </w:r>
      </w:hyperlink>
    </w:p>
    <w:p w14:paraId="0DBE6F9A" w14:textId="1B2728C2"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91" w:history="1">
        <w:r w:rsidR="009D1DD7" w:rsidRPr="000B6092">
          <w:rPr>
            <w:rStyle w:val="Hyperlink"/>
            <w:noProof/>
          </w:rPr>
          <w:t>Appendix 13. Estimating Vial Sharing on the PBS (hypothetical)</w:t>
        </w:r>
        <w:r w:rsidR="009D1DD7">
          <w:rPr>
            <w:noProof/>
            <w:webHidden/>
          </w:rPr>
          <w:tab/>
        </w:r>
        <w:r w:rsidR="009D1DD7">
          <w:rPr>
            <w:noProof/>
            <w:webHidden/>
          </w:rPr>
          <w:fldChar w:fldCharType="begin"/>
        </w:r>
        <w:r w:rsidR="009D1DD7">
          <w:rPr>
            <w:noProof/>
            <w:webHidden/>
          </w:rPr>
          <w:instrText xml:space="preserve"> PAGEREF _Toc144886291 \h </w:instrText>
        </w:r>
        <w:r w:rsidR="009D1DD7">
          <w:rPr>
            <w:noProof/>
            <w:webHidden/>
          </w:rPr>
        </w:r>
        <w:r w:rsidR="009D1DD7">
          <w:rPr>
            <w:noProof/>
            <w:webHidden/>
          </w:rPr>
          <w:fldChar w:fldCharType="separate"/>
        </w:r>
        <w:r w:rsidR="000C766B">
          <w:rPr>
            <w:noProof/>
            <w:webHidden/>
          </w:rPr>
          <w:t>451</w:t>
        </w:r>
        <w:r w:rsidR="009D1DD7">
          <w:rPr>
            <w:noProof/>
            <w:webHidden/>
          </w:rPr>
          <w:fldChar w:fldCharType="end"/>
        </w:r>
      </w:hyperlink>
    </w:p>
    <w:p w14:paraId="5DCC2429" w14:textId="3FCB30D6"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92" w:history="1">
        <w:r w:rsidR="009D1DD7" w:rsidRPr="000B6092">
          <w:rPr>
            <w:rStyle w:val="Hyperlink"/>
            <w:noProof/>
          </w:rPr>
          <w:t>Appendix 14. Comparison of Findings &amp; Recommendations Across Reviews</w:t>
        </w:r>
        <w:r w:rsidR="009D1DD7">
          <w:rPr>
            <w:noProof/>
            <w:webHidden/>
          </w:rPr>
          <w:tab/>
        </w:r>
        <w:r w:rsidR="009D1DD7">
          <w:rPr>
            <w:noProof/>
            <w:webHidden/>
          </w:rPr>
          <w:fldChar w:fldCharType="begin"/>
        </w:r>
        <w:r w:rsidR="009D1DD7">
          <w:rPr>
            <w:noProof/>
            <w:webHidden/>
          </w:rPr>
          <w:instrText xml:space="preserve"> PAGEREF _Toc144886292 \h </w:instrText>
        </w:r>
        <w:r w:rsidR="009D1DD7">
          <w:rPr>
            <w:noProof/>
            <w:webHidden/>
          </w:rPr>
        </w:r>
        <w:r w:rsidR="009D1DD7">
          <w:rPr>
            <w:noProof/>
            <w:webHidden/>
          </w:rPr>
          <w:fldChar w:fldCharType="separate"/>
        </w:r>
        <w:r w:rsidR="000C766B">
          <w:rPr>
            <w:noProof/>
            <w:webHidden/>
          </w:rPr>
          <w:t>454</w:t>
        </w:r>
        <w:r w:rsidR="009D1DD7">
          <w:rPr>
            <w:noProof/>
            <w:webHidden/>
          </w:rPr>
          <w:fldChar w:fldCharType="end"/>
        </w:r>
      </w:hyperlink>
    </w:p>
    <w:p w14:paraId="7B942217" w14:textId="0FF5C1CB"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93" w:history="1">
        <w:r w:rsidR="009D1DD7" w:rsidRPr="000B6092">
          <w:rPr>
            <w:rStyle w:val="Hyperlink"/>
            <w:noProof/>
          </w:rPr>
          <w:t>Appendix 15. Comparison of International Standards for the Compounding of Sterile Preparations</w:t>
        </w:r>
        <w:r w:rsidR="009D1DD7">
          <w:rPr>
            <w:noProof/>
            <w:webHidden/>
          </w:rPr>
          <w:tab/>
        </w:r>
        <w:r w:rsidR="009D1DD7">
          <w:rPr>
            <w:noProof/>
            <w:webHidden/>
          </w:rPr>
          <w:fldChar w:fldCharType="begin"/>
        </w:r>
        <w:r w:rsidR="009D1DD7">
          <w:rPr>
            <w:noProof/>
            <w:webHidden/>
          </w:rPr>
          <w:instrText xml:space="preserve"> PAGEREF _Toc144886293 \h </w:instrText>
        </w:r>
        <w:r w:rsidR="009D1DD7">
          <w:rPr>
            <w:noProof/>
            <w:webHidden/>
          </w:rPr>
        </w:r>
        <w:r w:rsidR="009D1DD7">
          <w:rPr>
            <w:noProof/>
            <w:webHidden/>
          </w:rPr>
          <w:fldChar w:fldCharType="separate"/>
        </w:r>
        <w:r w:rsidR="000C766B">
          <w:rPr>
            <w:noProof/>
            <w:webHidden/>
          </w:rPr>
          <w:t>461</w:t>
        </w:r>
        <w:r w:rsidR="009D1DD7">
          <w:rPr>
            <w:noProof/>
            <w:webHidden/>
          </w:rPr>
          <w:fldChar w:fldCharType="end"/>
        </w:r>
      </w:hyperlink>
    </w:p>
    <w:p w14:paraId="7CECCD74" w14:textId="57F05B30"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94" w:history="1">
        <w:r w:rsidR="009D1DD7" w:rsidRPr="000B6092">
          <w:rPr>
            <w:rStyle w:val="Hyperlink"/>
            <w:noProof/>
          </w:rPr>
          <w:t>Appendix 16. Access to Cancer Medicines in Australia: Addressing Factors Beyond the EFC Scheme</w:t>
        </w:r>
        <w:r w:rsidR="009D1DD7">
          <w:rPr>
            <w:noProof/>
            <w:webHidden/>
          </w:rPr>
          <w:tab/>
        </w:r>
        <w:r w:rsidR="009D1DD7">
          <w:rPr>
            <w:noProof/>
            <w:webHidden/>
          </w:rPr>
          <w:fldChar w:fldCharType="begin"/>
        </w:r>
        <w:r w:rsidR="009D1DD7">
          <w:rPr>
            <w:noProof/>
            <w:webHidden/>
          </w:rPr>
          <w:instrText xml:space="preserve"> PAGEREF _Toc144886294 \h </w:instrText>
        </w:r>
        <w:r w:rsidR="009D1DD7">
          <w:rPr>
            <w:noProof/>
            <w:webHidden/>
          </w:rPr>
        </w:r>
        <w:r w:rsidR="009D1DD7">
          <w:rPr>
            <w:noProof/>
            <w:webHidden/>
          </w:rPr>
          <w:fldChar w:fldCharType="separate"/>
        </w:r>
        <w:r w:rsidR="000C766B">
          <w:rPr>
            <w:noProof/>
            <w:webHidden/>
          </w:rPr>
          <w:t>464</w:t>
        </w:r>
        <w:r w:rsidR="009D1DD7">
          <w:rPr>
            <w:noProof/>
            <w:webHidden/>
          </w:rPr>
          <w:fldChar w:fldCharType="end"/>
        </w:r>
      </w:hyperlink>
    </w:p>
    <w:p w14:paraId="2392DA25" w14:textId="4F15E565" w:rsidR="009D1DD7" w:rsidRDefault="00E36C93">
      <w:pPr>
        <w:pStyle w:val="TOC1"/>
        <w:tabs>
          <w:tab w:val="right" w:leader="dot" w:pos="9016"/>
        </w:tabs>
        <w:rPr>
          <w:rFonts w:eastAsiaTheme="minorEastAsia" w:cstheme="minorBidi"/>
          <w:b w:val="0"/>
          <w:bCs w:val="0"/>
          <w:noProof/>
          <w:kern w:val="2"/>
          <w:sz w:val="24"/>
          <w:lang w:eastAsia="en-GB"/>
          <w14:ligatures w14:val="standardContextual"/>
        </w:rPr>
      </w:pPr>
      <w:hyperlink w:anchor="_Toc144886295" w:history="1">
        <w:r w:rsidR="009D1DD7" w:rsidRPr="000B6092">
          <w:rPr>
            <w:rStyle w:val="Hyperlink"/>
            <w:noProof/>
            <w:lang w:eastAsia="zh-CN" w:bidi="th-TH"/>
          </w:rPr>
          <w:t>References</w:t>
        </w:r>
        <w:r w:rsidR="009D1DD7">
          <w:rPr>
            <w:noProof/>
            <w:webHidden/>
          </w:rPr>
          <w:tab/>
        </w:r>
        <w:r w:rsidR="009D1DD7">
          <w:rPr>
            <w:noProof/>
            <w:webHidden/>
          </w:rPr>
          <w:fldChar w:fldCharType="begin"/>
        </w:r>
        <w:r w:rsidR="009D1DD7">
          <w:rPr>
            <w:noProof/>
            <w:webHidden/>
          </w:rPr>
          <w:instrText xml:space="preserve"> PAGEREF _Toc144886295 \h </w:instrText>
        </w:r>
        <w:r w:rsidR="009D1DD7">
          <w:rPr>
            <w:noProof/>
            <w:webHidden/>
          </w:rPr>
        </w:r>
        <w:r w:rsidR="009D1DD7">
          <w:rPr>
            <w:noProof/>
            <w:webHidden/>
          </w:rPr>
          <w:fldChar w:fldCharType="separate"/>
        </w:r>
        <w:r w:rsidR="000C766B">
          <w:rPr>
            <w:noProof/>
            <w:webHidden/>
          </w:rPr>
          <w:t>476</w:t>
        </w:r>
        <w:r w:rsidR="009D1DD7">
          <w:rPr>
            <w:noProof/>
            <w:webHidden/>
          </w:rPr>
          <w:fldChar w:fldCharType="end"/>
        </w:r>
      </w:hyperlink>
    </w:p>
    <w:p w14:paraId="53C792C9" w14:textId="3A823A3B" w:rsidR="009D1DD7" w:rsidRDefault="00E36C93">
      <w:pPr>
        <w:pStyle w:val="TOC1"/>
        <w:tabs>
          <w:tab w:val="left" w:pos="440"/>
          <w:tab w:val="right" w:leader="dot" w:pos="9016"/>
        </w:tabs>
        <w:rPr>
          <w:rFonts w:eastAsiaTheme="minorEastAsia" w:cstheme="minorBidi"/>
          <w:b w:val="0"/>
          <w:bCs w:val="0"/>
          <w:noProof/>
          <w:kern w:val="2"/>
          <w:sz w:val="24"/>
          <w:lang w:eastAsia="en-GB"/>
          <w14:ligatures w14:val="standardContextual"/>
        </w:rPr>
      </w:pPr>
      <w:hyperlink w:anchor="_Toc144886296" w:history="1">
        <w:r w:rsidR="009D1DD7" w:rsidRPr="000B6092">
          <w:rPr>
            <w:rStyle w:val="Hyperlink"/>
            <w:noProof/>
          </w:rPr>
          <w:t>8</w:t>
        </w:r>
        <w:r w:rsidR="009D1DD7">
          <w:rPr>
            <w:rFonts w:eastAsiaTheme="minorEastAsia" w:cstheme="minorBidi"/>
            <w:b w:val="0"/>
            <w:bCs w:val="0"/>
            <w:noProof/>
            <w:kern w:val="2"/>
            <w:sz w:val="24"/>
            <w:lang w:eastAsia="en-GB"/>
            <w14:ligatures w14:val="standardContextual"/>
          </w:rPr>
          <w:tab/>
        </w:r>
        <w:r w:rsidR="009D1DD7" w:rsidRPr="000B6092">
          <w:rPr>
            <w:rStyle w:val="Hyperlink"/>
            <w:noProof/>
          </w:rPr>
          <w:t>Addendum to the EFC Review—Summary of stakeholder feedback to the Interim Report</w:t>
        </w:r>
        <w:r w:rsidR="009D1DD7">
          <w:rPr>
            <w:noProof/>
            <w:webHidden/>
          </w:rPr>
          <w:tab/>
        </w:r>
        <w:r w:rsidR="009D1DD7">
          <w:rPr>
            <w:noProof/>
            <w:webHidden/>
          </w:rPr>
          <w:fldChar w:fldCharType="begin"/>
        </w:r>
        <w:r w:rsidR="009D1DD7">
          <w:rPr>
            <w:noProof/>
            <w:webHidden/>
          </w:rPr>
          <w:instrText xml:space="preserve"> PAGEREF _Toc144886296 \h </w:instrText>
        </w:r>
        <w:r w:rsidR="009D1DD7">
          <w:rPr>
            <w:noProof/>
            <w:webHidden/>
          </w:rPr>
        </w:r>
        <w:r w:rsidR="009D1DD7">
          <w:rPr>
            <w:noProof/>
            <w:webHidden/>
          </w:rPr>
          <w:fldChar w:fldCharType="separate"/>
        </w:r>
        <w:r w:rsidR="000C766B">
          <w:rPr>
            <w:noProof/>
            <w:webHidden/>
          </w:rPr>
          <w:t>484</w:t>
        </w:r>
        <w:r w:rsidR="009D1DD7">
          <w:rPr>
            <w:noProof/>
            <w:webHidden/>
          </w:rPr>
          <w:fldChar w:fldCharType="end"/>
        </w:r>
      </w:hyperlink>
    </w:p>
    <w:p w14:paraId="2A56FE97" w14:textId="06419B3E"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97" w:history="1">
        <w:r w:rsidR="009D1DD7" w:rsidRPr="000B6092">
          <w:rPr>
            <w:rStyle w:val="Hyperlink"/>
            <w:noProof/>
          </w:rPr>
          <w:t>8.1</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Background</w:t>
        </w:r>
        <w:r w:rsidR="009D1DD7">
          <w:rPr>
            <w:noProof/>
            <w:webHidden/>
          </w:rPr>
          <w:tab/>
        </w:r>
        <w:r w:rsidR="009D1DD7">
          <w:rPr>
            <w:noProof/>
            <w:webHidden/>
          </w:rPr>
          <w:fldChar w:fldCharType="begin"/>
        </w:r>
        <w:r w:rsidR="009D1DD7">
          <w:rPr>
            <w:noProof/>
            <w:webHidden/>
          </w:rPr>
          <w:instrText xml:space="preserve"> PAGEREF _Toc144886297 \h </w:instrText>
        </w:r>
        <w:r w:rsidR="009D1DD7">
          <w:rPr>
            <w:noProof/>
            <w:webHidden/>
          </w:rPr>
        </w:r>
        <w:r w:rsidR="009D1DD7">
          <w:rPr>
            <w:noProof/>
            <w:webHidden/>
          </w:rPr>
          <w:fldChar w:fldCharType="separate"/>
        </w:r>
        <w:r w:rsidR="000C766B">
          <w:rPr>
            <w:noProof/>
            <w:webHidden/>
          </w:rPr>
          <w:t>484</w:t>
        </w:r>
        <w:r w:rsidR="009D1DD7">
          <w:rPr>
            <w:noProof/>
            <w:webHidden/>
          </w:rPr>
          <w:fldChar w:fldCharType="end"/>
        </w:r>
      </w:hyperlink>
    </w:p>
    <w:p w14:paraId="6671AAF7" w14:textId="337C0D00"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98" w:history="1">
        <w:r w:rsidR="009D1DD7" w:rsidRPr="000B6092">
          <w:rPr>
            <w:rStyle w:val="Hyperlink"/>
            <w:noProof/>
          </w:rPr>
          <w:t>8.2</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Summary of stakeholder feedback to the Interim Report and its Recommendation</w:t>
        </w:r>
        <w:r w:rsidR="009D1DD7">
          <w:rPr>
            <w:noProof/>
            <w:webHidden/>
          </w:rPr>
          <w:tab/>
        </w:r>
        <w:r w:rsidR="009D1DD7">
          <w:rPr>
            <w:noProof/>
            <w:webHidden/>
          </w:rPr>
          <w:fldChar w:fldCharType="begin"/>
        </w:r>
        <w:r w:rsidR="009D1DD7">
          <w:rPr>
            <w:noProof/>
            <w:webHidden/>
          </w:rPr>
          <w:instrText xml:space="preserve"> PAGEREF _Toc144886298 \h </w:instrText>
        </w:r>
        <w:r w:rsidR="009D1DD7">
          <w:rPr>
            <w:noProof/>
            <w:webHidden/>
          </w:rPr>
        </w:r>
        <w:r w:rsidR="009D1DD7">
          <w:rPr>
            <w:noProof/>
            <w:webHidden/>
          </w:rPr>
          <w:fldChar w:fldCharType="separate"/>
        </w:r>
        <w:r w:rsidR="000C766B">
          <w:rPr>
            <w:noProof/>
            <w:webHidden/>
          </w:rPr>
          <w:t>484</w:t>
        </w:r>
        <w:r w:rsidR="009D1DD7">
          <w:rPr>
            <w:noProof/>
            <w:webHidden/>
          </w:rPr>
          <w:fldChar w:fldCharType="end"/>
        </w:r>
      </w:hyperlink>
    </w:p>
    <w:p w14:paraId="31B8A3D7" w14:textId="0B9A18F4"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299" w:history="1">
        <w:r w:rsidR="009D1DD7" w:rsidRPr="000B6092">
          <w:rPr>
            <w:rStyle w:val="Hyperlink"/>
            <w:noProof/>
          </w:rPr>
          <w:t>8.3</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Stakeholder clarifications, commentary regarding perceived omissions and inaccuracies</w:t>
        </w:r>
        <w:r w:rsidR="009D1DD7">
          <w:rPr>
            <w:noProof/>
            <w:webHidden/>
          </w:rPr>
          <w:tab/>
        </w:r>
        <w:r w:rsidR="009D1DD7">
          <w:rPr>
            <w:noProof/>
            <w:webHidden/>
          </w:rPr>
          <w:fldChar w:fldCharType="begin"/>
        </w:r>
        <w:r w:rsidR="009D1DD7">
          <w:rPr>
            <w:noProof/>
            <w:webHidden/>
          </w:rPr>
          <w:instrText xml:space="preserve"> PAGEREF _Toc144886299 \h </w:instrText>
        </w:r>
        <w:r w:rsidR="009D1DD7">
          <w:rPr>
            <w:noProof/>
            <w:webHidden/>
          </w:rPr>
        </w:r>
        <w:r w:rsidR="009D1DD7">
          <w:rPr>
            <w:noProof/>
            <w:webHidden/>
          </w:rPr>
          <w:fldChar w:fldCharType="separate"/>
        </w:r>
        <w:r w:rsidR="000C766B">
          <w:rPr>
            <w:noProof/>
            <w:webHidden/>
          </w:rPr>
          <w:t>501</w:t>
        </w:r>
        <w:r w:rsidR="009D1DD7">
          <w:rPr>
            <w:noProof/>
            <w:webHidden/>
          </w:rPr>
          <w:fldChar w:fldCharType="end"/>
        </w:r>
      </w:hyperlink>
    </w:p>
    <w:p w14:paraId="13724E58" w14:textId="156789B1"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300" w:history="1">
        <w:r w:rsidR="009D1DD7" w:rsidRPr="000B6092">
          <w:rPr>
            <w:rStyle w:val="Hyperlink"/>
            <w:noProof/>
          </w:rPr>
          <w:t>8.4</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Concurrent reviews and policy reform processes</w:t>
        </w:r>
        <w:r w:rsidR="009D1DD7">
          <w:rPr>
            <w:noProof/>
            <w:webHidden/>
          </w:rPr>
          <w:tab/>
        </w:r>
        <w:r w:rsidR="009D1DD7">
          <w:rPr>
            <w:noProof/>
            <w:webHidden/>
          </w:rPr>
          <w:fldChar w:fldCharType="begin"/>
        </w:r>
        <w:r w:rsidR="009D1DD7">
          <w:rPr>
            <w:noProof/>
            <w:webHidden/>
          </w:rPr>
          <w:instrText xml:space="preserve"> PAGEREF _Toc144886300 \h </w:instrText>
        </w:r>
        <w:r w:rsidR="009D1DD7">
          <w:rPr>
            <w:noProof/>
            <w:webHidden/>
          </w:rPr>
        </w:r>
        <w:r w:rsidR="009D1DD7">
          <w:rPr>
            <w:noProof/>
            <w:webHidden/>
          </w:rPr>
          <w:fldChar w:fldCharType="separate"/>
        </w:r>
        <w:r w:rsidR="000C766B">
          <w:rPr>
            <w:noProof/>
            <w:webHidden/>
          </w:rPr>
          <w:t>529</w:t>
        </w:r>
        <w:r w:rsidR="009D1DD7">
          <w:rPr>
            <w:noProof/>
            <w:webHidden/>
          </w:rPr>
          <w:fldChar w:fldCharType="end"/>
        </w:r>
      </w:hyperlink>
    </w:p>
    <w:p w14:paraId="23343447" w14:textId="421055CA" w:rsidR="009D1DD7" w:rsidRDefault="00E36C93">
      <w:pPr>
        <w:pStyle w:val="TOC2"/>
        <w:tabs>
          <w:tab w:val="left" w:pos="880"/>
          <w:tab w:val="right" w:leader="dot" w:pos="9016"/>
        </w:tabs>
        <w:rPr>
          <w:rFonts w:eastAsiaTheme="minorEastAsia" w:cstheme="minorBidi"/>
          <w:i w:val="0"/>
          <w:iCs w:val="0"/>
          <w:noProof/>
          <w:kern w:val="2"/>
          <w:sz w:val="24"/>
          <w:lang w:eastAsia="en-GB"/>
          <w14:ligatures w14:val="standardContextual"/>
        </w:rPr>
      </w:pPr>
      <w:hyperlink w:anchor="_Toc144886301" w:history="1">
        <w:r w:rsidR="009D1DD7" w:rsidRPr="000B6092">
          <w:rPr>
            <w:rStyle w:val="Hyperlink"/>
            <w:noProof/>
          </w:rPr>
          <w:t>8.5</w:t>
        </w:r>
        <w:r w:rsidR="009D1DD7">
          <w:rPr>
            <w:rFonts w:eastAsiaTheme="minorEastAsia" w:cstheme="minorBidi"/>
            <w:i w:val="0"/>
            <w:iCs w:val="0"/>
            <w:noProof/>
            <w:kern w:val="2"/>
            <w:sz w:val="24"/>
            <w:lang w:eastAsia="en-GB"/>
            <w14:ligatures w14:val="standardContextual"/>
          </w:rPr>
          <w:tab/>
        </w:r>
        <w:r w:rsidR="009D1DD7" w:rsidRPr="000B6092">
          <w:rPr>
            <w:rStyle w:val="Hyperlink"/>
            <w:noProof/>
          </w:rPr>
          <w:t>Amended schedule of Recommendations</w:t>
        </w:r>
        <w:r w:rsidR="009D1DD7">
          <w:rPr>
            <w:noProof/>
            <w:webHidden/>
          </w:rPr>
          <w:tab/>
        </w:r>
        <w:r w:rsidR="009D1DD7">
          <w:rPr>
            <w:noProof/>
            <w:webHidden/>
          </w:rPr>
          <w:fldChar w:fldCharType="begin"/>
        </w:r>
        <w:r w:rsidR="009D1DD7">
          <w:rPr>
            <w:noProof/>
            <w:webHidden/>
          </w:rPr>
          <w:instrText xml:space="preserve"> PAGEREF _Toc144886301 \h </w:instrText>
        </w:r>
        <w:r w:rsidR="009D1DD7">
          <w:rPr>
            <w:noProof/>
            <w:webHidden/>
          </w:rPr>
        </w:r>
        <w:r w:rsidR="009D1DD7">
          <w:rPr>
            <w:noProof/>
            <w:webHidden/>
          </w:rPr>
          <w:fldChar w:fldCharType="separate"/>
        </w:r>
        <w:r w:rsidR="000C766B">
          <w:rPr>
            <w:noProof/>
            <w:webHidden/>
          </w:rPr>
          <w:t>530</w:t>
        </w:r>
        <w:r w:rsidR="009D1DD7">
          <w:rPr>
            <w:noProof/>
            <w:webHidden/>
          </w:rPr>
          <w:fldChar w:fldCharType="end"/>
        </w:r>
      </w:hyperlink>
    </w:p>
    <w:p w14:paraId="0857DA72" w14:textId="24C64503" w:rsidR="009C03FE" w:rsidRPr="009E5255" w:rsidRDefault="004C4933" w:rsidP="00720402">
      <w:pPr>
        <w:pStyle w:val="Heading1"/>
        <w:numPr>
          <w:ilvl w:val="0"/>
          <w:numId w:val="0"/>
        </w:numPr>
        <w:ind w:left="432" w:hanging="432"/>
      </w:pPr>
      <w:r w:rsidRPr="009E5255">
        <w:rPr>
          <w:rFonts w:asciiTheme="minorHAnsi" w:hAnsiTheme="minorHAnsi" w:cstheme="minorHAnsi"/>
          <w:sz w:val="20"/>
        </w:rPr>
        <w:fldChar w:fldCharType="end"/>
      </w:r>
      <w:bookmarkStart w:id="3" w:name="_Toc144886198"/>
      <w:bookmarkEnd w:id="2"/>
      <w:r w:rsidR="0064385E" w:rsidRPr="009E5255">
        <w:t>Acronyms</w:t>
      </w:r>
      <w:bookmarkEnd w:id="3"/>
    </w:p>
    <w:tbl>
      <w:tblPr>
        <w:tblStyle w:val="TableGrid"/>
        <w:tblW w:w="0" w:type="auto"/>
        <w:tblLook w:val="04A0" w:firstRow="1" w:lastRow="0" w:firstColumn="1" w:lastColumn="0" w:noHBand="0" w:noVBand="1"/>
        <w:tblCaption w:val="Acronyms"/>
      </w:tblPr>
      <w:tblGrid>
        <w:gridCol w:w="1271"/>
        <w:gridCol w:w="5584"/>
      </w:tblGrid>
      <w:tr w:rsidR="0017278B" w:rsidRPr="009E5255" w14:paraId="22E0BFB1" w14:textId="77777777" w:rsidTr="00AB7BE5">
        <w:tc>
          <w:tcPr>
            <w:tcW w:w="1271" w:type="dxa"/>
          </w:tcPr>
          <w:p w14:paraId="661E9FD9" w14:textId="3C03ADFC" w:rsidR="0017278B" w:rsidRPr="009E5255" w:rsidRDefault="0017278B" w:rsidP="000C0B17">
            <w:pPr>
              <w:spacing w:before="0" w:after="0" w:line="240" w:lineRule="auto"/>
            </w:pPr>
            <w:r w:rsidRPr="009E5255">
              <w:t>ABC</w:t>
            </w:r>
          </w:p>
        </w:tc>
        <w:tc>
          <w:tcPr>
            <w:tcW w:w="5584" w:type="dxa"/>
          </w:tcPr>
          <w:p w14:paraId="3FE72E1C" w14:textId="3248C0B9" w:rsidR="0017278B" w:rsidRPr="009E5255" w:rsidRDefault="0017278B" w:rsidP="000C0B17">
            <w:pPr>
              <w:spacing w:before="0" w:after="0" w:line="240" w:lineRule="auto"/>
            </w:pPr>
            <w:r w:rsidRPr="009E5255">
              <w:t>Activity</w:t>
            </w:r>
            <w:r w:rsidR="001C11B5" w:rsidRPr="009E5255">
              <w:t>-</w:t>
            </w:r>
            <w:r w:rsidRPr="009E5255">
              <w:t>based costing</w:t>
            </w:r>
          </w:p>
        </w:tc>
      </w:tr>
      <w:tr w:rsidR="006278D9" w:rsidRPr="009E5255" w14:paraId="4B287DC2" w14:textId="77777777" w:rsidTr="00AB7BE5">
        <w:tc>
          <w:tcPr>
            <w:tcW w:w="1271" w:type="dxa"/>
          </w:tcPr>
          <w:p w14:paraId="345B3020" w14:textId="77777777" w:rsidR="006278D9" w:rsidRPr="009E5255" w:rsidRDefault="006278D9" w:rsidP="000C0B17">
            <w:pPr>
              <w:spacing w:before="0" w:after="0" w:line="240" w:lineRule="auto"/>
            </w:pPr>
            <w:r w:rsidRPr="009E5255">
              <w:t>AE</w:t>
            </w:r>
          </w:p>
        </w:tc>
        <w:tc>
          <w:tcPr>
            <w:tcW w:w="5584" w:type="dxa"/>
          </w:tcPr>
          <w:p w14:paraId="295208CE" w14:textId="77777777" w:rsidR="006278D9" w:rsidRPr="009E5255" w:rsidRDefault="006278D9" w:rsidP="000C0B17">
            <w:pPr>
              <w:spacing w:before="0" w:after="0" w:line="240" w:lineRule="auto"/>
            </w:pPr>
            <w:r w:rsidRPr="009E5255">
              <w:t>Adverse event</w:t>
            </w:r>
          </w:p>
        </w:tc>
      </w:tr>
      <w:tr w:rsidR="00FF1E33" w:rsidRPr="009E5255" w14:paraId="40510CA8" w14:textId="77777777" w:rsidTr="00AB7BE5">
        <w:tc>
          <w:tcPr>
            <w:tcW w:w="1271" w:type="dxa"/>
          </w:tcPr>
          <w:p w14:paraId="753CE32E" w14:textId="7317969C" w:rsidR="00FF1E33" w:rsidRPr="009E5255" w:rsidRDefault="00FF1E33" w:rsidP="00D31DBA">
            <w:pPr>
              <w:spacing w:before="0" w:after="0" w:line="240" w:lineRule="auto"/>
            </w:pPr>
            <w:r w:rsidRPr="009E5255">
              <w:t>AEMP</w:t>
            </w:r>
          </w:p>
        </w:tc>
        <w:tc>
          <w:tcPr>
            <w:tcW w:w="5584" w:type="dxa"/>
          </w:tcPr>
          <w:p w14:paraId="3BE44C54" w14:textId="00E19511" w:rsidR="00FF1E33" w:rsidRPr="009E5255" w:rsidRDefault="00FF1E33" w:rsidP="00D31DBA">
            <w:pPr>
              <w:spacing w:before="0" w:after="0" w:line="240" w:lineRule="auto"/>
            </w:pPr>
            <w:r w:rsidRPr="009E5255">
              <w:t>Approved ex-manufacturer price</w:t>
            </w:r>
          </w:p>
        </w:tc>
      </w:tr>
      <w:tr w:rsidR="00DE7C3B" w:rsidRPr="009E5255" w14:paraId="116FE24D" w14:textId="77777777" w:rsidTr="00AB7BE5">
        <w:tc>
          <w:tcPr>
            <w:tcW w:w="1271" w:type="dxa"/>
          </w:tcPr>
          <w:p w14:paraId="319475C4" w14:textId="67829782" w:rsidR="00DE7C3B" w:rsidRPr="009E5255" w:rsidRDefault="00DE7C3B" w:rsidP="00D31DBA">
            <w:pPr>
              <w:spacing w:before="0" w:after="0" w:line="240" w:lineRule="auto"/>
            </w:pPr>
            <w:r w:rsidRPr="009E5255">
              <w:t>AHA</w:t>
            </w:r>
          </w:p>
        </w:tc>
        <w:tc>
          <w:tcPr>
            <w:tcW w:w="5584" w:type="dxa"/>
          </w:tcPr>
          <w:p w14:paraId="2776BE51" w14:textId="16EDB858" w:rsidR="00DE7C3B" w:rsidRPr="009E5255" w:rsidRDefault="00DE7C3B" w:rsidP="00D31DBA">
            <w:pPr>
              <w:spacing w:before="0" w:after="0" w:line="240" w:lineRule="auto"/>
            </w:pPr>
            <w:r w:rsidRPr="009E5255">
              <w:t>Australian Healthcare Associates</w:t>
            </w:r>
          </w:p>
        </w:tc>
      </w:tr>
      <w:tr w:rsidR="005E1BF0" w:rsidRPr="009E5255" w14:paraId="6A6BF8E3" w14:textId="77777777" w:rsidTr="00AB7BE5">
        <w:tc>
          <w:tcPr>
            <w:tcW w:w="1271" w:type="dxa"/>
          </w:tcPr>
          <w:p w14:paraId="4FFF35EC" w14:textId="500A0DF4" w:rsidR="005E1BF0" w:rsidRPr="009E5255" w:rsidRDefault="005E1BF0" w:rsidP="00D31DBA">
            <w:pPr>
              <w:spacing w:before="0" w:after="0" w:line="240" w:lineRule="auto"/>
            </w:pPr>
            <w:r w:rsidRPr="009E5255">
              <w:t>AHI</w:t>
            </w:r>
          </w:p>
        </w:tc>
        <w:tc>
          <w:tcPr>
            <w:tcW w:w="5584" w:type="dxa"/>
          </w:tcPr>
          <w:p w14:paraId="0CC48697" w14:textId="53BF03C9" w:rsidR="005E1BF0" w:rsidRPr="009E5255" w:rsidRDefault="005E1BF0" w:rsidP="00D31DBA">
            <w:pPr>
              <w:spacing w:before="0" w:after="0" w:line="240" w:lineRule="auto"/>
            </w:pPr>
            <w:r w:rsidRPr="009E5255">
              <w:t>Administration, Handling and Infrastructure</w:t>
            </w:r>
          </w:p>
        </w:tc>
      </w:tr>
      <w:tr w:rsidR="00802180" w:rsidRPr="009E5255" w14:paraId="3768B0CE" w14:textId="77777777" w:rsidTr="00AB7BE5">
        <w:tc>
          <w:tcPr>
            <w:tcW w:w="1271" w:type="dxa"/>
          </w:tcPr>
          <w:p w14:paraId="280918AB" w14:textId="1E1CA245" w:rsidR="00802180" w:rsidRPr="009E5255" w:rsidRDefault="00802180" w:rsidP="00D31DBA">
            <w:pPr>
              <w:spacing w:before="0" w:after="0" w:line="240" w:lineRule="auto"/>
            </w:pPr>
            <w:r w:rsidRPr="009E5255">
              <w:t>AIHW</w:t>
            </w:r>
          </w:p>
        </w:tc>
        <w:tc>
          <w:tcPr>
            <w:tcW w:w="5584" w:type="dxa"/>
          </w:tcPr>
          <w:p w14:paraId="00041365" w14:textId="215CE96E" w:rsidR="00802180" w:rsidRPr="009E5255" w:rsidRDefault="00802180" w:rsidP="00D31DBA">
            <w:pPr>
              <w:spacing w:before="0" w:after="0" w:line="240" w:lineRule="auto"/>
            </w:pPr>
            <w:r w:rsidRPr="009E5255">
              <w:t>Australian Institute of Health and Welfare</w:t>
            </w:r>
          </w:p>
        </w:tc>
      </w:tr>
      <w:tr w:rsidR="006278D9" w:rsidRPr="009E5255" w14:paraId="7FAC3452" w14:textId="77777777" w:rsidTr="00AB7BE5">
        <w:tc>
          <w:tcPr>
            <w:tcW w:w="1271" w:type="dxa"/>
          </w:tcPr>
          <w:p w14:paraId="00DE2B28" w14:textId="7E3EE055" w:rsidR="006278D9" w:rsidRPr="009E5255" w:rsidRDefault="006278D9" w:rsidP="00D31DBA">
            <w:pPr>
              <w:spacing w:before="0" w:after="0" w:line="240" w:lineRule="auto"/>
            </w:pPr>
            <w:r w:rsidRPr="009E5255">
              <w:t>ARIA</w:t>
            </w:r>
          </w:p>
        </w:tc>
        <w:tc>
          <w:tcPr>
            <w:tcW w:w="5584" w:type="dxa"/>
          </w:tcPr>
          <w:p w14:paraId="662A4BD6" w14:textId="6751C8EA" w:rsidR="006278D9" w:rsidRPr="009E5255" w:rsidRDefault="006278D9" w:rsidP="00D31DBA">
            <w:pPr>
              <w:spacing w:before="0" w:after="0" w:line="240" w:lineRule="auto"/>
            </w:pPr>
            <w:r w:rsidRPr="009E5255">
              <w:t>Accessibility/Remoteness Index of Australia</w:t>
            </w:r>
          </w:p>
        </w:tc>
      </w:tr>
      <w:tr w:rsidR="005E7020" w:rsidRPr="009E5255" w14:paraId="63E3AC5D" w14:textId="77777777" w:rsidTr="00AB7BE5">
        <w:tc>
          <w:tcPr>
            <w:tcW w:w="1271" w:type="dxa"/>
          </w:tcPr>
          <w:p w14:paraId="63DE4318" w14:textId="20FBB4F6" w:rsidR="005E7020" w:rsidRPr="009E5255" w:rsidRDefault="005E7020" w:rsidP="00D31DBA">
            <w:pPr>
              <w:spacing w:before="0" w:after="0" w:line="240" w:lineRule="auto"/>
            </w:pPr>
            <w:r w:rsidRPr="009E5255">
              <w:t>BSA</w:t>
            </w:r>
          </w:p>
        </w:tc>
        <w:tc>
          <w:tcPr>
            <w:tcW w:w="5584" w:type="dxa"/>
          </w:tcPr>
          <w:p w14:paraId="60C0EA26" w14:textId="5AEBF674" w:rsidR="005E7020" w:rsidRPr="009E5255" w:rsidRDefault="005E7020" w:rsidP="00D31DBA">
            <w:pPr>
              <w:spacing w:before="0" w:after="0" w:line="240" w:lineRule="auto"/>
            </w:pPr>
            <w:r w:rsidRPr="009E5255">
              <w:t>Body surface area</w:t>
            </w:r>
          </w:p>
        </w:tc>
      </w:tr>
      <w:tr w:rsidR="00F84083" w:rsidRPr="009E5255" w14:paraId="3053B028" w14:textId="77777777" w:rsidTr="00AB7BE5">
        <w:tc>
          <w:tcPr>
            <w:tcW w:w="1271" w:type="dxa"/>
          </w:tcPr>
          <w:p w14:paraId="50EE1AB7" w14:textId="4B2D926B" w:rsidR="00F84083" w:rsidRPr="009E5255" w:rsidRDefault="00F84083" w:rsidP="00D31DBA">
            <w:pPr>
              <w:spacing w:before="0" w:after="0" w:line="240" w:lineRule="auto"/>
            </w:pPr>
            <w:r w:rsidRPr="009E5255">
              <w:t>CHERE</w:t>
            </w:r>
          </w:p>
        </w:tc>
        <w:tc>
          <w:tcPr>
            <w:tcW w:w="5584" w:type="dxa"/>
          </w:tcPr>
          <w:p w14:paraId="5983CCC6" w14:textId="2E570224" w:rsidR="00F84083" w:rsidRPr="009E5255" w:rsidRDefault="00F84083" w:rsidP="00D31DBA">
            <w:pPr>
              <w:spacing w:before="0" w:after="0" w:line="240" w:lineRule="auto"/>
            </w:pPr>
            <w:r w:rsidRPr="009E5255">
              <w:t>Centre for Health Economics Research and Evaluation</w:t>
            </w:r>
          </w:p>
        </w:tc>
      </w:tr>
      <w:tr w:rsidR="006E6F07" w:rsidRPr="009E5255" w14:paraId="57300A81" w14:textId="77777777" w:rsidTr="00AB7BE5">
        <w:tc>
          <w:tcPr>
            <w:tcW w:w="1271" w:type="dxa"/>
          </w:tcPr>
          <w:p w14:paraId="49F5E387" w14:textId="1EC26A6C" w:rsidR="006E6F07" w:rsidRPr="009E5255" w:rsidRDefault="006E6F07" w:rsidP="00D31DBA">
            <w:pPr>
              <w:spacing w:before="0" w:after="0" w:line="240" w:lineRule="auto"/>
            </w:pPr>
            <w:r w:rsidRPr="009E5255">
              <w:t>CI</w:t>
            </w:r>
          </w:p>
        </w:tc>
        <w:tc>
          <w:tcPr>
            <w:tcW w:w="5584" w:type="dxa"/>
          </w:tcPr>
          <w:p w14:paraId="79268E5A" w14:textId="5FFFEEF1" w:rsidR="006E6F07" w:rsidRPr="009E5255" w:rsidRDefault="006E6F07" w:rsidP="00D31DBA">
            <w:pPr>
              <w:spacing w:before="0" w:after="0" w:line="240" w:lineRule="auto"/>
            </w:pPr>
            <w:r w:rsidRPr="009E5255">
              <w:t>Confidence interval</w:t>
            </w:r>
          </w:p>
        </w:tc>
      </w:tr>
      <w:tr w:rsidR="00FB0C02" w:rsidRPr="009E5255" w14:paraId="6D06CBE4" w14:textId="77777777" w:rsidTr="00AB7BE5">
        <w:tc>
          <w:tcPr>
            <w:tcW w:w="1271" w:type="dxa"/>
          </w:tcPr>
          <w:p w14:paraId="705BEFA3" w14:textId="1BA1339F" w:rsidR="00FB0C02" w:rsidRPr="009E5255" w:rsidRDefault="00FB0C02" w:rsidP="00D31DBA">
            <w:pPr>
              <w:spacing w:before="0" w:after="0" w:line="240" w:lineRule="auto"/>
            </w:pPr>
            <w:r w:rsidRPr="009E5255">
              <w:t>C</w:t>
            </w:r>
            <w:r w:rsidR="00DE7C3B" w:rsidRPr="009E5255">
              <w:t>C</w:t>
            </w:r>
            <w:r w:rsidRPr="009E5255">
              <w:t>PS</w:t>
            </w:r>
          </w:p>
        </w:tc>
        <w:tc>
          <w:tcPr>
            <w:tcW w:w="5584" w:type="dxa"/>
          </w:tcPr>
          <w:p w14:paraId="12053674" w14:textId="099F3C48" w:rsidR="00FB0C02" w:rsidRPr="009E5255" w:rsidRDefault="00FB0C02" w:rsidP="00D31DBA">
            <w:pPr>
              <w:spacing w:before="0" w:after="0" w:line="240" w:lineRule="auto"/>
            </w:pPr>
            <w:r w:rsidRPr="009E5255">
              <w:t>Chemotherapy Compounding Payment Scheme</w:t>
            </w:r>
          </w:p>
        </w:tc>
      </w:tr>
      <w:tr w:rsidR="0071049E" w:rsidRPr="009E5255" w14:paraId="6E5EDF60" w14:textId="77777777" w:rsidTr="00AB7BE5">
        <w:tc>
          <w:tcPr>
            <w:tcW w:w="1271" w:type="dxa"/>
          </w:tcPr>
          <w:p w14:paraId="20DF496F" w14:textId="498A62D6" w:rsidR="0071049E" w:rsidRPr="009E5255" w:rsidRDefault="0071049E" w:rsidP="00D31DBA">
            <w:pPr>
              <w:spacing w:before="0" w:after="0" w:line="240" w:lineRule="auto"/>
            </w:pPr>
            <w:r w:rsidRPr="009E5255">
              <w:t>CDU</w:t>
            </w:r>
          </w:p>
        </w:tc>
        <w:tc>
          <w:tcPr>
            <w:tcW w:w="5584" w:type="dxa"/>
          </w:tcPr>
          <w:p w14:paraId="3110D8EE" w14:textId="7F778C16" w:rsidR="0071049E" w:rsidRPr="009E5255" w:rsidRDefault="0071049E" w:rsidP="00D31DBA">
            <w:pPr>
              <w:spacing w:before="0" w:after="0" w:line="240" w:lineRule="auto"/>
            </w:pPr>
            <w:r w:rsidRPr="009E5255">
              <w:t>Chemotherapy day unity</w:t>
            </w:r>
          </w:p>
        </w:tc>
      </w:tr>
      <w:tr w:rsidR="000C140F" w:rsidRPr="009E5255" w14:paraId="763697DD" w14:textId="77777777" w:rsidTr="00AB7BE5">
        <w:tc>
          <w:tcPr>
            <w:tcW w:w="1271" w:type="dxa"/>
          </w:tcPr>
          <w:p w14:paraId="390CE278" w14:textId="24CC0C90" w:rsidR="000C140F" w:rsidRPr="009E5255" w:rsidRDefault="000C140F" w:rsidP="000C140F">
            <w:pPr>
              <w:spacing w:before="0" w:after="0" w:line="240" w:lineRule="auto"/>
            </w:pPr>
            <w:r w:rsidRPr="009E5255">
              <w:t>CPA</w:t>
            </w:r>
          </w:p>
        </w:tc>
        <w:tc>
          <w:tcPr>
            <w:tcW w:w="5584" w:type="dxa"/>
          </w:tcPr>
          <w:p w14:paraId="3E58F833" w14:textId="430AC941" w:rsidR="000C140F" w:rsidRPr="009E5255" w:rsidRDefault="000C140F" w:rsidP="000C140F">
            <w:pPr>
              <w:spacing w:before="0" w:after="0" w:line="240" w:lineRule="auto"/>
            </w:pPr>
            <w:r w:rsidRPr="009E5255">
              <w:t>(7</w:t>
            </w:r>
            <w:r w:rsidRPr="009E5255">
              <w:rPr>
                <w:vertAlign w:val="superscript"/>
              </w:rPr>
              <w:t>th</w:t>
            </w:r>
            <w:r w:rsidRPr="009E5255">
              <w:t>) Community Pharmacy Agreement</w:t>
            </w:r>
          </w:p>
        </w:tc>
      </w:tr>
      <w:tr w:rsidR="00797071" w:rsidRPr="009E5255" w14:paraId="0CA1D931" w14:textId="77777777" w:rsidTr="00AB7BE5">
        <w:tc>
          <w:tcPr>
            <w:tcW w:w="1271" w:type="dxa"/>
          </w:tcPr>
          <w:p w14:paraId="4AC9BCD5" w14:textId="47E96680" w:rsidR="00797071" w:rsidRPr="009E5255" w:rsidRDefault="00797071" w:rsidP="000C140F">
            <w:pPr>
              <w:spacing w:before="0" w:after="0" w:line="240" w:lineRule="auto"/>
            </w:pPr>
            <w:r w:rsidRPr="009E5255">
              <w:t>CPAP</w:t>
            </w:r>
          </w:p>
        </w:tc>
        <w:tc>
          <w:tcPr>
            <w:tcW w:w="5584" w:type="dxa"/>
          </w:tcPr>
          <w:p w14:paraId="385E16EA" w14:textId="6D0622F8" w:rsidR="00797071" w:rsidRPr="009E5255" w:rsidRDefault="00797071" w:rsidP="000C140F">
            <w:pPr>
              <w:spacing w:before="0" w:after="0" w:line="240" w:lineRule="auto"/>
            </w:pPr>
            <w:r w:rsidRPr="009E5255">
              <w:t>Chemotherapy Product Access Program</w:t>
            </w:r>
          </w:p>
        </w:tc>
      </w:tr>
      <w:tr w:rsidR="00AA7020" w:rsidRPr="009E5255" w14:paraId="465A5156" w14:textId="77777777" w:rsidTr="00AB7BE5">
        <w:tc>
          <w:tcPr>
            <w:tcW w:w="1271" w:type="dxa"/>
          </w:tcPr>
          <w:p w14:paraId="75EEA0A8" w14:textId="4E96170D" w:rsidR="00AA7020" w:rsidRPr="009E5255" w:rsidRDefault="00AA7020" w:rsidP="00D31DBA">
            <w:pPr>
              <w:spacing w:before="0" w:after="0" w:line="240" w:lineRule="auto"/>
            </w:pPr>
            <w:r w:rsidRPr="009E5255">
              <w:t>CSO</w:t>
            </w:r>
          </w:p>
        </w:tc>
        <w:tc>
          <w:tcPr>
            <w:tcW w:w="5584" w:type="dxa"/>
          </w:tcPr>
          <w:p w14:paraId="5E964823" w14:textId="4E529B83" w:rsidR="00AA7020" w:rsidRPr="009E5255" w:rsidRDefault="00AA7020" w:rsidP="00D31DBA">
            <w:pPr>
              <w:spacing w:before="0" w:after="0" w:line="240" w:lineRule="auto"/>
            </w:pPr>
            <w:r w:rsidRPr="009E5255">
              <w:t>Community Service Obligation</w:t>
            </w:r>
          </w:p>
        </w:tc>
      </w:tr>
      <w:tr w:rsidR="00024E29" w:rsidRPr="009E5255" w14:paraId="5BBB34A4" w14:textId="77777777" w:rsidTr="00AB7BE5">
        <w:tc>
          <w:tcPr>
            <w:tcW w:w="1271" w:type="dxa"/>
          </w:tcPr>
          <w:p w14:paraId="47A3BD27" w14:textId="65F25E21" w:rsidR="00024E29" w:rsidRPr="009E5255" w:rsidRDefault="00024E29" w:rsidP="00D31DBA">
            <w:pPr>
              <w:spacing w:before="0" w:after="0" w:line="240" w:lineRule="auto"/>
            </w:pPr>
            <w:r w:rsidRPr="009E5255">
              <w:t>CSTD</w:t>
            </w:r>
          </w:p>
        </w:tc>
        <w:tc>
          <w:tcPr>
            <w:tcW w:w="5584" w:type="dxa"/>
          </w:tcPr>
          <w:p w14:paraId="6F9C56CF" w14:textId="7A4B6844" w:rsidR="00024E29" w:rsidRPr="009E5255" w:rsidRDefault="00024E29" w:rsidP="00D31DBA">
            <w:pPr>
              <w:spacing w:before="0" w:after="0" w:line="240" w:lineRule="auto"/>
            </w:pPr>
            <w:r w:rsidRPr="009E5255">
              <w:t>Closed system transfer devices</w:t>
            </w:r>
          </w:p>
        </w:tc>
      </w:tr>
      <w:tr w:rsidR="009B4350" w:rsidRPr="009E5255" w14:paraId="3AEE9C5C" w14:textId="77777777" w:rsidTr="00AB7BE5">
        <w:tc>
          <w:tcPr>
            <w:tcW w:w="1271" w:type="dxa"/>
          </w:tcPr>
          <w:p w14:paraId="6620DC0D" w14:textId="324F8833" w:rsidR="009B4350" w:rsidRPr="009E5255" w:rsidRDefault="009B4350" w:rsidP="00D31DBA">
            <w:pPr>
              <w:spacing w:before="0" w:after="0" w:line="240" w:lineRule="auto"/>
            </w:pPr>
            <w:r w:rsidRPr="009E5255">
              <w:t>CTG</w:t>
            </w:r>
          </w:p>
        </w:tc>
        <w:tc>
          <w:tcPr>
            <w:tcW w:w="5584" w:type="dxa"/>
          </w:tcPr>
          <w:p w14:paraId="15A6CC0C" w14:textId="1B939A51" w:rsidR="009B4350" w:rsidRPr="009E5255" w:rsidRDefault="009B4350" w:rsidP="00D31DBA">
            <w:pPr>
              <w:spacing w:before="0" w:after="0" w:line="240" w:lineRule="auto"/>
            </w:pPr>
            <w:r w:rsidRPr="009E5255">
              <w:t>Close the Gap</w:t>
            </w:r>
          </w:p>
        </w:tc>
      </w:tr>
      <w:tr w:rsidR="00245CC8" w:rsidRPr="009E5255" w14:paraId="3D727D07" w14:textId="77777777" w:rsidTr="00AB7BE5">
        <w:tc>
          <w:tcPr>
            <w:tcW w:w="1271" w:type="dxa"/>
          </w:tcPr>
          <w:p w14:paraId="7BC8F292" w14:textId="6586CE3A" w:rsidR="00245CC8" w:rsidRPr="009E5255" w:rsidRDefault="00245CC8" w:rsidP="00D31DBA">
            <w:pPr>
              <w:spacing w:before="0" w:after="0" w:line="240" w:lineRule="auto"/>
            </w:pPr>
            <w:r w:rsidRPr="009E5255">
              <w:t>DAEN</w:t>
            </w:r>
          </w:p>
        </w:tc>
        <w:tc>
          <w:tcPr>
            <w:tcW w:w="5584" w:type="dxa"/>
          </w:tcPr>
          <w:p w14:paraId="670ECA44" w14:textId="2DA2F9D8" w:rsidR="00245CC8" w:rsidRPr="009E5255" w:rsidRDefault="00245CC8" w:rsidP="00D31DBA">
            <w:pPr>
              <w:spacing w:before="0" w:after="0" w:line="240" w:lineRule="auto"/>
            </w:pPr>
            <w:r w:rsidRPr="009E5255">
              <w:t>Database of Adverse Event Notifications</w:t>
            </w:r>
          </w:p>
        </w:tc>
      </w:tr>
      <w:tr w:rsidR="00F56CB5" w:rsidRPr="009E5255" w14:paraId="06C6DD46" w14:textId="77777777" w:rsidTr="00AB7BE5">
        <w:tc>
          <w:tcPr>
            <w:tcW w:w="1271" w:type="dxa"/>
          </w:tcPr>
          <w:p w14:paraId="33668C08" w14:textId="69D61098" w:rsidR="00F56CB5" w:rsidRPr="009E5255" w:rsidRDefault="00F56CB5" w:rsidP="00D31DBA">
            <w:pPr>
              <w:spacing w:before="0" w:after="0" w:line="240" w:lineRule="auto"/>
            </w:pPr>
            <w:r w:rsidRPr="009E5255">
              <w:t>DoH</w:t>
            </w:r>
          </w:p>
        </w:tc>
        <w:tc>
          <w:tcPr>
            <w:tcW w:w="5584" w:type="dxa"/>
          </w:tcPr>
          <w:p w14:paraId="0016D3C5" w14:textId="772EEA91" w:rsidR="00F56CB5" w:rsidRPr="009E5255" w:rsidRDefault="00F56CB5" w:rsidP="00D31DBA">
            <w:pPr>
              <w:spacing w:before="0" w:after="0" w:line="240" w:lineRule="auto"/>
            </w:pPr>
            <w:r w:rsidRPr="009E5255">
              <w:t>Department of Health</w:t>
            </w:r>
          </w:p>
        </w:tc>
      </w:tr>
      <w:tr w:rsidR="00FF1E33" w:rsidRPr="009E5255" w14:paraId="3345F149" w14:textId="77777777" w:rsidTr="00AB7BE5">
        <w:tc>
          <w:tcPr>
            <w:tcW w:w="1271" w:type="dxa"/>
          </w:tcPr>
          <w:p w14:paraId="6CEF8443" w14:textId="05B87AD1" w:rsidR="00FF1E33" w:rsidRPr="009E5255" w:rsidRDefault="00FF1E33" w:rsidP="00D31DBA">
            <w:pPr>
              <w:spacing w:before="0" w:after="0" w:line="240" w:lineRule="auto"/>
            </w:pPr>
            <w:r w:rsidRPr="009E5255">
              <w:t>DPMA</w:t>
            </w:r>
          </w:p>
        </w:tc>
        <w:tc>
          <w:tcPr>
            <w:tcW w:w="5584" w:type="dxa"/>
          </w:tcPr>
          <w:p w14:paraId="3BB1E90A" w14:textId="50AF555D" w:rsidR="00FF1E33" w:rsidRPr="009E5255" w:rsidRDefault="00FF1E33" w:rsidP="00D31DBA">
            <w:pPr>
              <w:spacing w:before="0" w:after="0" w:line="240" w:lineRule="auto"/>
            </w:pPr>
            <w:r w:rsidRPr="009E5255">
              <w:t>Dispensed price per maximum amount</w:t>
            </w:r>
          </w:p>
        </w:tc>
      </w:tr>
      <w:tr w:rsidR="00F84083" w:rsidRPr="009E5255" w14:paraId="14FC1865" w14:textId="77777777" w:rsidTr="00AB7BE5">
        <w:tc>
          <w:tcPr>
            <w:tcW w:w="1271" w:type="dxa"/>
          </w:tcPr>
          <w:p w14:paraId="5399D5E3" w14:textId="66CC997F" w:rsidR="00F84083" w:rsidRPr="009E5255" w:rsidRDefault="00F84083" w:rsidP="00D31DBA">
            <w:pPr>
              <w:spacing w:before="0" w:after="0" w:line="240" w:lineRule="auto"/>
            </w:pPr>
            <w:r w:rsidRPr="009E5255">
              <w:t>EFC</w:t>
            </w:r>
          </w:p>
        </w:tc>
        <w:tc>
          <w:tcPr>
            <w:tcW w:w="5584" w:type="dxa"/>
          </w:tcPr>
          <w:p w14:paraId="4FAF5927" w14:textId="47BC92FD" w:rsidR="00F84083" w:rsidRPr="009E5255" w:rsidRDefault="00F84083" w:rsidP="00D31DBA">
            <w:pPr>
              <w:spacing w:before="0" w:after="0" w:line="240" w:lineRule="auto"/>
            </w:pPr>
            <w:r w:rsidRPr="009E5255">
              <w:t>Efficient Funding of Chemotherapy program</w:t>
            </w:r>
          </w:p>
        </w:tc>
      </w:tr>
      <w:tr w:rsidR="0017278B" w:rsidRPr="009E5255" w14:paraId="2B8F36A2" w14:textId="77777777" w:rsidTr="00AB7BE5">
        <w:tc>
          <w:tcPr>
            <w:tcW w:w="1271" w:type="dxa"/>
          </w:tcPr>
          <w:p w14:paraId="57B39FE9" w14:textId="06F786A4" w:rsidR="0017278B" w:rsidRPr="009E5255" w:rsidRDefault="0017278B" w:rsidP="00D31DBA">
            <w:pPr>
              <w:spacing w:before="0" w:after="0" w:line="240" w:lineRule="auto"/>
            </w:pPr>
            <w:r w:rsidRPr="009E5255">
              <w:t>5-FU</w:t>
            </w:r>
          </w:p>
        </w:tc>
        <w:tc>
          <w:tcPr>
            <w:tcW w:w="5584" w:type="dxa"/>
          </w:tcPr>
          <w:p w14:paraId="210A84A3" w14:textId="45ABA42F" w:rsidR="0017278B" w:rsidRPr="009E5255" w:rsidRDefault="0017278B" w:rsidP="00D31DBA">
            <w:pPr>
              <w:spacing w:before="0" w:after="0" w:line="240" w:lineRule="auto"/>
            </w:pPr>
            <w:r w:rsidRPr="009E5255">
              <w:t>5 Fluorouracil</w:t>
            </w:r>
          </w:p>
        </w:tc>
      </w:tr>
      <w:tr w:rsidR="00FF499E" w:rsidRPr="009E5255" w14:paraId="55028032" w14:textId="77777777" w:rsidTr="00AB7BE5">
        <w:tc>
          <w:tcPr>
            <w:tcW w:w="1271" w:type="dxa"/>
          </w:tcPr>
          <w:p w14:paraId="18944817" w14:textId="73584E1A" w:rsidR="00FF499E" w:rsidRPr="009E5255" w:rsidRDefault="00FF499E" w:rsidP="00D31DBA">
            <w:pPr>
              <w:spacing w:before="0" w:after="0" w:line="240" w:lineRule="auto"/>
            </w:pPr>
            <w:r w:rsidRPr="009E5255">
              <w:t>FDA</w:t>
            </w:r>
          </w:p>
        </w:tc>
        <w:tc>
          <w:tcPr>
            <w:tcW w:w="5584" w:type="dxa"/>
          </w:tcPr>
          <w:p w14:paraId="0B9E5A7F" w14:textId="5BB6E9E5" w:rsidR="00FF499E" w:rsidRPr="009E5255" w:rsidRDefault="00FF499E" w:rsidP="00D31DBA">
            <w:pPr>
              <w:spacing w:before="0" w:after="0" w:line="240" w:lineRule="auto"/>
            </w:pPr>
            <w:r w:rsidRPr="009E5255">
              <w:t>Food and Drug Administration (United States)</w:t>
            </w:r>
          </w:p>
        </w:tc>
      </w:tr>
      <w:tr w:rsidR="0071049E" w:rsidRPr="009E5255" w14:paraId="0030482F" w14:textId="77777777" w:rsidTr="00AB7BE5">
        <w:tc>
          <w:tcPr>
            <w:tcW w:w="1271" w:type="dxa"/>
          </w:tcPr>
          <w:p w14:paraId="637316E7" w14:textId="4AF4011F" w:rsidR="0071049E" w:rsidRPr="009E5255" w:rsidRDefault="0071049E" w:rsidP="00D31DBA">
            <w:pPr>
              <w:spacing w:before="0" w:after="0" w:line="240" w:lineRule="auto"/>
            </w:pPr>
            <w:r w:rsidRPr="009E5255">
              <w:t>FFS</w:t>
            </w:r>
          </w:p>
        </w:tc>
        <w:tc>
          <w:tcPr>
            <w:tcW w:w="5584" w:type="dxa"/>
          </w:tcPr>
          <w:p w14:paraId="5142868A" w14:textId="623A874A" w:rsidR="0071049E" w:rsidRPr="009E5255" w:rsidRDefault="0071049E" w:rsidP="00D31DBA">
            <w:pPr>
              <w:spacing w:before="0" w:after="0" w:line="240" w:lineRule="auto"/>
            </w:pPr>
            <w:r w:rsidRPr="009E5255">
              <w:t>Fee for service</w:t>
            </w:r>
          </w:p>
        </w:tc>
      </w:tr>
      <w:tr w:rsidR="004C5542" w:rsidRPr="009E5255" w14:paraId="7593AF8B" w14:textId="77777777" w:rsidTr="00AB7BE5">
        <w:tc>
          <w:tcPr>
            <w:tcW w:w="1271" w:type="dxa"/>
          </w:tcPr>
          <w:p w14:paraId="68628134" w14:textId="03281714" w:rsidR="004C5542" w:rsidRPr="009E5255" w:rsidRDefault="004C5542" w:rsidP="00D31DBA">
            <w:pPr>
              <w:spacing w:before="0" w:after="0" w:line="240" w:lineRule="auto"/>
            </w:pPr>
            <w:r w:rsidRPr="009E5255">
              <w:t>FOLFOX</w:t>
            </w:r>
          </w:p>
        </w:tc>
        <w:tc>
          <w:tcPr>
            <w:tcW w:w="5584" w:type="dxa"/>
          </w:tcPr>
          <w:p w14:paraId="2603A9BE" w14:textId="4320D299" w:rsidR="004C5542" w:rsidRPr="009E5255" w:rsidRDefault="000C6BC2" w:rsidP="00D31DBA">
            <w:pPr>
              <w:spacing w:before="0" w:after="0" w:line="240" w:lineRule="auto"/>
            </w:pPr>
            <w:r w:rsidRPr="009E5255">
              <w:t xml:space="preserve">5-FU folinic acid </w:t>
            </w:r>
            <w:r w:rsidR="004C5542" w:rsidRPr="009E5255">
              <w:t xml:space="preserve">oxaliplatin </w:t>
            </w:r>
          </w:p>
        </w:tc>
      </w:tr>
      <w:tr w:rsidR="0012190A" w:rsidRPr="009E5255" w14:paraId="516BC8EC" w14:textId="77777777" w:rsidTr="00AB7BE5">
        <w:tc>
          <w:tcPr>
            <w:tcW w:w="1271" w:type="dxa"/>
          </w:tcPr>
          <w:p w14:paraId="06FFE2DD" w14:textId="69DAB508" w:rsidR="0012190A" w:rsidRPr="009E5255" w:rsidRDefault="0012190A" w:rsidP="00D31DBA">
            <w:pPr>
              <w:spacing w:before="0" w:after="0" w:line="240" w:lineRule="auto"/>
            </w:pPr>
            <w:r w:rsidRPr="009E5255">
              <w:t>FTE</w:t>
            </w:r>
          </w:p>
        </w:tc>
        <w:tc>
          <w:tcPr>
            <w:tcW w:w="5584" w:type="dxa"/>
          </w:tcPr>
          <w:p w14:paraId="21AEFEA5" w14:textId="2C958006" w:rsidR="0012190A" w:rsidRPr="009E5255" w:rsidRDefault="0012190A" w:rsidP="00D31DBA">
            <w:pPr>
              <w:spacing w:before="0" w:after="0" w:line="240" w:lineRule="auto"/>
            </w:pPr>
            <w:r w:rsidRPr="009E5255">
              <w:t>Full</w:t>
            </w:r>
            <w:r w:rsidR="00A55455" w:rsidRPr="009E5255">
              <w:t>-</w:t>
            </w:r>
            <w:r w:rsidRPr="009E5255">
              <w:t>time equivalent</w:t>
            </w:r>
          </w:p>
        </w:tc>
      </w:tr>
      <w:tr w:rsidR="00F21918" w:rsidRPr="009E5255" w14:paraId="7F5E4FBF" w14:textId="77777777" w:rsidTr="00AB7BE5">
        <w:tc>
          <w:tcPr>
            <w:tcW w:w="1271" w:type="dxa"/>
          </w:tcPr>
          <w:p w14:paraId="4F0A49F7" w14:textId="1534963C" w:rsidR="00F21918" w:rsidRPr="009E5255" w:rsidRDefault="00F21918" w:rsidP="00D31DBA">
            <w:pPr>
              <w:spacing w:before="0" w:after="0" w:line="240" w:lineRule="auto"/>
            </w:pPr>
            <w:r w:rsidRPr="009E5255">
              <w:t>GI</w:t>
            </w:r>
          </w:p>
        </w:tc>
        <w:tc>
          <w:tcPr>
            <w:tcW w:w="5584" w:type="dxa"/>
          </w:tcPr>
          <w:p w14:paraId="58C45784" w14:textId="18FCA11F" w:rsidR="00F21918" w:rsidRPr="009E5255" w:rsidRDefault="00F21918" w:rsidP="00D31DBA">
            <w:pPr>
              <w:spacing w:before="0" w:after="0" w:line="240" w:lineRule="auto"/>
            </w:pPr>
            <w:r w:rsidRPr="009E5255">
              <w:t>Gastrointestinal</w:t>
            </w:r>
          </w:p>
        </w:tc>
      </w:tr>
      <w:tr w:rsidR="004C408A" w:rsidRPr="009E5255" w14:paraId="70B6318F" w14:textId="77777777" w:rsidTr="00AB7BE5">
        <w:tc>
          <w:tcPr>
            <w:tcW w:w="1271" w:type="dxa"/>
          </w:tcPr>
          <w:p w14:paraId="17CAD3A8" w14:textId="64652162" w:rsidR="004C408A" w:rsidRPr="009E5255" w:rsidRDefault="004C408A" w:rsidP="00D31DBA">
            <w:pPr>
              <w:spacing w:before="0" w:after="0" w:line="240" w:lineRule="auto"/>
            </w:pPr>
            <w:r w:rsidRPr="009E5255">
              <w:t>GST</w:t>
            </w:r>
          </w:p>
        </w:tc>
        <w:tc>
          <w:tcPr>
            <w:tcW w:w="5584" w:type="dxa"/>
          </w:tcPr>
          <w:p w14:paraId="5B268B2D" w14:textId="0AC07F92" w:rsidR="004C408A" w:rsidRPr="009E5255" w:rsidRDefault="004C408A" w:rsidP="00D31DBA">
            <w:pPr>
              <w:spacing w:before="0" w:after="0" w:line="240" w:lineRule="auto"/>
            </w:pPr>
            <w:r w:rsidRPr="009E5255">
              <w:t>Goods and services tax</w:t>
            </w:r>
          </w:p>
        </w:tc>
      </w:tr>
      <w:tr w:rsidR="004C408A" w:rsidRPr="009E5255" w14:paraId="02979595" w14:textId="77777777" w:rsidTr="00AB7BE5">
        <w:tc>
          <w:tcPr>
            <w:tcW w:w="1271" w:type="dxa"/>
          </w:tcPr>
          <w:p w14:paraId="23E0A83A" w14:textId="684B838B" w:rsidR="004C408A" w:rsidRPr="009E5255" w:rsidRDefault="004C408A" w:rsidP="00D31DBA">
            <w:pPr>
              <w:spacing w:before="0" w:after="0" w:line="240" w:lineRule="auto"/>
            </w:pPr>
            <w:r w:rsidRPr="009E5255">
              <w:t>HEPA</w:t>
            </w:r>
          </w:p>
        </w:tc>
        <w:tc>
          <w:tcPr>
            <w:tcW w:w="5584" w:type="dxa"/>
          </w:tcPr>
          <w:p w14:paraId="7CA28A10" w14:textId="3B950C90" w:rsidR="004C408A" w:rsidRPr="009E5255" w:rsidRDefault="004C408A" w:rsidP="00D31DBA">
            <w:pPr>
              <w:spacing w:before="0" w:after="0" w:line="240" w:lineRule="auto"/>
            </w:pPr>
            <w:r w:rsidRPr="009E5255">
              <w:t>High efficiency particulate air (filter)</w:t>
            </w:r>
          </w:p>
        </w:tc>
      </w:tr>
      <w:tr w:rsidR="006E6F07" w:rsidRPr="009E5255" w14:paraId="6E8E79F0" w14:textId="77777777" w:rsidTr="00AB7BE5">
        <w:tc>
          <w:tcPr>
            <w:tcW w:w="1271" w:type="dxa"/>
          </w:tcPr>
          <w:p w14:paraId="7B3591CD" w14:textId="55ED8DB6" w:rsidR="006E6F07" w:rsidRPr="009E5255" w:rsidRDefault="006E6F07" w:rsidP="00D31DBA">
            <w:pPr>
              <w:spacing w:before="0" w:after="0" w:line="240" w:lineRule="auto"/>
            </w:pPr>
            <w:r w:rsidRPr="009E5255">
              <w:t>HER-2</w:t>
            </w:r>
          </w:p>
        </w:tc>
        <w:tc>
          <w:tcPr>
            <w:tcW w:w="5584" w:type="dxa"/>
          </w:tcPr>
          <w:p w14:paraId="51275FAE" w14:textId="1797A15A" w:rsidR="006E6F07" w:rsidRPr="009E5255" w:rsidRDefault="006E6F07" w:rsidP="00D31DBA">
            <w:pPr>
              <w:spacing w:before="0" w:after="0" w:line="240" w:lineRule="auto"/>
            </w:pPr>
            <w:r w:rsidRPr="009E5255">
              <w:t>Human epidermal growth factor receptor - 2</w:t>
            </w:r>
          </w:p>
        </w:tc>
      </w:tr>
      <w:tr w:rsidR="00B12376" w:rsidRPr="009E5255" w14:paraId="6A2A0440" w14:textId="77777777" w:rsidTr="00AB7BE5">
        <w:tc>
          <w:tcPr>
            <w:tcW w:w="1271" w:type="dxa"/>
          </w:tcPr>
          <w:p w14:paraId="60B08F5E" w14:textId="485E45AD" w:rsidR="00B12376" w:rsidRPr="009E5255" w:rsidRDefault="00B12376" w:rsidP="00D31DBA">
            <w:pPr>
              <w:spacing w:before="0" w:after="0" w:line="240" w:lineRule="auto"/>
            </w:pPr>
            <w:r w:rsidRPr="009E5255">
              <w:t>HTA</w:t>
            </w:r>
          </w:p>
        </w:tc>
        <w:tc>
          <w:tcPr>
            <w:tcW w:w="5584" w:type="dxa"/>
          </w:tcPr>
          <w:p w14:paraId="7078ED06" w14:textId="3AD18602" w:rsidR="00B12376" w:rsidRPr="009E5255" w:rsidRDefault="00B12376" w:rsidP="00D31DBA">
            <w:pPr>
              <w:spacing w:before="0" w:after="0" w:line="240" w:lineRule="auto"/>
            </w:pPr>
            <w:r w:rsidRPr="009E5255">
              <w:t>Health technology assessment</w:t>
            </w:r>
          </w:p>
        </w:tc>
      </w:tr>
      <w:tr w:rsidR="00024E29" w:rsidRPr="009E5255" w14:paraId="4E7FC79F" w14:textId="77777777" w:rsidTr="00AB7BE5">
        <w:tc>
          <w:tcPr>
            <w:tcW w:w="1271" w:type="dxa"/>
          </w:tcPr>
          <w:p w14:paraId="7B52356A" w14:textId="323B22D0" w:rsidR="00024E29" w:rsidRPr="009E5255" w:rsidRDefault="00024E29" w:rsidP="00D31DBA">
            <w:pPr>
              <w:spacing w:before="0" w:after="0" w:line="240" w:lineRule="auto"/>
            </w:pPr>
            <w:r w:rsidRPr="009E5255">
              <w:t>IHPA</w:t>
            </w:r>
          </w:p>
        </w:tc>
        <w:tc>
          <w:tcPr>
            <w:tcW w:w="5584" w:type="dxa"/>
          </w:tcPr>
          <w:p w14:paraId="1BD827E9" w14:textId="23FE8B23" w:rsidR="00024E29" w:rsidRPr="009E5255" w:rsidRDefault="00024E29" w:rsidP="00D31DBA">
            <w:pPr>
              <w:spacing w:before="0" w:after="0" w:line="240" w:lineRule="auto"/>
            </w:pPr>
            <w:r w:rsidRPr="009E5255">
              <w:t>Independent Hospital Pricing Authority</w:t>
            </w:r>
          </w:p>
        </w:tc>
      </w:tr>
      <w:tr w:rsidR="0052176B" w:rsidRPr="009E5255" w14:paraId="4D5CB248" w14:textId="77777777" w:rsidTr="00AB7BE5">
        <w:tc>
          <w:tcPr>
            <w:tcW w:w="1271" w:type="dxa"/>
          </w:tcPr>
          <w:p w14:paraId="5372E22D" w14:textId="2DA64796" w:rsidR="0052176B" w:rsidRPr="009E5255" w:rsidRDefault="0052176B" w:rsidP="00D31DBA">
            <w:pPr>
              <w:spacing w:before="0" w:after="0" w:line="240" w:lineRule="auto"/>
            </w:pPr>
            <w:r w:rsidRPr="009E5255">
              <w:t>IT</w:t>
            </w:r>
          </w:p>
        </w:tc>
        <w:tc>
          <w:tcPr>
            <w:tcW w:w="5584" w:type="dxa"/>
          </w:tcPr>
          <w:p w14:paraId="795BAF30" w14:textId="57C1D6CA" w:rsidR="0052176B" w:rsidRPr="009E5255" w:rsidRDefault="0052176B" w:rsidP="00D31DBA">
            <w:pPr>
              <w:spacing w:before="0" w:after="0" w:line="240" w:lineRule="auto"/>
            </w:pPr>
            <w:r w:rsidRPr="009E5255">
              <w:t>Information technology</w:t>
            </w:r>
          </w:p>
        </w:tc>
      </w:tr>
      <w:tr w:rsidR="00940505" w:rsidRPr="009E5255" w14:paraId="116F24E7" w14:textId="77777777" w:rsidTr="00AB7BE5">
        <w:tc>
          <w:tcPr>
            <w:tcW w:w="1271" w:type="dxa"/>
          </w:tcPr>
          <w:p w14:paraId="088BFCA4" w14:textId="369C2550" w:rsidR="00940505" w:rsidRPr="009E5255" w:rsidRDefault="00940505" w:rsidP="00D31DBA">
            <w:pPr>
              <w:spacing w:before="0" w:after="0" w:line="240" w:lineRule="auto"/>
            </w:pPr>
            <w:r w:rsidRPr="009E5255">
              <w:t>ICER</w:t>
            </w:r>
          </w:p>
        </w:tc>
        <w:tc>
          <w:tcPr>
            <w:tcW w:w="5584" w:type="dxa"/>
          </w:tcPr>
          <w:p w14:paraId="7D67C7F6" w14:textId="4E4304C8" w:rsidR="00940505" w:rsidRPr="009E5255" w:rsidRDefault="00940505" w:rsidP="00D31DBA">
            <w:pPr>
              <w:spacing w:before="0" w:after="0" w:line="240" w:lineRule="auto"/>
            </w:pPr>
            <w:r w:rsidRPr="009E5255">
              <w:t>Incremental cost-effectiveness ratio</w:t>
            </w:r>
          </w:p>
        </w:tc>
      </w:tr>
      <w:tr w:rsidR="0052176B" w:rsidRPr="009E5255" w14:paraId="56D9DB9E" w14:textId="77777777" w:rsidTr="00AB7BE5">
        <w:tc>
          <w:tcPr>
            <w:tcW w:w="1271" w:type="dxa"/>
          </w:tcPr>
          <w:p w14:paraId="0DAB98E7" w14:textId="77777777" w:rsidR="0052176B" w:rsidRPr="009E5255" w:rsidRDefault="0052176B" w:rsidP="00D31DBA">
            <w:pPr>
              <w:spacing w:before="0" w:after="0" w:line="240" w:lineRule="auto"/>
            </w:pPr>
            <w:r w:rsidRPr="009E5255">
              <w:t>iu</w:t>
            </w:r>
          </w:p>
        </w:tc>
        <w:tc>
          <w:tcPr>
            <w:tcW w:w="5584" w:type="dxa"/>
          </w:tcPr>
          <w:p w14:paraId="0B159AA1" w14:textId="77777777" w:rsidR="0052176B" w:rsidRPr="009E5255" w:rsidRDefault="0052176B" w:rsidP="00D31DBA">
            <w:pPr>
              <w:spacing w:before="0" w:after="0" w:line="240" w:lineRule="auto"/>
            </w:pPr>
            <w:r w:rsidRPr="009E5255">
              <w:t>International units</w:t>
            </w:r>
          </w:p>
        </w:tc>
      </w:tr>
      <w:tr w:rsidR="00356957" w:rsidRPr="009E5255" w14:paraId="40CDA00A" w14:textId="77777777" w:rsidTr="00AB7BE5">
        <w:tc>
          <w:tcPr>
            <w:tcW w:w="1271" w:type="dxa"/>
          </w:tcPr>
          <w:p w14:paraId="666F06CA" w14:textId="15B6B4D1" w:rsidR="00356957" w:rsidRPr="009E5255" w:rsidRDefault="00356957" w:rsidP="00D31DBA">
            <w:pPr>
              <w:spacing w:before="0" w:after="0" w:line="240" w:lineRule="auto"/>
            </w:pPr>
            <w:r w:rsidRPr="009E5255">
              <w:t>IV</w:t>
            </w:r>
          </w:p>
        </w:tc>
        <w:tc>
          <w:tcPr>
            <w:tcW w:w="5584" w:type="dxa"/>
          </w:tcPr>
          <w:p w14:paraId="4C645996" w14:textId="03757DB6" w:rsidR="00356957" w:rsidRPr="009E5255" w:rsidRDefault="00356957" w:rsidP="00D31DBA">
            <w:pPr>
              <w:spacing w:before="0" w:after="0" w:line="240" w:lineRule="auto"/>
            </w:pPr>
            <w:r w:rsidRPr="009E5255">
              <w:t>Intravenous</w:t>
            </w:r>
          </w:p>
        </w:tc>
      </w:tr>
      <w:tr w:rsidR="002C6FE6" w:rsidRPr="009E5255" w14:paraId="31E1E98E" w14:textId="77777777" w:rsidTr="00AB7BE5">
        <w:tc>
          <w:tcPr>
            <w:tcW w:w="1271" w:type="dxa"/>
          </w:tcPr>
          <w:p w14:paraId="3A7C24DB" w14:textId="5C1E0988" w:rsidR="002C6FE6" w:rsidRPr="009E5255" w:rsidRDefault="002C6FE6" w:rsidP="00D31DBA">
            <w:pPr>
              <w:spacing w:before="0" w:after="0" w:line="240" w:lineRule="auto"/>
            </w:pPr>
            <w:r w:rsidRPr="009E5255">
              <w:t>LHD</w:t>
            </w:r>
          </w:p>
        </w:tc>
        <w:tc>
          <w:tcPr>
            <w:tcW w:w="5584" w:type="dxa"/>
          </w:tcPr>
          <w:p w14:paraId="479ECB16" w14:textId="38B8FD5D" w:rsidR="002C6FE6" w:rsidRPr="009E5255" w:rsidRDefault="002C6FE6" w:rsidP="00D31DBA">
            <w:pPr>
              <w:spacing w:before="0" w:after="0" w:line="240" w:lineRule="auto"/>
            </w:pPr>
            <w:r w:rsidRPr="009E5255">
              <w:t>Local health district</w:t>
            </w:r>
          </w:p>
        </w:tc>
      </w:tr>
      <w:tr w:rsidR="00DE4F3F" w:rsidRPr="009E5255" w14:paraId="52771C69" w14:textId="77777777" w:rsidTr="00AB7BE5">
        <w:tc>
          <w:tcPr>
            <w:tcW w:w="1271" w:type="dxa"/>
          </w:tcPr>
          <w:p w14:paraId="727631EB" w14:textId="5C922581" w:rsidR="00DE4F3F" w:rsidRPr="009E5255" w:rsidRDefault="00DE4F3F" w:rsidP="00D31DBA">
            <w:pPr>
              <w:spacing w:before="0" w:after="0" w:line="240" w:lineRule="auto"/>
            </w:pPr>
            <w:r w:rsidRPr="009E5255">
              <w:t>LSDP</w:t>
            </w:r>
          </w:p>
        </w:tc>
        <w:tc>
          <w:tcPr>
            <w:tcW w:w="5584" w:type="dxa"/>
          </w:tcPr>
          <w:p w14:paraId="3B65FBBC" w14:textId="51AF240A" w:rsidR="00DE4F3F" w:rsidRPr="009E5255" w:rsidRDefault="00DE4F3F" w:rsidP="00D31DBA">
            <w:pPr>
              <w:spacing w:before="0" w:after="0" w:line="240" w:lineRule="auto"/>
            </w:pPr>
            <w:r w:rsidRPr="009E5255">
              <w:t>Life Saving Drugs Program</w:t>
            </w:r>
          </w:p>
        </w:tc>
      </w:tr>
      <w:tr w:rsidR="00356957" w:rsidRPr="009E5255" w14:paraId="48FFE42E" w14:textId="77777777" w:rsidTr="00AB7BE5">
        <w:tc>
          <w:tcPr>
            <w:tcW w:w="1271" w:type="dxa"/>
          </w:tcPr>
          <w:p w14:paraId="793ADDDA" w14:textId="1DFD64C7" w:rsidR="00356957" w:rsidRPr="009E5255" w:rsidRDefault="000804BC" w:rsidP="00D31DBA">
            <w:pPr>
              <w:spacing w:before="0" w:after="0" w:line="240" w:lineRule="auto"/>
            </w:pPr>
            <w:r>
              <w:t>m</w:t>
            </w:r>
            <w:r w:rsidR="00356957" w:rsidRPr="009E5255">
              <w:t>Ab</w:t>
            </w:r>
          </w:p>
        </w:tc>
        <w:tc>
          <w:tcPr>
            <w:tcW w:w="5584" w:type="dxa"/>
          </w:tcPr>
          <w:p w14:paraId="625DF153" w14:textId="623D2495" w:rsidR="00356957" w:rsidRPr="009E5255" w:rsidRDefault="00356957" w:rsidP="00D31DBA">
            <w:pPr>
              <w:spacing w:before="0" w:after="0" w:line="240" w:lineRule="auto"/>
            </w:pPr>
            <w:r w:rsidRPr="009E5255">
              <w:t>Monoclonal antibod</w:t>
            </w:r>
            <w:r w:rsidR="00AB7BE5" w:rsidRPr="009E5255">
              <w:t>y</w:t>
            </w:r>
          </w:p>
        </w:tc>
      </w:tr>
      <w:tr w:rsidR="0052176B" w:rsidRPr="009E5255" w14:paraId="3F399AE7" w14:textId="77777777" w:rsidTr="00AB7BE5">
        <w:tc>
          <w:tcPr>
            <w:tcW w:w="1271" w:type="dxa"/>
          </w:tcPr>
          <w:p w14:paraId="471204ED" w14:textId="57398833" w:rsidR="0052176B" w:rsidRPr="009E5255" w:rsidRDefault="0052176B" w:rsidP="00D31DBA">
            <w:pPr>
              <w:spacing w:before="0" w:after="0" w:line="240" w:lineRule="auto"/>
            </w:pPr>
            <w:r w:rsidRPr="009E5255">
              <w:t>MBS</w:t>
            </w:r>
          </w:p>
        </w:tc>
        <w:tc>
          <w:tcPr>
            <w:tcW w:w="5584" w:type="dxa"/>
          </w:tcPr>
          <w:p w14:paraId="1953CF04" w14:textId="187B1E63" w:rsidR="0052176B" w:rsidRPr="009E5255" w:rsidRDefault="0052176B" w:rsidP="00D31DBA">
            <w:pPr>
              <w:spacing w:before="0" w:after="0" w:line="240" w:lineRule="auto"/>
            </w:pPr>
            <w:r w:rsidRPr="009E5255">
              <w:t>Medicare Benefits Schedule</w:t>
            </w:r>
          </w:p>
        </w:tc>
      </w:tr>
      <w:tr w:rsidR="00B151D6" w:rsidRPr="009E5255" w14:paraId="6597254B" w14:textId="77777777" w:rsidTr="00AB7BE5">
        <w:tc>
          <w:tcPr>
            <w:tcW w:w="1271" w:type="dxa"/>
          </w:tcPr>
          <w:p w14:paraId="0E4B6DD8" w14:textId="12DA93F8" w:rsidR="00B151D6" w:rsidRPr="009E5255" w:rsidRDefault="00B151D6" w:rsidP="00D31DBA">
            <w:pPr>
              <w:spacing w:before="0" w:after="0" w:line="240" w:lineRule="auto"/>
            </w:pPr>
            <w:r w:rsidRPr="009E5255">
              <w:t>Me</w:t>
            </w:r>
            <w:r w:rsidR="00ED12AE" w:rsidRPr="009E5255">
              <w:t>D</w:t>
            </w:r>
            <w:r w:rsidRPr="009E5255">
              <w:t>RA</w:t>
            </w:r>
          </w:p>
        </w:tc>
        <w:tc>
          <w:tcPr>
            <w:tcW w:w="5584" w:type="dxa"/>
          </w:tcPr>
          <w:p w14:paraId="7EC1A300" w14:textId="1FD286CF" w:rsidR="00B151D6" w:rsidRPr="009E5255" w:rsidRDefault="00B151D6" w:rsidP="00D31DBA">
            <w:pPr>
              <w:spacing w:before="0" w:after="0" w:line="240" w:lineRule="auto"/>
            </w:pPr>
            <w:r w:rsidRPr="009E5255">
              <w:t>Medical Dictionary for Regulatory Activities</w:t>
            </w:r>
          </w:p>
        </w:tc>
      </w:tr>
      <w:tr w:rsidR="00622FDE" w:rsidRPr="009E5255" w14:paraId="1EA0403A" w14:textId="77777777" w:rsidTr="00AB7BE5">
        <w:tc>
          <w:tcPr>
            <w:tcW w:w="1271" w:type="dxa"/>
          </w:tcPr>
          <w:p w14:paraId="4335B4CB" w14:textId="474BB007" w:rsidR="00622FDE" w:rsidRPr="009E5255" w:rsidRDefault="00622FDE" w:rsidP="00D31DBA">
            <w:pPr>
              <w:spacing w:before="0" w:after="0" w:line="240" w:lineRule="auto"/>
            </w:pPr>
            <w:r w:rsidRPr="009E5255">
              <w:t>mg</w:t>
            </w:r>
          </w:p>
        </w:tc>
        <w:tc>
          <w:tcPr>
            <w:tcW w:w="5584" w:type="dxa"/>
          </w:tcPr>
          <w:p w14:paraId="7E65B366" w14:textId="14D79AF9" w:rsidR="00622FDE" w:rsidRPr="009E5255" w:rsidRDefault="00622FDE" w:rsidP="00D31DBA">
            <w:pPr>
              <w:spacing w:before="0" w:after="0" w:line="240" w:lineRule="auto"/>
            </w:pPr>
            <w:r w:rsidRPr="009E5255">
              <w:t>milligram</w:t>
            </w:r>
          </w:p>
        </w:tc>
      </w:tr>
      <w:tr w:rsidR="00A375F4" w:rsidRPr="009E5255" w14:paraId="02070D03" w14:textId="77777777" w:rsidTr="00AB7BE5">
        <w:tc>
          <w:tcPr>
            <w:tcW w:w="1271" w:type="dxa"/>
          </w:tcPr>
          <w:p w14:paraId="44007DB9" w14:textId="04F33261" w:rsidR="00A375F4" w:rsidRPr="009E5255" w:rsidRDefault="00A375F4" w:rsidP="00D31DBA">
            <w:pPr>
              <w:spacing w:before="0" w:after="0" w:line="240" w:lineRule="auto"/>
            </w:pPr>
            <w:r w:rsidRPr="009E5255">
              <w:t>NAb</w:t>
            </w:r>
          </w:p>
        </w:tc>
        <w:tc>
          <w:tcPr>
            <w:tcW w:w="5584" w:type="dxa"/>
          </w:tcPr>
          <w:p w14:paraId="61E3FA52" w14:textId="66BEC0D7" w:rsidR="00A375F4" w:rsidRPr="009E5255" w:rsidRDefault="00A375F4" w:rsidP="00D31DBA">
            <w:pPr>
              <w:spacing w:before="0" w:after="0" w:line="240" w:lineRule="auto"/>
            </w:pPr>
            <w:r w:rsidRPr="009E5255">
              <w:t>Non-albumin bound (paclitaxel)</w:t>
            </w:r>
          </w:p>
        </w:tc>
      </w:tr>
      <w:tr w:rsidR="00C4705B" w:rsidRPr="009E5255" w14:paraId="5DC61E2D" w14:textId="77777777" w:rsidTr="00AB7BE5">
        <w:tc>
          <w:tcPr>
            <w:tcW w:w="1271" w:type="dxa"/>
          </w:tcPr>
          <w:p w14:paraId="5A9CC212" w14:textId="4B56A877" w:rsidR="00C4705B" w:rsidRPr="009E5255" w:rsidRDefault="00C4705B" w:rsidP="00D31DBA">
            <w:pPr>
              <w:spacing w:before="0" w:after="0" w:line="240" w:lineRule="auto"/>
            </w:pPr>
            <w:r w:rsidRPr="009E5255">
              <w:t>NHRA</w:t>
            </w:r>
          </w:p>
        </w:tc>
        <w:tc>
          <w:tcPr>
            <w:tcW w:w="5584" w:type="dxa"/>
          </w:tcPr>
          <w:p w14:paraId="4ACE0C99" w14:textId="65830DCC" w:rsidR="00C4705B" w:rsidRPr="009E5255" w:rsidRDefault="00C4705B" w:rsidP="00D31DBA">
            <w:pPr>
              <w:spacing w:before="0" w:after="0" w:line="240" w:lineRule="auto"/>
            </w:pPr>
            <w:r w:rsidRPr="009E5255">
              <w:t>National Health Reform Agreement</w:t>
            </w:r>
          </w:p>
        </w:tc>
      </w:tr>
      <w:tr w:rsidR="006278D9" w:rsidRPr="009E5255" w14:paraId="15892C5F" w14:textId="77777777" w:rsidTr="00AB7BE5">
        <w:tc>
          <w:tcPr>
            <w:tcW w:w="1271" w:type="dxa"/>
          </w:tcPr>
          <w:p w14:paraId="1BCF221C" w14:textId="3741E092" w:rsidR="006278D9" w:rsidRPr="009E5255" w:rsidRDefault="006278D9" w:rsidP="00D31DBA">
            <w:pPr>
              <w:spacing w:before="0" w:after="0" w:line="240" w:lineRule="auto"/>
            </w:pPr>
            <w:r w:rsidRPr="009E5255">
              <w:t>NSW</w:t>
            </w:r>
          </w:p>
        </w:tc>
        <w:tc>
          <w:tcPr>
            <w:tcW w:w="5584" w:type="dxa"/>
          </w:tcPr>
          <w:p w14:paraId="745C572C" w14:textId="23E2B4C6" w:rsidR="006278D9" w:rsidRPr="009E5255" w:rsidRDefault="006278D9" w:rsidP="00D31DBA">
            <w:pPr>
              <w:spacing w:before="0" w:after="0" w:line="240" w:lineRule="auto"/>
            </w:pPr>
            <w:r w:rsidRPr="009E5255">
              <w:t>New South Wales</w:t>
            </w:r>
          </w:p>
        </w:tc>
      </w:tr>
      <w:tr w:rsidR="00FE57E1" w:rsidRPr="009E5255" w14:paraId="4AD5A2D5" w14:textId="77777777" w:rsidTr="00AB7BE5">
        <w:tc>
          <w:tcPr>
            <w:tcW w:w="1271" w:type="dxa"/>
          </w:tcPr>
          <w:p w14:paraId="1A6A3C5A" w14:textId="0DD01DD5" w:rsidR="00FE57E1" w:rsidRPr="009E5255" w:rsidRDefault="00FE57E1" w:rsidP="00D31DBA">
            <w:pPr>
              <w:spacing w:before="0" w:after="0" w:line="240" w:lineRule="auto"/>
            </w:pPr>
            <w:r w:rsidRPr="009E5255">
              <w:t>NZ</w:t>
            </w:r>
          </w:p>
        </w:tc>
        <w:tc>
          <w:tcPr>
            <w:tcW w:w="5584" w:type="dxa"/>
          </w:tcPr>
          <w:p w14:paraId="789A199D" w14:textId="35D383F4" w:rsidR="00FE57E1" w:rsidRPr="009E5255" w:rsidRDefault="00FE57E1" w:rsidP="00D31DBA">
            <w:pPr>
              <w:spacing w:before="0" w:after="0" w:line="240" w:lineRule="auto"/>
            </w:pPr>
            <w:r w:rsidRPr="009E5255">
              <w:t>New Zealand</w:t>
            </w:r>
          </w:p>
        </w:tc>
      </w:tr>
      <w:tr w:rsidR="000B26AD" w:rsidRPr="009E5255" w14:paraId="7EFAB97D" w14:textId="77777777" w:rsidTr="00AB7BE5">
        <w:tc>
          <w:tcPr>
            <w:tcW w:w="1271" w:type="dxa"/>
          </w:tcPr>
          <w:p w14:paraId="53D515D8" w14:textId="57632ED7" w:rsidR="000B26AD" w:rsidRPr="009E5255" w:rsidRDefault="000B26AD" w:rsidP="00D31DBA">
            <w:pPr>
              <w:spacing w:before="0" w:after="0" w:line="240" w:lineRule="auto"/>
            </w:pPr>
            <w:r w:rsidRPr="009E5255">
              <w:t>OIMS</w:t>
            </w:r>
          </w:p>
        </w:tc>
        <w:tc>
          <w:tcPr>
            <w:tcW w:w="5584" w:type="dxa"/>
          </w:tcPr>
          <w:p w14:paraId="30B3DB8F" w14:textId="0FD78D65" w:rsidR="000B26AD" w:rsidRPr="009E5255" w:rsidRDefault="000B26AD" w:rsidP="00D31DBA">
            <w:pPr>
              <w:spacing w:before="0" w:after="0" w:line="240" w:lineRule="auto"/>
            </w:pPr>
            <w:r w:rsidRPr="009E5255">
              <w:t>Oncology information management system</w:t>
            </w:r>
          </w:p>
        </w:tc>
      </w:tr>
      <w:tr w:rsidR="006B78FB" w:rsidRPr="009E5255" w14:paraId="7A1E825E" w14:textId="77777777" w:rsidTr="00AB7BE5">
        <w:tc>
          <w:tcPr>
            <w:tcW w:w="1271" w:type="dxa"/>
          </w:tcPr>
          <w:p w14:paraId="48AB3B33" w14:textId="2DC58452" w:rsidR="006B78FB" w:rsidRPr="009E5255" w:rsidRDefault="006B78FB" w:rsidP="00D31DBA">
            <w:pPr>
              <w:spacing w:before="0" w:after="0" w:line="240" w:lineRule="auto"/>
            </w:pPr>
            <w:r w:rsidRPr="009E5255">
              <w:t>PBAC</w:t>
            </w:r>
          </w:p>
        </w:tc>
        <w:tc>
          <w:tcPr>
            <w:tcW w:w="5584" w:type="dxa"/>
          </w:tcPr>
          <w:p w14:paraId="6C0AEC77" w14:textId="533B4BF9" w:rsidR="006B78FB" w:rsidRPr="009E5255" w:rsidRDefault="006B78FB" w:rsidP="00D31DBA">
            <w:pPr>
              <w:spacing w:before="0" w:after="0" w:line="240" w:lineRule="auto"/>
            </w:pPr>
            <w:r w:rsidRPr="009E5255">
              <w:t>Pharmaceutical Benefits Advisory Co</w:t>
            </w:r>
            <w:r w:rsidR="00D52805" w:rsidRPr="009E5255">
              <w:t>mmittee</w:t>
            </w:r>
          </w:p>
        </w:tc>
      </w:tr>
      <w:tr w:rsidR="00F84083" w:rsidRPr="009E5255" w14:paraId="00619DAF" w14:textId="77777777" w:rsidTr="00AB7BE5">
        <w:tc>
          <w:tcPr>
            <w:tcW w:w="1271" w:type="dxa"/>
          </w:tcPr>
          <w:p w14:paraId="26408B66" w14:textId="5F311E7D" w:rsidR="00F84083" w:rsidRPr="009E5255" w:rsidRDefault="00F84083" w:rsidP="00D31DBA">
            <w:pPr>
              <w:spacing w:before="0" w:after="0" w:line="240" w:lineRule="auto"/>
            </w:pPr>
            <w:r w:rsidRPr="009E5255">
              <w:t>PBS</w:t>
            </w:r>
          </w:p>
        </w:tc>
        <w:tc>
          <w:tcPr>
            <w:tcW w:w="5584" w:type="dxa"/>
          </w:tcPr>
          <w:p w14:paraId="15307E15" w14:textId="47C5739E" w:rsidR="00F84083" w:rsidRPr="009E5255" w:rsidRDefault="00F84083" w:rsidP="00D31DBA">
            <w:pPr>
              <w:spacing w:before="0" w:after="0" w:line="240" w:lineRule="auto"/>
            </w:pPr>
            <w:r w:rsidRPr="009E5255">
              <w:t>Pharmaceutical Benefits Scheme</w:t>
            </w:r>
          </w:p>
        </w:tc>
      </w:tr>
      <w:tr w:rsidR="00FF499E" w:rsidRPr="009E5255" w14:paraId="1827FC6D" w14:textId="77777777" w:rsidTr="00AB7BE5">
        <w:tc>
          <w:tcPr>
            <w:tcW w:w="1271" w:type="dxa"/>
          </w:tcPr>
          <w:p w14:paraId="628A2AE0" w14:textId="7C8847D8" w:rsidR="00FF499E" w:rsidRPr="009E5255" w:rsidRDefault="00FF499E" w:rsidP="00D31DBA">
            <w:pPr>
              <w:spacing w:before="0" w:after="0" w:line="240" w:lineRule="auto"/>
            </w:pPr>
            <w:r w:rsidRPr="009E5255">
              <w:t>PCCA</w:t>
            </w:r>
          </w:p>
        </w:tc>
        <w:tc>
          <w:tcPr>
            <w:tcW w:w="5584" w:type="dxa"/>
          </w:tcPr>
          <w:p w14:paraId="699BC6D6" w14:textId="1A3596A0" w:rsidR="00FF499E" w:rsidRPr="009E5255" w:rsidRDefault="00FF499E" w:rsidP="00D31DBA">
            <w:pPr>
              <w:spacing w:before="0" w:after="0" w:line="240" w:lineRule="auto"/>
            </w:pPr>
            <w:r w:rsidRPr="009E5255">
              <w:t>Professional Compounding Centers of America</w:t>
            </w:r>
          </w:p>
        </w:tc>
      </w:tr>
      <w:tr w:rsidR="009651D3" w:rsidRPr="009E5255" w14:paraId="208EA632" w14:textId="77777777" w:rsidTr="00AB7BE5">
        <w:tc>
          <w:tcPr>
            <w:tcW w:w="1271" w:type="dxa"/>
          </w:tcPr>
          <w:p w14:paraId="7EDB3471" w14:textId="79C525E1" w:rsidR="009651D3" w:rsidRPr="009E5255" w:rsidRDefault="009651D3" w:rsidP="00D31DBA">
            <w:pPr>
              <w:spacing w:before="0" w:after="0" w:line="240" w:lineRule="auto"/>
            </w:pPr>
            <w:r w:rsidRPr="009E5255">
              <w:t>PD-1/PD-L1</w:t>
            </w:r>
          </w:p>
        </w:tc>
        <w:tc>
          <w:tcPr>
            <w:tcW w:w="5584" w:type="dxa"/>
          </w:tcPr>
          <w:p w14:paraId="3A77CA0A" w14:textId="12C85304" w:rsidR="009651D3" w:rsidRPr="009E5255" w:rsidRDefault="009651D3" w:rsidP="00D31DBA">
            <w:pPr>
              <w:spacing w:before="0" w:after="0" w:line="240" w:lineRule="auto"/>
            </w:pPr>
            <w:r w:rsidRPr="009E5255">
              <w:t>Programmed Death</w:t>
            </w:r>
            <w:r w:rsidR="00AB7BE5" w:rsidRPr="009E5255">
              <w:t>-</w:t>
            </w:r>
            <w:r w:rsidRPr="009E5255">
              <w:t>1 or Programmed Death</w:t>
            </w:r>
            <w:r w:rsidR="00AB7BE5" w:rsidRPr="009E5255">
              <w:t>-</w:t>
            </w:r>
            <w:r w:rsidRPr="009E5255">
              <w:t>ligand 1</w:t>
            </w:r>
          </w:p>
        </w:tc>
      </w:tr>
      <w:tr w:rsidR="000E2A16" w:rsidRPr="009E5255" w14:paraId="04CB0250" w14:textId="77777777" w:rsidTr="00AB7BE5">
        <w:tc>
          <w:tcPr>
            <w:tcW w:w="1271" w:type="dxa"/>
          </w:tcPr>
          <w:p w14:paraId="62CBEC58" w14:textId="4137495D" w:rsidR="000E2A16" w:rsidRPr="009E5255" w:rsidRDefault="000E2A16" w:rsidP="00D31DBA">
            <w:pPr>
              <w:spacing w:before="0" w:after="0" w:line="240" w:lineRule="auto"/>
            </w:pPr>
            <w:r w:rsidRPr="009E5255">
              <w:t>PI</w:t>
            </w:r>
          </w:p>
        </w:tc>
        <w:tc>
          <w:tcPr>
            <w:tcW w:w="5584" w:type="dxa"/>
          </w:tcPr>
          <w:p w14:paraId="4436C908" w14:textId="7A655491" w:rsidR="000E2A16" w:rsidRPr="009E5255" w:rsidRDefault="000E2A16" w:rsidP="00D31DBA">
            <w:pPr>
              <w:spacing w:before="0" w:after="0" w:line="240" w:lineRule="auto"/>
            </w:pPr>
            <w:r w:rsidRPr="009E5255">
              <w:t>Product information</w:t>
            </w:r>
          </w:p>
        </w:tc>
      </w:tr>
      <w:tr w:rsidR="003B628B" w:rsidRPr="009E5255" w14:paraId="5847173E" w14:textId="77777777" w:rsidTr="00AB7BE5">
        <w:tc>
          <w:tcPr>
            <w:tcW w:w="1271" w:type="dxa"/>
          </w:tcPr>
          <w:p w14:paraId="601313EC" w14:textId="3CB52C27" w:rsidR="003B628B" w:rsidRPr="009E5255" w:rsidRDefault="003B628B" w:rsidP="00D31DBA">
            <w:pPr>
              <w:spacing w:before="0" w:after="0" w:line="240" w:lineRule="auto"/>
            </w:pPr>
            <w:r w:rsidRPr="009E5255">
              <w:t>PIC</w:t>
            </w:r>
            <w:r w:rsidR="009A02E2" w:rsidRPr="009E5255">
              <w:t>/</w:t>
            </w:r>
            <w:r w:rsidRPr="009E5255">
              <w:t>S</w:t>
            </w:r>
          </w:p>
        </w:tc>
        <w:tc>
          <w:tcPr>
            <w:tcW w:w="5584" w:type="dxa"/>
          </w:tcPr>
          <w:p w14:paraId="56F035A6" w14:textId="6CDE7D98" w:rsidR="003B628B" w:rsidRPr="009E5255" w:rsidRDefault="003B628B" w:rsidP="00D31DBA">
            <w:pPr>
              <w:spacing w:before="0" w:after="0" w:line="240" w:lineRule="auto"/>
            </w:pPr>
            <w:r w:rsidRPr="009E5255">
              <w:t>Pharmaceutical Inspection Co-operati</w:t>
            </w:r>
            <w:r w:rsidR="009A02E2" w:rsidRPr="009E5255">
              <w:t>on</w:t>
            </w:r>
            <w:r w:rsidRPr="009E5255">
              <w:t xml:space="preserve"> Scheme</w:t>
            </w:r>
          </w:p>
        </w:tc>
      </w:tr>
      <w:tr w:rsidR="005F20BE" w:rsidRPr="009E5255" w14:paraId="403999F3" w14:textId="77777777" w:rsidTr="00AB7BE5">
        <w:tc>
          <w:tcPr>
            <w:tcW w:w="1271" w:type="dxa"/>
          </w:tcPr>
          <w:p w14:paraId="6005D3BF" w14:textId="0577BB9E" w:rsidR="005F20BE" w:rsidRPr="009E5255" w:rsidRDefault="005F20BE" w:rsidP="00D31DBA">
            <w:pPr>
              <w:spacing w:before="0" w:after="0" w:line="240" w:lineRule="auto"/>
            </w:pPr>
            <w:r w:rsidRPr="009E5255">
              <w:t>PSD</w:t>
            </w:r>
          </w:p>
        </w:tc>
        <w:tc>
          <w:tcPr>
            <w:tcW w:w="5584" w:type="dxa"/>
          </w:tcPr>
          <w:p w14:paraId="5A992552" w14:textId="684B6455" w:rsidR="005F20BE" w:rsidRPr="009E5255" w:rsidRDefault="005F20BE" w:rsidP="00D31DBA">
            <w:pPr>
              <w:spacing w:before="0" w:after="0" w:line="240" w:lineRule="auto"/>
            </w:pPr>
            <w:r w:rsidRPr="009E5255">
              <w:t>Public summary document</w:t>
            </w:r>
          </w:p>
        </w:tc>
      </w:tr>
      <w:tr w:rsidR="00E77CC8" w:rsidRPr="009E5255" w14:paraId="37308467" w14:textId="77777777" w:rsidTr="00AB7BE5">
        <w:tc>
          <w:tcPr>
            <w:tcW w:w="1271" w:type="dxa"/>
          </w:tcPr>
          <w:p w14:paraId="0C41EBBE" w14:textId="4175F1FD" w:rsidR="00E77CC8" w:rsidRPr="009E5255" w:rsidRDefault="00E77CC8" w:rsidP="00D31DBA">
            <w:pPr>
              <w:spacing w:before="0" w:after="0" w:line="240" w:lineRule="auto"/>
            </w:pPr>
            <w:r w:rsidRPr="009E5255">
              <w:t>QALY</w:t>
            </w:r>
          </w:p>
        </w:tc>
        <w:tc>
          <w:tcPr>
            <w:tcW w:w="5584" w:type="dxa"/>
          </w:tcPr>
          <w:p w14:paraId="57FD9B02" w14:textId="1B00C439" w:rsidR="00E77CC8" w:rsidRPr="009E5255" w:rsidRDefault="00E77CC8" w:rsidP="00D31DBA">
            <w:pPr>
              <w:spacing w:before="0" w:after="0" w:line="240" w:lineRule="auto"/>
            </w:pPr>
            <w:r w:rsidRPr="009E5255">
              <w:t>Quality-adjusted life year</w:t>
            </w:r>
          </w:p>
        </w:tc>
      </w:tr>
      <w:tr w:rsidR="00F35464" w:rsidRPr="009E5255" w14:paraId="6EA3CECF" w14:textId="77777777" w:rsidTr="00AB7BE5">
        <w:tc>
          <w:tcPr>
            <w:tcW w:w="1271" w:type="dxa"/>
          </w:tcPr>
          <w:p w14:paraId="29E7299A" w14:textId="6156F011" w:rsidR="00F35464" w:rsidRPr="009E5255" w:rsidRDefault="00F35464" w:rsidP="00D31DBA">
            <w:pPr>
              <w:spacing w:before="0" w:after="0" w:line="240" w:lineRule="auto"/>
            </w:pPr>
            <w:r w:rsidRPr="009E5255">
              <w:t>ROR</w:t>
            </w:r>
          </w:p>
        </w:tc>
        <w:tc>
          <w:tcPr>
            <w:tcW w:w="5584" w:type="dxa"/>
          </w:tcPr>
          <w:p w14:paraId="2433B497" w14:textId="6BDF482E" w:rsidR="00F35464" w:rsidRPr="009E5255" w:rsidRDefault="00F35464" w:rsidP="00D31DBA">
            <w:pPr>
              <w:spacing w:before="0" w:after="0" w:line="240" w:lineRule="auto"/>
            </w:pPr>
            <w:r w:rsidRPr="009E5255">
              <w:t>Reporting odds ratio</w:t>
            </w:r>
          </w:p>
        </w:tc>
      </w:tr>
      <w:tr w:rsidR="00797EA3" w:rsidRPr="009E5255" w14:paraId="7CF0419B" w14:textId="77777777" w:rsidTr="00AB7BE5">
        <w:tc>
          <w:tcPr>
            <w:tcW w:w="1271" w:type="dxa"/>
          </w:tcPr>
          <w:p w14:paraId="3CF849DF" w14:textId="4EFF3E59" w:rsidR="00797EA3" w:rsidRPr="009E5255" w:rsidRDefault="00797EA3" w:rsidP="00D31DBA">
            <w:pPr>
              <w:spacing w:before="0" w:after="0" w:line="240" w:lineRule="auto"/>
            </w:pPr>
            <w:r w:rsidRPr="009E5255">
              <w:t>RSA</w:t>
            </w:r>
          </w:p>
        </w:tc>
        <w:tc>
          <w:tcPr>
            <w:tcW w:w="5584" w:type="dxa"/>
          </w:tcPr>
          <w:p w14:paraId="1C36CA01" w14:textId="3FD77CB7" w:rsidR="00797EA3" w:rsidRPr="009E5255" w:rsidRDefault="00797EA3" w:rsidP="00D31DBA">
            <w:pPr>
              <w:spacing w:before="0" w:after="0" w:line="240" w:lineRule="auto"/>
            </w:pPr>
            <w:r w:rsidRPr="009E5255">
              <w:t>Risk-sharing agreement</w:t>
            </w:r>
          </w:p>
        </w:tc>
      </w:tr>
      <w:tr w:rsidR="006278D9" w:rsidRPr="009E5255" w14:paraId="20EB0366" w14:textId="77777777" w:rsidTr="00AB7BE5">
        <w:tc>
          <w:tcPr>
            <w:tcW w:w="1271" w:type="dxa"/>
          </w:tcPr>
          <w:p w14:paraId="123B8725" w14:textId="4144AE1F" w:rsidR="006278D9" w:rsidRPr="009E5255" w:rsidRDefault="006278D9" w:rsidP="00D31DBA">
            <w:pPr>
              <w:spacing w:before="0" w:after="0" w:line="240" w:lineRule="auto"/>
            </w:pPr>
            <w:r w:rsidRPr="009E5255">
              <w:t>RPBS</w:t>
            </w:r>
          </w:p>
        </w:tc>
        <w:tc>
          <w:tcPr>
            <w:tcW w:w="5584" w:type="dxa"/>
          </w:tcPr>
          <w:p w14:paraId="10BC3FDF" w14:textId="3434C1D3" w:rsidR="006278D9" w:rsidRPr="009E5255" w:rsidRDefault="006278D9" w:rsidP="00D31DBA">
            <w:pPr>
              <w:spacing w:before="0" w:after="0" w:line="240" w:lineRule="auto"/>
            </w:pPr>
            <w:r w:rsidRPr="009E5255">
              <w:t>Repatriation Pharmaceutical Benefits Scheme</w:t>
            </w:r>
          </w:p>
        </w:tc>
      </w:tr>
      <w:tr w:rsidR="00B632EB" w:rsidRPr="009E5255" w14:paraId="728BC072" w14:textId="77777777" w:rsidTr="00AB7BE5">
        <w:tc>
          <w:tcPr>
            <w:tcW w:w="1271" w:type="dxa"/>
          </w:tcPr>
          <w:p w14:paraId="6D1FE64E" w14:textId="73CF13D6" w:rsidR="00B632EB" w:rsidRPr="009E5255" w:rsidRDefault="00B632EB" w:rsidP="00D31DBA">
            <w:pPr>
              <w:spacing w:before="0" w:after="0" w:line="240" w:lineRule="auto"/>
            </w:pPr>
            <w:r w:rsidRPr="009E5255">
              <w:t>QA/QC</w:t>
            </w:r>
          </w:p>
        </w:tc>
        <w:tc>
          <w:tcPr>
            <w:tcW w:w="5584" w:type="dxa"/>
          </w:tcPr>
          <w:p w14:paraId="7BD341AF" w14:textId="2BF6DF03" w:rsidR="00B632EB" w:rsidRPr="009E5255" w:rsidRDefault="00B632EB" w:rsidP="00D31DBA">
            <w:pPr>
              <w:spacing w:before="0" w:after="0" w:line="240" w:lineRule="auto"/>
            </w:pPr>
            <w:r w:rsidRPr="009E5255">
              <w:t>Quality assurance/quality control</w:t>
            </w:r>
          </w:p>
        </w:tc>
      </w:tr>
      <w:tr w:rsidR="004C408A" w:rsidRPr="009E5255" w14:paraId="29A86ACF" w14:textId="77777777" w:rsidTr="00AB7BE5">
        <w:tc>
          <w:tcPr>
            <w:tcW w:w="1271" w:type="dxa"/>
          </w:tcPr>
          <w:p w14:paraId="6857464D" w14:textId="38E60F39" w:rsidR="004C408A" w:rsidRPr="009E5255" w:rsidRDefault="004C408A" w:rsidP="00D31DBA">
            <w:pPr>
              <w:spacing w:before="0" w:after="0" w:line="240" w:lineRule="auto"/>
            </w:pPr>
            <w:r w:rsidRPr="009E5255">
              <w:t>SHPA</w:t>
            </w:r>
          </w:p>
        </w:tc>
        <w:tc>
          <w:tcPr>
            <w:tcW w:w="5584" w:type="dxa"/>
          </w:tcPr>
          <w:p w14:paraId="7730E404" w14:textId="75060E10" w:rsidR="004C408A" w:rsidRPr="009E5255" w:rsidRDefault="004C408A" w:rsidP="00D31DBA">
            <w:pPr>
              <w:spacing w:before="0" w:after="0" w:line="240" w:lineRule="auto"/>
            </w:pPr>
            <w:r w:rsidRPr="009E5255">
              <w:t>Society of Hospital Pharmacists of Australia</w:t>
            </w:r>
          </w:p>
        </w:tc>
      </w:tr>
      <w:tr w:rsidR="00B604EB" w:rsidRPr="009E5255" w14:paraId="15F0B39F" w14:textId="77777777" w:rsidTr="00AB7BE5">
        <w:tc>
          <w:tcPr>
            <w:tcW w:w="1271" w:type="dxa"/>
          </w:tcPr>
          <w:p w14:paraId="64FB22FD" w14:textId="1BF8E28D" w:rsidR="00B604EB" w:rsidRPr="009E5255" w:rsidRDefault="00B604EB" w:rsidP="00D31DBA">
            <w:pPr>
              <w:spacing w:before="0" w:after="0" w:line="240" w:lineRule="auto"/>
            </w:pPr>
            <w:r w:rsidRPr="009E5255">
              <w:t>SPA</w:t>
            </w:r>
          </w:p>
        </w:tc>
        <w:tc>
          <w:tcPr>
            <w:tcW w:w="5584" w:type="dxa"/>
          </w:tcPr>
          <w:p w14:paraId="117A252C" w14:textId="7466C22B" w:rsidR="00B604EB" w:rsidRPr="009E5255" w:rsidRDefault="00B604EB" w:rsidP="00D31DBA">
            <w:pPr>
              <w:spacing w:before="0" w:after="0" w:line="240" w:lineRule="auto"/>
            </w:pPr>
            <w:r w:rsidRPr="009E5255">
              <w:t>Special Pricing Arrangements</w:t>
            </w:r>
          </w:p>
        </w:tc>
      </w:tr>
      <w:tr w:rsidR="00F84083" w:rsidRPr="009E5255" w14:paraId="44F989A9" w14:textId="77777777" w:rsidTr="00AB7BE5">
        <w:tc>
          <w:tcPr>
            <w:tcW w:w="1271" w:type="dxa"/>
          </w:tcPr>
          <w:p w14:paraId="3BEB02F0" w14:textId="3A3A2718" w:rsidR="00F84083" w:rsidRPr="009E5255" w:rsidRDefault="0075041D" w:rsidP="00D31DBA">
            <w:pPr>
              <w:spacing w:before="0" w:after="0" w:line="240" w:lineRule="auto"/>
            </w:pPr>
            <w:r w:rsidRPr="009E5255">
              <w:t>TGA</w:t>
            </w:r>
          </w:p>
        </w:tc>
        <w:tc>
          <w:tcPr>
            <w:tcW w:w="5584" w:type="dxa"/>
          </w:tcPr>
          <w:p w14:paraId="41DC8C27" w14:textId="277D4F54" w:rsidR="00F84083" w:rsidRPr="009E5255" w:rsidRDefault="0075041D" w:rsidP="00D31DBA">
            <w:pPr>
              <w:spacing w:before="0" w:after="0" w:line="240" w:lineRule="auto"/>
            </w:pPr>
            <w:r w:rsidRPr="009E5255">
              <w:t>Therapeutic Goods Administration</w:t>
            </w:r>
          </w:p>
        </w:tc>
      </w:tr>
      <w:tr w:rsidR="00FE57E1" w:rsidRPr="009E5255" w14:paraId="52FE9A16" w14:textId="77777777" w:rsidTr="00AB7BE5">
        <w:tc>
          <w:tcPr>
            <w:tcW w:w="1271" w:type="dxa"/>
          </w:tcPr>
          <w:p w14:paraId="165038C7" w14:textId="6DF38753" w:rsidR="00FE57E1" w:rsidRPr="009E5255" w:rsidRDefault="00FE57E1" w:rsidP="00D31DBA">
            <w:pPr>
              <w:spacing w:before="0" w:after="0" w:line="240" w:lineRule="auto"/>
            </w:pPr>
            <w:r w:rsidRPr="009E5255">
              <w:t>UK</w:t>
            </w:r>
          </w:p>
        </w:tc>
        <w:tc>
          <w:tcPr>
            <w:tcW w:w="5584" w:type="dxa"/>
          </w:tcPr>
          <w:p w14:paraId="1E9EF3E0" w14:textId="213F52D7" w:rsidR="00FE57E1" w:rsidRPr="009E5255" w:rsidRDefault="00FE57E1" w:rsidP="00D31DBA">
            <w:pPr>
              <w:spacing w:before="0" w:after="0" w:line="240" w:lineRule="auto"/>
            </w:pPr>
            <w:r w:rsidRPr="009E5255">
              <w:t>United Kingdom</w:t>
            </w:r>
          </w:p>
        </w:tc>
      </w:tr>
      <w:tr w:rsidR="00F84083" w:rsidRPr="009E5255" w14:paraId="0A5A65E2" w14:textId="77777777" w:rsidTr="00AB7BE5">
        <w:tc>
          <w:tcPr>
            <w:tcW w:w="1271" w:type="dxa"/>
          </w:tcPr>
          <w:p w14:paraId="3422FBE6" w14:textId="0BC417DF" w:rsidR="00F84083" w:rsidRPr="009E5255" w:rsidRDefault="003B628B" w:rsidP="00D31DBA">
            <w:pPr>
              <w:spacing w:before="0" w:after="0" w:line="240" w:lineRule="auto"/>
            </w:pPr>
            <w:r w:rsidRPr="009E5255">
              <w:t>USP</w:t>
            </w:r>
          </w:p>
        </w:tc>
        <w:tc>
          <w:tcPr>
            <w:tcW w:w="5584" w:type="dxa"/>
          </w:tcPr>
          <w:p w14:paraId="3D2688C9" w14:textId="2E37EABB" w:rsidR="00F84083" w:rsidRPr="009E5255" w:rsidRDefault="003B628B" w:rsidP="00D31DBA">
            <w:pPr>
              <w:spacing w:before="0" w:after="0" w:line="240" w:lineRule="auto"/>
            </w:pPr>
            <w:r w:rsidRPr="009E5255">
              <w:t>United States Pharmacopeia</w:t>
            </w:r>
          </w:p>
        </w:tc>
      </w:tr>
      <w:tr w:rsidR="00F84083" w:rsidRPr="009E5255" w14:paraId="27E9FD7C" w14:textId="77777777" w:rsidTr="00AB7BE5">
        <w:tc>
          <w:tcPr>
            <w:tcW w:w="1271" w:type="dxa"/>
          </w:tcPr>
          <w:p w14:paraId="490340EE" w14:textId="30B6C155" w:rsidR="00F84083" w:rsidRPr="009E5255" w:rsidRDefault="00FF499E" w:rsidP="00D31DBA">
            <w:pPr>
              <w:spacing w:before="0" w:after="0" w:line="240" w:lineRule="auto"/>
            </w:pPr>
            <w:r w:rsidRPr="009E5255">
              <w:t>USA</w:t>
            </w:r>
          </w:p>
        </w:tc>
        <w:tc>
          <w:tcPr>
            <w:tcW w:w="5584" w:type="dxa"/>
          </w:tcPr>
          <w:p w14:paraId="1CDEBC49" w14:textId="66639F2F" w:rsidR="00360E2D" w:rsidRPr="009E5255" w:rsidRDefault="00FF499E" w:rsidP="00D31DBA">
            <w:pPr>
              <w:spacing w:before="0" w:after="0" w:line="240" w:lineRule="auto"/>
            </w:pPr>
            <w:r w:rsidRPr="009E5255">
              <w:t>United States of America</w:t>
            </w:r>
          </w:p>
        </w:tc>
      </w:tr>
      <w:tr w:rsidR="00360E2D" w:rsidRPr="009E5255" w14:paraId="057552B9" w14:textId="77777777" w:rsidTr="00AB7BE5">
        <w:tc>
          <w:tcPr>
            <w:tcW w:w="1271" w:type="dxa"/>
          </w:tcPr>
          <w:p w14:paraId="780A1D67" w14:textId="67BF9931" w:rsidR="00360E2D" w:rsidRPr="009E5255" w:rsidRDefault="00360E2D" w:rsidP="00D31DBA">
            <w:pPr>
              <w:spacing w:before="0" w:after="0" w:line="240" w:lineRule="auto"/>
            </w:pPr>
            <w:r w:rsidRPr="009E5255">
              <w:t>WHO</w:t>
            </w:r>
          </w:p>
        </w:tc>
        <w:tc>
          <w:tcPr>
            <w:tcW w:w="5584" w:type="dxa"/>
          </w:tcPr>
          <w:p w14:paraId="3716EC55" w14:textId="131AE252" w:rsidR="00360E2D" w:rsidRPr="009E5255" w:rsidRDefault="00360E2D" w:rsidP="00D31DBA">
            <w:pPr>
              <w:spacing w:before="0" w:after="0" w:line="240" w:lineRule="auto"/>
            </w:pPr>
            <w:r w:rsidRPr="009E5255">
              <w:t>World Health Organization</w:t>
            </w:r>
          </w:p>
        </w:tc>
      </w:tr>
      <w:tr w:rsidR="000C6BC2" w:rsidRPr="009E5255" w14:paraId="5880A888" w14:textId="77777777" w:rsidTr="00AB7BE5">
        <w:tc>
          <w:tcPr>
            <w:tcW w:w="1271" w:type="dxa"/>
          </w:tcPr>
          <w:p w14:paraId="4F2E8B4F" w14:textId="3F0B7C9C" w:rsidR="000C6BC2" w:rsidRPr="009E5255" w:rsidRDefault="000C6BC2" w:rsidP="00D31DBA">
            <w:pPr>
              <w:spacing w:before="0" w:after="0" w:line="240" w:lineRule="auto"/>
            </w:pPr>
            <w:r w:rsidRPr="009E5255">
              <w:t>XELOX</w:t>
            </w:r>
          </w:p>
        </w:tc>
        <w:tc>
          <w:tcPr>
            <w:tcW w:w="5584" w:type="dxa"/>
          </w:tcPr>
          <w:p w14:paraId="47A322F3" w14:textId="0A50969B" w:rsidR="000C6BC2" w:rsidRPr="009E5255" w:rsidRDefault="000C6BC2" w:rsidP="00D31DBA">
            <w:pPr>
              <w:spacing w:before="0" w:after="0" w:line="240" w:lineRule="auto"/>
            </w:pPr>
            <w:r w:rsidRPr="009E5255">
              <w:t>Capecitabine oxaliplatin</w:t>
            </w:r>
          </w:p>
        </w:tc>
      </w:tr>
    </w:tbl>
    <w:p w14:paraId="3305B92E" w14:textId="77777777" w:rsidR="0046138A" w:rsidRPr="009E5255" w:rsidRDefault="0046138A" w:rsidP="0046138A">
      <w:bookmarkStart w:id="4" w:name="_Toc89935655"/>
    </w:p>
    <w:p w14:paraId="099AB499" w14:textId="2B59E728" w:rsidR="009C03FE" w:rsidRPr="0017177C" w:rsidRDefault="00B355AE" w:rsidP="00986D48">
      <w:pPr>
        <w:pStyle w:val="Heading1"/>
        <w:numPr>
          <w:ilvl w:val="0"/>
          <w:numId w:val="0"/>
        </w:numPr>
        <w:rPr>
          <w:rFonts w:cs="Calibri"/>
        </w:rPr>
      </w:pPr>
      <w:bookmarkStart w:id="5" w:name="_Toc144886199"/>
      <w:r w:rsidRPr="0017177C">
        <w:rPr>
          <w:rFonts w:cs="Calibri"/>
        </w:rPr>
        <w:t xml:space="preserve">List of </w:t>
      </w:r>
      <w:r w:rsidR="009C03FE" w:rsidRPr="0017177C">
        <w:rPr>
          <w:rFonts w:cs="Calibri"/>
        </w:rPr>
        <w:t>Tables</w:t>
      </w:r>
      <w:bookmarkEnd w:id="4"/>
      <w:bookmarkEnd w:id="5"/>
    </w:p>
    <w:p w14:paraId="5208D16F" w14:textId="3A408D1E" w:rsidR="00A57990" w:rsidRDefault="0083553B">
      <w:pPr>
        <w:pStyle w:val="TableofFigures"/>
        <w:tabs>
          <w:tab w:val="right" w:leader="dot" w:pos="9016"/>
        </w:tabs>
        <w:rPr>
          <w:rFonts w:asciiTheme="minorHAnsi" w:eastAsiaTheme="minorEastAsia" w:hAnsiTheme="minorHAnsi" w:cstheme="minorBidi"/>
          <w:bCs w:val="0"/>
          <w:noProof/>
          <w:sz w:val="24"/>
          <w:szCs w:val="24"/>
          <w:lang w:eastAsia="en-GB"/>
        </w:rPr>
      </w:pPr>
      <w:r w:rsidRPr="009E5255">
        <w:fldChar w:fldCharType="begin"/>
      </w:r>
      <w:r w:rsidRPr="009E5255">
        <w:instrText xml:space="preserve"> TOC \h \z \c "Table" </w:instrText>
      </w:r>
      <w:r w:rsidRPr="009E5255">
        <w:fldChar w:fldCharType="separate"/>
      </w:r>
      <w:hyperlink w:anchor="_Toc125972796" w:history="1">
        <w:r w:rsidR="00A57990" w:rsidRPr="004D743D">
          <w:rPr>
            <w:rStyle w:val="Hyperlink"/>
            <w:noProof/>
          </w:rPr>
          <w:t>Table 1.  EFC molecules by schedule</w:t>
        </w:r>
        <w:r w:rsidR="00A57990">
          <w:rPr>
            <w:noProof/>
            <w:webHidden/>
          </w:rPr>
          <w:tab/>
        </w:r>
        <w:r w:rsidR="00A57990">
          <w:rPr>
            <w:noProof/>
            <w:webHidden/>
          </w:rPr>
          <w:fldChar w:fldCharType="begin"/>
        </w:r>
        <w:r w:rsidR="00A57990">
          <w:rPr>
            <w:noProof/>
            <w:webHidden/>
          </w:rPr>
          <w:instrText xml:space="preserve"> PAGEREF _Toc125972796 \h </w:instrText>
        </w:r>
        <w:r w:rsidR="00A57990">
          <w:rPr>
            <w:noProof/>
            <w:webHidden/>
          </w:rPr>
        </w:r>
        <w:r w:rsidR="00A57990">
          <w:rPr>
            <w:noProof/>
            <w:webHidden/>
          </w:rPr>
          <w:fldChar w:fldCharType="separate"/>
        </w:r>
        <w:r w:rsidR="000C766B">
          <w:rPr>
            <w:noProof/>
            <w:webHidden/>
          </w:rPr>
          <w:t>35</w:t>
        </w:r>
        <w:r w:rsidR="00A57990">
          <w:rPr>
            <w:noProof/>
            <w:webHidden/>
          </w:rPr>
          <w:fldChar w:fldCharType="end"/>
        </w:r>
      </w:hyperlink>
    </w:p>
    <w:p w14:paraId="3757741B" w14:textId="1D19BCA4"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797" w:history="1">
        <w:r w:rsidR="00A57990" w:rsidRPr="004D743D">
          <w:rPr>
            <w:rStyle w:val="Hyperlink"/>
            <w:noProof/>
          </w:rPr>
          <w:t>Table 2. Select CPAP-listed drugs by PBS indication</w:t>
        </w:r>
        <w:r w:rsidR="00A57990">
          <w:rPr>
            <w:noProof/>
            <w:webHidden/>
          </w:rPr>
          <w:tab/>
        </w:r>
        <w:r w:rsidR="00A57990">
          <w:rPr>
            <w:noProof/>
            <w:webHidden/>
          </w:rPr>
          <w:fldChar w:fldCharType="begin"/>
        </w:r>
        <w:r w:rsidR="00A57990">
          <w:rPr>
            <w:noProof/>
            <w:webHidden/>
          </w:rPr>
          <w:instrText xml:space="preserve"> PAGEREF _Toc125972797 \h </w:instrText>
        </w:r>
        <w:r w:rsidR="00A57990">
          <w:rPr>
            <w:noProof/>
            <w:webHidden/>
          </w:rPr>
        </w:r>
        <w:r w:rsidR="00A57990">
          <w:rPr>
            <w:noProof/>
            <w:webHidden/>
          </w:rPr>
          <w:fldChar w:fldCharType="separate"/>
        </w:r>
        <w:r w:rsidR="000C766B">
          <w:rPr>
            <w:noProof/>
            <w:webHidden/>
          </w:rPr>
          <w:t>36</w:t>
        </w:r>
        <w:r w:rsidR="00A57990">
          <w:rPr>
            <w:noProof/>
            <w:webHidden/>
          </w:rPr>
          <w:fldChar w:fldCharType="end"/>
        </w:r>
      </w:hyperlink>
    </w:p>
    <w:p w14:paraId="310DEF0D" w14:textId="21BEDCBD"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798" w:history="1">
        <w:r w:rsidR="00A57990" w:rsidRPr="004D743D">
          <w:rPr>
            <w:rStyle w:val="Hyperlink"/>
            <w:noProof/>
          </w:rPr>
          <w:t>Table 3.  Activities in the provision of cancer medicines</w:t>
        </w:r>
        <w:r w:rsidR="00A57990">
          <w:rPr>
            <w:noProof/>
            <w:webHidden/>
          </w:rPr>
          <w:tab/>
        </w:r>
        <w:r w:rsidR="00A57990">
          <w:rPr>
            <w:noProof/>
            <w:webHidden/>
          </w:rPr>
          <w:fldChar w:fldCharType="begin"/>
        </w:r>
        <w:r w:rsidR="00A57990">
          <w:rPr>
            <w:noProof/>
            <w:webHidden/>
          </w:rPr>
          <w:instrText xml:space="preserve"> PAGEREF _Toc125972798 \h </w:instrText>
        </w:r>
        <w:r w:rsidR="00A57990">
          <w:rPr>
            <w:noProof/>
            <w:webHidden/>
          </w:rPr>
        </w:r>
        <w:r w:rsidR="00A57990">
          <w:rPr>
            <w:noProof/>
            <w:webHidden/>
          </w:rPr>
          <w:fldChar w:fldCharType="separate"/>
        </w:r>
        <w:r w:rsidR="000C766B">
          <w:rPr>
            <w:noProof/>
            <w:webHidden/>
          </w:rPr>
          <w:t>39</w:t>
        </w:r>
        <w:r w:rsidR="00A57990">
          <w:rPr>
            <w:noProof/>
            <w:webHidden/>
          </w:rPr>
          <w:fldChar w:fldCharType="end"/>
        </w:r>
      </w:hyperlink>
    </w:p>
    <w:p w14:paraId="7E9884E2" w14:textId="1AD37E03"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799" w:history="1">
        <w:r w:rsidR="00A57990" w:rsidRPr="004D743D">
          <w:rPr>
            <w:rStyle w:val="Hyperlink"/>
            <w:noProof/>
          </w:rPr>
          <w:t>Table 4. Weighted mean price per mg by molecule and formulation</w:t>
        </w:r>
        <w:r w:rsidR="00A57990">
          <w:rPr>
            <w:noProof/>
            <w:webHidden/>
          </w:rPr>
          <w:tab/>
        </w:r>
        <w:r w:rsidR="00A57990">
          <w:rPr>
            <w:noProof/>
            <w:webHidden/>
          </w:rPr>
          <w:fldChar w:fldCharType="begin"/>
        </w:r>
        <w:r w:rsidR="00A57990">
          <w:rPr>
            <w:noProof/>
            <w:webHidden/>
          </w:rPr>
          <w:instrText xml:space="preserve"> PAGEREF _Toc125972799 \h </w:instrText>
        </w:r>
        <w:r w:rsidR="00A57990">
          <w:rPr>
            <w:noProof/>
            <w:webHidden/>
          </w:rPr>
        </w:r>
        <w:r w:rsidR="00A57990">
          <w:rPr>
            <w:noProof/>
            <w:webHidden/>
          </w:rPr>
          <w:fldChar w:fldCharType="separate"/>
        </w:r>
        <w:r w:rsidR="000C766B">
          <w:rPr>
            <w:noProof/>
            <w:webHidden/>
          </w:rPr>
          <w:t>44</w:t>
        </w:r>
        <w:r w:rsidR="00A57990">
          <w:rPr>
            <w:noProof/>
            <w:webHidden/>
          </w:rPr>
          <w:fldChar w:fldCharType="end"/>
        </w:r>
      </w:hyperlink>
    </w:p>
    <w:p w14:paraId="3C2ED706" w14:textId="189B889C"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00" w:history="1">
        <w:r w:rsidR="00A57990" w:rsidRPr="004D743D">
          <w:rPr>
            <w:rStyle w:val="Hyperlink"/>
            <w:noProof/>
          </w:rPr>
          <w:t>Table 5. EFC fees across settings</w:t>
        </w:r>
        <w:r w:rsidR="00A57990">
          <w:rPr>
            <w:noProof/>
            <w:webHidden/>
          </w:rPr>
          <w:tab/>
        </w:r>
        <w:r w:rsidR="00A57990">
          <w:rPr>
            <w:noProof/>
            <w:webHidden/>
          </w:rPr>
          <w:fldChar w:fldCharType="begin"/>
        </w:r>
        <w:r w:rsidR="00A57990">
          <w:rPr>
            <w:noProof/>
            <w:webHidden/>
          </w:rPr>
          <w:instrText xml:space="preserve"> PAGEREF _Toc125972800 \h </w:instrText>
        </w:r>
        <w:r w:rsidR="00A57990">
          <w:rPr>
            <w:noProof/>
            <w:webHidden/>
          </w:rPr>
        </w:r>
        <w:r w:rsidR="00A57990">
          <w:rPr>
            <w:noProof/>
            <w:webHidden/>
          </w:rPr>
          <w:fldChar w:fldCharType="separate"/>
        </w:r>
        <w:r w:rsidR="000C766B">
          <w:rPr>
            <w:noProof/>
            <w:webHidden/>
          </w:rPr>
          <w:t>56</w:t>
        </w:r>
        <w:r w:rsidR="00A57990">
          <w:rPr>
            <w:noProof/>
            <w:webHidden/>
          </w:rPr>
          <w:fldChar w:fldCharType="end"/>
        </w:r>
      </w:hyperlink>
    </w:p>
    <w:p w14:paraId="6BFBE402" w14:textId="70D68206"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01" w:history="1">
        <w:r w:rsidR="00A57990" w:rsidRPr="004D743D">
          <w:rPr>
            <w:rStyle w:val="Hyperlink"/>
            <w:noProof/>
          </w:rPr>
          <w:t>Table 6. PBS item codes, unique brands, mean DPMA and price per mg by molecule</w:t>
        </w:r>
        <w:r w:rsidR="00A57990">
          <w:rPr>
            <w:noProof/>
            <w:webHidden/>
          </w:rPr>
          <w:tab/>
        </w:r>
        <w:r w:rsidR="00A57990">
          <w:rPr>
            <w:noProof/>
            <w:webHidden/>
          </w:rPr>
          <w:fldChar w:fldCharType="begin"/>
        </w:r>
        <w:r w:rsidR="00A57990">
          <w:rPr>
            <w:noProof/>
            <w:webHidden/>
          </w:rPr>
          <w:instrText xml:space="preserve"> PAGEREF _Toc125972801 \h </w:instrText>
        </w:r>
        <w:r w:rsidR="00A57990">
          <w:rPr>
            <w:noProof/>
            <w:webHidden/>
          </w:rPr>
        </w:r>
        <w:r w:rsidR="00A57990">
          <w:rPr>
            <w:noProof/>
            <w:webHidden/>
          </w:rPr>
          <w:fldChar w:fldCharType="separate"/>
        </w:r>
        <w:r w:rsidR="000C766B">
          <w:rPr>
            <w:noProof/>
            <w:webHidden/>
          </w:rPr>
          <w:t>57</w:t>
        </w:r>
        <w:r w:rsidR="00A57990">
          <w:rPr>
            <w:noProof/>
            <w:webHidden/>
          </w:rPr>
          <w:fldChar w:fldCharType="end"/>
        </w:r>
      </w:hyperlink>
    </w:p>
    <w:p w14:paraId="396710F8" w14:textId="72A3ED81"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02" w:history="1">
        <w:r w:rsidR="00A57990" w:rsidRPr="004D743D">
          <w:rPr>
            <w:rStyle w:val="Hyperlink"/>
            <w:noProof/>
          </w:rPr>
          <w:t>Table 7. Total sales value, Schedule 1 medicines (2016 - 2020)</w:t>
        </w:r>
        <w:r w:rsidR="00A57990">
          <w:rPr>
            <w:noProof/>
            <w:webHidden/>
          </w:rPr>
          <w:tab/>
        </w:r>
        <w:r w:rsidR="00A57990">
          <w:rPr>
            <w:noProof/>
            <w:webHidden/>
          </w:rPr>
          <w:fldChar w:fldCharType="begin"/>
        </w:r>
        <w:r w:rsidR="00A57990">
          <w:rPr>
            <w:noProof/>
            <w:webHidden/>
          </w:rPr>
          <w:instrText xml:space="preserve"> PAGEREF _Toc125972802 \h </w:instrText>
        </w:r>
        <w:r w:rsidR="00A57990">
          <w:rPr>
            <w:noProof/>
            <w:webHidden/>
          </w:rPr>
        </w:r>
        <w:r w:rsidR="00A57990">
          <w:rPr>
            <w:noProof/>
            <w:webHidden/>
          </w:rPr>
          <w:fldChar w:fldCharType="separate"/>
        </w:r>
        <w:r w:rsidR="000C766B">
          <w:rPr>
            <w:noProof/>
            <w:webHidden/>
          </w:rPr>
          <w:t>104</w:t>
        </w:r>
        <w:r w:rsidR="00A57990">
          <w:rPr>
            <w:noProof/>
            <w:webHidden/>
          </w:rPr>
          <w:fldChar w:fldCharType="end"/>
        </w:r>
      </w:hyperlink>
    </w:p>
    <w:p w14:paraId="4202D7D4" w14:textId="19E7444B"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03" w:history="1">
        <w:r w:rsidR="00A57990" w:rsidRPr="004D743D">
          <w:rPr>
            <w:rStyle w:val="Hyperlink"/>
            <w:noProof/>
          </w:rPr>
          <w:t>Table 8. In-market sales by compounding status ($ million) (2016 - 2020)</w:t>
        </w:r>
        <w:r w:rsidR="00A57990">
          <w:rPr>
            <w:noProof/>
            <w:webHidden/>
          </w:rPr>
          <w:tab/>
        </w:r>
        <w:r w:rsidR="00A57990">
          <w:rPr>
            <w:noProof/>
            <w:webHidden/>
          </w:rPr>
          <w:fldChar w:fldCharType="begin"/>
        </w:r>
        <w:r w:rsidR="00A57990">
          <w:rPr>
            <w:noProof/>
            <w:webHidden/>
          </w:rPr>
          <w:instrText xml:space="preserve"> PAGEREF _Toc125972803 \h </w:instrText>
        </w:r>
        <w:r w:rsidR="00A57990">
          <w:rPr>
            <w:noProof/>
            <w:webHidden/>
          </w:rPr>
        </w:r>
        <w:r w:rsidR="00A57990">
          <w:rPr>
            <w:noProof/>
            <w:webHidden/>
          </w:rPr>
          <w:fldChar w:fldCharType="separate"/>
        </w:r>
        <w:r w:rsidR="000C766B">
          <w:rPr>
            <w:noProof/>
            <w:webHidden/>
          </w:rPr>
          <w:t>108</w:t>
        </w:r>
        <w:r w:rsidR="00A57990">
          <w:rPr>
            <w:noProof/>
            <w:webHidden/>
          </w:rPr>
          <w:fldChar w:fldCharType="end"/>
        </w:r>
      </w:hyperlink>
    </w:p>
    <w:p w14:paraId="021EC2C6" w14:textId="523FE7FD"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04" w:history="1">
        <w:r w:rsidR="00A57990" w:rsidRPr="004D743D">
          <w:rPr>
            <w:rStyle w:val="Hyperlink"/>
            <w:noProof/>
          </w:rPr>
          <w:t>Table 9. Prices per-mg by EFC-listed drug, PBS and industry sales data (2020)</w:t>
        </w:r>
        <w:r w:rsidR="00A57990">
          <w:rPr>
            <w:noProof/>
            <w:webHidden/>
          </w:rPr>
          <w:tab/>
        </w:r>
        <w:r w:rsidR="00A57990">
          <w:rPr>
            <w:noProof/>
            <w:webHidden/>
          </w:rPr>
          <w:fldChar w:fldCharType="begin"/>
        </w:r>
        <w:r w:rsidR="00A57990">
          <w:rPr>
            <w:noProof/>
            <w:webHidden/>
          </w:rPr>
          <w:instrText xml:space="preserve"> PAGEREF _Toc125972804 \h </w:instrText>
        </w:r>
        <w:r w:rsidR="00A57990">
          <w:rPr>
            <w:noProof/>
            <w:webHidden/>
          </w:rPr>
        </w:r>
        <w:r w:rsidR="00A57990">
          <w:rPr>
            <w:noProof/>
            <w:webHidden/>
          </w:rPr>
          <w:fldChar w:fldCharType="separate"/>
        </w:r>
        <w:r w:rsidR="000C766B">
          <w:rPr>
            <w:noProof/>
            <w:webHidden/>
          </w:rPr>
          <w:t>109</w:t>
        </w:r>
        <w:r w:rsidR="00A57990">
          <w:rPr>
            <w:noProof/>
            <w:webHidden/>
          </w:rPr>
          <w:fldChar w:fldCharType="end"/>
        </w:r>
      </w:hyperlink>
    </w:p>
    <w:p w14:paraId="7122E8D7" w14:textId="201E6F1B"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05" w:history="1">
        <w:r w:rsidR="00A57990" w:rsidRPr="004D743D">
          <w:rPr>
            <w:rStyle w:val="Hyperlink"/>
            <w:noProof/>
          </w:rPr>
          <w:t>Table 10. Maximum amount and vial size (mg) supplied, public presentations</w:t>
        </w:r>
        <w:r w:rsidR="00A57990">
          <w:rPr>
            <w:noProof/>
            <w:webHidden/>
          </w:rPr>
          <w:tab/>
        </w:r>
        <w:r w:rsidR="00A57990">
          <w:rPr>
            <w:noProof/>
            <w:webHidden/>
          </w:rPr>
          <w:fldChar w:fldCharType="begin"/>
        </w:r>
        <w:r w:rsidR="00A57990">
          <w:rPr>
            <w:noProof/>
            <w:webHidden/>
          </w:rPr>
          <w:instrText xml:space="preserve"> PAGEREF _Toc125972805 \h </w:instrText>
        </w:r>
        <w:r w:rsidR="00A57990">
          <w:rPr>
            <w:noProof/>
            <w:webHidden/>
          </w:rPr>
        </w:r>
        <w:r w:rsidR="00A57990">
          <w:rPr>
            <w:noProof/>
            <w:webHidden/>
          </w:rPr>
          <w:fldChar w:fldCharType="separate"/>
        </w:r>
        <w:r w:rsidR="000C766B">
          <w:rPr>
            <w:noProof/>
            <w:webHidden/>
          </w:rPr>
          <w:t>112</w:t>
        </w:r>
        <w:r w:rsidR="00A57990">
          <w:rPr>
            <w:noProof/>
            <w:webHidden/>
          </w:rPr>
          <w:fldChar w:fldCharType="end"/>
        </w:r>
      </w:hyperlink>
    </w:p>
    <w:p w14:paraId="634B61D0" w14:textId="6F987295"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06" w:history="1">
        <w:r w:rsidR="00A57990" w:rsidRPr="004D743D">
          <w:rPr>
            <w:rStyle w:val="Hyperlink"/>
            <w:noProof/>
          </w:rPr>
          <w:t>Table 11. PBS vs IQVIA data comparison, inclusions and exclusions</w:t>
        </w:r>
        <w:r w:rsidR="00A57990">
          <w:rPr>
            <w:noProof/>
            <w:webHidden/>
          </w:rPr>
          <w:tab/>
        </w:r>
        <w:r w:rsidR="00A57990">
          <w:rPr>
            <w:noProof/>
            <w:webHidden/>
          </w:rPr>
          <w:fldChar w:fldCharType="begin"/>
        </w:r>
        <w:r w:rsidR="00A57990">
          <w:rPr>
            <w:noProof/>
            <w:webHidden/>
          </w:rPr>
          <w:instrText xml:space="preserve"> PAGEREF _Toc125972806 \h </w:instrText>
        </w:r>
        <w:r w:rsidR="00A57990">
          <w:rPr>
            <w:noProof/>
            <w:webHidden/>
          </w:rPr>
        </w:r>
        <w:r w:rsidR="00A57990">
          <w:rPr>
            <w:noProof/>
            <w:webHidden/>
          </w:rPr>
          <w:fldChar w:fldCharType="separate"/>
        </w:r>
        <w:r w:rsidR="000C766B">
          <w:rPr>
            <w:noProof/>
            <w:webHidden/>
          </w:rPr>
          <w:t>114</w:t>
        </w:r>
        <w:r w:rsidR="00A57990">
          <w:rPr>
            <w:noProof/>
            <w:webHidden/>
          </w:rPr>
          <w:fldChar w:fldCharType="end"/>
        </w:r>
      </w:hyperlink>
    </w:p>
    <w:p w14:paraId="5DF45415" w14:textId="6CA4A73F"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07" w:history="1">
        <w:r w:rsidR="00A57990" w:rsidRPr="004D743D">
          <w:rPr>
            <w:rStyle w:val="Hyperlink"/>
            <w:noProof/>
          </w:rPr>
          <w:t>Table 12. Volume of medicines purchased (IQVIA) vs claimed (PBS) (2017-2020)</w:t>
        </w:r>
        <w:r w:rsidR="00A57990">
          <w:rPr>
            <w:noProof/>
            <w:webHidden/>
          </w:rPr>
          <w:tab/>
        </w:r>
        <w:r w:rsidR="00A57990">
          <w:rPr>
            <w:noProof/>
            <w:webHidden/>
          </w:rPr>
          <w:fldChar w:fldCharType="begin"/>
        </w:r>
        <w:r w:rsidR="00A57990">
          <w:rPr>
            <w:noProof/>
            <w:webHidden/>
          </w:rPr>
          <w:instrText xml:space="preserve"> PAGEREF _Toc125972807 \h </w:instrText>
        </w:r>
        <w:r w:rsidR="00A57990">
          <w:rPr>
            <w:noProof/>
            <w:webHidden/>
          </w:rPr>
        </w:r>
        <w:r w:rsidR="00A57990">
          <w:rPr>
            <w:noProof/>
            <w:webHidden/>
          </w:rPr>
          <w:fldChar w:fldCharType="separate"/>
        </w:r>
        <w:r w:rsidR="000C766B">
          <w:rPr>
            <w:noProof/>
            <w:webHidden/>
          </w:rPr>
          <w:t>116</w:t>
        </w:r>
        <w:r w:rsidR="00A57990">
          <w:rPr>
            <w:noProof/>
            <w:webHidden/>
          </w:rPr>
          <w:fldChar w:fldCharType="end"/>
        </w:r>
      </w:hyperlink>
    </w:p>
    <w:p w14:paraId="014A9C93" w14:textId="3A7BA7F4"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08" w:history="1">
        <w:r w:rsidR="00A57990" w:rsidRPr="004D743D">
          <w:rPr>
            <w:rStyle w:val="Hyperlink"/>
            <w:noProof/>
          </w:rPr>
          <w:t>Table 13. Components of the compounding process</w:t>
        </w:r>
        <w:r w:rsidR="00A57990">
          <w:rPr>
            <w:noProof/>
            <w:webHidden/>
          </w:rPr>
          <w:tab/>
        </w:r>
        <w:r w:rsidR="00A57990">
          <w:rPr>
            <w:noProof/>
            <w:webHidden/>
          </w:rPr>
          <w:fldChar w:fldCharType="begin"/>
        </w:r>
        <w:r w:rsidR="00A57990">
          <w:rPr>
            <w:noProof/>
            <w:webHidden/>
          </w:rPr>
          <w:instrText xml:space="preserve"> PAGEREF _Toc125972808 \h </w:instrText>
        </w:r>
        <w:r w:rsidR="00A57990">
          <w:rPr>
            <w:noProof/>
            <w:webHidden/>
          </w:rPr>
        </w:r>
        <w:r w:rsidR="00A57990">
          <w:rPr>
            <w:noProof/>
            <w:webHidden/>
          </w:rPr>
          <w:fldChar w:fldCharType="separate"/>
        </w:r>
        <w:r w:rsidR="000C766B">
          <w:rPr>
            <w:noProof/>
            <w:webHidden/>
          </w:rPr>
          <w:t>118</w:t>
        </w:r>
        <w:r w:rsidR="00A57990">
          <w:rPr>
            <w:noProof/>
            <w:webHidden/>
          </w:rPr>
          <w:fldChar w:fldCharType="end"/>
        </w:r>
      </w:hyperlink>
    </w:p>
    <w:p w14:paraId="266558F1" w14:textId="1F63CA8A"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09" w:history="1">
        <w:r w:rsidR="00A57990" w:rsidRPr="004D743D">
          <w:rPr>
            <w:rStyle w:val="Hyperlink"/>
            <w:noProof/>
          </w:rPr>
          <w:t>Table 14. EFC fee schedule and stakeholder-informed costs</w:t>
        </w:r>
        <w:r w:rsidR="00A57990">
          <w:rPr>
            <w:noProof/>
            <w:webHidden/>
          </w:rPr>
          <w:tab/>
        </w:r>
        <w:r w:rsidR="00A57990">
          <w:rPr>
            <w:noProof/>
            <w:webHidden/>
          </w:rPr>
          <w:fldChar w:fldCharType="begin"/>
        </w:r>
        <w:r w:rsidR="00A57990">
          <w:rPr>
            <w:noProof/>
            <w:webHidden/>
          </w:rPr>
          <w:instrText xml:space="preserve"> PAGEREF _Toc125972809 \h </w:instrText>
        </w:r>
        <w:r w:rsidR="00A57990">
          <w:rPr>
            <w:noProof/>
            <w:webHidden/>
          </w:rPr>
        </w:r>
        <w:r w:rsidR="00A57990">
          <w:rPr>
            <w:noProof/>
            <w:webHidden/>
          </w:rPr>
          <w:fldChar w:fldCharType="separate"/>
        </w:r>
        <w:r w:rsidR="000C766B">
          <w:rPr>
            <w:noProof/>
            <w:webHidden/>
          </w:rPr>
          <w:t>119</w:t>
        </w:r>
        <w:r w:rsidR="00A57990">
          <w:rPr>
            <w:noProof/>
            <w:webHidden/>
          </w:rPr>
          <w:fldChar w:fldCharType="end"/>
        </w:r>
      </w:hyperlink>
    </w:p>
    <w:p w14:paraId="1911EF78" w14:textId="75AF809A"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10" w:history="1">
        <w:r w:rsidR="00A57990" w:rsidRPr="004D743D">
          <w:rPr>
            <w:rStyle w:val="Hyperlink"/>
            <w:noProof/>
          </w:rPr>
          <w:t>Table 15. CCPS Fees and Service Volume for TGA-licensed Compounders</w:t>
        </w:r>
        <w:r w:rsidR="00A57990">
          <w:rPr>
            <w:noProof/>
            <w:webHidden/>
          </w:rPr>
          <w:tab/>
        </w:r>
        <w:r w:rsidR="00A57990">
          <w:rPr>
            <w:noProof/>
            <w:webHidden/>
          </w:rPr>
          <w:fldChar w:fldCharType="begin"/>
        </w:r>
        <w:r w:rsidR="00A57990">
          <w:rPr>
            <w:noProof/>
            <w:webHidden/>
          </w:rPr>
          <w:instrText xml:space="preserve"> PAGEREF _Toc125972810 \h </w:instrText>
        </w:r>
        <w:r w:rsidR="00A57990">
          <w:rPr>
            <w:noProof/>
            <w:webHidden/>
          </w:rPr>
        </w:r>
        <w:r w:rsidR="00A57990">
          <w:rPr>
            <w:noProof/>
            <w:webHidden/>
          </w:rPr>
          <w:fldChar w:fldCharType="separate"/>
        </w:r>
        <w:r w:rsidR="000C766B">
          <w:rPr>
            <w:noProof/>
            <w:webHidden/>
          </w:rPr>
          <w:t>124</w:t>
        </w:r>
        <w:r w:rsidR="00A57990">
          <w:rPr>
            <w:noProof/>
            <w:webHidden/>
          </w:rPr>
          <w:fldChar w:fldCharType="end"/>
        </w:r>
      </w:hyperlink>
    </w:p>
    <w:p w14:paraId="601C8C5F" w14:textId="4B4E9D85"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11" w:history="1">
        <w:r w:rsidR="00A57990" w:rsidRPr="004D743D">
          <w:rPr>
            <w:rStyle w:val="Hyperlink"/>
            <w:noProof/>
          </w:rPr>
          <w:t>Table 16: CCPS Fees and Service Volume - TGA Compounders</w:t>
        </w:r>
        <w:r w:rsidR="00A57990">
          <w:rPr>
            <w:noProof/>
            <w:webHidden/>
          </w:rPr>
          <w:tab/>
        </w:r>
        <w:r w:rsidR="00A57990">
          <w:rPr>
            <w:noProof/>
            <w:webHidden/>
          </w:rPr>
          <w:fldChar w:fldCharType="begin"/>
        </w:r>
        <w:r w:rsidR="00A57990">
          <w:rPr>
            <w:noProof/>
            <w:webHidden/>
          </w:rPr>
          <w:instrText xml:space="preserve"> PAGEREF _Toc125972811 \h </w:instrText>
        </w:r>
        <w:r w:rsidR="00A57990">
          <w:rPr>
            <w:noProof/>
            <w:webHidden/>
          </w:rPr>
        </w:r>
        <w:r w:rsidR="00A57990">
          <w:rPr>
            <w:noProof/>
            <w:webHidden/>
          </w:rPr>
          <w:fldChar w:fldCharType="separate"/>
        </w:r>
        <w:r w:rsidR="000C766B">
          <w:rPr>
            <w:noProof/>
            <w:webHidden/>
          </w:rPr>
          <w:t>127</w:t>
        </w:r>
        <w:r w:rsidR="00A57990">
          <w:rPr>
            <w:noProof/>
            <w:webHidden/>
          </w:rPr>
          <w:fldChar w:fldCharType="end"/>
        </w:r>
      </w:hyperlink>
    </w:p>
    <w:p w14:paraId="4241FC6E" w14:textId="1FACEFF5"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12" w:history="1">
        <w:r w:rsidR="00A57990" w:rsidRPr="004D743D">
          <w:rPr>
            <w:rStyle w:val="Hyperlink"/>
            <w:noProof/>
          </w:rPr>
          <w:t>Table 17. Reported off-label use of EFC-listed drugs by adverse event type (2016 - 2020)</w:t>
        </w:r>
        <w:r w:rsidR="00A57990">
          <w:rPr>
            <w:noProof/>
            <w:webHidden/>
          </w:rPr>
          <w:tab/>
        </w:r>
        <w:r w:rsidR="00A57990">
          <w:rPr>
            <w:noProof/>
            <w:webHidden/>
          </w:rPr>
          <w:fldChar w:fldCharType="begin"/>
        </w:r>
        <w:r w:rsidR="00A57990">
          <w:rPr>
            <w:noProof/>
            <w:webHidden/>
          </w:rPr>
          <w:instrText xml:space="preserve"> PAGEREF _Toc125972812 \h </w:instrText>
        </w:r>
        <w:r w:rsidR="00A57990">
          <w:rPr>
            <w:noProof/>
            <w:webHidden/>
          </w:rPr>
        </w:r>
        <w:r w:rsidR="00A57990">
          <w:rPr>
            <w:noProof/>
            <w:webHidden/>
          </w:rPr>
          <w:fldChar w:fldCharType="separate"/>
        </w:r>
        <w:r w:rsidR="000C766B">
          <w:rPr>
            <w:noProof/>
            <w:webHidden/>
          </w:rPr>
          <w:t>153</w:t>
        </w:r>
        <w:r w:rsidR="00A57990">
          <w:rPr>
            <w:noProof/>
            <w:webHidden/>
          </w:rPr>
          <w:fldChar w:fldCharType="end"/>
        </w:r>
      </w:hyperlink>
    </w:p>
    <w:p w14:paraId="787DD6EF" w14:textId="314823FB"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13" w:history="1">
        <w:r w:rsidR="00A57990" w:rsidRPr="004D743D">
          <w:rPr>
            <w:rStyle w:val="Hyperlink"/>
            <w:noProof/>
          </w:rPr>
          <w:t>Table 18. Reported off-label use of EFC-listed drug by apparent intent (2016 - 2020)</w:t>
        </w:r>
        <w:r w:rsidR="00A57990">
          <w:rPr>
            <w:noProof/>
            <w:webHidden/>
          </w:rPr>
          <w:tab/>
        </w:r>
        <w:r w:rsidR="00A57990">
          <w:rPr>
            <w:noProof/>
            <w:webHidden/>
          </w:rPr>
          <w:fldChar w:fldCharType="begin"/>
        </w:r>
        <w:r w:rsidR="00A57990">
          <w:rPr>
            <w:noProof/>
            <w:webHidden/>
          </w:rPr>
          <w:instrText xml:space="preserve"> PAGEREF _Toc125972813 \h </w:instrText>
        </w:r>
        <w:r w:rsidR="00A57990">
          <w:rPr>
            <w:noProof/>
            <w:webHidden/>
          </w:rPr>
        </w:r>
        <w:r w:rsidR="00A57990">
          <w:rPr>
            <w:noProof/>
            <w:webHidden/>
          </w:rPr>
          <w:fldChar w:fldCharType="separate"/>
        </w:r>
        <w:r w:rsidR="000C766B">
          <w:rPr>
            <w:noProof/>
            <w:webHidden/>
          </w:rPr>
          <w:t>154</w:t>
        </w:r>
        <w:r w:rsidR="00A57990">
          <w:rPr>
            <w:noProof/>
            <w:webHidden/>
          </w:rPr>
          <w:fldChar w:fldCharType="end"/>
        </w:r>
      </w:hyperlink>
    </w:p>
    <w:p w14:paraId="0EAB79E6" w14:textId="0A34119B"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14" w:history="1">
        <w:r w:rsidR="00A57990" w:rsidRPr="004D743D">
          <w:rPr>
            <w:rStyle w:val="Hyperlink"/>
            <w:noProof/>
          </w:rPr>
          <w:t>Table 19. Net cost PBS / RPBS based on full calendar year – base case</w:t>
        </w:r>
        <w:r w:rsidR="00A57990">
          <w:rPr>
            <w:noProof/>
            <w:webHidden/>
          </w:rPr>
          <w:tab/>
        </w:r>
        <w:r w:rsidR="00A57990">
          <w:rPr>
            <w:noProof/>
            <w:webHidden/>
          </w:rPr>
          <w:fldChar w:fldCharType="begin"/>
        </w:r>
        <w:r w:rsidR="00A57990">
          <w:rPr>
            <w:noProof/>
            <w:webHidden/>
          </w:rPr>
          <w:instrText xml:space="preserve"> PAGEREF _Toc125972814 \h </w:instrText>
        </w:r>
        <w:r w:rsidR="00A57990">
          <w:rPr>
            <w:noProof/>
            <w:webHidden/>
          </w:rPr>
        </w:r>
        <w:r w:rsidR="00A57990">
          <w:rPr>
            <w:noProof/>
            <w:webHidden/>
          </w:rPr>
          <w:fldChar w:fldCharType="separate"/>
        </w:r>
        <w:r w:rsidR="000C766B">
          <w:rPr>
            <w:noProof/>
            <w:webHidden/>
          </w:rPr>
          <w:t>200</w:t>
        </w:r>
        <w:r w:rsidR="00A57990">
          <w:rPr>
            <w:noProof/>
            <w:webHidden/>
          </w:rPr>
          <w:fldChar w:fldCharType="end"/>
        </w:r>
      </w:hyperlink>
    </w:p>
    <w:p w14:paraId="637035C2" w14:textId="6F6CBBD6" w:rsidR="00A57990"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972815" w:history="1">
        <w:r w:rsidR="00A57990" w:rsidRPr="004D743D">
          <w:rPr>
            <w:rStyle w:val="Hyperlink"/>
            <w:noProof/>
          </w:rPr>
          <w:t>Table 20. Net cost PBS / RPBS based on full calendar year – per-mg pricing</w:t>
        </w:r>
        <w:r w:rsidR="00A57990">
          <w:rPr>
            <w:noProof/>
            <w:webHidden/>
          </w:rPr>
          <w:tab/>
        </w:r>
        <w:r w:rsidR="00A57990">
          <w:rPr>
            <w:noProof/>
            <w:webHidden/>
          </w:rPr>
          <w:fldChar w:fldCharType="begin"/>
        </w:r>
        <w:r w:rsidR="00A57990">
          <w:rPr>
            <w:noProof/>
            <w:webHidden/>
          </w:rPr>
          <w:instrText xml:space="preserve"> PAGEREF _Toc125972815 \h </w:instrText>
        </w:r>
        <w:r w:rsidR="00A57990">
          <w:rPr>
            <w:noProof/>
            <w:webHidden/>
          </w:rPr>
        </w:r>
        <w:r w:rsidR="00A57990">
          <w:rPr>
            <w:noProof/>
            <w:webHidden/>
          </w:rPr>
          <w:fldChar w:fldCharType="separate"/>
        </w:r>
        <w:r w:rsidR="000C766B">
          <w:rPr>
            <w:noProof/>
            <w:webHidden/>
          </w:rPr>
          <w:t>200</w:t>
        </w:r>
        <w:r w:rsidR="00A57990">
          <w:rPr>
            <w:noProof/>
            <w:webHidden/>
          </w:rPr>
          <w:fldChar w:fldCharType="end"/>
        </w:r>
      </w:hyperlink>
    </w:p>
    <w:p w14:paraId="3DF5C402" w14:textId="62CB3F12" w:rsidR="0046138A" w:rsidRPr="009E5255" w:rsidRDefault="0083553B" w:rsidP="00B052A9">
      <w:r w:rsidRPr="009E5255">
        <w:fldChar w:fldCharType="end"/>
      </w:r>
      <w:bookmarkStart w:id="6" w:name="_Toc89935656"/>
    </w:p>
    <w:p w14:paraId="0F7A1EDF" w14:textId="756EFD3B" w:rsidR="009C03FE" w:rsidRPr="009E5255" w:rsidRDefault="00B355AE" w:rsidP="008C47C0">
      <w:pPr>
        <w:pStyle w:val="Heading1"/>
        <w:numPr>
          <w:ilvl w:val="0"/>
          <w:numId w:val="0"/>
        </w:numPr>
        <w:ind w:left="432" w:hanging="432"/>
      </w:pPr>
      <w:bookmarkStart w:id="7" w:name="_Toc144886200"/>
      <w:r w:rsidRPr="009E5255">
        <w:t xml:space="preserve">List of </w:t>
      </w:r>
      <w:r w:rsidR="009C03FE" w:rsidRPr="009E5255">
        <w:t>Figures</w:t>
      </w:r>
      <w:bookmarkEnd w:id="6"/>
      <w:bookmarkEnd w:id="7"/>
    </w:p>
    <w:p w14:paraId="0C1E4505" w14:textId="6E766445" w:rsidR="00BD073C" w:rsidRDefault="00BF7736">
      <w:pPr>
        <w:pStyle w:val="TableofFigures"/>
        <w:tabs>
          <w:tab w:val="right" w:leader="dot" w:pos="9016"/>
        </w:tabs>
        <w:rPr>
          <w:rFonts w:asciiTheme="minorHAnsi" w:eastAsiaTheme="minorEastAsia" w:hAnsiTheme="minorHAnsi" w:cstheme="minorBidi"/>
          <w:bCs w:val="0"/>
          <w:noProof/>
          <w:sz w:val="24"/>
          <w:szCs w:val="24"/>
          <w:lang w:eastAsia="en-GB"/>
        </w:rPr>
      </w:pPr>
      <w:r w:rsidRPr="009E5255">
        <w:fldChar w:fldCharType="begin"/>
      </w:r>
      <w:r w:rsidRPr="009E5255">
        <w:instrText xml:space="preserve"> TOC \h \z \c "Figure" </w:instrText>
      </w:r>
      <w:r w:rsidRPr="009E5255">
        <w:fldChar w:fldCharType="separate"/>
      </w:r>
      <w:hyperlink w:anchor="_Toc125463709" w:history="1">
        <w:r w:rsidR="00BD073C" w:rsidRPr="0000129B">
          <w:rPr>
            <w:rStyle w:val="Hyperlink"/>
            <w:noProof/>
          </w:rPr>
          <w:t>Figure 1. Overview of the approach</w:t>
        </w:r>
        <w:r w:rsidR="00BD073C">
          <w:rPr>
            <w:noProof/>
            <w:webHidden/>
          </w:rPr>
          <w:tab/>
        </w:r>
        <w:r w:rsidR="00BD073C">
          <w:rPr>
            <w:noProof/>
            <w:webHidden/>
          </w:rPr>
          <w:fldChar w:fldCharType="begin"/>
        </w:r>
        <w:r w:rsidR="00BD073C">
          <w:rPr>
            <w:noProof/>
            <w:webHidden/>
          </w:rPr>
          <w:instrText xml:space="preserve"> PAGEREF _Toc125463709 \h </w:instrText>
        </w:r>
        <w:r w:rsidR="00BD073C">
          <w:rPr>
            <w:noProof/>
            <w:webHidden/>
          </w:rPr>
        </w:r>
        <w:r w:rsidR="00BD073C">
          <w:rPr>
            <w:noProof/>
            <w:webHidden/>
          </w:rPr>
          <w:fldChar w:fldCharType="separate"/>
        </w:r>
        <w:r w:rsidR="000C766B">
          <w:rPr>
            <w:noProof/>
            <w:webHidden/>
          </w:rPr>
          <w:t>28</w:t>
        </w:r>
        <w:r w:rsidR="00BD073C">
          <w:rPr>
            <w:noProof/>
            <w:webHidden/>
          </w:rPr>
          <w:fldChar w:fldCharType="end"/>
        </w:r>
      </w:hyperlink>
    </w:p>
    <w:p w14:paraId="004A9B13" w14:textId="26EE3721"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10" w:history="1">
        <w:r w:rsidR="00BD073C" w:rsidRPr="0000129B">
          <w:rPr>
            <w:rStyle w:val="Hyperlink"/>
            <w:noProof/>
          </w:rPr>
          <w:t>Figure 2. Participants to the EFC supply chain</w:t>
        </w:r>
        <w:r w:rsidR="00BD073C">
          <w:rPr>
            <w:noProof/>
            <w:webHidden/>
          </w:rPr>
          <w:tab/>
        </w:r>
        <w:r w:rsidR="00BD073C">
          <w:rPr>
            <w:noProof/>
            <w:webHidden/>
          </w:rPr>
          <w:fldChar w:fldCharType="begin"/>
        </w:r>
        <w:r w:rsidR="00BD073C">
          <w:rPr>
            <w:noProof/>
            <w:webHidden/>
          </w:rPr>
          <w:instrText xml:space="preserve"> PAGEREF _Toc125463710 \h </w:instrText>
        </w:r>
        <w:r w:rsidR="00BD073C">
          <w:rPr>
            <w:noProof/>
            <w:webHidden/>
          </w:rPr>
        </w:r>
        <w:r w:rsidR="00BD073C">
          <w:rPr>
            <w:noProof/>
            <w:webHidden/>
          </w:rPr>
          <w:fldChar w:fldCharType="separate"/>
        </w:r>
        <w:r w:rsidR="000C766B">
          <w:rPr>
            <w:noProof/>
            <w:webHidden/>
          </w:rPr>
          <w:t>34</w:t>
        </w:r>
        <w:r w:rsidR="00BD073C">
          <w:rPr>
            <w:noProof/>
            <w:webHidden/>
          </w:rPr>
          <w:fldChar w:fldCharType="end"/>
        </w:r>
      </w:hyperlink>
    </w:p>
    <w:p w14:paraId="492BDB9A" w14:textId="0C1933D2"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11" w:history="1">
        <w:r w:rsidR="00BD073C" w:rsidRPr="0000129B">
          <w:rPr>
            <w:rStyle w:val="Hyperlink"/>
            <w:noProof/>
          </w:rPr>
          <w:t>Figure 3. Annual % change, services and benefit value, select CPAP-listed molecules (2008-2020)</w:t>
        </w:r>
        <w:r w:rsidR="00BD073C">
          <w:rPr>
            <w:noProof/>
            <w:webHidden/>
          </w:rPr>
          <w:tab/>
        </w:r>
        <w:r w:rsidR="00BD073C">
          <w:rPr>
            <w:noProof/>
            <w:webHidden/>
          </w:rPr>
          <w:fldChar w:fldCharType="begin"/>
        </w:r>
        <w:r w:rsidR="00BD073C">
          <w:rPr>
            <w:noProof/>
            <w:webHidden/>
          </w:rPr>
          <w:instrText xml:space="preserve"> PAGEREF _Toc125463711 \h </w:instrText>
        </w:r>
        <w:r w:rsidR="00BD073C">
          <w:rPr>
            <w:noProof/>
            <w:webHidden/>
          </w:rPr>
        </w:r>
        <w:r w:rsidR="00BD073C">
          <w:rPr>
            <w:noProof/>
            <w:webHidden/>
          </w:rPr>
          <w:fldChar w:fldCharType="separate"/>
        </w:r>
        <w:r w:rsidR="000C766B">
          <w:rPr>
            <w:noProof/>
            <w:webHidden/>
          </w:rPr>
          <w:t>37</w:t>
        </w:r>
        <w:r w:rsidR="00BD073C">
          <w:rPr>
            <w:noProof/>
            <w:webHidden/>
          </w:rPr>
          <w:fldChar w:fldCharType="end"/>
        </w:r>
      </w:hyperlink>
    </w:p>
    <w:p w14:paraId="32948986" w14:textId="333B1605"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12" w:history="1">
        <w:r w:rsidR="00BD073C" w:rsidRPr="0000129B">
          <w:rPr>
            <w:rStyle w:val="Hyperlink"/>
            <w:noProof/>
          </w:rPr>
          <w:t>Figure 4. Annual % change, mean benefit per service, select CPAP-listed molecules (2008-2020)</w:t>
        </w:r>
        <w:r w:rsidR="00BD073C">
          <w:rPr>
            <w:noProof/>
            <w:webHidden/>
          </w:rPr>
          <w:tab/>
        </w:r>
        <w:r w:rsidR="00BD073C">
          <w:rPr>
            <w:noProof/>
            <w:webHidden/>
          </w:rPr>
          <w:fldChar w:fldCharType="begin"/>
        </w:r>
        <w:r w:rsidR="00BD073C">
          <w:rPr>
            <w:noProof/>
            <w:webHidden/>
          </w:rPr>
          <w:instrText xml:space="preserve"> PAGEREF _Toc125463712 \h </w:instrText>
        </w:r>
        <w:r w:rsidR="00BD073C">
          <w:rPr>
            <w:noProof/>
            <w:webHidden/>
          </w:rPr>
        </w:r>
        <w:r w:rsidR="00BD073C">
          <w:rPr>
            <w:noProof/>
            <w:webHidden/>
          </w:rPr>
          <w:fldChar w:fldCharType="separate"/>
        </w:r>
        <w:r w:rsidR="000C766B">
          <w:rPr>
            <w:noProof/>
            <w:webHidden/>
          </w:rPr>
          <w:t>38</w:t>
        </w:r>
        <w:r w:rsidR="00BD073C">
          <w:rPr>
            <w:noProof/>
            <w:webHidden/>
          </w:rPr>
          <w:fldChar w:fldCharType="end"/>
        </w:r>
      </w:hyperlink>
    </w:p>
    <w:p w14:paraId="076CB519" w14:textId="32D42338"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13" w:history="1">
        <w:r w:rsidR="00BD073C" w:rsidRPr="0000129B">
          <w:rPr>
            <w:rStyle w:val="Hyperlink"/>
            <w:noProof/>
          </w:rPr>
          <w:t>Figure 5. Flow of activities</w:t>
        </w:r>
        <w:r w:rsidR="00BD073C">
          <w:rPr>
            <w:noProof/>
            <w:webHidden/>
          </w:rPr>
          <w:tab/>
        </w:r>
        <w:r w:rsidR="00BD073C">
          <w:rPr>
            <w:noProof/>
            <w:webHidden/>
          </w:rPr>
          <w:fldChar w:fldCharType="begin"/>
        </w:r>
        <w:r w:rsidR="00BD073C">
          <w:rPr>
            <w:noProof/>
            <w:webHidden/>
          </w:rPr>
          <w:instrText xml:space="preserve"> PAGEREF _Toc125463713 \h </w:instrText>
        </w:r>
        <w:r w:rsidR="00BD073C">
          <w:rPr>
            <w:noProof/>
            <w:webHidden/>
          </w:rPr>
        </w:r>
        <w:r w:rsidR="00BD073C">
          <w:rPr>
            <w:noProof/>
            <w:webHidden/>
          </w:rPr>
          <w:fldChar w:fldCharType="separate"/>
        </w:r>
        <w:r w:rsidR="000C766B">
          <w:rPr>
            <w:noProof/>
            <w:webHidden/>
          </w:rPr>
          <w:t>39</w:t>
        </w:r>
        <w:r w:rsidR="00BD073C">
          <w:rPr>
            <w:noProof/>
            <w:webHidden/>
          </w:rPr>
          <w:fldChar w:fldCharType="end"/>
        </w:r>
      </w:hyperlink>
    </w:p>
    <w:p w14:paraId="706C2445" w14:textId="395DC0AA"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14" w:history="1">
        <w:r w:rsidR="00BD073C" w:rsidRPr="0000129B">
          <w:rPr>
            <w:rStyle w:val="Hyperlink"/>
            <w:noProof/>
          </w:rPr>
          <w:t>Figure 6. Flow of funds</w:t>
        </w:r>
        <w:r w:rsidR="00BD073C">
          <w:rPr>
            <w:noProof/>
            <w:webHidden/>
          </w:rPr>
          <w:tab/>
        </w:r>
        <w:r w:rsidR="00BD073C">
          <w:rPr>
            <w:noProof/>
            <w:webHidden/>
          </w:rPr>
          <w:fldChar w:fldCharType="begin"/>
        </w:r>
        <w:r w:rsidR="00BD073C">
          <w:rPr>
            <w:noProof/>
            <w:webHidden/>
          </w:rPr>
          <w:instrText xml:space="preserve"> PAGEREF _Toc125463714 \h </w:instrText>
        </w:r>
        <w:r w:rsidR="00BD073C">
          <w:rPr>
            <w:noProof/>
            <w:webHidden/>
          </w:rPr>
        </w:r>
        <w:r w:rsidR="00BD073C">
          <w:rPr>
            <w:noProof/>
            <w:webHidden/>
          </w:rPr>
          <w:fldChar w:fldCharType="separate"/>
        </w:r>
        <w:r w:rsidR="000C766B">
          <w:rPr>
            <w:noProof/>
            <w:webHidden/>
          </w:rPr>
          <w:t>42</w:t>
        </w:r>
        <w:r w:rsidR="00BD073C">
          <w:rPr>
            <w:noProof/>
            <w:webHidden/>
          </w:rPr>
          <w:fldChar w:fldCharType="end"/>
        </w:r>
      </w:hyperlink>
    </w:p>
    <w:p w14:paraId="7FB86100" w14:textId="29B226C6"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15" w:history="1">
        <w:r w:rsidR="00BD073C" w:rsidRPr="0000129B">
          <w:rPr>
            <w:rStyle w:val="Hyperlink"/>
            <w:noProof/>
          </w:rPr>
          <w:t>Figure 7. Vial optimisation</w:t>
        </w:r>
        <w:r w:rsidR="00BD073C">
          <w:rPr>
            <w:noProof/>
            <w:webHidden/>
          </w:rPr>
          <w:tab/>
        </w:r>
        <w:r w:rsidR="00BD073C">
          <w:rPr>
            <w:noProof/>
            <w:webHidden/>
          </w:rPr>
          <w:fldChar w:fldCharType="begin"/>
        </w:r>
        <w:r w:rsidR="00BD073C">
          <w:rPr>
            <w:noProof/>
            <w:webHidden/>
          </w:rPr>
          <w:instrText xml:space="preserve"> PAGEREF _Toc125463715 \h </w:instrText>
        </w:r>
        <w:r w:rsidR="00BD073C">
          <w:rPr>
            <w:noProof/>
            <w:webHidden/>
          </w:rPr>
        </w:r>
        <w:r w:rsidR="00BD073C">
          <w:rPr>
            <w:noProof/>
            <w:webHidden/>
          </w:rPr>
          <w:fldChar w:fldCharType="separate"/>
        </w:r>
        <w:r w:rsidR="000C766B">
          <w:rPr>
            <w:noProof/>
            <w:webHidden/>
          </w:rPr>
          <w:t>48</w:t>
        </w:r>
        <w:r w:rsidR="00BD073C">
          <w:rPr>
            <w:noProof/>
            <w:webHidden/>
          </w:rPr>
          <w:fldChar w:fldCharType="end"/>
        </w:r>
      </w:hyperlink>
    </w:p>
    <w:p w14:paraId="5F6E399B" w14:textId="62EFE4C7"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16" w:history="1">
        <w:r w:rsidR="00BD073C" w:rsidRPr="0000129B">
          <w:rPr>
            <w:rStyle w:val="Hyperlink"/>
            <w:noProof/>
          </w:rPr>
          <w:t>Figure 8. EFC fees</w:t>
        </w:r>
        <w:r w:rsidR="00BD073C">
          <w:rPr>
            <w:noProof/>
            <w:webHidden/>
          </w:rPr>
          <w:tab/>
        </w:r>
        <w:r w:rsidR="00BD073C">
          <w:rPr>
            <w:noProof/>
            <w:webHidden/>
          </w:rPr>
          <w:fldChar w:fldCharType="begin"/>
        </w:r>
        <w:r w:rsidR="00BD073C">
          <w:rPr>
            <w:noProof/>
            <w:webHidden/>
          </w:rPr>
          <w:instrText xml:space="preserve"> PAGEREF _Toc125463716 \h </w:instrText>
        </w:r>
        <w:r w:rsidR="00BD073C">
          <w:rPr>
            <w:noProof/>
            <w:webHidden/>
          </w:rPr>
        </w:r>
        <w:r w:rsidR="00BD073C">
          <w:rPr>
            <w:noProof/>
            <w:webHidden/>
          </w:rPr>
          <w:fldChar w:fldCharType="separate"/>
        </w:r>
        <w:r w:rsidR="000C766B">
          <w:rPr>
            <w:noProof/>
            <w:webHidden/>
          </w:rPr>
          <w:t>54</w:t>
        </w:r>
        <w:r w:rsidR="00BD073C">
          <w:rPr>
            <w:noProof/>
            <w:webHidden/>
          </w:rPr>
          <w:fldChar w:fldCharType="end"/>
        </w:r>
      </w:hyperlink>
    </w:p>
    <w:p w14:paraId="22A4CBD9" w14:textId="34C86A06"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17" w:history="1">
        <w:r w:rsidR="00BD073C" w:rsidRPr="0000129B">
          <w:rPr>
            <w:rStyle w:val="Hyperlink"/>
            <w:noProof/>
          </w:rPr>
          <w:t>Figure 9. EFC fees by molecule and sector</w:t>
        </w:r>
        <w:r w:rsidR="00BD073C">
          <w:rPr>
            <w:noProof/>
            <w:webHidden/>
          </w:rPr>
          <w:tab/>
        </w:r>
        <w:r w:rsidR="00BD073C">
          <w:rPr>
            <w:noProof/>
            <w:webHidden/>
          </w:rPr>
          <w:fldChar w:fldCharType="begin"/>
        </w:r>
        <w:r w:rsidR="00BD073C">
          <w:rPr>
            <w:noProof/>
            <w:webHidden/>
          </w:rPr>
          <w:instrText xml:space="preserve"> PAGEREF _Toc125463717 \h </w:instrText>
        </w:r>
        <w:r w:rsidR="00BD073C">
          <w:rPr>
            <w:noProof/>
            <w:webHidden/>
          </w:rPr>
        </w:r>
        <w:r w:rsidR="00BD073C">
          <w:rPr>
            <w:noProof/>
            <w:webHidden/>
          </w:rPr>
          <w:fldChar w:fldCharType="separate"/>
        </w:r>
        <w:r w:rsidR="000C766B">
          <w:rPr>
            <w:noProof/>
            <w:webHidden/>
          </w:rPr>
          <w:t>55</w:t>
        </w:r>
        <w:r w:rsidR="00BD073C">
          <w:rPr>
            <w:noProof/>
            <w:webHidden/>
          </w:rPr>
          <w:fldChar w:fldCharType="end"/>
        </w:r>
      </w:hyperlink>
    </w:p>
    <w:p w14:paraId="272D03D3" w14:textId="77184C43"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18" w:history="1">
        <w:r w:rsidR="00BD073C" w:rsidRPr="0000129B">
          <w:rPr>
            <w:rStyle w:val="Hyperlink"/>
            <w:noProof/>
          </w:rPr>
          <w:t>Figure 10. EFC pricing components, (s94) public items (2021)</w:t>
        </w:r>
        <w:r w:rsidR="00BD073C">
          <w:rPr>
            <w:noProof/>
            <w:webHidden/>
          </w:rPr>
          <w:tab/>
        </w:r>
        <w:r w:rsidR="00BD073C">
          <w:rPr>
            <w:noProof/>
            <w:webHidden/>
          </w:rPr>
          <w:fldChar w:fldCharType="begin"/>
        </w:r>
        <w:r w:rsidR="00BD073C">
          <w:rPr>
            <w:noProof/>
            <w:webHidden/>
          </w:rPr>
          <w:instrText xml:space="preserve"> PAGEREF _Toc125463718 \h </w:instrText>
        </w:r>
        <w:r w:rsidR="00BD073C">
          <w:rPr>
            <w:noProof/>
            <w:webHidden/>
          </w:rPr>
        </w:r>
        <w:r w:rsidR="00BD073C">
          <w:rPr>
            <w:noProof/>
            <w:webHidden/>
          </w:rPr>
          <w:fldChar w:fldCharType="separate"/>
        </w:r>
        <w:r w:rsidR="000C766B">
          <w:rPr>
            <w:noProof/>
            <w:webHidden/>
          </w:rPr>
          <w:t>58</w:t>
        </w:r>
        <w:r w:rsidR="00BD073C">
          <w:rPr>
            <w:noProof/>
            <w:webHidden/>
          </w:rPr>
          <w:fldChar w:fldCharType="end"/>
        </w:r>
      </w:hyperlink>
    </w:p>
    <w:p w14:paraId="04F86DC7" w14:textId="020F8C8F"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19" w:history="1">
        <w:r w:rsidR="00BD073C" w:rsidRPr="0000129B">
          <w:rPr>
            <w:rStyle w:val="Hyperlink"/>
            <w:noProof/>
          </w:rPr>
          <w:t>Figure 11. EFC pricing components, (s94) private items (2021)</w:t>
        </w:r>
        <w:r w:rsidR="00BD073C">
          <w:rPr>
            <w:noProof/>
            <w:webHidden/>
          </w:rPr>
          <w:tab/>
        </w:r>
        <w:r w:rsidR="00BD073C">
          <w:rPr>
            <w:noProof/>
            <w:webHidden/>
          </w:rPr>
          <w:fldChar w:fldCharType="begin"/>
        </w:r>
        <w:r w:rsidR="00BD073C">
          <w:rPr>
            <w:noProof/>
            <w:webHidden/>
          </w:rPr>
          <w:instrText xml:space="preserve"> PAGEREF _Toc125463719 \h </w:instrText>
        </w:r>
        <w:r w:rsidR="00BD073C">
          <w:rPr>
            <w:noProof/>
            <w:webHidden/>
          </w:rPr>
        </w:r>
        <w:r w:rsidR="00BD073C">
          <w:rPr>
            <w:noProof/>
            <w:webHidden/>
          </w:rPr>
          <w:fldChar w:fldCharType="separate"/>
        </w:r>
        <w:r w:rsidR="000C766B">
          <w:rPr>
            <w:noProof/>
            <w:webHidden/>
          </w:rPr>
          <w:t>59</w:t>
        </w:r>
        <w:r w:rsidR="00BD073C">
          <w:rPr>
            <w:noProof/>
            <w:webHidden/>
          </w:rPr>
          <w:fldChar w:fldCharType="end"/>
        </w:r>
      </w:hyperlink>
    </w:p>
    <w:p w14:paraId="499820A4" w14:textId="161677F6"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20" w:history="1">
        <w:r w:rsidR="00BD073C" w:rsidRPr="0000129B">
          <w:rPr>
            <w:rStyle w:val="Hyperlink"/>
            <w:noProof/>
          </w:rPr>
          <w:t>Figure 12. EFC pricing components, (s90) community items (2021)</w:t>
        </w:r>
        <w:r w:rsidR="00BD073C">
          <w:rPr>
            <w:noProof/>
            <w:webHidden/>
          </w:rPr>
          <w:tab/>
        </w:r>
        <w:r w:rsidR="00BD073C">
          <w:rPr>
            <w:noProof/>
            <w:webHidden/>
          </w:rPr>
          <w:fldChar w:fldCharType="begin"/>
        </w:r>
        <w:r w:rsidR="00BD073C">
          <w:rPr>
            <w:noProof/>
            <w:webHidden/>
          </w:rPr>
          <w:instrText xml:space="preserve"> PAGEREF _Toc125463720 \h </w:instrText>
        </w:r>
        <w:r w:rsidR="00BD073C">
          <w:rPr>
            <w:noProof/>
            <w:webHidden/>
          </w:rPr>
        </w:r>
        <w:r w:rsidR="00BD073C">
          <w:rPr>
            <w:noProof/>
            <w:webHidden/>
          </w:rPr>
          <w:fldChar w:fldCharType="separate"/>
        </w:r>
        <w:r w:rsidR="000C766B">
          <w:rPr>
            <w:noProof/>
            <w:webHidden/>
          </w:rPr>
          <w:t>59</w:t>
        </w:r>
        <w:r w:rsidR="00BD073C">
          <w:rPr>
            <w:noProof/>
            <w:webHidden/>
          </w:rPr>
          <w:fldChar w:fldCharType="end"/>
        </w:r>
      </w:hyperlink>
    </w:p>
    <w:p w14:paraId="6C291A01" w14:textId="104EB526"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21" w:history="1">
        <w:r w:rsidR="00BD073C" w:rsidRPr="0000129B">
          <w:rPr>
            <w:rStyle w:val="Hyperlink"/>
            <w:noProof/>
          </w:rPr>
          <w:t>Figure 13. PBS expenditure by EFC-listed drug, Schedule 1 (July 2016 - June 2021)</w:t>
        </w:r>
        <w:r w:rsidR="00BD073C">
          <w:rPr>
            <w:noProof/>
            <w:webHidden/>
          </w:rPr>
          <w:tab/>
        </w:r>
        <w:r w:rsidR="00BD073C">
          <w:rPr>
            <w:noProof/>
            <w:webHidden/>
          </w:rPr>
          <w:fldChar w:fldCharType="begin"/>
        </w:r>
        <w:r w:rsidR="00BD073C">
          <w:rPr>
            <w:noProof/>
            <w:webHidden/>
          </w:rPr>
          <w:instrText xml:space="preserve"> PAGEREF _Toc125463721 \h </w:instrText>
        </w:r>
        <w:r w:rsidR="00BD073C">
          <w:rPr>
            <w:noProof/>
            <w:webHidden/>
          </w:rPr>
        </w:r>
        <w:r w:rsidR="00BD073C">
          <w:rPr>
            <w:noProof/>
            <w:webHidden/>
          </w:rPr>
          <w:fldChar w:fldCharType="separate"/>
        </w:r>
        <w:r w:rsidR="000C766B">
          <w:rPr>
            <w:noProof/>
            <w:webHidden/>
          </w:rPr>
          <w:t>98</w:t>
        </w:r>
        <w:r w:rsidR="00BD073C">
          <w:rPr>
            <w:noProof/>
            <w:webHidden/>
          </w:rPr>
          <w:fldChar w:fldCharType="end"/>
        </w:r>
      </w:hyperlink>
    </w:p>
    <w:p w14:paraId="7FD77DD0" w14:textId="227BCF73"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22" w:history="1">
        <w:r w:rsidR="00BD073C" w:rsidRPr="0000129B">
          <w:rPr>
            <w:rStyle w:val="Hyperlink"/>
            <w:noProof/>
          </w:rPr>
          <w:t>Figure 14. PBS expenditure by EFC-listed drug, Schedule 2 (July 2016 - June 2021)</w:t>
        </w:r>
        <w:r w:rsidR="00BD073C">
          <w:rPr>
            <w:noProof/>
            <w:webHidden/>
          </w:rPr>
          <w:tab/>
        </w:r>
        <w:r w:rsidR="00BD073C">
          <w:rPr>
            <w:noProof/>
            <w:webHidden/>
          </w:rPr>
          <w:fldChar w:fldCharType="begin"/>
        </w:r>
        <w:r w:rsidR="00BD073C">
          <w:rPr>
            <w:noProof/>
            <w:webHidden/>
          </w:rPr>
          <w:instrText xml:space="preserve"> PAGEREF _Toc125463722 \h </w:instrText>
        </w:r>
        <w:r w:rsidR="00BD073C">
          <w:rPr>
            <w:noProof/>
            <w:webHidden/>
          </w:rPr>
        </w:r>
        <w:r w:rsidR="00BD073C">
          <w:rPr>
            <w:noProof/>
            <w:webHidden/>
          </w:rPr>
          <w:fldChar w:fldCharType="separate"/>
        </w:r>
        <w:r w:rsidR="000C766B">
          <w:rPr>
            <w:noProof/>
            <w:webHidden/>
          </w:rPr>
          <w:t>99</w:t>
        </w:r>
        <w:r w:rsidR="00BD073C">
          <w:rPr>
            <w:noProof/>
            <w:webHidden/>
          </w:rPr>
          <w:fldChar w:fldCharType="end"/>
        </w:r>
      </w:hyperlink>
    </w:p>
    <w:p w14:paraId="090292AC" w14:textId="52E6245F"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23" w:history="1">
        <w:r w:rsidR="00BD073C" w:rsidRPr="0000129B">
          <w:rPr>
            <w:rStyle w:val="Hyperlink"/>
            <w:noProof/>
          </w:rPr>
          <w:t>Figure 15. Utilisation of related benefits by EFC Schedule 1 drug (July 2016 - June 2021)</w:t>
        </w:r>
        <w:r w:rsidR="00BD073C">
          <w:rPr>
            <w:noProof/>
            <w:webHidden/>
          </w:rPr>
          <w:tab/>
        </w:r>
        <w:r w:rsidR="00BD073C">
          <w:rPr>
            <w:noProof/>
            <w:webHidden/>
          </w:rPr>
          <w:fldChar w:fldCharType="begin"/>
        </w:r>
        <w:r w:rsidR="00BD073C">
          <w:rPr>
            <w:noProof/>
            <w:webHidden/>
          </w:rPr>
          <w:instrText xml:space="preserve"> PAGEREF _Toc125463723 \h </w:instrText>
        </w:r>
        <w:r w:rsidR="00BD073C">
          <w:rPr>
            <w:noProof/>
            <w:webHidden/>
          </w:rPr>
        </w:r>
        <w:r w:rsidR="00BD073C">
          <w:rPr>
            <w:noProof/>
            <w:webHidden/>
          </w:rPr>
          <w:fldChar w:fldCharType="separate"/>
        </w:r>
        <w:r w:rsidR="000C766B">
          <w:rPr>
            <w:noProof/>
            <w:webHidden/>
          </w:rPr>
          <w:t>100</w:t>
        </w:r>
        <w:r w:rsidR="00BD073C">
          <w:rPr>
            <w:noProof/>
            <w:webHidden/>
          </w:rPr>
          <w:fldChar w:fldCharType="end"/>
        </w:r>
      </w:hyperlink>
    </w:p>
    <w:p w14:paraId="42C17892" w14:textId="53F1AD94"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24" w:history="1">
        <w:r w:rsidR="00BD073C" w:rsidRPr="0000129B">
          <w:rPr>
            <w:rStyle w:val="Hyperlink"/>
            <w:noProof/>
          </w:rPr>
          <w:t>Figure 16. Distribution of EFC spend by component (2021)</w:t>
        </w:r>
        <w:r w:rsidR="00BD073C">
          <w:rPr>
            <w:noProof/>
            <w:webHidden/>
          </w:rPr>
          <w:tab/>
        </w:r>
        <w:r w:rsidR="00BD073C">
          <w:rPr>
            <w:noProof/>
            <w:webHidden/>
          </w:rPr>
          <w:fldChar w:fldCharType="begin"/>
        </w:r>
        <w:r w:rsidR="00BD073C">
          <w:rPr>
            <w:noProof/>
            <w:webHidden/>
          </w:rPr>
          <w:instrText xml:space="preserve"> PAGEREF _Toc125463724 \h </w:instrText>
        </w:r>
        <w:r w:rsidR="00BD073C">
          <w:rPr>
            <w:noProof/>
            <w:webHidden/>
          </w:rPr>
        </w:r>
        <w:r w:rsidR="00BD073C">
          <w:rPr>
            <w:noProof/>
            <w:webHidden/>
          </w:rPr>
          <w:fldChar w:fldCharType="separate"/>
        </w:r>
        <w:r w:rsidR="000C766B">
          <w:rPr>
            <w:noProof/>
            <w:webHidden/>
          </w:rPr>
          <w:t>101</w:t>
        </w:r>
        <w:r w:rsidR="00BD073C">
          <w:rPr>
            <w:noProof/>
            <w:webHidden/>
          </w:rPr>
          <w:fldChar w:fldCharType="end"/>
        </w:r>
      </w:hyperlink>
    </w:p>
    <w:p w14:paraId="133B59B3" w14:textId="11DA5210"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25" w:history="1">
        <w:r w:rsidR="00BD073C" w:rsidRPr="0000129B">
          <w:rPr>
            <w:rStyle w:val="Hyperlink"/>
            <w:noProof/>
          </w:rPr>
          <w:t>Figure 17. Total industry sales (2016 - 2020)</w:t>
        </w:r>
        <w:r w:rsidR="00BD073C">
          <w:rPr>
            <w:noProof/>
            <w:webHidden/>
          </w:rPr>
          <w:tab/>
        </w:r>
        <w:r w:rsidR="00BD073C">
          <w:rPr>
            <w:noProof/>
            <w:webHidden/>
          </w:rPr>
          <w:fldChar w:fldCharType="begin"/>
        </w:r>
        <w:r w:rsidR="00BD073C">
          <w:rPr>
            <w:noProof/>
            <w:webHidden/>
          </w:rPr>
          <w:instrText xml:space="preserve"> PAGEREF _Toc125463725 \h </w:instrText>
        </w:r>
        <w:r w:rsidR="00BD073C">
          <w:rPr>
            <w:noProof/>
            <w:webHidden/>
          </w:rPr>
        </w:r>
        <w:r w:rsidR="00BD073C">
          <w:rPr>
            <w:noProof/>
            <w:webHidden/>
          </w:rPr>
          <w:fldChar w:fldCharType="separate"/>
        </w:r>
        <w:r w:rsidR="000C766B">
          <w:rPr>
            <w:noProof/>
            <w:webHidden/>
          </w:rPr>
          <w:t>106</w:t>
        </w:r>
        <w:r w:rsidR="00BD073C">
          <w:rPr>
            <w:noProof/>
            <w:webHidden/>
          </w:rPr>
          <w:fldChar w:fldCharType="end"/>
        </w:r>
      </w:hyperlink>
    </w:p>
    <w:p w14:paraId="66ECE7A4" w14:textId="0E77DCF9"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26" w:history="1">
        <w:r w:rsidR="00BD073C" w:rsidRPr="0000129B">
          <w:rPr>
            <w:rStyle w:val="Hyperlink"/>
            <w:noProof/>
          </w:rPr>
          <w:t>Figure 18. Total in-market sales by State and Territory (2016 - 2020)</w:t>
        </w:r>
        <w:r w:rsidR="00BD073C">
          <w:rPr>
            <w:noProof/>
            <w:webHidden/>
          </w:rPr>
          <w:tab/>
        </w:r>
        <w:r w:rsidR="00BD073C">
          <w:rPr>
            <w:noProof/>
            <w:webHidden/>
          </w:rPr>
          <w:fldChar w:fldCharType="begin"/>
        </w:r>
        <w:r w:rsidR="00BD073C">
          <w:rPr>
            <w:noProof/>
            <w:webHidden/>
          </w:rPr>
          <w:instrText xml:space="preserve"> PAGEREF _Toc125463726 \h </w:instrText>
        </w:r>
        <w:r w:rsidR="00BD073C">
          <w:rPr>
            <w:noProof/>
            <w:webHidden/>
          </w:rPr>
        </w:r>
        <w:r w:rsidR="00BD073C">
          <w:rPr>
            <w:noProof/>
            <w:webHidden/>
          </w:rPr>
          <w:fldChar w:fldCharType="separate"/>
        </w:r>
        <w:r w:rsidR="000C766B">
          <w:rPr>
            <w:noProof/>
            <w:webHidden/>
          </w:rPr>
          <w:t>107</w:t>
        </w:r>
        <w:r w:rsidR="00BD073C">
          <w:rPr>
            <w:noProof/>
            <w:webHidden/>
          </w:rPr>
          <w:fldChar w:fldCharType="end"/>
        </w:r>
      </w:hyperlink>
    </w:p>
    <w:p w14:paraId="297F6096" w14:textId="6569C019"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27" w:history="1">
        <w:r w:rsidR="00BD073C" w:rsidRPr="0000129B">
          <w:rPr>
            <w:rStyle w:val="Hyperlink"/>
            <w:noProof/>
          </w:rPr>
          <w:t>Figure 19. Distribution of sales by EFC-listed drug and State and Territory (2016 - 2020)</w:t>
        </w:r>
        <w:r w:rsidR="00BD073C">
          <w:rPr>
            <w:noProof/>
            <w:webHidden/>
          </w:rPr>
          <w:tab/>
        </w:r>
        <w:r w:rsidR="00BD073C">
          <w:rPr>
            <w:noProof/>
            <w:webHidden/>
          </w:rPr>
          <w:fldChar w:fldCharType="begin"/>
        </w:r>
        <w:r w:rsidR="00BD073C">
          <w:rPr>
            <w:noProof/>
            <w:webHidden/>
          </w:rPr>
          <w:instrText xml:space="preserve"> PAGEREF _Toc125463727 \h </w:instrText>
        </w:r>
        <w:r w:rsidR="00BD073C">
          <w:rPr>
            <w:noProof/>
            <w:webHidden/>
          </w:rPr>
        </w:r>
        <w:r w:rsidR="00BD073C">
          <w:rPr>
            <w:noProof/>
            <w:webHidden/>
          </w:rPr>
          <w:fldChar w:fldCharType="separate"/>
        </w:r>
        <w:r w:rsidR="000C766B">
          <w:rPr>
            <w:noProof/>
            <w:webHidden/>
          </w:rPr>
          <w:t>107</w:t>
        </w:r>
        <w:r w:rsidR="00BD073C">
          <w:rPr>
            <w:noProof/>
            <w:webHidden/>
          </w:rPr>
          <w:fldChar w:fldCharType="end"/>
        </w:r>
      </w:hyperlink>
    </w:p>
    <w:p w14:paraId="16A92473" w14:textId="5E23F2A4"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28" w:history="1">
        <w:r w:rsidR="00BD073C" w:rsidRPr="0000129B">
          <w:rPr>
            <w:rStyle w:val="Hyperlink"/>
            <w:noProof/>
          </w:rPr>
          <w:t>Figure 20.  EFC consumers by age and molecule (July 2016 - June 2021)</w:t>
        </w:r>
        <w:r w:rsidR="00BD073C">
          <w:rPr>
            <w:noProof/>
            <w:webHidden/>
          </w:rPr>
          <w:tab/>
        </w:r>
        <w:r w:rsidR="00BD073C">
          <w:rPr>
            <w:noProof/>
            <w:webHidden/>
          </w:rPr>
          <w:fldChar w:fldCharType="begin"/>
        </w:r>
        <w:r w:rsidR="00BD073C">
          <w:rPr>
            <w:noProof/>
            <w:webHidden/>
          </w:rPr>
          <w:instrText xml:space="preserve"> PAGEREF _Toc125463728 \h </w:instrText>
        </w:r>
        <w:r w:rsidR="00BD073C">
          <w:rPr>
            <w:noProof/>
            <w:webHidden/>
          </w:rPr>
        </w:r>
        <w:r w:rsidR="00BD073C">
          <w:rPr>
            <w:noProof/>
            <w:webHidden/>
          </w:rPr>
          <w:fldChar w:fldCharType="separate"/>
        </w:r>
        <w:r w:rsidR="000C766B">
          <w:rPr>
            <w:noProof/>
            <w:webHidden/>
          </w:rPr>
          <w:t>146</w:t>
        </w:r>
        <w:r w:rsidR="00BD073C">
          <w:rPr>
            <w:noProof/>
            <w:webHidden/>
          </w:rPr>
          <w:fldChar w:fldCharType="end"/>
        </w:r>
      </w:hyperlink>
    </w:p>
    <w:p w14:paraId="71E80DF7" w14:textId="08B22AF1"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29" w:history="1">
        <w:r w:rsidR="00BD073C" w:rsidRPr="0000129B">
          <w:rPr>
            <w:rStyle w:val="Hyperlink"/>
            <w:noProof/>
          </w:rPr>
          <w:t>Figure 21. Distribution (by volume) of EFC items by State and Territory (July 2016 - June 2021)</w:t>
        </w:r>
        <w:r w:rsidR="00BD073C">
          <w:rPr>
            <w:noProof/>
            <w:webHidden/>
          </w:rPr>
          <w:tab/>
        </w:r>
        <w:r w:rsidR="00BD073C">
          <w:rPr>
            <w:noProof/>
            <w:webHidden/>
          </w:rPr>
          <w:fldChar w:fldCharType="begin"/>
        </w:r>
        <w:r w:rsidR="00BD073C">
          <w:rPr>
            <w:noProof/>
            <w:webHidden/>
          </w:rPr>
          <w:instrText xml:space="preserve"> PAGEREF _Toc125463729 \h </w:instrText>
        </w:r>
        <w:r w:rsidR="00BD073C">
          <w:rPr>
            <w:noProof/>
            <w:webHidden/>
          </w:rPr>
        </w:r>
        <w:r w:rsidR="00BD073C">
          <w:rPr>
            <w:noProof/>
            <w:webHidden/>
          </w:rPr>
          <w:fldChar w:fldCharType="separate"/>
        </w:r>
        <w:r w:rsidR="000C766B">
          <w:rPr>
            <w:noProof/>
            <w:webHidden/>
          </w:rPr>
          <w:t>147</w:t>
        </w:r>
        <w:r w:rsidR="00BD073C">
          <w:rPr>
            <w:noProof/>
            <w:webHidden/>
          </w:rPr>
          <w:fldChar w:fldCharType="end"/>
        </w:r>
      </w:hyperlink>
    </w:p>
    <w:p w14:paraId="6E6CB3CA" w14:textId="6EBD3950"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30" w:history="1">
        <w:r w:rsidR="00BD073C" w:rsidRPr="0000129B">
          <w:rPr>
            <w:rStyle w:val="Hyperlink"/>
            <w:noProof/>
          </w:rPr>
          <w:t>Figure 22. Consumers of EFC-listed drugs by remoteness of residence (July 2016 - June 2021)</w:t>
        </w:r>
        <w:r w:rsidR="00BD073C">
          <w:rPr>
            <w:noProof/>
            <w:webHidden/>
          </w:rPr>
          <w:tab/>
        </w:r>
        <w:r w:rsidR="00BD073C">
          <w:rPr>
            <w:noProof/>
            <w:webHidden/>
          </w:rPr>
          <w:fldChar w:fldCharType="begin"/>
        </w:r>
        <w:r w:rsidR="00BD073C">
          <w:rPr>
            <w:noProof/>
            <w:webHidden/>
          </w:rPr>
          <w:instrText xml:space="preserve"> PAGEREF _Toc125463730 \h </w:instrText>
        </w:r>
        <w:r w:rsidR="00BD073C">
          <w:rPr>
            <w:noProof/>
            <w:webHidden/>
          </w:rPr>
        </w:r>
        <w:r w:rsidR="00BD073C">
          <w:rPr>
            <w:noProof/>
            <w:webHidden/>
          </w:rPr>
          <w:fldChar w:fldCharType="separate"/>
        </w:r>
        <w:r w:rsidR="000C766B">
          <w:rPr>
            <w:noProof/>
            <w:webHidden/>
          </w:rPr>
          <w:t>148</w:t>
        </w:r>
        <w:r w:rsidR="00BD073C">
          <w:rPr>
            <w:noProof/>
            <w:webHidden/>
          </w:rPr>
          <w:fldChar w:fldCharType="end"/>
        </w:r>
      </w:hyperlink>
    </w:p>
    <w:p w14:paraId="5B3A3E59" w14:textId="55FAE577"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31" w:history="1">
        <w:r w:rsidR="00BD073C" w:rsidRPr="0000129B">
          <w:rPr>
            <w:rStyle w:val="Hyperlink"/>
            <w:noProof/>
          </w:rPr>
          <w:t>Figure 23. EFC consumption by remoteness of residence, Schedule 1 (July 2016 - June 2021)</w:t>
        </w:r>
        <w:r w:rsidR="00BD073C">
          <w:rPr>
            <w:noProof/>
            <w:webHidden/>
          </w:rPr>
          <w:tab/>
        </w:r>
        <w:r w:rsidR="00BD073C">
          <w:rPr>
            <w:noProof/>
            <w:webHidden/>
          </w:rPr>
          <w:fldChar w:fldCharType="begin"/>
        </w:r>
        <w:r w:rsidR="00BD073C">
          <w:rPr>
            <w:noProof/>
            <w:webHidden/>
          </w:rPr>
          <w:instrText xml:space="preserve"> PAGEREF _Toc125463731 \h </w:instrText>
        </w:r>
        <w:r w:rsidR="00BD073C">
          <w:rPr>
            <w:noProof/>
            <w:webHidden/>
          </w:rPr>
        </w:r>
        <w:r w:rsidR="00BD073C">
          <w:rPr>
            <w:noProof/>
            <w:webHidden/>
          </w:rPr>
          <w:fldChar w:fldCharType="separate"/>
        </w:r>
        <w:r w:rsidR="000C766B">
          <w:rPr>
            <w:noProof/>
            <w:webHidden/>
          </w:rPr>
          <w:t>149</w:t>
        </w:r>
        <w:r w:rsidR="00BD073C">
          <w:rPr>
            <w:noProof/>
            <w:webHidden/>
          </w:rPr>
          <w:fldChar w:fldCharType="end"/>
        </w:r>
      </w:hyperlink>
    </w:p>
    <w:p w14:paraId="6476C0CF" w14:textId="1D600BA4"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32" w:history="1">
        <w:r w:rsidR="00BD073C" w:rsidRPr="0000129B">
          <w:rPr>
            <w:rStyle w:val="Hyperlink"/>
            <w:noProof/>
          </w:rPr>
          <w:t>Figure 24. Remoteness of service by stakeholder group (2016 - 2021)</w:t>
        </w:r>
        <w:r w:rsidR="00BD073C">
          <w:rPr>
            <w:noProof/>
            <w:webHidden/>
          </w:rPr>
          <w:tab/>
        </w:r>
        <w:r w:rsidR="00BD073C">
          <w:rPr>
            <w:noProof/>
            <w:webHidden/>
          </w:rPr>
          <w:fldChar w:fldCharType="begin"/>
        </w:r>
        <w:r w:rsidR="00BD073C">
          <w:rPr>
            <w:noProof/>
            <w:webHidden/>
          </w:rPr>
          <w:instrText xml:space="preserve"> PAGEREF _Toc125463732 \h </w:instrText>
        </w:r>
        <w:r w:rsidR="00BD073C">
          <w:rPr>
            <w:noProof/>
            <w:webHidden/>
          </w:rPr>
        </w:r>
        <w:r w:rsidR="00BD073C">
          <w:rPr>
            <w:noProof/>
            <w:webHidden/>
          </w:rPr>
          <w:fldChar w:fldCharType="separate"/>
        </w:r>
        <w:r w:rsidR="000C766B">
          <w:rPr>
            <w:noProof/>
            <w:webHidden/>
          </w:rPr>
          <w:t>150</w:t>
        </w:r>
        <w:r w:rsidR="00BD073C">
          <w:rPr>
            <w:noProof/>
            <w:webHidden/>
          </w:rPr>
          <w:fldChar w:fldCharType="end"/>
        </w:r>
      </w:hyperlink>
    </w:p>
    <w:p w14:paraId="3ACFB54B" w14:textId="30FE327B"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33" w:history="1">
        <w:r w:rsidR="00BD073C" w:rsidRPr="0000129B">
          <w:rPr>
            <w:rStyle w:val="Hyperlink"/>
            <w:noProof/>
          </w:rPr>
          <w:t>Figure 25. Mean out-of-pocket costs, EFC-listed drugs, Schedule 1 (July 2016 - June 2021)</w:t>
        </w:r>
        <w:r w:rsidR="00BD073C">
          <w:rPr>
            <w:noProof/>
            <w:webHidden/>
          </w:rPr>
          <w:tab/>
        </w:r>
        <w:r w:rsidR="00BD073C">
          <w:rPr>
            <w:noProof/>
            <w:webHidden/>
          </w:rPr>
          <w:fldChar w:fldCharType="begin"/>
        </w:r>
        <w:r w:rsidR="00BD073C">
          <w:rPr>
            <w:noProof/>
            <w:webHidden/>
          </w:rPr>
          <w:instrText xml:space="preserve"> PAGEREF _Toc125463733 \h </w:instrText>
        </w:r>
        <w:r w:rsidR="00BD073C">
          <w:rPr>
            <w:noProof/>
            <w:webHidden/>
          </w:rPr>
        </w:r>
        <w:r w:rsidR="00BD073C">
          <w:rPr>
            <w:noProof/>
            <w:webHidden/>
          </w:rPr>
          <w:fldChar w:fldCharType="separate"/>
        </w:r>
        <w:r w:rsidR="000C766B">
          <w:rPr>
            <w:noProof/>
            <w:webHidden/>
          </w:rPr>
          <w:t>151</w:t>
        </w:r>
        <w:r w:rsidR="00BD073C">
          <w:rPr>
            <w:noProof/>
            <w:webHidden/>
          </w:rPr>
          <w:fldChar w:fldCharType="end"/>
        </w:r>
      </w:hyperlink>
    </w:p>
    <w:p w14:paraId="4D6ACDE5" w14:textId="060745E5"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34" w:history="1">
        <w:r w:rsidR="00BD073C" w:rsidRPr="0000129B">
          <w:rPr>
            <w:rStyle w:val="Hyperlink"/>
            <w:noProof/>
          </w:rPr>
          <w:t>Figure 26. Mean out-of-pocket costs, EFC-listed drugs, Schedule 2 (July 2016 - June 2021)</w:t>
        </w:r>
        <w:r w:rsidR="00BD073C">
          <w:rPr>
            <w:noProof/>
            <w:webHidden/>
          </w:rPr>
          <w:tab/>
        </w:r>
        <w:r w:rsidR="00BD073C">
          <w:rPr>
            <w:noProof/>
            <w:webHidden/>
          </w:rPr>
          <w:fldChar w:fldCharType="begin"/>
        </w:r>
        <w:r w:rsidR="00BD073C">
          <w:rPr>
            <w:noProof/>
            <w:webHidden/>
          </w:rPr>
          <w:instrText xml:space="preserve"> PAGEREF _Toc125463734 \h </w:instrText>
        </w:r>
        <w:r w:rsidR="00BD073C">
          <w:rPr>
            <w:noProof/>
            <w:webHidden/>
          </w:rPr>
        </w:r>
        <w:r w:rsidR="00BD073C">
          <w:rPr>
            <w:noProof/>
            <w:webHidden/>
          </w:rPr>
          <w:fldChar w:fldCharType="separate"/>
        </w:r>
        <w:r w:rsidR="000C766B">
          <w:rPr>
            <w:noProof/>
            <w:webHidden/>
          </w:rPr>
          <w:t>152</w:t>
        </w:r>
        <w:r w:rsidR="00BD073C">
          <w:rPr>
            <w:noProof/>
            <w:webHidden/>
          </w:rPr>
          <w:fldChar w:fldCharType="end"/>
        </w:r>
      </w:hyperlink>
    </w:p>
    <w:p w14:paraId="1569A741" w14:textId="0D1F7447"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35" w:history="1">
        <w:r w:rsidR="00BD073C" w:rsidRPr="0000129B">
          <w:rPr>
            <w:rStyle w:val="Hyperlink"/>
            <w:noProof/>
          </w:rPr>
          <w:t>Figure 27: Reported off-label use (2016 - 2020)</w:t>
        </w:r>
        <w:r w:rsidR="00BD073C">
          <w:rPr>
            <w:noProof/>
            <w:webHidden/>
          </w:rPr>
          <w:tab/>
        </w:r>
        <w:r w:rsidR="00BD073C">
          <w:rPr>
            <w:noProof/>
            <w:webHidden/>
          </w:rPr>
          <w:fldChar w:fldCharType="begin"/>
        </w:r>
        <w:r w:rsidR="00BD073C">
          <w:rPr>
            <w:noProof/>
            <w:webHidden/>
          </w:rPr>
          <w:instrText xml:space="preserve"> PAGEREF _Toc125463735 \h </w:instrText>
        </w:r>
        <w:r w:rsidR="00BD073C">
          <w:rPr>
            <w:noProof/>
            <w:webHidden/>
          </w:rPr>
        </w:r>
        <w:r w:rsidR="00BD073C">
          <w:rPr>
            <w:noProof/>
            <w:webHidden/>
          </w:rPr>
          <w:fldChar w:fldCharType="separate"/>
        </w:r>
        <w:r w:rsidR="000C766B">
          <w:rPr>
            <w:noProof/>
            <w:webHidden/>
          </w:rPr>
          <w:t>155</w:t>
        </w:r>
        <w:r w:rsidR="00BD073C">
          <w:rPr>
            <w:noProof/>
            <w:webHidden/>
          </w:rPr>
          <w:fldChar w:fldCharType="end"/>
        </w:r>
      </w:hyperlink>
    </w:p>
    <w:p w14:paraId="11423305" w14:textId="79BB2FCA"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36" w:history="1">
        <w:r w:rsidR="00BD073C" w:rsidRPr="0000129B">
          <w:rPr>
            <w:rStyle w:val="Hyperlink"/>
            <w:noProof/>
          </w:rPr>
          <w:t>Figure 28. Disproportionality analysis, reported off-label use by year (2016 - 2020)</w:t>
        </w:r>
        <w:r w:rsidR="00BD073C">
          <w:rPr>
            <w:noProof/>
            <w:webHidden/>
          </w:rPr>
          <w:tab/>
        </w:r>
        <w:r w:rsidR="00BD073C">
          <w:rPr>
            <w:noProof/>
            <w:webHidden/>
          </w:rPr>
          <w:fldChar w:fldCharType="begin"/>
        </w:r>
        <w:r w:rsidR="00BD073C">
          <w:rPr>
            <w:noProof/>
            <w:webHidden/>
          </w:rPr>
          <w:instrText xml:space="preserve"> PAGEREF _Toc125463736 \h </w:instrText>
        </w:r>
        <w:r w:rsidR="00BD073C">
          <w:rPr>
            <w:noProof/>
            <w:webHidden/>
          </w:rPr>
        </w:r>
        <w:r w:rsidR="00BD073C">
          <w:rPr>
            <w:noProof/>
            <w:webHidden/>
          </w:rPr>
          <w:fldChar w:fldCharType="separate"/>
        </w:r>
        <w:r w:rsidR="000C766B">
          <w:rPr>
            <w:noProof/>
            <w:webHidden/>
          </w:rPr>
          <w:t>156</w:t>
        </w:r>
        <w:r w:rsidR="00BD073C">
          <w:rPr>
            <w:noProof/>
            <w:webHidden/>
          </w:rPr>
          <w:fldChar w:fldCharType="end"/>
        </w:r>
      </w:hyperlink>
    </w:p>
    <w:p w14:paraId="33AC0874" w14:textId="3C96464F"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37" w:history="1">
        <w:r w:rsidR="00BD073C" w:rsidRPr="0000129B">
          <w:rPr>
            <w:rStyle w:val="Hyperlink"/>
            <w:noProof/>
          </w:rPr>
          <w:t>Figure 29. Disproportionality analysis, reported off-label use by EFC item (2016 - 2020)</w:t>
        </w:r>
        <w:r w:rsidR="00BD073C">
          <w:rPr>
            <w:noProof/>
            <w:webHidden/>
          </w:rPr>
          <w:tab/>
        </w:r>
        <w:r w:rsidR="00BD073C">
          <w:rPr>
            <w:noProof/>
            <w:webHidden/>
          </w:rPr>
          <w:fldChar w:fldCharType="begin"/>
        </w:r>
        <w:r w:rsidR="00BD073C">
          <w:rPr>
            <w:noProof/>
            <w:webHidden/>
          </w:rPr>
          <w:instrText xml:space="preserve"> PAGEREF _Toc125463737 \h </w:instrText>
        </w:r>
        <w:r w:rsidR="00BD073C">
          <w:rPr>
            <w:noProof/>
            <w:webHidden/>
          </w:rPr>
        </w:r>
        <w:r w:rsidR="00BD073C">
          <w:rPr>
            <w:noProof/>
            <w:webHidden/>
          </w:rPr>
          <w:fldChar w:fldCharType="separate"/>
        </w:r>
        <w:r w:rsidR="000C766B">
          <w:rPr>
            <w:noProof/>
            <w:webHidden/>
          </w:rPr>
          <w:t>157</w:t>
        </w:r>
        <w:r w:rsidR="00BD073C">
          <w:rPr>
            <w:noProof/>
            <w:webHidden/>
          </w:rPr>
          <w:fldChar w:fldCharType="end"/>
        </w:r>
      </w:hyperlink>
    </w:p>
    <w:p w14:paraId="69CD2879" w14:textId="5A408D2D"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38" w:history="1">
        <w:r w:rsidR="00BD073C" w:rsidRPr="0000129B">
          <w:rPr>
            <w:rStyle w:val="Hyperlink"/>
            <w:noProof/>
          </w:rPr>
          <w:t>Figure 30. EFC-listed drugs with disproportional rates of reported off-label use (2016 - 2020)</w:t>
        </w:r>
        <w:r w:rsidR="00BD073C">
          <w:rPr>
            <w:noProof/>
            <w:webHidden/>
          </w:rPr>
          <w:tab/>
        </w:r>
        <w:r w:rsidR="00BD073C">
          <w:rPr>
            <w:noProof/>
            <w:webHidden/>
          </w:rPr>
          <w:fldChar w:fldCharType="begin"/>
        </w:r>
        <w:r w:rsidR="00BD073C">
          <w:rPr>
            <w:noProof/>
            <w:webHidden/>
          </w:rPr>
          <w:instrText xml:space="preserve"> PAGEREF _Toc125463738 \h </w:instrText>
        </w:r>
        <w:r w:rsidR="00BD073C">
          <w:rPr>
            <w:noProof/>
            <w:webHidden/>
          </w:rPr>
        </w:r>
        <w:r w:rsidR="00BD073C">
          <w:rPr>
            <w:noProof/>
            <w:webHidden/>
          </w:rPr>
          <w:fldChar w:fldCharType="separate"/>
        </w:r>
        <w:r w:rsidR="000C766B">
          <w:rPr>
            <w:noProof/>
            <w:webHidden/>
          </w:rPr>
          <w:t>158</w:t>
        </w:r>
        <w:r w:rsidR="00BD073C">
          <w:rPr>
            <w:noProof/>
            <w:webHidden/>
          </w:rPr>
          <w:fldChar w:fldCharType="end"/>
        </w:r>
      </w:hyperlink>
    </w:p>
    <w:p w14:paraId="7E969E18" w14:textId="1230A89D"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39" w:history="1">
        <w:r w:rsidR="00BD073C" w:rsidRPr="0000129B">
          <w:rPr>
            <w:rStyle w:val="Hyperlink"/>
            <w:noProof/>
          </w:rPr>
          <w:t>Figure 31. Reported off-label use, doxorubicin (2016 - 2020)</w:t>
        </w:r>
        <w:r w:rsidR="00BD073C">
          <w:rPr>
            <w:noProof/>
            <w:webHidden/>
          </w:rPr>
          <w:tab/>
        </w:r>
        <w:r w:rsidR="00BD073C">
          <w:rPr>
            <w:noProof/>
            <w:webHidden/>
          </w:rPr>
          <w:fldChar w:fldCharType="begin"/>
        </w:r>
        <w:r w:rsidR="00BD073C">
          <w:rPr>
            <w:noProof/>
            <w:webHidden/>
          </w:rPr>
          <w:instrText xml:space="preserve"> PAGEREF _Toc125463739 \h </w:instrText>
        </w:r>
        <w:r w:rsidR="00BD073C">
          <w:rPr>
            <w:noProof/>
            <w:webHidden/>
          </w:rPr>
        </w:r>
        <w:r w:rsidR="00BD073C">
          <w:rPr>
            <w:noProof/>
            <w:webHidden/>
          </w:rPr>
          <w:fldChar w:fldCharType="separate"/>
        </w:r>
        <w:r w:rsidR="000C766B">
          <w:rPr>
            <w:noProof/>
            <w:webHidden/>
          </w:rPr>
          <w:t>159</w:t>
        </w:r>
        <w:r w:rsidR="00BD073C">
          <w:rPr>
            <w:noProof/>
            <w:webHidden/>
          </w:rPr>
          <w:fldChar w:fldCharType="end"/>
        </w:r>
      </w:hyperlink>
    </w:p>
    <w:p w14:paraId="733BED63" w14:textId="62BCFD4C"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40" w:history="1">
        <w:r w:rsidR="00BD073C" w:rsidRPr="0000129B">
          <w:rPr>
            <w:rStyle w:val="Hyperlink"/>
            <w:noProof/>
          </w:rPr>
          <w:t>Figure 32. Reported off-label use, vinblastine sulfate (2016 - 2020)</w:t>
        </w:r>
        <w:r w:rsidR="00BD073C">
          <w:rPr>
            <w:noProof/>
            <w:webHidden/>
          </w:rPr>
          <w:tab/>
        </w:r>
        <w:r w:rsidR="00BD073C">
          <w:rPr>
            <w:noProof/>
            <w:webHidden/>
          </w:rPr>
          <w:fldChar w:fldCharType="begin"/>
        </w:r>
        <w:r w:rsidR="00BD073C">
          <w:rPr>
            <w:noProof/>
            <w:webHidden/>
          </w:rPr>
          <w:instrText xml:space="preserve"> PAGEREF _Toc125463740 \h </w:instrText>
        </w:r>
        <w:r w:rsidR="00BD073C">
          <w:rPr>
            <w:noProof/>
            <w:webHidden/>
          </w:rPr>
        </w:r>
        <w:r w:rsidR="00BD073C">
          <w:rPr>
            <w:noProof/>
            <w:webHidden/>
          </w:rPr>
          <w:fldChar w:fldCharType="separate"/>
        </w:r>
        <w:r w:rsidR="000C766B">
          <w:rPr>
            <w:noProof/>
            <w:webHidden/>
          </w:rPr>
          <w:t>160</w:t>
        </w:r>
        <w:r w:rsidR="00BD073C">
          <w:rPr>
            <w:noProof/>
            <w:webHidden/>
          </w:rPr>
          <w:fldChar w:fldCharType="end"/>
        </w:r>
      </w:hyperlink>
    </w:p>
    <w:p w14:paraId="5D0ED3BE" w14:textId="5DEC0704" w:rsidR="00BD073C" w:rsidRDefault="00E36C93">
      <w:pPr>
        <w:pStyle w:val="TableofFigures"/>
        <w:tabs>
          <w:tab w:val="right" w:leader="dot" w:pos="9016"/>
        </w:tabs>
        <w:rPr>
          <w:rFonts w:asciiTheme="minorHAnsi" w:eastAsiaTheme="minorEastAsia" w:hAnsiTheme="minorHAnsi" w:cstheme="minorBidi"/>
          <w:bCs w:val="0"/>
          <w:noProof/>
          <w:sz w:val="24"/>
          <w:szCs w:val="24"/>
          <w:lang w:eastAsia="en-GB"/>
        </w:rPr>
      </w:pPr>
      <w:hyperlink w:anchor="_Toc125463741" w:history="1">
        <w:r w:rsidR="00BD073C" w:rsidRPr="0000129B">
          <w:rPr>
            <w:rStyle w:val="Hyperlink"/>
            <w:noProof/>
          </w:rPr>
          <w:t>Figure 33. EFC net-benefits by pharmacy setting (2021)</w:t>
        </w:r>
        <w:r w:rsidR="00BD073C">
          <w:rPr>
            <w:noProof/>
            <w:webHidden/>
          </w:rPr>
          <w:tab/>
        </w:r>
        <w:r w:rsidR="00BD073C">
          <w:rPr>
            <w:noProof/>
            <w:webHidden/>
          </w:rPr>
          <w:fldChar w:fldCharType="begin"/>
        </w:r>
        <w:r w:rsidR="00BD073C">
          <w:rPr>
            <w:noProof/>
            <w:webHidden/>
          </w:rPr>
          <w:instrText xml:space="preserve"> PAGEREF _Toc125463741 \h </w:instrText>
        </w:r>
        <w:r w:rsidR="00BD073C">
          <w:rPr>
            <w:noProof/>
            <w:webHidden/>
          </w:rPr>
        </w:r>
        <w:r w:rsidR="00BD073C">
          <w:rPr>
            <w:noProof/>
            <w:webHidden/>
          </w:rPr>
          <w:fldChar w:fldCharType="separate"/>
        </w:r>
        <w:r w:rsidR="000C766B">
          <w:rPr>
            <w:noProof/>
            <w:webHidden/>
          </w:rPr>
          <w:t>192</w:t>
        </w:r>
        <w:r w:rsidR="00BD073C">
          <w:rPr>
            <w:noProof/>
            <w:webHidden/>
          </w:rPr>
          <w:fldChar w:fldCharType="end"/>
        </w:r>
      </w:hyperlink>
    </w:p>
    <w:p w14:paraId="760F22CF" w14:textId="1CDE05B4" w:rsidR="008C47C0" w:rsidRPr="009E5255" w:rsidRDefault="00BF7736" w:rsidP="008C47C0">
      <w:r w:rsidRPr="009E5255">
        <w:fldChar w:fldCharType="end"/>
      </w:r>
    </w:p>
    <w:p w14:paraId="33D38905" w14:textId="5A7A9743" w:rsidR="008317F7" w:rsidRPr="009E5255" w:rsidRDefault="00B355AE" w:rsidP="00B96716">
      <w:pPr>
        <w:pStyle w:val="Heading1"/>
        <w:numPr>
          <w:ilvl w:val="0"/>
          <w:numId w:val="0"/>
        </w:numPr>
        <w:ind w:left="357" w:hanging="357"/>
      </w:pPr>
      <w:bookmarkStart w:id="8" w:name="_Toc144886201"/>
      <w:r w:rsidRPr="009E5255">
        <w:t xml:space="preserve">List of </w:t>
      </w:r>
      <w:r w:rsidR="008317F7" w:rsidRPr="009E5255">
        <w:t>Appendices</w:t>
      </w:r>
      <w:bookmarkEnd w:id="8"/>
    </w:p>
    <w:p w14:paraId="07E17DFB" w14:textId="09394CB1" w:rsidR="008317F7" w:rsidRPr="009E5255" w:rsidRDefault="008317F7" w:rsidP="00214FB7">
      <w:pPr>
        <w:pStyle w:val="Caption"/>
      </w:pPr>
      <w:bookmarkStart w:id="9" w:name="_Ref90044379"/>
      <w:bookmarkStart w:id="10" w:name="_Ref92644753"/>
      <w:r w:rsidRPr="009E5255">
        <w:t xml:space="preserve">Appendix </w:t>
      </w:r>
      <w:r w:rsidR="00E36C93">
        <w:fldChar w:fldCharType="begin"/>
      </w:r>
      <w:r w:rsidR="00E36C93">
        <w:instrText xml:space="preserve"> SEQ Appendix \* ARABIC </w:instrText>
      </w:r>
      <w:r w:rsidR="00E36C93">
        <w:fldChar w:fldCharType="separate"/>
      </w:r>
      <w:r w:rsidR="000C766B">
        <w:rPr>
          <w:noProof/>
        </w:rPr>
        <w:t>1</w:t>
      </w:r>
      <w:r w:rsidR="00E36C93">
        <w:rPr>
          <w:noProof/>
        </w:rPr>
        <w:fldChar w:fldCharType="end"/>
      </w:r>
      <w:bookmarkEnd w:id="9"/>
      <w:r w:rsidR="001F3C7E" w:rsidRPr="009E5255">
        <w:t>.</w:t>
      </w:r>
      <w:r w:rsidRPr="009E5255">
        <w:t xml:space="preserve"> </w:t>
      </w:r>
      <w:r w:rsidR="008F4E94" w:rsidRPr="009E5255">
        <w:t>EFC Review Terms of Reference</w:t>
      </w:r>
      <w:bookmarkEnd w:id="10"/>
    </w:p>
    <w:p w14:paraId="3CD2D9B3" w14:textId="5FF495F1" w:rsidR="00284FAB" w:rsidRPr="009E5255" w:rsidRDefault="00284FAB" w:rsidP="00214FB7">
      <w:pPr>
        <w:pStyle w:val="Caption"/>
      </w:pPr>
      <w:bookmarkStart w:id="11" w:name="_Ref93583662"/>
      <w:bookmarkStart w:id="12" w:name="_Ref92644952"/>
      <w:r w:rsidRPr="009E5255">
        <w:t xml:space="preserve">Appendix </w:t>
      </w:r>
      <w:r w:rsidR="00E36C93">
        <w:fldChar w:fldCharType="begin"/>
      </w:r>
      <w:r w:rsidR="00E36C93">
        <w:instrText xml:space="preserve"> SEQ Appendix \* ARABIC </w:instrText>
      </w:r>
      <w:r w:rsidR="00E36C93">
        <w:fldChar w:fldCharType="separate"/>
      </w:r>
      <w:r w:rsidR="000C766B">
        <w:rPr>
          <w:noProof/>
        </w:rPr>
        <w:t>2</w:t>
      </w:r>
      <w:r w:rsidR="00E36C93">
        <w:rPr>
          <w:noProof/>
        </w:rPr>
        <w:fldChar w:fldCharType="end"/>
      </w:r>
      <w:bookmarkEnd w:id="11"/>
      <w:r w:rsidR="001F3C7E" w:rsidRPr="009E5255">
        <w:t>.</w:t>
      </w:r>
      <w:r w:rsidR="0048472F" w:rsidRPr="009E5255">
        <w:t xml:space="preserve">  </w:t>
      </w:r>
      <w:r w:rsidRPr="009E5255">
        <w:t>Review Governance</w:t>
      </w:r>
      <w:bookmarkEnd w:id="12"/>
    </w:p>
    <w:p w14:paraId="456CF87E" w14:textId="4375FFBB" w:rsidR="00BD34F7" w:rsidRPr="009E5255" w:rsidRDefault="00BD34F7" w:rsidP="00BD34F7">
      <w:pPr>
        <w:pStyle w:val="Caption"/>
      </w:pPr>
      <w:bookmarkStart w:id="13" w:name="_Ref90045477"/>
      <w:bookmarkStart w:id="14" w:name="_Ref92645244"/>
      <w:bookmarkStart w:id="15" w:name="_Ref90450337"/>
      <w:bookmarkStart w:id="16" w:name="_Ref92645214"/>
      <w:r w:rsidRPr="009E5255">
        <w:t xml:space="preserve">Appendix </w:t>
      </w:r>
      <w:r w:rsidR="00E36C93">
        <w:fldChar w:fldCharType="begin"/>
      </w:r>
      <w:r w:rsidR="00E36C93">
        <w:instrText xml:space="preserve"> SEQ Appendix \* ARABIC </w:instrText>
      </w:r>
      <w:r w:rsidR="00E36C93">
        <w:fldChar w:fldCharType="separate"/>
      </w:r>
      <w:r w:rsidR="000C766B">
        <w:rPr>
          <w:noProof/>
        </w:rPr>
        <w:t>3</w:t>
      </w:r>
      <w:r w:rsidR="00E36C93">
        <w:rPr>
          <w:noProof/>
        </w:rPr>
        <w:fldChar w:fldCharType="end"/>
      </w:r>
      <w:bookmarkEnd w:id="13"/>
      <w:r w:rsidRPr="009E5255">
        <w:t>. Literature Review—Methods and Results</w:t>
      </w:r>
      <w:bookmarkEnd w:id="14"/>
    </w:p>
    <w:p w14:paraId="0A4756F8" w14:textId="6792899D" w:rsidR="00284FAB" w:rsidRPr="009E5255" w:rsidRDefault="00284FAB" w:rsidP="00214FB7">
      <w:pPr>
        <w:pStyle w:val="Caption"/>
      </w:pPr>
      <w:bookmarkStart w:id="17" w:name="_Ref93583873"/>
      <w:bookmarkStart w:id="18" w:name="_Ref94157232"/>
      <w:r w:rsidRPr="009E5255">
        <w:t xml:space="preserve">Appendix </w:t>
      </w:r>
      <w:r w:rsidR="00E36C93">
        <w:fldChar w:fldCharType="begin"/>
      </w:r>
      <w:r w:rsidR="00E36C93">
        <w:instrText xml:space="preserve"> SEQ Appendix \* ARABIC </w:instrText>
      </w:r>
      <w:r w:rsidR="00E36C93">
        <w:fldChar w:fldCharType="separate"/>
      </w:r>
      <w:r w:rsidR="000C766B">
        <w:rPr>
          <w:noProof/>
        </w:rPr>
        <w:t>4</w:t>
      </w:r>
      <w:r w:rsidR="00E36C93">
        <w:rPr>
          <w:noProof/>
        </w:rPr>
        <w:fldChar w:fldCharType="end"/>
      </w:r>
      <w:bookmarkEnd w:id="15"/>
      <w:bookmarkEnd w:id="17"/>
      <w:r w:rsidR="001F3C7E" w:rsidRPr="009E5255">
        <w:t>.</w:t>
      </w:r>
      <w:r w:rsidR="0048472F" w:rsidRPr="009E5255">
        <w:t xml:space="preserve"> </w:t>
      </w:r>
      <w:r w:rsidRPr="009E5255">
        <w:t>Consultations</w:t>
      </w:r>
      <w:bookmarkEnd w:id="16"/>
      <w:bookmarkEnd w:id="18"/>
    </w:p>
    <w:p w14:paraId="0177B5B7" w14:textId="3B4297CC" w:rsidR="00FA7BB7" w:rsidRPr="009E5255" w:rsidRDefault="00FA7BB7" w:rsidP="00214FB7">
      <w:pPr>
        <w:pStyle w:val="Caption"/>
      </w:pPr>
      <w:bookmarkStart w:id="19" w:name="_Ref92115999"/>
      <w:bookmarkStart w:id="20" w:name="_Ref92645248"/>
      <w:r w:rsidRPr="009E5255">
        <w:t xml:space="preserve">Appendix </w:t>
      </w:r>
      <w:r w:rsidR="00E36C93">
        <w:fldChar w:fldCharType="begin"/>
      </w:r>
      <w:r w:rsidR="00E36C93">
        <w:instrText xml:space="preserve"> SEQ Appendix \* ARABIC </w:instrText>
      </w:r>
      <w:r w:rsidR="00E36C93">
        <w:fldChar w:fldCharType="separate"/>
      </w:r>
      <w:r w:rsidR="000C766B">
        <w:rPr>
          <w:noProof/>
        </w:rPr>
        <w:t>5</w:t>
      </w:r>
      <w:r w:rsidR="00E36C93">
        <w:rPr>
          <w:noProof/>
        </w:rPr>
        <w:fldChar w:fldCharType="end"/>
      </w:r>
      <w:bookmarkEnd w:id="19"/>
      <w:r w:rsidR="001F3C7E" w:rsidRPr="009E5255">
        <w:t>.</w:t>
      </w:r>
      <w:r w:rsidRPr="009E5255">
        <w:t xml:space="preserve"> Comparison of </w:t>
      </w:r>
      <w:r w:rsidR="004B48D3" w:rsidRPr="009E5255">
        <w:t xml:space="preserve">Drug Utilisation under the CPAP and </w:t>
      </w:r>
      <w:r w:rsidRPr="009E5255">
        <w:t xml:space="preserve">EFC </w:t>
      </w:r>
      <w:bookmarkEnd w:id="20"/>
      <w:r w:rsidR="004B48D3" w:rsidRPr="009E5255">
        <w:t>Arrangements</w:t>
      </w:r>
    </w:p>
    <w:p w14:paraId="766531B5" w14:textId="16E01518" w:rsidR="009A76DD" w:rsidRDefault="009A76DD" w:rsidP="00214FB7">
      <w:pPr>
        <w:pStyle w:val="Caption"/>
      </w:pPr>
      <w:bookmarkStart w:id="21" w:name="_Ref90045768"/>
      <w:bookmarkStart w:id="22" w:name="_Ref92645251"/>
      <w:bookmarkStart w:id="23" w:name="_Ref94157899"/>
      <w:r w:rsidRPr="009E5255">
        <w:t xml:space="preserve">Appendix </w:t>
      </w:r>
      <w:r w:rsidR="00E36C93">
        <w:fldChar w:fldCharType="begin"/>
      </w:r>
      <w:r w:rsidR="00E36C93">
        <w:instrText xml:space="preserve"> SEQ Appendix \* ARABIC </w:instrText>
      </w:r>
      <w:r w:rsidR="00E36C93">
        <w:fldChar w:fldCharType="separate"/>
      </w:r>
      <w:r w:rsidR="000C766B">
        <w:rPr>
          <w:noProof/>
        </w:rPr>
        <w:t>6</w:t>
      </w:r>
      <w:r w:rsidR="00E36C93">
        <w:rPr>
          <w:noProof/>
        </w:rPr>
        <w:fldChar w:fldCharType="end"/>
      </w:r>
      <w:bookmarkEnd w:id="21"/>
      <w:r w:rsidR="001F3C7E" w:rsidRPr="009E5255">
        <w:t>.</w:t>
      </w:r>
      <w:r w:rsidRPr="009E5255">
        <w:t xml:space="preserve"> Analysis of </w:t>
      </w:r>
      <w:bookmarkEnd w:id="22"/>
      <w:r w:rsidR="00965D8B" w:rsidRPr="009E5255">
        <w:t>Cancer Medicines Supplied via the PBS</w:t>
      </w:r>
      <w:bookmarkEnd w:id="23"/>
    </w:p>
    <w:p w14:paraId="7DF19AF5" w14:textId="5BC6B321" w:rsidR="00342B69" w:rsidRPr="00342B69" w:rsidRDefault="00342B69" w:rsidP="00342B69">
      <w:pPr>
        <w:pStyle w:val="Caption"/>
      </w:pPr>
      <w:bookmarkStart w:id="24" w:name="_Ref125462582"/>
      <w:bookmarkStart w:id="25" w:name="_Ref125016941"/>
      <w:r w:rsidRPr="009E5255">
        <w:t xml:space="preserve">Appendix </w:t>
      </w:r>
      <w:r w:rsidR="00E36C93">
        <w:fldChar w:fldCharType="begin"/>
      </w:r>
      <w:r w:rsidR="00E36C93">
        <w:instrText xml:space="preserve"> SEQ Appendix \* ARABIC </w:instrText>
      </w:r>
      <w:r w:rsidR="00E36C93">
        <w:fldChar w:fldCharType="separate"/>
      </w:r>
      <w:r w:rsidR="000C766B">
        <w:rPr>
          <w:noProof/>
        </w:rPr>
        <w:t>7</w:t>
      </w:r>
      <w:r w:rsidR="00E36C93">
        <w:rPr>
          <w:noProof/>
        </w:rPr>
        <w:fldChar w:fldCharType="end"/>
      </w:r>
      <w:bookmarkEnd w:id="24"/>
      <w:r w:rsidRPr="009E5255">
        <w:t xml:space="preserve">. </w:t>
      </w:r>
      <w:r>
        <w:t xml:space="preserve">Distance Between Patient Residence and </w:t>
      </w:r>
      <w:r w:rsidR="00057B4E">
        <w:t>EFC</w:t>
      </w:r>
      <w:r>
        <w:t xml:space="preserve"> </w:t>
      </w:r>
      <w:r w:rsidR="00917ED9">
        <w:t xml:space="preserve">Health </w:t>
      </w:r>
      <w:r>
        <w:t>Services</w:t>
      </w:r>
      <w:bookmarkEnd w:id="25"/>
    </w:p>
    <w:p w14:paraId="2E7BDBD0" w14:textId="75A08155" w:rsidR="009A76DD" w:rsidRPr="009E5255" w:rsidRDefault="009A76DD" w:rsidP="00214FB7">
      <w:pPr>
        <w:pStyle w:val="Caption"/>
      </w:pPr>
      <w:bookmarkStart w:id="26" w:name="_Ref90045770"/>
      <w:bookmarkStart w:id="27" w:name="_Ref92645253"/>
      <w:r w:rsidRPr="009E5255">
        <w:t xml:space="preserve">Appendix </w:t>
      </w:r>
      <w:r w:rsidR="00E36C93">
        <w:fldChar w:fldCharType="begin"/>
      </w:r>
      <w:r w:rsidR="00E36C93">
        <w:instrText xml:space="preserve"> SEQ </w:instrText>
      </w:r>
      <w:r w:rsidR="00E36C93">
        <w:instrText xml:space="preserve">Appendix \* ARABIC </w:instrText>
      </w:r>
      <w:r w:rsidR="00E36C93">
        <w:fldChar w:fldCharType="separate"/>
      </w:r>
      <w:r w:rsidR="000C766B">
        <w:rPr>
          <w:noProof/>
        </w:rPr>
        <w:t>8</w:t>
      </w:r>
      <w:r w:rsidR="00E36C93">
        <w:rPr>
          <w:noProof/>
        </w:rPr>
        <w:fldChar w:fldCharType="end"/>
      </w:r>
      <w:bookmarkEnd w:id="26"/>
      <w:r w:rsidR="001F3C7E" w:rsidRPr="009E5255">
        <w:t>.</w:t>
      </w:r>
      <w:r w:rsidRPr="009E5255">
        <w:t xml:space="preserve"> Analysis of IQVIA Sales Data</w:t>
      </w:r>
      <w:bookmarkEnd w:id="27"/>
    </w:p>
    <w:p w14:paraId="564E726B" w14:textId="0D21999A" w:rsidR="009A76DD" w:rsidRPr="009E5255" w:rsidRDefault="009A76DD" w:rsidP="00214FB7">
      <w:pPr>
        <w:pStyle w:val="Caption"/>
      </w:pPr>
      <w:bookmarkStart w:id="28" w:name="_Ref90046030"/>
      <w:bookmarkStart w:id="29" w:name="_Ref92645254"/>
      <w:r w:rsidRPr="009E5255">
        <w:t xml:space="preserve">Appendix </w:t>
      </w:r>
      <w:r w:rsidR="00E36C93">
        <w:fldChar w:fldCharType="begin"/>
      </w:r>
      <w:r w:rsidR="00E36C93">
        <w:instrText xml:space="preserve"> SEQ Appendix \* ARABIC </w:instrText>
      </w:r>
      <w:r w:rsidR="00E36C93">
        <w:fldChar w:fldCharType="separate"/>
      </w:r>
      <w:r w:rsidR="000C766B">
        <w:rPr>
          <w:noProof/>
        </w:rPr>
        <w:t>9</w:t>
      </w:r>
      <w:r w:rsidR="00E36C93">
        <w:rPr>
          <w:noProof/>
        </w:rPr>
        <w:fldChar w:fldCharType="end"/>
      </w:r>
      <w:bookmarkEnd w:id="28"/>
      <w:r w:rsidR="001F3C7E" w:rsidRPr="009E5255">
        <w:t>.</w:t>
      </w:r>
      <w:r w:rsidRPr="009E5255">
        <w:t xml:space="preserve"> Analysis of TGA Safety Data</w:t>
      </w:r>
      <w:bookmarkEnd w:id="29"/>
    </w:p>
    <w:p w14:paraId="33B5F212" w14:textId="6607BEBD" w:rsidR="00F3230F" w:rsidRPr="009E5255" w:rsidRDefault="009A76DD" w:rsidP="00214FB7">
      <w:pPr>
        <w:pStyle w:val="Caption"/>
      </w:pPr>
      <w:bookmarkStart w:id="30" w:name="_Ref90046130"/>
      <w:bookmarkStart w:id="31" w:name="_Ref92645256"/>
      <w:r w:rsidRPr="009E5255">
        <w:t xml:space="preserve">Appendix </w:t>
      </w:r>
      <w:r w:rsidR="00E36C93">
        <w:fldChar w:fldCharType="begin"/>
      </w:r>
      <w:r w:rsidR="00E36C93">
        <w:instrText xml:space="preserve"> SEQ Appendix \* ARABIC </w:instrText>
      </w:r>
      <w:r w:rsidR="00E36C93">
        <w:fldChar w:fldCharType="separate"/>
      </w:r>
      <w:r w:rsidR="000C766B">
        <w:rPr>
          <w:noProof/>
        </w:rPr>
        <w:t>10</w:t>
      </w:r>
      <w:r w:rsidR="00E36C93">
        <w:rPr>
          <w:noProof/>
        </w:rPr>
        <w:fldChar w:fldCharType="end"/>
      </w:r>
      <w:bookmarkEnd w:id="30"/>
      <w:r w:rsidR="001F3C7E" w:rsidRPr="009E5255">
        <w:t>.</w:t>
      </w:r>
      <w:r w:rsidRPr="009E5255">
        <w:t xml:space="preserve"> </w:t>
      </w:r>
      <w:r w:rsidR="00C235C9" w:rsidRPr="009E5255">
        <w:t xml:space="preserve">Per-mg </w:t>
      </w:r>
      <w:r w:rsidR="00496379" w:rsidRPr="009E5255">
        <w:t>P</w:t>
      </w:r>
      <w:r w:rsidR="00C235C9" w:rsidRPr="009E5255">
        <w:t>ricing</w:t>
      </w:r>
      <w:r w:rsidRPr="009E5255">
        <w:t xml:space="preserve"> </w:t>
      </w:r>
      <w:r w:rsidR="00496379" w:rsidRPr="009E5255">
        <w:t>M</w:t>
      </w:r>
      <w:r w:rsidRPr="009E5255">
        <w:t>odel</w:t>
      </w:r>
      <w:bookmarkEnd w:id="31"/>
    </w:p>
    <w:p w14:paraId="5CF47BAC" w14:textId="6D7E3F7D" w:rsidR="005F20BE" w:rsidRPr="009E5255" w:rsidRDefault="005F20BE" w:rsidP="00214FB7">
      <w:pPr>
        <w:pStyle w:val="Caption"/>
      </w:pPr>
      <w:bookmarkStart w:id="32" w:name="_Ref90907770"/>
      <w:bookmarkStart w:id="33" w:name="_Ref92645257"/>
      <w:bookmarkStart w:id="34" w:name="_Ref94206170"/>
      <w:r w:rsidRPr="009E5255">
        <w:t xml:space="preserve">Appendix </w:t>
      </w:r>
      <w:r w:rsidR="00E36C93">
        <w:fldChar w:fldCharType="begin"/>
      </w:r>
      <w:r w:rsidR="00E36C93">
        <w:instrText xml:space="preserve"> SEQ Appendix \* ARABIC </w:instrText>
      </w:r>
      <w:r w:rsidR="00E36C93">
        <w:fldChar w:fldCharType="separate"/>
      </w:r>
      <w:r w:rsidR="000C766B">
        <w:rPr>
          <w:noProof/>
        </w:rPr>
        <w:t>11</w:t>
      </w:r>
      <w:r w:rsidR="00E36C93">
        <w:rPr>
          <w:noProof/>
        </w:rPr>
        <w:fldChar w:fldCharType="end"/>
      </w:r>
      <w:bookmarkEnd w:id="32"/>
      <w:r w:rsidR="003B31D4" w:rsidRPr="009E5255">
        <w:rPr>
          <w:noProof/>
        </w:rPr>
        <w:t>.</w:t>
      </w:r>
      <w:r w:rsidRPr="009E5255">
        <w:t xml:space="preserve"> </w:t>
      </w:r>
      <w:bookmarkEnd w:id="33"/>
      <w:r w:rsidR="00902608" w:rsidRPr="009E5255">
        <w:t>Consideration of Wastage in PBAC Decision-making</w:t>
      </w:r>
      <w:bookmarkEnd w:id="34"/>
    </w:p>
    <w:p w14:paraId="08918FF8" w14:textId="299EF3C4" w:rsidR="009A4690" w:rsidRPr="009E5255" w:rsidRDefault="009A4690" w:rsidP="00214FB7">
      <w:pPr>
        <w:pStyle w:val="Caption"/>
      </w:pPr>
      <w:bookmarkStart w:id="35" w:name="_Ref90976258"/>
      <w:bookmarkStart w:id="36" w:name="_Ref90976579"/>
      <w:r w:rsidRPr="009E5255">
        <w:t xml:space="preserve">Appendix </w:t>
      </w:r>
      <w:r w:rsidR="00E36C93">
        <w:fldChar w:fldCharType="begin"/>
      </w:r>
      <w:r w:rsidR="00E36C93">
        <w:instrText xml:space="preserve"> SEQ Appendix \* ARABIC </w:instrText>
      </w:r>
      <w:r w:rsidR="00E36C93">
        <w:fldChar w:fldCharType="separate"/>
      </w:r>
      <w:r w:rsidR="000C766B">
        <w:rPr>
          <w:noProof/>
        </w:rPr>
        <w:t>12</w:t>
      </w:r>
      <w:r w:rsidR="00E36C93">
        <w:rPr>
          <w:noProof/>
        </w:rPr>
        <w:fldChar w:fldCharType="end"/>
      </w:r>
      <w:bookmarkEnd w:id="35"/>
      <w:r w:rsidR="001F3C7E" w:rsidRPr="009E5255">
        <w:t>.</w:t>
      </w:r>
      <w:r w:rsidRPr="009E5255">
        <w:t xml:space="preserve"> Impact of C</w:t>
      </w:r>
      <w:r w:rsidR="0060095B" w:rsidRPr="009E5255">
        <w:t>C</w:t>
      </w:r>
      <w:r w:rsidRPr="009E5255">
        <w:t>PS on Fee Distribution</w:t>
      </w:r>
      <w:bookmarkEnd w:id="36"/>
    </w:p>
    <w:p w14:paraId="1EC8119B" w14:textId="5DA24798" w:rsidR="00524C8F" w:rsidRPr="009E5255" w:rsidRDefault="00524C8F" w:rsidP="00214FB7">
      <w:pPr>
        <w:pStyle w:val="Caption"/>
      </w:pPr>
      <w:bookmarkStart w:id="37" w:name="_Ref91168793"/>
      <w:bookmarkStart w:id="38" w:name="_Ref92645264"/>
      <w:r w:rsidRPr="009E5255">
        <w:t xml:space="preserve">Appendix </w:t>
      </w:r>
      <w:r w:rsidR="00E36C93">
        <w:fldChar w:fldCharType="begin"/>
      </w:r>
      <w:r w:rsidR="00E36C93">
        <w:instrText xml:space="preserve"> SEQ Appendix \* ARABIC </w:instrText>
      </w:r>
      <w:r w:rsidR="00E36C93">
        <w:fldChar w:fldCharType="separate"/>
      </w:r>
      <w:r w:rsidR="000C766B">
        <w:rPr>
          <w:noProof/>
        </w:rPr>
        <w:t>13</w:t>
      </w:r>
      <w:r w:rsidR="00E36C93">
        <w:rPr>
          <w:noProof/>
        </w:rPr>
        <w:fldChar w:fldCharType="end"/>
      </w:r>
      <w:bookmarkEnd w:id="37"/>
      <w:r w:rsidR="001F3C7E" w:rsidRPr="009E5255">
        <w:t>.</w:t>
      </w:r>
      <w:r w:rsidR="00802173" w:rsidRPr="009E5255">
        <w:t xml:space="preserve"> Estimating Vial Sharing on the PBS</w:t>
      </w:r>
      <w:bookmarkEnd w:id="38"/>
      <w:r w:rsidR="008E4619" w:rsidRPr="009E5255">
        <w:t xml:space="preserve"> (hypothetical)</w:t>
      </w:r>
    </w:p>
    <w:p w14:paraId="2F018F0F" w14:textId="179CC55A" w:rsidR="00E954A5" w:rsidRPr="009E5255" w:rsidRDefault="00E954A5" w:rsidP="00214FB7">
      <w:pPr>
        <w:pStyle w:val="Caption"/>
      </w:pPr>
      <w:bookmarkStart w:id="39" w:name="_Ref93399637"/>
      <w:bookmarkStart w:id="40" w:name="_Ref92645789"/>
      <w:r w:rsidRPr="009E5255">
        <w:t xml:space="preserve">Appendix </w:t>
      </w:r>
      <w:r w:rsidR="00E36C93">
        <w:fldChar w:fldCharType="begin"/>
      </w:r>
      <w:r w:rsidR="00E36C93">
        <w:instrText xml:space="preserve"> SEQ Appendix \* ARABIC </w:instrText>
      </w:r>
      <w:r w:rsidR="00E36C93">
        <w:fldChar w:fldCharType="separate"/>
      </w:r>
      <w:r w:rsidR="000C766B">
        <w:rPr>
          <w:noProof/>
        </w:rPr>
        <w:t>14</w:t>
      </w:r>
      <w:r w:rsidR="00E36C93">
        <w:rPr>
          <w:noProof/>
        </w:rPr>
        <w:fldChar w:fldCharType="end"/>
      </w:r>
      <w:bookmarkEnd w:id="39"/>
      <w:r w:rsidR="001F3C7E" w:rsidRPr="009E5255">
        <w:t>.</w:t>
      </w:r>
      <w:r w:rsidRPr="009E5255">
        <w:t xml:space="preserve"> Comparison of Findings &amp; Recommendations Across Reviews</w:t>
      </w:r>
      <w:bookmarkEnd w:id="40"/>
    </w:p>
    <w:p w14:paraId="51BBC5FF" w14:textId="3FD78BA3" w:rsidR="005C1DB0" w:rsidRPr="009E5255" w:rsidRDefault="005C1DB0" w:rsidP="005C1DB0">
      <w:pPr>
        <w:pStyle w:val="Caption"/>
      </w:pPr>
      <w:bookmarkStart w:id="41" w:name="_Ref106185551"/>
      <w:bookmarkStart w:id="42" w:name="_Ref106185173"/>
      <w:r w:rsidRPr="009E5255">
        <w:t xml:space="preserve">Appendix </w:t>
      </w:r>
      <w:r w:rsidR="00E36C93">
        <w:fldChar w:fldCharType="begin"/>
      </w:r>
      <w:r w:rsidR="00E36C93">
        <w:instrText xml:space="preserve"> SEQ Appendix \* ARABIC </w:instrText>
      </w:r>
      <w:r w:rsidR="00E36C93">
        <w:fldChar w:fldCharType="separate"/>
      </w:r>
      <w:r w:rsidR="000C766B">
        <w:rPr>
          <w:noProof/>
        </w:rPr>
        <w:t>15</w:t>
      </w:r>
      <w:r w:rsidR="00E36C93">
        <w:rPr>
          <w:noProof/>
        </w:rPr>
        <w:fldChar w:fldCharType="end"/>
      </w:r>
      <w:bookmarkEnd w:id="41"/>
      <w:r w:rsidRPr="009E5255">
        <w:t xml:space="preserve">. Comparison of </w:t>
      </w:r>
      <w:r w:rsidR="0071598D" w:rsidRPr="009E5255">
        <w:t>International S</w:t>
      </w:r>
      <w:r w:rsidRPr="009E5255">
        <w:t xml:space="preserve">tandards for the </w:t>
      </w:r>
      <w:r w:rsidR="0071598D" w:rsidRPr="009E5255">
        <w:t>C</w:t>
      </w:r>
      <w:r w:rsidRPr="009E5255">
        <w:t xml:space="preserve">ompounding of </w:t>
      </w:r>
      <w:r w:rsidR="0071598D" w:rsidRPr="009E5255">
        <w:t>S</w:t>
      </w:r>
      <w:r w:rsidRPr="009E5255">
        <w:t>terile</w:t>
      </w:r>
      <w:r w:rsidR="0071598D" w:rsidRPr="009E5255">
        <w:t xml:space="preserve"> P</w:t>
      </w:r>
      <w:r w:rsidRPr="009E5255">
        <w:t>reparations</w:t>
      </w:r>
      <w:bookmarkEnd w:id="42"/>
    </w:p>
    <w:p w14:paraId="21CF38BB" w14:textId="63801A18" w:rsidR="00235D27" w:rsidRPr="009E5255" w:rsidRDefault="00235D27" w:rsidP="00235D27">
      <w:pPr>
        <w:pStyle w:val="Caption"/>
      </w:pPr>
      <w:bookmarkStart w:id="43" w:name="_Ref125974228"/>
      <w:bookmarkStart w:id="44" w:name="_Ref124420240"/>
      <w:r w:rsidRPr="009E5255">
        <w:t xml:space="preserve">Appendix </w:t>
      </w:r>
      <w:r w:rsidR="00E36C93">
        <w:fldChar w:fldCharType="begin"/>
      </w:r>
      <w:r w:rsidR="00E36C93">
        <w:instrText xml:space="preserve"> SEQ Appendix \* ARABIC </w:instrText>
      </w:r>
      <w:r w:rsidR="00E36C93">
        <w:fldChar w:fldCharType="separate"/>
      </w:r>
      <w:r w:rsidR="000C766B">
        <w:rPr>
          <w:noProof/>
        </w:rPr>
        <w:t>16</w:t>
      </w:r>
      <w:r w:rsidR="00E36C93">
        <w:rPr>
          <w:noProof/>
        </w:rPr>
        <w:fldChar w:fldCharType="end"/>
      </w:r>
      <w:bookmarkEnd w:id="43"/>
      <w:r w:rsidRPr="009E5255">
        <w:t xml:space="preserve">. Access to Cancer Medicines in Australia: Addressing Factors Beyond the </w:t>
      </w:r>
      <w:r w:rsidR="00C96A45" w:rsidRPr="009E5255">
        <w:t>EFC</w:t>
      </w:r>
      <w:r w:rsidRPr="009E5255">
        <w:t xml:space="preserve"> Scheme</w:t>
      </w:r>
      <w:bookmarkEnd w:id="44"/>
    </w:p>
    <w:p w14:paraId="4C34D4A9" w14:textId="77777777" w:rsidR="00235D27" w:rsidRPr="009E5255" w:rsidRDefault="00235D27" w:rsidP="00235D27"/>
    <w:p w14:paraId="3ABC874C" w14:textId="6D9F5449" w:rsidR="00E37881" w:rsidRPr="009E5255" w:rsidRDefault="00E37881">
      <w:pPr>
        <w:spacing w:after="0" w:line="240" w:lineRule="auto"/>
      </w:pPr>
      <w:r w:rsidRPr="009E5255">
        <w:br w:type="page"/>
      </w:r>
    </w:p>
    <w:p w14:paraId="14716105" w14:textId="77777777" w:rsidR="00E37881" w:rsidRPr="009E5255" w:rsidRDefault="00E37881" w:rsidP="00E37881"/>
    <w:p w14:paraId="45B1BFF8" w14:textId="42A20C02" w:rsidR="009C03FE" w:rsidRPr="009E5255" w:rsidRDefault="009C03FE" w:rsidP="00F73BD0">
      <w:pPr>
        <w:pStyle w:val="Heading1"/>
        <w:numPr>
          <w:ilvl w:val="0"/>
          <w:numId w:val="0"/>
        </w:numPr>
        <w:ind w:left="357" w:hanging="357"/>
      </w:pPr>
      <w:bookmarkStart w:id="45" w:name="_Toc89935657"/>
      <w:bookmarkStart w:id="46" w:name="_Toc144886202"/>
      <w:r w:rsidRPr="009E5255">
        <w:t>Glossary of terms</w:t>
      </w:r>
      <w:bookmarkEnd w:id="45"/>
      <w:bookmarkEnd w:id="46"/>
    </w:p>
    <w:tbl>
      <w:tblPr>
        <w:tblStyle w:val="TableGrid"/>
        <w:tblW w:w="0" w:type="auto"/>
        <w:tblLook w:val="04A0" w:firstRow="1" w:lastRow="0" w:firstColumn="1" w:lastColumn="0" w:noHBand="0" w:noVBand="1"/>
        <w:tblCaption w:val="Glossary of terms"/>
      </w:tblPr>
      <w:tblGrid>
        <w:gridCol w:w="7650"/>
        <w:gridCol w:w="1361"/>
      </w:tblGrid>
      <w:tr w:rsidR="00C0629F" w:rsidRPr="009E5255" w14:paraId="3E2D6A2C" w14:textId="724C7481" w:rsidTr="00DA7CEE">
        <w:trPr>
          <w:trHeight w:val="20"/>
        </w:trPr>
        <w:tc>
          <w:tcPr>
            <w:tcW w:w="7650" w:type="dxa"/>
            <w:vAlign w:val="bottom"/>
          </w:tcPr>
          <w:p w14:paraId="040490A3" w14:textId="427134D2" w:rsidR="00C0629F" w:rsidRPr="00885021" w:rsidRDefault="00C0629F" w:rsidP="008C4EAE">
            <w:pPr>
              <w:autoSpaceDE w:val="0"/>
              <w:autoSpaceDN w:val="0"/>
              <w:adjustRightInd w:val="0"/>
              <w:spacing w:before="0" w:after="0" w:line="240" w:lineRule="auto"/>
              <w:rPr>
                <w:rFonts w:ascii="Calibri" w:hAnsi="Calibri" w:cs="Calibri"/>
                <w:b/>
                <w:color w:val="000000"/>
                <w:sz w:val="20"/>
                <w:szCs w:val="20"/>
              </w:rPr>
            </w:pPr>
            <w:r w:rsidRPr="00885021">
              <w:rPr>
                <w:rFonts w:ascii="Calibri" w:hAnsi="Calibri" w:cs="Calibri"/>
                <w:b/>
                <w:color w:val="000000"/>
                <w:sz w:val="20"/>
                <w:szCs w:val="20"/>
              </w:rPr>
              <w:t>Terms</w:t>
            </w:r>
          </w:p>
        </w:tc>
        <w:tc>
          <w:tcPr>
            <w:tcW w:w="1361" w:type="dxa"/>
            <w:vAlign w:val="bottom"/>
          </w:tcPr>
          <w:p w14:paraId="7A1E6FFF" w14:textId="5D3292FE" w:rsidR="00C0629F" w:rsidRPr="00B7599D" w:rsidRDefault="00C0629F" w:rsidP="008C4EAE">
            <w:pPr>
              <w:autoSpaceDE w:val="0"/>
              <w:autoSpaceDN w:val="0"/>
              <w:adjustRightInd w:val="0"/>
              <w:spacing w:before="0" w:after="0" w:line="240" w:lineRule="auto"/>
              <w:rPr>
                <w:rFonts w:ascii="Calibri" w:hAnsi="Calibri" w:cs="Calibri"/>
                <w:b/>
                <w:color w:val="000000"/>
                <w:sz w:val="20"/>
                <w:szCs w:val="20"/>
              </w:rPr>
            </w:pPr>
            <w:r w:rsidRPr="00B7599D">
              <w:rPr>
                <w:rFonts w:ascii="Calibri" w:hAnsi="Calibri" w:cs="Calibri"/>
                <w:b/>
                <w:color w:val="000000"/>
                <w:sz w:val="20"/>
                <w:szCs w:val="20"/>
              </w:rPr>
              <w:t>Source</w:t>
            </w:r>
          </w:p>
        </w:tc>
      </w:tr>
      <w:tr w:rsidR="00C0629F" w:rsidRPr="009E5255" w14:paraId="71C114D6" w14:textId="7CBB82A4" w:rsidTr="00DA7CEE">
        <w:trPr>
          <w:trHeight w:val="20"/>
        </w:trPr>
        <w:tc>
          <w:tcPr>
            <w:tcW w:w="7650" w:type="dxa"/>
            <w:vAlign w:val="bottom"/>
          </w:tcPr>
          <w:p w14:paraId="1C0E7592" w14:textId="5B943B4E"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Active pharmaceutical ingredient: Any substance or mixture of substances to which the effect of a finished medicinal product is adjudged, or which acts as such.</w:t>
            </w:r>
          </w:p>
        </w:tc>
        <w:tc>
          <w:tcPr>
            <w:tcW w:w="1361" w:type="dxa"/>
            <w:vAlign w:val="bottom"/>
          </w:tcPr>
          <w:p w14:paraId="408FDB45" w14:textId="3D630C98"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39A3781E" w14:textId="521439B0" w:rsidTr="00DA7CEE">
        <w:trPr>
          <w:trHeight w:val="20"/>
        </w:trPr>
        <w:tc>
          <w:tcPr>
            <w:tcW w:w="7650" w:type="dxa"/>
            <w:vAlign w:val="bottom"/>
          </w:tcPr>
          <w:p w14:paraId="1455C641" w14:textId="02D1FB8A"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Batch: A defined quantity of starting materials, packaging materials or products processed in one process or series of processes so that it could be expected to be homogeneous.</w:t>
            </w:r>
          </w:p>
        </w:tc>
        <w:tc>
          <w:tcPr>
            <w:tcW w:w="1361" w:type="dxa"/>
            <w:vAlign w:val="bottom"/>
          </w:tcPr>
          <w:p w14:paraId="6CF5FF7C" w14:textId="0428A0EC"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369C88DD" w14:textId="34571D20" w:rsidTr="00DA7CEE">
        <w:trPr>
          <w:trHeight w:val="20"/>
        </w:trPr>
        <w:tc>
          <w:tcPr>
            <w:tcW w:w="7650" w:type="dxa"/>
            <w:vAlign w:val="bottom"/>
          </w:tcPr>
          <w:p w14:paraId="2182EBCB" w14:textId="4BF10D7F"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Batch number: A distinctive combination of numbers, symbols and/or letters which specifically identifies a batch.</w:t>
            </w:r>
          </w:p>
        </w:tc>
        <w:tc>
          <w:tcPr>
            <w:tcW w:w="1361" w:type="dxa"/>
            <w:vAlign w:val="bottom"/>
          </w:tcPr>
          <w:p w14:paraId="0D052FD1" w14:textId="4152E810"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7A7C760A" w14:textId="1B081A94" w:rsidTr="00DA7CEE">
        <w:trPr>
          <w:trHeight w:val="20"/>
        </w:trPr>
        <w:tc>
          <w:tcPr>
            <w:tcW w:w="7650" w:type="dxa"/>
            <w:vAlign w:val="bottom"/>
          </w:tcPr>
          <w:p w14:paraId="0D97253E" w14:textId="4F38BF69"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Clean area: An area with defined environmental control of particulate and microbial contamination constructed and used in such a way as to reduce the introduction, generation and retention of contaminants within the area.</w:t>
            </w:r>
          </w:p>
        </w:tc>
        <w:tc>
          <w:tcPr>
            <w:tcW w:w="1361" w:type="dxa"/>
            <w:vAlign w:val="bottom"/>
          </w:tcPr>
          <w:p w14:paraId="20F05557" w14:textId="4B66D7F5"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7D10F46B" w14:textId="3F06BF93" w:rsidTr="00DA7CEE">
        <w:trPr>
          <w:trHeight w:val="20"/>
        </w:trPr>
        <w:tc>
          <w:tcPr>
            <w:tcW w:w="7650" w:type="dxa"/>
            <w:vAlign w:val="bottom"/>
          </w:tcPr>
          <w:p w14:paraId="4C13940E" w14:textId="635BA528"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Closed Procedure</w:t>
            </w:r>
            <w:r w:rsidR="004A1153" w:rsidRPr="009E5255">
              <w:rPr>
                <w:bCs w:val="0"/>
                <w:color w:val="000000"/>
                <w:sz w:val="20"/>
                <w:szCs w:val="20"/>
              </w:rPr>
              <w:t xml:space="preserve">: </w:t>
            </w:r>
            <w:r w:rsidRPr="009E5255">
              <w:rPr>
                <w:bCs w:val="0"/>
                <w:color w:val="000000"/>
                <w:sz w:val="20"/>
                <w:szCs w:val="20"/>
              </w:rPr>
              <w:t>A procedure whereby a sterile pharmaceutical product is prepared by transferring</w:t>
            </w:r>
            <w:r w:rsidR="004A1153" w:rsidRPr="009E5255">
              <w:rPr>
                <w:bCs w:val="0"/>
                <w:color w:val="000000"/>
                <w:sz w:val="20"/>
                <w:szCs w:val="20"/>
              </w:rPr>
              <w:t xml:space="preserve"> </w:t>
            </w:r>
            <w:r w:rsidRPr="009E5255">
              <w:rPr>
                <w:bCs w:val="0"/>
                <w:color w:val="000000"/>
                <w:sz w:val="20"/>
                <w:szCs w:val="20"/>
              </w:rPr>
              <w:t>sterile ingredients or solutions to a pre-sterilised sealed container, either directly or</w:t>
            </w:r>
            <w:r w:rsidR="004A1153" w:rsidRPr="009E5255">
              <w:rPr>
                <w:bCs w:val="0"/>
                <w:color w:val="000000"/>
                <w:sz w:val="20"/>
                <w:szCs w:val="20"/>
              </w:rPr>
              <w:t xml:space="preserve"> </w:t>
            </w:r>
            <w:r w:rsidRPr="009E5255">
              <w:rPr>
                <w:bCs w:val="0"/>
                <w:color w:val="000000"/>
                <w:sz w:val="20"/>
                <w:szCs w:val="20"/>
              </w:rPr>
              <w:t>using a sterile transfer device, without exposing the solution to the external</w:t>
            </w:r>
          </w:p>
          <w:p w14:paraId="5C27C72D" w14:textId="2623B8BA"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environment.</w:t>
            </w:r>
          </w:p>
        </w:tc>
        <w:tc>
          <w:tcPr>
            <w:tcW w:w="1361" w:type="dxa"/>
            <w:vAlign w:val="bottom"/>
          </w:tcPr>
          <w:p w14:paraId="00F0437F" w14:textId="641BEBB4"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4A1153" w:rsidRPr="009E5255" w14:paraId="23D57934" w14:textId="77777777" w:rsidTr="00DA7CEE">
        <w:trPr>
          <w:trHeight w:val="20"/>
        </w:trPr>
        <w:tc>
          <w:tcPr>
            <w:tcW w:w="7650" w:type="dxa"/>
            <w:vAlign w:val="bottom"/>
          </w:tcPr>
          <w:p w14:paraId="63E44910" w14:textId="278BA9FD" w:rsidR="004A1153" w:rsidRPr="009E5255" w:rsidRDefault="004A1153" w:rsidP="00F11639">
            <w:pPr>
              <w:autoSpaceDE w:val="0"/>
              <w:autoSpaceDN w:val="0"/>
              <w:adjustRightInd w:val="0"/>
              <w:spacing w:before="0" w:after="0" w:line="240" w:lineRule="auto"/>
              <w:rPr>
                <w:bCs w:val="0"/>
                <w:color w:val="000000"/>
                <w:sz w:val="20"/>
                <w:szCs w:val="20"/>
              </w:rPr>
            </w:pPr>
            <w:r w:rsidRPr="009E5255">
              <w:rPr>
                <w:bCs w:val="0"/>
                <w:color w:val="000000"/>
                <w:sz w:val="20"/>
                <w:szCs w:val="20"/>
              </w:rPr>
              <w:t xml:space="preserve">Compounding: </w:t>
            </w:r>
            <w:r w:rsidR="00F11639" w:rsidRPr="009E5255">
              <w:rPr>
                <w:bCs w:val="0"/>
                <w:color w:val="000000"/>
                <w:sz w:val="20"/>
                <w:szCs w:val="20"/>
              </w:rPr>
              <w:t>The process of combining, admixing, diluting, pooling, reconstituting, repackaging, or otherwise altering a drug or bulk drug substance to create a sterile medication.</w:t>
            </w:r>
          </w:p>
        </w:tc>
        <w:tc>
          <w:tcPr>
            <w:tcW w:w="1361" w:type="dxa"/>
            <w:vAlign w:val="bottom"/>
          </w:tcPr>
          <w:p w14:paraId="47D3CFBE" w14:textId="59F65AE9" w:rsidR="004A1153" w:rsidRPr="009E5255" w:rsidRDefault="00F11639"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USP 797</w:t>
            </w:r>
          </w:p>
        </w:tc>
      </w:tr>
      <w:tr w:rsidR="00C0629F" w:rsidRPr="009E5255" w14:paraId="6BE2FB28" w14:textId="1C5A117E" w:rsidTr="00DA7CEE">
        <w:trPr>
          <w:trHeight w:val="20"/>
        </w:trPr>
        <w:tc>
          <w:tcPr>
            <w:tcW w:w="7650" w:type="dxa"/>
            <w:vAlign w:val="bottom"/>
          </w:tcPr>
          <w:p w14:paraId="37797AA9" w14:textId="30ECCA78"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Controlled work area</w:t>
            </w:r>
            <w:r w:rsidR="004A1153" w:rsidRPr="009E5255">
              <w:rPr>
                <w:bCs w:val="0"/>
                <w:color w:val="000000"/>
                <w:sz w:val="20"/>
                <w:szCs w:val="20"/>
              </w:rPr>
              <w:t xml:space="preserve">: </w:t>
            </w:r>
            <w:r w:rsidRPr="009E5255">
              <w:rPr>
                <w:bCs w:val="0"/>
                <w:color w:val="000000"/>
                <w:sz w:val="20"/>
                <w:szCs w:val="20"/>
              </w:rPr>
              <w:t>An enclosed work area constructed and operated in such a manner and equipped</w:t>
            </w:r>
            <w:r w:rsidR="004A1153" w:rsidRPr="009E5255">
              <w:rPr>
                <w:bCs w:val="0"/>
                <w:color w:val="000000"/>
                <w:sz w:val="20"/>
                <w:szCs w:val="20"/>
              </w:rPr>
              <w:t xml:space="preserve"> </w:t>
            </w:r>
            <w:r w:rsidRPr="009E5255">
              <w:rPr>
                <w:bCs w:val="0"/>
                <w:color w:val="000000"/>
                <w:sz w:val="20"/>
                <w:szCs w:val="20"/>
              </w:rPr>
              <w:t>with appropriate air handling and filtration systems to reduce to a pre-defined level</w:t>
            </w:r>
            <w:r w:rsidR="004A1153" w:rsidRPr="009E5255">
              <w:rPr>
                <w:bCs w:val="0"/>
                <w:color w:val="000000"/>
                <w:sz w:val="20"/>
                <w:szCs w:val="20"/>
              </w:rPr>
              <w:t xml:space="preserve"> </w:t>
            </w:r>
            <w:r w:rsidRPr="009E5255">
              <w:rPr>
                <w:bCs w:val="0"/>
                <w:color w:val="000000"/>
                <w:sz w:val="20"/>
                <w:szCs w:val="20"/>
              </w:rPr>
              <w:t>the introduction, generation and retention of contaminants</w:t>
            </w:r>
            <w:r w:rsidR="0048472F" w:rsidRPr="009E5255">
              <w:rPr>
                <w:bCs w:val="0"/>
                <w:color w:val="000000"/>
                <w:sz w:val="20"/>
                <w:szCs w:val="20"/>
              </w:rPr>
              <w:t xml:space="preserve">.  </w:t>
            </w:r>
            <w:r w:rsidRPr="009E5255">
              <w:rPr>
                <w:bCs w:val="0"/>
                <w:color w:val="000000"/>
                <w:sz w:val="20"/>
                <w:szCs w:val="20"/>
              </w:rPr>
              <w:t>A controlled work area</w:t>
            </w:r>
            <w:r w:rsidR="004A1153" w:rsidRPr="009E5255">
              <w:rPr>
                <w:bCs w:val="0"/>
                <w:color w:val="000000"/>
                <w:sz w:val="20"/>
                <w:szCs w:val="20"/>
              </w:rPr>
              <w:t xml:space="preserve"> </w:t>
            </w:r>
            <w:r w:rsidRPr="009E5255">
              <w:rPr>
                <w:bCs w:val="0"/>
                <w:color w:val="000000"/>
                <w:sz w:val="20"/>
                <w:szCs w:val="20"/>
              </w:rPr>
              <w:t>may also be used to protect the external environment from the materials being</w:t>
            </w:r>
          </w:p>
          <w:p w14:paraId="5EB8A01A" w14:textId="07201951"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handled in it e.g</w:t>
            </w:r>
            <w:r w:rsidR="0048472F" w:rsidRPr="009E5255">
              <w:rPr>
                <w:bCs w:val="0"/>
                <w:color w:val="000000"/>
                <w:sz w:val="20"/>
                <w:szCs w:val="20"/>
              </w:rPr>
              <w:t xml:space="preserve">.  </w:t>
            </w:r>
            <w:r w:rsidRPr="009E5255">
              <w:rPr>
                <w:bCs w:val="0"/>
                <w:color w:val="000000"/>
                <w:sz w:val="20"/>
                <w:szCs w:val="20"/>
              </w:rPr>
              <w:t>vaccines or cytotoxics.</w:t>
            </w:r>
          </w:p>
        </w:tc>
        <w:tc>
          <w:tcPr>
            <w:tcW w:w="1361" w:type="dxa"/>
            <w:vAlign w:val="bottom"/>
          </w:tcPr>
          <w:p w14:paraId="465DC4A6" w14:textId="707A2E60"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7096BA79" w14:textId="164DEA4A" w:rsidTr="00DA7CEE">
        <w:trPr>
          <w:trHeight w:val="20"/>
        </w:trPr>
        <w:tc>
          <w:tcPr>
            <w:tcW w:w="7650" w:type="dxa"/>
            <w:vAlign w:val="bottom"/>
          </w:tcPr>
          <w:p w14:paraId="5EDA1CFB" w14:textId="7577E2FB"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Critical zone: That part of the controlled work area where containers are opened and the product is exposed</w:t>
            </w:r>
            <w:r w:rsidR="0048472F" w:rsidRPr="009E5255">
              <w:rPr>
                <w:bCs w:val="0"/>
                <w:color w:val="000000"/>
                <w:sz w:val="20"/>
                <w:szCs w:val="20"/>
              </w:rPr>
              <w:t xml:space="preserve">.  </w:t>
            </w:r>
            <w:r w:rsidRPr="009E5255">
              <w:rPr>
                <w:bCs w:val="0"/>
                <w:color w:val="000000"/>
                <w:sz w:val="20"/>
                <w:szCs w:val="20"/>
              </w:rPr>
              <w:t>Particulate and microbiological contamination should be reduced to levels appropriate to the intended use.</w:t>
            </w:r>
          </w:p>
        </w:tc>
        <w:tc>
          <w:tcPr>
            <w:tcW w:w="1361" w:type="dxa"/>
            <w:vAlign w:val="bottom"/>
          </w:tcPr>
          <w:p w14:paraId="4621C9BC" w14:textId="579C4869"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02141214" w14:textId="19451B9F" w:rsidTr="00DA7CEE">
        <w:trPr>
          <w:trHeight w:val="20"/>
        </w:trPr>
        <w:tc>
          <w:tcPr>
            <w:tcW w:w="7650" w:type="dxa"/>
            <w:vAlign w:val="bottom"/>
          </w:tcPr>
          <w:p w14:paraId="1A2B16BD" w14:textId="76E3D50F"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Cross contamination: Contamination of a material or product with another material or product.</w:t>
            </w:r>
          </w:p>
        </w:tc>
        <w:tc>
          <w:tcPr>
            <w:tcW w:w="1361" w:type="dxa"/>
            <w:vAlign w:val="bottom"/>
          </w:tcPr>
          <w:p w14:paraId="0B4172F0" w14:textId="19D66CF3"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47F7D009" w14:textId="68E3224C" w:rsidTr="00DA7CEE">
        <w:trPr>
          <w:trHeight w:val="20"/>
        </w:trPr>
        <w:tc>
          <w:tcPr>
            <w:tcW w:w="7650" w:type="dxa"/>
            <w:vAlign w:val="bottom"/>
          </w:tcPr>
          <w:p w14:paraId="727D3219" w14:textId="102F002B"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Extemporaneous preparation: A product, which is dispensed immediately after preparation and not kept in stock.</w:t>
            </w:r>
          </w:p>
        </w:tc>
        <w:tc>
          <w:tcPr>
            <w:tcW w:w="1361" w:type="dxa"/>
            <w:vAlign w:val="bottom"/>
          </w:tcPr>
          <w:p w14:paraId="6CA7B7E4" w14:textId="71BF2EC6"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13133F5A" w14:textId="79469073" w:rsidTr="00DA7CEE">
        <w:trPr>
          <w:trHeight w:val="20"/>
        </w:trPr>
        <w:tc>
          <w:tcPr>
            <w:tcW w:w="7650" w:type="dxa"/>
            <w:vAlign w:val="bottom"/>
          </w:tcPr>
          <w:p w14:paraId="2488117A" w14:textId="41CBAA8B"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Expiry date: The end of the shelf</w:t>
            </w:r>
            <w:r w:rsidR="00860973" w:rsidRPr="009E5255">
              <w:rPr>
                <w:bCs w:val="0"/>
                <w:color w:val="000000"/>
                <w:sz w:val="20"/>
                <w:szCs w:val="20"/>
              </w:rPr>
              <w:t>-</w:t>
            </w:r>
            <w:r w:rsidRPr="009E5255">
              <w:rPr>
                <w:bCs w:val="0"/>
                <w:color w:val="000000"/>
                <w:sz w:val="20"/>
                <w:szCs w:val="20"/>
              </w:rPr>
              <w:t>life period, in non-coded form, after which the medicinal product should not be used</w:t>
            </w:r>
            <w:r w:rsidR="0048472F" w:rsidRPr="009E5255">
              <w:rPr>
                <w:bCs w:val="0"/>
                <w:color w:val="000000"/>
                <w:sz w:val="20"/>
                <w:szCs w:val="20"/>
              </w:rPr>
              <w:t xml:space="preserve">.  </w:t>
            </w:r>
            <w:r w:rsidRPr="009E5255">
              <w:rPr>
                <w:bCs w:val="0"/>
                <w:color w:val="000000"/>
                <w:sz w:val="20"/>
                <w:szCs w:val="20"/>
              </w:rPr>
              <w:t>Also called the use before date.</w:t>
            </w:r>
          </w:p>
        </w:tc>
        <w:tc>
          <w:tcPr>
            <w:tcW w:w="1361" w:type="dxa"/>
            <w:vAlign w:val="bottom"/>
          </w:tcPr>
          <w:p w14:paraId="232077E7" w14:textId="13347AA9"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1339B2A9" w14:textId="2FA49097" w:rsidTr="00DA7CEE">
        <w:trPr>
          <w:trHeight w:val="20"/>
        </w:trPr>
        <w:tc>
          <w:tcPr>
            <w:tcW w:w="7650" w:type="dxa"/>
            <w:vAlign w:val="bottom"/>
          </w:tcPr>
          <w:p w14:paraId="3EF334B4" w14:textId="4485D983"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Finished product: A medicinal product, which has undergone all stages of production, including packaging in its final container.</w:t>
            </w:r>
          </w:p>
        </w:tc>
        <w:tc>
          <w:tcPr>
            <w:tcW w:w="1361" w:type="dxa"/>
            <w:vAlign w:val="bottom"/>
          </w:tcPr>
          <w:p w14:paraId="574BC91F" w14:textId="73EEE2C7"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7A201DD6" w14:textId="116F830E" w:rsidTr="00DA7CEE">
        <w:trPr>
          <w:trHeight w:val="20"/>
        </w:trPr>
        <w:tc>
          <w:tcPr>
            <w:tcW w:w="7650" w:type="dxa"/>
            <w:vAlign w:val="bottom"/>
          </w:tcPr>
          <w:p w14:paraId="18BF334F" w14:textId="3EF3808D"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Intermediate product: A partly processed material, which should undergo further preparation steps.</w:t>
            </w:r>
          </w:p>
        </w:tc>
        <w:tc>
          <w:tcPr>
            <w:tcW w:w="1361" w:type="dxa"/>
            <w:vAlign w:val="bottom"/>
          </w:tcPr>
          <w:p w14:paraId="7E036CED" w14:textId="548609DA"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51B76B72" w14:textId="6476ACD1" w:rsidTr="00DA7CEE">
        <w:trPr>
          <w:trHeight w:val="20"/>
        </w:trPr>
        <w:tc>
          <w:tcPr>
            <w:tcW w:w="7650" w:type="dxa"/>
            <w:vAlign w:val="bottom"/>
          </w:tcPr>
          <w:p w14:paraId="21D53DB6" w14:textId="2D80E154"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ackaging: All operations, including filling and labelling, which a bulk product should undergo in order to become a finished product.</w:t>
            </w:r>
          </w:p>
          <w:p w14:paraId="0CAD2A17" w14:textId="77777777"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Note: Sterile filling would not normally be regarded as part of packaging, the bulk</w:t>
            </w:r>
          </w:p>
          <w:p w14:paraId="57BB9106" w14:textId="6A3465F5"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roduct being the filled, but not finally packaged, primary containers.</w:t>
            </w:r>
          </w:p>
        </w:tc>
        <w:tc>
          <w:tcPr>
            <w:tcW w:w="1361" w:type="dxa"/>
            <w:vAlign w:val="bottom"/>
          </w:tcPr>
          <w:p w14:paraId="37D0BD58" w14:textId="48E382A7"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141C73C3" w14:textId="5DFCB6A1" w:rsidTr="00DA7CEE">
        <w:trPr>
          <w:trHeight w:val="20"/>
        </w:trPr>
        <w:tc>
          <w:tcPr>
            <w:tcW w:w="7650" w:type="dxa"/>
            <w:vAlign w:val="bottom"/>
          </w:tcPr>
          <w:p w14:paraId="1C58C223" w14:textId="0CBFE6DB"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ackaging material: Any material employed in the packaging of a starting material, an intermediate or finished product, excluding any outer packaging used for transportation or shipment</w:t>
            </w:r>
            <w:r w:rsidR="0048472F" w:rsidRPr="009E5255">
              <w:rPr>
                <w:bCs w:val="0"/>
                <w:color w:val="000000"/>
                <w:sz w:val="20"/>
                <w:szCs w:val="20"/>
              </w:rPr>
              <w:t xml:space="preserve">.  </w:t>
            </w:r>
            <w:r w:rsidRPr="009E5255">
              <w:rPr>
                <w:bCs w:val="0"/>
                <w:color w:val="000000"/>
                <w:sz w:val="20"/>
                <w:szCs w:val="20"/>
              </w:rPr>
              <w:t>Packaging materials are referred to as primary or secondary according to whether or not they are intended to be in direct contact with the product.</w:t>
            </w:r>
          </w:p>
        </w:tc>
        <w:tc>
          <w:tcPr>
            <w:tcW w:w="1361" w:type="dxa"/>
            <w:vAlign w:val="bottom"/>
          </w:tcPr>
          <w:p w14:paraId="42F71A47" w14:textId="45F1A815"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52584B8E" w14:textId="1CB7DCD4" w:rsidTr="00DA7CEE">
        <w:trPr>
          <w:trHeight w:val="20"/>
        </w:trPr>
        <w:tc>
          <w:tcPr>
            <w:tcW w:w="7650" w:type="dxa"/>
            <w:vAlign w:val="bottom"/>
          </w:tcPr>
          <w:p w14:paraId="7E6810BF" w14:textId="38517D91"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reparation: All operations of purchase of materials and products, production, quality control, release, storage, delivery of medicinal products and the related controls.</w:t>
            </w:r>
          </w:p>
          <w:p w14:paraId="39CEEC9E" w14:textId="39082445"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Note: The simple provisioning of medicinal products according to authorised instructions and without necessitating pharmaceutical technical knowledge, where medicinal products are made ready for immediate application (e.g</w:t>
            </w:r>
            <w:r w:rsidR="0048472F" w:rsidRPr="009E5255">
              <w:rPr>
                <w:bCs w:val="0"/>
                <w:color w:val="000000"/>
                <w:sz w:val="20"/>
                <w:szCs w:val="20"/>
              </w:rPr>
              <w:t xml:space="preserve">.  </w:t>
            </w:r>
            <w:r w:rsidRPr="009E5255">
              <w:rPr>
                <w:bCs w:val="0"/>
                <w:color w:val="000000"/>
                <w:sz w:val="20"/>
                <w:szCs w:val="20"/>
              </w:rPr>
              <w:t>dissolution of a powder for immediate application according to the instructions in the package leaflet of an authorised product), is normally not normally considered as preparation.</w:t>
            </w:r>
          </w:p>
        </w:tc>
        <w:tc>
          <w:tcPr>
            <w:tcW w:w="1361" w:type="dxa"/>
            <w:vAlign w:val="bottom"/>
          </w:tcPr>
          <w:p w14:paraId="549F6BFC" w14:textId="795711BD"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258C478D" w14:textId="02FE7A84" w:rsidTr="00DA7CEE">
        <w:trPr>
          <w:trHeight w:val="20"/>
        </w:trPr>
        <w:tc>
          <w:tcPr>
            <w:tcW w:w="7650" w:type="dxa"/>
            <w:vAlign w:val="bottom"/>
          </w:tcPr>
          <w:p w14:paraId="2F9C9852" w14:textId="0F65D60D"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rocessing: That part of the preparation of a medicinal product involving the dosage form.</w:t>
            </w:r>
          </w:p>
        </w:tc>
        <w:tc>
          <w:tcPr>
            <w:tcW w:w="1361" w:type="dxa"/>
            <w:vAlign w:val="bottom"/>
          </w:tcPr>
          <w:p w14:paraId="77AED6DE" w14:textId="582368FF"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6F9E6DC9" w14:textId="0975F658" w:rsidTr="00DA7CEE">
        <w:trPr>
          <w:trHeight w:val="20"/>
        </w:trPr>
        <w:tc>
          <w:tcPr>
            <w:tcW w:w="7650" w:type="dxa"/>
            <w:vAlign w:val="bottom"/>
          </w:tcPr>
          <w:p w14:paraId="10F70599" w14:textId="08643433"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roduction: Part of preparation</w:t>
            </w:r>
            <w:r w:rsidR="0048472F" w:rsidRPr="009E5255">
              <w:rPr>
                <w:bCs w:val="0"/>
                <w:color w:val="000000"/>
                <w:sz w:val="20"/>
                <w:szCs w:val="20"/>
              </w:rPr>
              <w:t xml:space="preserve">.  </w:t>
            </w:r>
            <w:r w:rsidRPr="009E5255">
              <w:rPr>
                <w:bCs w:val="0"/>
                <w:color w:val="000000"/>
                <w:sz w:val="20"/>
                <w:szCs w:val="20"/>
              </w:rPr>
              <w:t>It involves all processes and operations in the preparation of a medicinal product, from receipt of materials, through processing and packaging, to its completion as a finished product.</w:t>
            </w:r>
          </w:p>
        </w:tc>
        <w:tc>
          <w:tcPr>
            <w:tcW w:w="1361" w:type="dxa"/>
            <w:vAlign w:val="bottom"/>
          </w:tcPr>
          <w:p w14:paraId="0D78438C" w14:textId="04BF8289"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24170B23" w14:textId="77777777" w:rsidTr="00DA7CEE">
        <w:trPr>
          <w:trHeight w:val="20"/>
        </w:trPr>
        <w:tc>
          <w:tcPr>
            <w:tcW w:w="7650" w:type="dxa"/>
            <w:vAlign w:val="bottom"/>
          </w:tcPr>
          <w:p w14:paraId="2F22612F" w14:textId="3405132C" w:rsidR="00C0629F" w:rsidRPr="009E5255" w:rsidRDefault="00C0629F" w:rsidP="00F11639">
            <w:pPr>
              <w:autoSpaceDE w:val="0"/>
              <w:autoSpaceDN w:val="0"/>
              <w:adjustRightInd w:val="0"/>
              <w:spacing w:before="0" w:after="0" w:line="240" w:lineRule="auto"/>
              <w:rPr>
                <w:bCs w:val="0"/>
                <w:color w:val="000000"/>
                <w:sz w:val="20"/>
                <w:szCs w:val="20"/>
              </w:rPr>
            </w:pPr>
            <w:r w:rsidRPr="009E5255">
              <w:rPr>
                <w:bCs w:val="0"/>
                <w:color w:val="000000"/>
                <w:sz w:val="20"/>
                <w:szCs w:val="20"/>
              </w:rPr>
              <w:t xml:space="preserve">Stability: </w:t>
            </w:r>
            <w:r w:rsidR="00F11639" w:rsidRPr="009E5255">
              <w:rPr>
                <w:bCs w:val="0"/>
                <w:color w:val="000000"/>
                <w:sz w:val="20"/>
                <w:szCs w:val="20"/>
              </w:rPr>
              <w:t>The extent to which a product or preparation retains physical and chemical properties and characteristics within specified limits throughout its expiration or beyond-use dates</w:t>
            </w:r>
          </w:p>
        </w:tc>
        <w:tc>
          <w:tcPr>
            <w:tcW w:w="1361" w:type="dxa"/>
            <w:vAlign w:val="bottom"/>
          </w:tcPr>
          <w:p w14:paraId="54F708BD" w14:textId="5D26FF3B" w:rsidR="00C0629F" w:rsidRPr="009E5255" w:rsidRDefault="00F11639"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USP 797</w:t>
            </w:r>
          </w:p>
        </w:tc>
      </w:tr>
      <w:tr w:rsidR="00C0629F" w:rsidRPr="009E5255" w14:paraId="09BB3BAA" w14:textId="77777777" w:rsidTr="00DA7CEE">
        <w:trPr>
          <w:trHeight w:val="20"/>
        </w:trPr>
        <w:tc>
          <w:tcPr>
            <w:tcW w:w="7650" w:type="dxa"/>
            <w:vAlign w:val="bottom"/>
          </w:tcPr>
          <w:p w14:paraId="632FA99D" w14:textId="6E43E5D7" w:rsidR="00C0629F" w:rsidRPr="009E5255" w:rsidRDefault="008A004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Sterility</w:t>
            </w:r>
            <w:r w:rsidR="00C0629F" w:rsidRPr="009E5255">
              <w:rPr>
                <w:bCs w:val="0"/>
                <w:color w:val="000000"/>
                <w:sz w:val="20"/>
                <w:szCs w:val="20"/>
              </w:rPr>
              <w:t xml:space="preserve">: </w:t>
            </w:r>
            <w:r w:rsidR="00F11639" w:rsidRPr="009E5255">
              <w:rPr>
                <w:bCs w:val="0"/>
                <w:sz w:val="20"/>
                <w:szCs w:val="20"/>
              </w:rPr>
              <w:t>The absence of viable microorganisms</w:t>
            </w:r>
          </w:p>
        </w:tc>
        <w:tc>
          <w:tcPr>
            <w:tcW w:w="1361" w:type="dxa"/>
            <w:vAlign w:val="bottom"/>
          </w:tcPr>
          <w:p w14:paraId="368AE68B" w14:textId="3D4C2C95" w:rsidR="00C0629F" w:rsidRPr="009E5255" w:rsidRDefault="00B42A86"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USP 797</w:t>
            </w:r>
          </w:p>
        </w:tc>
      </w:tr>
      <w:tr w:rsidR="00C0629F" w:rsidRPr="009E5255" w14:paraId="73B96458" w14:textId="59C40077" w:rsidTr="00DA7CEE">
        <w:trPr>
          <w:trHeight w:val="20"/>
        </w:trPr>
        <w:tc>
          <w:tcPr>
            <w:tcW w:w="7650" w:type="dxa"/>
            <w:vAlign w:val="bottom"/>
          </w:tcPr>
          <w:p w14:paraId="2635A9A2" w14:textId="71B13F13"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Transfer Device: A fixed or removable device, which allows material to be transferred into and out of a container or a pharmaceutical isolator, without exposing it to the external environment.</w:t>
            </w:r>
          </w:p>
        </w:tc>
        <w:tc>
          <w:tcPr>
            <w:tcW w:w="1361" w:type="dxa"/>
            <w:vAlign w:val="bottom"/>
          </w:tcPr>
          <w:p w14:paraId="4F52AE52" w14:textId="7DC0C065"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49A77CDC" w14:textId="31F65881" w:rsidTr="00DA7CEE">
        <w:trPr>
          <w:trHeight w:val="20"/>
        </w:trPr>
        <w:tc>
          <w:tcPr>
            <w:tcW w:w="7650" w:type="dxa"/>
            <w:vAlign w:val="bottom"/>
          </w:tcPr>
          <w:p w14:paraId="1810700E" w14:textId="2EACF7A8"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Validation: The risk based, systematic, GMP compliant and documented evidence that a defined process actually leads reproducibly to the required results.</w:t>
            </w:r>
          </w:p>
        </w:tc>
        <w:tc>
          <w:tcPr>
            <w:tcW w:w="1361" w:type="dxa"/>
            <w:vAlign w:val="bottom"/>
          </w:tcPr>
          <w:p w14:paraId="52AE2919" w14:textId="27A83FA1" w:rsidR="00C0629F" w:rsidRPr="009E5255" w:rsidRDefault="008D4F9D"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PIC/S</w:t>
            </w:r>
            <w:r w:rsidR="00C0629F" w:rsidRPr="009E5255">
              <w:rPr>
                <w:bCs w:val="0"/>
                <w:color w:val="000000"/>
                <w:sz w:val="20"/>
                <w:szCs w:val="20"/>
              </w:rPr>
              <w:t>, 2014</w:t>
            </w:r>
          </w:p>
        </w:tc>
      </w:tr>
      <w:tr w:rsidR="00C0629F" w:rsidRPr="009E5255" w14:paraId="0F1B2A4B" w14:textId="77777777" w:rsidTr="00DA7CEE">
        <w:trPr>
          <w:trHeight w:val="20"/>
        </w:trPr>
        <w:tc>
          <w:tcPr>
            <w:tcW w:w="7650" w:type="dxa"/>
            <w:vAlign w:val="bottom"/>
          </w:tcPr>
          <w:p w14:paraId="727C80C4" w14:textId="18831C1A" w:rsidR="00C0629F" w:rsidRPr="009E5255" w:rsidRDefault="00C0629F"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 xml:space="preserve">Wastage: </w:t>
            </w:r>
            <w:r w:rsidR="005D4136" w:rsidRPr="009E5255">
              <w:rPr>
                <w:bCs w:val="0"/>
                <w:color w:val="000000"/>
                <w:sz w:val="20"/>
                <w:szCs w:val="20"/>
              </w:rPr>
              <w:t xml:space="preserve">The </w:t>
            </w:r>
            <w:r w:rsidR="00AA580A" w:rsidRPr="009E5255">
              <w:rPr>
                <w:bCs w:val="0"/>
                <w:color w:val="000000"/>
                <w:sz w:val="20"/>
                <w:szCs w:val="20"/>
              </w:rPr>
              <w:t>amount</w:t>
            </w:r>
            <w:r w:rsidR="00B50A6B" w:rsidRPr="009E5255">
              <w:rPr>
                <w:bCs w:val="0"/>
                <w:color w:val="000000"/>
                <w:sz w:val="20"/>
                <w:szCs w:val="20"/>
              </w:rPr>
              <w:t xml:space="preserve"> </w:t>
            </w:r>
            <w:r w:rsidR="005D4136" w:rsidRPr="009E5255">
              <w:rPr>
                <w:bCs w:val="0"/>
                <w:color w:val="000000"/>
                <w:sz w:val="20"/>
                <w:szCs w:val="20"/>
              </w:rPr>
              <w:t xml:space="preserve">of pharmaceutical product remaining in a vial </w:t>
            </w:r>
            <w:r w:rsidR="00350195" w:rsidRPr="009E5255">
              <w:rPr>
                <w:bCs w:val="0"/>
                <w:color w:val="000000"/>
                <w:sz w:val="20"/>
                <w:szCs w:val="20"/>
              </w:rPr>
              <w:t xml:space="preserve">(and not pertaining to </w:t>
            </w:r>
            <w:r w:rsidR="00285F40" w:rsidRPr="009E5255">
              <w:rPr>
                <w:bCs w:val="0"/>
                <w:color w:val="000000"/>
                <w:sz w:val="20"/>
                <w:szCs w:val="20"/>
              </w:rPr>
              <w:t>the</w:t>
            </w:r>
            <w:r w:rsidR="00350195" w:rsidRPr="009E5255">
              <w:rPr>
                <w:bCs w:val="0"/>
                <w:color w:val="000000"/>
                <w:sz w:val="20"/>
                <w:szCs w:val="20"/>
              </w:rPr>
              <w:t xml:space="preserve"> amount </w:t>
            </w:r>
            <w:r w:rsidR="00285F40" w:rsidRPr="009E5255">
              <w:rPr>
                <w:bCs w:val="0"/>
                <w:color w:val="000000"/>
                <w:sz w:val="20"/>
                <w:szCs w:val="20"/>
              </w:rPr>
              <w:t>that</w:t>
            </w:r>
            <w:r w:rsidR="00350195" w:rsidRPr="009E5255">
              <w:rPr>
                <w:bCs w:val="0"/>
                <w:color w:val="000000"/>
                <w:sz w:val="20"/>
                <w:szCs w:val="20"/>
              </w:rPr>
              <w:t xml:space="preserve"> can</w:t>
            </w:r>
            <w:r w:rsidR="00285F40" w:rsidRPr="009E5255">
              <w:rPr>
                <w:bCs w:val="0"/>
                <w:color w:val="000000"/>
                <w:sz w:val="20"/>
                <w:szCs w:val="20"/>
              </w:rPr>
              <w:t>no</w:t>
            </w:r>
            <w:r w:rsidR="00350195" w:rsidRPr="009E5255">
              <w:rPr>
                <w:bCs w:val="0"/>
                <w:color w:val="000000"/>
                <w:sz w:val="20"/>
                <w:szCs w:val="20"/>
              </w:rPr>
              <w:t xml:space="preserve">t be extracted due to product viscosity, vial shape or practitioner proficiency) </w:t>
            </w:r>
            <w:r w:rsidR="00AA580A" w:rsidRPr="009E5255">
              <w:rPr>
                <w:bCs w:val="0"/>
                <w:color w:val="000000"/>
                <w:sz w:val="20"/>
                <w:szCs w:val="20"/>
              </w:rPr>
              <w:t>in excess</w:t>
            </w:r>
            <w:r w:rsidR="00350195" w:rsidRPr="009E5255">
              <w:rPr>
                <w:bCs w:val="0"/>
                <w:color w:val="000000"/>
                <w:sz w:val="20"/>
                <w:szCs w:val="20"/>
              </w:rPr>
              <w:t xml:space="preserve"> of the quantity required for a prescribed dose.</w:t>
            </w:r>
          </w:p>
        </w:tc>
        <w:tc>
          <w:tcPr>
            <w:tcW w:w="1361" w:type="dxa"/>
            <w:vAlign w:val="bottom"/>
          </w:tcPr>
          <w:p w14:paraId="2D64CD0D" w14:textId="39432BA5" w:rsidR="00C0629F" w:rsidRPr="009E5255" w:rsidRDefault="00350195" w:rsidP="008C4EAE">
            <w:pPr>
              <w:autoSpaceDE w:val="0"/>
              <w:autoSpaceDN w:val="0"/>
              <w:adjustRightInd w:val="0"/>
              <w:spacing w:before="0" w:after="0" w:line="240" w:lineRule="auto"/>
              <w:rPr>
                <w:bCs w:val="0"/>
                <w:color w:val="000000"/>
                <w:sz w:val="20"/>
                <w:szCs w:val="20"/>
              </w:rPr>
            </w:pPr>
            <w:r w:rsidRPr="009E5255">
              <w:rPr>
                <w:bCs w:val="0"/>
                <w:color w:val="000000"/>
                <w:sz w:val="20"/>
                <w:szCs w:val="20"/>
              </w:rPr>
              <w:t>Based on definitions in the literature</w:t>
            </w:r>
          </w:p>
        </w:tc>
      </w:tr>
    </w:tbl>
    <w:p w14:paraId="17107C12" w14:textId="6E748040" w:rsidR="009C03FE" w:rsidRPr="009E5255" w:rsidRDefault="009C03FE" w:rsidP="00783598">
      <w:r w:rsidRPr="009E5255">
        <w:br w:type="page"/>
      </w:r>
    </w:p>
    <w:p w14:paraId="746C96DD" w14:textId="086A19EF" w:rsidR="004E154F" w:rsidRPr="009E5255" w:rsidRDefault="004E154F" w:rsidP="004E154F">
      <w:pPr>
        <w:pStyle w:val="Heading1"/>
        <w:numPr>
          <w:ilvl w:val="0"/>
          <w:numId w:val="0"/>
        </w:numPr>
        <w:ind w:left="432" w:hanging="432"/>
      </w:pPr>
      <w:bookmarkStart w:id="47" w:name="_Toc144886203"/>
      <w:bookmarkStart w:id="48" w:name="_Toc89935658"/>
      <w:bookmarkStart w:id="49" w:name="_Ref92789007"/>
      <w:r w:rsidRPr="009E5255">
        <w:t>Executive Summary</w:t>
      </w:r>
      <w:bookmarkEnd w:id="47"/>
    </w:p>
    <w:p w14:paraId="3519A518" w14:textId="77777777" w:rsidR="0053327C" w:rsidRPr="009E5255" w:rsidRDefault="0053327C" w:rsidP="0053327C">
      <w:pPr>
        <w:spacing w:before="0" w:after="0"/>
      </w:pPr>
      <w:r w:rsidRPr="009E5255">
        <w:t>Overview</w:t>
      </w:r>
    </w:p>
    <w:p w14:paraId="68A6CB3B" w14:textId="52F31523" w:rsidR="0053327C" w:rsidRPr="009E5255" w:rsidRDefault="0053327C" w:rsidP="0053327C">
      <w:pPr>
        <w:spacing w:before="0" w:after="0"/>
      </w:pPr>
      <w:r w:rsidRPr="009E5255">
        <w:t>The Efficient Funding of Chemotherapy (EFC) program is a key component of the Pharmaceutical Benefits Scheme (PBS); in 2020-21, there were over 1.39 million PBS claims for cancer medicines in Australia, representing $1.95 billion in Government spending.  A Review commenced in 2021 to consider whether the existing EFC arrangements are appropriate with respect to the production, distribution, preparation, administration and remuneration of cancer medicines, and whether the EFC arrangements may be enhanced to improve program efficiency and patient access to medicines.  The Review considered input from multiple stakeholders throughout the cancer medicines supply chain—including patients, clinicians, pharmacies, hospitals, cancer medicines compounders and manufacturers, and the Commonwealth Government—as well as data and other published information on the sale and PBS reimbursement of cancer medicines.</w:t>
      </w:r>
    </w:p>
    <w:p w14:paraId="70CD7FAC" w14:textId="77777777" w:rsidR="0053327C" w:rsidRPr="009E5255" w:rsidRDefault="0053327C" w:rsidP="0053327C">
      <w:pPr>
        <w:spacing w:before="0" w:after="0"/>
      </w:pPr>
    </w:p>
    <w:p w14:paraId="0F7FD014" w14:textId="640179E7" w:rsidR="0053327C" w:rsidRPr="009E5255" w:rsidRDefault="0053327C" w:rsidP="0053327C">
      <w:pPr>
        <w:spacing w:before="0" w:after="0"/>
      </w:pPr>
      <w:r w:rsidRPr="009E5255">
        <w:t xml:space="preserve">Stakeholder </w:t>
      </w:r>
      <w:r w:rsidR="00860973" w:rsidRPr="009E5255">
        <w:t>submissions</w:t>
      </w:r>
      <w:r w:rsidRPr="009E5255">
        <w:t xml:space="preserve"> made clear the complexity of the cancer medicines supply chain, including the speciali</w:t>
      </w:r>
      <w:r w:rsidR="00B42A86" w:rsidRPr="009E5255">
        <w:t>s</w:t>
      </w:r>
      <w:r w:rsidRPr="009E5255">
        <w:t>ed nature of cancer medicines supply, the interconnectedness between existing EFC reimbursement arrangements and commercial activity, and the impact of funding and supply chain arrangements on prescriber behaviour.  Enhancing patient access to cancer medicines was consider</w:t>
      </w:r>
      <w:r w:rsidR="00860973" w:rsidRPr="009E5255">
        <w:t>ed</w:t>
      </w:r>
      <w:r w:rsidRPr="009E5255">
        <w:t xml:space="preserve"> an overarching aim</w:t>
      </w:r>
      <w:r w:rsidR="00860973" w:rsidRPr="009E5255">
        <w:t xml:space="preserve"> of supply</w:t>
      </w:r>
      <w:r w:rsidR="004D09C0" w:rsidRPr="009E5255">
        <w:t xml:space="preserve"> chain interactions</w:t>
      </w:r>
      <w:r w:rsidRPr="009E5255">
        <w:t>.</w:t>
      </w:r>
    </w:p>
    <w:p w14:paraId="7C7E0154" w14:textId="77777777" w:rsidR="0053327C" w:rsidRPr="009E5255" w:rsidRDefault="0053327C" w:rsidP="0053327C">
      <w:pPr>
        <w:spacing w:before="0" w:after="0"/>
      </w:pPr>
    </w:p>
    <w:p w14:paraId="105FC106" w14:textId="77777777" w:rsidR="0053327C" w:rsidRPr="009E5255" w:rsidRDefault="0053327C" w:rsidP="0053327C">
      <w:pPr>
        <w:spacing w:before="0" w:after="0"/>
      </w:pPr>
      <w:r w:rsidRPr="009E5255">
        <w:t>The Review found that, by and large, the EFC continues to be an appropriate policy response for the specialised nature of cancer care and to ensure access to cancer medicines via the PBS.  A number of amendments to those arrangements were proposed, with a focus on reducing administrative burden, improving inefficiency in remuneration, enhancing equity of access and strengthening system accountability.  Proposed amendments include: a change in the name of the program; stakeholder education on the operation of the EFC and PBS more broadly; the removal of the distinction in PBS item codes between public and private hospital providers; consideration of expanding the scope of activities captured by EFC fees; the adoption of a per-mg reimbursement model; introduction of serialised vials; the payment of compounding fees to all compliant providers; and exploring the establishment of a National Stability Testing Centre.</w:t>
      </w:r>
    </w:p>
    <w:p w14:paraId="7E86A790" w14:textId="77777777" w:rsidR="0053327C" w:rsidRPr="009E5255" w:rsidRDefault="0053327C" w:rsidP="0053327C">
      <w:pPr>
        <w:spacing w:before="0" w:after="0"/>
      </w:pPr>
    </w:p>
    <w:p w14:paraId="55DCE449" w14:textId="2288D5A0" w:rsidR="0053327C" w:rsidRPr="009E5255" w:rsidRDefault="0053327C" w:rsidP="0053327C">
      <w:pPr>
        <w:spacing w:before="0" w:after="0"/>
      </w:pPr>
      <w:r w:rsidRPr="009E5255">
        <w:t xml:space="preserve">Long-term transition to some of the proposed arrangements (e.g., a per-mg reimbursement model) and consideration of the importance of activities affecting cancer </w:t>
      </w:r>
      <w:r w:rsidR="004D09C0" w:rsidRPr="009E5255">
        <w:t xml:space="preserve">medicines </w:t>
      </w:r>
      <w:r w:rsidRPr="009E5255">
        <w:t>care that sit outside of the EFC require further investigation and consultation beyond the period of this Review.</w:t>
      </w:r>
    </w:p>
    <w:p w14:paraId="1607FAE4" w14:textId="77777777" w:rsidR="0053327C" w:rsidRPr="009E5255" w:rsidRDefault="0053327C" w:rsidP="0053327C">
      <w:pPr>
        <w:spacing w:before="0" w:after="0"/>
      </w:pPr>
    </w:p>
    <w:p w14:paraId="55C2FD85" w14:textId="77777777" w:rsidR="0053327C" w:rsidRPr="009E5255" w:rsidRDefault="0053327C" w:rsidP="0053327C">
      <w:pPr>
        <w:spacing w:before="0" w:after="0"/>
      </w:pPr>
      <w:r w:rsidRPr="009E5255">
        <w:t>Introduction</w:t>
      </w:r>
    </w:p>
    <w:p w14:paraId="7A611294" w14:textId="35F90F2A" w:rsidR="0053327C" w:rsidRPr="009E5255" w:rsidRDefault="0053327C" w:rsidP="0053327C">
      <w:pPr>
        <w:spacing w:before="0" w:after="0"/>
      </w:pPr>
      <w:r w:rsidRPr="009E5255">
        <w:t xml:space="preserve">The Efficient Funding of Chemotherapy (EFC) was established to fund the supply and preparation of infusible cancer medicines that require compounding on an individual patient-basis, as well as a number of related </w:t>
      </w:r>
      <w:r w:rsidR="00022DEE" w:rsidRPr="009E5255">
        <w:t>medicines</w:t>
      </w:r>
      <w:r w:rsidRPr="009E5255">
        <w:t xml:space="preserve"> (e.g., antiemetics and immunostimulants) through the Pharmaceutical Benefits Scheme (PBS).  Recognising the specialised nature of cancer care, establishment of the EFC aimed to facilitate patient access to high-quality cancer medicines while minimising costs to Government.  In the 2020-2021 financial year, total Government benefits paid for medicines subsidised through the EFC were $1.95 billion </w:t>
      </w:r>
      <w:r w:rsidR="00A40C52" w:rsidRPr="009E5255">
        <w:t xml:space="preserve">for </w:t>
      </w:r>
      <w:r w:rsidRPr="009E5255">
        <w:t xml:space="preserve">over 1.39 million PBS claims; the total PBS spend </w:t>
      </w:r>
      <w:r w:rsidR="00022DEE" w:rsidRPr="009E5255">
        <w:t xml:space="preserve">over the same period </w:t>
      </w:r>
      <w:r w:rsidRPr="009E5255">
        <w:t>was $13.8 billion.</w:t>
      </w:r>
    </w:p>
    <w:p w14:paraId="5A544304" w14:textId="77777777" w:rsidR="0053327C" w:rsidRPr="009E5255" w:rsidRDefault="0053327C" w:rsidP="0053327C">
      <w:pPr>
        <w:spacing w:before="0" w:after="0"/>
      </w:pPr>
    </w:p>
    <w:p w14:paraId="5C4171C9" w14:textId="28897A15" w:rsidR="0053327C" w:rsidRPr="009E5255" w:rsidRDefault="0053327C" w:rsidP="0053327C">
      <w:pPr>
        <w:spacing w:before="0" w:after="0"/>
      </w:pPr>
      <w:r w:rsidRPr="009E5255">
        <w:t xml:space="preserve">A Review of the EFC program </w:t>
      </w:r>
      <w:r w:rsidR="00B741AE" w:rsidRPr="009E5255">
        <w:t xml:space="preserve">was commissioned by the Commonwealth Department of Health </w:t>
      </w:r>
      <w:r w:rsidRPr="009E5255">
        <w:t xml:space="preserve">in 2021 to investigate current processes involved in the production, distribution, preparation, administration and remuneration of cancer medicines provided through the EFC, and to identify whether the EFC arrangements may be enhanced to improve program efficiency and patient access to medicines.  </w:t>
      </w:r>
      <w:r w:rsidR="00B741AE" w:rsidRPr="009E5255">
        <w:t xml:space="preserve">Professor Sanchia Aranda was appointed as Lead Reviewer, with the Centre for Health Economics Research and Evaluation (CHERE) at University of Technology Sydney commissioned to undertake the Economic Analysis component of the Review.  </w:t>
      </w:r>
      <w:r w:rsidR="000069D9" w:rsidRPr="009E5255">
        <w:t xml:space="preserve">This </w:t>
      </w:r>
      <w:r w:rsidR="005F21DA" w:rsidRPr="009E5255">
        <w:t>Final</w:t>
      </w:r>
      <w:r w:rsidR="00D948A2" w:rsidRPr="009E5255">
        <w:t xml:space="preserve"> </w:t>
      </w:r>
      <w:r w:rsidR="000069D9" w:rsidRPr="009E5255">
        <w:t>Report details the Review’s overall aim, specific objectives, research questions, methodology, findings, discussion and recommendations</w:t>
      </w:r>
      <w:r w:rsidRPr="009E5255">
        <w:t xml:space="preserve">.  </w:t>
      </w:r>
    </w:p>
    <w:p w14:paraId="694EBBC1" w14:textId="77777777" w:rsidR="0053327C" w:rsidRPr="009E5255" w:rsidRDefault="0053327C" w:rsidP="0053327C">
      <w:pPr>
        <w:spacing w:before="0" w:after="0"/>
      </w:pPr>
    </w:p>
    <w:p w14:paraId="4BF408FC" w14:textId="77777777" w:rsidR="0053327C" w:rsidRPr="009E5255" w:rsidRDefault="0053327C" w:rsidP="0053327C">
      <w:pPr>
        <w:spacing w:before="0" w:after="0"/>
      </w:pPr>
      <w:r w:rsidRPr="009E5255">
        <w:t>Approach</w:t>
      </w:r>
    </w:p>
    <w:p w14:paraId="2B61C907" w14:textId="3B58DA8A" w:rsidR="0053327C" w:rsidRPr="009E5255" w:rsidRDefault="0053327C" w:rsidP="0053327C">
      <w:pPr>
        <w:spacing w:before="0" w:after="0"/>
      </w:pPr>
      <w:r w:rsidRPr="009E5255">
        <w:t xml:space="preserve">The Review </w:t>
      </w:r>
      <w:r w:rsidR="004D09C0" w:rsidRPr="009E5255">
        <w:t>was</w:t>
      </w:r>
      <w:r w:rsidRPr="009E5255">
        <w:t xml:space="preserve"> undertaken to address</w:t>
      </w:r>
      <w:r w:rsidR="00B42A86" w:rsidRPr="009E5255">
        <w:t>:</w:t>
      </w:r>
      <w:r w:rsidRPr="009E5255">
        <w:t xml:space="preserve"> (1) the appropriateness of ex</w:t>
      </w:r>
      <w:r w:rsidR="00B741AE" w:rsidRPr="009E5255">
        <w:t>isting</w:t>
      </w:r>
      <w:r w:rsidRPr="009E5255">
        <w:t xml:space="preserve"> EFC program arrangements with respect to achieving patient access and efficiency in the funding of cancer medicines; and (2) transition arrangements that may be required to ensure continued and appropriate access to treatment, encourage innovation and facilitate collaboration in Australia’s cancer medicines supply chain.  These issues have been investigated through the conduct of </w:t>
      </w:r>
      <w:r w:rsidR="00B741AE" w:rsidRPr="009E5255">
        <w:t>the</w:t>
      </w:r>
      <w:r w:rsidRPr="009E5255">
        <w:t xml:space="preserve"> Economic Analysis, which comprised extensive qualitative research and consultation, coupled with analysis of quantitative data on activities undertaken throughout the EFC supply chain (see </w:t>
      </w:r>
      <w:r w:rsidRPr="009E5255">
        <w:fldChar w:fldCharType="begin"/>
      </w:r>
      <w:r w:rsidRPr="009E5255">
        <w:instrText xml:space="preserve"> REF _Ref93053316 \h </w:instrText>
      </w:r>
      <w:r w:rsidRPr="009E5255">
        <w:fldChar w:fldCharType="separate"/>
      </w:r>
      <w:r w:rsidR="000C766B" w:rsidRPr="009E5255">
        <w:t>Figure ES</w:t>
      </w:r>
      <w:r w:rsidR="000C766B">
        <w:rPr>
          <w:noProof/>
        </w:rPr>
        <w:t>1</w:t>
      </w:r>
      <w:r w:rsidRPr="009E5255">
        <w:fldChar w:fldCharType="end"/>
      </w:r>
      <w:r w:rsidRPr="009E5255">
        <w:t>).</w:t>
      </w:r>
    </w:p>
    <w:p w14:paraId="57C9F766" w14:textId="6D05756A" w:rsidR="0053327C" w:rsidRPr="009E5255" w:rsidRDefault="0053327C" w:rsidP="00214FB7">
      <w:pPr>
        <w:pStyle w:val="Caption"/>
      </w:pPr>
      <w:bookmarkStart w:id="50" w:name="_Ref93053316"/>
      <w:r w:rsidRPr="009E5255">
        <w:t>Figure ES</w:t>
      </w:r>
      <w:r w:rsidR="00E36C93">
        <w:fldChar w:fldCharType="begin"/>
      </w:r>
      <w:r w:rsidR="00E36C93">
        <w:instrText xml:space="preserve"> SEQ Figure_ES \* ARABIC </w:instrText>
      </w:r>
      <w:r w:rsidR="00E36C93">
        <w:fldChar w:fldCharType="separate"/>
      </w:r>
      <w:r w:rsidR="000C766B">
        <w:rPr>
          <w:noProof/>
        </w:rPr>
        <w:t>1</w:t>
      </w:r>
      <w:r w:rsidR="00E36C93">
        <w:rPr>
          <w:noProof/>
        </w:rPr>
        <w:fldChar w:fldCharType="end"/>
      </w:r>
      <w:bookmarkEnd w:id="50"/>
      <w:r w:rsidRPr="009E5255">
        <w:t>. Approach to the Economic Analysis</w:t>
      </w:r>
    </w:p>
    <w:p w14:paraId="360DB092" w14:textId="77777777" w:rsidR="0053327C" w:rsidRPr="009E5255" w:rsidRDefault="0053327C" w:rsidP="0053327C">
      <w:r w:rsidRPr="009E5255">
        <w:rPr>
          <w:noProof/>
        </w:rPr>
        <w:drawing>
          <wp:inline distT="0" distB="0" distL="0" distR="0" wp14:anchorId="581494E1" wp14:editId="67B1A56E">
            <wp:extent cx="5727700" cy="2776220"/>
            <wp:effectExtent l="0" t="0" r="0" b="0"/>
            <wp:docPr id="8" name="Graphic 8" descr="The approach to the economic analysis includes a literature review, written submissions, stakeholder interviews, TGA and PBS data, industry sales data, time and activity data, and modelled cos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descr="The approach to the economic analysis includes a literature review, written submissions, stakeholder interviews, TGA and PBS data, industry sales data, time and activity data, and modelled costings"/>
                    <pic:cNvPicPr/>
                  </pic:nvPicPr>
                  <pic:blipFill>
                    <a:blip r:embed="rId15">
                      <a:extLst>
                        <a:ext uri="{96DAC541-7B7A-43D3-8B79-37D633B846F1}">
                          <asvg:svgBlip xmlns:asvg="http://schemas.microsoft.com/office/drawing/2016/SVG/main" r:embed="rId16"/>
                        </a:ext>
                      </a:extLst>
                    </a:blip>
                    <a:stretch>
                      <a:fillRect/>
                    </a:stretch>
                  </pic:blipFill>
                  <pic:spPr>
                    <a:xfrm>
                      <a:off x="0" y="0"/>
                      <a:ext cx="5727700" cy="2776220"/>
                    </a:xfrm>
                    <a:prstGeom prst="rect">
                      <a:avLst/>
                    </a:prstGeom>
                  </pic:spPr>
                </pic:pic>
              </a:graphicData>
            </a:graphic>
          </wp:inline>
        </w:drawing>
      </w:r>
    </w:p>
    <w:p w14:paraId="463B9898" w14:textId="77777777" w:rsidR="0053327C" w:rsidRPr="009E5255" w:rsidRDefault="0053327C" w:rsidP="00E75D6D">
      <w:pPr>
        <w:spacing w:before="240" w:after="0" w:line="240" w:lineRule="auto"/>
        <w:ind w:left="1134" w:hanging="1134"/>
        <w:rPr>
          <w:sz w:val="18"/>
          <w:szCs w:val="18"/>
        </w:rPr>
      </w:pPr>
      <w:r w:rsidRPr="009E5255">
        <w:rPr>
          <w:sz w:val="18"/>
          <w:szCs w:val="18"/>
        </w:rPr>
        <w:t>Abbreviations:</w:t>
      </w:r>
      <w:r w:rsidRPr="009E5255">
        <w:rPr>
          <w:sz w:val="18"/>
          <w:szCs w:val="18"/>
        </w:rPr>
        <w:tab/>
        <w:t>EFC, Efficient Funding of Chemotherapy; PBS, Pharmaceutical Benefits Scheme; TGA, Therapeutic Goods Administration</w:t>
      </w:r>
    </w:p>
    <w:p w14:paraId="1C0DA47B" w14:textId="77777777" w:rsidR="00E75D6D" w:rsidRPr="009E5255" w:rsidRDefault="00E75D6D" w:rsidP="00075603">
      <w:pPr>
        <w:spacing w:before="0" w:after="0"/>
      </w:pPr>
    </w:p>
    <w:p w14:paraId="5533DEF2" w14:textId="387C852B" w:rsidR="00075603" w:rsidRPr="009E5255" w:rsidRDefault="0053327C" w:rsidP="00075603">
      <w:pPr>
        <w:spacing w:before="0" w:after="0"/>
      </w:pPr>
      <w:r w:rsidRPr="009E5255">
        <w:t>Importance of stakeholder views</w:t>
      </w:r>
    </w:p>
    <w:p w14:paraId="081D6C78" w14:textId="74CD2965" w:rsidR="00075603" w:rsidRPr="009E5255" w:rsidRDefault="0053327C" w:rsidP="00B052A9">
      <w:pPr>
        <w:spacing w:before="0" w:after="0"/>
      </w:pPr>
      <w:r w:rsidRPr="009E5255">
        <w:t>A critical aspect of the Review was the participation and input of EFC supply chain stakeholders, including patients, clinicians, pharmacies, hospitals, cancer medicines compounders and manufacturers, and the Commonwealth Government.  Information provided through written submissions to the Review and follow-up interviews revealed nine key themes with respect to the operation of the EFC (see</w:t>
      </w:r>
      <w:r w:rsidR="004D09C0" w:rsidRPr="009E5255">
        <w:t xml:space="preserve"> </w:t>
      </w:r>
      <w:r w:rsidR="004D09C0" w:rsidRPr="009E5255">
        <w:fldChar w:fldCharType="begin"/>
      </w:r>
      <w:r w:rsidR="004D09C0" w:rsidRPr="009E5255">
        <w:instrText xml:space="preserve"> REF _Ref94254235 \h </w:instrText>
      </w:r>
      <w:r w:rsidR="004D09C0" w:rsidRPr="009E5255">
        <w:fldChar w:fldCharType="separate"/>
      </w:r>
      <w:r w:rsidR="000C766B" w:rsidRPr="009E5255">
        <w:t>Table ES</w:t>
      </w:r>
      <w:r w:rsidR="000C766B">
        <w:rPr>
          <w:noProof/>
        </w:rPr>
        <w:t>1</w:t>
      </w:r>
      <w:r w:rsidR="004D09C0" w:rsidRPr="009E5255">
        <w:fldChar w:fldCharType="end"/>
      </w:r>
      <w:r w:rsidR="004D09C0" w:rsidRPr="009E5255">
        <w:t>).</w:t>
      </w:r>
    </w:p>
    <w:p w14:paraId="2D0AF9F9" w14:textId="77777777" w:rsidR="00075603" w:rsidRPr="009E5255" w:rsidRDefault="00075603" w:rsidP="00075603">
      <w:pPr>
        <w:spacing w:before="0" w:after="0"/>
      </w:pPr>
    </w:p>
    <w:p w14:paraId="5ED8FF29" w14:textId="396769A9" w:rsidR="00065A58" w:rsidRPr="009E5255" w:rsidRDefault="0053327C" w:rsidP="00275B6B">
      <w:pPr>
        <w:spacing w:before="0" w:after="0"/>
      </w:pPr>
      <w:r w:rsidRPr="009E5255">
        <w:t>Overall, these themes reveal</w:t>
      </w:r>
      <w:r w:rsidR="00200F50" w:rsidRPr="009E5255">
        <w:t>ed</w:t>
      </w:r>
      <w:r w:rsidRPr="009E5255">
        <w:t xml:space="preserve"> the complexity and interconnectedness of the EFC medicines supply chain, including the specialised nature of cancer medicines supply, regulation, the reciprocal influence of reimbursement and commercial arrangements, and the impact of funding and supply chain arrangements on prescriber behaviour.  Common among all stakeholders was the stated desire to maintain/enhance patient access to cancer medicines</w:t>
      </w:r>
      <w:r w:rsidR="00022DEE" w:rsidRPr="009E5255">
        <w:t xml:space="preserve"> and reduce complexity for participants in the supply chain.</w:t>
      </w:r>
      <w:bookmarkStart w:id="51" w:name="_Ref93053425"/>
    </w:p>
    <w:p w14:paraId="54237D3E" w14:textId="7F942168" w:rsidR="00075603" w:rsidRPr="009E5255" w:rsidRDefault="00075603" w:rsidP="00214FB7">
      <w:pPr>
        <w:pStyle w:val="Caption"/>
      </w:pPr>
      <w:bookmarkStart w:id="52" w:name="_Ref94254235"/>
      <w:r w:rsidRPr="009E5255">
        <w:t>Table ES</w:t>
      </w:r>
      <w:r w:rsidR="00E36C93">
        <w:fldChar w:fldCharType="begin"/>
      </w:r>
      <w:r w:rsidR="00E36C93">
        <w:instrText xml:space="preserve"> SEQ Table_ES \* ARABIC </w:instrText>
      </w:r>
      <w:r w:rsidR="00E36C93">
        <w:fldChar w:fldCharType="separate"/>
      </w:r>
      <w:r w:rsidR="000C766B">
        <w:rPr>
          <w:noProof/>
        </w:rPr>
        <w:t>1</w:t>
      </w:r>
      <w:r w:rsidR="00E36C93">
        <w:rPr>
          <w:noProof/>
        </w:rPr>
        <w:fldChar w:fldCharType="end"/>
      </w:r>
      <w:bookmarkEnd w:id="51"/>
      <w:bookmarkEnd w:id="52"/>
      <w:r w:rsidRPr="009E5255">
        <w:t>. Summary of consultation input</w:t>
      </w:r>
    </w:p>
    <w:tbl>
      <w:tblPr>
        <w:tblStyle w:val="GridTable6Colorful-Accent5"/>
        <w:tblW w:w="5349" w:type="pct"/>
        <w:tblLook w:val="04A0" w:firstRow="1" w:lastRow="0" w:firstColumn="1" w:lastColumn="0" w:noHBand="0" w:noVBand="1"/>
        <w:tblCaption w:val="Summary of consultation input"/>
      </w:tblPr>
      <w:tblGrid>
        <w:gridCol w:w="1416"/>
        <w:gridCol w:w="8229"/>
      </w:tblGrid>
      <w:tr w:rsidR="0053327C" w:rsidRPr="009E5255" w14:paraId="0906CB8D" w14:textId="77777777" w:rsidTr="007E775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734" w:type="pct"/>
            <w:vAlign w:val="center"/>
            <w:hideMark/>
          </w:tcPr>
          <w:p w14:paraId="28D3502B" w14:textId="77777777" w:rsidR="0053327C" w:rsidRPr="008C39A7" w:rsidRDefault="0053327C" w:rsidP="007E7750">
            <w:pPr>
              <w:spacing w:before="0" w:after="0" w:line="240" w:lineRule="auto"/>
              <w:jc w:val="center"/>
              <w:rPr>
                <w:rFonts w:ascii="Calibri" w:eastAsia="Times New Roman" w:hAnsi="Calibri" w:cs="Calibri"/>
                <w:color w:val="000000"/>
                <w:sz w:val="20"/>
                <w:szCs w:val="20"/>
                <w:lang w:eastAsia="en-GB"/>
              </w:rPr>
            </w:pPr>
            <w:r w:rsidRPr="008C39A7">
              <w:rPr>
                <w:rFonts w:ascii="Calibri" w:eastAsia="Times New Roman" w:hAnsi="Calibri" w:cs="Calibri"/>
                <w:color w:val="000000"/>
                <w:sz w:val="20"/>
                <w:szCs w:val="20"/>
                <w:lang w:eastAsia="en-GB"/>
              </w:rPr>
              <w:t>Theme</w:t>
            </w:r>
          </w:p>
        </w:tc>
        <w:tc>
          <w:tcPr>
            <w:tcW w:w="4266" w:type="pct"/>
            <w:vAlign w:val="center"/>
            <w:hideMark/>
          </w:tcPr>
          <w:p w14:paraId="4DB738B1" w14:textId="77777777" w:rsidR="0053327C" w:rsidRPr="008C39A7" w:rsidRDefault="0053327C" w:rsidP="007E7750">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8C39A7">
              <w:rPr>
                <w:rFonts w:ascii="Calibri" w:eastAsia="Times New Roman" w:hAnsi="Calibri" w:cs="Calibri"/>
                <w:color w:val="000000"/>
                <w:sz w:val="20"/>
                <w:szCs w:val="20"/>
                <w:lang w:eastAsia="en-GB"/>
              </w:rPr>
              <w:t>Overview of Input</w:t>
            </w:r>
          </w:p>
        </w:tc>
      </w:tr>
      <w:tr w:rsidR="008A4872" w:rsidRPr="009E5255" w14:paraId="33BC8F1A" w14:textId="77777777" w:rsidTr="001659C7">
        <w:trPr>
          <w:cnfStyle w:val="000000100000" w:firstRow="0" w:lastRow="0" w:firstColumn="0" w:lastColumn="0" w:oddVBand="0" w:evenVBand="0" w:oddHBand="1" w:evenHBand="0" w:firstRowFirstColumn="0" w:firstRowLastColumn="0" w:lastRowFirstColumn="0" w:lastRowLastColumn="0"/>
          <w:trHeight w:val="1541"/>
        </w:trPr>
        <w:tc>
          <w:tcPr>
            <w:cnfStyle w:val="001000000000" w:firstRow="0" w:lastRow="0" w:firstColumn="1" w:lastColumn="0" w:oddVBand="0" w:evenVBand="0" w:oddHBand="0" w:evenHBand="0" w:firstRowFirstColumn="0" w:firstRowLastColumn="0" w:lastRowFirstColumn="0" w:lastRowLastColumn="0"/>
            <w:tcW w:w="734" w:type="pct"/>
            <w:vAlign w:val="center"/>
            <w:hideMark/>
          </w:tcPr>
          <w:p w14:paraId="64BB8D41" w14:textId="77777777" w:rsidR="008A4872" w:rsidRPr="009E5255" w:rsidRDefault="008A4872" w:rsidP="008A4872">
            <w:pPr>
              <w:spacing w:before="0" w:after="0" w:line="240" w:lineRule="auto"/>
              <w:jc w:val="center"/>
              <w:rPr>
                <w:rFonts w:eastAsia="Times New Roman"/>
                <w:b w:val="0"/>
                <w:bCs/>
                <w:color w:val="000000"/>
                <w:sz w:val="20"/>
                <w:szCs w:val="20"/>
                <w:lang w:eastAsia="en-GB"/>
              </w:rPr>
            </w:pPr>
            <w:r w:rsidRPr="009E5255">
              <w:rPr>
                <w:rFonts w:eastAsia="Times New Roman"/>
                <w:b w:val="0"/>
                <w:color w:val="000000"/>
                <w:sz w:val="20"/>
                <w:szCs w:val="20"/>
                <w:lang w:eastAsia="en-GB"/>
              </w:rPr>
              <w:t>Chemotherapy as a ‘</w:t>
            </w:r>
            <w:r w:rsidRPr="009E5255">
              <w:rPr>
                <w:rFonts w:eastAsia="Times New Roman"/>
                <w:b w:val="0"/>
                <w:bCs/>
                <w:color w:val="000000"/>
                <w:sz w:val="20"/>
                <w:szCs w:val="20"/>
                <w:lang w:eastAsia="en-GB"/>
              </w:rPr>
              <w:t>s</w:t>
            </w:r>
            <w:r w:rsidRPr="009E5255">
              <w:rPr>
                <w:rFonts w:eastAsia="Times New Roman"/>
                <w:b w:val="0"/>
                <w:color w:val="000000"/>
                <w:sz w:val="20"/>
                <w:szCs w:val="20"/>
                <w:lang w:eastAsia="en-GB"/>
              </w:rPr>
              <w:t xml:space="preserve">pecialty </w:t>
            </w:r>
            <w:r w:rsidRPr="009E5255">
              <w:rPr>
                <w:rFonts w:eastAsia="Times New Roman"/>
                <w:b w:val="0"/>
                <w:bCs/>
                <w:color w:val="000000"/>
                <w:sz w:val="20"/>
                <w:szCs w:val="20"/>
                <w:lang w:eastAsia="en-GB"/>
              </w:rPr>
              <w:t>s</w:t>
            </w:r>
            <w:r w:rsidRPr="009E5255">
              <w:rPr>
                <w:rFonts w:eastAsia="Times New Roman"/>
                <w:b w:val="0"/>
                <w:color w:val="000000"/>
                <w:sz w:val="20"/>
                <w:szCs w:val="20"/>
                <w:lang w:eastAsia="en-GB"/>
              </w:rPr>
              <w:t>ervice’</w:t>
            </w:r>
          </w:p>
        </w:tc>
        <w:tc>
          <w:tcPr>
            <w:tcW w:w="4266" w:type="pct"/>
          </w:tcPr>
          <w:p w14:paraId="00E53364" w14:textId="77777777" w:rsidR="008A4872" w:rsidRPr="009E5255" w:rsidRDefault="008A4872" w:rsidP="008A4872">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Provision of cancer medicines is specialised (e.g., with respect to training, equipment, regulations, safety), involving multiple stakeholders throughout the supply chain (e.g., doctors, nurses, pharmacists, compounders, logistics); the provision of cancer care should be viewed holistically.</w:t>
            </w:r>
          </w:p>
          <w:p w14:paraId="73F13D05" w14:textId="77777777" w:rsidR="008A4872" w:rsidRPr="009E5255" w:rsidRDefault="008A4872" w:rsidP="008A4872">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The program name ‘Efficient Funding of Chemotherapy’ is no longer fit for purpose, as cancer care is increasingly focused on non-cytotoxic medicines and critical supportive care. </w:t>
            </w:r>
          </w:p>
          <w:p w14:paraId="5E2104A8" w14:textId="61ABB1F2" w:rsidR="008A4872" w:rsidRPr="009E5255" w:rsidRDefault="008A4872" w:rsidP="008A4872">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BFBFBF"/>
                <w:sz w:val="20"/>
                <w:szCs w:val="20"/>
                <w:lang w:eastAsia="en-GB"/>
              </w:rPr>
            </w:pPr>
            <w:r w:rsidRPr="009E5255">
              <w:rPr>
                <w:rFonts w:eastAsia="Times New Roman"/>
                <w:color w:val="000000"/>
                <w:sz w:val="20"/>
                <w:szCs w:val="20"/>
                <w:lang w:eastAsia="en-GB"/>
              </w:rPr>
              <w:t xml:space="preserve">(see Section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468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5</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w:t>
            </w:r>
          </w:p>
        </w:tc>
      </w:tr>
      <w:tr w:rsidR="008A4872" w:rsidRPr="009E5255" w14:paraId="2B87C9F0" w14:textId="77777777" w:rsidTr="001659C7">
        <w:trPr>
          <w:trHeight w:val="20"/>
        </w:trPr>
        <w:tc>
          <w:tcPr>
            <w:cnfStyle w:val="001000000000" w:firstRow="0" w:lastRow="0" w:firstColumn="1" w:lastColumn="0" w:oddVBand="0" w:evenVBand="0" w:oddHBand="0" w:evenHBand="0" w:firstRowFirstColumn="0" w:firstRowLastColumn="0" w:lastRowFirstColumn="0" w:lastRowLastColumn="0"/>
            <w:tcW w:w="734" w:type="pct"/>
            <w:vAlign w:val="center"/>
            <w:hideMark/>
          </w:tcPr>
          <w:p w14:paraId="63CAABC4" w14:textId="77777777" w:rsidR="008A4872" w:rsidRPr="009E5255" w:rsidRDefault="008A4872" w:rsidP="008A4872">
            <w:pPr>
              <w:spacing w:before="0" w:after="0" w:line="240" w:lineRule="auto"/>
              <w:jc w:val="center"/>
              <w:rPr>
                <w:rFonts w:eastAsia="Times New Roman"/>
                <w:b w:val="0"/>
                <w:bCs/>
                <w:color w:val="000000"/>
                <w:sz w:val="20"/>
                <w:szCs w:val="20"/>
                <w:lang w:eastAsia="en-GB"/>
              </w:rPr>
            </w:pPr>
            <w:r w:rsidRPr="009E5255">
              <w:rPr>
                <w:rFonts w:eastAsia="Times New Roman"/>
                <w:b w:val="0"/>
                <w:color w:val="000000"/>
                <w:sz w:val="20"/>
                <w:szCs w:val="20"/>
                <w:lang w:eastAsia="en-GB"/>
              </w:rPr>
              <w:t>Service viability</w:t>
            </w:r>
          </w:p>
        </w:tc>
        <w:tc>
          <w:tcPr>
            <w:tcW w:w="4266" w:type="pct"/>
            <w:hideMark/>
          </w:tcPr>
          <w:p w14:paraId="73F9CA68" w14:textId="77777777" w:rsidR="008A4872" w:rsidRPr="009E5255" w:rsidRDefault="008A4872"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Provision of cancer medicines is costly and managing stock bears substantial financial risk.  Providers increasingly rely on ‘just-in-time’ ordering to minimize stock holdings and associated risk exposure (e.g., cold chain storage, stability).</w:t>
            </w:r>
          </w:p>
          <w:p w14:paraId="50D6DF8E" w14:textId="77777777" w:rsidR="008A4872" w:rsidRPr="009E5255" w:rsidRDefault="008A4872"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Potential gaps between a drug’s purchase price and reimbursed price (e.g., due to price disclosure or other price changes) increase providers’ financial exposure.</w:t>
            </w:r>
            <w:r w:rsidRPr="009E5255">
              <w:rPr>
                <w:rFonts w:eastAsia="Times New Roman"/>
                <w:color w:val="C4BC96"/>
                <w:sz w:val="20"/>
                <w:szCs w:val="20"/>
                <w:lang w:eastAsia="en-GB"/>
              </w:rPr>
              <w:t xml:space="preserve"> </w:t>
            </w:r>
          </w:p>
          <w:p w14:paraId="63A77D89" w14:textId="7EE0D550" w:rsidR="008A4872" w:rsidRPr="009E5255" w:rsidRDefault="008A4872" w:rsidP="008A4872">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see Sections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640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1</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678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5.1.1</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w:t>
            </w:r>
          </w:p>
        </w:tc>
      </w:tr>
      <w:tr w:rsidR="008A4872" w:rsidRPr="009E5255" w14:paraId="000B8FD6" w14:textId="77777777" w:rsidTr="001659C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4" w:type="pct"/>
            <w:vAlign w:val="center"/>
          </w:tcPr>
          <w:p w14:paraId="135AB583" w14:textId="77777777" w:rsidR="008A4872" w:rsidRPr="009E5255" w:rsidRDefault="008A4872" w:rsidP="008A4872">
            <w:pPr>
              <w:spacing w:before="0" w:after="0" w:line="240" w:lineRule="auto"/>
              <w:jc w:val="center"/>
              <w:rPr>
                <w:rFonts w:eastAsia="Times New Roman"/>
                <w:color w:val="000000"/>
                <w:sz w:val="20"/>
                <w:szCs w:val="20"/>
                <w:lang w:eastAsia="en-GB"/>
              </w:rPr>
            </w:pPr>
            <w:r w:rsidRPr="009E5255">
              <w:rPr>
                <w:rFonts w:eastAsia="Times New Roman"/>
                <w:b w:val="0"/>
                <w:color w:val="000000"/>
                <w:sz w:val="20"/>
                <w:szCs w:val="20"/>
                <w:lang w:eastAsia="en-GB"/>
              </w:rPr>
              <w:t>EFC fee</w:t>
            </w:r>
            <w:r w:rsidRPr="009E5255">
              <w:rPr>
                <w:rFonts w:eastAsia="Times New Roman"/>
                <w:b w:val="0"/>
                <w:bCs/>
                <w:color w:val="000000"/>
                <w:sz w:val="20"/>
                <w:szCs w:val="20"/>
                <w:lang w:eastAsia="en-GB"/>
              </w:rPr>
              <w:t>s/</w:t>
            </w:r>
          </w:p>
          <w:p w14:paraId="19F21458" w14:textId="77777777" w:rsidR="008A4872" w:rsidRPr="009E5255" w:rsidRDefault="008A4872" w:rsidP="008A4872">
            <w:pPr>
              <w:spacing w:before="0" w:after="0" w:line="240" w:lineRule="auto"/>
              <w:jc w:val="center"/>
              <w:rPr>
                <w:rFonts w:eastAsia="Times New Roman"/>
                <w:b w:val="0"/>
                <w:bCs/>
                <w:color w:val="000000"/>
                <w:sz w:val="20"/>
                <w:szCs w:val="20"/>
                <w:lang w:eastAsia="en-GB"/>
              </w:rPr>
            </w:pPr>
            <w:r w:rsidRPr="009E5255">
              <w:rPr>
                <w:rFonts w:eastAsia="Times New Roman"/>
                <w:b w:val="0"/>
                <w:color w:val="000000"/>
                <w:sz w:val="20"/>
                <w:szCs w:val="20"/>
                <w:lang w:eastAsia="en-GB"/>
              </w:rPr>
              <w:t>remuneration</w:t>
            </w:r>
          </w:p>
        </w:tc>
        <w:tc>
          <w:tcPr>
            <w:tcW w:w="4266" w:type="pct"/>
          </w:tcPr>
          <w:p w14:paraId="4BE93B4F" w14:textId="77777777"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Existing fees do not cover the costs of all inputs (e.g., containers) and activities (e.g., drug repurposing) associated with the provision of cancer medicines.  </w:t>
            </w:r>
          </w:p>
          <w:p w14:paraId="4D953558" w14:textId="77777777"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Fees are levied inconsistently within the EFC (e.g., public vs private) and relative to similar activities undertaken in other sections of the PBS (e.g., there is no wholesaler mark-up on EFC medicines).</w:t>
            </w:r>
          </w:p>
          <w:p w14:paraId="294CBD6C" w14:textId="6B0565AA" w:rsidR="008A4872" w:rsidRPr="009E5255" w:rsidRDefault="008A4872" w:rsidP="008A4872">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see Sections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700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6</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717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6.1.2</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w:t>
            </w:r>
          </w:p>
        </w:tc>
      </w:tr>
      <w:tr w:rsidR="008A4872" w:rsidRPr="009E5255" w14:paraId="75BBDA6A" w14:textId="77777777" w:rsidTr="001659C7">
        <w:trPr>
          <w:trHeight w:val="20"/>
        </w:trPr>
        <w:tc>
          <w:tcPr>
            <w:cnfStyle w:val="001000000000" w:firstRow="0" w:lastRow="0" w:firstColumn="1" w:lastColumn="0" w:oddVBand="0" w:evenVBand="0" w:oddHBand="0" w:evenHBand="0" w:firstRowFirstColumn="0" w:firstRowLastColumn="0" w:lastRowFirstColumn="0" w:lastRowLastColumn="0"/>
            <w:tcW w:w="734" w:type="pct"/>
            <w:vAlign w:val="center"/>
            <w:hideMark/>
          </w:tcPr>
          <w:p w14:paraId="5699AFAD" w14:textId="77777777" w:rsidR="008A4872" w:rsidRPr="009E5255" w:rsidRDefault="008A4872" w:rsidP="008A4872">
            <w:pPr>
              <w:spacing w:before="0" w:after="0" w:line="240" w:lineRule="auto"/>
              <w:jc w:val="center"/>
              <w:rPr>
                <w:rFonts w:eastAsia="Times New Roman"/>
                <w:b w:val="0"/>
                <w:bCs/>
                <w:color w:val="000000"/>
                <w:sz w:val="20"/>
                <w:szCs w:val="20"/>
                <w:lang w:eastAsia="en-GB"/>
              </w:rPr>
            </w:pPr>
            <w:r w:rsidRPr="009E5255">
              <w:rPr>
                <w:rFonts w:eastAsia="Times New Roman"/>
                <w:b w:val="0"/>
                <w:color w:val="000000"/>
                <w:sz w:val="20"/>
                <w:szCs w:val="20"/>
                <w:lang w:eastAsia="en-GB"/>
              </w:rPr>
              <w:t>EFC administrative burden</w:t>
            </w:r>
          </w:p>
        </w:tc>
        <w:tc>
          <w:tcPr>
            <w:tcW w:w="4266" w:type="pct"/>
            <w:hideMark/>
          </w:tcPr>
          <w:p w14:paraId="1137D44E" w14:textId="57064DF1" w:rsidR="008A4872" w:rsidRPr="009E5255" w:rsidRDefault="008A4872"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Prescribing on the PBS is complicated by drugs having multiple benefit item codes (e.g., public vs private) and being available on different schedules</w:t>
            </w:r>
            <w:r w:rsidR="009D1221" w:rsidRPr="009E5255">
              <w:rPr>
                <w:rFonts w:eastAsia="Times New Roman"/>
                <w:color w:val="000000"/>
                <w:sz w:val="20"/>
                <w:szCs w:val="20"/>
                <w:lang w:eastAsia="en-GB"/>
              </w:rPr>
              <w:t xml:space="preserve"> (</w:t>
            </w:r>
            <w:r w:rsidRPr="009E5255">
              <w:rPr>
                <w:rFonts w:eastAsia="Times New Roman"/>
                <w:color w:val="000000"/>
                <w:sz w:val="20"/>
                <w:szCs w:val="20"/>
                <w:lang w:eastAsia="en-GB"/>
              </w:rPr>
              <w:t>e.g., (s100), (s85)</w:t>
            </w:r>
            <w:r w:rsidR="009D1221" w:rsidRPr="009E5255">
              <w:rPr>
                <w:rFonts w:eastAsia="Times New Roman"/>
                <w:color w:val="000000"/>
                <w:sz w:val="20"/>
                <w:szCs w:val="20"/>
                <w:lang w:eastAsia="en-GB"/>
              </w:rPr>
              <w:t>)</w:t>
            </w:r>
            <w:r w:rsidRPr="009E5255">
              <w:rPr>
                <w:rFonts w:eastAsia="Times New Roman"/>
                <w:color w:val="000000"/>
                <w:sz w:val="20"/>
                <w:szCs w:val="20"/>
                <w:lang w:eastAsia="en-GB"/>
              </w:rPr>
              <w:t>.</w:t>
            </w:r>
          </w:p>
          <w:p w14:paraId="25D864D1" w14:textId="77777777" w:rsidR="008A4872" w:rsidRPr="009E5255" w:rsidRDefault="008A4872"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Authority requirements for many EFC-listed items increase complexity and may hamper patient access.</w:t>
            </w:r>
          </w:p>
          <w:p w14:paraId="79A06D67" w14:textId="77777777" w:rsidR="008A4872" w:rsidRPr="009E5255" w:rsidRDefault="008A4872"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Script management, including written authorities, dual processing and paper scripts, is time consuming and inefficient.</w:t>
            </w:r>
          </w:p>
          <w:p w14:paraId="02619C75" w14:textId="23D8605E" w:rsidR="008A4872" w:rsidRPr="009E5255" w:rsidRDefault="008A4872" w:rsidP="008A4872">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see Sections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736 \r \h  \* MERGEFORMAT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3</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745 \r \h  \* MERGEFORMAT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5.1.3</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750 \r \h  \* MERGEFORMAT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6.1.1</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w:t>
            </w:r>
          </w:p>
        </w:tc>
      </w:tr>
      <w:tr w:rsidR="008A4872" w:rsidRPr="009E5255" w14:paraId="706A674A" w14:textId="77777777" w:rsidTr="001659C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4" w:type="pct"/>
            <w:vAlign w:val="center"/>
            <w:hideMark/>
          </w:tcPr>
          <w:p w14:paraId="42B71144" w14:textId="77777777" w:rsidR="008A4872" w:rsidRPr="009E5255" w:rsidRDefault="008A4872" w:rsidP="008A4872">
            <w:pPr>
              <w:spacing w:before="0" w:after="0" w:line="240" w:lineRule="auto"/>
              <w:jc w:val="center"/>
              <w:rPr>
                <w:rFonts w:eastAsia="Times New Roman"/>
                <w:b w:val="0"/>
                <w:bCs/>
                <w:color w:val="000000"/>
                <w:sz w:val="20"/>
                <w:szCs w:val="20"/>
                <w:lang w:eastAsia="en-GB"/>
              </w:rPr>
            </w:pPr>
            <w:r w:rsidRPr="009E5255">
              <w:rPr>
                <w:rFonts w:eastAsia="Times New Roman"/>
                <w:b w:val="0"/>
                <w:color w:val="000000"/>
                <w:sz w:val="20"/>
                <w:szCs w:val="20"/>
                <w:lang w:eastAsia="en-GB"/>
              </w:rPr>
              <w:t>Compounding</w:t>
            </w:r>
          </w:p>
        </w:tc>
        <w:tc>
          <w:tcPr>
            <w:tcW w:w="4266" w:type="pct"/>
            <w:hideMark/>
          </w:tcPr>
          <w:p w14:paraId="509CC633" w14:textId="32CD4ACA"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Compounding is critical to the EFC supply chain, impacting access, timing and wastage.</w:t>
            </w:r>
            <w:r w:rsidR="009D1221" w:rsidRPr="009E5255">
              <w:rPr>
                <w:rFonts w:eastAsia="Times New Roman"/>
                <w:color w:val="000000"/>
                <w:sz w:val="20"/>
                <w:szCs w:val="20"/>
                <w:lang w:eastAsia="en-GB"/>
              </w:rPr>
              <w:t xml:space="preserve"> </w:t>
            </w:r>
            <w:r w:rsidRPr="009E5255">
              <w:rPr>
                <w:rFonts w:eastAsia="Times New Roman"/>
                <w:color w:val="000000"/>
                <w:sz w:val="20"/>
                <w:szCs w:val="20"/>
                <w:lang w:eastAsia="en-GB"/>
              </w:rPr>
              <w:t>Compounding is an expensive, specialised and manual process.</w:t>
            </w:r>
          </w:p>
          <w:p w14:paraId="296C75A9" w14:textId="77777777"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The remuneration of some compounding activities is inconsistent, based on TGA-licensing status, rather than activities/standards. </w:t>
            </w:r>
          </w:p>
          <w:p w14:paraId="02345320" w14:textId="322A7E6F"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Product stability data </w:t>
            </w:r>
            <w:r w:rsidR="009D1221" w:rsidRPr="009E5255">
              <w:rPr>
                <w:rFonts w:eastAsia="Times New Roman"/>
                <w:color w:val="000000"/>
                <w:sz w:val="20"/>
                <w:szCs w:val="20"/>
                <w:lang w:eastAsia="en-GB"/>
              </w:rPr>
              <w:t>are</w:t>
            </w:r>
            <w:r w:rsidRPr="009E5255">
              <w:rPr>
                <w:rFonts w:eastAsia="Times New Roman"/>
                <w:color w:val="000000"/>
                <w:sz w:val="20"/>
                <w:szCs w:val="20"/>
                <w:lang w:eastAsia="en-GB"/>
              </w:rPr>
              <w:t xml:space="preserve"> critical</w:t>
            </w:r>
            <w:r w:rsidR="009D1221" w:rsidRPr="009E5255">
              <w:rPr>
                <w:rFonts w:eastAsia="Times New Roman"/>
                <w:color w:val="000000"/>
                <w:sz w:val="20"/>
                <w:szCs w:val="20"/>
                <w:lang w:eastAsia="en-GB"/>
              </w:rPr>
              <w:t xml:space="preserve">. </w:t>
            </w:r>
            <w:r w:rsidRPr="009E5255">
              <w:rPr>
                <w:rFonts w:eastAsia="Times New Roman"/>
                <w:color w:val="000000"/>
                <w:sz w:val="20"/>
                <w:szCs w:val="20"/>
                <w:lang w:eastAsia="en-GB"/>
              </w:rPr>
              <w:t>Growing systemic dependence on the private sector may reduce health services’ capacity to manage risk.</w:t>
            </w:r>
          </w:p>
          <w:p w14:paraId="6FFDA330" w14:textId="61603281" w:rsidR="008A4872" w:rsidRPr="009E5255" w:rsidRDefault="008A4872" w:rsidP="008A4872">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see Sections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811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1</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816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4</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819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6</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824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5.1.1</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829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6.1.2</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w:t>
            </w:r>
            <w:r w:rsidR="004F36D0" w:rsidRPr="009E5255">
              <w:rPr>
                <w:rFonts w:eastAsia="Times New Roman"/>
                <w:color w:val="000000"/>
                <w:sz w:val="20"/>
                <w:szCs w:val="20"/>
                <w:lang w:eastAsia="en-GB"/>
              </w:rPr>
              <w:t xml:space="preserve"> </w:t>
            </w:r>
            <w:r w:rsidR="004F36D0" w:rsidRPr="009E5255">
              <w:rPr>
                <w:rFonts w:eastAsia="Times New Roman"/>
                <w:color w:val="000000"/>
                <w:sz w:val="20"/>
                <w:szCs w:val="20"/>
                <w:lang w:eastAsia="en-GB"/>
              </w:rPr>
              <w:fldChar w:fldCharType="begin"/>
            </w:r>
            <w:r w:rsidR="004F36D0" w:rsidRPr="009E5255">
              <w:rPr>
                <w:rFonts w:eastAsia="Times New Roman"/>
                <w:color w:val="000000"/>
                <w:sz w:val="20"/>
                <w:szCs w:val="20"/>
                <w:lang w:eastAsia="en-GB"/>
              </w:rPr>
              <w:instrText xml:space="preserve"> REF _Ref94252272 \r \h </w:instrText>
            </w:r>
            <w:r w:rsidR="004F36D0" w:rsidRPr="009E5255">
              <w:rPr>
                <w:rFonts w:eastAsia="Times New Roman"/>
                <w:color w:val="000000"/>
                <w:sz w:val="20"/>
                <w:szCs w:val="20"/>
                <w:lang w:eastAsia="en-GB"/>
              </w:rPr>
            </w:r>
            <w:r w:rsidR="004F36D0"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6.1.5</w:t>
            </w:r>
            <w:r w:rsidR="004F36D0" w:rsidRPr="009E5255">
              <w:rPr>
                <w:rFonts w:eastAsia="Times New Roman"/>
                <w:color w:val="000000"/>
                <w:sz w:val="20"/>
                <w:szCs w:val="20"/>
                <w:lang w:eastAsia="en-GB"/>
              </w:rPr>
              <w:fldChar w:fldCharType="end"/>
            </w:r>
            <w:r w:rsidRPr="009E5255">
              <w:rPr>
                <w:rFonts w:eastAsia="Times New Roman"/>
                <w:color w:val="000000"/>
                <w:sz w:val="20"/>
                <w:szCs w:val="20"/>
                <w:lang w:eastAsia="en-GB"/>
              </w:rPr>
              <w:t>)</w:t>
            </w:r>
          </w:p>
        </w:tc>
      </w:tr>
      <w:tr w:rsidR="008A4872" w:rsidRPr="009E5255" w14:paraId="500217E8" w14:textId="77777777" w:rsidTr="001659C7">
        <w:trPr>
          <w:trHeight w:val="20"/>
        </w:trPr>
        <w:tc>
          <w:tcPr>
            <w:cnfStyle w:val="001000000000" w:firstRow="0" w:lastRow="0" w:firstColumn="1" w:lastColumn="0" w:oddVBand="0" w:evenVBand="0" w:oddHBand="0" w:evenHBand="0" w:firstRowFirstColumn="0" w:firstRowLastColumn="0" w:lastRowFirstColumn="0" w:lastRowLastColumn="0"/>
            <w:tcW w:w="734" w:type="pct"/>
            <w:vAlign w:val="center"/>
            <w:hideMark/>
          </w:tcPr>
          <w:p w14:paraId="3D096FA7" w14:textId="77777777" w:rsidR="008A4872" w:rsidRPr="009E5255" w:rsidRDefault="008A4872" w:rsidP="008A4872">
            <w:pPr>
              <w:spacing w:before="0" w:after="0" w:line="240" w:lineRule="auto"/>
              <w:jc w:val="center"/>
              <w:rPr>
                <w:rFonts w:eastAsia="Times New Roman"/>
                <w:b w:val="0"/>
                <w:bCs/>
                <w:color w:val="000000"/>
                <w:sz w:val="20"/>
                <w:szCs w:val="20"/>
                <w:lang w:eastAsia="en-GB"/>
              </w:rPr>
            </w:pPr>
            <w:r w:rsidRPr="009E5255">
              <w:rPr>
                <w:rFonts w:eastAsia="Times New Roman"/>
                <w:b w:val="0"/>
                <w:color w:val="000000"/>
                <w:sz w:val="20"/>
                <w:szCs w:val="20"/>
                <w:lang w:eastAsia="en-GB"/>
              </w:rPr>
              <w:t>Wastage</w:t>
            </w:r>
          </w:p>
        </w:tc>
        <w:tc>
          <w:tcPr>
            <w:tcW w:w="4266" w:type="pct"/>
            <w:hideMark/>
          </w:tcPr>
          <w:p w14:paraId="6DBDCF6D" w14:textId="3DAE3886" w:rsidR="008A4872" w:rsidRPr="009E5255" w:rsidRDefault="008A4872"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Vial-sharing is critical to minimise drug wastage and is fundamental to compounder viability.</w:t>
            </w:r>
            <w:r w:rsidR="009D1221" w:rsidRPr="009E5255">
              <w:rPr>
                <w:rFonts w:eastAsia="Times New Roman"/>
                <w:color w:val="000000"/>
                <w:sz w:val="20"/>
                <w:szCs w:val="20"/>
                <w:lang w:eastAsia="en-GB"/>
              </w:rPr>
              <w:t xml:space="preserve"> </w:t>
            </w:r>
          </w:p>
          <w:p w14:paraId="25CB88E0" w14:textId="309296B6" w:rsidR="008A4872" w:rsidRPr="009E5255" w:rsidRDefault="008A4872"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The practice of vial-sharing results in a disconnect between drug sales and reimbursement claims, which affect commercial contract arrangements between manufacturers and the Commonwealth.</w:t>
            </w:r>
            <w:r w:rsidR="009D1221" w:rsidRPr="009E5255">
              <w:rPr>
                <w:rFonts w:eastAsia="Times New Roman"/>
                <w:color w:val="000000"/>
                <w:sz w:val="20"/>
                <w:szCs w:val="20"/>
                <w:lang w:eastAsia="en-GB"/>
              </w:rPr>
              <w:t xml:space="preserve"> </w:t>
            </w:r>
          </w:p>
          <w:p w14:paraId="02AC909F" w14:textId="7D330B88" w:rsidR="009D1221" w:rsidRPr="009E5255" w:rsidRDefault="009D1221"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Currently, the Commonwealth pays twice for the wastage component within vials that are shared; once as part of the claim for the efficient combination of vials that resulted in that wastage amount, and once as part of the claim for </w:t>
            </w:r>
            <w:r w:rsidR="00735957" w:rsidRPr="009E5255">
              <w:rPr>
                <w:rFonts w:eastAsia="Times New Roman"/>
                <w:color w:val="000000"/>
                <w:sz w:val="20"/>
                <w:szCs w:val="20"/>
                <w:lang w:eastAsia="en-GB"/>
              </w:rPr>
              <w:t xml:space="preserve">the </w:t>
            </w:r>
            <w:r w:rsidRPr="009E5255">
              <w:rPr>
                <w:rFonts w:eastAsia="Times New Roman"/>
                <w:color w:val="000000"/>
                <w:sz w:val="20"/>
                <w:szCs w:val="20"/>
                <w:lang w:eastAsia="en-GB"/>
              </w:rPr>
              <w:t xml:space="preserve">efficient combination of vials </w:t>
            </w:r>
            <w:r w:rsidR="00735957" w:rsidRPr="009E5255">
              <w:rPr>
                <w:rFonts w:eastAsia="Times New Roman"/>
                <w:color w:val="000000"/>
                <w:sz w:val="20"/>
                <w:szCs w:val="20"/>
                <w:lang w:eastAsia="en-GB"/>
              </w:rPr>
              <w:t xml:space="preserve">associated with shared-vials incorporating that wastage. </w:t>
            </w:r>
          </w:p>
          <w:p w14:paraId="0C4ED205" w14:textId="77777777" w:rsidR="008A4872" w:rsidRPr="009E5255" w:rsidRDefault="008A4872"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Potential avenues to reduce drug wastage include dose-banding/rounding, incentives to re-issue/repurpose drug when the nominated patient is no longer eligible, and increased access to product stability data.</w:t>
            </w:r>
          </w:p>
          <w:p w14:paraId="4AEBB817" w14:textId="5460A70C" w:rsidR="008A4872" w:rsidRPr="009E5255" w:rsidRDefault="008A4872" w:rsidP="008A4872">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see Sections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879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1</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887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2</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893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5.1.1</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897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6.1.2</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w:t>
            </w:r>
            <w:r w:rsidR="004F36D0" w:rsidRPr="009E5255">
              <w:rPr>
                <w:rFonts w:eastAsia="Times New Roman"/>
                <w:color w:val="000000"/>
                <w:sz w:val="20"/>
                <w:szCs w:val="20"/>
                <w:lang w:eastAsia="en-GB"/>
              </w:rPr>
              <w:t xml:space="preserve"> </w:t>
            </w:r>
            <w:r w:rsidR="004F36D0" w:rsidRPr="009E5255">
              <w:rPr>
                <w:rFonts w:eastAsia="Times New Roman"/>
                <w:color w:val="000000"/>
                <w:sz w:val="20"/>
                <w:szCs w:val="20"/>
                <w:lang w:eastAsia="en-GB"/>
              </w:rPr>
              <w:fldChar w:fldCharType="begin"/>
            </w:r>
            <w:r w:rsidR="004F36D0" w:rsidRPr="009E5255">
              <w:rPr>
                <w:rFonts w:eastAsia="Times New Roman"/>
                <w:color w:val="000000"/>
                <w:sz w:val="20"/>
                <w:szCs w:val="20"/>
                <w:lang w:eastAsia="en-GB"/>
              </w:rPr>
              <w:instrText xml:space="preserve"> REF _Ref94252286 \r \h </w:instrText>
            </w:r>
            <w:r w:rsidR="004F36D0" w:rsidRPr="009E5255">
              <w:rPr>
                <w:rFonts w:eastAsia="Times New Roman"/>
                <w:color w:val="000000"/>
                <w:sz w:val="20"/>
                <w:szCs w:val="20"/>
                <w:lang w:eastAsia="en-GB"/>
              </w:rPr>
            </w:r>
            <w:r w:rsidR="004F36D0"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6.1.5</w:t>
            </w:r>
            <w:r w:rsidR="004F36D0" w:rsidRPr="009E5255">
              <w:rPr>
                <w:rFonts w:eastAsia="Times New Roman"/>
                <w:color w:val="000000"/>
                <w:sz w:val="20"/>
                <w:szCs w:val="20"/>
                <w:lang w:eastAsia="en-GB"/>
              </w:rPr>
              <w:fldChar w:fldCharType="end"/>
            </w:r>
            <w:r w:rsidRPr="009E5255">
              <w:rPr>
                <w:rFonts w:eastAsia="Times New Roman"/>
                <w:color w:val="000000"/>
                <w:sz w:val="20"/>
                <w:szCs w:val="20"/>
                <w:lang w:eastAsia="en-GB"/>
              </w:rPr>
              <w:t>)</w:t>
            </w:r>
          </w:p>
        </w:tc>
      </w:tr>
      <w:tr w:rsidR="008A4872" w:rsidRPr="009E5255" w14:paraId="5E32C3EE" w14:textId="77777777" w:rsidTr="001659C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4" w:type="pct"/>
            <w:vAlign w:val="center"/>
            <w:hideMark/>
          </w:tcPr>
          <w:p w14:paraId="7B5BF90B" w14:textId="77777777" w:rsidR="008A4872" w:rsidRPr="009E5255" w:rsidRDefault="008A4872" w:rsidP="008A4872">
            <w:pPr>
              <w:spacing w:before="0" w:after="0" w:line="240" w:lineRule="auto"/>
              <w:jc w:val="center"/>
              <w:rPr>
                <w:rFonts w:eastAsia="Times New Roman"/>
                <w:b w:val="0"/>
                <w:bCs/>
                <w:color w:val="000000"/>
                <w:sz w:val="20"/>
                <w:szCs w:val="20"/>
                <w:lang w:eastAsia="en-GB"/>
              </w:rPr>
            </w:pPr>
            <w:r w:rsidRPr="009E5255">
              <w:rPr>
                <w:rFonts w:eastAsia="Times New Roman"/>
                <w:b w:val="0"/>
                <w:color w:val="000000"/>
                <w:sz w:val="20"/>
                <w:szCs w:val="20"/>
                <w:lang w:eastAsia="en-GB"/>
              </w:rPr>
              <w:t>Patient access and safety</w:t>
            </w:r>
          </w:p>
        </w:tc>
        <w:tc>
          <w:tcPr>
            <w:tcW w:w="4266" w:type="pct"/>
            <w:hideMark/>
          </w:tcPr>
          <w:p w14:paraId="1E4A506F" w14:textId="77777777"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Stakeholders voiced a strong commitment throughout to maintain and enhance patient access to cancer medicines.</w:t>
            </w:r>
          </w:p>
          <w:p w14:paraId="23FC69B3" w14:textId="77777777"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Patients have less access in non-urban areas due to logistics, timing and limited compound stability.</w:t>
            </w:r>
          </w:p>
          <w:p w14:paraId="256FB46C" w14:textId="77777777"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There are inconsistencies in co-payment arrangements for ancillary drugs (i.e., EFC Schedule 2) and between some states and settings (e.g., public vs private).</w:t>
            </w:r>
          </w:p>
          <w:p w14:paraId="49695625" w14:textId="77777777"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The requirement that patients be treated as outpatients in public hospitals may adversely affect practice and patient care.</w:t>
            </w:r>
          </w:p>
          <w:p w14:paraId="691AAB25" w14:textId="77777777"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There is a strong reliance on hospital services, particularly in private settings, rather than community pharmacy.</w:t>
            </w:r>
          </w:p>
          <w:p w14:paraId="1EDEA37D" w14:textId="5D366E4D" w:rsidR="008A4872" w:rsidRPr="009E5255" w:rsidRDefault="008A4872" w:rsidP="008A4872">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see Sections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941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5</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951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5.1.1</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953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5.1.2</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955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5.1.3</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961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6.1.1</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965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6.1.2</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3968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6.1.4</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w:t>
            </w:r>
          </w:p>
        </w:tc>
      </w:tr>
      <w:tr w:rsidR="008A4872" w:rsidRPr="009E5255" w14:paraId="63FDA959" w14:textId="77777777" w:rsidTr="001659C7">
        <w:trPr>
          <w:trHeight w:val="20"/>
        </w:trPr>
        <w:tc>
          <w:tcPr>
            <w:cnfStyle w:val="001000000000" w:firstRow="0" w:lastRow="0" w:firstColumn="1" w:lastColumn="0" w:oddVBand="0" w:evenVBand="0" w:oddHBand="0" w:evenHBand="0" w:firstRowFirstColumn="0" w:firstRowLastColumn="0" w:lastRowFirstColumn="0" w:lastRowLastColumn="0"/>
            <w:tcW w:w="734" w:type="pct"/>
            <w:vAlign w:val="center"/>
            <w:hideMark/>
          </w:tcPr>
          <w:p w14:paraId="5C937347" w14:textId="77777777" w:rsidR="008A4872" w:rsidRPr="009E5255" w:rsidRDefault="008A4872" w:rsidP="008A4872">
            <w:pPr>
              <w:spacing w:before="0" w:after="0" w:line="240" w:lineRule="auto"/>
              <w:jc w:val="center"/>
              <w:rPr>
                <w:rFonts w:eastAsia="Times New Roman"/>
                <w:b w:val="0"/>
                <w:bCs/>
                <w:color w:val="000000"/>
                <w:sz w:val="20"/>
                <w:szCs w:val="20"/>
                <w:lang w:eastAsia="en-GB"/>
              </w:rPr>
            </w:pPr>
            <w:r w:rsidRPr="009E5255">
              <w:rPr>
                <w:rFonts w:eastAsia="Times New Roman"/>
                <w:b w:val="0"/>
                <w:color w:val="000000"/>
                <w:sz w:val="20"/>
                <w:szCs w:val="20"/>
                <w:lang w:eastAsia="en-GB"/>
              </w:rPr>
              <w:t>Standards</w:t>
            </w:r>
          </w:p>
        </w:tc>
        <w:tc>
          <w:tcPr>
            <w:tcW w:w="4266" w:type="pct"/>
            <w:hideMark/>
          </w:tcPr>
          <w:p w14:paraId="01E7914D" w14:textId="77777777" w:rsidR="008A4872" w:rsidRPr="009E5255" w:rsidRDefault="008A4872"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Compounding operations are highly regulated; the perceived gap between TGA and USP standards is narrowing, which calls into question the disparate remuneration of TGA-licensed and non-licensed facilities.</w:t>
            </w:r>
          </w:p>
          <w:p w14:paraId="2BBDEA4D" w14:textId="77777777" w:rsidR="008A4872" w:rsidRPr="009E5255" w:rsidRDefault="008A4872"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Increased standards may threaten the viability of some services, especially in rural/remote settings.</w:t>
            </w:r>
          </w:p>
          <w:p w14:paraId="2FD24FB6" w14:textId="34B62BF3" w:rsidR="008A4872" w:rsidRPr="009E5255" w:rsidRDefault="008A4872" w:rsidP="00526887">
            <w:pPr>
              <w:spacing w:before="0" w:after="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Increased focus on non-cytotoxic cancer medicines (e.g., immunotherapies) may be shifting the occupational health and safety requirements for preparing cancer medicines (i.e., to be less stringent relative to the preparation of cytotoxic</w:t>
            </w:r>
            <w:r w:rsidR="00735957" w:rsidRPr="009E5255">
              <w:rPr>
                <w:rFonts w:eastAsia="Times New Roman"/>
                <w:color w:val="000000"/>
                <w:sz w:val="20"/>
                <w:szCs w:val="20"/>
                <w:lang w:eastAsia="en-GB"/>
              </w:rPr>
              <w:t xml:space="preserve"> chemotherapies</w:t>
            </w:r>
            <w:r w:rsidRPr="009E5255">
              <w:rPr>
                <w:rFonts w:eastAsia="Times New Roman"/>
                <w:color w:val="000000"/>
                <w:sz w:val="20"/>
                <w:szCs w:val="20"/>
                <w:lang w:eastAsia="en-GB"/>
              </w:rPr>
              <w:t>).</w:t>
            </w:r>
          </w:p>
          <w:p w14:paraId="0F8B09A5" w14:textId="57F86875" w:rsidR="008A4872" w:rsidRPr="009E5255" w:rsidRDefault="008A4872" w:rsidP="008A4872">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see Sections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4029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4</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4033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5</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4037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5.1.1</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w:t>
            </w:r>
          </w:p>
        </w:tc>
      </w:tr>
      <w:tr w:rsidR="008A4872" w:rsidRPr="009E5255" w14:paraId="59589D78" w14:textId="77777777" w:rsidTr="001659C7">
        <w:trPr>
          <w:cnfStyle w:val="000000100000" w:firstRow="0" w:lastRow="0" w:firstColumn="0" w:lastColumn="0" w:oddVBand="0" w:evenVBand="0" w:oddHBand="1" w:evenHBand="0" w:firstRowFirstColumn="0" w:firstRowLastColumn="0" w:lastRowFirstColumn="0" w:lastRowLastColumn="0"/>
          <w:trHeight w:val="1240"/>
        </w:trPr>
        <w:tc>
          <w:tcPr>
            <w:cnfStyle w:val="001000000000" w:firstRow="0" w:lastRow="0" w:firstColumn="1" w:lastColumn="0" w:oddVBand="0" w:evenVBand="0" w:oddHBand="0" w:evenHBand="0" w:firstRowFirstColumn="0" w:firstRowLastColumn="0" w:lastRowFirstColumn="0" w:lastRowLastColumn="0"/>
            <w:tcW w:w="734" w:type="pct"/>
            <w:vAlign w:val="center"/>
            <w:hideMark/>
          </w:tcPr>
          <w:p w14:paraId="1556B432" w14:textId="77777777" w:rsidR="008A4872" w:rsidRPr="009E5255" w:rsidRDefault="008A4872" w:rsidP="008A4872">
            <w:pPr>
              <w:spacing w:before="0" w:after="0" w:line="240" w:lineRule="auto"/>
              <w:jc w:val="center"/>
              <w:rPr>
                <w:rFonts w:eastAsia="Times New Roman"/>
                <w:b w:val="0"/>
                <w:bCs/>
                <w:color w:val="000000"/>
                <w:sz w:val="20"/>
                <w:szCs w:val="20"/>
                <w:lang w:eastAsia="en-GB"/>
              </w:rPr>
            </w:pPr>
            <w:r w:rsidRPr="009E5255">
              <w:rPr>
                <w:rFonts w:eastAsia="Times New Roman"/>
                <w:b w:val="0"/>
                <w:color w:val="000000"/>
                <w:sz w:val="20"/>
                <w:szCs w:val="20"/>
                <w:lang w:eastAsia="en-GB"/>
              </w:rPr>
              <w:t>Public vs</w:t>
            </w:r>
          </w:p>
          <w:p w14:paraId="3A4B951E" w14:textId="77777777" w:rsidR="008A4872" w:rsidRPr="009E5255" w:rsidRDefault="008A4872" w:rsidP="008A4872">
            <w:pPr>
              <w:spacing w:before="0" w:after="0" w:line="240" w:lineRule="auto"/>
              <w:jc w:val="center"/>
              <w:rPr>
                <w:rFonts w:eastAsia="Times New Roman"/>
                <w:b w:val="0"/>
                <w:bCs/>
                <w:color w:val="000000"/>
                <w:sz w:val="20"/>
                <w:szCs w:val="20"/>
                <w:lang w:eastAsia="en-GB"/>
              </w:rPr>
            </w:pPr>
            <w:r w:rsidRPr="009E5255">
              <w:rPr>
                <w:rFonts w:eastAsia="Times New Roman"/>
                <w:b w:val="0"/>
                <w:bCs/>
                <w:color w:val="000000"/>
                <w:sz w:val="20"/>
                <w:szCs w:val="20"/>
                <w:lang w:eastAsia="en-GB"/>
              </w:rPr>
              <w:t>p</w:t>
            </w:r>
            <w:r w:rsidRPr="009E5255">
              <w:rPr>
                <w:rFonts w:eastAsia="Times New Roman"/>
                <w:b w:val="0"/>
                <w:color w:val="000000"/>
                <w:sz w:val="20"/>
                <w:szCs w:val="20"/>
                <w:lang w:eastAsia="en-GB"/>
              </w:rPr>
              <w:t>rivate</w:t>
            </w:r>
          </w:p>
        </w:tc>
        <w:tc>
          <w:tcPr>
            <w:tcW w:w="4266" w:type="pct"/>
            <w:hideMark/>
          </w:tcPr>
          <w:p w14:paraId="40C44948" w14:textId="77777777"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With respect to prescribing and availability of medicines, there is unnecessary complexity caused by the disparate PBS item codes applied in public and private settings.</w:t>
            </w:r>
          </w:p>
          <w:p w14:paraId="453C1DE8" w14:textId="77777777" w:rsidR="008A4872" w:rsidRPr="009E5255" w:rsidRDefault="008A4872" w:rsidP="00526887">
            <w:pPr>
              <w:spacing w:before="0" w:after="120"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Differences in patient co-payments based on treatment setting (i.e., public vs private) may impact equity of patient access, particularly in non-metropolitan areas where patients tend to have less choice of treatment setting.</w:t>
            </w:r>
          </w:p>
          <w:p w14:paraId="75A51662" w14:textId="4982CF7C" w:rsidR="008A4872" w:rsidRPr="009E5255" w:rsidRDefault="008A4872" w:rsidP="008A4872">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sidRPr="009E5255">
              <w:rPr>
                <w:rFonts w:eastAsia="Times New Roman"/>
                <w:color w:val="000000"/>
                <w:sz w:val="20"/>
                <w:szCs w:val="20"/>
                <w:lang w:eastAsia="en-GB"/>
              </w:rPr>
              <w:t xml:space="preserve">(see Sections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4070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4.1.5</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4074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5.1.2</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 xml:space="preserve">; </w:t>
            </w:r>
            <w:r w:rsidRPr="009E5255">
              <w:rPr>
                <w:rFonts w:eastAsia="Times New Roman"/>
                <w:color w:val="000000"/>
                <w:sz w:val="20"/>
                <w:szCs w:val="20"/>
                <w:lang w:eastAsia="en-GB"/>
              </w:rPr>
              <w:fldChar w:fldCharType="begin"/>
            </w:r>
            <w:r w:rsidRPr="009E5255">
              <w:rPr>
                <w:rFonts w:eastAsia="Times New Roman"/>
                <w:color w:val="000000"/>
                <w:sz w:val="20"/>
                <w:szCs w:val="20"/>
                <w:lang w:eastAsia="en-GB"/>
              </w:rPr>
              <w:instrText xml:space="preserve"> REF _Ref93054079 \r \h </w:instrText>
            </w:r>
            <w:r w:rsidRPr="009E5255">
              <w:rPr>
                <w:rFonts w:eastAsia="Times New Roman"/>
                <w:color w:val="000000"/>
                <w:sz w:val="20"/>
                <w:szCs w:val="20"/>
                <w:lang w:eastAsia="en-GB"/>
              </w:rPr>
            </w:r>
            <w:r w:rsidRPr="009E5255">
              <w:rPr>
                <w:rFonts w:eastAsia="Times New Roman"/>
                <w:color w:val="000000"/>
                <w:sz w:val="20"/>
                <w:szCs w:val="20"/>
                <w:lang w:eastAsia="en-GB"/>
              </w:rPr>
              <w:fldChar w:fldCharType="separate"/>
            </w:r>
            <w:r w:rsidR="000C766B">
              <w:rPr>
                <w:rFonts w:eastAsia="Times New Roman"/>
                <w:color w:val="000000"/>
                <w:sz w:val="20"/>
                <w:szCs w:val="20"/>
                <w:cs/>
                <w:lang w:eastAsia="en-GB"/>
              </w:rPr>
              <w:t>‎</w:t>
            </w:r>
            <w:r w:rsidR="000C766B">
              <w:rPr>
                <w:rFonts w:eastAsia="Times New Roman"/>
                <w:color w:val="000000"/>
                <w:sz w:val="20"/>
                <w:szCs w:val="20"/>
                <w:lang w:eastAsia="en-GB"/>
              </w:rPr>
              <w:t>6.1.3</w:t>
            </w:r>
            <w:r w:rsidRPr="009E5255">
              <w:rPr>
                <w:rFonts w:eastAsia="Times New Roman"/>
                <w:color w:val="000000"/>
                <w:sz w:val="20"/>
                <w:szCs w:val="20"/>
                <w:lang w:eastAsia="en-GB"/>
              </w:rPr>
              <w:fldChar w:fldCharType="end"/>
            </w:r>
            <w:r w:rsidRPr="009E5255">
              <w:rPr>
                <w:rFonts w:eastAsia="Times New Roman"/>
                <w:color w:val="000000"/>
                <w:sz w:val="20"/>
                <w:szCs w:val="20"/>
                <w:lang w:eastAsia="en-GB"/>
              </w:rPr>
              <w:t>)</w:t>
            </w:r>
          </w:p>
        </w:tc>
      </w:tr>
    </w:tbl>
    <w:p w14:paraId="379DE5C7" w14:textId="77777777" w:rsidR="0053327C" w:rsidRPr="009E5255" w:rsidRDefault="0053327C" w:rsidP="000402A4">
      <w:pPr>
        <w:spacing w:before="240" w:after="0" w:line="240" w:lineRule="auto"/>
        <w:ind w:left="1134" w:hanging="1134"/>
        <w:rPr>
          <w:sz w:val="18"/>
          <w:szCs w:val="18"/>
        </w:rPr>
      </w:pPr>
      <w:r w:rsidRPr="009E5255">
        <w:rPr>
          <w:sz w:val="18"/>
          <w:szCs w:val="18"/>
        </w:rPr>
        <w:t>Abbreviations:</w:t>
      </w:r>
      <w:r w:rsidRPr="009E5255">
        <w:rPr>
          <w:sz w:val="18"/>
          <w:szCs w:val="18"/>
        </w:rPr>
        <w:tab/>
        <w:t>EFC, Efficient Funding of Chemotherapy; PBS, Pharmaceutical Benefits Scheme; TGA, Therapeutic Goods Administration; USP, United States Pharmacopeia.</w:t>
      </w:r>
    </w:p>
    <w:p w14:paraId="71B8710D" w14:textId="77777777" w:rsidR="000402A4" w:rsidRPr="009E5255" w:rsidRDefault="000402A4" w:rsidP="000402A4">
      <w:pPr>
        <w:spacing w:before="0" w:after="0"/>
      </w:pPr>
    </w:p>
    <w:p w14:paraId="19826664" w14:textId="5656947E" w:rsidR="000402A4" w:rsidRPr="009E5255" w:rsidRDefault="0053327C" w:rsidP="000402A4">
      <w:pPr>
        <w:spacing w:before="0" w:after="0"/>
      </w:pPr>
      <w:r w:rsidRPr="009E5255">
        <w:t xml:space="preserve">In submissions to the Review, many stakeholders identified issues that do not relate directly to the EFC, such as funding for the administration of cancer medicines to patients, clinical management, infrastructure and specialised training and education.  While beyond the direct scope of the Review, these are important elements of a system that delivers safe, high-quality cancer medicines.  Further consultations on these critical elements of cancer </w:t>
      </w:r>
      <w:r w:rsidR="00593791" w:rsidRPr="009E5255">
        <w:t xml:space="preserve">medicines </w:t>
      </w:r>
      <w:r w:rsidRPr="009E5255">
        <w:t>care will be pursued by the Lead Reviewer, in collaboration with relevant government agencies and peak cancer care organisations.</w:t>
      </w:r>
    </w:p>
    <w:p w14:paraId="7900C131" w14:textId="77777777" w:rsidR="000402A4" w:rsidRPr="009E5255" w:rsidRDefault="000402A4" w:rsidP="000402A4">
      <w:pPr>
        <w:spacing w:before="0" w:after="0"/>
      </w:pPr>
    </w:p>
    <w:p w14:paraId="292C2F1F" w14:textId="77777777" w:rsidR="000402A4" w:rsidRPr="009E5255" w:rsidRDefault="0053327C" w:rsidP="000402A4">
      <w:pPr>
        <w:spacing w:before="0" w:after="0"/>
      </w:pPr>
      <w:r w:rsidRPr="009E5255">
        <w:t>Findings and Recommendations</w:t>
      </w:r>
    </w:p>
    <w:p w14:paraId="114D4B43" w14:textId="75450BB7" w:rsidR="00B741AE" w:rsidRPr="009E5255" w:rsidRDefault="0053327C" w:rsidP="00BC507D">
      <w:pPr>
        <w:spacing w:before="0" w:after="0"/>
      </w:pPr>
      <w:r w:rsidRPr="009E5255">
        <w:t xml:space="preserve">The Findings and Recommendations of the Review are summarised in </w:t>
      </w:r>
      <w:r w:rsidR="009921F7" w:rsidRPr="009E5255">
        <w:fldChar w:fldCharType="begin"/>
      </w:r>
      <w:r w:rsidR="009921F7" w:rsidRPr="009E5255">
        <w:instrText xml:space="preserve"> REF _Ref93054515 \h </w:instrText>
      </w:r>
      <w:r w:rsidR="009921F7" w:rsidRPr="009E5255">
        <w:fldChar w:fldCharType="separate"/>
      </w:r>
      <w:r w:rsidR="000C766B" w:rsidRPr="009E5255">
        <w:t>Table ES</w:t>
      </w:r>
      <w:r w:rsidR="000C766B">
        <w:rPr>
          <w:noProof/>
        </w:rPr>
        <w:t>2</w:t>
      </w:r>
      <w:r w:rsidR="009921F7" w:rsidRPr="009E5255">
        <w:fldChar w:fldCharType="end"/>
      </w:r>
      <w:r w:rsidRPr="009E5255">
        <w:t xml:space="preserve">.  Overall, the Review finds that the EFC continues to be an appropriate policy response that recognises the specialised nature of cancer care and works to ensure access to cancer medicines via the PBS.  The Review has made a number of recommendations to the ongoing operation of the EFC, including: </w:t>
      </w:r>
    </w:p>
    <w:p w14:paraId="5382DEFC" w14:textId="77777777" w:rsidR="00B741AE" w:rsidRPr="009E5255" w:rsidRDefault="0053327C">
      <w:pPr>
        <w:pStyle w:val="ListParagraph"/>
        <w:numPr>
          <w:ilvl w:val="0"/>
          <w:numId w:val="40"/>
        </w:numPr>
        <w:rPr>
          <w:lang w:val="en-AU"/>
        </w:rPr>
      </w:pPr>
      <w:r w:rsidRPr="009E5255">
        <w:rPr>
          <w:lang w:val="en-AU"/>
        </w:rPr>
        <w:t xml:space="preserve">changing the name of the program; </w:t>
      </w:r>
    </w:p>
    <w:p w14:paraId="541F1FDB" w14:textId="77777777" w:rsidR="00B741AE" w:rsidRPr="009E5255" w:rsidRDefault="0053327C">
      <w:pPr>
        <w:pStyle w:val="ListParagraph"/>
        <w:numPr>
          <w:ilvl w:val="0"/>
          <w:numId w:val="40"/>
        </w:numPr>
        <w:rPr>
          <w:lang w:val="en-AU"/>
        </w:rPr>
      </w:pPr>
      <w:r w:rsidRPr="009E5255">
        <w:rPr>
          <w:lang w:val="en-AU"/>
        </w:rPr>
        <w:t xml:space="preserve">stakeholder education on the operation of the EFC and PBS more broadly; </w:t>
      </w:r>
    </w:p>
    <w:p w14:paraId="7598FFD8" w14:textId="77777777" w:rsidR="00745F84" w:rsidRPr="009E5255" w:rsidRDefault="0053327C">
      <w:pPr>
        <w:pStyle w:val="ListParagraph"/>
        <w:numPr>
          <w:ilvl w:val="0"/>
          <w:numId w:val="40"/>
        </w:numPr>
        <w:rPr>
          <w:lang w:val="en-AU"/>
        </w:rPr>
      </w:pPr>
      <w:r w:rsidRPr="009E5255">
        <w:rPr>
          <w:lang w:val="en-AU"/>
        </w:rPr>
        <w:t xml:space="preserve">removal of the PBS item code distinction between public and private hospital providers; </w:t>
      </w:r>
    </w:p>
    <w:p w14:paraId="6BD474CA" w14:textId="27940BE4" w:rsidR="00B741AE" w:rsidRPr="009E5255" w:rsidRDefault="0053327C">
      <w:pPr>
        <w:pStyle w:val="ListParagraph"/>
        <w:numPr>
          <w:ilvl w:val="0"/>
          <w:numId w:val="40"/>
        </w:numPr>
        <w:rPr>
          <w:lang w:val="en-AU"/>
        </w:rPr>
      </w:pPr>
      <w:r w:rsidRPr="009E5255">
        <w:rPr>
          <w:lang w:val="en-AU"/>
        </w:rPr>
        <w:t xml:space="preserve">consideration of expanding the scope of activities captured by EFC fees; </w:t>
      </w:r>
    </w:p>
    <w:p w14:paraId="74503F76" w14:textId="77777777" w:rsidR="00B741AE" w:rsidRPr="009E5255" w:rsidRDefault="0053327C">
      <w:pPr>
        <w:pStyle w:val="ListParagraph"/>
        <w:numPr>
          <w:ilvl w:val="0"/>
          <w:numId w:val="40"/>
        </w:numPr>
        <w:rPr>
          <w:lang w:val="en-AU"/>
        </w:rPr>
      </w:pPr>
      <w:r w:rsidRPr="009E5255">
        <w:rPr>
          <w:lang w:val="en-AU"/>
        </w:rPr>
        <w:t xml:space="preserve">adoption of a per-mg reimbursement model; </w:t>
      </w:r>
    </w:p>
    <w:p w14:paraId="159F6F1E" w14:textId="77777777" w:rsidR="00B741AE" w:rsidRPr="009E5255" w:rsidRDefault="0053327C">
      <w:pPr>
        <w:pStyle w:val="ListParagraph"/>
        <w:numPr>
          <w:ilvl w:val="0"/>
          <w:numId w:val="40"/>
        </w:numPr>
        <w:rPr>
          <w:lang w:val="en-AU"/>
        </w:rPr>
      </w:pPr>
      <w:r w:rsidRPr="009E5255">
        <w:rPr>
          <w:lang w:val="en-AU"/>
        </w:rPr>
        <w:t xml:space="preserve">serialisation of vials; </w:t>
      </w:r>
    </w:p>
    <w:p w14:paraId="0228F489" w14:textId="77777777" w:rsidR="00B741AE" w:rsidRPr="009E5255" w:rsidRDefault="0053327C">
      <w:pPr>
        <w:pStyle w:val="ListParagraph"/>
        <w:numPr>
          <w:ilvl w:val="0"/>
          <w:numId w:val="40"/>
        </w:numPr>
        <w:rPr>
          <w:lang w:val="en-AU"/>
        </w:rPr>
      </w:pPr>
      <w:r w:rsidRPr="009E5255">
        <w:rPr>
          <w:lang w:val="en-AU"/>
        </w:rPr>
        <w:t xml:space="preserve">equitable payment of compounding fees to all compliant providers; and </w:t>
      </w:r>
    </w:p>
    <w:p w14:paraId="60CB9353" w14:textId="77777777" w:rsidR="00B741AE" w:rsidRPr="009E5255" w:rsidRDefault="0053327C">
      <w:pPr>
        <w:pStyle w:val="ListParagraph"/>
        <w:numPr>
          <w:ilvl w:val="0"/>
          <w:numId w:val="40"/>
        </w:numPr>
        <w:rPr>
          <w:lang w:val="en-AU"/>
        </w:rPr>
      </w:pPr>
      <w:r w:rsidRPr="009E5255">
        <w:rPr>
          <w:lang w:val="en-AU"/>
        </w:rPr>
        <w:t xml:space="preserve">exploring the establishment of a National Stability Testing Centre.  </w:t>
      </w:r>
    </w:p>
    <w:p w14:paraId="0094803A" w14:textId="7839E9CF" w:rsidR="0053327C" w:rsidRPr="009E5255" w:rsidRDefault="0053327C" w:rsidP="00B741AE">
      <w:pPr>
        <w:spacing w:before="0" w:after="0"/>
      </w:pPr>
      <w:r w:rsidRPr="009E5255">
        <w:t>Long-term transition to some of the proposed arrangements (e.g., a per</w:t>
      </w:r>
      <w:r w:rsidR="00D00DFA" w:rsidRPr="009E5255">
        <w:t>-</w:t>
      </w:r>
      <w:r w:rsidRPr="009E5255">
        <w:t>mg reimbursement model) will require further investigation and consultation beyond the period of this Review to ensure ongoing timely and efficient access to high-quality medicines.</w:t>
      </w:r>
    </w:p>
    <w:p w14:paraId="56B2FCE7" w14:textId="3235113D" w:rsidR="000402A4" w:rsidRPr="009E5255" w:rsidRDefault="000402A4" w:rsidP="00214FB7">
      <w:pPr>
        <w:pStyle w:val="Caption"/>
      </w:pPr>
      <w:bookmarkStart w:id="53" w:name="_Ref93054515"/>
      <w:r w:rsidRPr="009E5255">
        <w:t>Table ES</w:t>
      </w:r>
      <w:r w:rsidR="00E36C93">
        <w:fldChar w:fldCharType="begin"/>
      </w:r>
      <w:r w:rsidR="00E36C93">
        <w:instrText xml:space="preserve"> SEQ Table_ES \* ARABIC </w:instrText>
      </w:r>
      <w:r w:rsidR="00E36C93">
        <w:fldChar w:fldCharType="separate"/>
      </w:r>
      <w:r w:rsidR="000C766B">
        <w:rPr>
          <w:noProof/>
        </w:rPr>
        <w:t>2</w:t>
      </w:r>
      <w:r w:rsidR="00E36C93">
        <w:rPr>
          <w:noProof/>
        </w:rPr>
        <w:fldChar w:fldCharType="end"/>
      </w:r>
      <w:bookmarkEnd w:id="53"/>
      <w:r w:rsidRPr="009E5255">
        <w:t>. Summary of Findings and Recommendations</w:t>
      </w:r>
    </w:p>
    <w:tbl>
      <w:tblPr>
        <w:tblStyle w:val="GridTable6Colorful-Accent1"/>
        <w:tblW w:w="0" w:type="auto"/>
        <w:tblLook w:val="04A0" w:firstRow="1" w:lastRow="0" w:firstColumn="1" w:lastColumn="0" w:noHBand="0" w:noVBand="1"/>
        <w:tblCaption w:val="Summary of findings and recommendations"/>
      </w:tblPr>
      <w:tblGrid>
        <w:gridCol w:w="1412"/>
        <w:gridCol w:w="3799"/>
        <w:gridCol w:w="3799"/>
      </w:tblGrid>
      <w:tr w:rsidR="00BD2C95" w:rsidRPr="009E5255" w14:paraId="3AFC30C2" w14:textId="77777777" w:rsidTr="00641D7C">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412" w:type="dxa"/>
          </w:tcPr>
          <w:p w14:paraId="3528486C" w14:textId="77777777" w:rsidR="0053327C" w:rsidRPr="00FA1B9F" w:rsidRDefault="0053327C" w:rsidP="00641D7C">
            <w:pPr>
              <w:spacing w:before="0" w:after="0" w:line="240" w:lineRule="auto"/>
              <w:rPr>
                <w:rFonts w:ascii="Calibri" w:hAnsi="Calibri" w:cs="Calibri"/>
                <w:color w:val="000000" w:themeColor="text1"/>
                <w:sz w:val="20"/>
                <w:szCs w:val="20"/>
              </w:rPr>
            </w:pPr>
            <w:r w:rsidRPr="00FA1B9F">
              <w:rPr>
                <w:rFonts w:ascii="Calibri" w:hAnsi="Calibri" w:cs="Calibri"/>
                <w:color w:val="000000" w:themeColor="text1"/>
                <w:sz w:val="20"/>
                <w:szCs w:val="20"/>
              </w:rPr>
              <w:t>Theme</w:t>
            </w:r>
          </w:p>
        </w:tc>
        <w:tc>
          <w:tcPr>
            <w:tcW w:w="3799" w:type="dxa"/>
          </w:tcPr>
          <w:p w14:paraId="656F2AED" w14:textId="77777777" w:rsidR="0053327C" w:rsidRPr="00FA1B9F" w:rsidRDefault="0053327C" w:rsidP="00BD2C9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color w:val="000000" w:themeColor="text1"/>
                <w:sz w:val="20"/>
                <w:szCs w:val="20"/>
              </w:rPr>
            </w:pPr>
            <w:r w:rsidRPr="00FA1B9F">
              <w:rPr>
                <w:rFonts w:ascii="Calibri" w:hAnsi="Calibri" w:cs="Calibri"/>
                <w:color w:val="000000" w:themeColor="text1"/>
                <w:sz w:val="20"/>
                <w:szCs w:val="20"/>
              </w:rPr>
              <w:t>Findings</w:t>
            </w:r>
          </w:p>
        </w:tc>
        <w:tc>
          <w:tcPr>
            <w:tcW w:w="3799" w:type="dxa"/>
          </w:tcPr>
          <w:p w14:paraId="74CEC22D" w14:textId="77777777" w:rsidR="0053327C" w:rsidRPr="00FA1B9F" w:rsidRDefault="0053327C" w:rsidP="00BD2C9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color w:val="000000" w:themeColor="text1"/>
                <w:sz w:val="20"/>
                <w:szCs w:val="20"/>
              </w:rPr>
            </w:pPr>
            <w:r w:rsidRPr="00FA1B9F">
              <w:rPr>
                <w:rFonts w:ascii="Calibri" w:hAnsi="Calibri" w:cs="Calibri"/>
                <w:color w:val="000000" w:themeColor="text1"/>
                <w:sz w:val="20"/>
                <w:szCs w:val="20"/>
              </w:rPr>
              <w:t>Recommendations</w:t>
            </w:r>
          </w:p>
        </w:tc>
      </w:tr>
      <w:tr w:rsidR="00BD2C95" w:rsidRPr="009E5255" w14:paraId="27F3A595" w14:textId="77777777" w:rsidTr="00641D7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77E7586B" w14:textId="77777777" w:rsidR="0053327C" w:rsidRPr="009E5255" w:rsidRDefault="0053327C" w:rsidP="00641D7C">
            <w:pPr>
              <w:spacing w:before="0" w:after="0" w:line="240" w:lineRule="auto"/>
              <w:rPr>
                <w:b w:val="0"/>
                <w:bCs/>
                <w:color w:val="000000" w:themeColor="text1"/>
                <w:sz w:val="20"/>
                <w:szCs w:val="20"/>
              </w:rPr>
            </w:pPr>
            <w:r w:rsidRPr="009E5255">
              <w:rPr>
                <w:rFonts w:eastAsia="Times New Roman"/>
                <w:b w:val="0"/>
                <w:color w:val="000000" w:themeColor="text1"/>
                <w:sz w:val="20"/>
                <w:szCs w:val="20"/>
                <w:lang w:eastAsia="en-GB"/>
              </w:rPr>
              <w:t>Chemotherapy as a ‘</w:t>
            </w:r>
            <w:r w:rsidRPr="009E5255">
              <w:rPr>
                <w:rFonts w:eastAsia="Times New Roman"/>
                <w:b w:val="0"/>
                <w:bCs/>
                <w:color w:val="000000" w:themeColor="text1"/>
                <w:sz w:val="20"/>
                <w:szCs w:val="20"/>
                <w:lang w:eastAsia="en-GB"/>
              </w:rPr>
              <w:t>s</w:t>
            </w:r>
            <w:r w:rsidRPr="009E5255">
              <w:rPr>
                <w:rFonts w:eastAsia="Times New Roman"/>
                <w:b w:val="0"/>
                <w:color w:val="000000" w:themeColor="text1"/>
                <w:sz w:val="20"/>
                <w:szCs w:val="20"/>
                <w:lang w:eastAsia="en-GB"/>
              </w:rPr>
              <w:t xml:space="preserve">pecialty </w:t>
            </w:r>
            <w:r w:rsidRPr="009E5255">
              <w:rPr>
                <w:rFonts w:eastAsia="Times New Roman"/>
                <w:b w:val="0"/>
                <w:bCs/>
                <w:color w:val="000000" w:themeColor="text1"/>
                <w:sz w:val="20"/>
                <w:szCs w:val="20"/>
                <w:lang w:eastAsia="en-GB"/>
              </w:rPr>
              <w:t>s</w:t>
            </w:r>
            <w:r w:rsidRPr="009E5255">
              <w:rPr>
                <w:rFonts w:eastAsia="Times New Roman"/>
                <w:b w:val="0"/>
                <w:color w:val="000000" w:themeColor="text1"/>
                <w:sz w:val="20"/>
                <w:szCs w:val="20"/>
                <w:lang w:eastAsia="en-GB"/>
              </w:rPr>
              <w:t>ervice’</w:t>
            </w:r>
          </w:p>
        </w:tc>
        <w:tc>
          <w:tcPr>
            <w:tcW w:w="3799" w:type="dxa"/>
          </w:tcPr>
          <w:p w14:paraId="0137E7D4" w14:textId="3E3B94C9"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Cancer care is specialised, including the complex nature of compounding, prescribing and administration of cancer medicines.  Given this speciali</w:t>
            </w:r>
            <w:r w:rsidR="00745F84" w:rsidRPr="009E5255">
              <w:rPr>
                <w:color w:val="000000" w:themeColor="text1"/>
                <w:sz w:val="20"/>
                <w:szCs w:val="20"/>
              </w:rPr>
              <w:t>s</w:t>
            </w:r>
            <w:r w:rsidRPr="009E5255">
              <w:rPr>
                <w:color w:val="000000" w:themeColor="text1"/>
                <w:sz w:val="20"/>
                <w:szCs w:val="20"/>
              </w:rPr>
              <w:t>ation, it is appropriate to maintain the EFC as a separate entity within the PBS.  The nature of cancer medicines themselves has changed; at its inception, the EFC was dominated by cytotoxic drugs but the overwhelming volume and value of EFC services are now associated with immunotherapies and other biological medicines.</w:t>
            </w:r>
          </w:p>
          <w:p w14:paraId="58C5534E" w14:textId="77777777" w:rsidR="0053327C" w:rsidRPr="009E5255" w:rsidRDefault="0053327C" w:rsidP="00BD2C95">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3799" w:type="dxa"/>
          </w:tcPr>
          <w:p w14:paraId="034FCDE2" w14:textId="45980BC4" w:rsidR="001A76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Short-term: Modify the EFC legislative instrument to recognise that the program funds more than </w:t>
            </w:r>
            <w:r w:rsidR="007B2B4B" w:rsidRPr="009E5255">
              <w:rPr>
                <w:color w:val="000000" w:themeColor="text1"/>
                <w:sz w:val="20"/>
                <w:szCs w:val="20"/>
              </w:rPr>
              <w:t xml:space="preserve">cytotoxic </w:t>
            </w:r>
            <w:r w:rsidRPr="009E5255">
              <w:rPr>
                <w:color w:val="000000" w:themeColor="text1"/>
                <w:sz w:val="20"/>
                <w:szCs w:val="20"/>
              </w:rPr>
              <w:t>chemotherapy and intravenous cancer medications.  Consideration should be given to the following suggestions:</w:t>
            </w:r>
            <w:r w:rsidR="00557561" w:rsidRPr="009E5255">
              <w:rPr>
                <w:color w:val="000000" w:themeColor="text1"/>
                <w:sz w:val="20"/>
                <w:szCs w:val="20"/>
              </w:rPr>
              <w:t xml:space="preserve"> (1) </w:t>
            </w:r>
            <w:r w:rsidRPr="009E5255">
              <w:rPr>
                <w:color w:val="000000" w:themeColor="text1"/>
                <w:sz w:val="20"/>
                <w:szCs w:val="20"/>
              </w:rPr>
              <w:t>‘Efficient Funding of Cancer Medicines’</w:t>
            </w:r>
            <w:r w:rsidR="00557561" w:rsidRPr="009E5255">
              <w:rPr>
                <w:color w:val="000000" w:themeColor="text1"/>
                <w:sz w:val="20"/>
                <w:szCs w:val="20"/>
              </w:rPr>
              <w:t xml:space="preserve">; (2) </w:t>
            </w:r>
            <w:r w:rsidRPr="009E5255">
              <w:rPr>
                <w:color w:val="000000" w:themeColor="text1"/>
                <w:sz w:val="20"/>
                <w:szCs w:val="20"/>
              </w:rPr>
              <w:t>‘Cancer Medic</w:t>
            </w:r>
            <w:r w:rsidR="007B2B4B" w:rsidRPr="009E5255">
              <w:rPr>
                <w:color w:val="000000" w:themeColor="text1"/>
                <w:sz w:val="20"/>
                <w:szCs w:val="20"/>
              </w:rPr>
              <w:t>ines</w:t>
            </w:r>
            <w:r w:rsidRPr="009E5255">
              <w:rPr>
                <w:color w:val="000000" w:themeColor="text1"/>
                <w:sz w:val="20"/>
                <w:szCs w:val="20"/>
              </w:rPr>
              <w:t xml:space="preserve"> Funding Program’</w:t>
            </w:r>
          </w:p>
          <w:p w14:paraId="012113E4" w14:textId="1E10CF7E" w:rsidR="005332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System change: Investigate system changes with respect to alternative funding mechanisms for the delivery of cancer </w:t>
            </w:r>
            <w:r w:rsidR="00B26B8B" w:rsidRPr="009E5255">
              <w:rPr>
                <w:color w:val="000000" w:themeColor="text1"/>
                <w:sz w:val="20"/>
                <w:szCs w:val="20"/>
              </w:rPr>
              <w:t xml:space="preserve">medicine </w:t>
            </w:r>
            <w:r w:rsidRPr="009E5255">
              <w:rPr>
                <w:color w:val="000000" w:themeColor="text1"/>
                <w:sz w:val="20"/>
                <w:szCs w:val="20"/>
              </w:rPr>
              <w:t xml:space="preserve">services that better integrate all aspects of the care pathway (including assessment for treatment, treatment preparation and delivery, and follow-up care). </w:t>
            </w:r>
          </w:p>
          <w:p w14:paraId="6D04B5A4" w14:textId="77777777" w:rsidR="0053327C" w:rsidRPr="009E5255" w:rsidRDefault="0053327C" w:rsidP="00BD2C95">
            <w:pPr>
              <w:spacing w:before="0" w:after="0" w:line="240" w:lineRule="auto"/>
              <w:ind w:left="-19"/>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68B94E09" w14:textId="449994C9" w:rsidR="00065A58" w:rsidRPr="009E5255" w:rsidRDefault="00065A58" w:rsidP="00BD2C95">
            <w:pPr>
              <w:spacing w:before="0" w:after="0" w:line="240" w:lineRule="auto"/>
              <w:ind w:left="-19"/>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079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3.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084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3.2.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088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5</w:t>
            </w:r>
            <w:r w:rsidRPr="009E5255">
              <w:rPr>
                <w:color w:val="000000" w:themeColor="text1"/>
                <w:sz w:val="20"/>
                <w:szCs w:val="20"/>
              </w:rPr>
              <w:fldChar w:fldCharType="end"/>
            </w:r>
            <w:r w:rsidRPr="009E5255">
              <w:rPr>
                <w:color w:val="000000" w:themeColor="text1"/>
                <w:sz w:val="20"/>
                <w:szCs w:val="20"/>
              </w:rPr>
              <w:t>)</w:t>
            </w:r>
          </w:p>
        </w:tc>
      </w:tr>
      <w:tr w:rsidR="00BD2C95" w:rsidRPr="009E5255" w14:paraId="3D7EBF8F" w14:textId="77777777" w:rsidTr="00641D7C">
        <w:trPr>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492417B3" w14:textId="77777777" w:rsidR="0053327C" w:rsidRPr="009E5255" w:rsidRDefault="0053327C" w:rsidP="00641D7C">
            <w:pPr>
              <w:spacing w:before="0" w:after="0" w:line="240" w:lineRule="auto"/>
              <w:rPr>
                <w:b w:val="0"/>
                <w:bCs/>
                <w:color w:val="000000" w:themeColor="text1"/>
                <w:sz w:val="20"/>
                <w:szCs w:val="20"/>
              </w:rPr>
            </w:pPr>
            <w:r w:rsidRPr="009E5255">
              <w:rPr>
                <w:rFonts w:eastAsia="Times New Roman"/>
                <w:b w:val="0"/>
                <w:color w:val="000000" w:themeColor="text1"/>
                <w:sz w:val="20"/>
                <w:szCs w:val="20"/>
                <w:lang w:eastAsia="en-GB"/>
              </w:rPr>
              <w:t>Service viability</w:t>
            </w:r>
          </w:p>
        </w:tc>
        <w:tc>
          <w:tcPr>
            <w:tcW w:w="3799" w:type="dxa"/>
          </w:tcPr>
          <w:p w14:paraId="08AE0E50" w14:textId="0EC7CB79"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PBS arrangements involve a complex interplay of multiple stakeholders in which the Commonwealth acts as a price-setter for drug reimbursement and reimburses hospitals/pharmacies for drug supplied to patients but does not take receipt of purchased stock.  This creates a disconnect in the system between the decision to reimburse drug, the process by which drug is supplied and the impacts therein on subsequent volumes claimed for reimbursement from the Commonwealth.</w:t>
            </w:r>
          </w:p>
        </w:tc>
        <w:tc>
          <w:tcPr>
            <w:tcW w:w="3799" w:type="dxa"/>
          </w:tcPr>
          <w:p w14:paraId="1867D633" w14:textId="77777777" w:rsidR="0053327C" w:rsidRPr="009E5255" w:rsidRDefault="0053327C">
            <w:pPr>
              <w:pStyle w:val="BodyText"/>
              <w:numPr>
                <w:ilvl w:val="0"/>
                <w:numId w:val="32"/>
              </w:numPr>
              <w:tabs>
                <w:tab w:val="left" w:pos="799"/>
                <w:tab w:val="left" w:pos="800"/>
              </w:tabs>
              <w:autoSpaceDE w:val="0"/>
              <w:autoSpaceDN w:val="0"/>
              <w:spacing w:before="0" w:after="0" w:line="240" w:lineRule="auto"/>
              <w:ind w:left="341" w:right="49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 xml:space="preserve">System change:  Consider the potential for the Commonwealth to purchase medicines directly from manufacturers as a means of increasing system efficiency and reducing pharmacy/hospital exposure to cost pressures associated with purchasing and carrying EFC-listed stock. </w:t>
            </w:r>
          </w:p>
          <w:p w14:paraId="629132C6" w14:textId="77777777" w:rsidR="0053327C" w:rsidRPr="009E5255" w:rsidRDefault="0053327C" w:rsidP="00BD2C95">
            <w:pPr>
              <w:pStyle w:val="BodyText"/>
              <w:tabs>
                <w:tab w:val="left" w:pos="799"/>
                <w:tab w:val="left" w:pos="800"/>
              </w:tabs>
              <w:spacing w:before="0" w:after="0" w:line="240" w:lineRule="auto"/>
              <w:ind w:right="49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7755C45F" w14:textId="77777777" w:rsidR="0053327C" w:rsidRPr="009E5255" w:rsidRDefault="0053327C" w:rsidP="00BD2C95">
            <w:pPr>
              <w:pStyle w:val="BodyText"/>
              <w:tabs>
                <w:tab w:val="left" w:pos="799"/>
                <w:tab w:val="left" w:pos="800"/>
              </w:tabs>
              <w:spacing w:before="0" w:after="0" w:line="240" w:lineRule="auto"/>
              <w:ind w:right="111"/>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305B66AD" w14:textId="2612EE1E" w:rsidR="0053327C" w:rsidRPr="009E5255" w:rsidRDefault="0053327C" w:rsidP="00BD2C95">
            <w:pPr>
              <w:pStyle w:val="BodyText"/>
              <w:tabs>
                <w:tab w:val="left" w:pos="799"/>
                <w:tab w:val="left" w:pos="800"/>
              </w:tabs>
              <w:spacing w:before="0" w:after="0" w:line="240" w:lineRule="auto"/>
              <w:ind w:right="111"/>
              <w:jc w:val="right"/>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eastAsia="en-GB"/>
              </w:rPr>
            </w:pPr>
            <w:r w:rsidRPr="009E5255">
              <w:rPr>
                <w:color w:val="000000" w:themeColor="text1"/>
                <w:sz w:val="20"/>
                <w:szCs w:val="20"/>
              </w:rPr>
              <w:t>(</w:t>
            </w:r>
            <w:r w:rsidRPr="009E5255">
              <w:rPr>
                <w:rFonts w:eastAsia="Times New Roman"/>
                <w:color w:val="000000" w:themeColor="text1"/>
                <w:sz w:val="20"/>
                <w:szCs w:val="20"/>
                <w:lang w:eastAsia="en-GB"/>
              </w:rPr>
              <w:t>see Sections</w:t>
            </w:r>
            <w:r w:rsidR="00065A58" w:rsidRPr="009E5255">
              <w:rPr>
                <w:rFonts w:eastAsia="Times New Roman"/>
                <w:color w:val="000000" w:themeColor="text1"/>
                <w:sz w:val="20"/>
                <w:szCs w:val="20"/>
                <w:lang w:eastAsia="en-GB"/>
              </w:rPr>
              <w:t xml:space="preserve"> </w:t>
            </w:r>
            <w:r w:rsidR="00065A58" w:rsidRPr="009E5255">
              <w:rPr>
                <w:rFonts w:eastAsia="Times New Roman"/>
                <w:color w:val="000000" w:themeColor="text1"/>
                <w:sz w:val="20"/>
                <w:szCs w:val="20"/>
                <w:lang w:eastAsia="en-GB"/>
              </w:rPr>
              <w:fldChar w:fldCharType="begin"/>
            </w:r>
            <w:r w:rsidR="00065A58" w:rsidRPr="009E5255">
              <w:rPr>
                <w:rFonts w:eastAsia="Times New Roman"/>
                <w:color w:val="000000" w:themeColor="text1"/>
                <w:sz w:val="20"/>
                <w:szCs w:val="20"/>
                <w:lang w:eastAsia="en-GB"/>
              </w:rPr>
              <w:instrText xml:space="preserve"> REF _Ref92188536 \r \h </w:instrText>
            </w:r>
            <w:r w:rsidR="00557561" w:rsidRPr="009E5255">
              <w:rPr>
                <w:rFonts w:eastAsia="Times New Roman"/>
                <w:color w:val="000000" w:themeColor="text1"/>
                <w:sz w:val="20"/>
                <w:szCs w:val="20"/>
                <w:lang w:eastAsia="en-GB"/>
              </w:rPr>
              <w:instrText xml:space="preserve"> \* MERGEFORMAT </w:instrText>
            </w:r>
            <w:r w:rsidR="00065A58" w:rsidRPr="009E5255">
              <w:rPr>
                <w:rFonts w:eastAsia="Times New Roman"/>
                <w:color w:val="000000" w:themeColor="text1"/>
                <w:sz w:val="20"/>
                <w:szCs w:val="20"/>
                <w:lang w:eastAsia="en-GB"/>
              </w:rPr>
            </w:r>
            <w:r w:rsidR="00065A58"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2</w:t>
            </w:r>
            <w:r w:rsidR="00065A58" w:rsidRPr="009E5255">
              <w:rPr>
                <w:rFonts w:eastAsia="Times New Roman"/>
                <w:color w:val="000000" w:themeColor="text1"/>
                <w:sz w:val="20"/>
                <w:szCs w:val="20"/>
                <w:lang w:eastAsia="en-GB"/>
              </w:rPr>
              <w:fldChar w:fldCharType="end"/>
            </w:r>
            <w:r w:rsidR="00065A58" w:rsidRPr="009E5255">
              <w:rPr>
                <w:rFonts w:eastAsia="Times New Roman"/>
                <w:color w:val="000000" w:themeColor="text1"/>
                <w:sz w:val="20"/>
                <w:szCs w:val="20"/>
                <w:lang w:eastAsia="en-GB"/>
              </w:rPr>
              <w:t xml:space="preserve">; </w:t>
            </w:r>
            <w:r w:rsidR="00065A58" w:rsidRPr="009E5255">
              <w:rPr>
                <w:rFonts w:eastAsia="Times New Roman"/>
                <w:color w:val="000000" w:themeColor="text1"/>
                <w:sz w:val="20"/>
                <w:szCs w:val="20"/>
                <w:lang w:eastAsia="en-GB"/>
              </w:rPr>
              <w:fldChar w:fldCharType="begin"/>
            </w:r>
            <w:r w:rsidR="00065A58" w:rsidRPr="009E5255">
              <w:rPr>
                <w:rFonts w:eastAsia="Times New Roman"/>
                <w:color w:val="000000" w:themeColor="text1"/>
                <w:sz w:val="20"/>
                <w:szCs w:val="20"/>
                <w:lang w:eastAsia="en-GB"/>
              </w:rPr>
              <w:instrText xml:space="preserve"> REF _Ref93053678 \r \h </w:instrText>
            </w:r>
            <w:r w:rsidR="00557561" w:rsidRPr="009E5255">
              <w:rPr>
                <w:rFonts w:eastAsia="Times New Roman"/>
                <w:color w:val="000000" w:themeColor="text1"/>
                <w:sz w:val="20"/>
                <w:szCs w:val="20"/>
                <w:lang w:eastAsia="en-GB"/>
              </w:rPr>
              <w:instrText xml:space="preserve"> \* MERGEFORMAT </w:instrText>
            </w:r>
            <w:r w:rsidR="00065A58" w:rsidRPr="009E5255">
              <w:rPr>
                <w:rFonts w:eastAsia="Times New Roman"/>
                <w:color w:val="000000" w:themeColor="text1"/>
                <w:sz w:val="20"/>
                <w:szCs w:val="20"/>
                <w:lang w:eastAsia="en-GB"/>
              </w:rPr>
            </w:r>
            <w:r w:rsidR="00065A58"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5.1.1</w:t>
            </w:r>
            <w:r w:rsidR="00065A58" w:rsidRPr="009E5255">
              <w:rPr>
                <w:rFonts w:eastAsia="Times New Roman"/>
                <w:color w:val="000000" w:themeColor="text1"/>
                <w:sz w:val="20"/>
                <w:szCs w:val="20"/>
                <w:lang w:eastAsia="en-GB"/>
              </w:rPr>
              <w:fldChar w:fldCharType="end"/>
            </w:r>
            <w:r w:rsidR="00065A58" w:rsidRPr="009E5255">
              <w:rPr>
                <w:rFonts w:eastAsia="Times New Roman"/>
                <w:color w:val="000000" w:themeColor="text1"/>
                <w:sz w:val="20"/>
                <w:szCs w:val="20"/>
                <w:lang w:eastAsia="en-GB"/>
              </w:rPr>
              <w:t xml:space="preserve">; </w:t>
            </w:r>
            <w:r w:rsidR="00065A58" w:rsidRPr="009E5255">
              <w:rPr>
                <w:rFonts w:eastAsia="Times New Roman"/>
                <w:color w:val="000000" w:themeColor="text1"/>
                <w:sz w:val="20"/>
                <w:szCs w:val="20"/>
                <w:lang w:eastAsia="en-GB"/>
              </w:rPr>
              <w:fldChar w:fldCharType="begin"/>
            </w:r>
            <w:r w:rsidR="00065A58" w:rsidRPr="009E5255">
              <w:rPr>
                <w:rFonts w:eastAsia="Times New Roman"/>
                <w:color w:val="000000" w:themeColor="text1"/>
                <w:sz w:val="20"/>
                <w:szCs w:val="20"/>
                <w:lang w:eastAsia="en-GB"/>
              </w:rPr>
              <w:instrText xml:space="preserve"> REF _Ref93055213 \r \h </w:instrText>
            </w:r>
            <w:r w:rsidR="00557561" w:rsidRPr="009E5255">
              <w:rPr>
                <w:rFonts w:eastAsia="Times New Roman"/>
                <w:color w:val="000000" w:themeColor="text1"/>
                <w:sz w:val="20"/>
                <w:szCs w:val="20"/>
                <w:lang w:eastAsia="en-GB"/>
              </w:rPr>
              <w:instrText xml:space="preserve"> \* MERGEFORMAT </w:instrText>
            </w:r>
            <w:r w:rsidR="00065A58" w:rsidRPr="009E5255">
              <w:rPr>
                <w:rFonts w:eastAsia="Times New Roman"/>
                <w:color w:val="000000" w:themeColor="text1"/>
                <w:sz w:val="20"/>
                <w:szCs w:val="20"/>
                <w:lang w:eastAsia="en-GB"/>
              </w:rPr>
            </w:r>
            <w:r w:rsidR="00065A58"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6.3.6</w:t>
            </w:r>
            <w:r w:rsidR="00065A58" w:rsidRPr="009E5255">
              <w:rPr>
                <w:rFonts w:eastAsia="Times New Roman"/>
                <w:color w:val="000000" w:themeColor="text1"/>
                <w:sz w:val="20"/>
                <w:szCs w:val="20"/>
                <w:lang w:eastAsia="en-GB"/>
              </w:rPr>
              <w:fldChar w:fldCharType="end"/>
            </w:r>
            <w:r w:rsidR="00065A58" w:rsidRPr="009E5255">
              <w:rPr>
                <w:rFonts w:eastAsia="Times New Roman"/>
                <w:color w:val="000000" w:themeColor="text1"/>
                <w:sz w:val="20"/>
                <w:szCs w:val="20"/>
                <w:lang w:eastAsia="en-GB"/>
              </w:rPr>
              <w:t>)</w:t>
            </w:r>
          </w:p>
        </w:tc>
      </w:tr>
      <w:tr w:rsidR="00BD2C95" w:rsidRPr="009E5255" w14:paraId="490BDA70" w14:textId="77777777" w:rsidTr="00641D7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42879A14" w14:textId="5CF6BC46" w:rsidR="0053327C" w:rsidRPr="009E5255" w:rsidRDefault="0053327C" w:rsidP="00641D7C">
            <w:pPr>
              <w:spacing w:before="0" w:after="0" w:line="240" w:lineRule="auto"/>
              <w:rPr>
                <w:b w:val="0"/>
                <w:bCs/>
                <w:color w:val="000000" w:themeColor="text1"/>
                <w:sz w:val="20"/>
                <w:szCs w:val="20"/>
              </w:rPr>
            </w:pPr>
            <w:r w:rsidRPr="009E5255">
              <w:rPr>
                <w:rFonts w:eastAsia="Times New Roman"/>
                <w:b w:val="0"/>
                <w:color w:val="000000" w:themeColor="text1"/>
                <w:sz w:val="20"/>
                <w:szCs w:val="20"/>
                <w:lang w:eastAsia="en-GB"/>
              </w:rPr>
              <w:t>EFC fee remunera</w:t>
            </w:r>
            <w:r w:rsidR="00641D7C" w:rsidRPr="009E5255">
              <w:rPr>
                <w:rFonts w:eastAsia="Times New Roman"/>
                <w:b w:val="0"/>
                <w:color w:val="000000" w:themeColor="text1"/>
                <w:sz w:val="20"/>
                <w:szCs w:val="20"/>
                <w:lang w:eastAsia="en-GB"/>
              </w:rPr>
              <w:t>t</w:t>
            </w:r>
            <w:r w:rsidRPr="009E5255">
              <w:rPr>
                <w:rFonts w:eastAsia="Times New Roman"/>
                <w:b w:val="0"/>
                <w:color w:val="000000" w:themeColor="text1"/>
                <w:sz w:val="20"/>
                <w:szCs w:val="20"/>
                <w:lang w:eastAsia="en-GB"/>
              </w:rPr>
              <w:t>ion</w:t>
            </w:r>
          </w:p>
        </w:tc>
        <w:tc>
          <w:tcPr>
            <w:tcW w:w="3799" w:type="dxa"/>
          </w:tcPr>
          <w:p w14:paraId="672ED5E4" w14:textId="77777777"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There was insufficient basis to support the amendment of current EFC fees.  Additional fee components could be considered in the long term to address changes in the provision of cancer medicines and pharmacy practices designed to minimise waste.</w:t>
            </w:r>
          </w:p>
        </w:tc>
        <w:tc>
          <w:tcPr>
            <w:tcW w:w="3799" w:type="dxa"/>
          </w:tcPr>
          <w:p w14:paraId="644B89D6" w14:textId="28F20928" w:rsidR="001A76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Short-term: Maintain the EFC’s ex</w:t>
            </w:r>
            <w:r w:rsidR="00B71F4B" w:rsidRPr="009E5255">
              <w:rPr>
                <w:color w:val="000000" w:themeColor="text1"/>
                <w:sz w:val="20"/>
                <w:szCs w:val="20"/>
              </w:rPr>
              <w:t>isting</w:t>
            </w:r>
            <w:r w:rsidRPr="009E5255">
              <w:rPr>
                <w:color w:val="000000" w:themeColor="text1"/>
                <w:sz w:val="20"/>
                <w:szCs w:val="20"/>
              </w:rPr>
              <w:t xml:space="preserve"> fee structure and level as currently legislated, subject to </w:t>
            </w:r>
            <w:r w:rsidR="00156AA5" w:rsidRPr="009E5255">
              <w:rPr>
                <w:color w:val="000000" w:themeColor="text1"/>
                <w:sz w:val="20"/>
                <w:szCs w:val="20"/>
              </w:rPr>
              <w:t xml:space="preserve">current </w:t>
            </w:r>
            <w:r w:rsidRPr="009E5255">
              <w:rPr>
                <w:color w:val="000000" w:themeColor="text1"/>
                <w:sz w:val="20"/>
                <w:szCs w:val="20"/>
              </w:rPr>
              <w:t>indexing arrangements.</w:t>
            </w:r>
          </w:p>
          <w:p w14:paraId="3EFF4D10" w14:textId="4117202E" w:rsidR="001A76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Long-term:  Consider amending the EFC fee components and levels (subject to an analysis of stakeholders’ empirical cost data) to add specific payments with respect to </w:t>
            </w:r>
            <w:r w:rsidR="005F319C" w:rsidRPr="009E5255">
              <w:rPr>
                <w:color w:val="000000" w:themeColor="text1"/>
                <w:sz w:val="20"/>
                <w:szCs w:val="20"/>
              </w:rPr>
              <w:t>infusion devices</w:t>
            </w:r>
            <w:r w:rsidRPr="009E5255">
              <w:rPr>
                <w:color w:val="000000" w:themeColor="text1"/>
                <w:sz w:val="20"/>
                <w:szCs w:val="20"/>
              </w:rPr>
              <w:t>, repurposing/reissue of compounded medicines, and the provision of cancer medicines in rural areas.</w:t>
            </w:r>
          </w:p>
          <w:p w14:paraId="6EF26853" w14:textId="6ED00FE9" w:rsidR="005332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Long-term:  Consider amending the EFC distribution fee in lieu of a specific wholesaler payment (potentially as part of future negotiations of the Community Services Obligation).</w:t>
            </w:r>
          </w:p>
          <w:p w14:paraId="649921E0" w14:textId="77777777" w:rsidR="0053327C" w:rsidRPr="009E5255" w:rsidRDefault="0053327C" w:rsidP="00BD2C95">
            <w:pPr>
              <w:pStyle w:val="BodyText"/>
              <w:tabs>
                <w:tab w:val="left" w:pos="799"/>
                <w:tab w:val="left" w:pos="800"/>
              </w:tabs>
              <w:spacing w:before="0" w:after="0" w:line="240" w:lineRule="auto"/>
              <w:ind w:right="493"/>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358048EA" w14:textId="597D84F1" w:rsidR="00065A58" w:rsidRPr="009E5255" w:rsidRDefault="0053327C" w:rsidP="00BD2C95">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00065A58" w:rsidRPr="009E5255">
              <w:rPr>
                <w:color w:val="000000" w:themeColor="text1"/>
                <w:sz w:val="20"/>
                <w:szCs w:val="20"/>
              </w:rPr>
              <w:fldChar w:fldCharType="begin"/>
            </w:r>
            <w:r w:rsidR="00065A58" w:rsidRPr="009E5255">
              <w:rPr>
                <w:color w:val="000000" w:themeColor="text1"/>
                <w:sz w:val="20"/>
                <w:szCs w:val="20"/>
              </w:rPr>
              <w:instrText xml:space="preserve"> REF _Ref92188536 \r \h </w:instrText>
            </w:r>
            <w:r w:rsidR="00557561" w:rsidRPr="009E5255">
              <w:rPr>
                <w:color w:val="000000" w:themeColor="text1"/>
                <w:sz w:val="20"/>
                <w:szCs w:val="20"/>
              </w:rPr>
              <w:instrText xml:space="preserve"> \* MERGEFORMAT </w:instrText>
            </w:r>
            <w:r w:rsidR="00065A58" w:rsidRPr="009E5255">
              <w:rPr>
                <w:color w:val="000000" w:themeColor="text1"/>
                <w:sz w:val="20"/>
                <w:szCs w:val="20"/>
              </w:rPr>
            </w:r>
            <w:r w:rsidR="00065A58"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3.2.2</w:t>
            </w:r>
            <w:r w:rsidR="00065A58" w:rsidRPr="009E5255">
              <w:rPr>
                <w:color w:val="000000" w:themeColor="text1"/>
                <w:sz w:val="20"/>
                <w:szCs w:val="20"/>
              </w:rPr>
              <w:fldChar w:fldCharType="end"/>
            </w:r>
            <w:r w:rsidR="00065A58" w:rsidRPr="009E5255">
              <w:rPr>
                <w:color w:val="000000" w:themeColor="text1"/>
                <w:sz w:val="20"/>
                <w:szCs w:val="20"/>
              </w:rPr>
              <w:t xml:space="preserve">; </w:t>
            </w:r>
            <w:r w:rsidR="00065A58" w:rsidRPr="009E5255">
              <w:rPr>
                <w:color w:val="000000" w:themeColor="text1"/>
                <w:sz w:val="20"/>
                <w:szCs w:val="20"/>
              </w:rPr>
              <w:fldChar w:fldCharType="begin"/>
            </w:r>
            <w:r w:rsidR="00065A58" w:rsidRPr="009E5255">
              <w:rPr>
                <w:color w:val="000000" w:themeColor="text1"/>
                <w:sz w:val="20"/>
                <w:szCs w:val="20"/>
              </w:rPr>
              <w:instrText xml:space="preserve"> REF _Ref93055265 \r \h </w:instrText>
            </w:r>
            <w:r w:rsidR="00557561" w:rsidRPr="009E5255">
              <w:rPr>
                <w:color w:val="000000" w:themeColor="text1"/>
                <w:sz w:val="20"/>
                <w:szCs w:val="20"/>
              </w:rPr>
              <w:instrText xml:space="preserve"> \* MERGEFORMAT </w:instrText>
            </w:r>
            <w:r w:rsidR="00065A58" w:rsidRPr="009E5255">
              <w:rPr>
                <w:color w:val="000000" w:themeColor="text1"/>
                <w:sz w:val="20"/>
                <w:szCs w:val="20"/>
              </w:rPr>
            </w:r>
            <w:r w:rsidR="00065A58"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6</w:t>
            </w:r>
            <w:r w:rsidR="00065A58" w:rsidRPr="009E5255">
              <w:rPr>
                <w:color w:val="000000" w:themeColor="text1"/>
                <w:sz w:val="20"/>
                <w:szCs w:val="20"/>
              </w:rPr>
              <w:fldChar w:fldCharType="end"/>
            </w:r>
            <w:r w:rsidR="00065A58" w:rsidRPr="009E5255">
              <w:rPr>
                <w:color w:val="000000" w:themeColor="text1"/>
                <w:sz w:val="20"/>
                <w:szCs w:val="20"/>
              </w:rPr>
              <w:t xml:space="preserve">; </w:t>
            </w:r>
            <w:r w:rsidR="00065A58" w:rsidRPr="009E5255">
              <w:rPr>
                <w:color w:val="000000" w:themeColor="text1"/>
                <w:sz w:val="20"/>
                <w:szCs w:val="20"/>
              </w:rPr>
              <w:fldChar w:fldCharType="begin"/>
            </w:r>
            <w:r w:rsidR="00065A58" w:rsidRPr="009E5255">
              <w:rPr>
                <w:color w:val="000000" w:themeColor="text1"/>
                <w:sz w:val="20"/>
                <w:szCs w:val="20"/>
              </w:rPr>
              <w:instrText xml:space="preserve"> REF _Ref93055272 \r \h </w:instrText>
            </w:r>
            <w:r w:rsidR="00557561" w:rsidRPr="009E5255">
              <w:rPr>
                <w:color w:val="000000" w:themeColor="text1"/>
                <w:sz w:val="20"/>
                <w:szCs w:val="20"/>
              </w:rPr>
              <w:instrText xml:space="preserve"> \* MERGEFORMAT </w:instrText>
            </w:r>
            <w:r w:rsidR="00065A58" w:rsidRPr="009E5255">
              <w:rPr>
                <w:color w:val="000000" w:themeColor="text1"/>
                <w:sz w:val="20"/>
                <w:szCs w:val="20"/>
              </w:rPr>
            </w:r>
            <w:r w:rsidR="00065A58"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1</w:t>
            </w:r>
            <w:r w:rsidR="00065A58" w:rsidRPr="009E5255">
              <w:rPr>
                <w:color w:val="000000" w:themeColor="text1"/>
                <w:sz w:val="20"/>
                <w:szCs w:val="20"/>
              </w:rPr>
              <w:fldChar w:fldCharType="end"/>
            </w:r>
            <w:r w:rsidR="00065A58" w:rsidRPr="009E5255">
              <w:rPr>
                <w:color w:val="000000" w:themeColor="text1"/>
                <w:sz w:val="20"/>
                <w:szCs w:val="20"/>
              </w:rPr>
              <w:t>;</w:t>
            </w:r>
          </w:p>
          <w:p w14:paraId="0920C400" w14:textId="00AD7982" w:rsidR="0053327C" w:rsidRPr="009E5255" w:rsidRDefault="00065A58" w:rsidP="00BD2C95">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fldChar w:fldCharType="begin"/>
            </w:r>
            <w:r w:rsidRPr="009E5255">
              <w:rPr>
                <w:color w:val="000000" w:themeColor="text1"/>
                <w:sz w:val="20"/>
                <w:szCs w:val="20"/>
              </w:rPr>
              <w:instrText xml:space="preserve"> REF _Ref93055273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2</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75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3</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3678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5.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84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5.1.2</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92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95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1.2</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300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3.5</w:t>
            </w:r>
            <w:r w:rsidRPr="009E5255">
              <w:rPr>
                <w:color w:val="000000" w:themeColor="text1"/>
                <w:sz w:val="20"/>
                <w:szCs w:val="20"/>
              </w:rPr>
              <w:fldChar w:fldCharType="end"/>
            </w:r>
            <w:r w:rsidRPr="009E5255">
              <w:rPr>
                <w:color w:val="000000" w:themeColor="text1"/>
                <w:sz w:val="20"/>
                <w:szCs w:val="20"/>
              </w:rPr>
              <w:t>)</w:t>
            </w:r>
          </w:p>
        </w:tc>
      </w:tr>
      <w:tr w:rsidR="00BD2C95" w:rsidRPr="009E5255" w14:paraId="1A1C1755" w14:textId="77777777" w:rsidTr="00641D7C">
        <w:trPr>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66C7DB7E" w14:textId="77777777" w:rsidR="0053327C" w:rsidRPr="009E5255" w:rsidRDefault="0053327C" w:rsidP="00641D7C">
            <w:pPr>
              <w:spacing w:before="0" w:after="0" w:line="240" w:lineRule="auto"/>
              <w:rPr>
                <w:b w:val="0"/>
                <w:bCs/>
                <w:color w:val="000000" w:themeColor="text1"/>
                <w:sz w:val="20"/>
                <w:szCs w:val="20"/>
              </w:rPr>
            </w:pPr>
            <w:r w:rsidRPr="009E5255">
              <w:rPr>
                <w:rFonts w:eastAsia="Times New Roman"/>
                <w:b w:val="0"/>
                <w:color w:val="000000" w:themeColor="text1"/>
                <w:sz w:val="20"/>
                <w:szCs w:val="20"/>
                <w:lang w:eastAsia="en-GB"/>
              </w:rPr>
              <w:t>EFC administrative burden</w:t>
            </w:r>
          </w:p>
        </w:tc>
        <w:tc>
          <w:tcPr>
            <w:tcW w:w="3799" w:type="dxa"/>
          </w:tcPr>
          <w:p w14:paraId="1C3C64B1" w14:textId="0190BDB5"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Under current arrangements, access to EFC-listed medicines is reportedly overly complex and associated with a high level of administrative burden, particularly with respect to: written and online authorities; permitted dosing regime</w:t>
            </w:r>
            <w:r w:rsidR="00D23B4F" w:rsidRPr="009E5255">
              <w:rPr>
                <w:color w:val="000000" w:themeColor="text1"/>
                <w:sz w:val="20"/>
                <w:szCs w:val="20"/>
              </w:rPr>
              <w:t>n</w:t>
            </w:r>
            <w:r w:rsidRPr="009E5255">
              <w:rPr>
                <w:color w:val="000000" w:themeColor="text1"/>
                <w:sz w:val="20"/>
                <w:szCs w:val="20"/>
              </w:rPr>
              <w:t>s; disparities between restrictions on the EFC and elsewhere on the PBS; and disparities in co-payment arrangements between the EFC and other sections of the PBS.</w:t>
            </w:r>
          </w:p>
        </w:tc>
        <w:tc>
          <w:tcPr>
            <w:tcW w:w="3799" w:type="dxa"/>
          </w:tcPr>
          <w:p w14:paraId="553BEDAE" w14:textId="77777777" w:rsidR="001A767C" w:rsidRPr="009E5255" w:rsidRDefault="0053327C">
            <w:pPr>
              <w:pStyle w:val="BodyText"/>
              <w:numPr>
                <w:ilvl w:val="0"/>
                <w:numId w:val="32"/>
              </w:numPr>
              <w:spacing w:before="0" w:after="0" w:line="240" w:lineRule="auto"/>
              <w:ind w:left="34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Short-term: Continue operation of the Medicare Prescribing chart for online prescribing and claiming.</w:t>
            </w:r>
          </w:p>
          <w:p w14:paraId="22D0D194" w14:textId="39DED11C" w:rsidR="001A767C" w:rsidRPr="009E5255" w:rsidRDefault="0053327C">
            <w:pPr>
              <w:pStyle w:val="BodyText"/>
              <w:numPr>
                <w:ilvl w:val="0"/>
                <w:numId w:val="32"/>
              </w:numPr>
              <w:spacing w:before="0" w:after="0" w:line="240" w:lineRule="auto"/>
              <w:ind w:left="34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 xml:space="preserve">Short-term: Expand the medicines covered under the EFC to include all compounded cancer medicines listed </w:t>
            </w:r>
            <w:r w:rsidR="00B71F4B" w:rsidRPr="009E5255">
              <w:rPr>
                <w:color w:val="000000" w:themeColor="text1"/>
                <w:sz w:val="20"/>
                <w:szCs w:val="20"/>
              </w:rPr>
              <w:t xml:space="preserve">for cancer indications </w:t>
            </w:r>
            <w:r w:rsidRPr="009E5255">
              <w:rPr>
                <w:color w:val="000000" w:themeColor="text1"/>
                <w:sz w:val="20"/>
                <w:szCs w:val="20"/>
              </w:rPr>
              <w:t>on the PBS.</w:t>
            </w:r>
          </w:p>
          <w:p w14:paraId="54C95F3A" w14:textId="22B2075A" w:rsidR="0053327C" w:rsidRPr="009E5255" w:rsidRDefault="0053327C">
            <w:pPr>
              <w:pStyle w:val="BodyText"/>
              <w:numPr>
                <w:ilvl w:val="0"/>
                <w:numId w:val="32"/>
              </w:numPr>
              <w:spacing w:before="0" w:after="0" w:line="240" w:lineRule="auto"/>
              <w:ind w:left="34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Short-term: Develop an education program targeting all system stakeholders to focus on: (1) PBAC cost-effectiveness recommendations, including the setting of PBS restrictions; (2) item coverage under extant EFC arrangements.</w:t>
            </w:r>
          </w:p>
          <w:p w14:paraId="4C572849" w14:textId="77777777" w:rsidR="0053327C" w:rsidRPr="009E5255" w:rsidRDefault="0053327C" w:rsidP="00BD2C95">
            <w:pPr>
              <w:pStyle w:val="BodyText"/>
              <w:tabs>
                <w:tab w:val="left" w:pos="799"/>
                <w:tab w:val="left" w:pos="800"/>
              </w:tabs>
              <w:spacing w:before="0" w:after="0" w:line="240" w:lineRule="auto"/>
              <w:ind w:right="49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459386F8" w14:textId="1C91D4F3" w:rsidR="00CA1029" w:rsidRPr="009E5255" w:rsidRDefault="0053327C" w:rsidP="00BD2C95">
            <w:pPr>
              <w:pStyle w:val="BodyText"/>
              <w:tabs>
                <w:tab w:val="left" w:pos="799"/>
                <w:tab w:val="left" w:pos="800"/>
              </w:tabs>
              <w:spacing w:before="0" w:after="0" w:line="240" w:lineRule="auto"/>
              <w:ind w:right="118"/>
              <w:jc w:val="right"/>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eastAsia="en-GB"/>
              </w:rPr>
            </w:pPr>
            <w:r w:rsidRPr="009E5255">
              <w:rPr>
                <w:color w:val="000000" w:themeColor="text1"/>
                <w:sz w:val="20"/>
                <w:szCs w:val="20"/>
              </w:rPr>
              <w:t>(</w:t>
            </w:r>
            <w:r w:rsidRPr="009E5255">
              <w:rPr>
                <w:rFonts w:eastAsia="Times New Roman"/>
                <w:color w:val="000000" w:themeColor="text1"/>
                <w:sz w:val="20"/>
                <w:szCs w:val="20"/>
                <w:lang w:eastAsia="en-GB"/>
              </w:rPr>
              <w:t>see Sections</w:t>
            </w:r>
            <w:r w:rsidR="00CA1029" w:rsidRPr="009E5255">
              <w:rPr>
                <w:rFonts w:eastAsia="Times New Roman"/>
                <w:color w:val="000000" w:themeColor="text1"/>
                <w:sz w:val="20"/>
                <w:szCs w:val="20"/>
                <w:lang w:eastAsia="en-GB"/>
              </w:rPr>
              <w:t xml:space="preserve"> </w:t>
            </w:r>
            <w:r w:rsidR="00CA1029" w:rsidRPr="009E5255">
              <w:rPr>
                <w:rFonts w:eastAsia="Times New Roman"/>
                <w:color w:val="000000" w:themeColor="text1"/>
                <w:sz w:val="20"/>
                <w:szCs w:val="20"/>
                <w:lang w:eastAsia="en-GB"/>
              </w:rPr>
              <w:fldChar w:fldCharType="begin"/>
            </w:r>
            <w:r w:rsidR="00CA1029" w:rsidRPr="009E5255">
              <w:rPr>
                <w:rFonts w:eastAsia="Times New Roman"/>
                <w:color w:val="000000" w:themeColor="text1"/>
                <w:sz w:val="20"/>
                <w:szCs w:val="20"/>
                <w:lang w:eastAsia="en-GB"/>
              </w:rPr>
              <w:instrText xml:space="preserve"> REF _Ref92188536 \r \h </w:instrText>
            </w:r>
            <w:r w:rsidR="00557561" w:rsidRPr="009E5255">
              <w:rPr>
                <w:rFonts w:eastAsia="Times New Roman"/>
                <w:color w:val="000000" w:themeColor="text1"/>
                <w:sz w:val="20"/>
                <w:szCs w:val="20"/>
                <w:lang w:eastAsia="en-GB"/>
              </w:rPr>
              <w:instrText xml:space="preserve"> \* MERGEFORMAT </w:instrText>
            </w:r>
            <w:r w:rsidR="00CA1029" w:rsidRPr="009E5255">
              <w:rPr>
                <w:rFonts w:eastAsia="Times New Roman"/>
                <w:color w:val="000000" w:themeColor="text1"/>
                <w:sz w:val="20"/>
                <w:szCs w:val="20"/>
                <w:lang w:eastAsia="en-GB"/>
              </w:rPr>
            </w:r>
            <w:r w:rsidR="00CA1029"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2</w:t>
            </w:r>
            <w:r w:rsidR="00CA1029" w:rsidRPr="009E5255">
              <w:rPr>
                <w:rFonts w:eastAsia="Times New Roman"/>
                <w:color w:val="000000" w:themeColor="text1"/>
                <w:sz w:val="20"/>
                <w:szCs w:val="20"/>
                <w:lang w:eastAsia="en-GB"/>
              </w:rPr>
              <w:fldChar w:fldCharType="end"/>
            </w:r>
            <w:r w:rsidR="00CA1029" w:rsidRPr="009E5255">
              <w:rPr>
                <w:rFonts w:eastAsia="Times New Roman"/>
                <w:color w:val="000000" w:themeColor="text1"/>
                <w:sz w:val="20"/>
                <w:szCs w:val="20"/>
                <w:lang w:eastAsia="en-GB"/>
              </w:rPr>
              <w:t>;</w:t>
            </w:r>
          </w:p>
          <w:p w14:paraId="46B147CB" w14:textId="101B748D" w:rsidR="0053327C" w:rsidRPr="009E5255" w:rsidRDefault="00CA1029" w:rsidP="00BD2C95">
            <w:pPr>
              <w:pStyle w:val="BodyText"/>
              <w:tabs>
                <w:tab w:val="left" w:pos="799"/>
                <w:tab w:val="left" w:pos="800"/>
              </w:tabs>
              <w:spacing w:before="0" w:after="0" w:line="240" w:lineRule="auto"/>
              <w:ind w:right="118"/>
              <w:jc w:val="right"/>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eastAsia="en-GB"/>
              </w:rPr>
            </w:pP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29 \r \h </w:instrText>
            </w:r>
            <w:r w:rsidR="00557561" w:rsidRPr="009E5255">
              <w:rPr>
                <w:rFonts w:eastAsia="Times New Roman"/>
                <w:color w:val="000000" w:themeColor="text1"/>
                <w:sz w:val="20"/>
                <w:szCs w:val="20"/>
                <w:lang w:eastAsia="en-GB"/>
              </w:rPr>
              <w:instrText xml:space="preserve">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3</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2802051 \r \h </w:instrText>
            </w:r>
            <w:r w:rsidR="00557561" w:rsidRPr="009E5255">
              <w:rPr>
                <w:rFonts w:eastAsia="Times New Roman"/>
                <w:color w:val="000000" w:themeColor="text1"/>
                <w:sz w:val="20"/>
                <w:szCs w:val="20"/>
                <w:lang w:eastAsia="en-GB"/>
              </w:rPr>
              <w:instrText xml:space="preserve">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4</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39 \r \h </w:instrText>
            </w:r>
            <w:r w:rsidR="00557561" w:rsidRPr="009E5255">
              <w:rPr>
                <w:rFonts w:eastAsia="Times New Roman"/>
                <w:color w:val="000000" w:themeColor="text1"/>
                <w:sz w:val="20"/>
                <w:szCs w:val="20"/>
                <w:lang w:eastAsia="en-GB"/>
              </w:rPr>
              <w:instrText xml:space="preserve">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4.1.3</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45 \r \h </w:instrText>
            </w:r>
            <w:r w:rsidR="00557561" w:rsidRPr="009E5255">
              <w:rPr>
                <w:rFonts w:eastAsia="Times New Roman"/>
                <w:color w:val="000000" w:themeColor="text1"/>
                <w:sz w:val="20"/>
                <w:szCs w:val="20"/>
                <w:lang w:eastAsia="en-GB"/>
              </w:rPr>
              <w:instrText xml:space="preserve">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5.1.3</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49 \r \h </w:instrText>
            </w:r>
            <w:r w:rsidR="00557561" w:rsidRPr="009E5255">
              <w:rPr>
                <w:rFonts w:eastAsia="Times New Roman"/>
                <w:color w:val="000000" w:themeColor="text1"/>
                <w:sz w:val="20"/>
                <w:szCs w:val="20"/>
                <w:lang w:eastAsia="en-GB"/>
              </w:rPr>
              <w:instrText xml:space="preserve">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6.1.1</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w:t>
            </w:r>
          </w:p>
        </w:tc>
      </w:tr>
      <w:tr w:rsidR="00BD2C95" w:rsidRPr="009E5255" w14:paraId="28D834B6" w14:textId="77777777" w:rsidTr="00641D7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42B7D086" w14:textId="77777777" w:rsidR="0053327C" w:rsidRPr="009E5255" w:rsidRDefault="0053327C" w:rsidP="00641D7C">
            <w:pPr>
              <w:spacing w:before="0" w:after="0" w:line="240" w:lineRule="auto"/>
              <w:rPr>
                <w:b w:val="0"/>
                <w:bCs/>
                <w:color w:val="000000" w:themeColor="text1"/>
                <w:sz w:val="20"/>
                <w:szCs w:val="20"/>
              </w:rPr>
            </w:pPr>
            <w:r w:rsidRPr="009E5255">
              <w:rPr>
                <w:rFonts w:eastAsia="Times New Roman"/>
                <w:b w:val="0"/>
                <w:color w:val="000000" w:themeColor="text1"/>
                <w:sz w:val="20"/>
                <w:szCs w:val="20"/>
                <w:lang w:eastAsia="en-GB"/>
              </w:rPr>
              <w:t>Compounding</w:t>
            </w:r>
          </w:p>
        </w:tc>
        <w:tc>
          <w:tcPr>
            <w:tcW w:w="3799" w:type="dxa"/>
          </w:tcPr>
          <w:p w14:paraId="20C78ACF" w14:textId="77777777"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Compounding is a critical and complex element of the cancer medicines supply chain.  The increasing use of third-party, private-sector compounders has increased the capacity of some small-scale hospitals to provide quality care in a more timely manner (particularly in regional and rural areas) but has reduced public sector capacity for the provision of compounding services.  </w:t>
            </w:r>
          </w:p>
          <w:p w14:paraId="2224F0C8" w14:textId="77777777"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7E35EA5D" w14:textId="77777777"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The changing nature of cancer treatment, (i.e., increasing reliance on non-cytotoxic chemotherapies) and coming-together of operational standards, has reduced the rationale to distinguish between TGA-licensed and non-licensed facilities with respect to the payment of compounding fees.  </w:t>
            </w:r>
          </w:p>
          <w:p w14:paraId="756CFD73" w14:textId="77777777"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714414CB" w14:textId="77777777"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Stability testing and compounding are recognised as specialised services.  However, there was no clear evidence to substantiate a change in the quantum of fees paid for compounding services.  Moreover, fees do not appear to vary with throughput scale.  </w:t>
            </w:r>
          </w:p>
        </w:tc>
        <w:tc>
          <w:tcPr>
            <w:tcW w:w="3799" w:type="dxa"/>
          </w:tcPr>
          <w:p w14:paraId="45DB753D" w14:textId="72493830" w:rsidR="001A76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Short-term: </w:t>
            </w:r>
            <w:r w:rsidR="00801094" w:rsidRPr="009E5255">
              <w:rPr>
                <w:color w:val="000000" w:themeColor="text1"/>
                <w:sz w:val="20"/>
                <w:szCs w:val="20"/>
              </w:rPr>
              <w:t>Payment of a fee for compounding services should be: (1) made to all (TGA and non-TGA licensed) compounding facilities, subject to annual review of compliance with relevant regulatory guidelines and best practice as determined by a national minimum standard; (2) substantiated through an analysis of providers’ actualised costs, demonstrating the extent to which those costs are fixed/variable and attributable to the compounding of infused cancer medicines via the EFC.</w:t>
            </w:r>
          </w:p>
          <w:p w14:paraId="2E2CAA78" w14:textId="2067B6C5" w:rsidR="005332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Long-term: Investigate the requirements and feasibility of establishing a National Centre for Stability Testing to increase the shelf-life of compounded products under conditions replicable by local compounders.  </w:t>
            </w:r>
          </w:p>
          <w:p w14:paraId="02947F03" w14:textId="77777777" w:rsidR="0053327C" w:rsidRPr="009E5255" w:rsidRDefault="0053327C" w:rsidP="00BD2C95">
            <w:pPr>
              <w:pStyle w:val="BodyText"/>
              <w:tabs>
                <w:tab w:val="left" w:pos="799"/>
                <w:tab w:val="left" w:pos="800"/>
              </w:tabs>
              <w:spacing w:before="0" w:after="0" w:line="240" w:lineRule="auto"/>
              <w:ind w:right="493"/>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15D93929" w14:textId="77777777" w:rsidR="0053327C" w:rsidRPr="009E5255" w:rsidRDefault="0053327C" w:rsidP="00BD2C95">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49728DAC" w14:textId="77777777" w:rsidR="0053327C" w:rsidRPr="009E5255" w:rsidRDefault="0053327C" w:rsidP="00BD2C95">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4AB1DDAB" w14:textId="77777777" w:rsidR="0053327C" w:rsidRPr="009E5255" w:rsidRDefault="0053327C" w:rsidP="00BD2C95">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2491CF53" w14:textId="77777777" w:rsidR="0053327C" w:rsidRPr="009E5255" w:rsidRDefault="0053327C" w:rsidP="00BD2C95">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08CB73B4" w14:textId="77777777" w:rsidR="0053327C" w:rsidRPr="009E5255" w:rsidRDefault="0053327C" w:rsidP="00BD2C95">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00227DFC" w14:textId="77777777" w:rsidR="0053327C" w:rsidRPr="009E5255" w:rsidRDefault="0053327C" w:rsidP="00BD2C95">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5030436B" w14:textId="77777777" w:rsidR="0053327C" w:rsidRPr="009E5255" w:rsidRDefault="0053327C" w:rsidP="00BD2C95">
            <w:pPr>
              <w:pStyle w:val="BodyText"/>
              <w:tabs>
                <w:tab w:val="left" w:pos="799"/>
                <w:tab w:val="left" w:pos="800"/>
              </w:tabs>
              <w:spacing w:before="0" w:after="0" w:line="240" w:lineRule="auto"/>
              <w:ind w:right="118"/>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669748B2" w14:textId="77777777" w:rsidR="0053327C" w:rsidRPr="009E5255" w:rsidRDefault="0053327C" w:rsidP="00BD2C95">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42C86E30" w14:textId="74EA5C5D" w:rsidR="00124067" w:rsidRPr="009E5255" w:rsidRDefault="0053327C" w:rsidP="00BD2C95">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00124067" w:rsidRPr="009E5255">
              <w:rPr>
                <w:color w:val="000000" w:themeColor="text1"/>
                <w:sz w:val="20"/>
                <w:szCs w:val="20"/>
              </w:rPr>
              <w:fldChar w:fldCharType="begin"/>
            </w:r>
            <w:r w:rsidR="00124067" w:rsidRPr="009E5255">
              <w:rPr>
                <w:color w:val="000000" w:themeColor="text1"/>
                <w:sz w:val="20"/>
                <w:szCs w:val="20"/>
              </w:rPr>
              <w:instrText xml:space="preserve"> REF _Ref93053640 \r \h </w:instrText>
            </w:r>
            <w:r w:rsidR="00557561" w:rsidRPr="009E5255">
              <w:rPr>
                <w:color w:val="000000" w:themeColor="text1"/>
                <w:sz w:val="20"/>
                <w:szCs w:val="20"/>
              </w:rPr>
              <w:instrText xml:space="preserve"> \* MERGEFORMAT </w:instrText>
            </w:r>
            <w:r w:rsidR="00124067" w:rsidRPr="009E5255">
              <w:rPr>
                <w:color w:val="000000" w:themeColor="text1"/>
                <w:sz w:val="20"/>
                <w:szCs w:val="20"/>
              </w:rPr>
            </w:r>
            <w:r w:rsidR="00124067"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1</w:t>
            </w:r>
            <w:r w:rsidR="00124067" w:rsidRPr="009E5255">
              <w:rPr>
                <w:color w:val="000000" w:themeColor="text1"/>
                <w:sz w:val="20"/>
                <w:szCs w:val="20"/>
              </w:rPr>
              <w:fldChar w:fldCharType="end"/>
            </w:r>
            <w:r w:rsidR="00124067" w:rsidRPr="009E5255">
              <w:rPr>
                <w:color w:val="000000" w:themeColor="text1"/>
                <w:sz w:val="20"/>
                <w:szCs w:val="20"/>
              </w:rPr>
              <w:t>;</w:t>
            </w:r>
          </w:p>
          <w:p w14:paraId="4BF8F4E8" w14:textId="1643CB5E" w:rsidR="0053327C" w:rsidRPr="009E5255" w:rsidRDefault="00124067" w:rsidP="00BD2C95">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fldChar w:fldCharType="begin"/>
            </w:r>
            <w:r w:rsidRPr="009E5255">
              <w:rPr>
                <w:color w:val="000000" w:themeColor="text1"/>
                <w:sz w:val="20"/>
                <w:szCs w:val="20"/>
              </w:rPr>
              <w:instrText xml:space="preserve"> REF _Ref93055525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5</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530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3</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3678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5.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542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3.4</w:t>
            </w:r>
            <w:r w:rsidRPr="009E5255">
              <w:rPr>
                <w:color w:val="000000" w:themeColor="text1"/>
                <w:sz w:val="20"/>
                <w:szCs w:val="20"/>
              </w:rPr>
              <w:fldChar w:fldCharType="end"/>
            </w:r>
            <w:r w:rsidRPr="009E5255">
              <w:rPr>
                <w:color w:val="000000" w:themeColor="text1"/>
                <w:sz w:val="20"/>
                <w:szCs w:val="20"/>
              </w:rPr>
              <w:t>)</w:t>
            </w:r>
          </w:p>
        </w:tc>
      </w:tr>
      <w:tr w:rsidR="00BD2C95" w:rsidRPr="009E5255" w14:paraId="69211788" w14:textId="77777777" w:rsidTr="00641D7C">
        <w:trPr>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096AE816" w14:textId="77777777" w:rsidR="0053327C" w:rsidRPr="009E5255" w:rsidRDefault="0053327C" w:rsidP="00641D7C">
            <w:pPr>
              <w:spacing w:before="0" w:after="0" w:line="240" w:lineRule="auto"/>
              <w:rPr>
                <w:b w:val="0"/>
                <w:bCs/>
                <w:color w:val="000000" w:themeColor="text1"/>
                <w:sz w:val="20"/>
                <w:szCs w:val="20"/>
              </w:rPr>
            </w:pPr>
            <w:r w:rsidRPr="009E5255">
              <w:rPr>
                <w:rFonts w:eastAsia="Times New Roman"/>
                <w:b w:val="0"/>
                <w:color w:val="000000" w:themeColor="text1"/>
                <w:sz w:val="20"/>
                <w:szCs w:val="20"/>
                <w:lang w:eastAsia="en-GB"/>
              </w:rPr>
              <w:t>Wastage</w:t>
            </w:r>
          </w:p>
        </w:tc>
        <w:tc>
          <w:tcPr>
            <w:tcW w:w="3799" w:type="dxa"/>
          </w:tcPr>
          <w:p w14:paraId="65564FC8" w14:textId="77777777"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Remuneration of medicines on the basis of the most efficient combination of vials is associated with inefficiency with respect to PBS claims due to a ‘double-payment’ for wastage (i.e., the volume of drug contained in a vial in excess of the prescription on a per-patient basis).</w:t>
            </w:r>
          </w:p>
          <w:p w14:paraId="3B3FA9E9" w14:textId="77777777"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14662BF6" w14:textId="77777777"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 xml:space="preserve">The practice of vial sharing to minimise the quantum of drug discarded is more efficient than would otherwise occur if drug was supplied and claimed on a whole-vial basis, and reflects the commercial reality of the PBS supply chain.  </w:t>
            </w:r>
          </w:p>
          <w:p w14:paraId="2EB12774" w14:textId="77777777"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5D4351A0" w14:textId="6CD6A4BD"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Reimbursement of drug on a per-mg basis would reduce the extent to which there is ‘double-payment’ for wastage.  However, adoption of a per-mg reimbursement model has systemwide implications, particularly for the flow of funds within public hospitals, necessitating that any such change be managed with careful regard to the overall arrangement of public sector hospital funding.</w:t>
            </w:r>
          </w:p>
          <w:p w14:paraId="7A9F41B6" w14:textId="77777777"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4AA8D41C" w14:textId="77777777"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 xml:space="preserve">Extant commercial arrangements between the Commonwealth and manufacturers of cancer medicines necessitate the periodic reconciliation of drugs sold by manufacturers into the supply chain with what is claimed for Government reimbursement via the PBS.  Current data collection arrangements do not readily support the conduct of such reconciliations.  </w:t>
            </w:r>
          </w:p>
          <w:p w14:paraId="49DE0CB7" w14:textId="77777777"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3799" w:type="dxa"/>
            <w:vAlign w:val="center"/>
          </w:tcPr>
          <w:p w14:paraId="05108748" w14:textId="328B63EE" w:rsidR="001A767C" w:rsidRPr="009E5255" w:rsidRDefault="0053327C">
            <w:pPr>
              <w:pStyle w:val="BodyText"/>
              <w:numPr>
                <w:ilvl w:val="0"/>
                <w:numId w:val="32"/>
              </w:numPr>
              <w:spacing w:before="0" w:after="0" w:line="240" w:lineRule="auto"/>
              <w:ind w:left="34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 xml:space="preserve">Short-term: Continue the current system of reimbursement </w:t>
            </w:r>
            <w:r w:rsidR="005F319C" w:rsidRPr="009E5255">
              <w:rPr>
                <w:color w:val="000000" w:themeColor="text1"/>
                <w:sz w:val="20"/>
                <w:szCs w:val="20"/>
              </w:rPr>
              <w:t xml:space="preserve">based </w:t>
            </w:r>
            <w:r w:rsidRPr="009E5255">
              <w:rPr>
                <w:color w:val="000000" w:themeColor="text1"/>
                <w:sz w:val="20"/>
                <w:szCs w:val="20"/>
              </w:rPr>
              <w:t>on the most efficient combination of vials.</w:t>
            </w:r>
          </w:p>
          <w:p w14:paraId="76F496ED" w14:textId="770ACB6C" w:rsidR="00382A33" w:rsidRPr="009E5255" w:rsidRDefault="0053327C">
            <w:pPr>
              <w:pStyle w:val="BodyText"/>
              <w:numPr>
                <w:ilvl w:val="0"/>
                <w:numId w:val="32"/>
              </w:numPr>
              <w:spacing w:before="0" w:after="0" w:line="240" w:lineRule="auto"/>
              <w:ind w:left="34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 xml:space="preserve">Medium-term: Investigate the introduction of a PBS Dose-Banding chart for cancer medicines to facilitate ease of prescribing within bands (with an aim to reduce wastage on a per-patient basis).  Reimbursement would continue to be </w:t>
            </w:r>
            <w:r w:rsidR="005F319C" w:rsidRPr="009E5255">
              <w:rPr>
                <w:color w:val="000000" w:themeColor="text1"/>
                <w:sz w:val="20"/>
                <w:szCs w:val="20"/>
              </w:rPr>
              <w:t xml:space="preserve">based </w:t>
            </w:r>
            <w:r w:rsidRPr="009E5255">
              <w:rPr>
                <w:color w:val="000000" w:themeColor="text1"/>
                <w:sz w:val="20"/>
                <w:szCs w:val="20"/>
              </w:rPr>
              <w:t>on the most efficient combination of vials (ad-interim).</w:t>
            </w:r>
          </w:p>
          <w:p w14:paraId="0CCB0ABB" w14:textId="171EFACF" w:rsidR="00382A33" w:rsidRPr="009E5255" w:rsidRDefault="0053327C">
            <w:pPr>
              <w:pStyle w:val="BodyText"/>
              <w:numPr>
                <w:ilvl w:val="0"/>
                <w:numId w:val="32"/>
              </w:numPr>
              <w:spacing w:before="0" w:after="0" w:line="240" w:lineRule="auto"/>
              <w:ind w:left="34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Long-term:  Adopt a per-mg reimbursement model as the most efficient use of cancer medicines</w:t>
            </w:r>
            <w:r w:rsidR="005F319C" w:rsidRPr="009E5255">
              <w:rPr>
                <w:color w:val="000000" w:themeColor="text1"/>
                <w:sz w:val="20"/>
                <w:szCs w:val="20"/>
              </w:rPr>
              <w:t xml:space="preserve"> and to potentially support reconciliation of sales with manufacturers</w:t>
            </w:r>
            <w:r w:rsidRPr="009E5255">
              <w:rPr>
                <w:color w:val="000000" w:themeColor="text1"/>
                <w:sz w:val="20"/>
                <w:szCs w:val="20"/>
              </w:rPr>
              <w:t xml:space="preserve">.  This is predicated on broader system change with respect to the interface between PBS reimbursement for drug supplied and the flow of funds to states for hospital funding through the Australian Hospital Agreements.  </w:t>
            </w:r>
          </w:p>
          <w:p w14:paraId="777BD223" w14:textId="77777777" w:rsidR="00382A33" w:rsidRPr="009E5255" w:rsidRDefault="0053327C">
            <w:pPr>
              <w:pStyle w:val="BodyText"/>
              <w:numPr>
                <w:ilvl w:val="0"/>
                <w:numId w:val="32"/>
              </w:numPr>
              <w:spacing w:before="0" w:after="0" w:line="240" w:lineRule="auto"/>
              <w:ind w:left="34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Medium-term: Upgrade PBS data collection and reporting systems to ensure information on the form and strength of vials used in estimating the most efficient combination of vials can be readily extracted from the system.</w:t>
            </w:r>
          </w:p>
          <w:p w14:paraId="25B7124D" w14:textId="77777777" w:rsidR="00382A33" w:rsidRPr="009E5255" w:rsidRDefault="0053327C">
            <w:pPr>
              <w:pStyle w:val="BodyText"/>
              <w:numPr>
                <w:ilvl w:val="0"/>
                <w:numId w:val="32"/>
              </w:numPr>
              <w:spacing w:before="0" w:after="0" w:line="240" w:lineRule="auto"/>
              <w:ind w:left="34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 xml:space="preserve">Long-term:  Serialise vials to facilitate reconciliation of drugs transacted with PBS claims.  Feasibility of such an arrangement is subject to requisite infrastructure (e.g., sterility-compliant scanning devices in compounding facilities, pharmacy scanning software) and financial capital investment. </w:t>
            </w:r>
          </w:p>
          <w:p w14:paraId="5D8301E4" w14:textId="7F6A2269" w:rsidR="0053327C" w:rsidRPr="009E5255" w:rsidRDefault="0053327C">
            <w:pPr>
              <w:pStyle w:val="BodyText"/>
              <w:numPr>
                <w:ilvl w:val="0"/>
                <w:numId w:val="32"/>
              </w:numPr>
              <w:spacing w:before="0" w:after="0" w:line="240" w:lineRule="auto"/>
              <w:ind w:left="34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System change: Consider the potential for the Commonwealth to purchase medicines directly from manufacturers as a means of increasing system efficiency and more directly align the purchase and reimbursement of PBS medicines.</w:t>
            </w:r>
          </w:p>
          <w:p w14:paraId="05EC71C8" w14:textId="77777777" w:rsidR="0053327C" w:rsidRPr="009E5255" w:rsidRDefault="0053327C" w:rsidP="00641D7C">
            <w:pPr>
              <w:pStyle w:val="BodyText"/>
              <w:tabs>
                <w:tab w:val="left" w:pos="799"/>
                <w:tab w:val="left" w:pos="800"/>
              </w:tabs>
              <w:spacing w:before="0" w:after="0" w:line="240" w:lineRule="auto"/>
              <w:ind w:left="43" w:right="49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62870263" w14:textId="6A425A22" w:rsidR="00943A2B" w:rsidRPr="009E5255" w:rsidRDefault="0053327C" w:rsidP="00641D7C">
            <w:pPr>
              <w:pStyle w:val="BodyText"/>
              <w:tabs>
                <w:tab w:val="left" w:pos="799"/>
                <w:tab w:val="left" w:pos="800"/>
              </w:tabs>
              <w:spacing w:before="0" w:after="0" w:line="240" w:lineRule="auto"/>
              <w:ind w:left="43" w:right="118"/>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GB"/>
              </w:rPr>
            </w:pPr>
            <w:r w:rsidRPr="009E5255">
              <w:rPr>
                <w:color w:val="000000" w:themeColor="text1"/>
                <w:sz w:val="20"/>
                <w:szCs w:val="20"/>
                <w:lang w:eastAsia="en-GB"/>
              </w:rPr>
              <w:t>(</w:t>
            </w:r>
            <w:r w:rsidRPr="009E5255">
              <w:rPr>
                <w:rFonts w:eastAsia="Times New Roman"/>
                <w:color w:val="000000" w:themeColor="text1"/>
                <w:sz w:val="20"/>
                <w:szCs w:val="20"/>
                <w:lang w:eastAsia="en-GB"/>
              </w:rPr>
              <w:t>see Sections</w:t>
            </w:r>
            <w:r w:rsidRPr="009E5255">
              <w:rPr>
                <w:color w:val="000000" w:themeColor="text1"/>
                <w:sz w:val="20"/>
                <w:szCs w:val="20"/>
                <w:lang w:eastAsia="en-GB"/>
              </w:rPr>
              <w:t xml:space="preserve"> </w:t>
            </w:r>
            <w:r w:rsidR="00943A2B" w:rsidRPr="009E5255">
              <w:rPr>
                <w:color w:val="000000" w:themeColor="text1"/>
                <w:sz w:val="20"/>
                <w:szCs w:val="20"/>
                <w:lang w:eastAsia="en-GB"/>
              </w:rPr>
              <w:fldChar w:fldCharType="begin"/>
            </w:r>
            <w:r w:rsidR="00943A2B" w:rsidRPr="009E5255">
              <w:rPr>
                <w:color w:val="000000" w:themeColor="text1"/>
                <w:sz w:val="20"/>
                <w:szCs w:val="20"/>
                <w:lang w:eastAsia="en-GB"/>
              </w:rPr>
              <w:instrText xml:space="preserve"> REF _Ref93053640 \r \h </w:instrText>
            </w:r>
            <w:r w:rsidR="00557561" w:rsidRPr="009E5255">
              <w:rPr>
                <w:color w:val="000000" w:themeColor="text1"/>
                <w:sz w:val="20"/>
                <w:szCs w:val="20"/>
                <w:lang w:eastAsia="en-GB"/>
              </w:rPr>
              <w:instrText xml:space="preserve"> \* MERGEFORMAT </w:instrText>
            </w:r>
            <w:r w:rsidR="00943A2B" w:rsidRPr="009E5255">
              <w:rPr>
                <w:color w:val="000000" w:themeColor="text1"/>
                <w:sz w:val="20"/>
                <w:szCs w:val="20"/>
                <w:lang w:eastAsia="en-GB"/>
              </w:rPr>
            </w:r>
            <w:r w:rsidR="00943A2B"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1.1</w:t>
            </w:r>
            <w:r w:rsidR="00943A2B" w:rsidRPr="009E5255">
              <w:rPr>
                <w:color w:val="000000" w:themeColor="text1"/>
                <w:sz w:val="20"/>
                <w:szCs w:val="20"/>
                <w:lang w:eastAsia="en-GB"/>
              </w:rPr>
              <w:fldChar w:fldCharType="end"/>
            </w:r>
            <w:r w:rsidR="00943A2B" w:rsidRPr="009E5255">
              <w:rPr>
                <w:color w:val="000000" w:themeColor="text1"/>
                <w:sz w:val="20"/>
                <w:szCs w:val="20"/>
                <w:lang w:eastAsia="en-GB"/>
              </w:rPr>
              <w:t>;</w:t>
            </w:r>
          </w:p>
          <w:p w14:paraId="534069A1" w14:textId="4BEAD199" w:rsidR="0053327C" w:rsidRPr="009E5255" w:rsidRDefault="00943A2B" w:rsidP="00641D7C">
            <w:pPr>
              <w:pStyle w:val="BodyText"/>
              <w:tabs>
                <w:tab w:val="left" w:pos="799"/>
                <w:tab w:val="left" w:pos="800"/>
              </w:tabs>
              <w:spacing w:before="0" w:after="0" w:line="240" w:lineRule="auto"/>
              <w:ind w:left="43" w:right="118"/>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GB"/>
              </w:rPr>
            </w:pP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590 \r \h </w:instrText>
            </w:r>
            <w:r w:rsidR="00557561" w:rsidRPr="009E5255">
              <w:rPr>
                <w:color w:val="000000" w:themeColor="text1"/>
                <w:sz w:val="20"/>
                <w:szCs w:val="20"/>
                <w:lang w:eastAsia="en-GB"/>
              </w:rPr>
              <w:instrText xml:space="preserve">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1.2</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598 \r \h </w:instrText>
            </w:r>
            <w:r w:rsidR="00557561" w:rsidRPr="009E5255">
              <w:rPr>
                <w:color w:val="000000" w:themeColor="text1"/>
                <w:sz w:val="20"/>
                <w:szCs w:val="20"/>
                <w:lang w:eastAsia="en-GB"/>
              </w:rPr>
              <w:instrText xml:space="preserve">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2.1</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00 \r \h </w:instrText>
            </w:r>
            <w:r w:rsidR="00557561" w:rsidRPr="009E5255">
              <w:rPr>
                <w:color w:val="000000" w:themeColor="text1"/>
                <w:sz w:val="20"/>
                <w:szCs w:val="20"/>
                <w:lang w:eastAsia="en-GB"/>
              </w:rPr>
              <w:instrText xml:space="preserve">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2.2</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02 \r \h </w:instrText>
            </w:r>
            <w:r w:rsidR="00557561" w:rsidRPr="009E5255">
              <w:rPr>
                <w:color w:val="000000" w:themeColor="text1"/>
                <w:sz w:val="20"/>
                <w:szCs w:val="20"/>
                <w:lang w:eastAsia="en-GB"/>
              </w:rPr>
              <w:instrText xml:space="preserve">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2.3</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3678 \r \h </w:instrText>
            </w:r>
            <w:r w:rsidR="00557561" w:rsidRPr="009E5255">
              <w:rPr>
                <w:color w:val="000000" w:themeColor="text1"/>
                <w:sz w:val="20"/>
                <w:szCs w:val="20"/>
                <w:lang w:eastAsia="en-GB"/>
              </w:rPr>
              <w:instrText xml:space="preserve">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5.1.1</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12 \r \h </w:instrText>
            </w:r>
            <w:r w:rsidR="00557561" w:rsidRPr="009E5255">
              <w:rPr>
                <w:color w:val="000000" w:themeColor="text1"/>
                <w:sz w:val="20"/>
                <w:szCs w:val="20"/>
                <w:lang w:eastAsia="en-GB"/>
              </w:rPr>
              <w:instrText xml:space="preserve">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1.2</w:t>
            </w:r>
            <w:r w:rsidRPr="009E5255">
              <w:rPr>
                <w:color w:val="000000" w:themeColor="text1"/>
                <w:sz w:val="20"/>
                <w:szCs w:val="20"/>
                <w:lang w:eastAsia="en-GB"/>
              </w:rPr>
              <w:fldChar w:fldCharType="end"/>
            </w:r>
            <w:r w:rsidRPr="009E5255">
              <w:rPr>
                <w:color w:val="000000" w:themeColor="text1"/>
                <w:sz w:val="20"/>
                <w:szCs w:val="20"/>
                <w:lang w:eastAsia="en-GB"/>
              </w:rPr>
              <w:t>;</w:t>
            </w:r>
            <w:r w:rsidR="004F36D0" w:rsidRPr="009E5255">
              <w:rPr>
                <w:color w:val="000000" w:themeColor="text1"/>
                <w:sz w:val="20"/>
                <w:szCs w:val="20"/>
                <w:lang w:eastAsia="en-GB"/>
              </w:rPr>
              <w:t xml:space="preserve"> </w:t>
            </w:r>
            <w:r w:rsidR="004F36D0" w:rsidRPr="009E5255">
              <w:rPr>
                <w:color w:val="000000" w:themeColor="text1"/>
                <w:sz w:val="20"/>
                <w:szCs w:val="20"/>
                <w:lang w:eastAsia="en-GB"/>
              </w:rPr>
              <w:fldChar w:fldCharType="begin"/>
            </w:r>
            <w:r w:rsidR="004F36D0" w:rsidRPr="009E5255">
              <w:rPr>
                <w:color w:val="000000" w:themeColor="text1"/>
                <w:sz w:val="20"/>
                <w:szCs w:val="20"/>
                <w:lang w:eastAsia="en-GB"/>
              </w:rPr>
              <w:instrText xml:space="preserve"> REF _Ref94252325 \r \h </w:instrText>
            </w:r>
            <w:r w:rsidR="00641D7C" w:rsidRPr="009E5255">
              <w:rPr>
                <w:color w:val="000000" w:themeColor="text1"/>
                <w:sz w:val="20"/>
                <w:szCs w:val="20"/>
                <w:lang w:eastAsia="en-GB"/>
              </w:rPr>
              <w:instrText xml:space="preserve"> \* MERGEFORMAT </w:instrText>
            </w:r>
            <w:r w:rsidR="004F36D0" w:rsidRPr="009E5255">
              <w:rPr>
                <w:color w:val="000000" w:themeColor="text1"/>
                <w:sz w:val="20"/>
                <w:szCs w:val="20"/>
                <w:lang w:eastAsia="en-GB"/>
              </w:rPr>
            </w:r>
            <w:r w:rsidR="004F36D0"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1.5</w:t>
            </w:r>
            <w:r w:rsidR="004F36D0"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1 \r \h </w:instrText>
            </w:r>
            <w:r w:rsidR="00557561" w:rsidRPr="009E5255">
              <w:rPr>
                <w:color w:val="000000" w:themeColor="text1"/>
                <w:sz w:val="20"/>
                <w:szCs w:val="20"/>
                <w:lang w:eastAsia="en-GB"/>
              </w:rPr>
              <w:instrText xml:space="preserve">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2</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6 \r \h </w:instrText>
            </w:r>
            <w:r w:rsidR="00557561" w:rsidRPr="009E5255">
              <w:rPr>
                <w:color w:val="000000" w:themeColor="text1"/>
                <w:sz w:val="20"/>
                <w:szCs w:val="20"/>
                <w:lang w:eastAsia="en-GB"/>
              </w:rPr>
              <w:instrText xml:space="preserve">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4</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8 \r \h </w:instrText>
            </w:r>
            <w:r w:rsidR="00557561" w:rsidRPr="009E5255">
              <w:rPr>
                <w:color w:val="000000" w:themeColor="text1"/>
                <w:sz w:val="20"/>
                <w:szCs w:val="20"/>
                <w:lang w:eastAsia="en-GB"/>
              </w:rPr>
              <w:instrText xml:space="preserve">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5</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9 \r \h </w:instrText>
            </w:r>
            <w:r w:rsidR="00557561" w:rsidRPr="009E5255">
              <w:rPr>
                <w:color w:val="000000" w:themeColor="text1"/>
                <w:sz w:val="20"/>
                <w:szCs w:val="20"/>
                <w:lang w:eastAsia="en-GB"/>
              </w:rPr>
              <w:instrText xml:space="preserve">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6</w:t>
            </w:r>
            <w:r w:rsidRPr="009E5255">
              <w:rPr>
                <w:color w:val="000000" w:themeColor="text1"/>
                <w:sz w:val="20"/>
                <w:szCs w:val="20"/>
                <w:lang w:eastAsia="en-GB"/>
              </w:rPr>
              <w:fldChar w:fldCharType="end"/>
            </w:r>
            <w:r w:rsidRPr="009E5255">
              <w:rPr>
                <w:color w:val="000000" w:themeColor="text1"/>
                <w:sz w:val="20"/>
                <w:szCs w:val="20"/>
                <w:lang w:eastAsia="en-GB"/>
              </w:rPr>
              <w:t>)</w:t>
            </w:r>
          </w:p>
        </w:tc>
      </w:tr>
      <w:tr w:rsidR="00BD2C95" w:rsidRPr="009E5255" w14:paraId="1B074D7F" w14:textId="77777777" w:rsidTr="00641D7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3590B8A3" w14:textId="77777777" w:rsidR="0053327C" w:rsidRPr="009E5255" w:rsidRDefault="0053327C" w:rsidP="00641D7C">
            <w:pPr>
              <w:spacing w:before="0" w:after="0" w:line="240" w:lineRule="auto"/>
              <w:rPr>
                <w:b w:val="0"/>
                <w:bCs/>
                <w:color w:val="000000" w:themeColor="text1"/>
                <w:sz w:val="20"/>
                <w:szCs w:val="20"/>
              </w:rPr>
            </w:pPr>
            <w:r w:rsidRPr="009E5255">
              <w:rPr>
                <w:rFonts w:eastAsia="Times New Roman"/>
                <w:b w:val="0"/>
                <w:color w:val="000000" w:themeColor="text1"/>
                <w:sz w:val="20"/>
                <w:szCs w:val="20"/>
                <w:lang w:eastAsia="en-GB"/>
              </w:rPr>
              <w:t>Patient access and safety</w:t>
            </w:r>
          </w:p>
        </w:tc>
        <w:tc>
          <w:tcPr>
            <w:tcW w:w="3799" w:type="dxa"/>
          </w:tcPr>
          <w:p w14:paraId="0C082534" w14:textId="77777777"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There is an ongoing need to ensure that Australian cancer patients continue to have access to quality cancer medicines.  Current co-payment arrangements result in some disparities for cancer patients, depending on the type and setting of care.  Access to Closing the Gap co-payment subsidies is unnecessarily complex and restricts participation in that measure by some Indigenous Australians.  </w:t>
            </w:r>
          </w:p>
          <w:p w14:paraId="2F87E328" w14:textId="77777777"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0B222FE7" w14:textId="017AE8E4"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Ensuring access to quality care for patients in non-metropolitan areas is critical; current arrangements for the funding and provision of cancer medicines may result in delays for patients in rural/remote areas and increased ‘costs’ to access care.  It is recognised that many of these issues relate to service provision and are beyond the scope of the Review.</w:t>
            </w:r>
          </w:p>
        </w:tc>
        <w:tc>
          <w:tcPr>
            <w:tcW w:w="3799" w:type="dxa"/>
          </w:tcPr>
          <w:p w14:paraId="22D7DF6F" w14:textId="77777777" w:rsidR="001A76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Short-term: Remove the distinction between public and private hospital prescribing to rationalise co-payments.</w:t>
            </w:r>
          </w:p>
          <w:p w14:paraId="1DCB4993" w14:textId="33CD9406" w:rsidR="001A76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Short-term: Expand the availability of Closing the Gap arrangements to all eligible Indigenous people accessing cancer medicines.</w:t>
            </w:r>
          </w:p>
          <w:p w14:paraId="3DB07022" w14:textId="77777777" w:rsidR="001A76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Short-term: Extend the current co-payment arrangements for EFC Schedule I medicines to Schedule II medicines to ensure patients are not differentially affected by co-payments.</w:t>
            </w:r>
          </w:p>
          <w:p w14:paraId="28C4FD48" w14:textId="6FD0F0BD" w:rsidR="005332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Medium-term: Conduct a system-wide consultation (State/Territory/Commonwealth Governments and peak cancer care/consumer organisations) to consider initiatives that may improve access to quality cancer care.  </w:t>
            </w:r>
          </w:p>
          <w:p w14:paraId="28356F40" w14:textId="77777777" w:rsidR="0053327C" w:rsidRPr="009E5255" w:rsidRDefault="0053327C" w:rsidP="00BD2C95">
            <w:pPr>
              <w:spacing w:before="0" w:after="0" w:line="240" w:lineRule="auto"/>
              <w:ind w:left="40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24F9B7A7" w14:textId="77777777" w:rsidR="0053327C" w:rsidRPr="009E5255" w:rsidRDefault="0053327C" w:rsidP="00B052A9">
            <w:pPr>
              <w:spacing w:before="0" w:after="0" w:line="240" w:lineRule="auto"/>
              <w:ind w:left="403"/>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lang w:eastAsia="en-GB"/>
              </w:rPr>
              <w:t>(see Sections 3.2.1; 5.2-5.4; 6.3.3)</w:t>
            </w:r>
          </w:p>
        </w:tc>
      </w:tr>
      <w:tr w:rsidR="00BD2C95" w:rsidRPr="009E5255" w14:paraId="309FE019" w14:textId="77777777" w:rsidTr="00641D7C">
        <w:trPr>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0234D416" w14:textId="77777777" w:rsidR="0053327C" w:rsidRPr="009E5255" w:rsidRDefault="0053327C" w:rsidP="00641D7C">
            <w:pPr>
              <w:spacing w:before="0" w:after="0" w:line="240" w:lineRule="auto"/>
              <w:rPr>
                <w:b w:val="0"/>
                <w:bCs/>
                <w:color w:val="000000" w:themeColor="text1"/>
                <w:sz w:val="20"/>
                <w:szCs w:val="20"/>
              </w:rPr>
            </w:pPr>
            <w:r w:rsidRPr="009E5255">
              <w:rPr>
                <w:rFonts w:eastAsia="Times New Roman"/>
                <w:b w:val="0"/>
                <w:color w:val="000000" w:themeColor="text1"/>
                <w:sz w:val="20"/>
                <w:szCs w:val="20"/>
                <w:lang w:eastAsia="en-GB"/>
              </w:rPr>
              <w:t>Standards</w:t>
            </w:r>
          </w:p>
        </w:tc>
        <w:tc>
          <w:tcPr>
            <w:tcW w:w="3799" w:type="dxa"/>
          </w:tcPr>
          <w:p w14:paraId="3FB90664" w14:textId="77777777"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 xml:space="preserve">Compliance with international and local standards for compounding, pharmacy and manufacturing practices are critical to the provision of safe and effective cancer medicines.  </w:t>
            </w:r>
          </w:p>
          <w:p w14:paraId="3836FF3A" w14:textId="77777777"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30EA16D5" w14:textId="6F3E8AD6"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TGA-licensed compounders currently adhere to PIC/S standards, as well as numerous state and territory-based standards, and are subject to annual audit of their practices.  Non-TGA licensed compounders generally adhere to guidelines as set out by the Pharmacy Board of Australia in compliance with the USP 797 standards</w:t>
            </w:r>
            <w:r w:rsidR="00A52A24" w:rsidRPr="009E5255">
              <w:rPr>
                <w:color w:val="000000" w:themeColor="text1"/>
                <w:sz w:val="20"/>
                <w:szCs w:val="20"/>
              </w:rPr>
              <w:t xml:space="preserve"> and</w:t>
            </w:r>
            <w:r w:rsidRPr="009E5255">
              <w:rPr>
                <w:color w:val="000000" w:themeColor="text1"/>
                <w:sz w:val="20"/>
                <w:szCs w:val="20"/>
              </w:rPr>
              <w:t xml:space="preserve"> are not subject to annual external audits.</w:t>
            </w:r>
          </w:p>
          <w:p w14:paraId="1F7ABD27" w14:textId="77777777"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42B7377E" w14:textId="77777777" w:rsidR="0053327C" w:rsidRPr="009E5255" w:rsidRDefault="0053327C" w:rsidP="00BD2C95">
            <w:pPr>
              <w:spacing w:before="0"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Over time, the gap between these sets of standards has narrowed; bringing the compliance activities of TGA-licensed and non-licensed compounders closer into alignment.</w:t>
            </w:r>
          </w:p>
        </w:tc>
        <w:tc>
          <w:tcPr>
            <w:tcW w:w="3799" w:type="dxa"/>
          </w:tcPr>
          <w:p w14:paraId="09D8AAB4" w14:textId="7ED52BDE" w:rsidR="0053327C" w:rsidRPr="009E5255" w:rsidRDefault="0053327C">
            <w:pPr>
              <w:pStyle w:val="BodyText"/>
              <w:numPr>
                <w:ilvl w:val="0"/>
                <w:numId w:val="32"/>
              </w:numPr>
              <w:tabs>
                <w:tab w:val="left" w:pos="799"/>
                <w:tab w:val="left" w:pos="800"/>
              </w:tabs>
              <w:autoSpaceDE w:val="0"/>
              <w:autoSpaceDN w:val="0"/>
              <w:spacing w:before="0" w:after="0" w:line="240" w:lineRule="auto"/>
              <w:ind w:left="343" w:right="251"/>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 xml:space="preserve">Short-term:  The Review reiterates the findings of the King Review (2017) and recommends the application of a nationally consistent set of standards to the compounding and supply of cancer medicines.  </w:t>
            </w:r>
            <w:r w:rsidR="00506296" w:rsidRPr="009E5255">
              <w:rPr>
                <w:color w:val="000000" w:themeColor="text1"/>
                <w:sz w:val="20"/>
                <w:szCs w:val="20"/>
              </w:rPr>
              <w:t>Those standards as they apply to compounding providers for the EFC should be clearly articulated.</w:t>
            </w:r>
          </w:p>
          <w:p w14:paraId="58196B45" w14:textId="77777777" w:rsidR="0053327C" w:rsidRPr="009E5255" w:rsidRDefault="0053327C" w:rsidP="00BD2C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4C951CDD" w14:textId="77777777" w:rsidR="0053327C" w:rsidRPr="009E5255" w:rsidRDefault="0053327C" w:rsidP="00BD2C95">
            <w:pPr>
              <w:spacing w:before="0" w:after="0" w:line="240" w:lineRule="auto"/>
              <w:ind w:left="40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181E741C" w14:textId="77777777" w:rsidR="009921F7" w:rsidRPr="009E5255" w:rsidRDefault="009921F7" w:rsidP="00BD2C95">
            <w:pPr>
              <w:spacing w:before="0" w:after="0" w:line="240" w:lineRule="auto"/>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6C7498B6" w14:textId="77777777" w:rsidR="009921F7" w:rsidRPr="009E5255" w:rsidRDefault="009921F7" w:rsidP="00BD2C95">
            <w:pPr>
              <w:spacing w:before="0" w:after="0" w:line="240" w:lineRule="auto"/>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16076B5E" w14:textId="77777777" w:rsidR="009921F7" w:rsidRPr="009E5255" w:rsidRDefault="009921F7" w:rsidP="00BD2C95">
            <w:pPr>
              <w:spacing w:before="0" w:after="0" w:line="240" w:lineRule="auto"/>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0A735DB0" w14:textId="77777777" w:rsidR="009921F7" w:rsidRPr="009E5255" w:rsidRDefault="009921F7" w:rsidP="00BD2C95">
            <w:pPr>
              <w:spacing w:before="0" w:after="0" w:line="240" w:lineRule="auto"/>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3AC5E462" w14:textId="77777777" w:rsidR="009921F7" w:rsidRPr="009E5255" w:rsidRDefault="009921F7" w:rsidP="00BD2C95">
            <w:pPr>
              <w:spacing w:before="0" w:after="0" w:line="240" w:lineRule="auto"/>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63374018" w14:textId="77777777" w:rsidR="009921F7" w:rsidRPr="009E5255" w:rsidRDefault="009921F7" w:rsidP="00BD2C95">
            <w:pPr>
              <w:spacing w:before="0" w:after="0" w:line="240" w:lineRule="auto"/>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54F323BA" w14:textId="77777777" w:rsidR="009921F7" w:rsidRPr="009E5255" w:rsidRDefault="009921F7" w:rsidP="00BD2C95">
            <w:pPr>
              <w:spacing w:before="0" w:after="0" w:line="240" w:lineRule="auto"/>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5D58DAFA" w14:textId="3DCE542C" w:rsidR="009921F7" w:rsidRPr="009E5255" w:rsidRDefault="009921F7" w:rsidP="00BD2C95">
            <w:pPr>
              <w:spacing w:before="0" w:after="0" w:line="240" w:lineRule="auto"/>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2F7FF5C0" w14:textId="77777777" w:rsidR="00200F50" w:rsidRPr="009E5255" w:rsidRDefault="00200F50" w:rsidP="00BD2C95">
            <w:pPr>
              <w:spacing w:before="0" w:after="0" w:line="240" w:lineRule="auto"/>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7CA1F502" w14:textId="309E7EE3" w:rsidR="00DF0136" w:rsidRPr="009E5255" w:rsidRDefault="0053327C" w:rsidP="00BD2C95">
            <w:pPr>
              <w:spacing w:before="0" w:after="0" w:line="240" w:lineRule="auto"/>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00DF0136" w:rsidRPr="009E5255">
              <w:rPr>
                <w:color w:val="000000" w:themeColor="text1"/>
                <w:sz w:val="20"/>
                <w:szCs w:val="20"/>
              </w:rPr>
              <w:fldChar w:fldCharType="begin"/>
            </w:r>
            <w:r w:rsidR="00DF0136" w:rsidRPr="009E5255">
              <w:rPr>
                <w:color w:val="000000" w:themeColor="text1"/>
                <w:sz w:val="20"/>
                <w:szCs w:val="20"/>
              </w:rPr>
              <w:instrText xml:space="preserve"> REF _Ref93053640 \r \h </w:instrText>
            </w:r>
            <w:r w:rsidR="00557561" w:rsidRPr="009E5255">
              <w:rPr>
                <w:color w:val="000000" w:themeColor="text1"/>
                <w:sz w:val="20"/>
                <w:szCs w:val="20"/>
              </w:rPr>
              <w:instrText xml:space="preserve"> \* MERGEFORMAT </w:instrText>
            </w:r>
            <w:r w:rsidR="00DF0136" w:rsidRPr="009E5255">
              <w:rPr>
                <w:color w:val="000000" w:themeColor="text1"/>
                <w:sz w:val="20"/>
                <w:szCs w:val="20"/>
              </w:rPr>
            </w:r>
            <w:r w:rsidR="00DF0136"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1</w:t>
            </w:r>
            <w:r w:rsidR="00DF0136" w:rsidRPr="009E5255">
              <w:rPr>
                <w:color w:val="000000" w:themeColor="text1"/>
                <w:sz w:val="20"/>
                <w:szCs w:val="20"/>
              </w:rPr>
              <w:fldChar w:fldCharType="end"/>
            </w:r>
            <w:r w:rsidR="00DF0136" w:rsidRPr="009E5255">
              <w:rPr>
                <w:color w:val="000000" w:themeColor="text1"/>
                <w:sz w:val="20"/>
                <w:szCs w:val="20"/>
              </w:rPr>
              <w:t>;</w:t>
            </w:r>
          </w:p>
          <w:p w14:paraId="68EEEA50" w14:textId="29C2612F" w:rsidR="0053327C" w:rsidRPr="009E5255" w:rsidRDefault="00DF0136" w:rsidP="00BD2C95">
            <w:pPr>
              <w:spacing w:before="0" w:after="0" w:line="240" w:lineRule="auto"/>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5255">
              <w:rPr>
                <w:color w:val="000000" w:themeColor="text1"/>
                <w:sz w:val="20"/>
                <w:szCs w:val="20"/>
              </w:rPr>
              <w:fldChar w:fldCharType="begin"/>
            </w:r>
            <w:r w:rsidRPr="009E5255">
              <w:rPr>
                <w:color w:val="000000" w:themeColor="text1"/>
                <w:sz w:val="20"/>
                <w:szCs w:val="20"/>
              </w:rPr>
              <w:instrText xml:space="preserve"> REF _Ref93055797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4</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802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6</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807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3</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814 \r \h </w:instrText>
            </w:r>
            <w:r w:rsidR="00557561" w:rsidRPr="009E5255">
              <w:rPr>
                <w:color w:val="000000" w:themeColor="text1"/>
                <w:sz w:val="20"/>
                <w:szCs w:val="20"/>
              </w:rPr>
              <w:instrText xml:space="preserve">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3.4</w:t>
            </w:r>
            <w:r w:rsidRPr="009E5255">
              <w:rPr>
                <w:color w:val="000000" w:themeColor="text1"/>
                <w:sz w:val="20"/>
                <w:szCs w:val="20"/>
              </w:rPr>
              <w:fldChar w:fldCharType="end"/>
            </w:r>
            <w:r w:rsidRPr="009E5255">
              <w:rPr>
                <w:color w:val="000000" w:themeColor="text1"/>
                <w:sz w:val="20"/>
                <w:szCs w:val="20"/>
              </w:rPr>
              <w:t>)</w:t>
            </w:r>
            <w:r w:rsidR="0053327C" w:rsidRPr="009E5255">
              <w:rPr>
                <w:color w:val="000000" w:themeColor="text1"/>
                <w:sz w:val="20"/>
                <w:szCs w:val="20"/>
              </w:rPr>
              <w:t xml:space="preserve"> </w:t>
            </w:r>
          </w:p>
        </w:tc>
      </w:tr>
      <w:tr w:rsidR="00BD2C95" w:rsidRPr="009E5255" w14:paraId="1FBD79AF" w14:textId="77777777" w:rsidTr="00641D7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0064DB2E" w14:textId="77777777" w:rsidR="0053327C" w:rsidRPr="009E5255" w:rsidRDefault="0053327C" w:rsidP="00641D7C">
            <w:pPr>
              <w:spacing w:before="0" w:after="0" w:line="240" w:lineRule="auto"/>
              <w:rPr>
                <w:rFonts w:eastAsia="Times New Roman"/>
                <w:b w:val="0"/>
                <w:bCs/>
                <w:color w:val="000000" w:themeColor="text1"/>
                <w:sz w:val="20"/>
                <w:szCs w:val="20"/>
                <w:lang w:eastAsia="en-GB"/>
              </w:rPr>
            </w:pPr>
            <w:r w:rsidRPr="009E5255">
              <w:rPr>
                <w:rFonts w:eastAsia="Times New Roman"/>
                <w:b w:val="0"/>
                <w:color w:val="000000" w:themeColor="text1"/>
                <w:sz w:val="20"/>
                <w:szCs w:val="20"/>
                <w:lang w:eastAsia="en-GB"/>
              </w:rPr>
              <w:t>Public vs</w:t>
            </w:r>
          </w:p>
          <w:p w14:paraId="38391AC0" w14:textId="77777777" w:rsidR="0053327C" w:rsidRPr="009E5255" w:rsidRDefault="0053327C" w:rsidP="00641D7C">
            <w:pPr>
              <w:spacing w:before="0" w:after="0" w:line="240" w:lineRule="auto"/>
              <w:rPr>
                <w:b w:val="0"/>
                <w:bCs/>
                <w:color w:val="000000" w:themeColor="text1"/>
                <w:sz w:val="20"/>
                <w:szCs w:val="20"/>
              </w:rPr>
            </w:pPr>
            <w:r w:rsidRPr="009E5255">
              <w:rPr>
                <w:rFonts w:eastAsia="Times New Roman"/>
                <w:b w:val="0"/>
                <w:bCs/>
                <w:color w:val="000000" w:themeColor="text1"/>
                <w:sz w:val="20"/>
                <w:szCs w:val="20"/>
                <w:lang w:eastAsia="en-GB"/>
              </w:rPr>
              <w:t>p</w:t>
            </w:r>
            <w:r w:rsidRPr="009E5255">
              <w:rPr>
                <w:rFonts w:eastAsia="Times New Roman"/>
                <w:b w:val="0"/>
                <w:color w:val="000000" w:themeColor="text1"/>
                <w:sz w:val="20"/>
                <w:szCs w:val="20"/>
                <w:lang w:eastAsia="en-GB"/>
              </w:rPr>
              <w:t>rivate</w:t>
            </w:r>
          </w:p>
        </w:tc>
        <w:tc>
          <w:tcPr>
            <w:tcW w:w="3799" w:type="dxa"/>
          </w:tcPr>
          <w:p w14:paraId="01C40395" w14:textId="77777777"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The current division of PBS item numbers between (s94) public and private hospital providers results in unnecessary complexity.  The associated administrative burden may adversely affect access for cancer patients, who commonly move between public and private settings.</w:t>
            </w:r>
          </w:p>
          <w:p w14:paraId="57CA2619" w14:textId="77777777"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0124650E" w14:textId="6CF13449" w:rsidR="0053327C" w:rsidRPr="009E5255" w:rsidRDefault="0053327C" w:rsidP="00BD2C95">
            <w:pPr>
              <w:spacing w:before="0"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With respect to EFC fees, there is no apparent basis </w:t>
            </w:r>
            <w:r w:rsidR="00506296" w:rsidRPr="009E5255">
              <w:rPr>
                <w:color w:val="000000" w:themeColor="text1"/>
                <w:sz w:val="20"/>
                <w:szCs w:val="20"/>
              </w:rPr>
              <w:t>for</w:t>
            </w:r>
            <w:r w:rsidRPr="009E5255">
              <w:rPr>
                <w:color w:val="000000" w:themeColor="text1"/>
                <w:sz w:val="20"/>
                <w:szCs w:val="20"/>
              </w:rPr>
              <w:t xml:space="preserve"> public hospital providers </w:t>
            </w:r>
            <w:r w:rsidR="00506296" w:rsidRPr="009E5255">
              <w:rPr>
                <w:color w:val="000000" w:themeColor="text1"/>
                <w:sz w:val="20"/>
                <w:szCs w:val="20"/>
              </w:rPr>
              <w:t>to</w:t>
            </w:r>
            <w:r w:rsidRPr="009E5255">
              <w:rPr>
                <w:color w:val="000000" w:themeColor="text1"/>
                <w:sz w:val="20"/>
                <w:szCs w:val="20"/>
              </w:rPr>
              <w:t xml:space="preserve"> be paid less than (s90) community and (s94) private hospital providers.   </w:t>
            </w:r>
          </w:p>
        </w:tc>
        <w:tc>
          <w:tcPr>
            <w:tcW w:w="3799" w:type="dxa"/>
          </w:tcPr>
          <w:p w14:paraId="2938C345" w14:textId="77777777" w:rsidR="001416B1"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Short-term: Remove the distinction between (s94) public and private hospital settings with respect to PBS item codes.</w:t>
            </w:r>
          </w:p>
          <w:p w14:paraId="316CDD37" w14:textId="7827C836" w:rsidR="0053327C" w:rsidRPr="009E5255" w:rsidRDefault="0053327C">
            <w:pPr>
              <w:pStyle w:val="BodyText"/>
              <w:numPr>
                <w:ilvl w:val="0"/>
                <w:numId w:val="32"/>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5255">
              <w:rPr>
                <w:color w:val="000000" w:themeColor="text1"/>
                <w:sz w:val="20"/>
                <w:szCs w:val="20"/>
              </w:rPr>
              <w:t xml:space="preserve">Short-term: Remove the distinction between (s94) public and private hospital providers with respect to the EFC fees paid for the supply of cancer medicines. </w:t>
            </w:r>
          </w:p>
          <w:p w14:paraId="2159199A" w14:textId="77777777" w:rsidR="001416B1" w:rsidRPr="009E5255" w:rsidRDefault="001416B1" w:rsidP="00BD2C95">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53AD1BEB" w14:textId="77777777" w:rsidR="001416B1" w:rsidRPr="009E5255" w:rsidRDefault="001416B1" w:rsidP="00BD2C95">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386F452C" w14:textId="1541FF49" w:rsidR="0053327C" w:rsidRPr="009E5255" w:rsidRDefault="0053327C" w:rsidP="00BD2C95">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lang w:eastAsia="en-GB"/>
              </w:rPr>
            </w:pPr>
            <w:r w:rsidRPr="009E5255">
              <w:rPr>
                <w:color w:val="000000" w:themeColor="text1"/>
                <w:sz w:val="20"/>
                <w:szCs w:val="20"/>
              </w:rPr>
              <w:t>(</w:t>
            </w:r>
            <w:r w:rsidRPr="009E5255">
              <w:rPr>
                <w:rFonts w:eastAsia="Times New Roman"/>
                <w:color w:val="000000" w:themeColor="text1"/>
                <w:sz w:val="20"/>
                <w:szCs w:val="20"/>
                <w:lang w:eastAsia="en-GB"/>
              </w:rPr>
              <w:t>see Sections</w:t>
            </w:r>
            <w:r w:rsidR="00DD6A29" w:rsidRPr="009E5255">
              <w:rPr>
                <w:rFonts w:eastAsia="Times New Roman"/>
                <w:color w:val="000000" w:themeColor="text1"/>
                <w:sz w:val="20"/>
                <w:szCs w:val="20"/>
                <w:lang w:eastAsia="en-GB"/>
              </w:rPr>
              <w:t xml:space="preserve"> </w:t>
            </w:r>
            <w:r w:rsidR="00DD6A29" w:rsidRPr="009E5255">
              <w:rPr>
                <w:rFonts w:eastAsia="Times New Roman"/>
                <w:color w:val="000000" w:themeColor="text1"/>
                <w:sz w:val="20"/>
                <w:szCs w:val="20"/>
                <w:lang w:eastAsia="en-GB"/>
              </w:rPr>
              <w:fldChar w:fldCharType="begin"/>
            </w:r>
            <w:r w:rsidR="00DD6A29" w:rsidRPr="009E5255">
              <w:rPr>
                <w:rFonts w:eastAsia="Times New Roman"/>
                <w:color w:val="000000" w:themeColor="text1"/>
                <w:sz w:val="20"/>
                <w:szCs w:val="20"/>
                <w:lang w:eastAsia="en-GB"/>
              </w:rPr>
              <w:instrText xml:space="preserve"> REF _Ref93053640 \r \h </w:instrText>
            </w:r>
            <w:r w:rsidR="00557561" w:rsidRPr="009E5255">
              <w:rPr>
                <w:rFonts w:eastAsia="Times New Roman"/>
                <w:color w:val="000000" w:themeColor="text1"/>
                <w:sz w:val="20"/>
                <w:szCs w:val="20"/>
                <w:lang w:eastAsia="en-GB"/>
              </w:rPr>
              <w:instrText xml:space="preserve"> \* MERGEFORMAT </w:instrText>
            </w:r>
            <w:r w:rsidR="00DD6A29" w:rsidRPr="009E5255">
              <w:rPr>
                <w:rFonts w:eastAsia="Times New Roman"/>
                <w:color w:val="000000" w:themeColor="text1"/>
                <w:sz w:val="20"/>
                <w:szCs w:val="20"/>
                <w:lang w:eastAsia="en-GB"/>
              </w:rPr>
            </w:r>
            <w:r w:rsidR="00DD6A29"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4.1.1</w:t>
            </w:r>
            <w:r w:rsidR="00DD6A29" w:rsidRPr="009E5255">
              <w:rPr>
                <w:rFonts w:eastAsia="Times New Roman"/>
                <w:color w:val="000000" w:themeColor="text1"/>
                <w:sz w:val="20"/>
                <w:szCs w:val="20"/>
                <w:lang w:eastAsia="en-GB"/>
              </w:rPr>
              <w:fldChar w:fldCharType="end"/>
            </w:r>
            <w:r w:rsidR="00DD6A29" w:rsidRPr="009E5255">
              <w:rPr>
                <w:rFonts w:eastAsia="Times New Roman"/>
                <w:color w:val="000000" w:themeColor="text1"/>
                <w:sz w:val="20"/>
                <w:szCs w:val="20"/>
                <w:lang w:eastAsia="en-GB"/>
              </w:rPr>
              <w:t xml:space="preserve">; </w:t>
            </w:r>
            <w:r w:rsidR="00DD6A29" w:rsidRPr="009E5255">
              <w:rPr>
                <w:rFonts w:eastAsia="Times New Roman"/>
                <w:color w:val="000000" w:themeColor="text1"/>
                <w:sz w:val="20"/>
                <w:szCs w:val="20"/>
                <w:lang w:eastAsia="en-GB"/>
              </w:rPr>
              <w:fldChar w:fldCharType="begin"/>
            </w:r>
            <w:r w:rsidR="00DD6A29" w:rsidRPr="009E5255">
              <w:rPr>
                <w:rFonts w:eastAsia="Times New Roman"/>
                <w:color w:val="000000" w:themeColor="text1"/>
                <w:sz w:val="20"/>
                <w:szCs w:val="20"/>
                <w:lang w:eastAsia="en-GB"/>
              </w:rPr>
              <w:instrText xml:space="preserve"> REF _Ref93055875 \r \h </w:instrText>
            </w:r>
            <w:r w:rsidR="00557561" w:rsidRPr="009E5255">
              <w:rPr>
                <w:rFonts w:eastAsia="Times New Roman"/>
                <w:color w:val="000000" w:themeColor="text1"/>
                <w:sz w:val="20"/>
                <w:szCs w:val="20"/>
                <w:lang w:eastAsia="en-GB"/>
              </w:rPr>
              <w:instrText xml:space="preserve"> \* MERGEFORMAT </w:instrText>
            </w:r>
            <w:r w:rsidR="00DD6A29" w:rsidRPr="009E5255">
              <w:rPr>
                <w:rFonts w:eastAsia="Times New Roman"/>
                <w:color w:val="000000" w:themeColor="text1"/>
                <w:sz w:val="20"/>
                <w:szCs w:val="20"/>
                <w:lang w:eastAsia="en-GB"/>
              </w:rPr>
            </w:r>
            <w:r w:rsidR="00DD6A29"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4.1.5</w:t>
            </w:r>
            <w:r w:rsidR="00DD6A29" w:rsidRPr="009E5255">
              <w:rPr>
                <w:rFonts w:eastAsia="Times New Roman"/>
                <w:color w:val="000000" w:themeColor="text1"/>
                <w:sz w:val="20"/>
                <w:szCs w:val="20"/>
                <w:lang w:eastAsia="en-GB"/>
              </w:rPr>
              <w:fldChar w:fldCharType="end"/>
            </w:r>
            <w:r w:rsidR="00DD6A29" w:rsidRPr="009E5255">
              <w:rPr>
                <w:rFonts w:eastAsia="Times New Roman"/>
                <w:color w:val="000000" w:themeColor="text1"/>
                <w:sz w:val="20"/>
                <w:szCs w:val="20"/>
                <w:lang w:eastAsia="en-GB"/>
              </w:rPr>
              <w:t xml:space="preserve">; </w:t>
            </w:r>
            <w:r w:rsidR="00DD6A29" w:rsidRPr="009E5255">
              <w:rPr>
                <w:rFonts w:eastAsia="Times New Roman"/>
                <w:color w:val="000000" w:themeColor="text1"/>
                <w:sz w:val="20"/>
                <w:szCs w:val="20"/>
                <w:lang w:eastAsia="en-GB"/>
              </w:rPr>
              <w:fldChar w:fldCharType="begin"/>
            </w:r>
            <w:r w:rsidR="00DD6A29" w:rsidRPr="009E5255">
              <w:rPr>
                <w:rFonts w:eastAsia="Times New Roman"/>
                <w:color w:val="000000" w:themeColor="text1"/>
                <w:sz w:val="20"/>
                <w:szCs w:val="20"/>
                <w:lang w:eastAsia="en-GB"/>
              </w:rPr>
              <w:instrText xml:space="preserve"> REF _Ref93055880 \r \h </w:instrText>
            </w:r>
            <w:r w:rsidR="00557561" w:rsidRPr="009E5255">
              <w:rPr>
                <w:rFonts w:eastAsia="Times New Roman"/>
                <w:color w:val="000000" w:themeColor="text1"/>
                <w:sz w:val="20"/>
                <w:szCs w:val="20"/>
                <w:lang w:eastAsia="en-GB"/>
              </w:rPr>
              <w:instrText xml:space="preserve"> \* MERGEFORMAT </w:instrText>
            </w:r>
            <w:r w:rsidR="00DD6A29" w:rsidRPr="009E5255">
              <w:rPr>
                <w:rFonts w:eastAsia="Times New Roman"/>
                <w:color w:val="000000" w:themeColor="text1"/>
                <w:sz w:val="20"/>
                <w:szCs w:val="20"/>
                <w:lang w:eastAsia="en-GB"/>
              </w:rPr>
            </w:r>
            <w:r w:rsidR="00DD6A29"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5.1.2</w:t>
            </w:r>
            <w:r w:rsidR="00DD6A29" w:rsidRPr="009E5255">
              <w:rPr>
                <w:rFonts w:eastAsia="Times New Roman"/>
                <w:color w:val="000000" w:themeColor="text1"/>
                <w:sz w:val="20"/>
                <w:szCs w:val="20"/>
                <w:lang w:eastAsia="en-GB"/>
              </w:rPr>
              <w:fldChar w:fldCharType="end"/>
            </w:r>
            <w:r w:rsidR="00DD6A29" w:rsidRPr="009E5255">
              <w:rPr>
                <w:rFonts w:eastAsia="Times New Roman"/>
                <w:color w:val="000000" w:themeColor="text1"/>
                <w:sz w:val="20"/>
                <w:szCs w:val="20"/>
                <w:lang w:eastAsia="en-GB"/>
              </w:rPr>
              <w:t xml:space="preserve">; </w:t>
            </w:r>
            <w:r w:rsidR="00DD6A29" w:rsidRPr="009E5255">
              <w:rPr>
                <w:rFonts w:eastAsia="Times New Roman"/>
                <w:color w:val="000000" w:themeColor="text1"/>
                <w:sz w:val="20"/>
                <w:szCs w:val="20"/>
                <w:lang w:eastAsia="en-GB"/>
              </w:rPr>
              <w:fldChar w:fldCharType="begin"/>
            </w:r>
            <w:r w:rsidR="00DD6A29" w:rsidRPr="009E5255">
              <w:rPr>
                <w:rFonts w:eastAsia="Times New Roman"/>
                <w:color w:val="000000" w:themeColor="text1"/>
                <w:sz w:val="20"/>
                <w:szCs w:val="20"/>
                <w:lang w:eastAsia="en-GB"/>
              </w:rPr>
              <w:instrText xml:space="preserve"> REF _Ref93055889 \r \h </w:instrText>
            </w:r>
            <w:r w:rsidR="00557561" w:rsidRPr="009E5255">
              <w:rPr>
                <w:rFonts w:eastAsia="Times New Roman"/>
                <w:color w:val="000000" w:themeColor="text1"/>
                <w:sz w:val="20"/>
                <w:szCs w:val="20"/>
                <w:lang w:eastAsia="en-GB"/>
              </w:rPr>
              <w:instrText xml:space="preserve"> \* MERGEFORMAT </w:instrText>
            </w:r>
            <w:r w:rsidR="00DD6A29" w:rsidRPr="009E5255">
              <w:rPr>
                <w:rFonts w:eastAsia="Times New Roman"/>
                <w:color w:val="000000" w:themeColor="text1"/>
                <w:sz w:val="20"/>
                <w:szCs w:val="20"/>
                <w:lang w:eastAsia="en-GB"/>
              </w:rPr>
            </w:r>
            <w:r w:rsidR="00DD6A29"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6.3.3</w:t>
            </w:r>
            <w:r w:rsidR="00DD6A29" w:rsidRPr="009E5255">
              <w:rPr>
                <w:rFonts w:eastAsia="Times New Roman"/>
                <w:color w:val="000000" w:themeColor="text1"/>
                <w:sz w:val="20"/>
                <w:szCs w:val="20"/>
                <w:lang w:eastAsia="en-GB"/>
              </w:rPr>
              <w:fldChar w:fldCharType="end"/>
            </w:r>
            <w:r w:rsidR="00DD6A29" w:rsidRPr="009E5255">
              <w:rPr>
                <w:rFonts w:eastAsia="Times New Roman"/>
                <w:color w:val="000000" w:themeColor="text1"/>
                <w:sz w:val="20"/>
                <w:szCs w:val="20"/>
                <w:lang w:eastAsia="en-GB"/>
              </w:rPr>
              <w:t>)</w:t>
            </w:r>
          </w:p>
        </w:tc>
      </w:tr>
    </w:tbl>
    <w:p w14:paraId="42F1FA1A" w14:textId="77777777" w:rsidR="0053327C" w:rsidRPr="009E5255" w:rsidRDefault="0053327C" w:rsidP="009921F7">
      <w:pPr>
        <w:spacing w:before="240" w:after="0" w:line="240" w:lineRule="auto"/>
        <w:ind w:left="1134" w:hanging="1134"/>
        <w:rPr>
          <w:sz w:val="18"/>
          <w:szCs w:val="18"/>
        </w:rPr>
      </w:pPr>
      <w:r w:rsidRPr="009E5255">
        <w:rPr>
          <w:sz w:val="18"/>
          <w:szCs w:val="18"/>
        </w:rPr>
        <w:t>Abbreviations:</w:t>
      </w:r>
      <w:r w:rsidRPr="009E5255">
        <w:rPr>
          <w:sz w:val="18"/>
          <w:szCs w:val="18"/>
        </w:rPr>
        <w:tab/>
        <w:t>EFC, Efficient Funding of Chemotherapy; PBAC, Pharmaceutical Benefits Advisory Committee; PBS, Pharmaceutical Benefits Scheme; PIC/S, Pharmaceutical Inspection Co-operation Scheme; TGA, Therapeutic Goods Administration; USP, United States Pharmacopeia.</w:t>
      </w:r>
    </w:p>
    <w:p w14:paraId="4AAA99F2" w14:textId="48D36D31" w:rsidR="004E154F" w:rsidRPr="009E5255" w:rsidRDefault="004E154F" w:rsidP="0053327C">
      <w:r w:rsidRPr="009E5255">
        <w:br w:type="page"/>
      </w:r>
    </w:p>
    <w:p w14:paraId="4D1BE653" w14:textId="488C5520" w:rsidR="00B371F6" w:rsidRPr="009E5255" w:rsidRDefault="00F61E5B" w:rsidP="00783598">
      <w:pPr>
        <w:pStyle w:val="Heading1"/>
      </w:pPr>
      <w:bookmarkStart w:id="54" w:name="_Toc144886204"/>
      <w:r w:rsidRPr="009E5255">
        <w:t>Background to the Review</w:t>
      </w:r>
      <w:bookmarkEnd w:id="48"/>
      <w:bookmarkEnd w:id="49"/>
      <w:bookmarkEnd w:id="54"/>
    </w:p>
    <w:p w14:paraId="07ECA7D6" w14:textId="6F760AA3" w:rsidR="00783598" w:rsidRPr="009E5255" w:rsidRDefault="00783598" w:rsidP="00783598">
      <w:r w:rsidRPr="009E5255">
        <w:t>The Efficient Funding of Chemotherapy (EFC) arrangements were established in 2011 through the National Health (Efficient Funding of Chemotherapy</w:t>
      </w:r>
      <w:r w:rsidR="00B54F4D" w:rsidRPr="009E5255">
        <w:t>)</w:t>
      </w:r>
      <w:r w:rsidRPr="009E5255">
        <w:t xml:space="preserve"> Special Arrangement 2011 (C</w:t>
      </w:r>
      <w:r w:rsidR="00947CC9" w:rsidRPr="009E5255">
        <w:rPr>
          <w:vertAlign w:val="superscript"/>
        </w:rPr>
        <w:t>th</w:t>
      </w:r>
      <w:r w:rsidRPr="009E5255">
        <w:t>)</w:t>
      </w:r>
      <w:r w:rsidR="0048472F" w:rsidRPr="009E5255">
        <w:t xml:space="preserve">.  </w:t>
      </w:r>
      <w:r w:rsidRPr="009E5255">
        <w:t xml:space="preserve">Recognising the specialist </w:t>
      </w:r>
      <w:r w:rsidR="009250E9" w:rsidRPr="009E5255">
        <w:t>requirements</w:t>
      </w:r>
      <w:r w:rsidRPr="009E5255">
        <w:t xml:space="preserve"> of cancer </w:t>
      </w:r>
      <w:r w:rsidR="009250E9" w:rsidRPr="009E5255">
        <w:t>care</w:t>
      </w:r>
      <w:r w:rsidRPr="009E5255">
        <w:t xml:space="preserve">, the EFC program provides funding through the Pharmaceutical Benefits Scheme (PBS) for the supply and preparation of infusible cancer medicines </w:t>
      </w:r>
      <w:r w:rsidR="00072F16" w:rsidRPr="009E5255">
        <w:t xml:space="preserve">that require compounding on an individual patient-basis, as well as </w:t>
      </w:r>
      <w:r w:rsidR="001E3AEB" w:rsidRPr="009E5255">
        <w:t xml:space="preserve">for </w:t>
      </w:r>
      <w:r w:rsidR="00072F16" w:rsidRPr="009E5255">
        <w:t>a number of</w:t>
      </w:r>
      <w:r w:rsidRPr="009E5255">
        <w:t xml:space="preserve"> </w:t>
      </w:r>
      <w:r w:rsidR="00072F16" w:rsidRPr="009E5255">
        <w:t>related</w:t>
      </w:r>
      <w:r w:rsidRPr="009E5255">
        <w:t xml:space="preserve"> </w:t>
      </w:r>
      <w:r w:rsidR="001E3AEB" w:rsidRPr="009E5255">
        <w:t>benefits</w:t>
      </w:r>
      <w:r w:rsidRPr="009E5255">
        <w:t>, including antiemetic</w:t>
      </w:r>
      <w:r w:rsidR="000E73FB" w:rsidRPr="009E5255">
        <w:t>s</w:t>
      </w:r>
      <w:r w:rsidRPr="009E5255">
        <w:t xml:space="preserve"> and immunostimulant</w:t>
      </w:r>
      <w:r w:rsidR="000E73FB" w:rsidRPr="009E5255">
        <w:t>s</w:t>
      </w:r>
      <w:r w:rsidR="0048472F" w:rsidRPr="009E5255">
        <w:t xml:space="preserve">.  </w:t>
      </w:r>
      <w:r w:rsidR="00072F16" w:rsidRPr="009E5255">
        <w:t xml:space="preserve">The EFC </w:t>
      </w:r>
      <w:r w:rsidR="002551C7" w:rsidRPr="009E5255">
        <w:t xml:space="preserve">program </w:t>
      </w:r>
      <w:r w:rsidR="00072F16" w:rsidRPr="009E5255">
        <w:t>aims to facilitate patient access to high-quality cancer medicines while minimising costs to Government</w:t>
      </w:r>
      <w:r w:rsidR="00BB32DA" w:rsidRPr="009E5255">
        <w:t xml:space="preserve"> </w:t>
      </w:r>
      <w:r w:rsidR="00BB32DA" w:rsidRPr="009E5255">
        <w:fldChar w:fldCharType="begin"/>
      </w:r>
      <w:r w:rsidR="00BB32DA" w:rsidRPr="009E5255">
        <w:instrText xml:space="preserve"> ADDIN EN.CITE &lt;EndNote&gt;&lt;Cite&gt;&lt;Author&gt;Australian Government&lt;/Author&gt;&lt;Year&gt;2021&lt;/Year&gt;&lt;RecNum&gt;10523&lt;/RecNum&gt;&lt;DisplayText&gt;[1]&lt;/DisplayText&gt;&lt;record&gt;&lt;rec-number&gt;10523&lt;/rec-number&gt;&lt;foreign-keys&gt;&lt;key app="EN" db-id="etpte9adcdfve1eerz5pws2fvps522ds5svf" timestamp="1652739906" guid="34a9d27e-e6d8-41a2-af30-1459dd092857"&gt;10523&lt;/key&gt;&lt;/foreign-keys&gt;&lt;ref-type name="Report"&gt;27&lt;/ref-type&gt;&lt;contributors&gt;&lt;authors&gt;&lt;author&gt;Australian Government,&lt;/author&gt;&lt;/authors&gt;&lt;tertiary-authors&gt;&lt;author&gt;Australian Government,, Department of Health&lt;/author&gt;&lt;/tertiary-authors&gt;&lt;/contributors&gt;&lt;titles&gt;&lt;title&gt;Efficient Funding of Chemotherapy Program&lt;/title&gt;&lt;/titles&gt;&lt;dates&gt;&lt;year&gt;2021&lt;/year&gt;&lt;/dates&gt;&lt;pub-location&gt;Canberra&lt;/pub-location&gt;&lt;urls&gt;&lt;/urls&gt;&lt;/record&gt;&lt;/Cite&gt;&lt;/EndNote&gt;</w:instrText>
      </w:r>
      <w:r w:rsidR="00BB32DA" w:rsidRPr="009E5255">
        <w:fldChar w:fldCharType="separate"/>
      </w:r>
      <w:r w:rsidR="00BB32DA" w:rsidRPr="009E5255">
        <w:rPr>
          <w:noProof/>
        </w:rPr>
        <w:t>[1]</w:t>
      </w:r>
      <w:r w:rsidR="00BB32DA" w:rsidRPr="009E5255">
        <w:fldChar w:fldCharType="end"/>
      </w:r>
      <w:r w:rsidR="00072F16" w:rsidRPr="009E5255">
        <w:t>.</w:t>
      </w:r>
    </w:p>
    <w:p w14:paraId="5CC7D87C" w14:textId="4304AABA" w:rsidR="002B31BE" w:rsidRPr="009E5255" w:rsidRDefault="008363F6" w:rsidP="002B31BE">
      <w:r w:rsidRPr="009E5255">
        <w:t xml:space="preserve">In the 2020-21 Commonwealth budget, </w:t>
      </w:r>
      <w:r w:rsidR="004E64E1" w:rsidRPr="009E5255">
        <w:t xml:space="preserve">the </w:t>
      </w:r>
      <w:r w:rsidRPr="009E5255">
        <w:t xml:space="preserve">Government announced a Review of the EFC program to investigate </w:t>
      </w:r>
      <w:r w:rsidR="00427ED6" w:rsidRPr="009E5255">
        <w:t xml:space="preserve">the </w:t>
      </w:r>
      <w:r w:rsidR="001A79DF" w:rsidRPr="009E5255">
        <w:t>current processes involved in the production, distribution</w:t>
      </w:r>
      <w:r w:rsidRPr="009E5255">
        <w:t xml:space="preserve">, preparation and administration of </w:t>
      </w:r>
      <w:r w:rsidR="002551C7" w:rsidRPr="009E5255">
        <w:t>cancer</w:t>
      </w:r>
      <w:r w:rsidR="001A79DF" w:rsidRPr="009E5255">
        <w:t xml:space="preserve"> medicines </w:t>
      </w:r>
      <w:r w:rsidR="002551C7" w:rsidRPr="009E5255">
        <w:t>provided through the</w:t>
      </w:r>
      <w:r w:rsidR="001A79DF" w:rsidRPr="009E5255">
        <w:t xml:space="preserve"> EFC</w:t>
      </w:r>
      <w:r w:rsidRPr="009E5255">
        <w:t>, and</w:t>
      </w:r>
      <w:r w:rsidR="001A79DF" w:rsidRPr="009E5255">
        <w:t xml:space="preserve"> to identify whether </w:t>
      </w:r>
      <w:r w:rsidR="00427ED6" w:rsidRPr="009E5255">
        <w:t xml:space="preserve">those </w:t>
      </w:r>
      <w:r w:rsidR="001A79DF" w:rsidRPr="009E5255">
        <w:t xml:space="preserve">arrangements may be </w:t>
      </w:r>
      <w:r w:rsidRPr="009E5255">
        <w:t>enhanced</w:t>
      </w:r>
      <w:r w:rsidR="001A79DF" w:rsidRPr="009E5255">
        <w:t xml:space="preserve"> to improve </w:t>
      </w:r>
      <w:r w:rsidR="00427ED6" w:rsidRPr="009E5255">
        <w:t xml:space="preserve">program </w:t>
      </w:r>
      <w:r w:rsidR="001A79DF" w:rsidRPr="009E5255">
        <w:t xml:space="preserve">efficiency and </w:t>
      </w:r>
      <w:r w:rsidRPr="009E5255">
        <w:t xml:space="preserve">patient </w:t>
      </w:r>
      <w:r w:rsidR="001A79DF" w:rsidRPr="009E5255">
        <w:t>access</w:t>
      </w:r>
      <w:r w:rsidR="00427ED6" w:rsidRPr="009E5255">
        <w:t xml:space="preserve"> to medicines</w:t>
      </w:r>
      <w:r w:rsidRPr="009E5255">
        <w:t xml:space="preserve"> </w:t>
      </w:r>
      <w:r w:rsidRPr="009E5255">
        <w:fldChar w:fldCharType="begin"/>
      </w:r>
      <w:r w:rsidR="00BB32DA" w:rsidRPr="009E5255">
        <w:instrText xml:space="preserve"> ADDIN EN.CITE &lt;EndNote&gt;&lt;Cite&gt;&lt;Author&gt;Australian Government&lt;/Author&gt;&lt;Year&gt;2021&lt;/Year&gt;&lt;RecNum&gt;10534&lt;/RecNum&gt;&lt;DisplayText&gt;[2]&lt;/DisplayText&gt;&lt;record&gt;&lt;rec-number&gt;10534&lt;/rec-number&gt;&lt;foreign-keys&gt;&lt;key app="EN" db-id="etpte9adcdfve1eerz5pws2fvps522ds5svf" timestamp="1652739906" guid="f34b2fa7-c17e-4cf5-ac82-c0881ec8eda1"&gt;10534&lt;/key&gt;&lt;/foreign-keys&gt;&lt;ref-type name="Report"&gt;27&lt;/ref-type&gt;&lt;contributors&gt;&lt;authors&gt;&lt;author&gt;Australian Government,&lt;/author&gt;&lt;/authors&gt;&lt;tertiary-authors&gt;&lt;author&gt;Australian Government,, Department of Health&lt;/author&gt;&lt;/tertiary-authors&gt;&lt;/contributors&gt;&lt;titles&gt;&lt;title&gt;Review of the Efficient Funding of Chemotherapy (EFC) program. Discussion paper and Call for submissions&lt;/title&gt;&lt;/titles&gt;&lt;dates&gt;&lt;year&gt;2021&lt;/year&gt;&lt;/dates&gt;&lt;pub-location&gt;Canberra&lt;/pub-location&gt;&lt;urls&gt;&lt;/urls&gt;&lt;access-date&gt;7 October 2021&lt;/access-date&gt;&lt;/record&gt;&lt;/Cite&gt;&lt;/EndNote&gt;</w:instrText>
      </w:r>
      <w:r w:rsidRPr="009E5255">
        <w:fldChar w:fldCharType="separate"/>
      </w:r>
      <w:r w:rsidR="00A306B9" w:rsidRPr="009E5255">
        <w:rPr>
          <w:noProof/>
        </w:rPr>
        <w:t>[2]</w:t>
      </w:r>
      <w:r w:rsidRPr="009E5255">
        <w:fldChar w:fldCharType="end"/>
      </w:r>
      <w:r w:rsidR="0048472F" w:rsidRPr="009E5255">
        <w:t xml:space="preserve">.  </w:t>
      </w:r>
      <w:r w:rsidR="00731F0A" w:rsidRPr="009E5255">
        <w:t>T</w:t>
      </w:r>
      <w:r w:rsidR="002B31BE" w:rsidRPr="009E5255">
        <w:t xml:space="preserve">he Review </w:t>
      </w:r>
      <w:r w:rsidR="00FA2F8E" w:rsidRPr="009E5255">
        <w:t>was</w:t>
      </w:r>
      <w:r w:rsidR="00C36E55" w:rsidRPr="009E5255">
        <w:t xml:space="preserve"> </w:t>
      </w:r>
      <w:r w:rsidR="002B5D7C" w:rsidRPr="009E5255">
        <w:t>tasked to</w:t>
      </w:r>
      <w:r w:rsidR="002B31BE" w:rsidRPr="009E5255">
        <w:t xml:space="preserve"> </w:t>
      </w:r>
      <w:r w:rsidR="003A24C9" w:rsidRPr="009E5255">
        <w:t>consider</w:t>
      </w:r>
      <w:r w:rsidR="00900D13" w:rsidRPr="009E5255">
        <w:t xml:space="preserve"> the</w:t>
      </w:r>
      <w:r w:rsidR="002B31BE" w:rsidRPr="009E5255">
        <w:t>:</w:t>
      </w:r>
    </w:p>
    <w:p w14:paraId="722A6FC1" w14:textId="77777777" w:rsidR="00332BE2" w:rsidRPr="009E5255" w:rsidRDefault="00900D13" w:rsidP="005A2B78">
      <w:pPr>
        <w:pStyle w:val="ListParagraph"/>
        <w:rPr>
          <w:lang w:val="en-AU"/>
        </w:rPr>
      </w:pPr>
      <w:r w:rsidRPr="009E5255">
        <w:rPr>
          <w:lang w:val="en-AU"/>
        </w:rPr>
        <w:t>A</w:t>
      </w:r>
      <w:r w:rsidR="002B31BE" w:rsidRPr="009E5255">
        <w:rPr>
          <w:lang w:val="en-AU"/>
        </w:rPr>
        <w:t>ppropriateness of the EFC</w:t>
      </w:r>
      <w:r w:rsidRPr="009E5255">
        <w:rPr>
          <w:lang w:val="en-AU"/>
        </w:rPr>
        <w:t>’s</w:t>
      </w:r>
      <w:r w:rsidR="002B31BE" w:rsidRPr="009E5255">
        <w:rPr>
          <w:lang w:val="en-AU"/>
        </w:rPr>
        <w:t xml:space="preserve"> fee structure with respect to the cost of compounding</w:t>
      </w:r>
      <w:r w:rsidR="0052605F" w:rsidRPr="009E5255">
        <w:rPr>
          <w:lang w:val="en-AU"/>
        </w:rPr>
        <w:t xml:space="preserve">, </w:t>
      </w:r>
      <w:r w:rsidR="002B31BE" w:rsidRPr="009E5255">
        <w:rPr>
          <w:lang w:val="en-AU"/>
        </w:rPr>
        <w:t>including operational costs in relation to compounding in facilities</w:t>
      </w:r>
      <w:r w:rsidR="0052605F" w:rsidRPr="009E5255">
        <w:rPr>
          <w:lang w:val="en-AU"/>
        </w:rPr>
        <w:t xml:space="preserve"> licensed by the Therapeutic Goods Administration (TGA</w:t>
      </w:r>
      <w:r w:rsidR="002B31BE" w:rsidRPr="009E5255">
        <w:rPr>
          <w:lang w:val="en-AU"/>
        </w:rPr>
        <w:t>)</w:t>
      </w:r>
      <w:r w:rsidRPr="009E5255">
        <w:rPr>
          <w:lang w:val="en-AU"/>
        </w:rPr>
        <w:t>;</w:t>
      </w:r>
    </w:p>
    <w:p w14:paraId="0F5B2B33" w14:textId="615AC452" w:rsidR="002B31BE" w:rsidRPr="009E5255" w:rsidRDefault="002B31BE" w:rsidP="005A2B78">
      <w:pPr>
        <w:pStyle w:val="ListParagraph"/>
        <w:rPr>
          <w:lang w:val="en-AU"/>
        </w:rPr>
      </w:pPr>
      <w:r w:rsidRPr="009E5255">
        <w:rPr>
          <w:lang w:val="en-AU"/>
        </w:rPr>
        <w:t xml:space="preserve">Administrative burden associated with the claiming and </w:t>
      </w:r>
      <w:r w:rsidR="00900D13" w:rsidRPr="009E5255">
        <w:rPr>
          <w:lang w:val="en-AU"/>
        </w:rPr>
        <w:t>receipt of</w:t>
      </w:r>
      <w:r w:rsidRPr="009E5255">
        <w:rPr>
          <w:lang w:val="en-AU"/>
        </w:rPr>
        <w:t xml:space="preserve"> payment for </w:t>
      </w:r>
      <w:r w:rsidR="00900D13" w:rsidRPr="009E5255">
        <w:rPr>
          <w:lang w:val="en-AU"/>
        </w:rPr>
        <w:t>EFC-listed</w:t>
      </w:r>
      <w:r w:rsidRPr="009E5255">
        <w:rPr>
          <w:lang w:val="en-AU"/>
        </w:rPr>
        <w:t xml:space="preserve"> medicines dispensed from a range of pharmacy settings</w:t>
      </w:r>
      <w:r w:rsidR="00900D13" w:rsidRPr="009E5255">
        <w:rPr>
          <w:lang w:val="en-AU"/>
        </w:rPr>
        <w:t>;</w:t>
      </w:r>
      <w:r w:rsidRPr="009E5255">
        <w:rPr>
          <w:lang w:val="en-AU"/>
        </w:rPr>
        <w:t xml:space="preserve"> and</w:t>
      </w:r>
    </w:p>
    <w:p w14:paraId="6EB9011F" w14:textId="7400EBC3" w:rsidR="00615754" w:rsidRPr="009E5255" w:rsidRDefault="00900D13" w:rsidP="005A2B78">
      <w:pPr>
        <w:pStyle w:val="ListParagraph"/>
        <w:rPr>
          <w:lang w:val="en-AU"/>
        </w:rPr>
      </w:pPr>
      <w:r w:rsidRPr="009E5255">
        <w:rPr>
          <w:lang w:val="en-AU"/>
        </w:rPr>
        <w:t>T</w:t>
      </w:r>
      <w:r w:rsidR="002B31BE" w:rsidRPr="009E5255">
        <w:rPr>
          <w:lang w:val="en-AU"/>
        </w:rPr>
        <w:t xml:space="preserve">he </w:t>
      </w:r>
      <w:r w:rsidRPr="009E5255">
        <w:rPr>
          <w:lang w:val="en-AU"/>
        </w:rPr>
        <w:t>EFC’s</w:t>
      </w:r>
      <w:r w:rsidR="002B31BE" w:rsidRPr="009E5255">
        <w:rPr>
          <w:lang w:val="en-AU"/>
        </w:rPr>
        <w:t xml:space="preserve"> approach </w:t>
      </w:r>
      <w:r w:rsidR="008317F7" w:rsidRPr="009E5255">
        <w:rPr>
          <w:lang w:val="en-AU"/>
        </w:rPr>
        <w:t xml:space="preserve">to </w:t>
      </w:r>
      <w:r w:rsidR="002B31BE" w:rsidRPr="009E5255">
        <w:rPr>
          <w:lang w:val="en-AU"/>
        </w:rPr>
        <w:t xml:space="preserve">ensuring all participants in </w:t>
      </w:r>
      <w:r w:rsidRPr="009E5255">
        <w:rPr>
          <w:lang w:val="en-AU"/>
        </w:rPr>
        <w:t>the cancer medicines</w:t>
      </w:r>
      <w:r w:rsidR="002B31BE" w:rsidRPr="009E5255">
        <w:rPr>
          <w:lang w:val="en-AU"/>
        </w:rPr>
        <w:t xml:space="preserve"> </w:t>
      </w:r>
      <w:r w:rsidRPr="009E5255">
        <w:rPr>
          <w:lang w:val="en-AU"/>
        </w:rPr>
        <w:t>supply chain</w:t>
      </w:r>
      <w:r w:rsidR="002B31BE" w:rsidRPr="009E5255">
        <w:rPr>
          <w:lang w:val="en-AU"/>
        </w:rPr>
        <w:t xml:space="preserve"> are reimbursed fairly and </w:t>
      </w:r>
      <w:r w:rsidRPr="009E5255">
        <w:rPr>
          <w:lang w:val="en-AU"/>
        </w:rPr>
        <w:t>appropriately</w:t>
      </w:r>
      <w:r w:rsidR="002B31BE" w:rsidRPr="009E5255">
        <w:rPr>
          <w:lang w:val="en-AU"/>
        </w:rPr>
        <w:t>.</w:t>
      </w:r>
    </w:p>
    <w:p w14:paraId="439813F0" w14:textId="533DCACE" w:rsidR="00C36E55" w:rsidRPr="009E5255" w:rsidRDefault="00C36E55" w:rsidP="00C36E55">
      <w:r w:rsidRPr="009E5255">
        <w:t xml:space="preserve">Prior to the Review, stakeholders to the EFC supply chain voiced concerns with the Department </w:t>
      </w:r>
      <w:r w:rsidR="00256D18" w:rsidRPr="009E5255">
        <w:t xml:space="preserve">of Health </w:t>
      </w:r>
      <w:r w:rsidR="00CB25D4" w:rsidRPr="009E5255">
        <w:t>regarding</w:t>
      </w:r>
      <w:r w:rsidRPr="009E5255">
        <w:t xml:space="preserve"> an </w:t>
      </w:r>
      <w:r w:rsidR="00CB25D4" w:rsidRPr="009E5255">
        <w:t>ostensible</w:t>
      </w:r>
      <w:r w:rsidRPr="009E5255">
        <w:t xml:space="preserve"> disparity between the volume of drug sold by manufacturers and subsequently claimed by dispensing pharmacies/hospitals, and </w:t>
      </w:r>
      <w:r w:rsidR="004E64E1" w:rsidRPr="009E5255">
        <w:t xml:space="preserve">the </w:t>
      </w:r>
      <w:r w:rsidRPr="009E5255">
        <w:t xml:space="preserve">implications </w:t>
      </w:r>
      <w:r w:rsidR="008317F7" w:rsidRPr="009E5255">
        <w:t xml:space="preserve">therein for </w:t>
      </w:r>
      <w:r w:rsidRPr="009E5255">
        <w:t xml:space="preserve">the </w:t>
      </w:r>
      <w:r w:rsidR="00CB25D4" w:rsidRPr="009E5255">
        <w:t xml:space="preserve">manufacturers’ </w:t>
      </w:r>
      <w:r w:rsidRPr="009E5255">
        <w:t xml:space="preserve">commercial supply </w:t>
      </w:r>
      <w:r w:rsidR="00CB25D4" w:rsidRPr="009E5255">
        <w:t xml:space="preserve">and reconciliation </w:t>
      </w:r>
      <w:r w:rsidRPr="009E5255">
        <w:t xml:space="preserve">arrangements </w:t>
      </w:r>
      <w:r w:rsidR="00CB25D4" w:rsidRPr="009E5255">
        <w:t xml:space="preserve">with </w:t>
      </w:r>
      <w:r w:rsidR="00256D18" w:rsidRPr="009E5255">
        <w:t>Government</w:t>
      </w:r>
      <w:r w:rsidR="0048472F" w:rsidRPr="009E5255">
        <w:t xml:space="preserve">.  </w:t>
      </w:r>
      <w:r w:rsidRPr="009E5255">
        <w:t xml:space="preserve">Accordingly, </w:t>
      </w:r>
      <w:r w:rsidR="002B5D7C" w:rsidRPr="009E5255">
        <w:t>the</w:t>
      </w:r>
      <w:r w:rsidRPr="009E5255">
        <w:t xml:space="preserve"> remit </w:t>
      </w:r>
      <w:r w:rsidR="002B5D7C" w:rsidRPr="009E5255">
        <w:t>of</w:t>
      </w:r>
      <w:r w:rsidRPr="009E5255">
        <w:t xml:space="preserve"> the Review extends to </w:t>
      </w:r>
      <w:r w:rsidR="004E64E1" w:rsidRPr="009E5255">
        <w:t xml:space="preserve">include </w:t>
      </w:r>
      <w:r w:rsidRPr="009E5255">
        <w:t>consider</w:t>
      </w:r>
      <w:r w:rsidR="002B5D7C" w:rsidRPr="009E5255">
        <w:t>ation of</w:t>
      </w:r>
      <w:r w:rsidRPr="009E5255">
        <w:t xml:space="preserve"> </w:t>
      </w:r>
      <w:r w:rsidR="002B5D7C" w:rsidRPr="009E5255">
        <w:t xml:space="preserve">whether the </w:t>
      </w:r>
      <w:r w:rsidR="00080717" w:rsidRPr="009E5255">
        <w:t>program’s reimbursement</w:t>
      </w:r>
      <w:r w:rsidRPr="009E5255">
        <w:t xml:space="preserve"> </w:t>
      </w:r>
      <w:r w:rsidR="00080717" w:rsidRPr="009E5255">
        <w:t xml:space="preserve">framework and administrative arrangements </w:t>
      </w:r>
      <w:r w:rsidR="00CB25D4" w:rsidRPr="009E5255">
        <w:t>can</w:t>
      </w:r>
      <w:r w:rsidR="002B5D7C" w:rsidRPr="009E5255">
        <w:t xml:space="preserve"> be adjusted</w:t>
      </w:r>
      <w:r w:rsidRPr="009E5255">
        <w:t xml:space="preserve"> to </w:t>
      </w:r>
      <w:r w:rsidR="00CB25D4" w:rsidRPr="009E5255">
        <w:t>enhance</w:t>
      </w:r>
      <w:r w:rsidR="002B5D7C" w:rsidRPr="009E5255">
        <w:t xml:space="preserve"> </w:t>
      </w:r>
      <w:r w:rsidR="00CB25D4" w:rsidRPr="009E5255">
        <w:t>stakeholder equity,</w:t>
      </w:r>
      <w:r w:rsidR="002B5D7C" w:rsidRPr="009E5255">
        <w:t xml:space="preserve"> patient</w:t>
      </w:r>
      <w:r w:rsidRPr="009E5255">
        <w:t xml:space="preserve"> access</w:t>
      </w:r>
      <w:r w:rsidR="00CB25D4" w:rsidRPr="009E5255">
        <w:t>,</w:t>
      </w:r>
      <w:r w:rsidRPr="009E5255">
        <w:t xml:space="preserve"> innovation and collaboration across the </w:t>
      </w:r>
      <w:r w:rsidR="00043152" w:rsidRPr="009E5255">
        <w:t>cancer medicines</w:t>
      </w:r>
      <w:r w:rsidRPr="009E5255">
        <w:t xml:space="preserve"> supply chain.</w:t>
      </w:r>
    </w:p>
    <w:p w14:paraId="7B85ECFA" w14:textId="2DDDB4A5" w:rsidR="001A79DF" w:rsidRPr="009E5255" w:rsidRDefault="00427ED6" w:rsidP="008317F7">
      <w:r w:rsidRPr="009E5255">
        <w:t xml:space="preserve">The Department of Health </w:t>
      </w:r>
      <w:r w:rsidR="00572FCD" w:rsidRPr="009E5255">
        <w:t>named</w:t>
      </w:r>
      <w:r w:rsidRPr="009E5255">
        <w:t xml:space="preserve"> Professor Sanchia Aranda as Lead Reviewer</w:t>
      </w:r>
      <w:r w:rsidR="008317F7" w:rsidRPr="009E5255">
        <w:t xml:space="preserve"> and contracted </w:t>
      </w:r>
      <w:r w:rsidR="001A79DF" w:rsidRPr="009E5255">
        <w:t xml:space="preserve">the Centre for Health Economics Research and Evaluation (CHERE) to undertake an </w:t>
      </w:r>
      <w:r w:rsidR="004E64E1" w:rsidRPr="009E5255">
        <w:t>E</w:t>
      </w:r>
      <w:r w:rsidR="00811122" w:rsidRPr="009E5255">
        <w:t xml:space="preserve">conomic </w:t>
      </w:r>
      <w:r w:rsidR="004E64E1" w:rsidRPr="009E5255">
        <w:t>A</w:t>
      </w:r>
      <w:r w:rsidR="00811122" w:rsidRPr="009E5255">
        <w:t>nalysis</w:t>
      </w:r>
      <w:r w:rsidR="001A79DF" w:rsidRPr="009E5255">
        <w:t xml:space="preserve"> of the EFC arrangements</w:t>
      </w:r>
      <w:r w:rsidR="0048472F" w:rsidRPr="009E5255">
        <w:t xml:space="preserve">.  </w:t>
      </w:r>
      <w:r w:rsidR="00BA6DFC" w:rsidRPr="009E5255">
        <w:t xml:space="preserve">This </w:t>
      </w:r>
      <w:r w:rsidR="000069D9" w:rsidRPr="009E5255">
        <w:t>Final</w:t>
      </w:r>
      <w:r w:rsidR="00BA6DFC" w:rsidRPr="009E5255">
        <w:t xml:space="preserve"> Report</w:t>
      </w:r>
      <w:r w:rsidR="001A79DF" w:rsidRPr="009E5255">
        <w:t xml:space="preserve"> details the </w:t>
      </w:r>
      <w:r w:rsidR="000069D9" w:rsidRPr="009E5255">
        <w:t xml:space="preserve">Review’s </w:t>
      </w:r>
      <w:r w:rsidR="001A79DF" w:rsidRPr="009E5255">
        <w:t xml:space="preserve">overall aim, specific objectives, </w:t>
      </w:r>
      <w:r w:rsidR="00BA6DFC" w:rsidRPr="009E5255">
        <w:t>research questions</w:t>
      </w:r>
      <w:r w:rsidR="001A79DF" w:rsidRPr="009E5255">
        <w:t xml:space="preserve">, </w:t>
      </w:r>
      <w:r w:rsidR="00BA6DFC" w:rsidRPr="009E5255">
        <w:t>methodology</w:t>
      </w:r>
      <w:r w:rsidR="001A79DF" w:rsidRPr="009E5255">
        <w:t xml:space="preserve">, </w:t>
      </w:r>
      <w:r w:rsidR="00BA6DFC" w:rsidRPr="009E5255">
        <w:t>findings</w:t>
      </w:r>
      <w:r w:rsidR="000069D9" w:rsidRPr="009E5255">
        <w:t>, discussion</w:t>
      </w:r>
      <w:r w:rsidR="001A79DF" w:rsidRPr="009E5255">
        <w:t xml:space="preserve"> and </w:t>
      </w:r>
      <w:r w:rsidR="00BA6DFC" w:rsidRPr="009E5255">
        <w:t>recommendations</w:t>
      </w:r>
      <w:r w:rsidR="001A79DF" w:rsidRPr="009E5255">
        <w:t>.</w:t>
      </w:r>
    </w:p>
    <w:p w14:paraId="09987EDA" w14:textId="0646E2E3" w:rsidR="00D53C87" w:rsidRDefault="00D53C87" w:rsidP="00D53C87">
      <w:r>
        <w:t>In addition to the changes to the text of the Interim Report and amendments to the recommendations of the Review detailed in the Addendum to the EFC Review Final Report, this Final Report includes the following new appendices: ‘</w:t>
      </w:r>
      <w:r w:rsidRPr="00462A4D">
        <w:t>Distance Between Patient Residence and EFC Health Services</w:t>
      </w:r>
      <w:r>
        <w:t>’ (</w:t>
      </w:r>
      <w:r w:rsidR="000315CD">
        <w:fldChar w:fldCharType="begin"/>
      </w:r>
      <w:r w:rsidR="000315CD">
        <w:instrText xml:space="preserve"> REF _Ref125462582 \h </w:instrText>
      </w:r>
      <w:r w:rsidR="000315CD">
        <w:fldChar w:fldCharType="separate"/>
      </w:r>
      <w:r w:rsidR="000C766B" w:rsidRPr="009E5255">
        <w:t xml:space="preserve">Appendix </w:t>
      </w:r>
      <w:r w:rsidR="000C766B">
        <w:rPr>
          <w:noProof/>
        </w:rPr>
        <w:t>7</w:t>
      </w:r>
      <w:r w:rsidR="000315CD">
        <w:fldChar w:fldCharType="end"/>
      </w:r>
      <w:r>
        <w:t>) and ‘</w:t>
      </w:r>
      <w:r w:rsidRPr="00F30FF9">
        <w:t>Access to Cancer Medicines in Australia: Addressing Factors Beyond the EFC Scheme</w:t>
      </w:r>
      <w:r>
        <w:t>’ (</w:t>
      </w:r>
      <w:r w:rsidR="000315CD">
        <w:fldChar w:fldCharType="begin"/>
      </w:r>
      <w:r w:rsidR="000315CD">
        <w:instrText xml:space="preserve"> REF _Ref125974228 \h </w:instrText>
      </w:r>
      <w:r w:rsidR="000315CD">
        <w:fldChar w:fldCharType="separate"/>
      </w:r>
      <w:r w:rsidR="000C766B" w:rsidRPr="009E5255">
        <w:t xml:space="preserve">Appendix </w:t>
      </w:r>
      <w:r w:rsidR="000C766B">
        <w:rPr>
          <w:noProof/>
        </w:rPr>
        <w:t>16</w:t>
      </w:r>
      <w:r w:rsidR="000315CD">
        <w:fldChar w:fldCharType="end"/>
      </w:r>
      <w:r>
        <w:t>).</w:t>
      </w:r>
    </w:p>
    <w:p w14:paraId="5BE129F4" w14:textId="6A50FB09" w:rsidR="001A79DF" w:rsidRPr="009E5255" w:rsidRDefault="001A79DF" w:rsidP="00783598">
      <w:r w:rsidRPr="009E5255">
        <w:t xml:space="preserve">For clarity, the </w:t>
      </w:r>
      <w:r w:rsidR="005F21DA" w:rsidRPr="009E5255">
        <w:t>Final</w:t>
      </w:r>
      <w:r w:rsidR="008363F6" w:rsidRPr="009E5255">
        <w:t xml:space="preserve"> R</w:t>
      </w:r>
      <w:r w:rsidR="00BA6DFC" w:rsidRPr="009E5255">
        <w:t>eport</w:t>
      </w:r>
      <w:r w:rsidRPr="009E5255">
        <w:t xml:space="preserve"> also details the correspondence between CHERE’s research activities (as outlined in the Official Order/contract) and the Terms of Reference of the EFC Review (published 1 May 2021 by the Department of Health</w:t>
      </w:r>
      <w:r w:rsidR="00FA2F8E" w:rsidRPr="009E5255">
        <w:t xml:space="preserve">; </w:t>
      </w:r>
      <w:r w:rsidRPr="009E5255">
        <w:t xml:space="preserve">see </w:t>
      </w:r>
      <w:r w:rsidR="008F4E94" w:rsidRPr="009E5255">
        <w:fldChar w:fldCharType="begin"/>
      </w:r>
      <w:r w:rsidR="008F4E94" w:rsidRPr="009E5255">
        <w:instrText xml:space="preserve"> REF _Ref90044379 \h </w:instrText>
      </w:r>
      <w:r w:rsidR="008F4E94" w:rsidRPr="009E5255">
        <w:fldChar w:fldCharType="separate"/>
      </w:r>
      <w:r w:rsidR="000C766B" w:rsidRPr="009E5255">
        <w:t xml:space="preserve">Appendix </w:t>
      </w:r>
      <w:r w:rsidR="000C766B">
        <w:rPr>
          <w:noProof/>
        </w:rPr>
        <w:t>1</w:t>
      </w:r>
      <w:r w:rsidR="008F4E94" w:rsidRPr="009E5255">
        <w:fldChar w:fldCharType="end"/>
      </w:r>
      <w:r w:rsidR="00330F51" w:rsidRPr="009E5255">
        <w:t>)</w:t>
      </w:r>
      <w:r w:rsidR="0019384B">
        <w:t>.</w:t>
      </w:r>
    </w:p>
    <w:p w14:paraId="425FDBBD" w14:textId="187DC7A8" w:rsidR="00457EA7" w:rsidRPr="009E5255" w:rsidRDefault="00F83FF8" w:rsidP="00A57231">
      <w:pPr>
        <w:pStyle w:val="Heading2"/>
        <w:ind w:left="567"/>
      </w:pPr>
      <w:bookmarkStart w:id="55" w:name="_Toc89935659"/>
      <w:bookmarkStart w:id="56" w:name="_Toc144886205"/>
      <w:r w:rsidRPr="009E5255">
        <w:t>Overall aim</w:t>
      </w:r>
      <w:r w:rsidR="006B4D0B" w:rsidRPr="009E5255">
        <w:t xml:space="preserve"> of the </w:t>
      </w:r>
      <w:r w:rsidR="00811122" w:rsidRPr="009E5255">
        <w:t>Economic Analysis</w:t>
      </w:r>
      <w:bookmarkEnd w:id="55"/>
      <w:bookmarkEnd w:id="56"/>
    </w:p>
    <w:p w14:paraId="727DB67A" w14:textId="6FF092BA" w:rsidR="008E5BB7" w:rsidRPr="009E5255" w:rsidRDefault="00445756" w:rsidP="00783598">
      <w:r w:rsidRPr="009E5255">
        <w:t xml:space="preserve">The </w:t>
      </w:r>
      <w:r w:rsidR="00811122" w:rsidRPr="009E5255">
        <w:t>Economic Analysis</w:t>
      </w:r>
      <w:r w:rsidR="008E5BB7" w:rsidRPr="009E5255">
        <w:t xml:space="preserve"> examine</w:t>
      </w:r>
      <w:r w:rsidR="00AD55C7" w:rsidRPr="009E5255">
        <w:t>d</w:t>
      </w:r>
      <w:r w:rsidR="008E5BB7" w:rsidRPr="009E5255">
        <w:t xml:space="preserve"> the extent to which the </w:t>
      </w:r>
      <w:r w:rsidR="00C1754E" w:rsidRPr="009E5255">
        <w:t>EFC</w:t>
      </w:r>
      <w:r w:rsidR="008E5BB7" w:rsidRPr="009E5255">
        <w:t xml:space="preserve"> framework supports patient access to </w:t>
      </w:r>
      <w:r w:rsidR="000E73FB" w:rsidRPr="009E5255">
        <w:t>cancer medicines</w:t>
      </w:r>
      <w:r w:rsidR="008E5BB7" w:rsidRPr="009E5255">
        <w:t xml:space="preserve"> in an efficient </w:t>
      </w:r>
      <w:r w:rsidR="00837D07" w:rsidRPr="009E5255">
        <w:t xml:space="preserve">and cost-effective </w:t>
      </w:r>
      <w:r w:rsidR="008E5BB7" w:rsidRPr="009E5255">
        <w:t xml:space="preserve">manner, and whether changes to </w:t>
      </w:r>
      <w:r w:rsidR="00E37078" w:rsidRPr="009E5255">
        <w:t>current</w:t>
      </w:r>
      <w:r w:rsidR="008E5BB7" w:rsidRPr="009E5255">
        <w:t xml:space="preserve"> </w:t>
      </w:r>
      <w:r w:rsidR="00C1754E" w:rsidRPr="009E5255">
        <w:t>arrangements</w:t>
      </w:r>
      <w:r w:rsidR="008E5BB7" w:rsidRPr="009E5255">
        <w:t xml:space="preserve"> are required to ensure continued and appropriate access to </w:t>
      </w:r>
      <w:r w:rsidR="000E73FB" w:rsidRPr="009E5255">
        <w:t>treatment</w:t>
      </w:r>
      <w:r w:rsidR="008E5BB7" w:rsidRPr="009E5255">
        <w:t>, encourage innovation and facilitate collaboration in Australia</w:t>
      </w:r>
      <w:r w:rsidR="0056182C" w:rsidRPr="009E5255">
        <w:t>’</w:t>
      </w:r>
      <w:r w:rsidR="008E5BB7" w:rsidRPr="009E5255">
        <w:t xml:space="preserve">s </w:t>
      </w:r>
      <w:r w:rsidR="000E73FB" w:rsidRPr="009E5255">
        <w:t>cancer medicines</w:t>
      </w:r>
      <w:r w:rsidR="008E5BB7" w:rsidRPr="009E5255">
        <w:t xml:space="preserve"> supply chain.</w:t>
      </w:r>
    </w:p>
    <w:p w14:paraId="5BCE57D6" w14:textId="1C31960B" w:rsidR="008E5BB7" w:rsidRPr="009E5255" w:rsidRDefault="008E5BB7" w:rsidP="00A57231">
      <w:pPr>
        <w:pStyle w:val="Heading2"/>
        <w:ind w:left="567"/>
      </w:pPr>
      <w:bookmarkStart w:id="57" w:name="_Toc89935660"/>
      <w:bookmarkStart w:id="58" w:name="_Toc144886206"/>
      <w:r w:rsidRPr="009E5255">
        <w:t>Objectives</w:t>
      </w:r>
      <w:bookmarkEnd w:id="57"/>
      <w:bookmarkEnd w:id="58"/>
    </w:p>
    <w:p w14:paraId="3555DF91" w14:textId="41CDDDFE" w:rsidR="001E3AEB" w:rsidRPr="009E5255" w:rsidRDefault="001E3AEB" w:rsidP="001E3AEB">
      <w:r w:rsidRPr="009E5255">
        <w:t xml:space="preserve">The key Objectives of the Economic Analysis </w:t>
      </w:r>
      <w:r w:rsidR="004E64E1" w:rsidRPr="009E5255">
        <w:t>we</w:t>
      </w:r>
      <w:r w:rsidRPr="009E5255">
        <w:t>re to:</w:t>
      </w:r>
    </w:p>
    <w:p w14:paraId="75C96063" w14:textId="77777777" w:rsidR="003736E0" w:rsidRPr="009E5255" w:rsidRDefault="008E5BB7" w:rsidP="00CD5048">
      <w:pPr>
        <w:pStyle w:val="NumberedList"/>
        <w:numPr>
          <w:ilvl w:val="0"/>
          <w:numId w:val="6"/>
        </w:numPr>
      </w:pPr>
      <w:r w:rsidRPr="009E5255">
        <w:t xml:space="preserve">Identify the key activities (and distribution of costs and remuneration) that participants in the EFC supply chain undertake to support safe patient access to </w:t>
      </w:r>
      <w:r w:rsidR="000E73FB" w:rsidRPr="009E5255">
        <w:t>cancer medicines</w:t>
      </w:r>
      <w:r w:rsidRPr="009E5255">
        <w:t xml:space="preserve"> and related pharmaceutical benefits;</w:t>
      </w:r>
    </w:p>
    <w:p w14:paraId="64B151D2" w14:textId="77777777" w:rsidR="003736E0" w:rsidRPr="009E5255" w:rsidRDefault="008E5BB7" w:rsidP="00CD5048">
      <w:pPr>
        <w:pStyle w:val="NumberedList"/>
        <w:numPr>
          <w:ilvl w:val="0"/>
          <w:numId w:val="6"/>
        </w:numPr>
      </w:pPr>
      <w:r w:rsidRPr="009E5255">
        <w:t xml:space="preserve">Assess whether current arrangements support patient access to </w:t>
      </w:r>
      <w:r w:rsidR="000E73FB" w:rsidRPr="009E5255">
        <w:t>cancer</w:t>
      </w:r>
      <w:r w:rsidRPr="009E5255">
        <w:t xml:space="preserve"> medicines in a safe and efficient manner;</w:t>
      </w:r>
    </w:p>
    <w:p w14:paraId="32DBA2B8" w14:textId="77777777" w:rsidR="003736E0" w:rsidRPr="009E5255" w:rsidRDefault="008E5BB7" w:rsidP="00CD5048">
      <w:pPr>
        <w:pStyle w:val="NumberedList"/>
        <w:numPr>
          <w:ilvl w:val="0"/>
          <w:numId w:val="6"/>
        </w:numPr>
      </w:pPr>
      <w:r w:rsidRPr="009E5255">
        <w:t xml:space="preserve">Assess the potential impact of alternate models for the provision and remuneration of goods and services </w:t>
      </w:r>
      <w:r w:rsidR="000E73FB" w:rsidRPr="009E5255">
        <w:t xml:space="preserve">for the treatment of cancer </w:t>
      </w:r>
      <w:r w:rsidRPr="009E5255">
        <w:t>(including the incorporation of new technologies and/or service delivery approaches) with respect to innovation, collaboration and patient access;</w:t>
      </w:r>
    </w:p>
    <w:p w14:paraId="32FD580D" w14:textId="64EEA923" w:rsidR="008E5BB7" w:rsidRPr="009E5255" w:rsidRDefault="008E5BB7" w:rsidP="00CD5048">
      <w:pPr>
        <w:pStyle w:val="NumberedList"/>
        <w:numPr>
          <w:ilvl w:val="0"/>
          <w:numId w:val="6"/>
        </w:numPr>
      </w:pPr>
      <w:r w:rsidRPr="009E5255">
        <w:t xml:space="preserve">Assess the ways in which potential changes to EFC arrangements identified during the </w:t>
      </w:r>
      <w:r w:rsidR="000E73FB" w:rsidRPr="009E5255">
        <w:t>R</w:t>
      </w:r>
      <w:r w:rsidRPr="009E5255">
        <w:t>eview may affect access, safety and cost</w:t>
      </w:r>
      <w:r w:rsidR="000E73FB" w:rsidRPr="009E5255">
        <w:t>s</w:t>
      </w:r>
      <w:r w:rsidRPr="009E5255">
        <w:t xml:space="preserve"> </w:t>
      </w:r>
      <w:r w:rsidR="000E73FB" w:rsidRPr="009E5255">
        <w:t>among</w:t>
      </w:r>
      <w:r w:rsidRPr="009E5255">
        <w:t xml:space="preserve"> EFC stakeholders relative to current arrangements.</w:t>
      </w:r>
    </w:p>
    <w:p w14:paraId="7135E063" w14:textId="5474F719" w:rsidR="001876B1" w:rsidRPr="009E5255" w:rsidRDefault="007C2546" w:rsidP="00A57231">
      <w:pPr>
        <w:pStyle w:val="Heading2"/>
        <w:ind w:left="567"/>
      </w:pPr>
      <w:bookmarkStart w:id="59" w:name="_Toc89935661"/>
      <w:bookmarkStart w:id="60" w:name="_Ref93056312"/>
      <w:bookmarkStart w:id="61" w:name="_Toc144886207"/>
      <w:r w:rsidRPr="009E5255">
        <w:t>Research Questions</w:t>
      </w:r>
      <w:bookmarkEnd w:id="59"/>
      <w:bookmarkEnd w:id="60"/>
      <w:bookmarkEnd w:id="61"/>
    </w:p>
    <w:p w14:paraId="52339D1C" w14:textId="7B39E8DF" w:rsidR="007C2546" w:rsidRPr="009E5255" w:rsidRDefault="007C2546" w:rsidP="00783598">
      <w:r w:rsidRPr="009E5255">
        <w:t xml:space="preserve">The Economic Analysis </w:t>
      </w:r>
      <w:r w:rsidR="00AD55C7" w:rsidRPr="009E5255">
        <w:t>wa</w:t>
      </w:r>
      <w:r w:rsidRPr="009E5255">
        <w:t>s structured to address two overarching themes:</w:t>
      </w:r>
    </w:p>
    <w:p w14:paraId="75A2C517" w14:textId="59E7DCD3" w:rsidR="001876B1" w:rsidRPr="009E5255" w:rsidRDefault="007C2546" w:rsidP="00CD5048">
      <w:pPr>
        <w:pStyle w:val="NumberedList"/>
        <w:ind w:left="709"/>
      </w:pPr>
      <w:r w:rsidRPr="009E5255">
        <w:t>Appropriateness: Are the EFC funding arrangements still the right policy response?</w:t>
      </w:r>
    </w:p>
    <w:p w14:paraId="211F1EC1" w14:textId="3DA575BC" w:rsidR="007C2546" w:rsidRPr="009E5255" w:rsidRDefault="007C2546" w:rsidP="00CD5048">
      <w:pPr>
        <w:pStyle w:val="NumberedList"/>
        <w:ind w:left="709"/>
      </w:pPr>
      <w:r w:rsidRPr="009E5255">
        <w:t>Transition: What are the implications of changing the current EFC funding arrangements?</w:t>
      </w:r>
    </w:p>
    <w:p w14:paraId="41EB94F3" w14:textId="463ED0EF" w:rsidR="007C2546" w:rsidRPr="009E5255" w:rsidRDefault="007C2546" w:rsidP="00783598">
      <w:r w:rsidRPr="009E5255">
        <w:t>The</w:t>
      </w:r>
      <w:r w:rsidR="003A24C9" w:rsidRPr="009E5255">
        <w:t xml:space="preserve"> specific research questions investigated under these </w:t>
      </w:r>
      <w:r w:rsidRPr="009E5255">
        <w:t xml:space="preserve">themes </w:t>
      </w:r>
      <w:r w:rsidR="003A24C9" w:rsidRPr="009E5255">
        <w:t xml:space="preserve">of Appropriateness and Transition </w:t>
      </w:r>
      <w:r w:rsidRPr="009E5255">
        <w:t xml:space="preserve">were </w:t>
      </w:r>
      <w:r w:rsidR="003A24C9" w:rsidRPr="009E5255">
        <w:t>as follows</w:t>
      </w:r>
      <w:r w:rsidRPr="009E5255">
        <w:t>:</w:t>
      </w:r>
    </w:p>
    <w:p w14:paraId="4733E5DA" w14:textId="6EB169A5" w:rsidR="00706893" w:rsidRPr="009E5255" w:rsidRDefault="00101773" w:rsidP="00CD5048">
      <w:pPr>
        <w:pStyle w:val="NumberedList"/>
        <w:numPr>
          <w:ilvl w:val="0"/>
          <w:numId w:val="0"/>
        </w:numPr>
      </w:pPr>
      <w:r w:rsidRPr="009E5255">
        <w:rPr>
          <w:noProof/>
        </w:rPr>
        <w:drawing>
          <wp:inline distT="0" distB="0" distL="0" distR="0" wp14:anchorId="4E958F68" wp14:editId="7467146F">
            <wp:extent cx="5727700" cy="2937510"/>
            <wp:effectExtent l="0" t="0" r="0" b="0"/>
            <wp:docPr id="26" name="Graphic 26" descr="Appropriateness &#10;1. what activities are undertaken by EFC supply chain participants?&#10;2. what are the costs and remuneration arrangements associated with EFC supply chain activities?&#10;Appropriateness&#10;3. are current arrangements appropriate for actual EFC supply chain activities and associated costs?&#10;4. do current EFC arrangements support patient access to chemotherapy medicines in a safe and efficient manner?&#10;transition &#10;5. are there alternative remuneration models, technologies or service delivery approaches that could drive innovation, collaboration or otherwise improve upon current EFC arrangements. &#10;6. how could changes to EFC arrangements improve access, safety, efficiency and reduce cost burdens for key stakeholders compared to current arrangements?&#10;tran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descr="Appropriateness &#10;1. what activities are undertaken by EFC supply chain participants?&#10;2. what are the costs and remuneration arrangements associated with EFC supply chain activities?&#10;Appropriateness&#10;3. are current arrangements appropriate for actual EFC supply chain activities and associated costs?&#10;4. do current EFC arrangements support patient access to chemotherapy medicines in a safe and efficient manner?&#10;transition &#10;5. are there alternative remuneration models, technologies or service delivery approaches that could drive innovation, collaboration or otherwise improve upon current EFC arrangements. &#10;6. how could changes to EFC arrangements improve access, safety, efficiency and reduce cost burdens for key stakeholders compared to current arrangements?&#10;transition."/>
                    <pic:cNvPicPr/>
                  </pic:nvPicPr>
                  <pic:blipFill>
                    <a:blip r:embed="rId17">
                      <a:extLst>
                        <a:ext uri="{96DAC541-7B7A-43D3-8B79-37D633B846F1}">
                          <asvg:svgBlip xmlns:asvg="http://schemas.microsoft.com/office/drawing/2016/SVG/main" r:embed="rId18"/>
                        </a:ext>
                      </a:extLst>
                    </a:blip>
                    <a:stretch>
                      <a:fillRect/>
                    </a:stretch>
                  </pic:blipFill>
                  <pic:spPr>
                    <a:xfrm>
                      <a:off x="0" y="0"/>
                      <a:ext cx="5727700" cy="2937510"/>
                    </a:xfrm>
                    <a:prstGeom prst="rect">
                      <a:avLst/>
                    </a:prstGeom>
                  </pic:spPr>
                </pic:pic>
              </a:graphicData>
            </a:graphic>
          </wp:inline>
        </w:drawing>
      </w:r>
    </w:p>
    <w:p w14:paraId="272ECCDD" w14:textId="77777777" w:rsidR="00706893" w:rsidRPr="009E5255" w:rsidRDefault="00706893">
      <w:pPr>
        <w:spacing w:after="0" w:line="240" w:lineRule="auto"/>
        <w:rPr>
          <w:rFonts w:ascii="Calibri Light" w:hAnsi="Calibri Light" w:cs="Calibri Light"/>
        </w:rPr>
      </w:pPr>
      <w:r w:rsidRPr="009E5255">
        <w:br w:type="page"/>
      </w:r>
    </w:p>
    <w:p w14:paraId="0E501ABA" w14:textId="10A40AED" w:rsidR="00360D5C" w:rsidRPr="009E5255" w:rsidRDefault="00360D5C" w:rsidP="00CE510D">
      <w:pPr>
        <w:pStyle w:val="Heading1"/>
        <w:spacing w:before="0" w:after="240" w:line="360" w:lineRule="auto"/>
        <w:ind w:left="431" w:hanging="431"/>
      </w:pPr>
      <w:bookmarkStart w:id="62" w:name="_Toc89935662"/>
      <w:bookmarkStart w:id="63" w:name="_Toc144886208"/>
      <w:bookmarkStart w:id="64" w:name="_Toc72400856"/>
      <w:r w:rsidRPr="009E5255">
        <w:t>Method</w:t>
      </w:r>
      <w:bookmarkEnd w:id="62"/>
      <w:r w:rsidR="00FB5D8A" w:rsidRPr="009E5255">
        <w:t>s</w:t>
      </w:r>
      <w:bookmarkEnd w:id="63"/>
    </w:p>
    <w:p w14:paraId="321E1B27" w14:textId="4BE10072" w:rsidR="00360D5C" w:rsidRPr="009E5255" w:rsidRDefault="00360D5C" w:rsidP="00783598">
      <w:r w:rsidRPr="009E5255">
        <w:t xml:space="preserve">An overview of </w:t>
      </w:r>
      <w:r w:rsidR="008F4E94" w:rsidRPr="009E5255">
        <w:t xml:space="preserve">the </w:t>
      </w:r>
      <w:r w:rsidRPr="009E5255">
        <w:t xml:space="preserve">approach </w:t>
      </w:r>
      <w:r w:rsidR="008F4E94" w:rsidRPr="009E5255">
        <w:t xml:space="preserve">applied in the Economic Analysis </w:t>
      </w:r>
      <w:r w:rsidRPr="009E5255">
        <w:t xml:space="preserve">is outlined in </w:t>
      </w:r>
      <w:r w:rsidR="00B31151" w:rsidRPr="009E5255">
        <w:fldChar w:fldCharType="begin"/>
      </w:r>
      <w:r w:rsidR="00B31151" w:rsidRPr="009E5255">
        <w:instrText xml:space="preserve"> REF _Ref72487425 </w:instrText>
      </w:r>
      <w:r w:rsidR="00904B93" w:rsidRPr="009E5255">
        <w:instrText xml:space="preserve"> \* MERGEFORMAT </w:instrText>
      </w:r>
      <w:r w:rsidR="00B31151" w:rsidRPr="009E5255">
        <w:fldChar w:fldCharType="separate"/>
      </w:r>
      <w:r w:rsidR="000C766B" w:rsidRPr="009E5255">
        <w:t xml:space="preserve">Figure </w:t>
      </w:r>
      <w:r w:rsidR="000C766B">
        <w:t>1</w:t>
      </w:r>
      <w:r w:rsidR="00B31151" w:rsidRPr="009E5255">
        <w:fldChar w:fldCharType="end"/>
      </w:r>
      <w:r w:rsidRPr="009E5255">
        <w:t>.</w:t>
      </w:r>
    </w:p>
    <w:p w14:paraId="50D7FE2A" w14:textId="50796F8C" w:rsidR="00360D5C" w:rsidRPr="009E5255" w:rsidRDefault="00360D5C" w:rsidP="00214FB7">
      <w:pPr>
        <w:pStyle w:val="Caption"/>
      </w:pPr>
      <w:bookmarkStart w:id="65" w:name="_Ref72487425"/>
      <w:bookmarkStart w:id="66" w:name="_Toc125463709"/>
      <w:r w:rsidRPr="009E5255">
        <w:t xml:space="preserve">Figure </w:t>
      </w:r>
      <w:r w:rsidR="00E36C93">
        <w:fldChar w:fldCharType="begin"/>
      </w:r>
      <w:r w:rsidR="00E36C93">
        <w:instrText xml:space="preserve"> SEQ Figure \* ARABIC </w:instrText>
      </w:r>
      <w:r w:rsidR="00E36C93">
        <w:fldChar w:fldCharType="separate"/>
      </w:r>
      <w:r w:rsidR="000C766B">
        <w:rPr>
          <w:noProof/>
        </w:rPr>
        <w:t>1</w:t>
      </w:r>
      <w:r w:rsidR="00E36C93">
        <w:rPr>
          <w:noProof/>
        </w:rPr>
        <w:fldChar w:fldCharType="end"/>
      </w:r>
      <w:bookmarkEnd w:id="65"/>
      <w:r w:rsidR="0048472F" w:rsidRPr="009E5255">
        <w:t xml:space="preserve">. </w:t>
      </w:r>
      <w:r w:rsidRPr="009E5255">
        <w:t>Overview of the approach</w:t>
      </w:r>
      <w:bookmarkEnd w:id="66"/>
    </w:p>
    <w:p w14:paraId="480468E1" w14:textId="1B1F4B41" w:rsidR="00360D5C" w:rsidRPr="009E5255" w:rsidRDefault="008B33FB" w:rsidP="00783598">
      <w:r w:rsidRPr="009E5255">
        <w:rPr>
          <w:noProof/>
        </w:rPr>
        <w:drawing>
          <wp:inline distT="0" distB="0" distL="0" distR="0" wp14:anchorId="78D59530" wp14:editId="655B736B">
            <wp:extent cx="5728335" cy="2615565"/>
            <wp:effectExtent l="0" t="0" r="0" b="635"/>
            <wp:docPr id="49" name="Picture 49" descr="The overview of the approach includes a literature review, written submissions, stakeholder interviews, TGA and PBS data, industry sales data, time and activity data, and modelled costing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he overview of the approach includes a literature review, written submissions, stakeholder interviews, TGA and PBS data, industry sales data, time and activity data, and modelled costings. "/>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8335" cy="2615565"/>
                    </a:xfrm>
                    <a:prstGeom prst="rect">
                      <a:avLst/>
                    </a:prstGeom>
                  </pic:spPr>
                </pic:pic>
              </a:graphicData>
            </a:graphic>
          </wp:inline>
        </w:drawing>
      </w:r>
    </w:p>
    <w:p w14:paraId="6CD992FB" w14:textId="4E1DD65B" w:rsidR="007E518F" w:rsidRPr="009E5255" w:rsidRDefault="007E518F" w:rsidP="003A6F1A">
      <w:pPr>
        <w:pStyle w:val="TableNotes"/>
      </w:pPr>
      <w:r w:rsidRPr="009E5255">
        <w:t>Abbreviations:</w:t>
      </w:r>
      <w:r w:rsidRPr="009E5255">
        <w:tab/>
        <w:t>EFC, Efficient Funding of Chemotherapy</w:t>
      </w:r>
      <w:r w:rsidR="00E15EA7" w:rsidRPr="009E5255">
        <w:t>; TGA, Therapeutic Goods Administration; PBS, Pharmaceutical Benefits Scheme.</w:t>
      </w:r>
    </w:p>
    <w:p w14:paraId="55AF950C" w14:textId="11CDE2FD" w:rsidR="00082CDB" w:rsidRPr="009E5255" w:rsidRDefault="00082CDB" w:rsidP="00783598">
      <w:r w:rsidRPr="009E5255">
        <w:t xml:space="preserve">Inputs to the </w:t>
      </w:r>
      <w:r w:rsidR="00811122" w:rsidRPr="009E5255">
        <w:t>Economic Analysis</w:t>
      </w:r>
      <w:r w:rsidRPr="009E5255">
        <w:t xml:space="preserve"> are shown in grey</w:t>
      </w:r>
      <w:r w:rsidR="0048472F" w:rsidRPr="009E5255">
        <w:t xml:space="preserve">.  </w:t>
      </w:r>
      <w:r w:rsidRPr="009E5255">
        <w:t xml:space="preserve">Core components of the </w:t>
      </w:r>
      <w:r w:rsidR="007203BF" w:rsidRPr="009E5255">
        <w:t>analysis</w:t>
      </w:r>
      <w:r w:rsidRPr="009E5255">
        <w:t xml:space="preserve"> and their correspondence are shown in the central element of the figure, with</w:t>
      </w:r>
      <w:r w:rsidR="000E184F" w:rsidRPr="009E5255">
        <w:t xml:space="preserve"> the</w:t>
      </w:r>
      <w:r w:rsidRPr="009E5255">
        <w:t xml:space="preserve"> (final) output on the right</w:t>
      </w:r>
      <w:r w:rsidR="0048472F" w:rsidRPr="009E5255">
        <w:t xml:space="preserve">.  </w:t>
      </w:r>
      <w:r w:rsidR="00B96716" w:rsidRPr="009E5255">
        <w:t xml:space="preserve">The following subsections elaborate the ways in which the research questions have been informed by the various </w:t>
      </w:r>
      <w:r w:rsidR="00A31EE3" w:rsidRPr="009E5255">
        <w:t>components of the approach</w:t>
      </w:r>
      <w:r w:rsidR="0048472F" w:rsidRPr="009E5255">
        <w:t xml:space="preserve">.  </w:t>
      </w:r>
    </w:p>
    <w:p w14:paraId="5777B2B8" w14:textId="252F536E" w:rsidR="00AB7602" w:rsidRPr="009E5255" w:rsidRDefault="002B6F90" w:rsidP="005A2B78">
      <w:pPr>
        <w:pStyle w:val="Heading2"/>
        <w:spacing w:before="0" w:after="240" w:line="360" w:lineRule="auto"/>
        <w:ind w:left="567" w:hanging="578"/>
        <w:rPr>
          <w:rFonts w:asciiTheme="majorHAnsi" w:hAnsiTheme="majorHAnsi" w:cstheme="majorHAnsi"/>
        </w:rPr>
      </w:pPr>
      <w:bookmarkStart w:id="67" w:name="_Toc89935663"/>
      <w:bookmarkStart w:id="68" w:name="_Toc144886209"/>
      <w:r w:rsidRPr="009E5255">
        <w:rPr>
          <w:rFonts w:asciiTheme="majorHAnsi" w:hAnsiTheme="majorHAnsi" w:cstheme="majorHAnsi"/>
        </w:rPr>
        <w:t>Research questions</w:t>
      </w:r>
      <w:r w:rsidR="00AB7602" w:rsidRPr="009E5255">
        <w:rPr>
          <w:rFonts w:asciiTheme="majorHAnsi" w:hAnsiTheme="majorHAnsi" w:cstheme="majorHAnsi"/>
        </w:rPr>
        <w:t xml:space="preserve"> and</w:t>
      </w:r>
      <w:r w:rsidR="00DC26C4" w:rsidRPr="009E5255">
        <w:rPr>
          <w:rFonts w:asciiTheme="majorHAnsi" w:hAnsiTheme="majorHAnsi" w:cstheme="majorHAnsi"/>
        </w:rPr>
        <w:t xml:space="preserve"> </w:t>
      </w:r>
      <w:r w:rsidRPr="009E5255">
        <w:rPr>
          <w:rFonts w:asciiTheme="majorHAnsi" w:hAnsiTheme="majorHAnsi" w:cstheme="majorHAnsi"/>
        </w:rPr>
        <w:t>a</w:t>
      </w:r>
      <w:r w:rsidR="005902BE" w:rsidRPr="009E5255">
        <w:rPr>
          <w:rFonts w:asciiTheme="majorHAnsi" w:hAnsiTheme="majorHAnsi" w:cstheme="majorHAnsi"/>
        </w:rPr>
        <w:t>ctivities</w:t>
      </w:r>
      <w:bookmarkEnd w:id="64"/>
      <w:bookmarkEnd w:id="67"/>
      <w:bookmarkEnd w:id="68"/>
    </w:p>
    <w:p w14:paraId="44CDE7CD" w14:textId="72AEA77C" w:rsidR="007C5434" w:rsidRPr="009E5255" w:rsidRDefault="00AB7602" w:rsidP="005A2B78">
      <w:pPr>
        <w:pStyle w:val="Heading3"/>
      </w:pPr>
      <w:bookmarkStart w:id="69" w:name="_Toc89935664"/>
      <w:bookmarkStart w:id="70" w:name="_Toc144886210"/>
      <w:r w:rsidRPr="009E5255">
        <w:t>What activities are undertaken by EFC supply chain participants?</w:t>
      </w:r>
      <w:bookmarkEnd w:id="69"/>
      <w:bookmarkEnd w:id="70"/>
    </w:p>
    <w:p w14:paraId="2ED28FC6" w14:textId="5D759894" w:rsidR="007C5434" w:rsidRPr="009E5255" w:rsidRDefault="00AB7602" w:rsidP="00FF4520">
      <w:pPr>
        <w:rPr>
          <w:lang w:eastAsia="en-GB"/>
        </w:rPr>
      </w:pPr>
      <w:r w:rsidRPr="009E5255">
        <w:rPr>
          <w:i/>
          <w:iCs/>
        </w:rPr>
        <w:t>Activity 1a</w:t>
      </w:r>
      <w:r w:rsidR="0048472F" w:rsidRPr="009E5255">
        <w:t xml:space="preserve">.  </w:t>
      </w:r>
      <w:r w:rsidR="00A31EE3" w:rsidRPr="009E5255">
        <w:t>P</w:t>
      </w:r>
      <w:r w:rsidRPr="009E5255">
        <w:t>eer-reviewed</w:t>
      </w:r>
      <w:r w:rsidR="002746BE" w:rsidRPr="009E5255">
        <w:t xml:space="preserve"> and grey</w:t>
      </w:r>
      <w:r w:rsidRPr="009E5255">
        <w:t xml:space="preserve"> literature </w:t>
      </w:r>
      <w:r w:rsidR="00FC3393" w:rsidRPr="009E5255">
        <w:t>concerning</w:t>
      </w:r>
      <w:r w:rsidRPr="009E5255">
        <w:t xml:space="preserve"> the </w:t>
      </w:r>
      <w:r w:rsidR="00FC3393" w:rsidRPr="009E5255">
        <w:t>manufacture, compounding, adm</w:t>
      </w:r>
      <w:r w:rsidR="00A84C64" w:rsidRPr="009E5255">
        <w:t>i</w:t>
      </w:r>
      <w:r w:rsidR="00FC3393" w:rsidRPr="009E5255">
        <w:t>nistration and remuneration of compounded chemotherapy medicines in Australia</w:t>
      </w:r>
      <w:r w:rsidR="007476BB" w:rsidRPr="009E5255">
        <w:t xml:space="preserve"> and comparable international contexts</w:t>
      </w:r>
      <w:r w:rsidR="00A31EE3" w:rsidRPr="009E5255">
        <w:t xml:space="preserve"> were reviewed</w:t>
      </w:r>
      <w:r w:rsidR="0048472F" w:rsidRPr="009E5255">
        <w:t xml:space="preserve">.  </w:t>
      </w:r>
      <w:r w:rsidR="003D166F" w:rsidRPr="009E5255">
        <w:t xml:space="preserve">A narrative synthesis of that literature according to the key themes emerging from the stakeholder consultations is presented </w:t>
      </w:r>
      <w:r w:rsidR="00401B02" w:rsidRPr="009E5255">
        <w:t xml:space="preserve">in </w:t>
      </w:r>
      <w:r w:rsidR="00401B02" w:rsidRPr="009E5255">
        <w:rPr>
          <w:color w:val="000000" w:themeColor="text1"/>
        </w:rPr>
        <w:t>Sections 4-6</w:t>
      </w:r>
      <w:r w:rsidR="003D166F" w:rsidRPr="009E5255">
        <w:rPr>
          <w:color w:val="000000" w:themeColor="text1"/>
        </w:rPr>
        <w:t xml:space="preserve"> </w:t>
      </w:r>
      <w:r w:rsidR="003D166F" w:rsidRPr="009E5255">
        <w:t xml:space="preserve">of this </w:t>
      </w:r>
      <w:r w:rsidR="006072BE" w:rsidRPr="009E5255">
        <w:t>Final</w:t>
      </w:r>
      <w:r w:rsidR="003D166F" w:rsidRPr="009E5255">
        <w:t xml:space="preserve"> Report</w:t>
      </w:r>
      <w:r w:rsidR="0048472F" w:rsidRPr="009E5255">
        <w:t xml:space="preserve">.  </w:t>
      </w:r>
      <w:r w:rsidR="003D166F" w:rsidRPr="009E5255">
        <w:t xml:space="preserve">Details of the methods applied in the search for the literature and subsequent data extraction process are provided in </w:t>
      </w:r>
      <w:r w:rsidR="003D166F" w:rsidRPr="009E5255">
        <w:fldChar w:fldCharType="begin"/>
      </w:r>
      <w:r w:rsidR="003D166F" w:rsidRPr="009E5255">
        <w:instrText xml:space="preserve"> REF _Ref90045477 \h </w:instrText>
      </w:r>
      <w:r w:rsidR="003D166F" w:rsidRPr="009E5255">
        <w:fldChar w:fldCharType="separate"/>
      </w:r>
      <w:r w:rsidR="000C766B" w:rsidRPr="009E5255">
        <w:t xml:space="preserve">Appendix </w:t>
      </w:r>
      <w:r w:rsidR="000C766B">
        <w:rPr>
          <w:noProof/>
        </w:rPr>
        <w:t>3</w:t>
      </w:r>
      <w:r w:rsidR="003D166F" w:rsidRPr="009E5255">
        <w:fldChar w:fldCharType="end"/>
      </w:r>
      <w:r w:rsidR="003D166F" w:rsidRPr="009E5255">
        <w:t>.</w:t>
      </w:r>
    </w:p>
    <w:p w14:paraId="25EA13CD" w14:textId="58D70448" w:rsidR="007C5434" w:rsidRPr="009E5255" w:rsidRDefault="00AB7602" w:rsidP="00CD5048">
      <w:r w:rsidRPr="009E5255">
        <w:rPr>
          <w:i/>
          <w:iCs/>
        </w:rPr>
        <w:t>Activity 1b</w:t>
      </w:r>
      <w:r w:rsidR="0048472F" w:rsidRPr="009E5255">
        <w:t xml:space="preserve">.  </w:t>
      </w:r>
      <w:r w:rsidRPr="009E5255">
        <w:t>The Department of Health released Terms of Reference</w:t>
      </w:r>
      <w:r w:rsidR="007471F1" w:rsidRPr="009E5255">
        <w:t xml:space="preserve"> and </w:t>
      </w:r>
      <w:r w:rsidRPr="009E5255">
        <w:t xml:space="preserve">a Discussion Paper inviting submissions by </w:t>
      </w:r>
      <w:r w:rsidR="004736A1" w:rsidRPr="009E5255">
        <w:t xml:space="preserve">stakeholders to the </w:t>
      </w:r>
      <w:r w:rsidRPr="009E5255">
        <w:t>EFC supply chain</w:t>
      </w:r>
      <w:r w:rsidR="0048472F" w:rsidRPr="009E5255">
        <w:t xml:space="preserve">.  </w:t>
      </w:r>
      <w:r w:rsidR="00A31EE3" w:rsidRPr="009E5255">
        <w:t>A</w:t>
      </w:r>
      <w:r w:rsidR="00746BD1" w:rsidRPr="009E5255">
        <w:t xml:space="preserve"> thematic analysis of</w:t>
      </w:r>
      <w:r w:rsidRPr="009E5255">
        <w:t xml:space="preserve"> </w:t>
      </w:r>
      <w:r w:rsidR="00992A49" w:rsidRPr="009E5255">
        <w:t>these</w:t>
      </w:r>
      <w:r w:rsidRPr="009E5255">
        <w:t xml:space="preserve"> written submissions </w:t>
      </w:r>
      <w:r w:rsidR="00A31EE3" w:rsidRPr="009E5255">
        <w:t xml:space="preserve">was conducted </w:t>
      </w:r>
      <w:r w:rsidRPr="009E5255">
        <w:t xml:space="preserve">to formulate </w:t>
      </w:r>
      <w:r w:rsidR="00A31EE3" w:rsidRPr="009E5255">
        <w:t xml:space="preserve">an </w:t>
      </w:r>
      <w:r w:rsidRPr="009E5255">
        <w:t>understanding of EFC supply chain activities, costs and remuneration, and stakeholders’ concerns in these areas</w:t>
      </w:r>
      <w:r w:rsidR="0048472F" w:rsidRPr="009E5255">
        <w:t xml:space="preserve">.  </w:t>
      </w:r>
      <w:r w:rsidR="004736A1" w:rsidRPr="009E5255">
        <w:t>This a</w:t>
      </w:r>
      <w:r w:rsidRPr="009E5255">
        <w:t>nalysis</w:t>
      </w:r>
      <w:r w:rsidR="006B25B7" w:rsidRPr="009E5255">
        <w:t xml:space="preserve">, conducted </w:t>
      </w:r>
      <w:r w:rsidR="00AB5249" w:rsidRPr="009E5255">
        <w:t xml:space="preserve">in collaboration </w:t>
      </w:r>
      <w:r w:rsidR="006B25B7" w:rsidRPr="009E5255">
        <w:t xml:space="preserve">with the </w:t>
      </w:r>
      <w:r w:rsidR="005729F3" w:rsidRPr="009E5255">
        <w:t>Department of Health and Lead Reviewer</w:t>
      </w:r>
      <w:r w:rsidR="006B25B7" w:rsidRPr="009E5255">
        <w:t>,</w:t>
      </w:r>
      <w:r w:rsidRPr="009E5255">
        <w:t xml:space="preserve"> </w:t>
      </w:r>
      <w:r w:rsidR="001E2C72" w:rsidRPr="009E5255">
        <w:t xml:space="preserve">also </w:t>
      </w:r>
      <w:r w:rsidRPr="009E5255">
        <w:t>inform</w:t>
      </w:r>
      <w:r w:rsidR="00AB5249" w:rsidRPr="009E5255">
        <w:t>ed</w:t>
      </w:r>
      <w:r w:rsidRPr="009E5255">
        <w:t xml:space="preserve"> the development of interview protocols for the subsequent, in-depth consultation of identified stakeholders.</w:t>
      </w:r>
    </w:p>
    <w:p w14:paraId="6CD65933" w14:textId="61718E29" w:rsidR="007C5434" w:rsidRPr="009E5255" w:rsidRDefault="00AB7602" w:rsidP="00CD5048">
      <w:r w:rsidRPr="009E5255">
        <w:rPr>
          <w:i/>
          <w:iCs/>
        </w:rPr>
        <w:t>Activity 1c</w:t>
      </w:r>
      <w:r w:rsidR="0048472F" w:rsidRPr="009E5255">
        <w:t xml:space="preserve">.  </w:t>
      </w:r>
      <w:r w:rsidR="00A31EE3" w:rsidRPr="009E5255">
        <w:t>S</w:t>
      </w:r>
      <w:r w:rsidRPr="009E5255">
        <w:t xml:space="preserve">emi-structured interviews with stakeholders involved in the supply, delivery and administration of EFC-funded </w:t>
      </w:r>
      <w:r w:rsidR="001E2C72" w:rsidRPr="009E5255">
        <w:t>medicines</w:t>
      </w:r>
      <w:r w:rsidRPr="009E5255">
        <w:t xml:space="preserve">, including manufacturers, wholesalers and compounders; </w:t>
      </w:r>
      <w:r w:rsidR="006B25B7" w:rsidRPr="009E5255">
        <w:t xml:space="preserve">State </w:t>
      </w:r>
      <w:r w:rsidRPr="009E5255">
        <w:t xml:space="preserve">and </w:t>
      </w:r>
      <w:r w:rsidR="006B25B7" w:rsidRPr="009E5255">
        <w:t xml:space="preserve">Territory </w:t>
      </w:r>
      <w:r w:rsidR="00220CD4" w:rsidRPr="009E5255">
        <w:t>public</w:t>
      </w:r>
      <w:r w:rsidRPr="009E5255">
        <w:t xml:space="preserve"> health</w:t>
      </w:r>
      <w:r w:rsidR="00220CD4" w:rsidRPr="009E5255">
        <w:t xml:space="preserve"> services</w:t>
      </w:r>
      <w:r w:rsidRPr="009E5255">
        <w:t>; hospital pharmacists and administrators; health</w:t>
      </w:r>
      <w:r w:rsidR="00387C19" w:rsidRPr="009E5255">
        <w:t>-</w:t>
      </w:r>
      <w:r w:rsidRPr="009E5255">
        <w:t>sector peak bodies; health care professionals involved in cancer treatment and care</w:t>
      </w:r>
      <w:r w:rsidR="001E2C72" w:rsidRPr="009E5255">
        <w:t>; and patients</w:t>
      </w:r>
      <w:r w:rsidR="00A31EE3" w:rsidRPr="009E5255">
        <w:t xml:space="preserve"> were conducted</w:t>
      </w:r>
      <w:r w:rsidR="0048472F" w:rsidRPr="009E5255">
        <w:t xml:space="preserve">.  </w:t>
      </w:r>
      <w:r w:rsidR="00871BE4" w:rsidRPr="009E5255">
        <w:t>The list of individuals interview</w:t>
      </w:r>
      <w:r w:rsidR="00746BD1" w:rsidRPr="009E5255">
        <w:t>ed</w:t>
      </w:r>
      <w:r w:rsidR="00871BE4" w:rsidRPr="009E5255">
        <w:t xml:space="preserve"> </w:t>
      </w:r>
      <w:r w:rsidR="00AB5249" w:rsidRPr="009E5255">
        <w:t>was</w:t>
      </w:r>
      <w:r w:rsidR="00871BE4" w:rsidRPr="009E5255">
        <w:t xml:space="preserve"> developed in consultation with the Lead Reviewer and Department of Health, informed by </w:t>
      </w:r>
      <w:r w:rsidR="00746BD1" w:rsidRPr="009E5255">
        <w:t xml:space="preserve">stakeholders’ </w:t>
      </w:r>
      <w:r w:rsidR="00067968" w:rsidRPr="009E5255">
        <w:t xml:space="preserve">previous </w:t>
      </w:r>
      <w:r w:rsidR="00746BD1" w:rsidRPr="009E5255">
        <w:t>participation</w:t>
      </w:r>
      <w:r w:rsidR="00871BE4" w:rsidRPr="009E5255">
        <w:t xml:space="preserve"> in the development of the</w:t>
      </w:r>
      <w:r w:rsidR="00746BD1" w:rsidRPr="009E5255">
        <w:t xml:space="preserve"> Review’s</w:t>
      </w:r>
      <w:r w:rsidR="00871BE4" w:rsidRPr="009E5255">
        <w:t xml:space="preserve"> </w:t>
      </w:r>
      <w:r w:rsidR="00746BD1" w:rsidRPr="009E5255">
        <w:t>Terms of Reference</w:t>
      </w:r>
      <w:r w:rsidR="00A31EE3" w:rsidRPr="009E5255">
        <w:t>, as follow-up to</w:t>
      </w:r>
      <w:r w:rsidR="00067968" w:rsidRPr="009E5255">
        <w:t xml:space="preserve"> </w:t>
      </w:r>
      <w:r w:rsidR="004736A1" w:rsidRPr="009E5255">
        <w:t>written submissions</w:t>
      </w:r>
      <w:r w:rsidR="00067968" w:rsidRPr="009E5255">
        <w:t xml:space="preserve"> </w:t>
      </w:r>
      <w:r w:rsidR="001E2C72" w:rsidRPr="009E5255">
        <w:t>received in</w:t>
      </w:r>
      <w:r w:rsidR="00871BE4" w:rsidRPr="009E5255">
        <w:t xml:space="preserve"> the </w:t>
      </w:r>
      <w:r w:rsidR="00067968" w:rsidRPr="009E5255">
        <w:t xml:space="preserve">review’s </w:t>
      </w:r>
      <w:r w:rsidR="00871BE4" w:rsidRPr="009E5255">
        <w:t>public consultation</w:t>
      </w:r>
      <w:r w:rsidR="00067968" w:rsidRPr="009E5255">
        <w:t xml:space="preserve"> </w:t>
      </w:r>
      <w:r w:rsidR="00871BE4" w:rsidRPr="009E5255">
        <w:t>phase</w:t>
      </w:r>
      <w:r w:rsidR="00A31EE3" w:rsidRPr="009E5255">
        <w:t xml:space="preserve"> and </w:t>
      </w:r>
      <w:r w:rsidR="00F861C9" w:rsidRPr="009E5255">
        <w:t>on a ‘snow-ball’ basis following prior consultations</w:t>
      </w:r>
      <w:r w:rsidR="0048472F" w:rsidRPr="009E5255">
        <w:t xml:space="preserve">.  </w:t>
      </w:r>
      <w:r w:rsidR="000722A2" w:rsidRPr="009E5255">
        <w:t>Details</w:t>
      </w:r>
      <w:r w:rsidR="00F14B76" w:rsidRPr="009E5255">
        <w:t xml:space="preserve"> of consultations undertaken for the Review may be found </w:t>
      </w:r>
      <w:r w:rsidR="000722A2" w:rsidRPr="009E5255">
        <w:t>in</w:t>
      </w:r>
      <w:r w:rsidR="00BD34F7" w:rsidRPr="009E5255">
        <w:t xml:space="preserve"> </w:t>
      </w:r>
      <w:r w:rsidR="00BD34F7" w:rsidRPr="009E5255">
        <w:fldChar w:fldCharType="begin"/>
      </w:r>
      <w:r w:rsidR="00BD34F7" w:rsidRPr="009E5255">
        <w:instrText xml:space="preserve"> REF _Ref93583873 \h </w:instrText>
      </w:r>
      <w:r w:rsidR="00BD34F7" w:rsidRPr="009E5255">
        <w:fldChar w:fldCharType="separate"/>
      </w:r>
      <w:r w:rsidR="000C766B" w:rsidRPr="009E5255">
        <w:t xml:space="preserve">Appendix </w:t>
      </w:r>
      <w:r w:rsidR="000C766B">
        <w:rPr>
          <w:noProof/>
        </w:rPr>
        <w:t>4</w:t>
      </w:r>
      <w:r w:rsidR="00BD34F7" w:rsidRPr="009E5255">
        <w:fldChar w:fldCharType="end"/>
      </w:r>
      <w:r w:rsidR="00F14B76" w:rsidRPr="009E5255">
        <w:t>.</w:t>
      </w:r>
    </w:p>
    <w:p w14:paraId="07A3E12B" w14:textId="2769F47C" w:rsidR="007C5434" w:rsidRPr="009E5255" w:rsidRDefault="00AB7602" w:rsidP="00CD5048">
      <w:r w:rsidRPr="009E5255">
        <w:t>Interview</w:t>
      </w:r>
      <w:r w:rsidR="00DC40EC" w:rsidRPr="009E5255">
        <w:t xml:space="preserve">s </w:t>
      </w:r>
      <w:r w:rsidR="00F861C9" w:rsidRPr="009E5255">
        <w:t>w</w:t>
      </w:r>
      <w:r w:rsidR="00DC40EC" w:rsidRPr="009E5255">
        <w:t>ere</w:t>
      </w:r>
      <w:r w:rsidR="00F861C9" w:rsidRPr="009E5255">
        <w:t xml:space="preserve"> </w:t>
      </w:r>
      <w:r w:rsidR="00DC40EC" w:rsidRPr="009E5255">
        <w:t>guided</w:t>
      </w:r>
      <w:r w:rsidRPr="009E5255">
        <w:t xml:space="preserve"> by structured protocols</w:t>
      </w:r>
      <w:r w:rsidR="00DC40EC" w:rsidRPr="009E5255">
        <w:t xml:space="preserve">, </w:t>
      </w:r>
      <w:r w:rsidR="00F861C9" w:rsidRPr="009E5255">
        <w:t xml:space="preserve">adapted </w:t>
      </w:r>
      <w:r w:rsidR="00DC40EC" w:rsidRPr="009E5255">
        <w:t>for</w:t>
      </w:r>
      <w:r w:rsidR="00F861C9" w:rsidRPr="009E5255">
        <w:t xml:space="preserve"> </w:t>
      </w:r>
      <w:r w:rsidR="00DC40EC" w:rsidRPr="009E5255">
        <w:t xml:space="preserve">individual stakeholder engagements to </w:t>
      </w:r>
      <w:r w:rsidR="00F861C9" w:rsidRPr="009E5255">
        <w:t xml:space="preserve">reflect specific points of reference </w:t>
      </w:r>
      <w:r w:rsidR="00DC40EC" w:rsidRPr="009E5255">
        <w:t>and relevant lines of inquiry</w:t>
      </w:r>
      <w:r w:rsidR="001C433B" w:rsidRPr="009E5255">
        <w:t xml:space="preserve">, </w:t>
      </w:r>
      <w:r w:rsidR="00151E1E" w:rsidRPr="009E5255">
        <w:t>audio-recorded</w:t>
      </w:r>
      <w:r w:rsidRPr="009E5255">
        <w:t xml:space="preserve"> (with participant consent) and transcribed</w:t>
      </w:r>
      <w:r w:rsidR="0048472F" w:rsidRPr="009E5255">
        <w:t xml:space="preserve">.  </w:t>
      </w:r>
      <w:r w:rsidR="001C433B" w:rsidRPr="009E5255">
        <w:t>Conduct of i</w:t>
      </w:r>
      <w:r w:rsidRPr="009E5255">
        <w:t xml:space="preserve">nterviews and thematic analysis of findings </w:t>
      </w:r>
      <w:r w:rsidR="001C433B" w:rsidRPr="009E5255">
        <w:t xml:space="preserve">was undertaken </w:t>
      </w:r>
      <w:r w:rsidRPr="009E5255">
        <w:t>jointly by</w:t>
      </w:r>
      <w:r w:rsidR="00C616BE" w:rsidRPr="009E5255">
        <w:t xml:space="preserve"> the </w:t>
      </w:r>
      <w:r w:rsidR="005B1618" w:rsidRPr="009E5255">
        <w:t>Lead Reviewer and</w:t>
      </w:r>
      <w:r w:rsidR="00E12A3B" w:rsidRPr="009E5255">
        <w:t xml:space="preserve"> CHERE’s</w:t>
      </w:r>
      <w:r w:rsidR="005B1618" w:rsidRPr="009E5255">
        <w:t xml:space="preserve"> </w:t>
      </w:r>
      <w:r w:rsidR="00B21611" w:rsidRPr="009E5255">
        <w:t>nominated</w:t>
      </w:r>
      <w:r w:rsidRPr="009E5255">
        <w:t xml:space="preserve"> senior investigators</w:t>
      </w:r>
      <w:r w:rsidR="0048472F" w:rsidRPr="009E5255">
        <w:t xml:space="preserve">.  </w:t>
      </w:r>
      <w:r w:rsidR="00B21611" w:rsidRPr="009E5255">
        <w:t>All f</w:t>
      </w:r>
      <w:r w:rsidRPr="009E5255">
        <w:t xml:space="preserve">indings </w:t>
      </w:r>
      <w:r w:rsidR="00F861C9" w:rsidRPr="009E5255">
        <w:t>were</w:t>
      </w:r>
      <w:r w:rsidRPr="009E5255">
        <w:t xml:space="preserve"> de</w:t>
      </w:r>
      <w:r w:rsidR="00805F66" w:rsidRPr="009E5255">
        <w:t>-</w:t>
      </w:r>
      <w:r w:rsidRPr="009E5255">
        <w:t>identified</w:t>
      </w:r>
      <w:r w:rsidR="00C616BE" w:rsidRPr="009E5255">
        <w:t>, noting only the sector from which respondents were sourced</w:t>
      </w:r>
      <w:r w:rsidR="0048472F" w:rsidRPr="009E5255">
        <w:t xml:space="preserve">.  </w:t>
      </w:r>
      <w:r w:rsidR="00C616BE" w:rsidRPr="009E5255">
        <w:t>W</w:t>
      </w:r>
      <w:r w:rsidR="00B21611" w:rsidRPr="009E5255">
        <w:t xml:space="preserve">here there </w:t>
      </w:r>
      <w:r w:rsidR="00F861C9" w:rsidRPr="009E5255">
        <w:t xml:space="preserve">were </w:t>
      </w:r>
      <w:r w:rsidR="00B21611" w:rsidRPr="009E5255">
        <w:t xml:space="preserve">fewer than three contributors within a </w:t>
      </w:r>
      <w:r w:rsidR="00C616BE" w:rsidRPr="009E5255">
        <w:t xml:space="preserve">given </w:t>
      </w:r>
      <w:r w:rsidR="00B21611" w:rsidRPr="009E5255">
        <w:t xml:space="preserve">sector, </w:t>
      </w:r>
      <w:r w:rsidR="00174B72" w:rsidRPr="009E5255">
        <w:t xml:space="preserve">responses </w:t>
      </w:r>
      <w:r w:rsidR="00F861C9" w:rsidRPr="009E5255">
        <w:t>were</w:t>
      </w:r>
      <w:r w:rsidR="00B21611" w:rsidRPr="009E5255">
        <w:t xml:space="preserve"> aggregated </w:t>
      </w:r>
      <w:r w:rsidR="00174B72" w:rsidRPr="009E5255">
        <w:t xml:space="preserve">across </w:t>
      </w:r>
      <w:r w:rsidR="00341283" w:rsidRPr="009E5255">
        <w:t>multiple</w:t>
      </w:r>
      <w:r w:rsidR="00174B72" w:rsidRPr="009E5255">
        <w:t xml:space="preserve"> sectors </w:t>
      </w:r>
      <w:r w:rsidR="00B21611" w:rsidRPr="009E5255">
        <w:t>to ensure that individual stakeholders cannot be identified</w:t>
      </w:r>
      <w:r w:rsidR="0048472F" w:rsidRPr="009E5255">
        <w:t xml:space="preserve">.  </w:t>
      </w:r>
      <w:r w:rsidR="001C433B" w:rsidRPr="009E5255">
        <w:t>D</w:t>
      </w:r>
      <w:r w:rsidR="009672F3" w:rsidRPr="009E5255">
        <w:t xml:space="preserve">ata </w:t>
      </w:r>
      <w:r w:rsidR="00727C71" w:rsidRPr="009E5255">
        <w:t>w</w:t>
      </w:r>
      <w:r w:rsidR="0001182E" w:rsidRPr="009E5255">
        <w:t>ere</w:t>
      </w:r>
      <w:r w:rsidR="009672F3" w:rsidRPr="009E5255">
        <w:t xml:space="preserve"> analysed individually on an ongoing basis using an </w:t>
      </w:r>
      <w:r w:rsidR="009B41B2" w:rsidRPr="009E5255">
        <w:t xml:space="preserve">‘abductive’ </w:t>
      </w:r>
      <w:r w:rsidR="009672F3" w:rsidRPr="009E5255">
        <w:t>approach</w:t>
      </w:r>
      <w:r w:rsidR="00341283" w:rsidRPr="009E5255">
        <w:t>—</w:t>
      </w:r>
      <w:r w:rsidR="000E24BD" w:rsidRPr="009E5255">
        <w:t>i.e., the researchers examine</w:t>
      </w:r>
      <w:r w:rsidR="00727C71" w:rsidRPr="009E5255">
        <w:t>d</w:t>
      </w:r>
      <w:r w:rsidR="000E24BD" w:rsidRPr="009E5255">
        <w:t xml:space="preserve"> t</w:t>
      </w:r>
      <w:r w:rsidR="00C616BE" w:rsidRPr="009E5255">
        <w:t>he extent to which the</w:t>
      </w:r>
      <w:r w:rsidR="000E24BD" w:rsidRPr="009E5255">
        <w:t xml:space="preserve"> data support </w:t>
      </w:r>
      <w:r w:rsidR="00C616BE" w:rsidRPr="009E5255">
        <w:t>the underlying rationale of the EFC framework</w:t>
      </w:r>
      <w:r w:rsidR="000E24BD" w:rsidRPr="009E5255">
        <w:t xml:space="preserve">, as well as how the data may call for modifications </w:t>
      </w:r>
      <w:r w:rsidR="00C616BE" w:rsidRPr="009E5255">
        <w:t>to these arrangements</w:t>
      </w:r>
      <w:r w:rsidR="00341283" w:rsidRPr="009E5255">
        <w:t>—</w:t>
      </w:r>
      <w:r w:rsidR="000E24BD" w:rsidRPr="009E5255">
        <w:t>until</w:t>
      </w:r>
      <w:r w:rsidR="006B25B7" w:rsidRPr="009E5255">
        <w:t xml:space="preserve"> </w:t>
      </w:r>
      <w:r w:rsidR="00F40304" w:rsidRPr="009E5255">
        <w:t xml:space="preserve">thematic </w:t>
      </w:r>
      <w:r w:rsidR="006B25B7" w:rsidRPr="009E5255">
        <w:t xml:space="preserve">saturation </w:t>
      </w:r>
      <w:r w:rsidR="00727C71" w:rsidRPr="009E5255">
        <w:t>was</w:t>
      </w:r>
      <w:r w:rsidR="006B25B7" w:rsidRPr="009E5255">
        <w:t xml:space="preserve"> reached</w:t>
      </w:r>
      <w:r w:rsidR="009672F3" w:rsidRPr="009E5255">
        <w:t>.</w:t>
      </w:r>
    </w:p>
    <w:p w14:paraId="733B0622" w14:textId="3FB7278D" w:rsidR="00601D4C" w:rsidRPr="009E5255" w:rsidRDefault="00CC1171" w:rsidP="00CD5048">
      <w:r w:rsidRPr="009E5255">
        <w:rPr>
          <w:i/>
          <w:iCs/>
        </w:rPr>
        <w:t>Activity 1d</w:t>
      </w:r>
      <w:r w:rsidR="0048472F" w:rsidRPr="009E5255">
        <w:rPr>
          <w:i/>
          <w:iCs/>
        </w:rPr>
        <w:t xml:space="preserve">.  </w:t>
      </w:r>
      <w:r w:rsidR="00E710FF" w:rsidRPr="009E5255">
        <w:t>Throughout the</w:t>
      </w:r>
      <w:r w:rsidRPr="009E5255">
        <w:t xml:space="preserve"> interviewing period, </w:t>
      </w:r>
      <w:r w:rsidR="00E12A3B" w:rsidRPr="009E5255">
        <w:t>CHERE’s nominated</w:t>
      </w:r>
      <w:r w:rsidR="00341283" w:rsidRPr="009E5255">
        <w:t xml:space="preserve"> </w:t>
      </w:r>
      <w:r w:rsidR="00E12A3B" w:rsidRPr="009E5255">
        <w:t>senior investigators</w:t>
      </w:r>
      <w:r w:rsidR="00341283" w:rsidRPr="009E5255">
        <w:t xml:space="preserve"> </w:t>
      </w:r>
      <w:r w:rsidR="00727C71" w:rsidRPr="009E5255">
        <w:t>met</w:t>
      </w:r>
      <w:r w:rsidR="00341283" w:rsidRPr="009E5255">
        <w:t xml:space="preserve"> </w:t>
      </w:r>
      <w:r w:rsidR="00022D4D" w:rsidRPr="009E5255">
        <w:t xml:space="preserve">with the Lead Reviewer </w:t>
      </w:r>
      <w:r w:rsidR="00341283" w:rsidRPr="009E5255">
        <w:t>to</w:t>
      </w:r>
      <w:r w:rsidRPr="009E5255">
        <w:t xml:space="preserve"> </w:t>
      </w:r>
      <w:r w:rsidR="00AA2094" w:rsidRPr="009E5255">
        <w:t>share</w:t>
      </w:r>
      <w:r w:rsidR="00341283" w:rsidRPr="009E5255">
        <w:t xml:space="preserve"> findings, </w:t>
      </w:r>
      <w:r w:rsidRPr="009E5255">
        <w:t xml:space="preserve">identify emergent themes in the research data, consolidate these themes within a cohesive analytical framework, discuss the policy implications of </w:t>
      </w:r>
      <w:r w:rsidR="00E6798A" w:rsidRPr="009E5255">
        <w:t>initial</w:t>
      </w:r>
      <w:r w:rsidRPr="009E5255">
        <w:t xml:space="preserve"> findings and coordinate </w:t>
      </w:r>
      <w:r w:rsidR="00BC1C64" w:rsidRPr="009E5255">
        <w:t>subsequent coding and</w:t>
      </w:r>
      <w:r w:rsidRPr="009E5255">
        <w:t xml:space="preserve"> write-up</w:t>
      </w:r>
      <w:r w:rsidR="0048472F" w:rsidRPr="009E5255">
        <w:t xml:space="preserve">.  </w:t>
      </w:r>
      <w:r w:rsidR="00E710FF" w:rsidRPr="009E5255">
        <w:t>At the conclusion of the interviewing period</w:t>
      </w:r>
      <w:r w:rsidR="00BC1C64" w:rsidRPr="009E5255">
        <w:t xml:space="preserve">, </w:t>
      </w:r>
      <w:r w:rsidR="00E710FF" w:rsidRPr="009E5255">
        <w:t xml:space="preserve">the research team coded all interview data </w:t>
      </w:r>
      <w:r w:rsidRPr="009E5255">
        <w:t>in accordance with the identified themes and agreed analytical framework</w:t>
      </w:r>
      <w:r w:rsidR="00E710FF" w:rsidRPr="009E5255">
        <w:t xml:space="preserve"> using </w:t>
      </w:r>
      <w:r w:rsidR="008A004F" w:rsidRPr="009E5255">
        <w:t>NVivo</w:t>
      </w:r>
      <w:r w:rsidR="00E710FF" w:rsidRPr="009E5255">
        <w:t xml:space="preserve"> </w:t>
      </w:r>
      <w:r w:rsidR="00E710FF" w:rsidRPr="009E5255">
        <w:fldChar w:fldCharType="begin"/>
      </w:r>
      <w:r w:rsidR="00BB32DA" w:rsidRPr="009E5255">
        <w:instrText xml:space="preserve"> ADDIN EN.CITE &lt;EndNote&gt;&lt;Cite&gt;&lt;Year&gt;2020&lt;/Year&gt;&lt;RecNum&gt;10555&lt;/RecNum&gt;&lt;DisplayText&gt;[3]&lt;/DisplayText&gt;&lt;record&gt;&lt;rec-number&gt;10555&lt;/rec-number&gt;&lt;foreign-keys&gt;&lt;key app="EN" db-id="etpte9adcdfve1eerz5pws2fvps522ds5svf" timestamp="1652740078" guid="e9097a45-0bbd-4e4b-b3f3-8cceb23209d4"&gt;10555&lt;/key&gt;&lt;/foreign-keys&gt;&lt;ref-type name="Computer Program"&gt;9&lt;/ref-type&gt;&lt;contributors&gt;&lt;/contributors&gt;&lt;titles&gt;&lt;title&gt;Nvivo&lt;/title&gt;&lt;/titles&gt;&lt;edition&gt;12&lt;/edition&gt;&lt;dates&gt;&lt;year&gt;2020&lt;/year&gt;&lt;/dates&gt;&lt;publisher&gt;QSR International Pty Ltd&lt;/publisher&gt;&lt;urls&gt;&lt;/urls&gt;&lt;/record&gt;&lt;/Cite&gt;&lt;/EndNote&gt;</w:instrText>
      </w:r>
      <w:r w:rsidR="00E710FF" w:rsidRPr="009E5255">
        <w:fldChar w:fldCharType="separate"/>
      </w:r>
      <w:r w:rsidR="00A306B9" w:rsidRPr="009E5255">
        <w:rPr>
          <w:noProof/>
        </w:rPr>
        <w:t>[3]</w:t>
      </w:r>
      <w:r w:rsidR="00E710FF" w:rsidRPr="009E5255">
        <w:fldChar w:fldCharType="end"/>
      </w:r>
      <w:r w:rsidR="0048472F" w:rsidRPr="009E5255">
        <w:t xml:space="preserve">.  </w:t>
      </w:r>
      <w:r w:rsidR="00E710FF" w:rsidRPr="009E5255">
        <w:t>The research</w:t>
      </w:r>
      <w:r w:rsidR="00C616BE" w:rsidRPr="009E5255">
        <w:t xml:space="preserve"> team </w:t>
      </w:r>
      <w:r w:rsidR="00BC1C64" w:rsidRPr="009E5255">
        <w:t>collate</w:t>
      </w:r>
      <w:r w:rsidR="00727C71" w:rsidRPr="009E5255">
        <w:t>d</w:t>
      </w:r>
      <w:r w:rsidR="00BC1C64" w:rsidRPr="009E5255">
        <w:t xml:space="preserve"> all coded materials for final integration and reporting</w:t>
      </w:r>
      <w:bookmarkStart w:id="71" w:name="_Toc89935665"/>
      <w:r w:rsidR="0048472F" w:rsidRPr="009E5255">
        <w:t xml:space="preserve">.  </w:t>
      </w:r>
      <w:r w:rsidR="00F861C9" w:rsidRPr="009E5255">
        <w:t xml:space="preserve">The results of those consultations are reported throughout </w:t>
      </w:r>
      <w:r w:rsidR="00401B02" w:rsidRPr="009E5255">
        <w:rPr>
          <w:color w:val="000000" w:themeColor="text1"/>
        </w:rPr>
        <w:t>Sections 3-6</w:t>
      </w:r>
      <w:r w:rsidR="00F861C9" w:rsidRPr="009E5255">
        <w:t xml:space="preserve"> of this </w:t>
      </w:r>
      <w:r w:rsidR="006072BE" w:rsidRPr="009E5255">
        <w:t>Final</w:t>
      </w:r>
      <w:r w:rsidR="00F861C9" w:rsidRPr="009E5255">
        <w:t xml:space="preserve"> Report, based on a thematic presentation of the evidence.</w:t>
      </w:r>
    </w:p>
    <w:p w14:paraId="19C38B81" w14:textId="11DF6306" w:rsidR="00FF4520" w:rsidRPr="009E5255" w:rsidRDefault="00504D38" w:rsidP="005A2B78">
      <w:pPr>
        <w:pStyle w:val="Heading3"/>
      </w:pPr>
      <w:bookmarkStart w:id="72" w:name="_Toc144886211"/>
      <w:r w:rsidRPr="009E5255">
        <w:t>What cost</w:t>
      </w:r>
      <w:r w:rsidR="001E5B90" w:rsidRPr="009E5255">
        <w:t>s</w:t>
      </w:r>
      <w:r w:rsidRPr="009E5255">
        <w:t xml:space="preserve"> and remuneration arrangements </w:t>
      </w:r>
      <w:r w:rsidR="007C5434" w:rsidRPr="009E5255">
        <w:t xml:space="preserve">are </w:t>
      </w:r>
      <w:r w:rsidRPr="009E5255">
        <w:t>associated with EFC supply chain activities?</w:t>
      </w:r>
      <w:bookmarkEnd w:id="71"/>
      <w:bookmarkEnd w:id="72"/>
    </w:p>
    <w:p w14:paraId="756DE90D" w14:textId="075F2462" w:rsidR="007C5434" w:rsidRPr="009E5255" w:rsidRDefault="00504D38" w:rsidP="00CD5048">
      <w:r w:rsidRPr="009E5255">
        <w:rPr>
          <w:i/>
          <w:iCs/>
        </w:rPr>
        <w:t>Activity 2a</w:t>
      </w:r>
      <w:r w:rsidR="0048472F" w:rsidRPr="009E5255">
        <w:t xml:space="preserve">.  </w:t>
      </w:r>
      <w:r w:rsidR="00513516" w:rsidRPr="009E5255">
        <w:t>T</w:t>
      </w:r>
      <w:r w:rsidR="00500444" w:rsidRPr="009E5255">
        <w:t>he research team</w:t>
      </w:r>
      <w:r w:rsidR="00513516" w:rsidRPr="009E5255">
        <w:t xml:space="preserve"> compare</w:t>
      </w:r>
      <w:r w:rsidR="00727C71" w:rsidRPr="009E5255">
        <w:t>d</w:t>
      </w:r>
      <w:r w:rsidR="00513516" w:rsidRPr="009E5255">
        <w:t xml:space="preserve"> the registered and reimbursed indications of each of the </w:t>
      </w:r>
      <w:r w:rsidR="00146C0A" w:rsidRPr="009E5255">
        <w:t>infusible medicines</w:t>
      </w:r>
      <w:r w:rsidR="00513516" w:rsidRPr="009E5255">
        <w:t xml:space="preserve"> supplied via the EFC</w:t>
      </w:r>
      <w:r w:rsidR="009B1C9E" w:rsidRPr="009E5255">
        <w:t xml:space="preserve"> to inform an understanding of EFC institutional arrangements, and the extent to which the empirical utilisation of listed medicines is consistent with the </w:t>
      </w:r>
      <w:r w:rsidR="000F121A" w:rsidRPr="009E5255">
        <w:t xml:space="preserve">underlying intent of the </w:t>
      </w:r>
      <w:r w:rsidR="009B1C9E" w:rsidRPr="009E5255">
        <w:t>EFC.</w:t>
      </w:r>
    </w:p>
    <w:p w14:paraId="5BD035E0" w14:textId="68036504" w:rsidR="007C5434" w:rsidRPr="009E5255" w:rsidRDefault="00513516" w:rsidP="00CD5048">
      <w:r w:rsidRPr="009E5255">
        <w:rPr>
          <w:i/>
          <w:iCs/>
        </w:rPr>
        <w:t>Activity 2b</w:t>
      </w:r>
      <w:r w:rsidR="0048472F" w:rsidRPr="009E5255">
        <w:t xml:space="preserve">.  </w:t>
      </w:r>
      <w:r w:rsidRPr="009E5255">
        <w:t>Interviewees (see Activity 1c) describe</w:t>
      </w:r>
      <w:r w:rsidR="00727C71" w:rsidRPr="009E5255">
        <w:t>d</w:t>
      </w:r>
      <w:r w:rsidRPr="009E5255">
        <w:t xml:space="preserve"> their roles </w:t>
      </w:r>
      <w:r w:rsidR="009F264A" w:rsidRPr="009E5255">
        <w:t xml:space="preserve">and activities </w:t>
      </w:r>
      <w:r w:rsidRPr="009E5255">
        <w:t>in the delivery of chemotherapy, and the costs and remuneration associated with those activities</w:t>
      </w:r>
      <w:r w:rsidR="0048472F" w:rsidRPr="009E5255">
        <w:t xml:space="preserve">.  </w:t>
      </w:r>
      <w:r w:rsidR="00704D31" w:rsidRPr="009E5255">
        <w:t xml:space="preserve">These descriptions </w:t>
      </w:r>
      <w:r w:rsidR="00727C71" w:rsidRPr="009E5255">
        <w:t>were used</w:t>
      </w:r>
      <w:r w:rsidR="00704D31" w:rsidRPr="009E5255">
        <w:t xml:space="preserve"> to further understand EFC institutional arrangements and to discern the practical correspondence between the</w:t>
      </w:r>
      <w:r w:rsidR="00B65B03" w:rsidRPr="009E5255">
        <w:t xml:space="preserve"> EFC’s</w:t>
      </w:r>
      <w:r w:rsidR="00704D31" w:rsidRPr="009E5255">
        <w:t xml:space="preserve"> intended and actualised outcomes.</w:t>
      </w:r>
    </w:p>
    <w:p w14:paraId="00EDBD67" w14:textId="6B0E1CE5" w:rsidR="00D713E0" w:rsidRPr="009E5255" w:rsidRDefault="00D713E0" w:rsidP="002338DA">
      <w:pPr>
        <w:rPr>
          <w:i/>
          <w:iCs/>
        </w:rPr>
      </w:pPr>
      <w:r w:rsidRPr="009E5255">
        <w:rPr>
          <w:i/>
          <w:iCs/>
        </w:rPr>
        <w:t xml:space="preserve">Activity 2c. </w:t>
      </w:r>
      <w:r w:rsidR="005108FE" w:rsidRPr="009E5255">
        <w:t xml:space="preserve">Under pre-EFC funding arrangements, </w:t>
      </w:r>
      <w:r w:rsidR="00437258" w:rsidRPr="009E5255">
        <w:t xml:space="preserve">cancer </w:t>
      </w:r>
      <w:r w:rsidR="005108FE" w:rsidRPr="009E5255">
        <w:t xml:space="preserve">drugs were reimbursed on the basis of the full pack quantity, rather than the minimum combination of vials required to provide the prescribed dose.  To assess the impact of shifting to remuneration on the basis of the efficient combination of vials, an historical analysis of aggregate PBS services volumes and benefit value was conducted. </w:t>
      </w:r>
      <w:r w:rsidR="00E62325" w:rsidRPr="009E5255">
        <w:t xml:space="preserve"> </w:t>
      </w:r>
      <w:r w:rsidR="005108FE" w:rsidRPr="009E5255">
        <w:t xml:space="preserve">Results of this analysis are presented in </w:t>
      </w:r>
      <w:r w:rsidR="005108FE" w:rsidRPr="009E5255">
        <w:fldChar w:fldCharType="begin"/>
      </w:r>
      <w:r w:rsidR="005108FE" w:rsidRPr="009E5255">
        <w:instrText xml:space="preserve"> REF _Ref92115999 \h </w:instrText>
      </w:r>
      <w:r w:rsidR="005108FE" w:rsidRPr="009E5255">
        <w:fldChar w:fldCharType="separate"/>
      </w:r>
      <w:r w:rsidR="000C766B" w:rsidRPr="009E5255">
        <w:t xml:space="preserve">Appendix </w:t>
      </w:r>
      <w:r w:rsidR="000C766B">
        <w:rPr>
          <w:noProof/>
        </w:rPr>
        <w:t>5</w:t>
      </w:r>
      <w:r w:rsidR="005108FE" w:rsidRPr="009E5255">
        <w:fldChar w:fldCharType="end"/>
      </w:r>
      <w:r w:rsidR="005108FE" w:rsidRPr="009E5255">
        <w:t>.</w:t>
      </w:r>
    </w:p>
    <w:p w14:paraId="35E9455B" w14:textId="0117964D" w:rsidR="007C5434" w:rsidRPr="009E5255" w:rsidRDefault="009F264A" w:rsidP="002338DA">
      <w:r w:rsidRPr="009E5255">
        <w:rPr>
          <w:i/>
          <w:iCs/>
        </w:rPr>
        <w:t>Activity 2</w:t>
      </w:r>
      <w:r w:rsidR="00D713E0" w:rsidRPr="009E5255">
        <w:rPr>
          <w:i/>
          <w:iCs/>
        </w:rPr>
        <w:t>d</w:t>
      </w:r>
      <w:r w:rsidR="0048472F" w:rsidRPr="009E5255">
        <w:rPr>
          <w:i/>
          <w:iCs/>
        </w:rPr>
        <w:t xml:space="preserve">.  </w:t>
      </w:r>
      <w:r w:rsidR="00040713" w:rsidRPr="009E5255">
        <w:t>T</w:t>
      </w:r>
      <w:r w:rsidR="00504D38" w:rsidRPr="009E5255">
        <w:t xml:space="preserve">he costs and remuneration of </w:t>
      </w:r>
      <w:r w:rsidR="007C4D8F" w:rsidRPr="009E5255">
        <w:t xml:space="preserve">EFC </w:t>
      </w:r>
      <w:r w:rsidR="00504D38" w:rsidRPr="009E5255">
        <w:t xml:space="preserve">supply chain activities </w:t>
      </w:r>
      <w:r w:rsidR="00040713" w:rsidRPr="009E5255">
        <w:t xml:space="preserve">were enumerated and mapped </w:t>
      </w:r>
      <w:r w:rsidR="00504D38" w:rsidRPr="009E5255">
        <w:t>through an analysis of: 1) drug manufacturers’ sales data (purchased through third-party data supplier</w:t>
      </w:r>
      <w:r w:rsidR="007C4D8F" w:rsidRPr="009E5255">
        <w:t>, IQVIA</w:t>
      </w:r>
      <w:r w:rsidR="00504D38" w:rsidRPr="009E5255">
        <w:t xml:space="preserve">); and 2) </w:t>
      </w:r>
      <w:r w:rsidR="00765A1E" w:rsidRPr="009E5255">
        <w:t>PBS</w:t>
      </w:r>
      <w:r w:rsidR="00504D38" w:rsidRPr="009E5255">
        <w:t xml:space="preserve"> </w:t>
      </w:r>
      <w:r w:rsidR="007C4D8F" w:rsidRPr="009E5255">
        <w:t>claims</w:t>
      </w:r>
      <w:r w:rsidR="00504D38" w:rsidRPr="009E5255">
        <w:t xml:space="preserve"> data (provided by the Department of Health)</w:t>
      </w:r>
      <w:r w:rsidR="0048472F" w:rsidRPr="009E5255">
        <w:t xml:space="preserve">.  </w:t>
      </w:r>
      <w:r w:rsidRPr="009E5255">
        <w:t xml:space="preserve">This component of the </w:t>
      </w:r>
      <w:r w:rsidR="00504D38" w:rsidRPr="009E5255">
        <w:t>analysis consider</w:t>
      </w:r>
      <w:r w:rsidR="00040713" w:rsidRPr="009E5255">
        <w:t>ed</w:t>
      </w:r>
      <w:r w:rsidR="00504D38" w:rsidRPr="009E5255">
        <w:t xml:space="preserve"> the extent to which industry and PBS data correspond, whether differences are evident by jurisdiction or product</w:t>
      </w:r>
      <w:r w:rsidRPr="009E5255">
        <w:t xml:space="preserve">, and the extent to which stakeholders’ descriptions of their roles and activities are reflected in </w:t>
      </w:r>
      <w:r w:rsidR="00B65B03" w:rsidRPr="009E5255">
        <w:t xml:space="preserve">the </w:t>
      </w:r>
      <w:r w:rsidRPr="009E5255">
        <w:t xml:space="preserve">available industry sales and PBS </w:t>
      </w:r>
      <w:r w:rsidR="003973A2" w:rsidRPr="009E5255">
        <w:t>claims</w:t>
      </w:r>
      <w:r w:rsidRPr="009E5255">
        <w:t xml:space="preserve"> data.</w:t>
      </w:r>
    </w:p>
    <w:p w14:paraId="56D206D0" w14:textId="61FA5D0F" w:rsidR="007C5434" w:rsidRPr="009E5255" w:rsidRDefault="008B3005" w:rsidP="002338DA">
      <w:r w:rsidRPr="009E5255">
        <w:t xml:space="preserve">The </w:t>
      </w:r>
      <w:r w:rsidR="003973A2" w:rsidRPr="009E5255">
        <w:t>I</w:t>
      </w:r>
      <w:r w:rsidR="00871BE4" w:rsidRPr="009E5255">
        <w:t>QVIA sales data reflect the totality of sales for EFC</w:t>
      </w:r>
      <w:r w:rsidR="003973A2" w:rsidRPr="009E5255">
        <w:t>-</w:t>
      </w:r>
      <w:r w:rsidR="00871BE4" w:rsidRPr="009E5255">
        <w:t xml:space="preserve">listed products and </w:t>
      </w:r>
      <w:r w:rsidR="003973A2" w:rsidRPr="009E5255">
        <w:t>are</w:t>
      </w:r>
      <w:r w:rsidR="00871BE4" w:rsidRPr="009E5255">
        <w:t xml:space="preserve"> </w:t>
      </w:r>
      <w:r w:rsidRPr="009E5255">
        <w:t>therefore</w:t>
      </w:r>
      <w:r w:rsidR="00871BE4" w:rsidRPr="009E5255">
        <w:t xml:space="preserve"> broader than </w:t>
      </w:r>
      <w:r w:rsidR="0092409A" w:rsidRPr="009E5255">
        <w:t xml:space="preserve">the corresponding </w:t>
      </w:r>
      <w:r w:rsidR="00871BE4" w:rsidRPr="009E5255">
        <w:t xml:space="preserve">PBS </w:t>
      </w:r>
      <w:r w:rsidR="0092409A" w:rsidRPr="009E5255">
        <w:t>remuneration data</w:t>
      </w:r>
      <w:r w:rsidR="00871BE4" w:rsidRPr="009E5255">
        <w:t xml:space="preserve"> in many instances</w:t>
      </w:r>
      <w:r w:rsidR="0048472F" w:rsidRPr="009E5255">
        <w:t xml:space="preserve">.  </w:t>
      </w:r>
      <w:r w:rsidR="00871BE4" w:rsidRPr="009E5255">
        <w:t xml:space="preserve">However, </w:t>
      </w:r>
      <w:r w:rsidR="00AE5AA1" w:rsidRPr="009E5255">
        <w:t xml:space="preserve">reconciliation of these data is an important element of the </w:t>
      </w:r>
      <w:r w:rsidR="00811122" w:rsidRPr="009E5255">
        <w:t>Economic Analysis</w:t>
      </w:r>
      <w:r w:rsidR="00AE5AA1" w:rsidRPr="009E5255">
        <w:t xml:space="preserve">, particularly as it pertains to the capacity </w:t>
      </w:r>
      <w:r w:rsidR="003973A2" w:rsidRPr="009E5255">
        <w:t>of</w:t>
      </w:r>
      <w:r w:rsidR="00AE5AA1" w:rsidRPr="009E5255">
        <w:t xml:space="preserve"> </w:t>
      </w:r>
      <w:r w:rsidR="003973A2" w:rsidRPr="009E5255">
        <w:t>program stakeholders</w:t>
      </w:r>
      <w:r w:rsidR="00AE5AA1" w:rsidRPr="009E5255">
        <w:t xml:space="preserve"> to utilise </w:t>
      </w:r>
      <w:r w:rsidR="003973A2" w:rsidRPr="009E5255">
        <w:t xml:space="preserve">disparate </w:t>
      </w:r>
      <w:r w:rsidR="00AE5AA1" w:rsidRPr="009E5255">
        <w:t>data</w:t>
      </w:r>
      <w:r w:rsidR="003973A2" w:rsidRPr="009E5255">
        <w:t>sets</w:t>
      </w:r>
      <w:r w:rsidR="00AE5AA1" w:rsidRPr="009E5255">
        <w:t xml:space="preserve"> to address </w:t>
      </w:r>
      <w:r w:rsidR="003973A2" w:rsidRPr="009E5255">
        <w:t>supply, reimbursement and rebate issues throughout the supply chain</w:t>
      </w:r>
      <w:r w:rsidR="00AE5AA1" w:rsidRPr="009E5255">
        <w:t>.</w:t>
      </w:r>
    </w:p>
    <w:p w14:paraId="62A2B281" w14:textId="3CFEF327" w:rsidR="007C5434" w:rsidRPr="009E5255" w:rsidRDefault="008B3005" w:rsidP="002338DA">
      <w:r w:rsidRPr="009E5255">
        <w:t>I</w:t>
      </w:r>
      <w:r w:rsidR="00DF343C" w:rsidRPr="009E5255">
        <w:t xml:space="preserve">QVIA industry sales data </w:t>
      </w:r>
      <w:r w:rsidR="003705CD" w:rsidRPr="009E5255">
        <w:t>were provided</w:t>
      </w:r>
      <w:r w:rsidR="00DF343C" w:rsidRPr="009E5255">
        <w:t xml:space="preserve"> on a </w:t>
      </w:r>
      <w:r w:rsidR="003705CD" w:rsidRPr="009E5255">
        <w:t>mg</w:t>
      </w:r>
      <w:r w:rsidR="00797D0A" w:rsidRPr="009E5255">
        <w:t xml:space="preserve"> per-molecule </w:t>
      </w:r>
      <w:r w:rsidR="00DF343C" w:rsidRPr="009E5255">
        <w:t>basis, allowing a like-for-like comparison with PBS remuneration data</w:t>
      </w:r>
      <w:r w:rsidR="0048472F" w:rsidRPr="009E5255">
        <w:t xml:space="preserve">.  </w:t>
      </w:r>
      <w:r w:rsidR="00987C1D" w:rsidRPr="009E5255">
        <w:t xml:space="preserve">Industry sales data </w:t>
      </w:r>
      <w:r w:rsidR="00040713" w:rsidRPr="009E5255">
        <w:t>were</w:t>
      </w:r>
      <w:r w:rsidR="00987C1D" w:rsidRPr="009E5255">
        <w:t xml:space="preserve"> aggregated at the level of </w:t>
      </w:r>
      <w:r w:rsidR="003705CD" w:rsidRPr="009E5255">
        <w:t>S</w:t>
      </w:r>
      <w:r w:rsidR="00987C1D" w:rsidRPr="009E5255">
        <w:t>tate/</w:t>
      </w:r>
      <w:r w:rsidR="003705CD" w:rsidRPr="009E5255">
        <w:t>T</w:t>
      </w:r>
      <w:r w:rsidR="00987C1D" w:rsidRPr="009E5255">
        <w:t xml:space="preserve">erritory and </w:t>
      </w:r>
      <w:r w:rsidR="00040713" w:rsidRPr="009E5255">
        <w:t>do</w:t>
      </w:r>
      <w:r w:rsidR="00987C1D" w:rsidRPr="009E5255">
        <w:t xml:space="preserve"> not include information at the levels of individual institution, professional or patient</w:t>
      </w:r>
      <w:r w:rsidR="0048472F" w:rsidRPr="009E5255">
        <w:t xml:space="preserve">.  </w:t>
      </w:r>
      <w:r w:rsidR="003705CD" w:rsidRPr="009E5255">
        <w:t xml:space="preserve">All </w:t>
      </w:r>
      <w:r w:rsidR="00040713" w:rsidRPr="009E5255">
        <w:t>data ha</w:t>
      </w:r>
      <w:r w:rsidR="003705CD" w:rsidRPr="009E5255">
        <w:t>ve</w:t>
      </w:r>
      <w:r w:rsidR="00040713" w:rsidRPr="009E5255">
        <w:t xml:space="preserve"> been fully de-identified by the research team.</w:t>
      </w:r>
    </w:p>
    <w:p w14:paraId="6925B5C9" w14:textId="3691E2FD" w:rsidR="0097782E" w:rsidRPr="009E5255" w:rsidRDefault="00B81F9E" w:rsidP="002338DA">
      <w:pPr>
        <w:rPr>
          <w:iCs/>
        </w:rPr>
      </w:pPr>
      <w:r w:rsidRPr="009E5255">
        <w:t>Together, t</w:t>
      </w:r>
      <w:r w:rsidR="009F264A" w:rsidRPr="009E5255">
        <w:t>hese data—</w:t>
      </w:r>
      <w:r w:rsidR="007C274A" w:rsidRPr="009E5255">
        <w:t>i.e., a comparison of</w:t>
      </w:r>
      <w:r w:rsidR="009F264A" w:rsidRPr="009E5255">
        <w:t xml:space="preserve"> therapies’ registered and reimbursed indications (see Activity 2a), stakeholders’ description</w:t>
      </w:r>
      <w:r w:rsidR="003705CD" w:rsidRPr="009E5255">
        <w:t>s</w:t>
      </w:r>
      <w:r w:rsidR="009F264A" w:rsidRPr="009E5255">
        <w:t xml:space="preserve"> of their roles and activities</w:t>
      </w:r>
      <w:r w:rsidR="00704D31" w:rsidRPr="009E5255">
        <w:t xml:space="preserve"> (Activity 2b)</w:t>
      </w:r>
      <w:r w:rsidR="009F264A" w:rsidRPr="009E5255">
        <w:t xml:space="preserve">, </w:t>
      </w:r>
      <w:r w:rsidR="00D713E0" w:rsidRPr="009E5255">
        <w:t xml:space="preserve">historical utilisation data (Activity 2c), </w:t>
      </w:r>
      <w:r w:rsidR="009F264A" w:rsidRPr="009E5255">
        <w:t xml:space="preserve">and manufacturers’ sales data and PBS </w:t>
      </w:r>
      <w:r w:rsidR="003705CD" w:rsidRPr="009E5255">
        <w:t>claims</w:t>
      </w:r>
      <w:r w:rsidR="00704D31" w:rsidRPr="009E5255">
        <w:t xml:space="preserve"> data (Activity 2</w:t>
      </w:r>
      <w:r w:rsidR="00D713E0" w:rsidRPr="009E5255">
        <w:t>d</w:t>
      </w:r>
      <w:r w:rsidR="00704D31" w:rsidRPr="009E5255">
        <w:t>)</w:t>
      </w:r>
      <w:r w:rsidR="009F264A" w:rsidRPr="009E5255">
        <w:t>—inform</w:t>
      </w:r>
      <w:r w:rsidR="00040713" w:rsidRPr="009E5255">
        <w:t>ed</w:t>
      </w:r>
      <w:r w:rsidR="009F264A" w:rsidRPr="009E5255">
        <w:t xml:space="preserve"> a detailed exposition of the </w:t>
      </w:r>
      <w:r w:rsidR="00F607B8" w:rsidRPr="009E5255">
        <w:t xml:space="preserve">EFC’s </w:t>
      </w:r>
      <w:r w:rsidR="009F264A" w:rsidRPr="009E5255">
        <w:t>institutional arrangements, the extent to which stakeholder activities correspond with the system’s intended function</w:t>
      </w:r>
      <w:r w:rsidR="00F607B8" w:rsidRPr="009E5255">
        <w:t xml:space="preserve">, and implications for policy, including potential incentives </w:t>
      </w:r>
      <w:r w:rsidR="003705CD" w:rsidRPr="009E5255">
        <w:t>for</w:t>
      </w:r>
      <w:r w:rsidR="00F607B8" w:rsidRPr="009E5255">
        <w:t xml:space="preserve"> </w:t>
      </w:r>
      <w:r w:rsidR="00DF3C43" w:rsidRPr="009E5255">
        <w:t>vial-sharing</w:t>
      </w:r>
      <w:bookmarkStart w:id="73" w:name="_Toc89935666"/>
      <w:r w:rsidR="0048472F" w:rsidRPr="009E5255">
        <w:t xml:space="preserve">.  </w:t>
      </w:r>
      <w:r w:rsidR="009A76DD" w:rsidRPr="009E5255">
        <w:t xml:space="preserve">Results from these activities are reported in </w:t>
      </w:r>
      <w:r w:rsidR="00E62325" w:rsidRPr="009E5255">
        <w:rPr>
          <w:color w:val="000000" w:themeColor="text1"/>
        </w:rPr>
        <w:t>Sections 3-6</w:t>
      </w:r>
      <w:r w:rsidR="009A76DD" w:rsidRPr="009E5255">
        <w:t xml:space="preserve">, with details of the underlying analyses of the PBS claims data and IQVIA sales data in </w:t>
      </w:r>
      <w:r w:rsidR="009A76DD" w:rsidRPr="009E5255">
        <w:fldChar w:fldCharType="begin"/>
      </w:r>
      <w:r w:rsidR="009A76DD" w:rsidRPr="009E5255">
        <w:instrText xml:space="preserve"> REF _Ref90045768 \h </w:instrText>
      </w:r>
      <w:r w:rsidR="009A76DD" w:rsidRPr="009E5255">
        <w:fldChar w:fldCharType="separate"/>
      </w:r>
      <w:r w:rsidR="000C766B" w:rsidRPr="009E5255">
        <w:t xml:space="preserve">Appendix </w:t>
      </w:r>
      <w:r w:rsidR="000C766B">
        <w:rPr>
          <w:noProof/>
        </w:rPr>
        <w:t>6</w:t>
      </w:r>
      <w:r w:rsidR="009A76DD" w:rsidRPr="009E5255">
        <w:fldChar w:fldCharType="end"/>
      </w:r>
      <w:r w:rsidR="009A76DD" w:rsidRPr="009E5255">
        <w:t xml:space="preserve"> and </w:t>
      </w:r>
      <w:r w:rsidR="009A76DD" w:rsidRPr="009E5255">
        <w:fldChar w:fldCharType="begin"/>
      </w:r>
      <w:r w:rsidR="009A76DD" w:rsidRPr="009E5255">
        <w:instrText xml:space="preserve"> REF _Ref90045770 \h </w:instrText>
      </w:r>
      <w:r w:rsidR="009A76DD" w:rsidRPr="009E5255">
        <w:fldChar w:fldCharType="separate"/>
      </w:r>
      <w:r w:rsidR="000C766B" w:rsidRPr="009E5255">
        <w:t xml:space="preserve">Appendix </w:t>
      </w:r>
      <w:r w:rsidR="000C766B">
        <w:rPr>
          <w:noProof/>
        </w:rPr>
        <w:t>8</w:t>
      </w:r>
      <w:r w:rsidR="009A76DD" w:rsidRPr="009E5255">
        <w:fldChar w:fldCharType="end"/>
      </w:r>
      <w:r w:rsidR="009A76DD" w:rsidRPr="009E5255">
        <w:t>, respectively.</w:t>
      </w:r>
    </w:p>
    <w:p w14:paraId="5C4CB173" w14:textId="3DBC68D5" w:rsidR="0097782E" w:rsidRPr="009E5255" w:rsidRDefault="00185D31" w:rsidP="005A2B78">
      <w:pPr>
        <w:pStyle w:val="Heading3"/>
      </w:pPr>
      <w:bookmarkStart w:id="74" w:name="_Toc144886212"/>
      <w:r w:rsidRPr="009E5255">
        <w:t>Are current arrangements appropriate for EFC supply chain activities and costs?</w:t>
      </w:r>
      <w:bookmarkEnd w:id="73"/>
      <w:bookmarkEnd w:id="74"/>
    </w:p>
    <w:p w14:paraId="7D6BD2EC" w14:textId="5510EDB5" w:rsidR="0097782E" w:rsidRPr="009E5255" w:rsidRDefault="00185D31" w:rsidP="002338DA">
      <w:r w:rsidRPr="009E5255">
        <w:rPr>
          <w:i/>
          <w:iCs/>
        </w:rPr>
        <w:t>Activity 3a</w:t>
      </w:r>
      <w:r w:rsidR="0048472F" w:rsidRPr="009E5255">
        <w:t xml:space="preserve">.  </w:t>
      </w:r>
      <w:r w:rsidRPr="009E5255">
        <w:t>In</w:t>
      </w:r>
      <w:r w:rsidR="006B25B7" w:rsidRPr="009E5255">
        <w:t>formation from in</w:t>
      </w:r>
      <w:r w:rsidRPr="009E5255">
        <w:t xml:space="preserve">terviews </w:t>
      </w:r>
      <w:r w:rsidR="00F96A9E" w:rsidRPr="009E5255">
        <w:t xml:space="preserve">and informants’ documentation of </w:t>
      </w:r>
      <w:r w:rsidR="006A1BA0" w:rsidRPr="009E5255">
        <w:t>operational</w:t>
      </w:r>
      <w:r w:rsidR="00F96A9E" w:rsidRPr="009E5255">
        <w:t xml:space="preserve"> costs </w:t>
      </w:r>
      <w:r w:rsidR="009A76DD" w:rsidRPr="009E5255">
        <w:t xml:space="preserve">was used to </w:t>
      </w:r>
      <w:r w:rsidR="00F96A9E" w:rsidRPr="009E5255">
        <w:t>assess</w:t>
      </w:r>
      <w:r w:rsidR="009A76DD" w:rsidRPr="009E5255">
        <w:t xml:space="preserve"> the </w:t>
      </w:r>
      <w:r w:rsidRPr="009E5255">
        <w:t>time-and-activity</w:t>
      </w:r>
      <w:r w:rsidR="009A76DD" w:rsidRPr="009E5255">
        <w:t xml:space="preserve"> required for the provision of cancer medicines via the </w:t>
      </w:r>
      <w:r w:rsidRPr="009E5255">
        <w:t>EFC supply chain</w:t>
      </w:r>
      <w:r w:rsidR="0048472F" w:rsidRPr="009E5255">
        <w:t xml:space="preserve">.  </w:t>
      </w:r>
      <w:r w:rsidR="002746BE" w:rsidRPr="009E5255">
        <w:t>Th</w:t>
      </w:r>
      <w:r w:rsidR="009A76DD" w:rsidRPr="009E5255">
        <w:t>e resulting cost estimates were</w:t>
      </w:r>
      <w:r w:rsidR="00075D68" w:rsidRPr="009E5255">
        <w:t xml:space="preserve"> </w:t>
      </w:r>
      <w:r w:rsidRPr="009E5255">
        <w:t>compared against EFC fee</w:t>
      </w:r>
      <w:r w:rsidR="009A76DD" w:rsidRPr="009E5255">
        <w:t xml:space="preserve"> component</w:t>
      </w:r>
      <w:r w:rsidRPr="009E5255">
        <w:t>s to determine the appropriateness of current remuneration arrangements</w:t>
      </w:r>
      <w:r w:rsidR="0048472F" w:rsidRPr="009E5255">
        <w:t xml:space="preserve">.  </w:t>
      </w:r>
      <w:r w:rsidRPr="009E5255">
        <w:t xml:space="preserve">The </w:t>
      </w:r>
      <w:r w:rsidR="004A4AC1" w:rsidRPr="009E5255">
        <w:t>analysis</w:t>
      </w:r>
      <w:r w:rsidRPr="009E5255">
        <w:t xml:space="preserve"> also consider</w:t>
      </w:r>
      <w:r w:rsidR="00075D68" w:rsidRPr="009E5255">
        <w:t>ed</w:t>
      </w:r>
      <w:r w:rsidRPr="009E5255">
        <w:t xml:space="preserve"> the extent to which EFC arrangements may contribute to patient costs</w:t>
      </w:r>
      <w:bookmarkStart w:id="75" w:name="_Toc89935667"/>
      <w:r w:rsidR="0048472F" w:rsidRPr="009E5255">
        <w:t xml:space="preserve">.  </w:t>
      </w:r>
      <w:r w:rsidR="009A76DD" w:rsidRPr="009E5255">
        <w:t xml:space="preserve">Results from these activities are reported in </w:t>
      </w:r>
      <w:r w:rsidR="009A76DD" w:rsidRPr="009E5255">
        <w:rPr>
          <w:color w:val="000000" w:themeColor="text1"/>
        </w:rPr>
        <w:t xml:space="preserve">Sections </w:t>
      </w:r>
      <w:r w:rsidR="00E62325" w:rsidRPr="009E5255">
        <w:rPr>
          <w:color w:val="000000" w:themeColor="text1"/>
        </w:rPr>
        <w:t>3-6</w:t>
      </w:r>
      <w:r w:rsidR="009A76DD" w:rsidRPr="009E5255">
        <w:rPr>
          <w:color w:val="000000" w:themeColor="text1"/>
        </w:rPr>
        <w:t>.</w:t>
      </w:r>
    </w:p>
    <w:p w14:paraId="434F944A" w14:textId="45D45CAD" w:rsidR="00FF4520" w:rsidRPr="009E5255" w:rsidRDefault="00BE3079" w:rsidP="005A2B78">
      <w:pPr>
        <w:pStyle w:val="Heading3"/>
      </w:pPr>
      <w:bookmarkStart w:id="76" w:name="_Toc144886213"/>
      <w:r w:rsidRPr="009E5255">
        <w:t xml:space="preserve">Do current arrangements support </w:t>
      </w:r>
      <w:r w:rsidR="001E5B90" w:rsidRPr="009E5255">
        <w:t xml:space="preserve">safe and efficient </w:t>
      </w:r>
      <w:r w:rsidRPr="009E5255">
        <w:t>patient access to medicines?</w:t>
      </w:r>
      <w:bookmarkEnd w:id="75"/>
      <w:bookmarkEnd w:id="76"/>
    </w:p>
    <w:p w14:paraId="48ED9429" w14:textId="71FBDA6F" w:rsidR="0097782E" w:rsidRPr="009E5255" w:rsidRDefault="00BE3079" w:rsidP="002338DA">
      <w:pPr>
        <w:rPr>
          <w:color w:val="000000" w:themeColor="text1"/>
        </w:rPr>
      </w:pPr>
      <w:r w:rsidRPr="009E5255">
        <w:rPr>
          <w:i/>
          <w:iCs/>
        </w:rPr>
        <w:t>Activity 4a</w:t>
      </w:r>
      <w:r w:rsidR="0048472F" w:rsidRPr="009E5255">
        <w:t xml:space="preserve">.  </w:t>
      </w:r>
      <w:r w:rsidR="00276611" w:rsidRPr="009E5255">
        <w:t xml:space="preserve">PBS </w:t>
      </w:r>
      <w:r w:rsidR="006B25B7" w:rsidRPr="009E5255">
        <w:t xml:space="preserve">data on </w:t>
      </w:r>
      <w:r w:rsidR="006A1BA0" w:rsidRPr="009E5255">
        <w:t xml:space="preserve">EFC drug </w:t>
      </w:r>
      <w:r w:rsidR="006B25B7" w:rsidRPr="009E5255">
        <w:t xml:space="preserve">utilisation </w:t>
      </w:r>
      <w:r w:rsidR="00075D68" w:rsidRPr="009E5255">
        <w:t xml:space="preserve">were combined </w:t>
      </w:r>
      <w:r w:rsidR="006B25B7" w:rsidRPr="009E5255">
        <w:t>with</w:t>
      </w:r>
      <w:r w:rsidR="00B508A9" w:rsidRPr="009E5255">
        <w:t xml:space="preserve"> data from the</w:t>
      </w:r>
      <w:r w:rsidR="006B25B7" w:rsidRPr="009E5255">
        <w:t xml:space="preserve"> </w:t>
      </w:r>
      <w:r w:rsidR="004A4AC1" w:rsidRPr="009E5255">
        <w:t>TGA</w:t>
      </w:r>
      <w:r w:rsidR="006018B6" w:rsidRPr="009E5255">
        <w:t xml:space="preserve"> </w:t>
      </w:r>
      <w:r w:rsidR="00B508A9" w:rsidRPr="009E5255">
        <w:t>Database of Adverse Event Notifications (DAEN)</w:t>
      </w:r>
      <w:r w:rsidR="00276611" w:rsidRPr="009E5255">
        <w:t xml:space="preserve"> to assess the extent to which the incidence of safety events related to the administration of select EFC items </w:t>
      </w:r>
      <w:r w:rsidR="00943AEB" w:rsidRPr="009E5255">
        <w:t>reflects</w:t>
      </w:r>
      <w:r w:rsidR="00265320" w:rsidRPr="009E5255">
        <w:t xml:space="preserve"> safe and efficient </w:t>
      </w:r>
      <w:r w:rsidR="00427845" w:rsidRPr="009E5255">
        <w:t>provision</w:t>
      </w:r>
      <w:r w:rsidR="00265320" w:rsidRPr="009E5255">
        <w:t xml:space="preserve"> of cancer medicines</w:t>
      </w:r>
      <w:r w:rsidR="0048472F" w:rsidRPr="009E5255">
        <w:t xml:space="preserve">.  </w:t>
      </w:r>
      <w:r w:rsidR="00040967" w:rsidRPr="009E5255">
        <w:t xml:space="preserve">Results from this analysis are reported in </w:t>
      </w:r>
      <w:r w:rsidR="00A46593" w:rsidRPr="009E5255">
        <w:rPr>
          <w:color w:val="000000" w:themeColor="text1"/>
        </w:rPr>
        <w:t>Section 5</w:t>
      </w:r>
      <w:r w:rsidR="0088104B" w:rsidRPr="009E5255">
        <w:rPr>
          <w:color w:val="000000" w:themeColor="text1"/>
        </w:rPr>
        <w:t>,</w:t>
      </w:r>
      <w:r w:rsidR="00040967" w:rsidRPr="009E5255">
        <w:rPr>
          <w:color w:val="000000" w:themeColor="text1"/>
        </w:rPr>
        <w:t xml:space="preserve"> with details of the safety analysis provided in </w:t>
      </w:r>
      <w:r w:rsidR="00040967" w:rsidRPr="009E5255">
        <w:rPr>
          <w:color w:val="000000" w:themeColor="text1"/>
        </w:rPr>
        <w:fldChar w:fldCharType="begin"/>
      </w:r>
      <w:r w:rsidR="00040967" w:rsidRPr="009E5255">
        <w:rPr>
          <w:color w:val="000000" w:themeColor="text1"/>
        </w:rPr>
        <w:instrText xml:space="preserve"> REF _Ref90046030 \h </w:instrText>
      </w:r>
      <w:r w:rsidR="00040967" w:rsidRPr="009E5255">
        <w:rPr>
          <w:color w:val="000000" w:themeColor="text1"/>
        </w:rPr>
      </w:r>
      <w:r w:rsidR="00040967" w:rsidRPr="009E5255">
        <w:rPr>
          <w:color w:val="000000" w:themeColor="text1"/>
        </w:rPr>
        <w:fldChar w:fldCharType="separate"/>
      </w:r>
      <w:r w:rsidR="000C766B" w:rsidRPr="009E5255">
        <w:t xml:space="preserve">Appendix </w:t>
      </w:r>
      <w:r w:rsidR="000C766B">
        <w:rPr>
          <w:noProof/>
        </w:rPr>
        <w:t>9</w:t>
      </w:r>
      <w:r w:rsidR="00040967" w:rsidRPr="009E5255">
        <w:rPr>
          <w:color w:val="000000" w:themeColor="text1"/>
        </w:rPr>
        <w:fldChar w:fldCharType="end"/>
      </w:r>
      <w:r w:rsidR="00040967" w:rsidRPr="009E5255">
        <w:rPr>
          <w:color w:val="000000" w:themeColor="text1"/>
        </w:rPr>
        <w:t>.</w:t>
      </w:r>
    </w:p>
    <w:p w14:paraId="7987F69D" w14:textId="6757D909" w:rsidR="0097782E" w:rsidRPr="009E5255" w:rsidRDefault="00BE3079" w:rsidP="002338DA">
      <w:r w:rsidRPr="009E5255">
        <w:rPr>
          <w:i/>
          <w:iCs/>
        </w:rPr>
        <w:t>Activity 4b</w:t>
      </w:r>
      <w:r w:rsidR="0048472F" w:rsidRPr="009E5255">
        <w:t xml:space="preserve">.  </w:t>
      </w:r>
      <w:r w:rsidR="00522705" w:rsidRPr="009E5255">
        <w:t>CHERE</w:t>
      </w:r>
      <w:r w:rsidR="00B2469C" w:rsidRPr="009E5255">
        <w:t xml:space="preserve"> </w:t>
      </w:r>
      <w:r w:rsidR="00075D68" w:rsidRPr="009E5255">
        <w:t xml:space="preserve">also </w:t>
      </w:r>
      <w:r w:rsidR="00276611" w:rsidRPr="009E5255">
        <w:t>analys</w:t>
      </w:r>
      <w:r w:rsidR="00B2469C" w:rsidRPr="009E5255">
        <w:t>e</w:t>
      </w:r>
      <w:r w:rsidR="00075D68" w:rsidRPr="009E5255">
        <w:t>d</w:t>
      </w:r>
      <w:r w:rsidR="00276611" w:rsidRPr="009E5255">
        <w:t xml:space="preserve"> stakeholders’ written submissions and interview responses to assess the potential impact of EFC arrangements on patient access (e.g., via patient </w:t>
      </w:r>
      <w:r w:rsidR="00805005" w:rsidRPr="009E5255">
        <w:t>‘</w:t>
      </w:r>
      <w:r w:rsidR="00276611" w:rsidRPr="009E5255">
        <w:t>batching</w:t>
      </w:r>
      <w:r w:rsidR="00805005" w:rsidRPr="009E5255">
        <w:t>’</w:t>
      </w:r>
      <w:r w:rsidR="00276611" w:rsidRPr="009E5255">
        <w:t>)</w:t>
      </w:r>
      <w:r w:rsidR="0048472F" w:rsidRPr="009E5255">
        <w:t xml:space="preserve">.  </w:t>
      </w:r>
      <w:r w:rsidR="00B2469C" w:rsidRPr="009E5255">
        <w:t xml:space="preserve">In addition, the </w:t>
      </w:r>
      <w:r w:rsidR="00711217" w:rsidRPr="009E5255">
        <w:t>research team</w:t>
      </w:r>
      <w:r w:rsidR="00B2469C" w:rsidRPr="009E5255">
        <w:t xml:space="preserve"> engage</w:t>
      </w:r>
      <w:r w:rsidR="00075D68" w:rsidRPr="009E5255">
        <w:t>d</w:t>
      </w:r>
      <w:r w:rsidR="00B2469C" w:rsidRPr="009E5255">
        <w:t xml:space="preserve"> with </w:t>
      </w:r>
      <w:r w:rsidR="00747381" w:rsidRPr="009E5255">
        <w:t xml:space="preserve">a number of cancer </w:t>
      </w:r>
      <w:r w:rsidR="00B2469C" w:rsidRPr="009E5255">
        <w:t>patient</w:t>
      </w:r>
      <w:r w:rsidR="00747381" w:rsidRPr="009E5255">
        <w:t>s</w:t>
      </w:r>
      <w:r w:rsidR="00B2469C" w:rsidRPr="009E5255">
        <w:t xml:space="preserve"> </w:t>
      </w:r>
      <w:r w:rsidR="00747381" w:rsidRPr="009E5255">
        <w:t>to explore issues of access, cost and quality</w:t>
      </w:r>
      <w:r w:rsidR="00B2469C" w:rsidRPr="009E5255">
        <w:t xml:space="preserve"> from the consumer perspective.</w:t>
      </w:r>
      <w:bookmarkStart w:id="77" w:name="_Toc89935668"/>
    </w:p>
    <w:p w14:paraId="1D4B2F82" w14:textId="5F92E75B" w:rsidR="00FF4520" w:rsidRPr="009E5255" w:rsidRDefault="00805005" w:rsidP="005A2B78">
      <w:pPr>
        <w:pStyle w:val="Heading3"/>
      </w:pPr>
      <w:bookmarkStart w:id="78" w:name="_Toc144886214"/>
      <w:r w:rsidRPr="009E5255">
        <w:t>Are there alternative remuneration models, technologies or service delivery approaches that could drive innovation, collaboration or otherwise improve upon current EFC arrangements?</w:t>
      </w:r>
      <w:bookmarkEnd w:id="77"/>
      <w:bookmarkEnd w:id="78"/>
    </w:p>
    <w:p w14:paraId="565D4CC4" w14:textId="158D3A73" w:rsidR="0097782E" w:rsidRPr="009E5255" w:rsidRDefault="00805005" w:rsidP="002338DA">
      <w:r w:rsidRPr="009E5255">
        <w:rPr>
          <w:i/>
          <w:iCs/>
        </w:rPr>
        <w:t>Activity 5a</w:t>
      </w:r>
      <w:r w:rsidR="0048472F" w:rsidRPr="009E5255">
        <w:t xml:space="preserve">.  </w:t>
      </w:r>
      <w:r w:rsidR="00522705" w:rsidRPr="009E5255">
        <w:t>The research team</w:t>
      </w:r>
      <w:r w:rsidR="00FC3393" w:rsidRPr="009E5255">
        <w:t xml:space="preserve"> reviewed peer-reviewed and grey literature on the EFC and alternative</w:t>
      </w:r>
      <w:r w:rsidR="00040967" w:rsidRPr="009E5255">
        <w:t xml:space="preserve"> reimbursement approaches</w:t>
      </w:r>
      <w:r w:rsidR="00FC3393" w:rsidRPr="009E5255">
        <w:t xml:space="preserve"> in relevant international contexts (e.g., Canada, UK, NZ)—including reviews of chemotherapy funding arrangements preceding the EFC—to identify relevant potential alternatives to EFC arrangements (see Activity 1a)</w:t>
      </w:r>
      <w:r w:rsidR="0048472F" w:rsidRPr="009E5255">
        <w:t xml:space="preserve">.  </w:t>
      </w:r>
      <w:r w:rsidR="00FC3393" w:rsidRPr="009E5255">
        <w:t>The analysis</w:t>
      </w:r>
      <w:r w:rsidR="002746BE" w:rsidRPr="009E5255">
        <w:t xml:space="preserve"> identif</w:t>
      </w:r>
      <w:r w:rsidR="00FC3393" w:rsidRPr="009E5255">
        <w:t>ied</w:t>
      </w:r>
      <w:r w:rsidR="002746BE" w:rsidRPr="009E5255">
        <w:t xml:space="preserve"> how chemotherapy drugs are funded internationally and consider</w:t>
      </w:r>
      <w:r w:rsidR="00FC3393" w:rsidRPr="009E5255">
        <w:t>ed</w:t>
      </w:r>
      <w:r w:rsidR="002746BE" w:rsidRPr="009E5255">
        <w:t xml:space="preserve"> how elements from these models may be applied in Australia, including potential impacts on service delivery, access and cost-eff</w:t>
      </w:r>
      <w:r w:rsidR="001969BE" w:rsidRPr="009E5255">
        <w:t>ectiveness</w:t>
      </w:r>
      <w:bookmarkStart w:id="79" w:name="_Toc89935669"/>
      <w:r w:rsidR="0048472F" w:rsidRPr="009E5255">
        <w:t xml:space="preserve">.  </w:t>
      </w:r>
      <w:r w:rsidR="00040967" w:rsidRPr="009E5255">
        <w:t xml:space="preserve">Results from this analysis are reported in </w:t>
      </w:r>
      <w:r w:rsidR="0088104B" w:rsidRPr="009E5255">
        <w:rPr>
          <w:color w:val="000000" w:themeColor="text1"/>
        </w:rPr>
        <w:t>Sections 6 and 7.</w:t>
      </w:r>
    </w:p>
    <w:p w14:paraId="0B695B66" w14:textId="3D941465" w:rsidR="0097782E" w:rsidRPr="009E5255" w:rsidRDefault="002746BE" w:rsidP="005A2B78">
      <w:pPr>
        <w:pStyle w:val="Heading3"/>
      </w:pPr>
      <w:bookmarkStart w:id="80" w:name="_Toc144886215"/>
      <w:r w:rsidRPr="009E5255">
        <w:t xml:space="preserve">How </w:t>
      </w:r>
      <w:r w:rsidR="002A0350" w:rsidRPr="009E5255">
        <w:t>might</w:t>
      </w:r>
      <w:r w:rsidRPr="009E5255">
        <w:t xml:space="preserve"> changes to EFC arrangements improve access, safety</w:t>
      </w:r>
      <w:r w:rsidR="001E5B90" w:rsidRPr="009E5255">
        <w:t xml:space="preserve">, </w:t>
      </w:r>
      <w:r w:rsidRPr="009E5255">
        <w:t>efficiency and cost burdens for key stakeholders compared to current arrangements?</w:t>
      </w:r>
      <w:bookmarkEnd w:id="79"/>
      <w:bookmarkEnd w:id="80"/>
    </w:p>
    <w:p w14:paraId="4999E567" w14:textId="1C162954" w:rsidR="004F24E2" w:rsidRPr="009E5255" w:rsidRDefault="002746BE" w:rsidP="002338DA">
      <w:r w:rsidRPr="009E5255">
        <w:rPr>
          <w:i/>
          <w:iCs/>
        </w:rPr>
        <w:t>Activity 6a</w:t>
      </w:r>
      <w:r w:rsidR="0048472F" w:rsidRPr="009E5255">
        <w:t xml:space="preserve">.  </w:t>
      </w:r>
      <w:r w:rsidR="002A0350" w:rsidRPr="009E5255">
        <w:t>CHERE</w:t>
      </w:r>
      <w:r w:rsidR="003F2B04" w:rsidRPr="009E5255">
        <w:t xml:space="preserve"> </w:t>
      </w:r>
      <w:r w:rsidR="000F0F8A" w:rsidRPr="009E5255">
        <w:t xml:space="preserve">conducted </w:t>
      </w:r>
      <w:r w:rsidR="003F2B04" w:rsidRPr="009E5255">
        <w:t>a</w:t>
      </w:r>
      <w:r w:rsidRPr="009E5255">
        <w:t xml:space="preserve"> desktop-modelled analysis </w:t>
      </w:r>
      <w:r w:rsidR="003F2B04" w:rsidRPr="009E5255">
        <w:t>to</w:t>
      </w:r>
      <w:r w:rsidRPr="009E5255">
        <w:t xml:space="preserve"> compare the </w:t>
      </w:r>
      <w:r w:rsidR="006B25B7" w:rsidRPr="009E5255">
        <w:t xml:space="preserve">impact on </w:t>
      </w:r>
      <w:r w:rsidR="00D23A69" w:rsidRPr="009E5255">
        <w:t xml:space="preserve">Government </w:t>
      </w:r>
      <w:r w:rsidR="006B25B7" w:rsidRPr="009E5255">
        <w:t xml:space="preserve">costs </w:t>
      </w:r>
      <w:r w:rsidRPr="009E5255">
        <w:t xml:space="preserve">of alternative models </w:t>
      </w:r>
      <w:r w:rsidR="003F2B04" w:rsidRPr="009E5255">
        <w:t xml:space="preserve">for the efficient provision of chemotherapeutics </w:t>
      </w:r>
      <w:r w:rsidRPr="009E5255">
        <w:t>against current EFC arrangements</w:t>
      </w:r>
      <w:r w:rsidR="0048472F" w:rsidRPr="009E5255">
        <w:t xml:space="preserve">.  </w:t>
      </w:r>
      <w:r w:rsidRPr="009E5255">
        <w:t>This analysis follow</w:t>
      </w:r>
      <w:r w:rsidR="000F0F8A" w:rsidRPr="009E5255">
        <w:t>s</w:t>
      </w:r>
      <w:r w:rsidRPr="009E5255">
        <w:t xml:space="preserve"> the structure of a standard ‘Section-4’ workbook for </w:t>
      </w:r>
      <w:r w:rsidR="0023573A" w:rsidRPr="009E5255">
        <w:t xml:space="preserve">three </w:t>
      </w:r>
      <w:r w:rsidRPr="009E5255">
        <w:t xml:space="preserve">demonstration </w:t>
      </w:r>
      <w:r w:rsidR="0023573A" w:rsidRPr="009E5255">
        <w:t>medicines: avelumab, bortezomib and cabazitaxel</w:t>
      </w:r>
      <w:r w:rsidR="0048472F" w:rsidRPr="009E5255">
        <w:t xml:space="preserve">.  </w:t>
      </w:r>
      <w:r w:rsidR="00040967" w:rsidRPr="009E5255">
        <w:t>Results from this analysis are reported in</w:t>
      </w:r>
      <w:r w:rsidR="00294104" w:rsidRPr="009E5255">
        <w:t xml:space="preserve"> Section </w:t>
      </w:r>
      <w:r w:rsidR="00294104" w:rsidRPr="009E5255">
        <w:fldChar w:fldCharType="begin"/>
      </w:r>
      <w:r w:rsidR="00294104" w:rsidRPr="009E5255">
        <w:instrText xml:space="preserve"> REF _Ref93471529 \r \h </w:instrText>
      </w:r>
      <w:r w:rsidR="00294104" w:rsidRPr="009E5255">
        <w:fldChar w:fldCharType="separate"/>
      </w:r>
      <w:r w:rsidR="000C766B">
        <w:rPr>
          <w:cs/>
        </w:rPr>
        <w:t>‎</w:t>
      </w:r>
      <w:r w:rsidR="000C766B">
        <w:t>6.3</w:t>
      </w:r>
      <w:r w:rsidR="00294104" w:rsidRPr="009E5255">
        <w:fldChar w:fldCharType="end"/>
      </w:r>
      <w:r w:rsidR="00040967" w:rsidRPr="009E5255">
        <w:t xml:space="preserve"> with details provided in </w:t>
      </w:r>
      <w:r w:rsidR="00040967" w:rsidRPr="009E5255">
        <w:fldChar w:fldCharType="begin"/>
      </w:r>
      <w:r w:rsidR="00040967" w:rsidRPr="009E5255">
        <w:instrText xml:space="preserve"> REF _Ref90046130 \h </w:instrText>
      </w:r>
      <w:r w:rsidR="00040967" w:rsidRPr="009E5255">
        <w:fldChar w:fldCharType="separate"/>
      </w:r>
      <w:r w:rsidR="000C766B" w:rsidRPr="009E5255">
        <w:t xml:space="preserve">Appendix </w:t>
      </w:r>
      <w:r w:rsidR="000C766B">
        <w:rPr>
          <w:noProof/>
        </w:rPr>
        <w:t>10</w:t>
      </w:r>
      <w:r w:rsidR="00040967" w:rsidRPr="009E5255">
        <w:fldChar w:fldCharType="end"/>
      </w:r>
      <w:r w:rsidR="0048472F" w:rsidRPr="009E5255">
        <w:t xml:space="preserve">.  </w:t>
      </w:r>
    </w:p>
    <w:p w14:paraId="0B457E94" w14:textId="7A7B677D" w:rsidR="00706893" w:rsidRPr="009E5255" w:rsidRDefault="00706893">
      <w:pPr>
        <w:spacing w:after="0" w:line="240" w:lineRule="auto"/>
        <w:rPr>
          <w:rFonts w:ascii="Calibri Light" w:hAnsi="Calibri Light" w:cs="Calibri Light"/>
          <w:i/>
          <w:iCs/>
        </w:rPr>
      </w:pPr>
      <w:r w:rsidRPr="009E5255">
        <w:rPr>
          <w:i/>
          <w:iCs/>
        </w:rPr>
        <w:br w:type="page"/>
      </w:r>
    </w:p>
    <w:p w14:paraId="7A4B4DAA" w14:textId="113F332F" w:rsidR="00783A40" w:rsidRPr="009E5255" w:rsidRDefault="00756EFD" w:rsidP="00C76106">
      <w:pPr>
        <w:pStyle w:val="Heading1"/>
      </w:pPr>
      <w:bookmarkStart w:id="81" w:name="_Ref92958194"/>
      <w:bookmarkStart w:id="82" w:name="_Ref92964543"/>
      <w:bookmarkStart w:id="83" w:name="_Toc144886216"/>
      <w:r w:rsidRPr="009E5255">
        <w:t xml:space="preserve">Provision of </w:t>
      </w:r>
      <w:r w:rsidR="005734B8" w:rsidRPr="009E5255">
        <w:t>cancer medicines</w:t>
      </w:r>
      <w:r w:rsidRPr="009E5255">
        <w:t xml:space="preserve"> in Australia</w:t>
      </w:r>
      <w:bookmarkEnd w:id="81"/>
      <w:bookmarkEnd w:id="82"/>
      <w:bookmarkEnd w:id="83"/>
    </w:p>
    <w:p w14:paraId="409B4374" w14:textId="72F5C8C8" w:rsidR="006B2A6C" w:rsidRPr="009E5255" w:rsidRDefault="006B2A6C" w:rsidP="00262BFA">
      <w:pPr>
        <w:pStyle w:val="Heading2"/>
        <w:ind w:left="567"/>
      </w:pPr>
      <w:bookmarkStart w:id="84" w:name="_Ref93672372"/>
      <w:bookmarkStart w:id="85" w:name="_Toc144886217"/>
      <w:r w:rsidRPr="009E5255">
        <w:t>Background to the EFC</w:t>
      </w:r>
      <w:bookmarkEnd w:id="84"/>
      <w:bookmarkEnd w:id="85"/>
    </w:p>
    <w:p w14:paraId="26924CBB" w14:textId="5FC5C780" w:rsidR="007D4E0B" w:rsidRPr="009E5255" w:rsidRDefault="007D4E0B" w:rsidP="007D4E0B">
      <w:pPr>
        <w:rPr>
          <w:color w:val="000000" w:themeColor="text1"/>
        </w:rPr>
      </w:pPr>
      <w:r w:rsidRPr="009E5255">
        <w:rPr>
          <w:color w:val="000000" w:themeColor="text1"/>
        </w:rPr>
        <w:t>The PBS is a critical pillar of Medicare, subsidising the provision and supply of medicines to Australian patients in private community, public hospital outpatient and private hospital settings</w:t>
      </w:r>
      <w:r w:rsidR="0048472F" w:rsidRPr="009E5255">
        <w:rPr>
          <w:color w:val="000000" w:themeColor="text1"/>
        </w:rPr>
        <w:t xml:space="preserve">.  </w:t>
      </w:r>
      <w:r w:rsidRPr="009E5255">
        <w:rPr>
          <w:color w:val="000000" w:themeColor="text1"/>
        </w:rPr>
        <w:t xml:space="preserve">Under the umbrella of Section 100 of the </w:t>
      </w:r>
      <w:r w:rsidR="007F3D1E" w:rsidRPr="009E5255">
        <w:rPr>
          <w:color w:val="000000" w:themeColor="text1"/>
        </w:rPr>
        <w:t xml:space="preserve">National </w:t>
      </w:r>
      <w:r w:rsidRPr="009E5255">
        <w:rPr>
          <w:color w:val="000000" w:themeColor="text1"/>
        </w:rPr>
        <w:t>Health Act 1953 (C</w:t>
      </w:r>
      <w:r w:rsidRPr="009E5255">
        <w:rPr>
          <w:color w:val="000000" w:themeColor="text1"/>
          <w:vertAlign w:val="superscript"/>
        </w:rPr>
        <w:t>th</w:t>
      </w:r>
      <w:r w:rsidRPr="009E5255">
        <w:rPr>
          <w:color w:val="000000" w:themeColor="text1"/>
        </w:rPr>
        <w:t xml:space="preserve">), most infusible medicines for the treatment of cancer are subsidised under the National Health (Efficient Funding of Chemotherapy) Special Arrangement 2011 </w:t>
      </w:r>
      <w:r w:rsidRPr="009E5255">
        <w:rPr>
          <w:color w:val="000000" w:themeColor="text1"/>
        </w:rPr>
        <w:fldChar w:fldCharType="begin"/>
      </w:r>
      <w:r w:rsidR="0004591A" w:rsidRPr="009E5255">
        <w:rPr>
          <w:color w:val="000000" w:themeColor="text1"/>
        </w:rPr>
        <w:instrText xml:space="preserve"> ADDIN EN.CITE &lt;EndNote&gt;&lt;Cite&gt;&lt;Author&gt;Australian Government&lt;/Author&gt;&lt;Year&gt;2021&lt;/Year&gt;&lt;RecNum&gt;10512&lt;/RecNum&gt;&lt;DisplayText&gt;[4]&lt;/DisplayText&gt;&lt;record&gt;&lt;rec-number&gt;10512&lt;/rec-number&gt;&lt;foreign-keys&gt;&lt;key app="EN" db-id="etpte9adcdfve1eerz5pws2fvps522ds5svf" timestamp="1652739906" guid="8eca7df9-61e2-499d-80ce-2f0fe1227663"&gt;10512&lt;/key&gt;&lt;/foreign-keys&gt;&lt;ref-type name="Report"&gt;27&lt;/ref-type&gt;&lt;contributors&gt;&lt;authors&gt;&lt;author&gt;Australian Government,&lt;/author&gt;&lt;/authors&gt;&lt;tertiary-authors&gt;&lt;author&gt;Australian Government,, Department of Health&lt;/author&gt;&lt;/tertiary-authors&gt;&lt;/contributors&gt;&lt;titles&gt;&lt;title&gt;National Health (Efficient Funding of Chemotherapy) Special Arrangement 2011&lt;/title&gt;&lt;/titles&gt;&lt;dates&gt;&lt;year&gt;2021&lt;/year&gt;&lt;/dates&gt;&lt;pub-location&gt;Canberra&lt;/pub-location&gt;&lt;urls&gt;&lt;/urls&gt;&lt;/record&gt;&lt;/Cite&gt;&lt;/EndNote&gt;</w:instrText>
      </w:r>
      <w:r w:rsidRPr="009E5255">
        <w:rPr>
          <w:color w:val="000000" w:themeColor="text1"/>
        </w:rPr>
        <w:fldChar w:fldCharType="separate"/>
      </w:r>
      <w:r w:rsidR="00A306B9" w:rsidRPr="009E5255">
        <w:rPr>
          <w:noProof/>
          <w:color w:val="000000" w:themeColor="text1"/>
        </w:rPr>
        <w:t>[4]</w:t>
      </w:r>
      <w:r w:rsidRPr="009E5255">
        <w:rPr>
          <w:color w:val="000000" w:themeColor="text1"/>
        </w:rPr>
        <w:fldChar w:fldCharType="end"/>
      </w:r>
      <w:r w:rsidR="0048472F" w:rsidRPr="009E5255">
        <w:rPr>
          <w:color w:val="000000" w:themeColor="text1"/>
        </w:rPr>
        <w:t xml:space="preserve">.  </w:t>
      </w:r>
      <w:r w:rsidR="007F3D1E" w:rsidRPr="009E5255">
        <w:rPr>
          <w:color w:val="000000" w:themeColor="text1"/>
        </w:rPr>
        <w:t xml:space="preserve">Among </w:t>
      </w:r>
      <w:r w:rsidR="00B21367" w:rsidRPr="009E5255">
        <w:rPr>
          <w:color w:val="000000" w:themeColor="text1"/>
        </w:rPr>
        <w:t xml:space="preserve">its </w:t>
      </w:r>
      <w:r w:rsidR="007F3D1E" w:rsidRPr="009E5255">
        <w:rPr>
          <w:color w:val="000000" w:themeColor="text1"/>
        </w:rPr>
        <w:t>aims</w:t>
      </w:r>
      <w:r w:rsidR="00B21367" w:rsidRPr="009E5255">
        <w:rPr>
          <w:color w:val="000000" w:themeColor="text1"/>
        </w:rPr>
        <w:t xml:space="preserve">, </w:t>
      </w:r>
      <w:r w:rsidR="007F3D1E" w:rsidRPr="009E5255">
        <w:rPr>
          <w:color w:val="000000" w:themeColor="text1"/>
        </w:rPr>
        <w:t xml:space="preserve">the </w:t>
      </w:r>
      <w:r w:rsidRPr="009E5255">
        <w:rPr>
          <w:color w:val="000000" w:themeColor="text1"/>
        </w:rPr>
        <w:t>EFC</w:t>
      </w:r>
      <w:r w:rsidR="007F3D1E" w:rsidRPr="009E5255">
        <w:rPr>
          <w:color w:val="000000" w:themeColor="text1"/>
        </w:rPr>
        <w:t xml:space="preserve"> </w:t>
      </w:r>
      <w:r w:rsidR="00B21367" w:rsidRPr="009E5255">
        <w:rPr>
          <w:color w:val="000000" w:themeColor="text1"/>
        </w:rPr>
        <w:t xml:space="preserve">seeks </w:t>
      </w:r>
      <w:r w:rsidR="007F3D1E" w:rsidRPr="009E5255">
        <w:rPr>
          <w:color w:val="000000" w:themeColor="text1"/>
        </w:rPr>
        <w:t xml:space="preserve">to enhance patient access to injectable and infusible </w:t>
      </w:r>
      <w:r w:rsidR="00F37F8D" w:rsidRPr="009E5255">
        <w:rPr>
          <w:color w:val="000000" w:themeColor="text1"/>
        </w:rPr>
        <w:t xml:space="preserve">cancer </w:t>
      </w:r>
      <w:r w:rsidR="007F3D1E" w:rsidRPr="009E5255">
        <w:rPr>
          <w:color w:val="000000" w:themeColor="text1"/>
        </w:rPr>
        <w:t>medicines at the lowest cost to Government</w:t>
      </w:r>
      <w:r w:rsidRPr="009E5255">
        <w:rPr>
          <w:color w:val="000000" w:themeColor="text1"/>
        </w:rPr>
        <w:t>.</w:t>
      </w:r>
    </w:p>
    <w:p w14:paraId="470F8B4F" w14:textId="3C48BA8C" w:rsidR="004873D6" w:rsidRPr="009E5255" w:rsidRDefault="007D4E0B" w:rsidP="004873D6">
      <w:pPr>
        <w:spacing w:before="240"/>
        <w:rPr>
          <w:color w:val="000000" w:themeColor="text1"/>
        </w:rPr>
      </w:pPr>
      <w:r w:rsidRPr="009E5255">
        <w:rPr>
          <w:color w:val="000000" w:themeColor="text1"/>
        </w:rPr>
        <w:t>To date, the term ‘chemotherapy’ has been used broadly to refer to the use of medicine</w:t>
      </w:r>
      <w:r w:rsidR="007F3D1E" w:rsidRPr="009E5255">
        <w:rPr>
          <w:color w:val="000000" w:themeColor="text1"/>
        </w:rPr>
        <w:t>s</w:t>
      </w:r>
      <w:r w:rsidRPr="009E5255">
        <w:rPr>
          <w:color w:val="000000" w:themeColor="text1"/>
        </w:rPr>
        <w:t xml:space="preserve"> in the treatment of cancer</w:t>
      </w:r>
      <w:r w:rsidR="0048472F" w:rsidRPr="009E5255">
        <w:rPr>
          <w:color w:val="000000" w:themeColor="text1"/>
        </w:rPr>
        <w:t xml:space="preserve">.  </w:t>
      </w:r>
      <w:r w:rsidR="007F3D1E" w:rsidRPr="009E5255">
        <w:rPr>
          <w:color w:val="000000" w:themeColor="text1"/>
        </w:rPr>
        <w:t>More precisely, however,</w:t>
      </w:r>
      <w:r w:rsidRPr="009E5255">
        <w:rPr>
          <w:color w:val="000000" w:themeColor="text1"/>
        </w:rPr>
        <w:t xml:space="preserve"> </w:t>
      </w:r>
      <w:r w:rsidR="007F3D1E" w:rsidRPr="009E5255">
        <w:rPr>
          <w:color w:val="000000" w:themeColor="text1"/>
        </w:rPr>
        <w:t>‘</w:t>
      </w:r>
      <w:r w:rsidRPr="009E5255">
        <w:rPr>
          <w:color w:val="000000" w:themeColor="text1"/>
        </w:rPr>
        <w:t>chemotherap</w:t>
      </w:r>
      <w:r w:rsidR="007F3D1E" w:rsidRPr="009E5255">
        <w:rPr>
          <w:color w:val="000000" w:themeColor="text1"/>
        </w:rPr>
        <w:t>y’</w:t>
      </w:r>
      <w:r w:rsidRPr="009E5255">
        <w:rPr>
          <w:color w:val="000000" w:themeColor="text1"/>
        </w:rPr>
        <w:t xml:space="preserve"> refers to a class of </w:t>
      </w:r>
      <w:r w:rsidR="0096302D" w:rsidRPr="009E5255">
        <w:rPr>
          <w:color w:val="000000" w:themeColor="text1"/>
        </w:rPr>
        <w:t>typically</w:t>
      </w:r>
      <w:r w:rsidR="007F3D1E" w:rsidRPr="009E5255">
        <w:rPr>
          <w:color w:val="000000" w:themeColor="text1"/>
        </w:rPr>
        <w:t xml:space="preserve"> cytotoxic </w:t>
      </w:r>
      <w:r w:rsidRPr="009E5255">
        <w:rPr>
          <w:color w:val="000000" w:themeColor="text1"/>
        </w:rPr>
        <w:t>medicines</w:t>
      </w:r>
      <w:r w:rsidR="007F3D1E" w:rsidRPr="009E5255">
        <w:rPr>
          <w:color w:val="000000" w:themeColor="text1"/>
        </w:rPr>
        <w:t xml:space="preserve"> </w:t>
      </w:r>
      <w:r w:rsidR="0096302D" w:rsidRPr="009E5255">
        <w:rPr>
          <w:color w:val="000000" w:themeColor="text1"/>
        </w:rPr>
        <w:t>used to</w:t>
      </w:r>
      <w:r w:rsidRPr="009E5255">
        <w:rPr>
          <w:color w:val="000000" w:themeColor="text1"/>
        </w:rPr>
        <w:t xml:space="preserve"> </w:t>
      </w:r>
      <w:r w:rsidR="007F3D1E" w:rsidRPr="009E5255">
        <w:rPr>
          <w:color w:val="000000" w:themeColor="text1"/>
        </w:rPr>
        <w:t>inhibit</w:t>
      </w:r>
      <w:r w:rsidRPr="009E5255">
        <w:rPr>
          <w:color w:val="000000" w:themeColor="text1"/>
        </w:rPr>
        <w:t xml:space="preserve"> cancer cell reproduction</w:t>
      </w:r>
      <w:r w:rsidR="0048472F" w:rsidRPr="009E5255">
        <w:rPr>
          <w:color w:val="000000" w:themeColor="text1"/>
        </w:rPr>
        <w:t xml:space="preserve">.  </w:t>
      </w:r>
      <w:r w:rsidR="007F3D1E" w:rsidRPr="009E5255">
        <w:rPr>
          <w:color w:val="000000" w:themeColor="text1"/>
        </w:rPr>
        <w:t xml:space="preserve">Modern cancer </w:t>
      </w:r>
      <w:r w:rsidRPr="009E5255">
        <w:rPr>
          <w:color w:val="000000" w:themeColor="text1"/>
        </w:rPr>
        <w:t xml:space="preserve">treatment </w:t>
      </w:r>
      <w:r w:rsidR="007F3D1E" w:rsidRPr="009E5255">
        <w:rPr>
          <w:color w:val="000000" w:themeColor="text1"/>
        </w:rPr>
        <w:t>has seen an increasing role for emergent</w:t>
      </w:r>
      <w:r w:rsidRPr="009E5255">
        <w:rPr>
          <w:color w:val="000000" w:themeColor="text1"/>
        </w:rPr>
        <w:t xml:space="preserve"> biologic</w:t>
      </w:r>
      <w:r w:rsidR="00360868" w:rsidRPr="009E5255">
        <w:rPr>
          <w:color w:val="000000" w:themeColor="text1"/>
        </w:rPr>
        <w:t>s</w:t>
      </w:r>
      <w:r w:rsidR="00267115" w:rsidRPr="009E5255">
        <w:rPr>
          <w:color w:val="000000" w:themeColor="text1"/>
        </w:rPr>
        <w:t>—including monoclonal antibodies</w:t>
      </w:r>
      <w:r w:rsidR="008F76A2">
        <w:rPr>
          <w:color w:val="000000" w:themeColor="text1"/>
        </w:rPr>
        <w:t xml:space="preserve"> (mAbs)</w:t>
      </w:r>
      <w:r w:rsidR="00267115" w:rsidRPr="009E5255">
        <w:rPr>
          <w:color w:val="000000" w:themeColor="text1"/>
        </w:rPr>
        <w:t>, proteasome inhibitors and check-point inhibitors—</w:t>
      </w:r>
      <w:r w:rsidR="007F3D1E" w:rsidRPr="009E5255">
        <w:rPr>
          <w:color w:val="000000" w:themeColor="text1"/>
        </w:rPr>
        <w:t>that</w:t>
      </w:r>
      <w:r w:rsidRPr="009E5255">
        <w:rPr>
          <w:color w:val="000000" w:themeColor="text1"/>
        </w:rPr>
        <w:t xml:space="preserve"> </w:t>
      </w:r>
      <w:r w:rsidR="007F3D1E" w:rsidRPr="009E5255">
        <w:rPr>
          <w:color w:val="000000" w:themeColor="text1"/>
        </w:rPr>
        <w:t>target</w:t>
      </w:r>
      <w:r w:rsidRPr="009E5255">
        <w:rPr>
          <w:color w:val="000000" w:themeColor="text1"/>
        </w:rPr>
        <w:t xml:space="preserve"> specific</w:t>
      </w:r>
      <w:r w:rsidR="007F3D1E" w:rsidRPr="009E5255">
        <w:rPr>
          <w:color w:val="000000" w:themeColor="text1"/>
        </w:rPr>
        <w:t xml:space="preserve"> cellular</w:t>
      </w:r>
      <w:r w:rsidRPr="009E5255">
        <w:rPr>
          <w:color w:val="000000" w:themeColor="text1"/>
        </w:rPr>
        <w:t xml:space="preserve"> pathway</w:t>
      </w:r>
      <w:r w:rsidR="007F3D1E" w:rsidRPr="009E5255">
        <w:rPr>
          <w:color w:val="000000" w:themeColor="text1"/>
        </w:rPr>
        <w:t>s</w:t>
      </w:r>
      <w:r w:rsidR="0048472F" w:rsidRPr="009E5255">
        <w:rPr>
          <w:color w:val="000000" w:themeColor="text1"/>
        </w:rPr>
        <w:t xml:space="preserve">.  </w:t>
      </w:r>
      <w:r w:rsidRPr="009E5255">
        <w:rPr>
          <w:color w:val="000000" w:themeColor="text1"/>
        </w:rPr>
        <w:t xml:space="preserve">While cytotoxic chemotherapies </w:t>
      </w:r>
      <w:r w:rsidR="00267115" w:rsidRPr="009E5255">
        <w:rPr>
          <w:color w:val="000000" w:themeColor="text1"/>
        </w:rPr>
        <w:t xml:space="preserve">continue to </w:t>
      </w:r>
      <w:r w:rsidRPr="009E5255">
        <w:rPr>
          <w:color w:val="000000" w:themeColor="text1"/>
        </w:rPr>
        <w:t>account for the majority of services via the EFC, the</w:t>
      </w:r>
      <w:r w:rsidR="00267115" w:rsidRPr="009E5255">
        <w:rPr>
          <w:color w:val="000000" w:themeColor="text1"/>
        </w:rPr>
        <w:t>y</w:t>
      </w:r>
      <w:r w:rsidRPr="009E5255">
        <w:rPr>
          <w:color w:val="000000" w:themeColor="text1"/>
        </w:rPr>
        <w:t xml:space="preserve"> </w:t>
      </w:r>
      <w:r w:rsidR="00267115" w:rsidRPr="009E5255">
        <w:rPr>
          <w:color w:val="000000" w:themeColor="text1"/>
        </w:rPr>
        <w:t>now comprise</w:t>
      </w:r>
      <w:r w:rsidRPr="009E5255">
        <w:rPr>
          <w:color w:val="000000" w:themeColor="text1"/>
        </w:rPr>
        <w:t xml:space="preserve"> less than 10% of th</w:t>
      </w:r>
      <w:r w:rsidR="00267115" w:rsidRPr="009E5255">
        <w:rPr>
          <w:color w:val="000000" w:themeColor="text1"/>
        </w:rPr>
        <w:t xml:space="preserve">e overall </w:t>
      </w:r>
      <w:r w:rsidRPr="009E5255">
        <w:rPr>
          <w:color w:val="000000" w:themeColor="text1"/>
        </w:rPr>
        <w:t>benefit</w:t>
      </w:r>
      <w:r w:rsidR="00267115" w:rsidRPr="009E5255">
        <w:rPr>
          <w:color w:val="000000" w:themeColor="text1"/>
        </w:rPr>
        <w:t>s</w:t>
      </w:r>
      <w:r w:rsidRPr="009E5255">
        <w:rPr>
          <w:color w:val="000000" w:themeColor="text1"/>
        </w:rPr>
        <w:t xml:space="preserve"> </w:t>
      </w:r>
      <w:r w:rsidR="00267115" w:rsidRPr="009E5255">
        <w:rPr>
          <w:color w:val="000000" w:themeColor="text1"/>
        </w:rPr>
        <w:t>paid through th</w:t>
      </w:r>
      <w:r w:rsidR="00894AF6" w:rsidRPr="009E5255">
        <w:rPr>
          <w:color w:val="000000" w:themeColor="text1"/>
        </w:rPr>
        <w:t xml:space="preserve">is program </w:t>
      </w:r>
      <w:r w:rsidR="00267115" w:rsidRPr="009E5255">
        <w:rPr>
          <w:color w:val="000000" w:themeColor="text1"/>
        </w:rPr>
        <w:t xml:space="preserve">(financial year </w:t>
      </w:r>
      <w:r w:rsidR="006247B8" w:rsidRPr="009E5255">
        <w:rPr>
          <w:color w:val="000000" w:themeColor="text1"/>
        </w:rPr>
        <w:t>2020-21</w:t>
      </w:r>
      <w:r w:rsidR="00D23A69" w:rsidRPr="009E5255">
        <w:rPr>
          <w:color w:val="000000" w:themeColor="text1"/>
        </w:rPr>
        <w:t xml:space="preserve">; </w:t>
      </w:r>
      <w:r w:rsidRPr="009E5255">
        <w:rPr>
          <w:color w:val="000000" w:themeColor="text1"/>
        </w:rPr>
        <w:t>see</w:t>
      </w:r>
      <w:r w:rsidR="007F4AC9" w:rsidRPr="009E5255">
        <w:rPr>
          <w:color w:val="FF0000"/>
        </w:rPr>
        <w:t xml:space="preserve"> </w:t>
      </w:r>
      <w:r w:rsidR="007F4AC9" w:rsidRPr="009E5255">
        <w:rPr>
          <w:color w:val="FF0000"/>
        </w:rPr>
        <w:fldChar w:fldCharType="begin"/>
      </w:r>
      <w:r w:rsidR="007F4AC9" w:rsidRPr="009E5255">
        <w:rPr>
          <w:color w:val="FF0000"/>
        </w:rPr>
        <w:instrText xml:space="preserve"> REF _Ref90045768 \h </w:instrText>
      </w:r>
      <w:r w:rsidR="007F4AC9" w:rsidRPr="009E5255">
        <w:rPr>
          <w:color w:val="FF0000"/>
        </w:rPr>
      </w:r>
      <w:r w:rsidR="007F4AC9" w:rsidRPr="009E5255">
        <w:rPr>
          <w:color w:val="FF0000"/>
        </w:rPr>
        <w:fldChar w:fldCharType="separate"/>
      </w:r>
      <w:r w:rsidR="000C766B" w:rsidRPr="009E5255">
        <w:t xml:space="preserve">Appendix </w:t>
      </w:r>
      <w:r w:rsidR="000C766B">
        <w:rPr>
          <w:noProof/>
        </w:rPr>
        <w:t>6</w:t>
      </w:r>
      <w:r w:rsidR="007F4AC9" w:rsidRPr="009E5255">
        <w:rPr>
          <w:color w:val="FF0000"/>
        </w:rPr>
        <w:fldChar w:fldCharType="end"/>
      </w:r>
      <w:r w:rsidRPr="009E5255">
        <w:rPr>
          <w:color w:val="000000" w:themeColor="text1"/>
        </w:rPr>
        <w:t>).</w:t>
      </w:r>
    </w:p>
    <w:p w14:paraId="4708CB3D" w14:textId="3145F0BC" w:rsidR="008D148F" w:rsidRPr="009E5255" w:rsidRDefault="003C3F7D" w:rsidP="004873D6">
      <w:pPr>
        <w:spacing w:before="240"/>
        <w:rPr>
          <w:color w:val="000000" w:themeColor="text1"/>
        </w:rPr>
      </w:pPr>
      <w:r w:rsidRPr="009E5255">
        <w:rPr>
          <w:color w:val="000000" w:themeColor="text1"/>
        </w:rPr>
        <w:t>E</w:t>
      </w:r>
      <w:r w:rsidR="007D4E0B" w:rsidRPr="009E5255">
        <w:rPr>
          <w:color w:val="000000" w:themeColor="text1"/>
        </w:rPr>
        <w:t xml:space="preserve">stablishment of the EFC </w:t>
      </w:r>
      <w:r w:rsidRPr="009E5255">
        <w:rPr>
          <w:color w:val="000000" w:themeColor="text1"/>
        </w:rPr>
        <w:t>recognised</w:t>
      </w:r>
      <w:r w:rsidR="007D4E0B" w:rsidRPr="009E5255">
        <w:rPr>
          <w:color w:val="000000" w:themeColor="text1"/>
        </w:rPr>
        <w:t xml:space="preserve"> what </w:t>
      </w:r>
      <w:r w:rsidRPr="009E5255">
        <w:rPr>
          <w:color w:val="000000" w:themeColor="text1"/>
        </w:rPr>
        <w:t>were</w:t>
      </w:r>
      <w:r w:rsidR="007D4E0B" w:rsidRPr="009E5255">
        <w:rPr>
          <w:color w:val="000000" w:themeColor="text1"/>
        </w:rPr>
        <w:t xml:space="preserve"> </w:t>
      </w:r>
      <w:r w:rsidR="00F02D1B" w:rsidRPr="009E5255">
        <w:rPr>
          <w:color w:val="000000" w:themeColor="text1"/>
        </w:rPr>
        <w:t>at the time</w:t>
      </w:r>
      <w:r w:rsidR="007D4E0B" w:rsidRPr="009E5255">
        <w:rPr>
          <w:color w:val="000000" w:themeColor="text1"/>
        </w:rPr>
        <w:t xml:space="preserve"> considered unique challenges associated with </w:t>
      </w:r>
      <w:r w:rsidRPr="009E5255">
        <w:rPr>
          <w:color w:val="000000" w:themeColor="text1"/>
        </w:rPr>
        <w:t xml:space="preserve">the provision of </w:t>
      </w:r>
      <w:r w:rsidR="007D4E0B" w:rsidRPr="009E5255">
        <w:rPr>
          <w:color w:val="000000" w:themeColor="text1"/>
        </w:rPr>
        <w:t xml:space="preserve">cancer </w:t>
      </w:r>
      <w:r w:rsidRPr="009E5255">
        <w:rPr>
          <w:color w:val="000000" w:themeColor="text1"/>
        </w:rPr>
        <w:t xml:space="preserve">care, </w:t>
      </w:r>
      <w:r w:rsidR="007C4C86" w:rsidRPr="009E5255">
        <w:rPr>
          <w:color w:val="000000" w:themeColor="text1"/>
        </w:rPr>
        <w:t>including</w:t>
      </w:r>
      <w:r w:rsidRPr="009E5255">
        <w:rPr>
          <w:color w:val="000000" w:themeColor="text1"/>
        </w:rPr>
        <w:t xml:space="preserve"> </w:t>
      </w:r>
      <w:r w:rsidR="007C4C86" w:rsidRPr="009E5255">
        <w:rPr>
          <w:color w:val="000000" w:themeColor="text1"/>
        </w:rPr>
        <w:t>a</w:t>
      </w:r>
      <w:r w:rsidRPr="009E5255">
        <w:rPr>
          <w:color w:val="000000" w:themeColor="text1"/>
        </w:rPr>
        <w:t xml:space="preserve"> </w:t>
      </w:r>
      <w:r w:rsidR="007D4E0B" w:rsidRPr="009E5255">
        <w:rPr>
          <w:color w:val="000000" w:themeColor="text1"/>
        </w:rPr>
        <w:t>complex</w:t>
      </w:r>
      <w:r w:rsidR="00F02D1B" w:rsidRPr="009E5255">
        <w:rPr>
          <w:color w:val="000000" w:themeColor="text1"/>
        </w:rPr>
        <w:t>, inter-dependent</w:t>
      </w:r>
      <w:r w:rsidR="007D4E0B" w:rsidRPr="009E5255">
        <w:rPr>
          <w:color w:val="000000" w:themeColor="text1"/>
        </w:rPr>
        <w:t xml:space="preserve"> network </w:t>
      </w:r>
      <w:r w:rsidRPr="009E5255">
        <w:rPr>
          <w:color w:val="000000" w:themeColor="text1"/>
        </w:rPr>
        <w:t xml:space="preserve">of stakeholders </w:t>
      </w:r>
      <w:r w:rsidR="007D4E0B" w:rsidRPr="009E5255">
        <w:rPr>
          <w:color w:val="000000" w:themeColor="text1"/>
        </w:rPr>
        <w:t xml:space="preserve">involved in the </w:t>
      </w:r>
      <w:r w:rsidRPr="009E5255">
        <w:rPr>
          <w:color w:val="000000" w:themeColor="text1"/>
        </w:rPr>
        <w:t xml:space="preserve">manufacture, </w:t>
      </w:r>
      <w:r w:rsidR="007D4E0B" w:rsidRPr="009E5255">
        <w:rPr>
          <w:color w:val="000000" w:themeColor="text1"/>
        </w:rPr>
        <w:t>supply</w:t>
      </w:r>
      <w:r w:rsidR="00F02D1B" w:rsidRPr="009E5255">
        <w:rPr>
          <w:color w:val="000000" w:themeColor="text1"/>
        </w:rPr>
        <w:t>,</w:t>
      </w:r>
      <w:r w:rsidR="007D4E0B" w:rsidRPr="009E5255">
        <w:rPr>
          <w:color w:val="000000" w:themeColor="text1"/>
        </w:rPr>
        <w:t xml:space="preserve"> </w:t>
      </w:r>
      <w:r w:rsidRPr="009E5255">
        <w:rPr>
          <w:color w:val="000000" w:themeColor="text1"/>
        </w:rPr>
        <w:t>administration</w:t>
      </w:r>
      <w:r w:rsidR="007D4E0B" w:rsidRPr="009E5255">
        <w:rPr>
          <w:color w:val="000000" w:themeColor="text1"/>
        </w:rPr>
        <w:t xml:space="preserve"> </w:t>
      </w:r>
      <w:r w:rsidR="00F02D1B" w:rsidRPr="009E5255">
        <w:rPr>
          <w:color w:val="000000" w:themeColor="text1"/>
        </w:rPr>
        <w:t xml:space="preserve">and remuneration </w:t>
      </w:r>
      <w:r w:rsidR="007D4E0B" w:rsidRPr="009E5255">
        <w:rPr>
          <w:color w:val="000000" w:themeColor="text1"/>
        </w:rPr>
        <w:t xml:space="preserve">of </w:t>
      </w:r>
      <w:r w:rsidRPr="009E5255">
        <w:rPr>
          <w:color w:val="000000" w:themeColor="text1"/>
        </w:rPr>
        <w:t>speciali</w:t>
      </w:r>
      <w:r w:rsidR="00FC3D73" w:rsidRPr="009E5255">
        <w:rPr>
          <w:color w:val="000000" w:themeColor="text1"/>
        </w:rPr>
        <w:t>sed</w:t>
      </w:r>
      <w:r w:rsidRPr="009E5255">
        <w:rPr>
          <w:color w:val="000000" w:themeColor="text1"/>
        </w:rPr>
        <w:t xml:space="preserve"> </w:t>
      </w:r>
      <w:r w:rsidR="007D4E0B" w:rsidRPr="009E5255">
        <w:rPr>
          <w:color w:val="000000" w:themeColor="text1"/>
        </w:rPr>
        <w:t>medicines</w:t>
      </w:r>
      <w:r w:rsidR="0048472F" w:rsidRPr="009E5255">
        <w:rPr>
          <w:color w:val="000000" w:themeColor="text1"/>
        </w:rPr>
        <w:t xml:space="preserve">.  </w:t>
      </w:r>
      <w:r w:rsidR="007D4E0B" w:rsidRPr="009E5255">
        <w:rPr>
          <w:color w:val="000000" w:themeColor="text1"/>
        </w:rPr>
        <w:t>As can be observed i</w:t>
      </w:r>
      <w:r w:rsidR="00676164" w:rsidRPr="009E5255">
        <w:rPr>
          <w:color w:val="000000" w:themeColor="text1"/>
        </w:rPr>
        <w:t>n</w:t>
      </w:r>
      <w:r w:rsidR="001465BF" w:rsidRPr="009E5255">
        <w:rPr>
          <w:color w:val="000000" w:themeColor="text1"/>
        </w:rPr>
        <w:t xml:space="preserve"> </w:t>
      </w:r>
      <w:r w:rsidR="001465BF" w:rsidRPr="009E5255">
        <w:rPr>
          <w:color w:val="000000" w:themeColor="text1"/>
        </w:rPr>
        <w:fldChar w:fldCharType="begin"/>
      </w:r>
      <w:r w:rsidR="001465BF" w:rsidRPr="009E5255">
        <w:rPr>
          <w:color w:val="000000" w:themeColor="text1"/>
        </w:rPr>
        <w:instrText xml:space="preserve"> REF _Ref90026375 \h </w:instrText>
      </w:r>
      <w:r w:rsidR="001465BF" w:rsidRPr="009E5255">
        <w:rPr>
          <w:color w:val="000000" w:themeColor="text1"/>
        </w:rPr>
      </w:r>
      <w:r w:rsidR="001465BF" w:rsidRPr="009E5255">
        <w:rPr>
          <w:color w:val="000000" w:themeColor="text1"/>
        </w:rPr>
        <w:fldChar w:fldCharType="separate"/>
      </w:r>
      <w:r w:rsidR="000C766B" w:rsidRPr="009E5255">
        <w:t xml:space="preserve">Figure </w:t>
      </w:r>
      <w:r w:rsidR="000C766B">
        <w:rPr>
          <w:noProof/>
        </w:rPr>
        <w:t>2</w:t>
      </w:r>
      <w:r w:rsidR="001465BF" w:rsidRPr="009E5255">
        <w:rPr>
          <w:color w:val="000000" w:themeColor="text1"/>
        </w:rPr>
        <w:fldChar w:fldCharType="end"/>
      </w:r>
      <w:r w:rsidR="007D4E0B" w:rsidRPr="009E5255">
        <w:rPr>
          <w:color w:val="000000" w:themeColor="text1"/>
        </w:rPr>
        <w:t xml:space="preserve">, the supply of cancer medicines via the EFC involves multiple </w:t>
      </w:r>
      <w:r w:rsidR="00B21367" w:rsidRPr="009E5255">
        <w:rPr>
          <w:color w:val="000000" w:themeColor="text1"/>
        </w:rPr>
        <w:t>participants</w:t>
      </w:r>
      <w:r w:rsidR="00796C68" w:rsidRPr="009E5255">
        <w:rPr>
          <w:color w:val="000000" w:themeColor="text1"/>
        </w:rPr>
        <w:t>—in various stages</w:t>
      </w:r>
      <w:r w:rsidR="007D4E0B" w:rsidRPr="009E5255">
        <w:rPr>
          <w:color w:val="000000" w:themeColor="text1"/>
        </w:rPr>
        <w:t xml:space="preserve"> </w:t>
      </w:r>
      <w:r w:rsidR="00796C68" w:rsidRPr="009E5255">
        <w:rPr>
          <w:color w:val="000000" w:themeColor="text1"/>
        </w:rPr>
        <w:t>and</w:t>
      </w:r>
      <w:r w:rsidR="007D4E0B" w:rsidRPr="009E5255">
        <w:rPr>
          <w:color w:val="000000" w:themeColor="text1"/>
        </w:rPr>
        <w:t xml:space="preserve"> settings</w:t>
      </w:r>
      <w:r w:rsidR="00796C68" w:rsidRPr="009E5255">
        <w:rPr>
          <w:color w:val="000000" w:themeColor="text1"/>
        </w:rPr>
        <w:t>—</w:t>
      </w:r>
      <w:r w:rsidR="007D4E0B" w:rsidRPr="009E5255">
        <w:rPr>
          <w:color w:val="000000" w:themeColor="text1"/>
        </w:rPr>
        <w:t>including</w:t>
      </w:r>
      <w:r w:rsidR="007C4C86" w:rsidRPr="009E5255">
        <w:rPr>
          <w:color w:val="000000" w:themeColor="text1"/>
        </w:rPr>
        <w:t>:</w:t>
      </w:r>
      <w:r w:rsidR="007D4E0B" w:rsidRPr="009E5255">
        <w:rPr>
          <w:color w:val="000000" w:themeColor="text1"/>
        </w:rPr>
        <w:t xml:space="preserve"> </w:t>
      </w:r>
      <w:r w:rsidR="00796C68" w:rsidRPr="009E5255">
        <w:rPr>
          <w:color w:val="000000" w:themeColor="text1"/>
        </w:rPr>
        <w:t xml:space="preserve">drug </w:t>
      </w:r>
      <w:r w:rsidR="007D4E0B" w:rsidRPr="009E5255">
        <w:rPr>
          <w:color w:val="000000" w:themeColor="text1"/>
        </w:rPr>
        <w:t xml:space="preserve">manufacturers; </w:t>
      </w:r>
      <w:r w:rsidR="00E17F8B" w:rsidRPr="009E5255">
        <w:rPr>
          <w:color w:val="000000" w:themeColor="text1"/>
        </w:rPr>
        <w:t>Government</w:t>
      </w:r>
      <w:r w:rsidR="007D4E0B" w:rsidRPr="009E5255">
        <w:rPr>
          <w:color w:val="000000" w:themeColor="text1"/>
        </w:rPr>
        <w:t xml:space="preserve"> and its agencies (including</w:t>
      </w:r>
      <w:r w:rsidR="007C4C86" w:rsidRPr="009E5255">
        <w:rPr>
          <w:color w:val="000000" w:themeColor="text1"/>
        </w:rPr>
        <w:t>, inter alia,</w:t>
      </w:r>
      <w:r w:rsidR="007D4E0B" w:rsidRPr="009E5255">
        <w:rPr>
          <w:color w:val="000000" w:themeColor="text1"/>
        </w:rPr>
        <w:t xml:space="preserve"> the TGA, the Pharmaceutical Benefits Advisory Committee (PBAC) and the Department of Health)</w:t>
      </w:r>
      <w:r w:rsidR="002B5CC1" w:rsidRPr="009E5255">
        <w:rPr>
          <w:color w:val="000000" w:themeColor="text1"/>
        </w:rPr>
        <w:t>,</w:t>
      </w:r>
      <w:r w:rsidR="007D4E0B" w:rsidRPr="009E5255">
        <w:rPr>
          <w:color w:val="000000" w:themeColor="text1"/>
        </w:rPr>
        <w:t xml:space="preserve"> who regulat</w:t>
      </w:r>
      <w:r w:rsidR="002B5CC1" w:rsidRPr="009E5255">
        <w:rPr>
          <w:color w:val="000000" w:themeColor="text1"/>
        </w:rPr>
        <w:t>e</w:t>
      </w:r>
      <w:r w:rsidR="007D4E0B" w:rsidRPr="009E5255">
        <w:rPr>
          <w:color w:val="000000" w:themeColor="text1"/>
        </w:rPr>
        <w:t xml:space="preserve"> and </w:t>
      </w:r>
      <w:r w:rsidR="002B5CC1" w:rsidRPr="009E5255">
        <w:rPr>
          <w:color w:val="000000" w:themeColor="text1"/>
        </w:rPr>
        <w:t xml:space="preserve">manage the </w:t>
      </w:r>
      <w:r w:rsidR="007D4E0B" w:rsidRPr="009E5255">
        <w:rPr>
          <w:color w:val="000000" w:themeColor="text1"/>
        </w:rPr>
        <w:t>reimbursement of medicines</w:t>
      </w:r>
      <w:r w:rsidR="002B5CC1" w:rsidRPr="009E5255">
        <w:rPr>
          <w:color w:val="000000" w:themeColor="text1"/>
        </w:rPr>
        <w:t xml:space="preserve"> via the PBS</w:t>
      </w:r>
      <w:r w:rsidR="007D4E0B" w:rsidRPr="009E5255">
        <w:rPr>
          <w:color w:val="000000" w:themeColor="text1"/>
        </w:rPr>
        <w:t xml:space="preserve">; commercial wholesalers </w:t>
      </w:r>
      <w:r w:rsidR="002B5CC1" w:rsidRPr="009E5255">
        <w:rPr>
          <w:color w:val="000000" w:themeColor="text1"/>
        </w:rPr>
        <w:t>and distributors</w:t>
      </w:r>
      <w:r w:rsidR="007D4E0B" w:rsidRPr="009E5255">
        <w:rPr>
          <w:color w:val="000000" w:themeColor="text1"/>
        </w:rPr>
        <w:t xml:space="preserve">; </w:t>
      </w:r>
      <w:r w:rsidR="00305690" w:rsidRPr="009E5255">
        <w:rPr>
          <w:color w:val="000000" w:themeColor="text1"/>
        </w:rPr>
        <w:t>State and Territory</w:t>
      </w:r>
      <w:r w:rsidR="007D4E0B" w:rsidRPr="009E5255">
        <w:rPr>
          <w:color w:val="000000" w:themeColor="text1"/>
        </w:rPr>
        <w:t xml:space="preserve"> and </w:t>
      </w:r>
      <w:r w:rsidR="002B5CC1" w:rsidRPr="009E5255">
        <w:rPr>
          <w:color w:val="000000" w:themeColor="text1"/>
        </w:rPr>
        <w:t xml:space="preserve">private </w:t>
      </w:r>
      <w:r w:rsidR="007D4E0B" w:rsidRPr="009E5255">
        <w:rPr>
          <w:color w:val="000000" w:themeColor="text1"/>
        </w:rPr>
        <w:t xml:space="preserve">compounders who prepare medicines </w:t>
      </w:r>
      <w:r w:rsidR="002B5CC1" w:rsidRPr="009E5255">
        <w:rPr>
          <w:color w:val="000000" w:themeColor="text1"/>
        </w:rPr>
        <w:t xml:space="preserve">for </w:t>
      </w:r>
      <w:r w:rsidR="007D4E0B" w:rsidRPr="009E5255">
        <w:rPr>
          <w:color w:val="000000" w:themeColor="text1"/>
        </w:rPr>
        <w:t>dispens</w:t>
      </w:r>
      <w:r w:rsidR="002B5CC1" w:rsidRPr="009E5255">
        <w:rPr>
          <w:color w:val="000000" w:themeColor="text1"/>
        </w:rPr>
        <w:t>ing</w:t>
      </w:r>
      <w:r w:rsidR="007D4E0B" w:rsidRPr="009E5255">
        <w:rPr>
          <w:color w:val="000000" w:themeColor="text1"/>
        </w:rPr>
        <w:t xml:space="preserve">; and </w:t>
      </w:r>
      <w:r w:rsidR="00305690" w:rsidRPr="009E5255">
        <w:rPr>
          <w:color w:val="000000" w:themeColor="text1"/>
        </w:rPr>
        <w:t>State and Territory</w:t>
      </w:r>
      <w:r w:rsidR="002B5CC1" w:rsidRPr="009E5255">
        <w:rPr>
          <w:color w:val="000000" w:themeColor="text1"/>
        </w:rPr>
        <w:t xml:space="preserve"> and private</w:t>
      </w:r>
      <w:r w:rsidR="007D4E0B" w:rsidRPr="009E5255">
        <w:rPr>
          <w:color w:val="000000" w:themeColor="text1"/>
        </w:rPr>
        <w:t xml:space="preserve"> hospital</w:t>
      </w:r>
      <w:r w:rsidR="007C4C86" w:rsidRPr="009E5255">
        <w:rPr>
          <w:color w:val="000000" w:themeColor="text1"/>
        </w:rPr>
        <w:t>s</w:t>
      </w:r>
      <w:r w:rsidR="007D4E0B" w:rsidRPr="009E5255">
        <w:rPr>
          <w:color w:val="000000" w:themeColor="text1"/>
        </w:rPr>
        <w:t xml:space="preserve"> and pharmacy providers who prescribe, dispense and administer medicines to patients</w:t>
      </w:r>
      <w:r w:rsidR="0048472F" w:rsidRPr="009E5255">
        <w:rPr>
          <w:color w:val="000000" w:themeColor="text1"/>
        </w:rPr>
        <w:t xml:space="preserve">.  </w:t>
      </w:r>
      <w:r w:rsidR="00CA443C" w:rsidRPr="009E5255">
        <w:rPr>
          <w:color w:val="000000" w:themeColor="text1"/>
        </w:rPr>
        <w:t>Facilitating equitable and effic</w:t>
      </w:r>
      <w:r w:rsidR="00B21367" w:rsidRPr="009E5255">
        <w:rPr>
          <w:color w:val="000000" w:themeColor="text1"/>
        </w:rPr>
        <w:t>i</w:t>
      </w:r>
      <w:r w:rsidR="00CA443C" w:rsidRPr="009E5255">
        <w:rPr>
          <w:color w:val="000000" w:themeColor="text1"/>
        </w:rPr>
        <w:t>ent i</w:t>
      </w:r>
      <w:r w:rsidR="007D4E0B" w:rsidRPr="009E5255">
        <w:rPr>
          <w:color w:val="000000" w:themeColor="text1"/>
        </w:rPr>
        <w:t xml:space="preserve">nteraction </w:t>
      </w:r>
      <w:r w:rsidR="002B5CC1" w:rsidRPr="009E5255">
        <w:rPr>
          <w:color w:val="000000" w:themeColor="text1"/>
        </w:rPr>
        <w:t>among</w:t>
      </w:r>
      <w:r w:rsidR="007D4E0B" w:rsidRPr="009E5255">
        <w:rPr>
          <w:color w:val="000000" w:themeColor="text1"/>
        </w:rPr>
        <w:t xml:space="preserve"> these </w:t>
      </w:r>
      <w:r w:rsidR="00B21367" w:rsidRPr="009E5255">
        <w:rPr>
          <w:color w:val="000000" w:themeColor="text1"/>
        </w:rPr>
        <w:t>participants, to enable equitable access to medicines for patients,</w:t>
      </w:r>
      <w:r w:rsidR="007D4E0B" w:rsidRPr="009E5255">
        <w:rPr>
          <w:color w:val="000000" w:themeColor="text1"/>
        </w:rPr>
        <w:t xml:space="preserve"> is a key consideration of the EFC</w:t>
      </w:r>
      <w:r w:rsidR="002B5CC1" w:rsidRPr="009E5255">
        <w:rPr>
          <w:color w:val="000000" w:themeColor="text1"/>
        </w:rPr>
        <w:t xml:space="preserve"> arrangements</w:t>
      </w:r>
      <w:r w:rsidR="007D4E0B" w:rsidRPr="009E5255">
        <w:rPr>
          <w:color w:val="000000" w:themeColor="text1"/>
        </w:rPr>
        <w:t>.</w:t>
      </w:r>
    </w:p>
    <w:p w14:paraId="36684764" w14:textId="67ED77EF" w:rsidR="001465BF" w:rsidRPr="009E5255" w:rsidRDefault="001465BF" w:rsidP="00493AA7">
      <w:pPr>
        <w:pStyle w:val="Caption"/>
      </w:pPr>
      <w:bookmarkStart w:id="86" w:name="_Ref90026375"/>
      <w:bookmarkStart w:id="87" w:name="_Toc125463710"/>
      <w:r w:rsidRPr="009E5255">
        <w:t xml:space="preserve">Figure </w:t>
      </w:r>
      <w:r w:rsidR="00E36C93">
        <w:fldChar w:fldCharType="begin"/>
      </w:r>
      <w:r w:rsidR="00E36C93">
        <w:instrText xml:space="preserve"> SEQ Figure \* ARABIC </w:instrText>
      </w:r>
      <w:r w:rsidR="00E36C93">
        <w:fldChar w:fldCharType="separate"/>
      </w:r>
      <w:r w:rsidR="000C766B">
        <w:rPr>
          <w:noProof/>
        </w:rPr>
        <w:t>2</w:t>
      </w:r>
      <w:r w:rsidR="00E36C93">
        <w:rPr>
          <w:noProof/>
        </w:rPr>
        <w:fldChar w:fldCharType="end"/>
      </w:r>
      <w:bookmarkEnd w:id="86"/>
      <w:r w:rsidR="0048472F" w:rsidRPr="009E5255">
        <w:t xml:space="preserve">. </w:t>
      </w:r>
      <w:r w:rsidR="00B21367" w:rsidRPr="009E5255">
        <w:t xml:space="preserve">Participants </w:t>
      </w:r>
      <w:r w:rsidRPr="009E5255">
        <w:t>to the EFC supply chain</w:t>
      </w:r>
      <w:bookmarkEnd w:id="87"/>
    </w:p>
    <w:p w14:paraId="6A0A6754" w14:textId="479354ED" w:rsidR="00B8438E" w:rsidRPr="009E5255" w:rsidRDefault="001465BF" w:rsidP="007D4E0B">
      <w:pPr>
        <w:rPr>
          <w:color w:val="000000" w:themeColor="text1"/>
        </w:rPr>
      </w:pPr>
      <w:r w:rsidRPr="009E5255">
        <w:rPr>
          <w:noProof/>
          <w:color w:val="000000" w:themeColor="text1"/>
        </w:rPr>
        <w:drawing>
          <wp:inline distT="0" distB="0" distL="0" distR="0" wp14:anchorId="07F0B6AD" wp14:editId="71304A7A">
            <wp:extent cx="5728335" cy="3088005"/>
            <wp:effectExtent l="0" t="0" r="0" b="0"/>
            <wp:docPr id="51" name="Picture 51" descr="Flow chart of participants to the EFC supply chain. &#10;&#10;Commercial provision undertaken by manufacturers.&#10;&#10;Regulatory - commonwealth participants include TGA for registration, PBAC for reimbursement, and DoHAC for funding conditions. &#10;&#10;Distribution &#10;&#10;Compounding undertaken by commercial and state participants.&#10;&#10;For prescribing, there are commercial and state participants, including hospitals/community pharmacy.&#10;&#10;Administration is undertaken by Commonwealth, state and commercial health profession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Flow chart of participants to the EFC supply chain. &#10;&#10;Commercial provision undertaken by manufacturers.&#10;&#10;Regulatory - commonwealth participants include TGA for registration, PBAC for reimbursement, and DoHAC for funding conditions. &#10;&#10;Distribution &#10;&#10;Compounding undertaken by commercial and state participants.&#10;&#10;For prescribing, there are commercial and state participants, including hospitals/community pharmacy.&#10;&#10;Administration is undertaken by Commonwealth, state and commercial health professionals."/>
                    <pic:cNvPicPr/>
                  </pic:nvPicPr>
                  <pic:blipFill>
                    <a:blip r:embed="rId20">
                      <a:extLst>
                        <a:ext uri="{28A0092B-C50C-407E-A947-70E740481C1C}">
                          <a14:useLocalDpi xmlns:a14="http://schemas.microsoft.com/office/drawing/2010/main" val="0"/>
                        </a:ext>
                      </a:extLst>
                    </a:blip>
                    <a:stretch>
                      <a:fillRect/>
                    </a:stretch>
                  </pic:blipFill>
                  <pic:spPr>
                    <a:xfrm>
                      <a:off x="0" y="0"/>
                      <a:ext cx="5728335" cy="3088005"/>
                    </a:xfrm>
                    <a:prstGeom prst="rect">
                      <a:avLst/>
                    </a:prstGeom>
                  </pic:spPr>
                </pic:pic>
              </a:graphicData>
            </a:graphic>
          </wp:inline>
        </w:drawing>
      </w:r>
    </w:p>
    <w:p w14:paraId="522C7224" w14:textId="7F5C6CB1" w:rsidR="000C04D5" w:rsidRPr="009E5255" w:rsidRDefault="000C04D5" w:rsidP="003A6F1A">
      <w:pPr>
        <w:pStyle w:val="TableNotes"/>
      </w:pPr>
      <w:r w:rsidRPr="009E5255">
        <w:t>Abbreviations:</w:t>
      </w:r>
      <w:r w:rsidRPr="009E5255">
        <w:tab/>
        <w:t>DoH, Department of Health; EFC, Efficient Funding of Chemotherap</w:t>
      </w:r>
      <w:r w:rsidR="007E518F" w:rsidRPr="009E5255">
        <w:t>y</w:t>
      </w:r>
      <w:r w:rsidRPr="009E5255">
        <w:t>; PBAC, Pharmaceutical Benefits Advisory Committee; TGA, Therapeutic Goods Administration.</w:t>
      </w:r>
    </w:p>
    <w:p w14:paraId="02DBF988" w14:textId="4CF60A11" w:rsidR="000650D8" w:rsidRPr="009E5255" w:rsidRDefault="000650D8" w:rsidP="00C77113">
      <w:bookmarkStart w:id="88" w:name="_Toc89935673"/>
      <w:r w:rsidRPr="009E5255">
        <w:t xml:space="preserve">As with all reimbursement under the PBS, the EFC provides </w:t>
      </w:r>
      <w:r w:rsidR="007C4C86" w:rsidRPr="009E5255">
        <w:t>compensation</w:t>
      </w:r>
      <w:r w:rsidRPr="009E5255">
        <w:t xml:space="preserve"> for drug preparation</w:t>
      </w:r>
      <w:r w:rsidR="0048472F" w:rsidRPr="009E5255">
        <w:t xml:space="preserve">.  </w:t>
      </w:r>
      <w:r w:rsidRPr="009E5255">
        <w:t>Yet, for EFC medicines—cytotoxic chemotherapies, in particular—that preparation is complex and may involve risks to operator</w:t>
      </w:r>
      <w:r w:rsidR="00C77113" w:rsidRPr="009E5255">
        <w:t>s</w:t>
      </w:r>
      <w:r w:rsidRPr="009E5255">
        <w:t xml:space="preserve"> </w:t>
      </w:r>
      <w:r w:rsidR="007435C4" w:rsidRPr="009E5255">
        <w:t xml:space="preserve">that are </w:t>
      </w:r>
      <w:r w:rsidRPr="009E5255">
        <w:t>not present with other medicines</w:t>
      </w:r>
      <w:r w:rsidR="0048472F" w:rsidRPr="009E5255">
        <w:t xml:space="preserve">.  </w:t>
      </w:r>
      <w:r w:rsidR="007C4C86" w:rsidRPr="009E5255">
        <w:t xml:space="preserve">The </w:t>
      </w:r>
      <w:r w:rsidRPr="009E5255">
        <w:t xml:space="preserve">administration of EFC medicines </w:t>
      </w:r>
      <w:r w:rsidR="007C4C86" w:rsidRPr="009E5255">
        <w:t xml:space="preserve">also </w:t>
      </w:r>
      <w:r w:rsidRPr="009E5255">
        <w:t>bears risks to patients (e.g., extravasation</w:t>
      </w:r>
      <w:r w:rsidR="00CC6652" w:rsidRPr="009E5255">
        <w:t>,</w:t>
      </w:r>
      <w:r w:rsidRPr="009E5255">
        <w:t xml:space="preserve"> complications associated with flow rate errors) and is therefore considered a specialised medical service</w:t>
      </w:r>
      <w:r w:rsidR="0048472F" w:rsidRPr="009E5255">
        <w:t xml:space="preserve">.  </w:t>
      </w:r>
      <w:r w:rsidRPr="009E5255">
        <w:t xml:space="preserve">While </w:t>
      </w:r>
      <w:r w:rsidR="00C77113" w:rsidRPr="009E5255">
        <w:t xml:space="preserve">the </w:t>
      </w:r>
      <w:r w:rsidRPr="009E5255">
        <w:t>increased utilisation of biologic</w:t>
      </w:r>
      <w:r w:rsidR="007C4C86" w:rsidRPr="009E5255">
        <w:t>s</w:t>
      </w:r>
      <w:r w:rsidRPr="009E5255">
        <w:t xml:space="preserve"> has mitigated some </w:t>
      </w:r>
      <w:r w:rsidR="007F6ED6" w:rsidRPr="009E5255">
        <w:t xml:space="preserve">of these </w:t>
      </w:r>
      <w:r w:rsidRPr="009E5255">
        <w:t>risk</w:t>
      </w:r>
      <w:r w:rsidR="007F6ED6" w:rsidRPr="009E5255">
        <w:t>s</w:t>
      </w:r>
      <w:r w:rsidRPr="009E5255">
        <w:t>, particularly with regards to preparation, all EFC medicines maintain strict preparation and administration requirements to ensure product safety and sterility.</w:t>
      </w:r>
    </w:p>
    <w:p w14:paraId="48B13790" w14:textId="6355B59C" w:rsidR="000650D8" w:rsidRPr="009E5255" w:rsidRDefault="000650D8" w:rsidP="004C0575">
      <w:r w:rsidRPr="009E5255">
        <w:t xml:space="preserve">A core differentiator </w:t>
      </w:r>
      <w:r w:rsidR="004570AA" w:rsidRPr="009E5255">
        <w:t>of</w:t>
      </w:r>
      <w:r w:rsidRPr="009E5255">
        <w:t xml:space="preserve"> EFC medicines </w:t>
      </w:r>
      <w:r w:rsidR="004570AA" w:rsidRPr="009E5255">
        <w:t>relative to many</w:t>
      </w:r>
      <w:r w:rsidRPr="009E5255">
        <w:t xml:space="preserve"> other medicines supplied via the PBS is the role of compounding in drug preparation</w:t>
      </w:r>
      <w:r w:rsidR="0048472F" w:rsidRPr="009E5255">
        <w:t xml:space="preserve">.  </w:t>
      </w:r>
      <w:r w:rsidRPr="009E5255">
        <w:t>By and large, EFC medicines are not supplied by manufacturers in a form that is ready for administration to patient</w:t>
      </w:r>
      <w:r w:rsidR="004570AA" w:rsidRPr="009E5255">
        <w:t>s</w:t>
      </w:r>
      <w:r w:rsidRPr="009E5255">
        <w:t xml:space="preserve"> but require compounding into an infusible form and device</w:t>
      </w:r>
      <w:r w:rsidR="0048472F" w:rsidRPr="009E5255">
        <w:t xml:space="preserve">.  </w:t>
      </w:r>
      <w:r w:rsidRPr="009E5255">
        <w:t xml:space="preserve">For cancer medicines, each infusion is made </w:t>
      </w:r>
      <w:r w:rsidR="004570AA" w:rsidRPr="009E5255">
        <w:t>either</w:t>
      </w:r>
      <w:r w:rsidRPr="009E5255">
        <w:t xml:space="preserve"> to a specific dose, which varies by patient size (</w:t>
      </w:r>
      <w:r w:rsidR="004570AA" w:rsidRPr="009E5255">
        <w:t xml:space="preserve">i.e., </w:t>
      </w:r>
      <w:r w:rsidRPr="009E5255">
        <w:t>weight or body surface area</w:t>
      </w:r>
      <w:r w:rsidR="00657B00" w:rsidRPr="009E5255">
        <w:t>, BSA</w:t>
      </w:r>
      <w:r w:rsidRPr="009E5255">
        <w:t>), or a flat dose (</w:t>
      </w:r>
      <w:r w:rsidR="00D4237E" w:rsidRPr="009E5255">
        <w:t xml:space="preserve">i.e., </w:t>
      </w:r>
      <w:r w:rsidR="004570AA" w:rsidRPr="009E5255">
        <w:t>independent of patient</w:t>
      </w:r>
      <w:r w:rsidRPr="009E5255">
        <w:t xml:space="preserve"> size) by indication</w:t>
      </w:r>
      <w:r w:rsidR="0048472F" w:rsidRPr="009E5255">
        <w:t xml:space="preserve">.  </w:t>
      </w:r>
      <w:r w:rsidR="00E465B3" w:rsidRPr="009E5255">
        <w:t>D</w:t>
      </w:r>
      <w:r w:rsidRPr="009E5255">
        <w:t xml:space="preserve">rug </w:t>
      </w:r>
      <w:r w:rsidR="00E465B3" w:rsidRPr="009E5255">
        <w:t>is provided for compounding by manufacturers</w:t>
      </w:r>
      <w:r w:rsidRPr="009E5255">
        <w:t xml:space="preserve"> in vials</w:t>
      </w:r>
      <w:r w:rsidR="00E465B3" w:rsidRPr="009E5255">
        <w:t xml:space="preserve"> whose sizes—beyond a limited number of flat-dosed products—</w:t>
      </w:r>
      <w:r w:rsidRPr="009E5255">
        <w:t>do not correspond directly with</w:t>
      </w:r>
      <w:r w:rsidR="00E465B3" w:rsidRPr="009E5255">
        <w:t xml:space="preserve"> the</w:t>
      </w:r>
      <w:r w:rsidRPr="009E5255">
        <w:t xml:space="preserve"> </w:t>
      </w:r>
      <w:r w:rsidR="00E465B3" w:rsidRPr="009E5255">
        <w:t>prescribed dosage</w:t>
      </w:r>
      <w:r w:rsidR="0048472F" w:rsidRPr="009E5255">
        <w:t xml:space="preserve">.  </w:t>
      </w:r>
      <w:r w:rsidR="00E465B3" w:rsidRPr="009E5255">
        <w:t>Thus</w:t>
      </w:r>
      <w:r w:rsidR="007435C4" w:rsidRPr="009E5255">
        <w:t>,</w:t>
      </w:r>
      <w:r w:rsidRPr="009E5255">
        <w:t xml:space="preserve"> </w:t>
      </w:r>
      <w:r w:rsidR="00D4237E" w:rsidRPr="009E5255">
        <w:t xml:space="preserve">in most cases, the </w:t>
      </w:r>
      <w:r w:rsidR="00E465B3" w:rsidRPr="009E5255">
        <w:t xml:space="preserve">compounding </w:t>
      </w:r>
      <w:r w:rsidR="00D4237E" w:rsidRPr="009E5255">
        <w:t xml:space="preserve">of </w:t>
      </w:r>
      <w:r w:rsidR="00E465B3" w:rsidRPr="009E5255">
        <w:t>cancer medicines</w:t>
      </w:r>
      <w:r w:rsidRPr="009E5255">
        <w:t xml:space="preserve"> </w:t>
      </w:r>
      <w:r w:rsidR="00E465B3" w:rsidRPr="009E5255">
        <w:t>involves</w:t>
      </w:r>
      <w:r w:rsidRPr="009E5255">
        <w:t xml:space="preserve"> </w:t>
      </w:r>
      <w:r w:rsidR="00E465B3" w:rsidRPr="009E5255">
        <w:t>some</w:t>
      </w:r>
      <w:r w:rsidRPr="009E5255">
        <w:t xml:space="preserve"> level of wastage</w:t>
      </w:r>
      <w:r w:rsidR="00E465B3" w:rsidRPr="009E5255">
        <w:t xml:space="preserve">—i.e., </w:t>
      </w:r>
      <w:r w:rsidRPr="009E5255">
        <w:t>a quantum of drug</w:t>
      </w:r>
      <w:r w:rsidR="00D4237E" w:rsidRPr="009E5255">
        <w:t xml:space="preserve"> that</w:t>
      </w:r>
      <w:r w:rsidRPr="009E5255">
        <w:t xml:space="preserve"> </w:t>
      </w:r>
      <w:r w:rsidR="00E465B3" w:rsidRPr="009E5255">
        <w:t xml:space="preserve">is </w:t>
      </w:r>
      <w:r w:rsidRPr="009E5255">
        <w:t xml:space="preserve">supplied but not </w:t>
      </w:r>
      <w:r w:rsidR="00E465B3" w:rsidRPr="009E5255">
        <w:t xml:space="preserve">used in the </w:t>
      </w:r>
      <w:r w:rsidRPr="009E5255">
        <w:t>compound</w:t>
      </w:r>
      <w:r w:rsidR="00E465B3" w:rsidRPr="009E5255">
        <w:t xml:space="preserve">ing of </w:t>
      </w:r>
      <w:r w:rsidR="00D4237E" w:rsidRPr="009E5255">
        <w:t xml:space="preserve">the prescribed </w:t>
      </w:r>
      <w:r w:rsidR="00E465B3" w:rsidRPr="009E5255">
        <w:t>dosage</w:t>
      </w:r>
      <w:r w:rsidR="0048472F" w:rsidRPr="009E5255">
        <w:t xml:space="preserve">.  </w:t>
      </w:r>
      <w:r w:rsidR="004C0575" w:rsidRPr="009E5255">
        <w:t>Depending</w:t>
      </w:r>
      <w:r w:rsidRPr="009E5255">
        <w:t xml:space="preserve"> on the shelf-life of the medicine </w:t>
      </w:r>
      <w:r w:rsidR="00E465B3" w:rsidRPr="009E5255">
        <w:t xml:space="preserve">and </w:t>
      </w:r>
      <w:r w:rsidR="004C0575" w:rsidRPr="009E5255">
        <w:t xml:space="preserve">other </w:t>
      </w:r>
      <w:r w:rsidR="00E465B3" w:rsidRPr="009E5255">
        <w:t xml:space="preserve">concurrent </w:t>
      </w:r>
      <w:r w:rsidR="004C0575" w:rsidRPr="009E5255">
        <w:t xml:space="preserve">prescriptions to </w:t>
      </w:r>
      <w:r w:rsidR="00E465B3" w:rsidRPr="009E5255">
        <w:t>be</w:t>
      </w:r>
      <w:r w:rsidRPr="009E5255">
        <w:t xml:space="preserve"> compounded, wastage may be combined across vials to produce additional infusions</w:t>
      </w:r>
      <w:r w:rsidR="0048472F" w:rsidRPr="009E5255">
        <w:t xml:space="preserve">.  </w:t>
      </w:r>
      <w:r w:rsidRPr="009E5255">
        <w:t>In principle, the u</w:t>
      </w:r>
      <w:r w:rsidR="004C0575" w:rsidRPr="009E5255">
        <w:t xml:space="preserve">tilisation of wastage </w:t>
      </w:r>
      <w:r w:rsidRPr="009E5255">
        <w:t>represents a</w:t>
      </w:r>
      <w:r w:rsidR="004C0575" w:rsidRPr="009E5255">
        <w:t>n</w:t>
      </w:r>
      <w:r w:rsidRPr="009E5255">
        <w:t xml:space="preserve"> efficient use of drug </w:t>
      </w:r>
      <w:r w:rsidR="004C0575" w:rsidRPr="009E5255">
        <w:t>as it reduces the volume of unused product that would otherwise be discarded</w:t>
      </w:r>
      <w:r w:rsidR="0048472F" w:rsidRPr="009E5255">
        <w:t xml:space="preserve">.  </w:t>
      </w:r>
    </w:p>
    <w:p w14:paraId="3128055B" w14:textId="122D2D7F" w:rsidR="000650D8" w:rsidRPr="009E5255" w:rsidRDefault="001C7394" w:rsidP="000650D8">
      <w:r w:rsidRPr="009E5255">
        <w:t>T</w:t>
      </w:r>
      <w:r w:rsidR="000650D8" w:rsidRPr="009E5255">
        <w:t xml:space="preserve">he EFC </w:t>
      </w:r>
      <w:r w:rsidRPr="009E5255">
        <w:t>reimburses</w:t>
      </w:r>
      <w:r w:rsidR="000650D8" w:rsidRPr="009E5255">
        <w:t xml:space="preserve"> cancer medicines on the basis of the cheapest possible combination of vials</w:t>
      </w:r>
      <w:r w:rsidRPr="009E5255">
        <w:t xml:space="preserve"> required to produce a given dosage</w:t>
      </w:r>
      <w:r w:rsidR="000650D8" w:rsidRPr="009E5255">
        <w:t xml:space="preserve">, </w:t>
      </w:r>
      <w:r w:rsidRPr="009E5255">
        <w:t xml:space="preserve">thereby </w:t>
      </w:r>
      <w:r w:rsidR="000650D8" w:rsidRPr="009E5255">
        <w:t xml:space="preserve">minimising the cost of each infusion to taxpayers and contributing to the sustainability of </w:t>
      </w:r>
      <w:r w:rsidRPr="009E5255">
        <w:t>cancer treatment in Australia</w:t>
      </w:r>
      <w:r w:rsidR="0048472F" w:rsidRPr="009E5255">
        <w:t xml:space="preserve">.  </w:t>
      </w:r>
      <w:r w:rsidR="008A3C8E" w:rsidRPr="009E5255">
        <w:t>At its inception, there were 37 molecules funded via the EFC</w:t>
      </w:r>
      <w:r w:rsidR="0048472F" w:rsidRPr="009E5255">
        <w:t xml:space="preserve">.  </w:t>
      </w:r>
      <w:r w:rsidR="000650D8" w:rsidRPr="009E5255">
        <w:t xml:space="preserve">There are currently 54 </w:t>
      </w:r>
      <w:r w:rsidR="006837F8" w:rsidRPr="009E5255">
        <w:t xml:space="preserve">infusible cancer </w:t>
      </w:r>
      <w:r w:rsidR="000650D8" w:rsidRPr="009E5255">
        <w:t xml:space="preserve">medicines funded through Schedule 1, </w:t>
      </w:r>
      <w:r w:rsidR="006837F8" w:rsidRPr="009E5255">
        <w:t>in addition to 13</w:t>
      </w:r>
      <w:r w:rsidR="000650D8" w:rsidRPr="009E5255">
        <w:t xml:space="preserve"> </w:t>
      </w:r>
      <w:r w:rsidR="006837F8" w:rsidRPr="009E5255">
        <w:t>‘related benefit’ items</w:t>
      </w:r>
      <w:r w:rsidR="000650D8" w:rsidRPr="009E5255">
        <w:t xml:space="preserve"> via Schedule 2</w:t>
      </w:r>
      <w:r w:rsidR="008A3C8E" w:rsidRPr="009E5255">
        <w:t xml:space="preserve"> of the EFC</w:t>
      </w:r>
      <w:r w:rsidR="00797071" w:rsidRPr="009E5255">
        <w:t xml:space="preserve"> (see </w:t>
      </w:r>
      <w:r w:rsidR="00797071" w:rsidRPr="009E5255">
        <w:fldChar w:fldCharType="begin"/>
      </w:r>
      <w:r w:rsidR="00797071" w:rsidRPr="009E5255">
        <w:instrText xml:space="preserve"> REF _Ref90030992 \h </w:instrText>
      </w:r>
      <w:r w:rsidR="00797071" w:rsidRPr="009E5255">
        <w:fldChar w:fldCharType="separate"/>
      </w:r>
      <w:r w:rsidR="000C766B" w:rsidRPr="009E5255">
        <w:t xml:space="preserve">Table </w:t>
      </w:r>
      <w:r w:rsidR="000C766B">
        <w:rPr>
          <w:noProof/>
        </w:rPr>
        <w:t>1</w:t>
      </w:r>
      <w:r w:rsidR="00797071" w:rsidRPr="009E5255">
        <w:fldChar w:fldCharType="end"/>
      </w:r>
      <w:r w:rsidR="00797071" w:rsidRPr="009E5255">
        <w:t>)</w:t>
      </w:r>
      <w:r w:rsidR="0048472F" w:rsidRPr="009E5255">
        <w:t xml:space="preserve">.  </w:t>
      </w:r>
      <w:r w:rsidR="00797071" w:rsidRPr="009E5255">
        <w:t xml:space="preserve">This </w:t>
      </w:r>
      <w:r w:rsidR="008A3C8E" w:rsidRPr="009E5255">
        <w:t xml:space="preserve"> include</w:t>
      </w:r>
      <w:r w:rsidR="00797071" w:rsidRPr="009E5255">
        <w:t>s</w:t>
      </w:r>
      <w:r w:rsidR="008A3C8E" w:rsidRPr="009E5255">
        <w:t xml:space="preserve"> </w:t>
      </w:r>
      <w:r w:rsidR="00B20E4D" w:rsidRPr="009E5255">
        <w:t xml:space="preserve">19 </w:t>
      </w:r>
      <w:r w:rsidR="000650D8" w:rsidRPr="009E5255">
        <w:t>biologic</w:t>
      </w:r>
      <w:r w:rsidR="00B20E4D" w:rsidRPr="009E5255">
        <w:t>s via Schedule 1 and four via Schedule 2</w:t>
      </w:r>
      <w:r w:rsidR="0048472F" w:rsidRPr="009E5255">
        <w:t xml:space="preserve">.  </w:t>
      </w:r>
    </w:p>
    <w:p w14:paraId="02B41181" w14:textId="28339562" w:rsidR="008A3C8E" w:rsidRPr="009E5255" w:rsidRDefault="008A3C8E" w:rsidP="00214FB7">
      <w:pPr>
        <w:pStyle w:val="Caption"/>
      </w:pPr>
      <w:bookmarkStart w:id="89" w:name="_Ref90030992"/>
      <w:bookmarkStart w:id="90" w:name="_Toc125972796"/>
      <w:r w:rsidRPr="009E5255">
        <w:t xml:space="preserve">Table </w:t>
      </w:r>
      <w:r w:rsidR="00E36C93">
        <w:fldChar w:fldCharType="begin"/>
      </w:r>
      <w:r w:rsidR="00E36C93">
        <w:instrText xml:space="preserve"> SEQ Table \* ARABIC </w:instrText>
      </w:r>
      <w:r w:rsidR="00E36C93">
        <w:fldChar w:fldCharType="separate"/>
      </w:r>
      <w:r w:rsidR="000C766B">
        <w:rPr>
          <w:noProof/>
        </w:rPr>
        <w:t>1</w:t>
      </w:r>
      <w:r w:rsidR="00E36C93">
        <w:rPr>
          <w:noProof/>
        </w:rPr>
        <w:fldChar w:fldCharType="end"/>
      </w:r>
      <w:bookmarkEnd w:id="89"/>
      <w:r w:rsidR="0048472F" w:rsidRPr="009E5255">
        <w:t xml:space="preserve">.  </w:t>
      </w:r>
      <w:r w:rsidRPr="009E5255">
        <w:t>EFC molecules by schedule</w:t>
      </w:r>
      <w:bookmarkEnd w:id="90"/>
    </w:p>
    <w:tbl>
      <w:tblPr>
        <w:tblW w:w="4557" w:type="pct"/>
        <w:tblBorders>
          <w:bottom w:val="single" w:sz="4" w:space="0" w:color="auto"/>
        </w:tblBorders>
        <w:tblLayout w:type="fixed"/>
        <w:tblLook w:val="04A0" w:firstRow="1" w:lastRow="0" w:firstColumn="1" w:lastColumn="0" w:noHBand="0" w:noVBand="1"/>
        <w:tblCaption w:val="EFC molecules by schedule "/>
      </w:tblPr>
      <w:tblGrid>
        <w:gridCol w:w="2551"/>
        <w:gridCol w:w="2414"/>
        <w:gridCol w:w="3261"/>
      </w:tblGrid>
      <w:tr w:rsidR="0086795B" w:rsidRPr="009E5255" w14:paraId="65A4DEC7" w14:textId="77777777" w:rsidTr="0086795B">
        <w:trPr>
          <w:trHeight w:val="20"/>
        </w:trPr>
        <w:tc>
          <w:tcPr>
            <w:tcW w:w="5000" w:type="pct"/>
            <w:gridSpan w:val="3"/>
            <w:tcBorders>
              <w:bottom w:val="single" w:sz="4" w:space="0" w:color="auto"/>
            </w:tcBorders>
            <w:shd w:val="clear" w:color="auto" w:fill="auto"/>
            <w:noWrap/>
            <w:tcMar>
              <w:left w:w="0" w:type="dxa"/>
              <w:right w:w="0" w:type="dxa"/>
            </w:tcMar>
            <w:vAlign w:val="bottom"/>
          </w:tcPr>
          <w:p w14:paraId="42417EA9" w14:textId="2B6D6FCF" w:rsidR="00494759" w:rsidRPr="009E5255" w:rsidRDefault="00494759" w:rsidP="00D31DBA">
            <w:pPr>
              <w:spacing w:before="0" w:after="0" w:line="240" w:lineRule="auto"/>
              <w:rPr>
                <w:rFonts w:eastAsia="Times New Roman"/>
                <w:bCs w:val="0"/>
                <w:i/>
                <w:iCs/>
                <w:color w:val="000000" w:themeColor="text1"/>
                <w:sz w:val="20"/>
                <w:szCs w:val="20"/>
                <w:lang w:eastAsia="en-GB"/>
              </w:rPr>
            </w:pPr>
            <w:r w:rsidRPr="009E5255">
              <w:rPr>
                <w:rFonts w:eastAsia="Times New Roman"/>
                <w:bCs w:val="0"/>
                <w:i/>
                <w:iCs/>
                <w:color w:val="000000" w:themeColor="text1"/>
                <w:sz w:val="20"/>
                <w:szCs w:val="20"/>
                <w:lang w:eastAsia="en-GB"/>
              </w:rPr>
              <w:t>Schedule 1</w:t>
            </w:r>
          </w:p>
        </w:tc>
      </w:tr>
      <w:tr w:rsidR="0086795B" w:rsidRPr="009E5255" w14:paraId="0DD66690" w14:textId="77777777" w:rsidTr="0086795B">
        <w:trPr>
          <w:trHeight w:val="20"/>
        </w:trPr>
        <w:tc>
          <w:tcPr>
            <w:tcW w:w="1551" w:type="pct"/>
            <w:tcBorders>
              <w:top w:val="single" w:sz="4" w:space="0" w:color="auto"/>
            </w:tcBorders>
            <w:shd w:val="clear" w:color="auto" w:fill="auto"/>
            <w:noWrap/>
            <w:tcMar>
              <w:left w:w="0" w:type="dxa"/>
              <w:right w:w="0" w:type="dxa"/>
            </w:tcMar>
            <w:vAlign w:val="bottom"/>
            <w:hideMark/>
          </w:tcPr>
          <w:p w14:paraId="010359C7"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Arsenic</w:t>
            </w:r>
          </w:p>
        </w:tc>
        <w:tc>
          <w:tcPr>
            <w:tcW w:w="1467" w:type="pct"/>
            <w:tcBorders>
              <w:top w:val="single" w:sz="4" w:space="0" w:color="auto"/>
            </w:tcBorders>
            <w:shd w:val="clear" w:color="auto" w:fill="auto"/>
            <w:noWrap/>
            <w:tcMar>
              <w:left w:w="0" w:type="dxa"/>
              <w:right w:w="0" w:type="dxa"/>
            </w:tcMar>
            <w:vAlign w:val="bottom"/>
            <w:hideMark/>
          </w:tcPr>
          <w:p w14:paraId="7897E6D4" w14:textId="52CBEE78"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Atezolizumab</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982" w:type="pct"/>
            <w:tcBorders>
              <w:top w:val="single" w:sz="4" w:space="0" w:color="auto"/>
            </w:tcBorders>
            <w:shd w:val="clear" w:color="auto" w:fill="auto"/>
            <w:noWrap/>
            <w:tcMar>
              <w:left w:w="0" w:type="dxa"/>
              <w:right w:w="0" w:type="dxa"/>
            </w:tcMar>
            <w:vAlign w:val="bottom"/>
            <w:hideMark/>
          </w:tcPr>
          <w:p w14:paraId="767F546A" w14:textId="2BF9508A"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Avelumab</w:t>
            </w:r>
            <w:r w:rsidR="00CE7E22" w:rsidRPr="009E5255">
              <w:rPr>
                <w:rFonts w:ascii="Calibri Light" w:eastAsia="Times New Roman" w:hAnsi="Calibri Light" w:cs="Calibri Light"/>
                <w:color w:val="000000" w:themeColor="text1"/>
                <w:sz w:val="20"/>
                <w:szCs w:val="20"/>
                <w:vertAlign w:val="superscript"/>
                <w:lang w:eastAsia="en-GB"/>
              </w:rPr>
              <w:t>†</w:t>
            </w:r>
          </w:p>
        </w:tc>
      </w:tr>
      <w:tr w:rsidR="0086795B" w:rsidRPr="009E5255" w14:paraId="677C04BF" w14:textId="77777777" w:rsidTr="0086795B">
        <w:trPr>
          <w:trHeight w:val="20"/>
        </w:trPr>
        <w:tc>
          <w:tcPr>
            <w:tcW w:w="1551" w:type="pct"/>
            <w:shd w:val="clear" w:color="auto" w:fill="auto"/>
            <w:noWrap/>
            <w:tcMar>
              <w:left w:w="0" w:type="dxa"/>
              <w:right w:w="0" w:type="dxa"/>
            </w:tcMar>
            <w:vAlign w:val="bottom"/>
            <w:hideMark/>
          </w:tcPr>
          <w:p w14:paraId="7529661F"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Bendamustine</w:t>
            </w:r>
          </w:p>
        </w:tc>
        <w:tc>
          <w:tcPr>
            <w:tcW w:w="1467" w:type="pct"/>
            <w:shd w:val="clear" w:color="auto" w:fill="auto"/>
            <w:noWrap/>
            <w:tcMar>
              <w:left w:w="0" w:type="dxa"/>
              <w:right w:w="0" w:type="dxa"/>
            </w:tcMar>
            <w:vAlign w:val="bottom"/>
            <w:hideMark/>
          </w:tcPr>
          <w:p w14:paraId="503F9BDC" w14:textId="671CF396"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Bevacizumab</w:t>
            </w:r>
            <w:r w:rsidR="00F83470" w:rsidRPr="009E5255">
              <w:rPr>
                <w:rFonts w:ascii="Calibri Light" w:eastAsia="Times New Roman" w:hAnsi="Calibri Light" w:cs="Calibri Light"/>
                <w:color w:val="000000" w:themeColor="text1"/>
                <w:sz w:val="20"/>
                <w:szCs w:val="20"/>
                <w:vertAlign w:val="superscript"/>
                <w:lang w:eastAsia="en-GB"/>
              </w:rPr>
              <w:t>†</w:t>
            </w:r>
          </w:p>
        </w:tc>
        <w:tc>
          <w:tcPr>
            <w:tcW w:w="1982" w:type="pct"/>
            <w:shd w:val="clear" w:color="auto" w:fill="auto"/>
            <w:noWrap/>
            <w:tcMar>
              <w:left w:w="0" w:type="dxa"/>
              <w:right w:w="0" w:type="dxa"/>
            </w:tcMar>
            <w:vAlign w:val="bottom"/>
            <w:hideMark/>
          </w:tcPr>
          <w:p w14:paraId="334B36A4"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Bleomycin</w:t>
            </w:r>
          </w:p>
        </w:tc>
      </w:tr>
      <w:tr w:rsidR="0086795B" w:rsidRPr="009E5255" w14:paraId="6226CE49" w14:textId="77777777" w:rsidTr="0086795B">
        <w:trPr>
          <w:trHeight w:val="20"/>
        </w:trPr>
        <w:tc>
          <w:tcPr>
            <w:tcW w:w="1551" w:type="pct"/>
            <w:shd w:val="clear" w:color="auto" w:fill="auto"/>
            <w:noWrap/>
            <w:tcMar>
              <w:left w:w="0" w:type="dxa"/>
              <w:right w:w="0" w:type="dxa"/>
            </w:tcMar>
            <w:vAlign w:val="bottom"/>
            <w:hideMark/>
          </w:tcPr>
          <w:p w14:paraId="1BCF050E" w14:textId="2E449631"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Blinatumomab</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467" w:type="pct"/>
            <w:shd w:val="clear" w:color="auto" w:fill="auto"/>
            <w:noWrap/>
            <w:tcMar>
              <w:left w:w="0" w:type="dxa"/>
              <w:right w:w="0" w:type="dxa"/>
            </w:tcMar>
            <w:vAlign w:val="bottom"/>
            <w:hideMark/>
          </w:tcPr>
          <w:p w14:paraId="7001B29D" w14:textId="5175B6F5"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Bortezomib</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982" w:type="pct"/>
            <w:shd w:val="clear" w:color="auto" w:fill="auto"/>
            <w:noWrap/>
            <w:tcMar>
              <w:left w:w="0" w:type="dxa"/>
              <w:right w:w="0" w:type="dxa"/>
            </w:tcMar>
            <w:vAlign w:val="bottom"/>
            <w:hideMark/>
          </w:tcPr>
          <w:p w14:paraId="0C2E2AA6"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Brentuximab vedotin</w:t>
            </w:r>
          </w:p>
        </w:tc>
      </w:tr>
      <w:tr w:rsidR="0086795B" w:rsidRPr="009E5255" w14:paraId="28382E15" w14:textId="77777777" w:rsidTr="0086795B">
        <w:trPr>
          <w:trHeight w:val="20"/>
        </w:trPr>
        <w:tc>
          <w:tcPr>
            <w:tcW w:w="1551" w:type="pct"/>
            <w:shd w:val="clear" w:color="auto" w:fill="auto"/>
            <w:noWrap/>
            <w:tcMar>
              <w:left w:w="0" w:type="dxa"/>
              <w:right w:w="0" w:type="dxa"/>
            </w:tcMar>
            <w:vAlign w:val="bottom"/>
            <w:hideMark/>
          </w:tcPr>
          <w:p w14:paraId="05C4B844"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Cabazitaxel</w:t>
            </w:r>
          </w:p>
        </w:tc>
        <w:tc>
          <w:tcPr>
            <w:tcW w:w="1467" w:type="pct"/>
            <w:shd w:val="clear" w:color="auto" w:fill="auto"/>
            <w:noWrap/>
            <w:tcMar>
              <w:left w:w="0" w:type="dxa"/>
              <w:right w:w="0" w:type="dxa"/>
            </w:tcMar>
            <w:vAlign w:val="bottom"/>
            <w:hideMark/>
          </w:tcPr>
          <w:p w14:paraId="66DDB1D6"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Carboplatin</w:t>
            </w:r>
          </w:p>
        </w:tc>
        <w:tc>
          <w:tcPr>
            <w:tcW w:w="1982" w:type="pct"/>
            <w:shd w:val="clear" w:color="auto" w:fill="auto"/>
            <w:noWrap/>
            <w:tcMar>
              <w:left w:w="0" w:type="dxa"/>
              <w:right w:w="0" w:type="dxa"/>
            </w:tcMar>
            <w:vAlign w:val="bottom"/>
            <w:hideMark/>
          </w:tcPr>
          <w:p w14:paraId="61FC543A" w14:textId="7DD9EBD4"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Carfilzomib</w:t>
            </w:r>
            <w:r w:rsidR="00CE7E22" w:rsidRPr="009E5255">
              <w:rPr>
                <w:rFonts w:ascii="Calibri Light" w:eastAsia="Times New Roman" w:hAnsi="Calibri Light" w:cs="Calibri Light"/>
                <w:color w:val="000000" w:themeColor="text1"/>
                <w:sz w:val="20"/>
                <w:szCs w:val="20"/>
                <w:vertAlign w:val="superscript"/>
                <w:lang w:eastAsia="en-GB"/>
              </w:rPr>
              <w:t>†</w:t>
            </w:r>
          </w:p>
        </w:tc>
      </w:tr>
      <w:tr w:rsidR="0086795B" w:rsidRPr="009E5255" w14:paraId="7316336B" w14:textId="77777777" w:rsidTr="0086795B">
        <w:trPr>
          <w:trHeight w:val="20"/>
        </w:trPr>
        <w:tc>
          <w:tcPr>
            <w:tcW w:w="1551" w:type="pct"/>
            <w:shd w:val="clear" w:color="auto" w:fill="auto"/>
            <w:noWrap/>
            <w:tcMar>
              <w:left w:w="0" w:type="dxa"/>
              <w:right w:w="0" w:type="dxa"/>
            </w:tcMar>
            <w:vAlign w:val="bottom"/>
            <w:hideMark/>
          </w:tcPr>
          <w:p w14:paraId="0E4C9C85" w14:textId="258B9CF9"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Cetuximab</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467" w:type="pct"/>
            <w:shd w:val="clear" w:color="auto" w:fill="auto"/>
            <w:noWrap/>
            <w:tcMar>
              <w:left w:w="0" w:type="dxa"/>
              <w:right w:w="0" w:type="dxa"/>
            </w:tcMar>
            <w:vAlign w:val="bottom"/>
            <w:hideMark/>
          </w:tcPr>
          <w:p w14:paraId="2C1D5955"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Cisplatin</w:t>
            </w:r>
          </w:p>
        </w:tc>
        <w:tc>
          <w:tcPr>
            <w:tcW w:w="1982" w:type="pct"/>
            <w:shd w:val="clear" w:color="auto" w:fill="auto"/>
            <w:noWrap/>
            <w:tcMar>
              <w:left w:w="0" w:type="dxa"/>
              <w:right w:w="0" w:type="dxa"/>
            </w:tcMar>
            <w:vAlign w:val="bottom"/>
            <w:hideMark/>
          </w:tcPr>
          <w:p w14:paraId="7CF8E280"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Cladribine</w:t>
            </w:r>
          </w:p>
        </w:tc>
      </w:tr>
      <w:tr w:rsidR="0086795B" w:rsidRPr="009E5255" w14:paraId="7469E2F2" w14:textId="77777777" w:rsidTr="0086795B">
        <w:trPr>
          <w:trHeight w:val="20"/>
        </w:trPr>
        <w:tc>
          <w:tcPr>
            <w:tcW w:w="1551" w:type="pct"/>
            <w:shd w:val="clear" w:color="auto" w:fill="auto"/>
            <w:noWrap/>
            <w:tcMar>
              <w:left w:w="0" w:type="dxa"/>
              <w:right w:w="0" w:type="dxa"/>
            </w:tcMar>
            <w:vAlign w:val="bottom"/>
            <w:hideMark/>
          </w:tcPr>
          <w:p w14:paraId="35BF97DE"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Cyclophosphamide</w:t>
            </w:r>
          </w:p>
        </w:tc>
        <w:tc>
          <w:tcPr>
            <w:tcW w:w="1467" w:type="pct"/>
            <w:shd w:val="clear" w:color="auto" w:fill="auto"/>
            <w:noWrap/>
            <w:tcMar>
              <w:left w:w="0" w:type="dxa"/>
              <w:right w:w="0" w:type="dxa"/>
            </w:tcMar>
            <w:vAlign w:val="bottom"/>
            <w:hideMark/>
          </w:tcPr>
          <w:p w14:paraId="1231ED34"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Cytarabine</w:t>
            </w:r>
          </w:p>
        </w:tc>
        <w:tc>
          <w:tcPr>
            <w:tcW w:w="1982" w:type="pct"/>
            <w:shd w:val="clear" w:color="auto" w:fill="auto"/>
            <w:noWrap/>
            <w:tcMar>
              <w:left w:w="0" w:type="dxa"/>
              <w:right w:w="0" w:type="dxa"/>
            </w:tcMar>
            <w:vAlign w:val="bottom"/>
            <w:hideMark/>
          </w:tcPr>
          <w:p w14:paraId="2065974B" w14:textId="5E7F5CFB"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Daratumumab</w:t>
            </w:r>
            <w:r w:rsidR="00CE7E22" w:rsidRPr="009E5255">
              <w:rPr>
                <w:rFonts w:ascii="Calibri Light" w:eastAsia="Times New Roman" w:hAnsi="Calibri Light" w:cs="Calibri Light"/>
                <w:color w:val="000000" w:themeColor="text1"/>
                <w:sz w:val="20"/>
                <w:szCs w:val="20"/>
                <w:vertAlign w:val="superscript"/>
                <w:lang w:eastAsia="en-GB"/>
              </w:rPr>
              <w:t>†</w:t>
            </w:r>
          </w:p>
        </w:tc>
      </w:tr>
      <w:tr w:rsidR="0086795B" w:rsidRPr="009E5255" w14:paraId="6E0FDC45" w14:textId="77777777" w:rsidTr="0086795B">
        <w:trPr>
          <w:trHeight w:val="20"/>
        </w:trPr>
        <w:tc>
          <w:tcPr>
            <w:tcW w:w="1551" w:type="pct"/>
            <w:shd w:val="clear" w:color="auto" w:fill="auto"/>
            <w:noWrap/>
            <w:tcMar>
              <w:left w:w="0" w:type="dxa"/>
              <w:right w:w="0" w:type="dxa"/>
            </w:tcMar>
            <w:vAlign w:val="bottom"/>
            <w:hideMark/>
          </w:tcPr>
          <w:p w14:paraId="1D3461CA"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Docetaxel</w:t>
            </w:r>
          </w:p>
        </w:tc>
        <w:tc>
          <w:tcPr>
            <w:tcW w:w="1467" w:type="pct"/>
            <w:shd w:val="clear" w:color="auto" w:fill="auto"/>
            <w:noWrap/>
            <w:tcMar>
              <w:left w:w="0" w:type="dxa"/>
              <w:right w:w="0" w:type="dxa"/>
            </w:tcMar>
            <w:vAlign w:val="bottom"/>
            <w:hideMark/>
          </w:tcPr>
          <w:p w14:paraId="7D98503B"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Doxorubicin</w:t>
            </w:r>
          </w:p>
        </w:tc>
        <w:tc>
          <w:tcPr>
            <w:tcW w:w="1982" w:type="pct"/>
            <w:shd w:val="clear" w:color="auto" w:fill="auto"/>
            <w:noWrap/>
            <w:tcMar>
              <w:left w:w="0" w:type="dxa"/>
              <w:right w:w="0" w:type="dxa"/>
            </w:tcMar>
            <w:vAlign w:val="bottom"/>
            <w:hideMark/>
          </w:tcPr>
          <w:p w14:paraId="574ADD12" w14:textId="78ECFD0D"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Doxorubicin hydrochloride (pegylated)</w:t>
            </w:r>
          </w:p>
        </w:tc>
      </w:tr>
      <w:tr w:rsidR="0086795B" w:rsidRPr="009E5255" w14:paraId="0D18A37E" w14:textId="77777777" w:rsidTr="0086795B">
        <w:trPr>
          <w:trHeight w:val="20"/>
        </w:trPr>
        <w:tc>
          <w:tcPr>
            <w:tcW w:w="1551" w:type="pct"/>
            <w:shd w:val="clear" w:color="auto" w:fill="auto"/>
            <w:noWrap/>
            <w:tcMar>
              <w:left w:w="0" w:type="dxa"/>
              <w:right w:w="0" w:type="dxa"/>
            </w:tcMar>
            <w:vAlign w:val="bottom"/>
            <w:hideMark/>
          </w:tcPr>
          <w:p w14:paraId="71823002" w14:textId="573D2BBF"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Durvalumab</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467" w:type="pct"/>
            <w:shd w:val="clear" w:color="auto" w:fill="auto"/>
            <w:noWrap/>
            <w:tcMar>
              <w:left w:w="0" w:type="dxa"/>
              <w:right w:w="0" w:type="dxa"/>
            </w:tcMar>
            <w:vAlign w:val="bottom"/>
            <w:hideMark/>
          </w:tcPr>
          <w:p w14:paraId="2A78C120"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Epirubicin</w:t>
            </w:r>
          </w:p>
        </w:tc>
        <w:tc>
          <w:tcPr>
            <w:tcW w:w="1982" w:type="pct"/>
            <w:shd w:val="clear" w:color="auto" w:fill="auto"/>
            <w:noWrap/>
            <w:tcMar>
              <w:left w:w="0" w:type="dxa"/>
              <w:right w:w="0" w:type="dxa"/>
            </w:tcMar>
            <w:vAlign w:val="bottom"/>
            <w:hideMark/>
          </w:tcPr>
          <w:p w14:paraId="7595C0F6"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Eribulin</w:t>
            </w:r>
          </w:p>
        </w:tc>
      </w:tr>
      <w:tr w:rsidR="0086795B" w:rsidRPr="009E5255" w14:paraId="764DC772" w14:textId="77777777" w:rsidTr="0086795B">
        <w:trPr>
          <w:trHeight w:val="20"/>
        </w:trPr>
        <w:tc>
          <w:tcPr>
            <w:tcW w:w="1551" w:type="pct"/>
            <w:shd w:val="clear" w:color="auto" w:fill="auto"/>
            <w:noWrap/>
            <w:tcMar>
              <w:left w:w="0" w:type="dxa"/>
              <w:right w:w="0" w:type="dxa"/>
            </w:tcMar>
            <w:vAlign w:val="bottom"/>
            <w:hideMark/>
          </w:tcPr>
          <w:p w14:paraId="0544D1A6"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Etoposide</w:t>
            </w:r>
          </w:p>
        </w:tc>
        <w:tc>
          <w:tcPr>
            <w:tcW w:w="1467" w:type="pct"/>
            <w:shd w:val="clear" w:color="auto" w:fill="auto"/>
            <w:noWrap/>
            <w:tcMar>
              <w:left w:w="0" w:type="dxa"/>
              <w:right w:w="0" w:type="dxa"/>
            </w:tcMar>
            <w:vAlign w:val="bottom"/>
            <w:hideMark/>
          </w:tcPr>
          <w:p w14:paraId="3C2B7B9C"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Fludarabine</w:t>
            </w:r>
          </w:p>
        </w:tc>
        <w:tc>
          <w:tcPr>
            <w:tcW w:w="1982" w:type="pct"/>
            <w:shd w:val="clear" w:color="auto" w:fill="auto"/>
            <w:noWrap/>
            <w:tcMar>
              <w:left w:w="0" w:type="dxa"/>
              <w:right w:w="0" w:type="dxa"/>
            </w:tcMar>
            <w:vAlign w:val="bottom"/>
            <w:hideMark/>
          </w:tcPr>
          <w:p w14:paraId="6B31F340"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Fluorouracil</w:t>
            </w:r>
          </w:p>
        </w:tc>
      </w:tr>
      <w:tr w:rsidR="0086795B" w:rsidRPr="009E5255" w14:paraId="6E4BBB02" w14:textId="77777777" w:rsidTr="0086795B">
        <w:trPr>
          <w:trHeight w:val="20"/>
        </w:trPr>
        <w:tc>
          <w:tcPr>
            <w:tcW w:w="1551" w:type="pct"/>
            <w:shd w:val="clear" w:color="auto" w:fill="auto"/>
            <w:noWrap/>
            <w:tcMar>
              <w:left w:w="0" w:type="dxa"/>
              <w:right w:w="0" w:type="dxa"/>
            </w:tcMar>
            <w:vAlign w:val="bottom"/>
            <w:hideMark/>
          </w:tcPr>
          <w:p w14:paraId="20E96185"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Fotemustine</w:t>
            </w:r>
          </w:p>
        </w:tc>
        <w:tc>
          <w:tcPr>
            <w:tcW w:w="1467" w:type="pct"/>
            <w:shd w:val="clear" w:color="auto" w:fill="auto"/>
            <w:noWrap/>
            <w:tcMar>
              <w:left w:w="0" w:type="dxa"/>
              <w:right w:w="0" w:type="dxa"/>
            </w:tcMar>
            <w:vAlign w:val="bottom"/>
            <w:hideMark/>
          </w:tcPr>
          <w:p w14:paraId="344EDD98"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Gemcitabine</w:t>
            </w:r>
          </w:p>
        </w:tc>
        <w:tc>
          <w:tcPr>
            <w:tcW w:w="1982" w:type="pct"/>
            <w:shd w:val="clear" w:color="auto" w:fill="auto"/>
            <w:noWrap/>
            <w:tcMar>
              <w:left w:w="0" w:type="dxa"/>
              <w:right w:w="0" w:type="dxa"/>
            </w:tcMar>
            <w:vAlign w:val="bottom"/>
            <w:hideMark/>
          </w:tcPr>
          <w:p w14:paraId="5097E57D"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Idarubicin</w:t>
            </w:r>
          </w:p>
        </w:tc>
      </w:tr>
      <w:tr w:rsidR="0086795B" w:rsidRPr="009E5255" w14:paraId="2EB6B7C0" w14:textId="77777777" w:rsidTr="0086795B">
        <w:trPr>
          <w:trHeight w:val="20"/>
        </w:trPr>
        <w:tc>
          <w:tcPr>
            <w:tcW w:w="1551" w:type="pct"/>
            <w:shd w:val="clear" w:color="auto" w:fill="auto"/>
            <w:noWrap/>
            <w:tcMar>
              <w:left w:w="0" w:type="dxa"/>
              <w:right w:w="0" w:type="dxa"/>
            </w:tcMar>
            <w:vAlign w:val="bottom"/>
            <w:hideMark/>
          </w:tcPr>
          <w:p w14:paraId="6A522A52"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Ifosfamide</w:t>
            </w:r>
          </w:p>
        </w:tc>
        <w:tc>
          <w:tcPr>
            <w:tcW w:w="1467" w:type="pct"/>
            <w:shd w:val="clear" w:color="auto" w:fill="auto"/>
            <w:noWrap/>
            <w:tcMar>
              <w:left w:w="0" w:type="dxa"/>
              <w:right w:w="0" w:type="dxa"/>
            </w:tcMar>
            <w:vAlign w:val="bottom"/>
            <w:hideMark/>
          </w:tcPr>
          <w:p w14:paraId="6D2E6986" w14:textId="5156CF50"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Inotuzumab ozogamicin</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982" w:type="pct"/>
            <w:shd w:val="clear" w:color="auto" w:fill="auto"/>
            <w:noWrap/>
            <w:tcMar>
              <w:left w:w="0" w:type="dxa"/>
              <w:right w:w="0" w:type="dxa"/>
            </w:tcMar>
            <w:vAlign w:val="bottom"/>
            <w:hideMark/>
          </w:tcPr>
          <w:p w14:paraId="28931C70" w14:textId="603DDF95"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Ipilimumab</w:t>
            </w:r>
            <w:r w:rsidR="00CE7E22" w:rsidRPr="009E5255">
              <w:rPr>
                <w:rFonts w:ascii="Calibri Light" w:eastAsia="Times New Roman" w:hAnsi="Calibri Light" w:cs="Calibri Light"/>
                <w:color w:val="000000" w:themeColor="text1"/>
                <w:sz w:val="20"/>
                <w:szCs w:val="20"/>
                <w:vertAlign w:val="superscript"/>
                <w:lang w:eastAsia="en-GB"/>
              </w:rPr>
              <w:t>†</w:t>
            </w:r>
          </w:p>
        </w:tc>
      </w:tr>
      <w:tr w:rsidR="0086795B" w:rsidRPr="009E5255" w14:paraId="2E0B7BBD" w14:textId="77777777" w:rsidTr="0086795B">
        <w:trPr>
          <w:trHeight w:val="20"/>
        </w:trPr>
        <w:tc>
          <w:tcPr>
            <w:tcW w:w="1551" w:type="pct"/>
            <w:shd w:val="clear" w:color="auto" w:fill="auto"/>
            <w:noWrap/>
            <w:tcMar>
              <w:left w:w="0" w:type="dxa"/>
              <w:right w:w="0" w:type="dxa"/>
            </w:tcMar>
            <w:vAlign w:val="bottom"/>
            <w:hideMark/>
          </w:tcPr>
          <w:p w14:paraId="32B40A08"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Irinotecan</w:t>
            </w:r>
          </w:p>
        </w:tc>
        <w:tc>
          <w:tcPr>
            <w:tcW w:w="1467" w:type="pct"/>
            <w:shd w:val="clear" w:color="auto" w:fill="auto"/>
            <w:noWrap/>
            <w:tcMar>
              <w:left w:w="0" w:type="dxa"/>
              <w:right w:w="0" w:type="dxa"/>
            </w:tcMar>
            <w:vAlign w:val="bottom"/>
            <w:hideMark/>
          </w:tcPr>
          <w:p w14:paraId="3FF1A11C"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Methotrexate</w:t>
            </w:r>
          </w:p>
        </w:tc>
        <w:tc>
          <w:tcPr>
            <w:tcW w:w="1982" w:type="pct"/>
            <w:shd w:val="clear" w:color="auto" w:fill="auto"/>
            <w:noWrap/>
            <w:tcMar>
              <w:left w:w="0" w:type="dxa"/>
              <w:right w:w="0" w:type="dxa"/>
            </w:tcMar>
            <w:vAlign w:val="bottom"/>
            <w:hideMark/>
          </w:tcPr>
          <w:p w14:paraId="33BE7E99"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Mitozantrone</w:t>
            </w:r>
          </w:p>
        </w:tc>
      </w:tr>
      <w:tr w:rsidR="0086795B" w:rsidRPr="009E5255" w14:paraId="44E2ACC9" w14:textId="77777777" w:rsidTr="0086795B">
        <w:trPr>
          <w:trHeight w:val="20"/>
        </w:trPr>
        <w:tc>
          <w:tcPr>
            <w:tcW w:w="1551" w:type="pct"/>
            <w:shd w:val="clear" w:color="auto" w:fill="auto"/>
            <w:noWrap/>
            <w:tcMar>
              <w:left w:w="0" w:type="dxa"/>
              <w:right w:w="0" w:type="dxa"/>
            </w:tcMar>
            <w:vAlign w:val="bottom"/>
            <w:hideMark/>
          </w:tcPr>
          <w:p w14:paraId="0996D86E"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Nanoparticle Albumin-Bound Paclitaxel</w:t>
            </w:r>
          </w:p>
        </w:tc>
        <w:tc>
          <w:tcPr>
            <w:tcW w:w="1467" w:type="pct"/>
            <w:shd w:val="clear" w:color="auto" w:fill="auto"/>
            <w:noWrap/>
            <w:tcMar>
              <w:left w:w="0" w:type="dxa"/>
              <w:right w:w="0" w:type="dxa"/>
            </w:tcMar>
            <w:vAlign w:val="bottom"/>
            <w:hideMark/>
          </w:tcPr>
          <w:p w14:paraId="7AF9B479" w14:textId="09FFDD0E"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Nivolumab</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982" w:type="pct"/>
            <w:shd w:val="clear" w:color="auto" w:fill="auto"/>
            <w:noWrap/>
            <w:tcMar>
              <w:left w:w="0" w:type="dxa"/>
              <w:right w:w="0" w:type="dxa"/>
            </w:tcMar>
            <w:vAlign w:val="bottom"/>
            <w:hideMark/>
          </w:tcPr>
          <w:p w14:paraId="588D6EDB" w14:textId="475BEA04"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Obinutuzumab</w:t>
            </w:r>
            <w:r w:rsidR="00CE7E22" w:rsidRPr="009E5255">
              <w:rPr>
                <w:rFonts w:ascii="Calibri Light" w:eastAsia="Times New Roman" w:hAnsi="Calibri Light" w:cs="Calibri Light"/>
                <w:color w:val="000000" w:themeColor="text1"/>
                <w:sz w:val="20"/>
                <w:szCs w:val="20"/>
                <w:vertAlign w:val="superscript"/>
                <w:lang w:eastAsia="en-GB"/>
              </w:rPr>
              <w:t>†</w:t>
            </w:r>
          </w:p>
        </w:tc>
      </w:tr>
      <w:tr w:rsidR="0086795B" w:rsidRPr="009E5255" w14:paraId="6B89FD0E" w14:textId="77777777" w:rsidTr="0086795B">
        <w:trPr>
          <w:trHeight w:val="20"/>
        </w:trPr>
        <w:tc>
          <w:tcPr>
            <w:tcW w:w="1551" w:type="pct"/>
            <w:shd w:val="clear" w:color="auto" w:fill="auto"/>
            <w:noWrap/>
            <w:tcMar>
              <w:left w:w="0" w:type="dxa"/>
              <w:right w:w="0" w:type="dxa"/>
            </w:tcMar>
            <w:vAlign w:val="bottom"/>
            <w:hideMark/>
          </w:tcPr>
          <w:p w14:paraId="470B8412"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Oxaliplatin</w:t>
            </w:r>
          </w:p>
        </w:tc>
        <w:tc>
          <w:tcPr>
            <w:tcW w:w="1467" w:type="pct"/>
            <w:shd w:val="clear" w:color="auto" w:fill="auto"/>
            <w:noWrap/>
            <w:tcMar>
              <w:left w:w="0" w:type="dxa"/>
              <w:right w:w="0" w:type="dxa"/>
            </w:tcMar>
            <w:vAlign w:val="bottom"/>
            <w:hideMark/>
          </w:tcPr>
          <w:p w14:paraId="1FD67358"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Paclitaxel</w:t>
            </w:r>
          </w:p>
        </w:tc>
        <w:tc>
          <w:tcPr>
            <w:tcW w:w="1982" w:type="pct"/>
            <w:shd w:val="clear" w:color="auto" w:fill="auto"/>
            <w:noWrap/>
            <w:tcMar>
              <w:left w:w="0" w:type="dxa"/>
              <w:right w:w="0" w:type="dxa"/>
            </w:tcMar>
            <w:vAlign w:val="bottom"/>
            <w:hideMark/>
          </w:tcPr>
          <w:p w14:paraId="0113B16B" w14:textId="7E2C502A"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Panitumumab</w:t>
            </w:r>
            <w:r w:rsidRPr="009E5255">
              <w:rPr>
                <w:rFonts w:ascii="Calibri Light" w:eastAsia="Times New Roman" w:hAnsi="Calibri Light" w:cs="Calibri Light"/>
                <w:color w:val="000000" w:themeColor="text1"/>
                <w:sz w:val="20"/>
                <w:szCs w:val="20"/>
                <w:vertAlign w:val="superscript"/>
                <w:lang w:eastAsia="en-GB"/>
              </w:rPr>
              <w:t>†</w:t>
            </w:r>
          </w:p>
        </w:tc>
      </w:tr>
      <w:tr w:rsidR="0086795B" w:rsidRPr="009E5255" w14:paraId="3CBA7A01" w14:textId="77777777" w:rsidTr="0086795B">
        <w:trPr>
          <w:trHeight w:val="20"/>
        </w:trPr>
        <w:tc>
          <w:tcPr>
            <w:tcW w:w="1551" w:type="pct"/>
            <w:shd w:val="clear" w:color="auto" w:fill="auto"/>
            <w:noWrap/>
            <w:tcMar>
              <w:left w:w="0" w:type="dxa"/>
              <w:right w:w="0" w:type="dxa"/>
            </w:tcMar>
            <w:vAlign w:val="bottom"/>
            <w:hideMark/>
          </w:tcPr>
          <w:p w14:paraId="27BE0237" w14:textId="668C54D5"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Pembrolizumab</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467" w:type="pct"/>
            <w:shd w:val="clear" w:color="auto" w:fill="auto"/>
            <w:noWrap/>
            <w:tcMar>
              <w:left w:w="0" w:type="dxa"/>
              <w:right w:w="0" w:type="dxa"/>
            </w:tcMar>
            <w:vAlign w:val="bottom"/>
            <w:hideMark/>
          </w:tcPr>
          <w:p w14:paraId="3F67CE39"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Pemetrexed</w:t>
            </w:r>
          </w:p>
        </w:tc>
        <w:tc>
          <w:tcPr>
            <w:tcW w:w="1982" w:type="pct"/>
            <w:shd w:val="clear" w:color="auto" w:fill="auto"/>
            <w:noWrap/>
            <w:tcMar>
              <w:left w:w="0" w:type="dxa"/>
              <w:right w:w="0" w:type="dxa"/>
            </w:tcMar>
            <w:vAlign w:val="bottom"/>
            <w:hideMark/>
          </w:tcPr>
          <w:p w14:paraId="0C5F3D2C" w14:textId="6A30365C"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Pertuzumab</w:t>
            </w:r>
            <w:r w:rsidR="00CE7E22" w:rsidRPr="009E5255">
              <w:rPr>
                <w:rFonts w:ascii="Calibri Light" w:eastAsia="Times New Roman" w:hAnsi="Calibri Light" w:cs="Calibri Light"/>
                <w:color w:val="000000" w:themeColor="text1"/>
                <w:sz w:val="20"/>
                <w:szCs w:val="20"/>
                <w:vertAlign w:val="superscript"/>
                <w:lang w:eastAsia="en-GB"/>
              </w:rPr>
              <w:t>†</w:t>
            </w:r>
          </w:p>
        </w:tc>
      </w:tr>
      <w:tr w:rsidR="0086795B" w:rsidRPr="009E5255" w14:paraId="7DA71E56" w14:textId="77777777" w:rsidTr="0086795B">
        <w:trPr>
          <w:trHeight w:val="20"/>
        </w:trPr>
        <w:tc>
          <w:tcPr>
            <w:tcW w:w="1551" w:type="pct"/>
            <w:shd w:val="clear" w:color="auto" w:fill="auto"/>
            <w:noWrap/>
            <w:tcMar>
              <w:left w:w="0" w:type="dxa"/>
              <w:right w:w="0" w:type="dxa"/>
            </w:tcMar>
            <w:vAlign w:val="bottom"/>
            <w:hideMark/>
          </w:tcPr>
          <w:p w14:paraId="58E75AF8"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Pralatrexate</w:t>
            </w:r>
          </w:p>
        </w:tc>
        <w:tc>
          <w:tcPr>
            <w:tcW w:w="1467" w:type="pct"/>
            <w:shd w:val="clear" w:color="auto" w:fill="auto"/>
            <w:noWrap/>
            <w:tcMar>
              <w:left w:w="0" w:type="dxa"/>
              <w:right w:w="0" w:type="dxa"/>
            </w:tcMar>
            <w:vAlign w:val="bottom"/>
            <w:hideMark/>
          </w:tcPr>
          <w:p w14:paraId="3E99B76F"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Raltitrexed</w:t>
            </w:r>
          </w:p>
        </w:tc>
        <w:tc>
          <w:tcPr>
            <w:tcW w:w="1982" w:type="pct"/>
            <w:shd w:val="clear" w:color="auto" w:fill="auto"/>
            <w:noWrap/>
            <w:tcMar>
              <w:left w:w="0" w:type="dxa"/>
              <w:right w:w="0" w:type="dxa"/>
            </w:tcMar>
            <w:vAlign w:val="bottom"/>
            <w:hideMark/>
          </w:tcPr>
          <w:p w14:paraId="2A1EE0E9" w14:textId="0509467C"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Rituximab</w:t>
            </w:r>
            <w:r w:rsidR="00CE7E22" w:rsidRPr="009E5255">
              <w:rPr>
                <w:rFonts w:ascii="Calibri Light" w:eastAsia="Times New Roman" w:hAnsi="Calibri Light" w:cs="Calibri Light"/>
                <w:color w:val="000000" w:themeColor="text1"/>
                <w:sz w:val="20"/>
                <w:szCs w:val="20"/>
                <w:vertAlign w:val="superscript"/>
                <w:lang w:eastAsia="en-GB"/>
              </w:rPr>
              <w:t>†</w:t>
            </w:r>
          </w:p>
        </w:tc>
      </w:tr>
      <w:tr w:rsidR="0086795B" w:rsidRPr="009E5255" w14:paraId="4371FFAD" w14:textId="77777777" w:rsidTr="0086795B">
        <w:trPr>
          <w:trHeight w:val="20"/>
        </w:trPr>
        <w:tc>
          <w:tcPr>
            <w:tcW w:w="1551" w:type="pct"/>
            <w:shd w:val="clear" w:color="auto" w:fill="auto"/>
            <w:noWrap/>
            <w:tcMar>
              <w:left w:w="0" w:type="dxa"/>
              <w:right w:w="0" w:type="dxa"/>
            </w:tcMar>
            <w:vAlign w:val="bottom"/>
            <w:hideMark/>
          </w:tcPr>
          <w:p w14:paraId="0F43C554"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Topotecan</w:t>
            </w:r>
          </w:p>
        </w:tc>
        <w:tc>
          <w:tcPr>
            <w:tcW w:w="1467" w:type="pct"/>
            <w:shd w:val="clear" w:color="auto" w:fill="auto"/>
            <w:noWrap/>
            <w:tcMar>
              <w:left w:w="0" w:type="dxa"/>
              <w:right w:w="0" w:type="dxa"/>
            </w:tcMar>
            <w:vAlign w:val="bottom"/>
            <w:hideMark/>
          </w:tcPr>
          <w:p w14:paraId="35F5D333" w14:textId="2A60B0FF"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Trastuzumab</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982" w:type="pct"/>
            <w:shd w:val="clear" w:color="auto" w:fill="auto"/>
            <w:noWrap/>
            <w:tcMar>
              <w:left w:w="0" w:type="dxa"/>
              <w:right w:w="0" w:type="dxa"/>
            </w:tcMar>
            <w:vAlign w:val="bottom"/>
            <w:hideMark/>
          </w:tcPr>
          <w:p w14:paraId="32B42165" w14:textId="20CDC83C"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Trastuzumab Emtansine</w:t>
            </w:r>
            <w:r w:rsidR="00CE7E22" w:rsidRPr="009E5255">
              <w:rPr>
                <w:rFonts w:ascii="Calibri Light" w:eastAsia="Times New Roman" w:hAnsi="Calibri Light" w:cs="Calibri Light"/>
                <w:color w:val="000000" w:themeColor="text1"/>
                <w:sz w:val="20"/>
                <w:szCs w:val="20"/>
                <w:vertAlign w:val="superscript"/>
                <w:lang w:eastAsia="en-GB"/>
              </w:rPr>
              <w:t>†</w:t>
            </w:r>
          </w:p>
        </w:tc>
      </w:tr>
      <w:tr w:rsidR="0086795B" w:rsidRPr="009E5255" w14:paraId="604BBAFC" w14:textId="77777777" w:rsidTr="00B157FF">
        <w:trPr>
          <w:trHeight w:val="20"/>
        </w:trPr>
        <w:tc>
          <w:tcPr>
            <w:tcW w:w="1551" w:type="pct"/>
            <w:tcBorders>
              <w:bottom w:val="nil"/>
            </w:tcBorders>
            <w:shd w:val="clear" w:color="auto" w:fill="auto"/>
            <w:noWrap/>
            <w:tcMar>
              <w:left w:w="0" w:type="dxa"/>
              <w:right w:w="0" w:type="dxa"/>
            </w:tcMar>
            <w:vAlign w:val="bottom"/>
            <w:hideMark/>
          </w:tcPr>
          <w:p w14:paraId="076A5D7A"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Vinblastine</w:t>
            </w:r>
          </w:p>
        </w:tc>
        <w:tc>
          <w:tcPr>
            <w:tcW w:w="1467" w:type="pct"/>
            <w:tcBorders>
              <w:bottom w:val="nil"/>
            </w:tcBorders>
            <w:shd w:val="clear" w:color="auto" w:fill="auto"/>
            <w:noWrap/>
            <w:tcMar>
              <w:left w:w="0" w:type="dxa"/>
              <w:right w:w="0" w:type="dxa"/>
            </w:tcMar>
            <w:vAlign w:val="bottom"/>
            <w:hideMark/>
          </w:tcPr>
          <w:p w14:paraId="1690CBB1"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Vincristine</w:t>
            </w:r>
          </w:p>
        </w:tc>
        <w:tc>
          <w:tcPr>
            <w:tcW w:w="1982" w:type="pct"/>
            <w:tcBorders>
              <w:bottom w:val="nil"/>
            </w:tcBorders>
            <w:shd w:val="clear" w:color="auto" w:fill="auto"/>
            <w:noWrap/>
            <w:tcMar>
              <w:left w:w="0" w:type="dxa"/>
              <w:right w:w="0" w:type="dxa"/>
            </w:tcMar>
            <w:vAlign w:val="bottom"/>
            <w:hideMark/>
          </w:tcPr>
          <w:p w14:paraId="4BE30BE2"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Vinorelbine</w:t>
            </w:r>
          </w:p>
        </w:tc>
      </w:tr>
      <w:tr w:rsidR="00B157FF" w:rsidRPr="009E5255" w14:paraId="782F4188" w14:textId="77777777" w:rsidTr="00B157FF">
        <w:trPr>
          <w:trHeight w:val="20"/>
        </w:trPr>
        <w:tc>
          <w:tcPr>
            <w:tcW w:w="5000" w:type="pct"/>
            <w:gridSpan w:val="3"/>
            <w:tcBorders>
              <w:bottom w:val="nil"/>
            </w:tcBorders>
            <w:shd w:val="clear" w:color="auto" w:fill="auto"/>
            <w:noWrap/>
            <w:tcMar>
              <w:left w:w="0" w:type="dxa"/>
              <w:right w:w="0" w:type="dxa"/>
            </w:tcMar>
            <w:vAlign w:val="bottom"/>
          </w:tcPr>
          <w:p w14:paraId="03233184" w14:textId="77777777" w:rsidR="00B157FF" w:rsidRPr="009E5255" w:rsidRDefault="00B157FF" w:rsidP="00D31DBA">
            <w:pPr>
              <w:spacing w:before="0" w:after="0" w:line="240" w:lineRule="auto"/>
              <w:rPr>
                <w:rFonts w:eastAsia="Times New Roman"/>
                <w:bCs w:val="0"/>
                <w:i/>
                <w:iCs/>
                <w:color w:val="000000" w:themeColor="text1"/>
                <w:sz w:val="20"/>
                <w:szCs w:val="20"/>
                <w:lang w:eastAsia="en-GB"/>
              </w:rPr>
            </w:pPr>
          </w:p>
        </w:tc>
      </w:tr>
      <w:tr w:rsidR="0086795B" w:rsidRPr="009E5255" w14:paraId="6C2D6B10" w14:textId="77777777" w:rsidTr="00B157FF">
        <w:trPr>
          <w:trHeight w:val="20"/>
        </w:trPr>
        <w:tc>
          <w:tcPr>
            <w:tcW w:w="5000" w:type="pct"/>
            <w:gridSpan w:val="3"/>
            <w:tcBorders>
              <w:top w:val="nil"/>
              <w:bottom w:val="single" w:sz="4" w:space="0" w:color="auto"/>
            </w:tcBorders>
            <w:shd w:val="clear" w:color="auto" w:fill="auto"/>
            <w:noWrap/>
            <w:tcMar>
              <w:left w:w="0" w:type="dxa"/>
              <w:right w:w="0" w:type="dxa"/>
            </w:tcMar>
            <w:vAlign w:val="bottom"/>
            <w:hideMark/>
          </w:tcPr>
          <w:p w14:paraId="094D0E62" w14:textId="1CB27285" w:rsidR="00494759" w:rsidRPr="009E5255" w:rsidRDefault="00494759" w:rsidP="00D31DBA">
            <w:pPr>
              <w:spacing w:before="0" w:after="0" w:line="240" w:lineRule="auto"/>
              <w:rPr>
                <w:rFonts w:eastAsia="Times New Roman"/>
                <w:bCs w:val="0"/>
                <w:i/>
                <w:iCs/>
                <w:color w:val="000000" w:themeColor="text1"/>
                <w:sz w:val="20"/>
                <w:szCs w:val="20"/>
                <w:lang w:eastAsia="en-GB"/>
              </w:rPr>
            </w:pPr>
            <w:r w:rsidRPr="009E5255">
              <w:rPr>
                <w:rFonts w:eastAsia="Times New Roman"/>
                <w:bCs w:val="0"/>
                <w:i/>
                <w:iCs/>
                <w:color w:val="000000" w:themeColor="text1"/>
                <w:sz w:val="20"/>
                <w:szCs w:val="20"/>
                <w:lang w:eastAsia="en-GB"/>
              </w:rPr>
              <w:t>Schedule 2 ‘Related Benefits’</w:t>
            </w:r>
          </w:p>
        </w:tc>
      </w:tr>
      <w:tr w:rsidR="0086795B" w:rsidRPr="009E5255" w14:paraId="60744BEA" w14:textId="77777777" w:rsidTr="0086795B">
        <w:trPr>
          <w:trHeight w:val="20"/>
        </w:trPr>
        <w:tc>
          <w:tcPr>
            <w:tcW w:w="1551" w:type="pct"/>
            <w:tcBorders>
              <w:top w:val="single" w:sz="4" w:space="0" w:color="auto"/>
            </w:tcBorders>
            <w:shd w:val="clear" w:color="auto" w:fill="auto"/>
            <w:noWrap/>
            <w:tcMar>
              <w:left w:w="0" w:type="dxa"/>
              <w:right w:w="0" w:type="dxa"/>
            </w:tcMar>
            <w:vAlign w:val="bottom"/>
            <w:hideMark/>
          </w:tcPr>
          <w:p w14:paraId="25713E20"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 xml:space="preserve">Aprepitant </w:t>
            </w:r>
          </w:p>
        </w:tc>
        <w:tc>
          <w:tcPr>
            <w:tcW w:w="1467" w:type="pct"/>
            <w:tcBorders>
              <w:top w:val="single" w:sz="4" w:space="0" w:color="auto"/>
            </w:tcBorders>
            <w:shd w:val="clear" w:color="auto" w:fill="auto"/>
            <w:noWrap/>
            <w:tcMar>
              <w:left w:w="0" w:type="dxa"/>
              <w:right w:w="0" w:type="dxa"/>
            </w:tcMar>
            <w:vAlign w:val="bottom"/>
            <w:hideMark/>
          </w:tcPr>
          <w:p w14:paraId="0469081A"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 xml:space="preserve">Folinic Acid </w:t>
            </w:r>
          </w:p>
        </w:tc>
        <w:tc>
          <w:tcPr>
            <w:tcW w:w="1982" w:type="pct"/>
            <w:tcBorders>
              <w:top w:val="single" w:sz="4" w:space="0" w:color="auto"/>
            </w:tcBorders>
            <w:shd w:val="clear" w:color="auto" w:fill="auto"/>
            <w:noWrap/>
            <w:tcMar>
              <w:left w:w="0" w:type="dxa"/>
              <w:right w:w="0" w:type="dxa"/>
            </w:tcMar>
            <w:vAlign w:val="bottom"/>
            <w:hideMark/>
          </w:tcPr>
          <w:p w14:paraId="4C6882F2"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 xml:space="preserve">Fosaprepitant </w:t>
            </w:r>
          </w:p>
        </w:tc>
      </w:tr>
      <w:tr w:rsidR="0086795B" w:rsidRPr="009E5255" w14:paraId="07F9ADF7" w14:textId="77777777" w:rsidTr="0086795B">
        <w:trPr>
          <w:trHeight w:val="20"/>
        </w:trPr>
        <w:tc>
          <w:tcPr>
            <w:tcW w:w="1551" w:type="pct"/>
            <w:shd w:val="clear" w:color="auto" w:fill="auto"/>
            <w:noWrap/>
            <w:tcMar>
              <w:left w:w="0" w:type="dxa"/>
              <w:right w:w="0" w:type="dxa"/>
            </w:tcMar>
            <w:vAlign w:val="bottom"/>
            <w:hideMark/>
          </w:tcPr>
          <w:p w14:paraId="68912D37"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 xml:space="preserve">Granisetron </w:t>
            </w:r>
          </w:p>
        </w:tc>
        <w:tc>
          <w:tcPr>
            <w:tcW w:w="1467" w:type="pct"/>
            <w:shd w:val="clear" w:color="auto" w:fill="auto"/>
            <w:noWrap/>
            <w:tcMar>
              <w:left w:w="0" w:type="dxa"/>
              <w:right w:w="0" w:type="dxa"/>
            </w:tcMar>
            <w:vAlign w:val="bottom"/>
            <w:hideMark/>
          </w:tcPr>
          <w:p w14:paraId="248095B0" w14:textId="11AF1623"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Interferon Alfa-2a</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982" w:type="pct"/>
            <w:shd w:val="clear" w:color="auto" w:fill="auto"/>
            <w:noWrap/>
            <w:tcMar>
              <w:left w:w="0" w:type="dxa"/>
              <w:right w:w="0" w:type="dxa"/>
            </w:tcMar>
            <w:vAlign w:val="bottom"/>
            <w:hideMark/>
          </w:tcPr>
          <w:p w14:paraId="73FB3A54"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 xml:space="preserve">Mesna </w:t>
            </w:r>
          </w:p>
        </w:tc>
      </w:tr>
      <w:tr w:rsidR="0086795B" w:rsidRPr="009E5255" w14:paraId="1C5048F4" w14:textId="77777777" w:rsidTr="0086795B">
        <w:trPr>
          <w:trHeight w:val="20"/>
        </w:trPr>
        <w:tc>
          <w:tcPr>
            <w:tcW w:w="1551" w:type="pct"/>
            <w:shd w:val="clear" w:color="auto" w:fill="auto"/>
            <w:noWrap/>
            <w:tcMar>
              <w:left w:w="0" w:type="dxa"/>
              <w:right w:w="0" w:type="dxa"/>
            </w:tcMar>
            <w:vAlign w:val="bottom"/>
            <w:hideMark/>
          </w:tcPr>
          <w:p w14:paraId="1093A38A" w14:textId="70B2B0C3"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Mycobacterium Bovis (BCG)</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467" w:type="pct"/>
            <w:shd w:val="clear" w:color="auto" w:fill="auto"/>
            <w:noWrap/>
            <w:tcMar>
              <w:left w:w="0" w:type="dxa"/>
              <w:right w:w="0" w:type="dxa"/>
            </w:tcMar>
            <w:vAlign w:val="bottom"/>
            <w:hideMark/>
          </w:tcPr>
          <w:p w14:paraId="0AF5B190"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 xml:space="preserve">Netupitant + Palonosetron </w:t>
            </w:r>
          </w:p>
        </w:tc>
        <w:tc>
          <w:tcPr>
            <w:tcW w:w="1982" w:type="pct"/>
            <w:shd w:val="clear" w:color="auto" w:fill="auto"/>
            <w:noWrap/>
            <w:tcMar>
              <w:left w:w="0" w:type="dxa"/>
              <w:right w:w="0" w:type="dxa"/>
            </w:tcMar>
            <w:vAlign w:val="bottom"/>
            <w:hideMark/>
          </w:tcPr>
          <w:p w14:paraId="0EA99F48"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 xml:space="preserve">Ondansetron </w:t>
            </w:r>
          </w:p>
        </w:tc>
      </w:tr>
      <w:tr w:rsidR="0086795B" w:rsidRPr="009E5255" w14:paraId="7CD7A2E9" w14:textId="77777777" w:rsidTr="0086795B">
        <w:trPr>
          <w:trHeight w:val="20"/>
        </w:trPr>
        <w:tc>
          <w:tcPr>
            <w:tcW w:w="1551" w:type="pct"/>
            <w:shd w:val="clear" w:color="auto" w:fill="auto"/>
            <w:noWrap/>
            <w:tcMar>
              <w:left w:w="0" w:type="dxa"/>
              <w:right w:w="0" w:type="dxa"/>
            </w:tcMar>
            <w:vAlign w:val="bottom"/>
            <w:hideMark/>
          </w:tcPr>
          <w:p w14:paraId="4F0B6A2B"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 xml:space="preserve">Palonosetron </w:t>
            </w:r>
          </w:p>
        </w:tc>
        <w:tc>
          <w:tcPr>
            <w:tcW w:w="1467" w:type="pct"/>
            <w:shd w:val="clear" w:color="auto" w:fill="auto"/>
            <w:noWrap/>
            <w:tcMar>
              <w:left w:w="0" w:type="dxa"/>
              <w:right w:w="0" w:type="dxa"/>
            </w:tcMar>
            <w:vAlign w:val="bottom"/>
            <w:hideMark/>
          </w:tcPr>
          <w:p w14:paraId="03F4CFF0" w14:textId="7206CB8E"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Rituximab</w:t>
            </w:r>
            <w:r w:rsidR="00CE7E22" w:rsidRPr="009E5255">
              <w:rPr>
                <w:rFonts w:ascii="Calibri Light" w:eastAsia="Times New Roman" w:hAnsi="Calibri Light" w:cs="Calibri Light"/>
                <w:color w:val="000000" w:themeColor="text1"/>
                <w:sz w:val="20"/>
                <w:szCs w:val="20"/>
                <w:vertAlign w:val="superscript"/>
                <w:lang w:eastAsia="en-GB"/>
              </w:rPr>
              <w:t>†</w:t>
            </w:r>
          </w:p>
        </w:tc>
        <w:tc>
          <w:tcPr>
            <w:tcW w:w="1982" w:type="pct"/>
            <w:shd w:val="clear" w:color="auto" w:fill="auto"/>
            <w:noWrap/>
            <w:tcMar>
              <w:left w:w="0" w:type="dxa"/>
              <w:right w:w="0" w:type="dxa"/>
            </w:tcMar>
            <w:vAlign w:val="bottom"/>
            <w:hideMark/>
          </w:tcPr>
          <w:p w14:paraId="61D9D545" w14:textId="0DB0A14F"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Trastuzumab</w:t>
            </w:r>
            <w:r w:rsidR="00CE7E22" w:rsidRPr="009E5255">
              <w:rPr>
                <w:rFonts w:ascii="Calibri Light" w:eastAsia="Times New Roman" w:hAnsi="Calibri Light" w:cs="Calibri Light"/>
                <w:color w:val="000000" w:themeColor="text1"/>
                <w:sz w:val="20"/>
                <w:szCs w:val="20"/>
                <w:vertAlign w:val="superscript"/>
                <w:lang w:eastAsia="en-GB"/>
              </w:rPr>
              <w:t>†</w:t>
            </w:r>
          </w:p>
        </w:tc>
      </w:tr>
      <w:tr w:rsidR="0086795B" w:rsidRPr="009E5255" w14:paraId="07EF07A2" w14:textId="77777777" w:rsidTr="0086795B">
        <w:trPr>
          <w:trHeight w:val="20"/>
        </w:trPr>
        <w:tc>
          <w:tcPr>
            <w:tcW w:w="1551" w:type="pct"/>
            <w:shd w:val="clear" w:color="auto" w:fill="auto"/>
            <w:noWrap/>
            <w:tcMar>
              <w:left w:w="0" w:type="dxa"/>
              <w:right w:w="0" w:type="dxa"/>
            </w:tcMar>
            <w:vAlign w:val="bottom"/>
            <w:hideMark/>
          </w:tcPr>
          <w:p w14:paraId="7791C598" w14:textId="77777777" w:rsidR="00494759" w:rsidRPr="009E5255" w:rsidRDefault="00494759" w:rsidP="00D31DBA">
            <w:pPr>
              <w:spacing w:before="0" w:after="0" w:line="240" w:lineRule="auto"/>
              <w:rPr>
                <w:rFonts w:eastAsia="Times New Roman"/>
                <w:color w:val="000000" w:themeColor="text1"/>
                <w:sz w:val="20"/>
                <w:szCs w:val="20"/>
                <w:lang w:eastAsia="en-GB"/>
              </w:rPr>
            </w:pPr>
            <w:r w:rsidRPr="009E5255">
              <w:rPr>
                <w:rFonts w:eastAsia="Times New Roman"/>
                <w:color w:val="000000" w:themeColor="text1"/>
                <w:sz w:val="20"/>
                <w:szCs w:val="20"/>
                <w:lang w:eastAsia="en-GB"/>
              </w:rPr>
              <w:t xml:space="preserve">Tropisetron </w:t>
            </w:r>
          </w:p>
        </w:tc>
        <w:tc>
          <w:tcPr>
            <w:tcW w:w="1467" w:type="pct"/>
            <w:shd w:val="clear" w:color="auto" w:fill="auto"/>
            <w:noWrap/>
            <w:tcMar>
              <w:left w:w="0" w:type="dxa"/>
              <w:right w:w="0" w:type="dxa"/>
            </w:tcMar>
            <w:vAlign w:val="bottom"/>
            <w:hideMark/>
          </w:tcPr>
          <w:p w14:paraId="2E564949" w14:textId="77777777" w:rsidR="00494759" w:rsidRPr="009E5255" w:rsidRDefault="00494759" w:rsidP="00D31DBA">
            <w:pPr>
              <w:spacing w:before="0" w:after="0" w:line="240" w:lineRule="auto"/>
              <w:rPr>
                <w:rFonts w:eastAsia="Times New Roman"/>
                <w:color w:val="000000" w:themeColor="text1"/>
                <w:sz w:val="20"/>
                <w:szCs w:val="20"/>
                <w:lang w:eastAsia="en-GB"/>
              </w:rPr>
            </w:pPr>
          </w:p>
        </w:tc>
        <w:tc>
          <w:tcPr>
            <w:tcW w:w="1982" w:type="pct"/>
            <w:shd w:val="clear" w:color="auto" w:fill="auto"/>
            <w:noWrap/>
            <w:tcMar>
              <w:left w:w="0" w:type="dxa"/>
              <w:right w:w="0" w:type="dxa"/>
            </w:tcMar>
            <w:vAlign w:val="bottom"/>
            <w:hideMark/>
          </w:tcPr>
          <w:p w14:paraId="3F46531B" w14:textId="77777777" w:rsidR="00494759" w:rsidRPr="009E5255" w:rsidRDefault="00494759" w:rsidP="00D31DBA">
            <w:pPr>
              <w:spacing w:before="0" w:after="0" w:line="240" w:lineRule="auto"/>
              <w:rPr>
                <w:rFonts w:eastAsia="Times New Roman"/>
                <w:color w:val="000000" w:themeColor="text1"/>
                <w:sz w:val="20"/>
                <w:szCs w:val="20"/>
                <w:lang w:eastAsia="en-GB"/>
              </w:rPr>
            </w:pPr>
          </w:p>
        </w:tc>
      </w:tr>
    </w:tbl>
    <w:p w14:paraId="409E6CFE" w14:textId="42EC5DDB" w:rsidR="00494759" w:rsidRPr="009E5255" w:rsidRDefault="007435C4" w:rsidP="003A6F1A">
      <w:pPr>
        <w:pStyle w:val="TableNotes"/>
      </w:pPr>
      <w:r w:rsidRPr="009E5255">
        <w:t>Note:</w:t>
      </w:r>
      <w:r w:rsidRPr="009E5255">
        <w:tab/>
      </w:r>
      <w:r w:rsidR="00A84C61" w:rsidRPr="009E5255">
        <w:t>†Denotes b</w:t>
      </w:r>
      <w:r w:rsidR="00494759" w:rsidRPr="009E5255">
        <w:t>iologic</w:t>
      </w:r>
      <w:r w:rsidR="00B20E4D" w:rsidRPr="009E5255">
        <w:t xml:space="preserve"> </w:t>
      </w:r>
      <w:r w:rsidR="00494759" w:rsidRPr="009E5255">
        <w:t xml:space="preserve">(including </w:t>
      </w:r>
      <w:r w:rsidR="00B20E4D" w:rsidRPr="009E5255">
        <w:t xml:space="preserve">monoclonal antibodies, </w:t>
      </w:r>
      <w:r w:rsidR="00494759" w:rsidRPr="009E5255">
        <w:t>proteasome inhibitors</w:t>
      </w:r>
      <w:r w:rsidR="00B20E4D" w:rsidRPr="009E5255">
        <w:t xml:space="preserve"> and/or </w:t>
      </w:r>
      <w:r w:rsidR="00494759" w:rsidRPr="009E5255">
        <w:t>check-point inhibitors</w:t>
      </w:r>
      <w:r w:rsidR="00B20E4D" w:rsidRPr="009E5255">
        <w:t>)</w:t>
      </w:r>
    </w:p>
    <w:p w14:paraId="48169784" w14:textId="2B510FC1" w:rsidR="00A8604F" w:rsidRPr="009E5255" w:rsidRDefault="00B77079" w:rsidP="00666082">
      <w:r w:rsidRPr="009E5255">
        <w:t xml:space="preserve">Proportionally, EFC spending has doubled in the seven years since the previous review </w:t>
      </w:r>
      <w:r w:rsidR="0077657B" w:rsidRPr="009E5255">
        <w:t xml:space="preserve">in </w:t>
      </w:r>
      <w:r w:rsidRPr="009E5255">
        <w:t>2013</w:t>
      </w:r>
      <w:r w:rsidR="0077657B" w:rsidRPr="009E5255">
        <w:t xml:space="preserve"> </w:t>
      </w:r>
      <w:r w:rsidR="00A2155A" w:rsidRPr="009E5255">
        <w:fldChar w:fldCharType="begin"/>
      </w:r>
      <w:r w:rsidR="0004591A" w:rsidRPr="009E5255">
        <w:instrText xml:space="preserve"> ADDIN EN.CITE &lt;EndNote&gt;&lt;Cite&gt;&lt;Author&gt;Australian Government&lt;/Author&gt;&lt;Year&gt;2013&lt;/Year&gt;&lt;RecNum&gt;10556&lt;/RecNum&gt;&lt;DisplayText&gt;[5]&lt;/DisplayText&gt;&lt;record&gt;&lt;rec-number&gt;10556&lt;/rec-number&gt;&lt;foreign-keys&gt;&lt;key app="EN" db-id="etpte9adcdfve1eerz5pws2fvps522ds5svf" timestamp="1652740078" guid="09b252fb-927f-4a46-b430-c36df9f76d3c"&gt;10556&lt;/key&gt;&lt;/foreign-keys&gt;&lt;ref-type name="Report"&gt;27&lt;/ref-type&gt;&lt;contributors&gt;&lt;authors&gt;&lt;author&gt;Australian Government,&lt;/author&gt;&lt;/authors&gt;&lt;tertiary-authors&gt;&lt;author&gt;Australian Government,, Department of Health&lt;/author&gt;&lt;/tertiary-authors&gt;&lt;/contributors&gt;&lt;titles&gt;&lt;title&gt;Review of Funding Arrangements for Chemotherapy Services&lt;/title&gt;&lt;/titles&gt;&lt;dates&gt;&lt;year&gt;2013&lt;/year&gt;&lt;/dates&gt;&lt;pub-location&gt;Canberra&lt;/pub-location&gt;&lt;urls&gt;&lt;/urls&gt;&lt;/record&gt;&lt;/Cite&gt;&lt;/EndNote&gt;</w:instrText>
      </w:r>
      <w:r w:rsidR="00A2155A" w:rsidRPr="009E5255">
        <w:fldChar w:fldCharType="separate"/>
      </w:r>
      <w:r w:rsidR="00A306B9" w:rsidRPr="009E5255">
        <w:rPr>
          <w:noProof/>
        </w:rPr>
        <w:t>[5]</w:t>
      </w:r>
      <w:r w:rsidR="00A2155A" w:rsidRPr="009E5255">
        <w:fldChar w:fldCharType="end"/>
      </w:r>
      <w:r w:rsidR="0048472F" w:rsidRPr="009E5255">
        <w:t xml:space="preserve">.  </w:t>
      </w:r>
      <w:r w:rsidRPr="009E5255">
        <w:t>In the 2019-20 financial year, total Government benefits paid for EFC items totalled just over $1.65 billion, or approximately 13% of total PBS spend ($12.6 billion), of which just over $6 million was for EFC Schedule 2 medicines</w:t>
      </w:r>
      <w:r w:rsidR="0048472F" w:rsidRPr="009E5255">
        <w:t xml:space="preserve">.  </w:t>
      </w:r>
      <w:r w:rsidRPr="009E5255">
        <w:t>In comparison, EFC spend in 2012-13 was $570 million, comprising 6.3% of total PBS spending ($9.0 billion)</w:t>
      </w:r>
      <w:r w:rsidR="00660C39" w:rsidRPr="009E5255">
        <w:t xml:space="preserve"> </w:t>
      </w:r>
      <w:r w:rsidR="00A2155A" w:rsidRPr="009E5255">
        <w:fldChar w:fldCharType="begin"/>
      </w:r>
      <w:r w:rsidR="00A306B9" w:rsidRPr="009E5255">
        <w:instrText xml:space="preserve"> ADDIN EN.CITE &lt;EndNote&gt;&lt;Cite&gt;&lt;Author&gt;Australian Government&lt;/Author&gt;&lt;Year&gt;2013&lt;/Year&gt;&lt;RecNum&gt;10557&lt;/RecNum&gt;&lt;DisplayText&gt;[6]&lt;/DisplayText&gt;&lt;record&gt;&lt;rec-number&gt;10557&lt;/rec-number&gt;&lt;foreign-keys&gt;&lt;key app="EN" db-id="etpte9adcdfve1eerz5pws2fvps522ds5svf" timestamp="1652740078" guid="8a8a8eea-fe3f-427b-a301-a5d588accc4a"&gt;10557&lt;/key&gt;&lt;/foreign-keys&gt;&lt;ref-type name="Web Page"&gt;12&lt;/ref-type&gt;&lt;contributors&gt;&lt;authors&gt;&lt;author&gt;Australian Government,&lt;/author&gt;&lt;/authors&gt;&lt;/contributors&gt;&lt;titles&gt;&lt;title&gt;Expenditure and prescriptions twelve months to 30 June 2013&lt;/title&gt;&lt;/titles&gt;&lt;number&gt;6 December 2021&lt;/number&gt;&lt;dates&gt;&lt;year&gt;2013&lt;/year&gt;&lt;/dates&gt;&lt;publisher&gt;Department of Health, Pharmaceutical Benefits Scheme&lt;/publisher&gt;&lt;urls&gt;&lt;related-urls&gt;&lt;url&gt;https://www.pbs.gov.au/statistics/2012-2013-files/expenditure-and-prescriptions-12-months-to-30-06-2013.pdf&lt;/url&gt;&lt;/related-urls&gt;&lt;/urls&gt;&lt;access-date&gt;6 December 2021&lt;/access-date&gt;&lt;/record&gt;&lt;/Cite&gt;&lt;/EndNote&gt;</w:instrText>
      </w:r>
      <w:r w:rsidR="00A2155A" w:rsidRPr="009E5255">
        <w:fldChar w:fldCharType="separate"/>
      </w:r>
      <w:r w:rsidR="00A306B9" w:rsidRPr="009E5255">
        <w:rPr>
          <w:noProof/>
        </w:rPr>
        <w:t>[6]</w:t>
      </w:r>
      <w:r w:rsidR="00A2155A" w:rsidRPr="009E5255">
        <w:fldChar w:fldCharType="end"/>
      </w:r>
      <w:r w:rsidR="00A2155A" w:rsidRPr="009E5255">
        <w:t>.</w:t>
      </w:r>
    </w:p>
    <w:p w14:paraId="5C7C9EB2" w14:textId="26B1A826" w:rsidR="001A16E2" w:rsidRPr="009E5255" w:rsidRDefault="00647DB1" w:rsidP="005A2B78">
      <w:pPr>
        <w:pStyle w:val="Heading3"/>
      </w:pPr>
      <w:bookmarkStart w:id="91" w:name="_Ref93055079"/>
      <w:bookmarkStart w:id="92" w:name="_Toc144886218"/>
      <w:r w:rsidRPr="009E5255">
        <w:t>Chemotherapy Product Access Program</w:t>
      </w:r>
      <w:bookmarkEnd w:id="91"/>
      <w:bookmarkEnd w:id="92"/>
    </w:p>
    <w:p w14:paraId="280B5DDF" w14:textId="322333F7" w:rsidR="00000835" w:rsidRPr="009E5255" w:rsidRDefault="00000835" w:rsidP="00000835">
      <w:r w:rsidRPr="009E5255">
        <w:t>Prior to commencement of the EFC in 2011, extant drugs subsequently listed on the EFC were supplied on the PBS via the Chemotherapy Product Access Program (CPAP) for public hospitals, with parallel listings under s100 and the General Benefits section of the PBS for private hospital access</w:t>
      </w:r>
      <w:r w:rsidR="0048472F" w:rsidRPr="009E5255">
        <w:t xml:space="preserve">.  </w:t>
      </w:r>
      <w:r w:rsidRPr="009E5255">
        <w:t>Under pre-EFC funding arrangements, drugs were reimbursed on the basis of the full</w:t>
      </w:r>
      <w:r w:rsidR="00647DB1" w:rsidRPr="009E5255">
        <w:t>-</w:t>
      </w:r>
      <w:r w:rsidRPr="009E5255">
        <w:t xml:space="preserve">pack quantity, rather than the minimum combination of vials required to provide </w:t>
      </w:r>
      <w:r w:rsidR="00647DB1" w:rsidRPr="009E5255">
        <w:t>a</w:t>
      </w:r>
      <w:r w:rsidRPr="009E5255">
        <w:t xml:space="preserve"> prescribed dose</w:t>
      </w:r>
      <w:r w:rsidR="0048472F" w:rsidRPr="009E5255">
        <w:t xml:space="preserve">.  </w:t>
      </w:r>
      <w:r w:rsidRPr="009E5255">
        <w:t>To assess the impact of shifting to remuneration on the basis of the efficient combination of vials, an historical analysis of aggregate PBS services volumes and benefit value was conducted</w:t>
      </w:r>
      <w:r w:rsidR="0048472F" w:rsidRPr="009E5255">
        <w:t xml:space="preserve">.  </w:t>
      </w:r>
    </w:p>
    <w:p w14:paraId="0DD7B655" w14:textId="1A2FF0DF" w:rsidR="00000835" w:rsidRPr="009E5255" w:rsidRDefault="00000835" w:rsidP="00000835">
      <w:r w:rsidRPr="009E5255">
        <w:t xml:space="preserve">The molecules used as the basis for this comparison and their corresponding PBS indications are listed in </w:t>
      </w:r>
      <w:r w:rsidRPr="009E5255">
        <w:fldChar w:fldCharType="begin"/>
      </w:r>
      <w:r w:rsidRPr="009E5255">
        <w:instrText xml:space="preserve"> REF _Ref90283945 \h </w:instrText>
      </w:r>
      <w:r w:rsidRPr="009E5255">
        <w:fldChar w:fldCharType="separate"/>
      </w:r>
      <w:r w:rsidR="000C766B" w:rsidRPr="009E5255">
        <w:t xml:space="preserve">Table </w:t>
      </w:r>
      <w:r w:rsidR="000C766B">
        <w:rPr>
          <w:noProof/>
        </w:rPr>
        <w:t>2</w:t>
      </w:r>
      <w:r w:rsidRPr="009E5255">
        <w:fldChar w:fldCharType="end"/>
      </w:r>
      <w:r w:rsidR="0048472F" w:rsidRPr="009E5255">
        <w:t xml:space="preserve">.  </w:t>
      </w:r>
      <w:r w:rsidRPr="009E5255">
        <w:t>Molecules were included if previously funded via the CPAP, with at least two years of PBS service and benefit value data prior to the commencement of the EFC</w:t>
      </w:r>
      <w:r w:rsidR="0048472F" w:rsidRPr="009E5255">
        <w:t xml:space="preserve">.  </w:t>
      </w:r>
      <w:r w:rsidRPr="009E5255">
        <w:t>To mitigate likely confounding, the molecules rituximab, trastuzumab, doxorubicin and methotrexate were excluded, as these drugs have PBS-approved intravenous</w:t>
      </w:r>
      <w:r w:rsidR="00AF3B4B" w:rsidRPr="009E5255">
        <w:t xml:space="preserve"> (IV)</w:t>
      </w:r>
      <w:r w:rsidRPr="009E5255">
        <w:t xml:space="preserve"> formulations for non-EFC indications</w:t>
      </w:r>
      <w:r w:rsidR="0048472F" w:rsidRPr="009E5255">
        <w:t xml:space="preserve">.  </w:t>
      </w:r>
      <w:r w:rsidR="00AF3B4B" w:rsidRPr="009E5255">
        <w:t xml:space="preserve">All non-IV formulations (i.e., tablets) were excluded from the analysis.  </w:t>
      </w:r>
      <w:r w:rsidR="00FA7BB7" w:rsidRPr="009E5255">
        <w:t xml:space="preserve">Full details of the analysis are provided in </w:t>
      </w:r>
      <w:r w:rsidR="00FA7BB7" w:rsidRPr="009E5255">
        <w:fldChar w:fldCharType="begin"/>
      </w:r>
      <w:r w:rsidR="00FA7BB7" w:rsidRPr="009E5255">
        <w:instrText xml:space="preserve"> REF _Ref92115999 \h </w:instrText>
      </w:r>
      <w:r w:rsidR="00FA7BB7" w:rsidRPr="009E5255">
        <w:fldChar w:fldCharType="separate"/>
      </w:r>
      <w:r w:rsidR="000C766B" w:rsidRPr="009E5255">
        <w:t xml:space="preserve">Appendix </w:t>
      </w:r>
      <w:r w:rsidR="000C766B">
        <w:rPr>
          <w:noProof/>
        </w:rPr>
        <w:t>5</w:t>
      </w:r>
      <w:r w:rsidR="00FA7BB7" w:rsidRPr="009E5255">
        <w:fldChar w:fldCharType="end"/>
      </w:r>
      <w:r w:rsidR="00FA7BB7" w:rsidRPr="009E5255">
        <w:t>.</w:t>
      </w:r>
    </w:p>
    <w:p w14:paraId="0CE9B08E" w14:textId="0FD9A644" w:rsidR="00000835" w:rsidRPr="009E5255" w:rsidRDefault="00000835" w:rsidP="00214FB7">
      <w:pPr>
        <w:pStyle w:val="Caption"/>
      </w:pPr>
      <w:bookmarkStart w:id="93" w:name="_Ref90283945"/>
      <w:bookmarkStart w:id="94" w:name="_Toc125972797"/>
      <w:r w:rsidRPr="009E5255">
        <w:t xml:space="preserve">Table </w:t>
      </w:r>
      <w:r w:rsidR="00E36C93">
        <w:fldChar w:fldCharType="begin"/>
      </w:r>
      <w:r w:rsidR="00E36C93">
        <w:instrText xml:space="preserve"> SEQ Table \* ARABIC </w:instrText>
      </w:r>
      <w:r w:rsidR="00E36C93">
        <w:fldChar w:fldCharType="separate"/>
      </w:r>
      <w:r w:rsidR="000C766B">
        <w:rPr>
          <w:noProof/>
        </w:rPr>
        <w:t>2</w:t>
      </w:r>
      <w:r w:rsidR="00E36C93">
        <w:rPr>
          <w:noProof/>
        </w:rPr>
        <w:fldChar w:fldCharType="end"/>
      </w:r>
      <w:bookmarkEnd w:id="93"/>
      <w:r w:rsidR="0048472F" w:rsidRPr="009E5255">
        <w:t xml:space="preserve">. </w:t>
      </w:r>
      <w:r w:rsidRPr="009E5255">
        <w:t>Select CPAP-listed drugs by PBS indication</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Select CPAP-listed drugs by PBS indication"/>
      </w:tblPr>
      <w:tblGrid>
        <w:gridCol w:w="1701"/>
        <w:gridCol w:w="6785"/>
      </w:tblGrid>
      <w:tr w:rsidR="00000835" w:rsidRPr="009E5255" w14:paraId="082C2A0F" w14:textId="77777777" w:rsidTr="000C0B17">
        <w:tc>
          <w:tcPr>
            <w:tcW w:w="1701" w:type="dxa"/>
            <w:tcBorders>
              <w:bottom w:val="single" w:sz="4" w:space="0" w:color="auto"/>
            </w:tcBorders>
            <w:tcMar>
              <w:left w:w="0" w:type="dxa"/>
              <w:right w:w="0" w:type="dxa"/>
            </w:tcMar>
          </w:tcPr>
          <w:p w14:paraId="277A8C7C" w14:textId="77777777" w:rsidR="00000835" w:rsidRPr="009E5255" w:rsidRDefault="00000835" w:rsidP="00D31DBA">
            <w:pPr>
              <w:spacing w:before="0" w:after="0" w:line="240" w:lineRule="auto"/>
              <w:rPr>
                <w:i/>
                <w:iCs/>
                <w:sz w:val="20"/>
                <w:szCs w:val="20"/>
              </w:rPr>
            </w:pPr>
            <w:r w:rsidRPr="009E5255">
              <w:rPr>
                <w:i/>
                <w:iCs/>
                <w:sz w:val="20"/>
                <w:szCs w:val="20"/>
              </w:rPr>
              <w:t xml:space="preserve">Molecule </w:t>
            </w:r>
          </w:p>
        </w:tc>
        <w:tc>
          <w:tcPr>
            <w:tcW w:w="6785" w:type="dxa"/>
            <w:tcBorders>
              <w:bottom w:val="single" w:sz="4" w:space="0" w:color="auto"/>
            </w:tcBorders>
            <w:tcMar>
              <w:left w:w="0" w:type="dxa"/>
              <w:right w:w="0" w:type="dxa"/>
            </w:tcMar>
          </w:tcPr>
          <w:p w14:paraId="236C2DF7" w14:textId="7EF15B36" w:rsidR="00000835" w:rsidRPr="009E5255" w:rsidRDefault="00000835" w:rsidP="00D31DBA">
            <w:pPr>
              <w:spacing w:before="0" w:after="0" w:line="240" w:lineRule="auto"/>
              <w:rPr>
                <w:i/>
                <w:iCs/>
                <w:sz w:val="20"/>
                <w:szCs w:val="20"/>
              </w:rPr>
            </w:pPr>
            <w:r w:rsidRPr="009E5255">
              <w:rPr>
                <w:i/>
                <w:iCs/>
                <w:sz w:val="20"/>
                <w:szCs w:val="20"/>
              </w:rPr>
              <w:t>PBS indication (</w:t>
            </w:r>
            <w:r w:rsidR="00AF3B4B" w:rsidRPr="009E5255">
              <w:rPr>
                <w:i/>
                <w:iCs/>
                <w:sz w:val="20"/>
                <w:szCs w:val="20"/>
              </w:rPr>
              <w:t>IV</w:t>
            </w:r>
            <w:r w:rsidRPr="009E5255">
              <w:rPr>
                <w:i/>
                <w:iCs/>
                <w:sz w:val="20"/>
                <w:szCs w:val="20"/>
              </w:rPr>
              <w:t xml:space="preserve"> formulations only)</w:t>
            </w:r>
          </w:p>
        </w:tc>
      </w:tr>
      <w:tr w:rsidR="00000835" w:rsidRPr="009E5255" w14:paraId="353A0A97" w14:textId="77777777" w:rsidTr="000C0B17">
        <w:tc>
          <w:tcPr>
            <w:tcW w:w="1701" w:type="dxa"/>
            <w:tcBorders>
              <w:top w:val="single" w:sz="4" w:space="0" w:color="auto"/>
            </w:tcBorders>
            <w:tcMar>
              <w:left w:w="0" w:type="dxa"/>
              <w:right w:w="0" w:type="dxa"/>
            </w:tcMar>
          </w:tcPr>
          <w:p w14:paraId="2156464F" w14:textId="77777777" w:rsidR="00000835" w:rsidRPr="009E5255" w:rsidRDefault="00000835" w:rsidP="00D31DBA">
            <w:pPr>
              <w:spacing w:before="0" w:after="0" w:line="240" w:lineRule="auto"/>
              <w:rPr>
                <w:sz w:val="20"/>
                <w:szCs w:val="20"/>
              </w:rPr>
            </w:pPr>
            <w:r w:rsidRPr="009E5255">
              <w:rPr>
                <w:sz w:val="20"/>
                <w:szCs w:val="20"/>
              </w:rPr>
              <w:t>Bleomycin</w:t>
            </w:r>
          </w:p>
        </w:tc>
        <w:tc>
          <w:tcPr>
            <w:tcW w:w="6785" w:type="dxa"/>
            <w:tcBorders>
              <w:top w:val="single" w:sz="4" w:space="0" w:color="auto"/>
            </w:tcBorders>
            <w:tcMar>
              <w:left w:w="0" w:type="dxa"/>
              <w:right w:w="0" w:type="dxa"/>
            </w:tcMar>
          </w:tcPr>
          <w:p w14:paraId="05D41BC5" w14:textId="77777777" w:rsidR="00000835" w:rsidRPr="009E5255" w:rsidRDefault="00000835" w:rsidP="00D31DBA">
            <w:pPr>
              <w:spacing w:before="0" w:after="0" w:line="240" w:lineRule="auto"/>
              <w:rPr>
                <w:sz w:val="20"/>
                <w:szCs w:val="20"/>
              </w:rPr>
            </w:pPr>
            <w:r w:rsidRPr="009E5255">
              <w:rPr>
                <w:sz w:val="20"/>
                <w:szCs w:val="20"/>
              </w:rPr>
              <w:t>Germ cell neoplasm</w:t>
            </w:r>
          </w:p>
        </w:tc>
      </w:tr>
      <w:tr w:rsidR="00000835" w:rsidRPr="009E5255" w14:paraId="4BCBA2B5" w14:textId="77777777" w:rsidTr="000C0B17">
        <w:tc>
          <w:tcPr>
            <w:tcW w:w="1701" w:type="dxa"/>
            <w:tcMar>
              <w:left w:w="0" w:type="dxa"/>
              <w:right w:w="0" w:type="dxa"/>
            </w:tcMar>
          </w:tcPr>
          <w:p w14:paraId="0EB51B46" w14:textId="77777777" w:rsidR="00000835" w:rsidRPr="009E5255" w:rsidRDefault="00000835" w:rsidP="00D31DBA">
            <w:pPr>
              <w:spacing w:before="0" w:after="0" w:line="240" w:lineRule="auto"/>
              <w:rPr>
                <w:sz w:val="20"/>
                <w:szCs w:val="20"/>
              </w:rPr>
            </w:pPr>
            <w:r w:rsidRPr="009E5255">
              <w:rPr>
                <w:sz w:val="20"/>
                <w:szCs w:val="20"/>
              </w:rPr>
              <w:t>Bortezomib</w:t>
            </w:r>
          </w:p>
        </w:tc>
        <w:tc>
          <w:tcPr>
            <w:tcW w:w="6785" w:type="dxa"/>
            <w:tcMar>
              <w:left w:w="0" w:type="dxa"/>
              <w:right w:w="0" w:type="dxa"/>
            </w:tcMar>
          </w:tcPr>
          <w:p w14:paraId="54E40CCB" w14:textId="77777777" w:rsidR="00000835" w:rsidRPr="009E5255" w:rsidRDefault="00000835" w:rsidP="00D31DBA">
            <w:pPr>
              <w:spacing w:before="0" w:after="0" w:line="240" w:lineRule="auto"/>
              <w:rPr>
                <w:sz w:val="20"/>
                <w:szCs w:val="20"/>
              </w:rPr>
            </w:pPr>
            <w:r w:rsidRPr="009E5255">
              <w:rPr>
                <w:sz w:val="20"/>
                <w:szCs w:val="20"/>
              </w:rPr>
              <w:t>Multiple myeloma</w:t>
            </w:r>
          </w:p>
        </w:tc>
      </w:tr>
      <w:tr w:rsidR="00000835" w:rsidRPr="009E5255" w14:paraId="4F7F4692" w14:textId="77777777" w:rsidTr="000C0B17">
        <w:tc>
          <w:tcPr>
            <w:tcW w:w="1701" w:type="dxa"/>
            <w:tcMar>
              <w:left w:w="0" w:type="dxa"/>
              <w:right w:w="0" w:type="dxa"/>
            </w:tcMar>
          </w:tcPr>
          <w:p w14:paraId="5E2DE739" w14:textId="77777777" w:rsidR="00000835" w:rsidRPr="009E5255" w:rsidRDefault="00000835" w:rsidP="00D31DBA">
            <w:pPr>
              <w:spacing w:before="0" w:after="0" w:line="240" w:lineRule="auto"/>
              <w:rPr>
                <w:sz w:val="20"/>
                <w:szCs w:val="20"/>
              </w:rPr>
            </w:pPr>
            <w:r w:rsidRPr="009E5255">
              <w:rPr>
                <w:sz w:val="20"/>
                <w:szCs w:val="20"/>
              </w:rPr>
              <w:t>Carboplatin</w:t>
            </w:r>
          </w:p>
        </w:tc>
        <w:tc>
          <w:tcPr>
            <w:tcW w:w="6785" w:type="dxa"/>
            <w:tcMar>
              <w:left w:w="0" w:type="dxa"/>
              <w:right w:w="0" w:type="dxa"/>
            </w:tcMar>
          </w:tcPr>
          <w:p w14:paraId="220C5E02" w14:textId="1CB7EA42" w:rsidR="00000835" w:rsidRPr="009E5255" w:rsidRDefault="002D28DC" w:rsidP="00D31DBA">
            <w:pPr>
              <w:spacing w:before="0" w:after="0" w:line="240" w:lineRule="auto"/>
              <w:rPr>
                <w:sz w:val="20"/>
                <w:szCs w:val="20"/>
              </w:rPr>
            </w:pPr>
            <w:r w:rsidRPr="009E5255">
              <w:rPr>
                <w:sz w:val="20"/>
                <w:szCs w:val="20"/>
              </w:rPr>
              <w:t>NR</w:t>
            </w:r>
          </w:p>
        </w:tc>
      </w:tr>
      <w:tr w:rsidR="00000835" w:rsidRPr="009E5255" w14:paraId="3724F236" w14:textId="77777777" w:rsidTr="000C0B17">
        <w:tc>
          <w:tcPr>
            <w:tcW w:w="1701" w:type="dxa"/>
            <w:tcMar>
              <w:left w:w="0" w:type="dxa"/>
              <w:right w:w="0" w:type="dxa"/>
            </w:tcMar>
          </w:tcPr>
          <w:p w14:paraId="60C332B1" w14:textId="77777777" w:rsidR="00000835" w:rsidRPr="009E5255" w:rsidRDefault="00000835" w:rsidP="00D31DBA">
            <w:pPr>
              <w:spacing w:before="0" w:after="0" w:line="240" w:lineRule="auto"/>
              <w:rPr>
                <w:sz w:val="20"/>
                <w:szCs w:val="20"/>
              </w:rPr>
            </w:pPr>
            <w:r w:rsidRPr="009E5255">
              <w:rPr>
                <w:sz w:val="20"/>
                <w:szCs w:val="20"/>
              </w:rPr>
              <w:t>Cetuximab</w:t>
            </w:r>
          </w:p>
        </w:tc>
        <w:tc>
          <w:tcPr>
            <w:tcW w:w="6785" w:type="dxa"/>
            <w:tcMar>
              <w:left w:w="0" w:type="dxa"/>
              <w:right w:w="0" w:type="dxa"/>
            </w:tcMar>
          </w:tcPr>
          <w:p w14:paraId="3B7CA078" w14:textId="77777777" w:rsidR="00000835" w:rsidRPr="009E5255" w:rsidRDefault="00000835" w:rsidP="00D31DBA">
            <w:pPr>
              <w:spacing w:before="0" w:after="0" w:line="240" w:lineRule="auto"/>
              <w:rPr>
                <w:sz w:val="20"/>
                <w:szCs w:val="20"/>
              </w:rPr>
            </w:pPr>
            <w:r w:rsidRPr="009E5255">
              <w:rPr>
                <w:sz w:val="20"/>
                <w:szCs w:val="20"/>
              </w:rPr>
              <w:t>Stage III, IVa or IVb squamous cell cancer of the larynx, oropharynx or hypopharynx</w:t>
            </w:r>
          </w:p>
        </w:tc>
      </w:tr>
      <w:tr w:rsidR="00000835" w:rsidRPr="009E5255" w14:paraId="3A50460D" w14:textId="77777777" w:rsidTr="000C0B17">
        <w:tc>
          <w:tcPr>
            <w:tcW w:w="1701" w:type="dxa"/>
            <w:tcMar>
              <w:left w:w="0" w:type="dxa"/>
              <w:right w:w="0" w:type="dxa"/>
            </w:tcMar>
          </w:tcPr>
          <w:p w14:paraId="1F6CDA8F" w14:textId="77777777" w:rsidR="00000835" w:rsidRPr="009E5255" w:rsidRDefault="00000835" w:rsidP="00D31DBA">
            <w:pPr>
              <w:spacing w:before="0" w:after="0" w:line="240" w:lineRule="auto"/>
              <w:rPr>
                <w:sz w:val="20"/>
                <w:szCs w:val="20"/>
              </w:rPr>
            </w:pPr>
            <w:r w:rsidRPr="009E5255">
              <w:rPr>
                <w:sz w:val="20"/>
                <w:szCs w:val="20"/>
              </w:rPr>
              <w:t>Cisplatin</w:t>
            </w:r>
          </w:p>
        </w:tc>
        <w:tc>
          <w:tcPr>
            <w:tcW w:w="6785" w:type="dxa"/>
            <w:tcMar>
              <w:left w:w="0" w:type="dxa"/>
              <w:right w:w="0" w:type="dxa"/>
            </w:tcMar>
          </w:tcPr>
          <w:p w14:paraId="2E096ABB"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6007E971" w14:textId="77777777" w:rsidTr="000C0B17">
        <w:tc>
          <w:tcPr>
            <w:tcW w:w="1701" w:type="dxa"/>
            <w:tcMar>
              <w:left w:w="0" w:type="dxa"/>
              <w:right w:w="0" w:type="dxa"/>
            </w:tcMar>
          </w:tcPr>
          <w:p w14:paraId="349C2A74" w14:textId="77777777" w:rsidR="00000835" w:rsidRPr="009E5255" w:rsidRDefault="00000835" w:rsidP="00D31DBA">
            <w:pPr>
              <w:spacing w:before="0" w:after="0" w:line="240" w:lineRule="auto"/>
              <w:rPr>
                <w:sz w:val="20"/>
                <w:szCs w:val="20"/>
              </w:rPr>
            </w:pPr>
            <w:r w:rsidRPr="009E5255">
              <w:rPr>
                <w:sz w:val="20"/>
                <w:szCs w:val="20"/>
              </w:rPr>
              <w:t>Cladribine</w:t>
            </w:r>
          </w:p>
        </w:tc>
        <w:tc>
          <w:tcPr>
            <w:tcW w:w="6785" w:type="dxa"/>
            <w:tcMar>
              <w:left w:w="0" w:type="dxa"/>
              <w:right w:w="0" w:type="dxa"/>
            </w:tcMar>
          </w:tcPr>
          <w:p w14:paraId="661573CA" w14:textId="77777777" w:rsidR="00000835" w:rsidRPr="009E5255" w:rsidRDefault="00000835" w:rsidP="00D31DBA">
            <w:pPr>
              <w:spacing w:before="0" w:after="0" w:line="240" w:lineRule="auto"/>
              <w:rPr>
                <w:sz w:val="20"/>
                <w:szCs w:val="20"/>
              </w:rPr>
            </w:pPr>
            <w:r w:rsidRPr="009E5255">
              <w:rPr>
                <w:sz w:val="20"/>
                <w:szCs w:val="20"/>
              </w:rPr>
              <w:t>Hairy cell leukaemia</w:t>
            </w:r>
          </w:p>
        </w:tc>
      </w:tr>
      <w:tr w:rsidR="00000835" w:rsidRPr="009E5255" w14:paraId="5CFDBB6E" w14:textId="77777777" w:rsidTr="000C0B17">
        <w:tc>
          <w:tcPr>
            <w:tcW w:w="1701" w:type="dxa"/>
            <w:tcMar>
              <w:left w:w="0" w:type="dxa"/>
              <w:right w:w="0" w:type="dxa"/>
            </w:tcMar>
          </w:tcPr>
          <w:p w14:paraId="2A9384D2" w14:textId="77777777" w:rsidR="00000835" w:rsidRPr="009E5255" w:rsidRDefault="00000835" w:rsidP="00D31DBA">
            <w:pPr>
              <w:spacing w:before="0" w:after="0" w:line="240" w:lineRule="auto"/>
              <w:rPr>
                <w:sz w:val="20"/>
                <w:szCs w:val="20"/>
              </w:rPr>
            </w:pPr>
            <w:r w:rsidRPr="009E5255">
              <w:rPr>
                <w:sz w:val="20"/>
                <w:szCs w:val="20"/>
              </w:rPr>
              <w:t>Cyclophosphamide</w:t>
            </w:r>
          </w:p>
        </w:tc>
        <w:tc>
          <w:tcPr>
            <w:tcW w:w="6785" w:type="dxa"/>
            <w:tcMar>
              <w:left w:w="0" w:type="dxa"/>
              <w:right w:w="0" w:type="dxa"/>
            </w:tcMar>
          </w:tcPr>
          <w:p w14:paraId="785B2DEC"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1A068459" w14:textId="77777777" w:rsidTr="000C0B17">
        <w:tc>
          <w:tcPr>
            <w:tcW w:w="1701" w:type="dxa"/>
            <w:tcMar>
              <w:left w:w="0" w:type="dxa"/>
              <w:right w:w="0" w:type="dxa"/>
            </w:tcMar>
          </w:tcPr>
          <w:p w14:paraId="0D0C5F2E" w14:textId="77777777" w:rsidR="00000835" w:rsidRPr="009E5255" w:rsidRDefault="00000835" w:rsidP="00D31DBA">
            <w:pPr>
              <w:spacing w:before="0" w:after="0" w:line="240" w:lineRule="auto"/>
              <w:rPr>
                <w:sz w:val="20"/>
                <w:szCs w:val="20"/>
              </w:rPr>
            </w:pPr>
            <w:r w:rsidRPr="009E5255">
              <w:rPr>
                <w:sz w:val="20"/>
                <w:szCs w:val="20"/>
              </w:rPr>
              <w:t>Cytarabine</w:t>
            </w:r>
          </w:p>
        </w:tc>
        <w:tc>
          <w:tcPr>
            <w:tcW w:w="6785" w:type="dxa"/>
            <w:tcMar>
              <w:left w:w="0" w:type="dxa"/>
              <w:right w:w="0" w:type="dxa"/>
            </w:tcMar>
          </w:tcPr>
          <w:p w14:paraId="2EAC10A0"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513031DB" w14:textId="77777777" w:rsidTr="000C0B17">
        <w:tc>
          <w:tcPr>
            <w:tcW w:w="1701" w:type="dxa"/>
            <w:tcMar>
              <w:left w:w="0" w:type="dxa"/>
              <w:right w:w="0" w:type="dxa"/>
            </w:tcMar>
          </w:tcPr>
          <w:p w14:paraId="071002FB" w14:textId="77777777" w:rsidR="00000835" w:rsidRPr="009E5255" w:rsidRDefault="00000835" w:rsidP="00D31DBA">
            <w:pPr>
              <w:spacing w:before="0" w:after="0" w:line="240" w:lineRule="auto"/>
              <w:rPr>
                <w:sz w:val="20"/>
                <w:szCs w:val="20"/>
              </w:rPr>
            </w:pPr>
            <w:r w:rsidRPr="009E5255">
              <w:rPr>
                <w:sz w:val="20"/>
                <w:szCs w:val="20"/>
              </w:rPr>
              <w:t>Docetaxel</w:t>
            </w:r>
          </w:p>
        </w:tc>
        <w:tc>
          <w:tcPr>
            <w:tcW w:w="6785" w:type="dxa"/>
            <w:tcMar>
              <w:left w:w="0" w:type="dxa"/>
              <w:right w:w="0" w:type="dxa"/>
            </w:tcMar>
          </w:tcPr>
          <w:p w14:paraId="0C4F16F3"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3ACFFA30" w14:textId="77777777" w:rsidTr="000C0B17">
        <w:tc>
          <w:tcPr>
            <w:tcW w:w="1701" w:type="dxa"/>
            <w:tcMar>
              <w:left w:w="0" w:type="dxa"/>
              <w:right w:w="0" w:type="dxa"/>
            </w:tcMar>
          </w:tcPr>
          <w:p w14:paraId="40F586A2" w14:textId="77777777" w:rsidR="00000835" w:rsidRPr="009E5255" w:rsidRDefault="00000835" w:rsidP="00D31DBA">
            <w:pPr>
              <w:spacing w:before="0" w:after="0" w:line="240" w:lineRule="auto"/>
              <w:rPr>
                <w:sz w:val="20"/>
                <w:szCs w:val="20"/>
              </w:rPr>
            </w:pPr>
            <w:r w:rsidRPr="009E5255">
              <w:rPr>
                <w:sz w:val="20"/>
                <w:szCs w:val="20"/>
              </w:rPr>
              <w:t>Epirubicin</w:t>
            </w:r>
          </w:p>
        </w:tc>
        <w:tc>
          <w:tcPr>
            <w:tcW w:w="6785" w:type="dxa"/>
            <w:tcMar>
              <w:left w:w="0" w:type="dxa"/>
              <w:right w:w="0" w:type="dxa"/>
            </w:tcMar>
          </w:tcPr>
          <w:p w14:paraId="263ADA28"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3C40FBA9" w14:textId="77777777" w:rsidTr="000C0B17">
        <w:tc>
          <w:tcPr>
            <w:tcW w:w="1701" w:type="dxa"/>
            <w:tcMar>
              <w:left w:w="0" w:type="dxa"/>
              <w:right w:w="0" w:type="dxa"/>
            </w:tcMar>
          </w:tcPr>
          <w:p w14:paraId="57BDCC1E" w14:textId="77777777" w:rsidR="00000835" w:rsidRPr="009E5255" w:rsidRDefault="00000835" w:rsidP="00D31DBA">
            <w:pPr>
              <w:spacing w:before="0" w:after="0" w:line="240" w:lineRule="auto"/>
              <w:rPr>
                <w:sz w:val="20"/>
                <w:szCs w:val="20"/>
              </w:rPr>
            </w:pPr>
            <w:r w:rsidRPr="009E5255">
              <w:rPr>
                <w:sz w:val="20"/>
                <w:szCs w:val="20"/>
              </w:rPr>
              <w:t>Etoposide</w:t>
            </w:r>
          </w:p>
        </w:tc>
        <w:tc>
          <w:tcPr>
            <w:tcW w:w="6785" w:type="dxa"/>
            <w:tcMar>
              <w:left w:w="0" w:type="dxa"/>
              <w:right w:w="0" w:type="dxa"/>
            </w:tcMar>
          </w:tcPr>
          <w:p w14:paraId="274C7C15"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306A1A29" w14:textId="77777777" w:rsidTr="000C0B17">
        <w:tc>
          <w:tcPr>
            <w:tcW w:w="1701" w:type="dxa"/>
            <w:tcMar>
              <w:left w:w="0" w:type="dxa"/>
              <w:right w:w="0" w:type="dxa"/>
            </w:tcMar>
          </w:tcPr>
          <w:p w14:paraId="2403478E" w14:textId="77777777" w:rsidR="00000835" w:rsidRPr="009E5255" w:rsidRDefault="00000835" w:rsidP="00D31DBA">
            <w:pPr>
              <w:spacing w:before="0" w:after="0" w:line="240" w:lineRule="auto"/>
              <w:rPr>
                <w:sz w:val="20"/>
                <w:szCs w:val="20"/>
              </w:rPr>
            </w:pPr>
            <w:r w:rsidRPr="009E5255">
              <w:rPr>
                <w:sz w:val="20"/>
                <w:szCs w:val="20"/>
              </w:rPr>
              <w:t>Fludarabine</w:t>
            </w:r>
          </w:p>
        </w:tc>
        <w:tc>
          <w:tcPr>
            <w:tcW w:w="6785" w:type="dxa"/>
            <w:tcMar>
              <w:left w:w="0" w:type="dxa"/>
              <w:right w:w="0" w:type="dxa"/>
            </w:tcMar>
          </w:tcPr>
          <w:p w14:paraId="2CDCDF2A"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0ABC4674" w14:textId="77777777" w:rsidTr="000C0B17">
        <w:tc>
          <w:tcPr>
            <w:tcW w:w="1701" w:type="dxa"/>
            <w:tcMar>
              <w:left w:w="0" w:type="dxa"/>
              <w:right w:w="0" w:type="dxa"/>
            </w:tcMar>
          </w:tcPr>
          <w:p w14:paraId="717A70CE" w14:textId="77777777" w:rsidR="00000835" w:rsidRPr="009E5255" w:rsidRDefault="00000835" w:rsidP="00D31DBA">
            <w:pPr>
              <w:spacing w:before="0" w:after="0" w:line="240" w:lineRule="auto"/>
              <w:rPr>
                <w:sz w:val="20"/>
                <w:szCs w:val="20"/>
              </w:rPr>
            </w:pPr>
            <w:r w:rsidRPr="009E5255">
              <w:rPr>
                <w:sz w:val="20"/>
                <w:szCs w:val="20"/>
              </w:rPr>
              <w:t>Fluorouracil</w:t>
            </w:r>
          </w:p>
        </w:tc>
        <w:tc>
          <w:tcPr>
            <w:tcW w:w="6785" w:type="dxa"/>
            <w:tcMar>
              <w:left w:w="0" w:type="dxa"/>
              <w:right w:w="0" w:type="dxa"/>
            </w:tcMar>
          </w:tcPr>
          <w:p w14:paraId="01468DD8"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7FB4326B" w14:textId="77777777" w:rsidTr="000C0B17">
        <w:tc>
          <w:tcPr>
            <w:tcW w:w="1701" w:type="dxa"/>
            <w:tcMar>
              <w:left w:w="0" w:type="dxa"/>
              <w:right w:w="0" w:type="dxa"/>
            </w:tcMar>
          </w:tcPr>
          <w:p w14:paraId="73E77F58" w14:textId="77777777" w:rsidR="00000835" w:rsidRPr="009E5255" w:rsidRDefault="00000835" w:rsidP="00D31DBA">
            <w:pPr>
              <w:spacing w:before="0" w:after="0" w:line="240" w:lineRule="auto"/>
              <w:rPr>
                <w:sz w:val="20"/>
                <w:szCs w:val="20"/>
              </w:rPr>
            </w:pPr>
            <w:r w:rsidRPr="009E5255">
              <w:rPr>
                <w:sz w:val="20"/>
                <w:szCs w:val="20"/>
              </w:rPr>
              <w:t>Fotemustine</w:t>
            </w:r>
          </w:p>
        </w:tc>
        <w:tc>
          <w:tcPr>
            <w:tcW w:w="6785" w:type="dxa"/>
            <w:tcMar>
              <w:left w:w="0" w:type="dxa"/>
              <w:right w:w="0" w:type="dxa"/>
            </w:tcMar>
          </w:tcPr>
          <w:p w14:paraId="130D48F2" w14:textId="77777777" w:rsidR="00000835" w:rsidRPr="009E5255" w:rsidRDefault="00000835" w:rsidP="00D31DBA">
            <w:pPr>
              <w:spacing w:before="0" w:after="0" w:line="240" w:lineRule="auto"/>
              <w:rPr>
                <w:sz w:val="20"/>
                <w:szCs w:val="20"/>
              </w:rPr>
            </w:pPr>
            <w:r w:rsidRPr="009E5255">
              <w:rPr>
                <w:sz w:val="20"/>
                <w:szCs w:val="20"/>
              </w:rPr>
              <w:t>Metastatic malignant melanoma</w:t>
            </w:r>
          </w:p>
        </w:tc>
      </w:tr>
      <w:tr w:rsidR="00000835" w:rsidRPr="009E5255" w14:paraId="625B8C0E" w14:textId="77777777" w:rsidTr="000C0B17">
        <w:tc>
          <w:tcPr>
            <w:tcW w:w="1701" w:type="dxa"/>
            <w:tcMar>
              <w:left w:w="0" w:type="dxa"/>
              <w:right w:w="0" w:type="dxa"/>
            </w:tcMar>
          </w:tcPr>
          <w:p w14:paraId="3EFF3027" w14:textId="77777777" w:rsidR="00000835" w:rsidRPr="009E5255" w:rsidRDefault="00000835" w:rsidP="00D31DBA">
            <w:pPr>
              <w:spacing w:before="0" w:after="0" w:line="240" w:lineRule="auto"/>
              <w:rPr>
                <w:sz w:val="20"/>
                <w:szCs w:val="20"/>
              </w:rPr>
            </w:pPr>
            <w:r w:rsidRPr="009E5255">
              <w:rPr>
                <w:sz w:val="20"/>
                <w:szCs w:val="20"/>
              </w:rPr>
              <w:t>Gemcitabine</w:t>
            </w:r>
          </w:p>
        </w:tc>
        <w:tc>
          <w:tcPr>
            <w:tcW w:w="6785" w:type="dxa"/>
            <w:tcMar>
              <w:left w:w="0" w:type="dxa"/>
              <w:right w:w="0" w:type="dxa"/>
            </w:tcMar>
          </w:tcPr>
          <w:p w14:paraId="5EE7169E"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1B76003F" w14:textId="77777777" w:rsidTr="000C0B17">
        <w:tc>
          <w:tcPr>
            <w:tcW w:w="1701" w:type="dxa"/>
            <w:tcMar>
              <w:left w:w="0" w:type="dxa"/>
              <w:right w:w="0" w:type="dxa"/>
            </w:tcMar>
          </w:tcPr>
          <w:p w14:paraId="6D18DB10" w14:textId="77777777" w:rsidR="00000835" w:rsidRPr="009E5255" w:rsidRDefault="00000835" w:rsidP="00D31DBA">
            <w:pPr>
              <w:spacing w:before="0" w:after="0" w:line="240" w:lineRule="auto"/>
              <w:rPr>
                <w:sz w:val="20"/>
                <w:szCs w:val="20"/>
              </w:rPr>
            </w:pPr>
            <w:r w:rsidRPr="009E5255">
              <w:rPr>
                <w:sz w:val="20"/>
                <w:szCs w:val="20"/>
              </w:rPr>
              <w:t>Idarubicin</w:t>
            </w:r>
          </w:p>
        </w:tc>
        <w:tc>
          <w:tcPr>
            <w:tcW w:w="6785" w:type="dxa"/>
            <w:tcMar>
              <w:left w:w="0" w:type="dxa"/>
              <w:right w:w="0" w:type="dxa"/>
            </w:tcMar>
          </w:tcPr>
          <w:p w14:paraId="6D98D6D1" w14:textId="77777777" w:rsidR="00000835" w:rsidRPr="009E5255" w:rsidRDefault="00000835" w:rsidP="00D31DBA">
            <w:pPr>
              <w:spacing w:before="0" w:after="0" w:line="240" w:lineRule="auto"/>
              <w:rPr>
                <w:sz w:val="20"/>
                <w:szCs w:val="20"/>
              </w:rPr>
            </w:pPr>
            <w:r w:rsidRPr="009E5255">
              <w:rPr>
                <w:sz w:val="20"/>
                <w:szCs w:val="20"/>
              </w:rPr>
              <w:t>Acute myelogenous leukaemia</w:t>
            </w:r>
          </w:p>
        </w:tc>
      </w:tr>
      <w:tr w:rsidR="00000835" w:rsidRPr="009E5255" w14:paraId="265C5327" w14:textId="77777777" w:rsidTr="000C0B17">
        <w:tc>
          <w:tcPr>
            <w:tcW w:w="1701" w:type="dxa"/>
            <w:tcMar>
              <w:left w:w="0" w:type="dxa"/>
              <w:right w:w="0" w:type="dxa"/>
            </w:tcMar>
          </w:tcPr>
          <w:p w14:paraId="18F42F28" w14:textId="77777777" w:rsidR="00000835" w:rsidRPr="009E5255" w:rsidRDefault="00000835" w:rsidP="00D31DBA">
            <w:pPr>
              <w:spacing w:before="0" w:after="0" w:line="240" w:lineRule="auto"/>
              <w:rPr>
                <w:sz w:val="20"/>
                <w:szCs w:val="20"/>
              </w:rPr>
            </w:pPr>
            <w:r w:rsidRPr="009E5255">
              <w:rPr>
                <w:sz w:val="20"/>
                <w:szCs w:val="20"/>
              </w:rPr>
              <w:t>Ifosfamide</w:t>
            </w:r>
          </w:p>
        </w:tc>
        <w:tc>
          <w:tcPr>
            <w:tcW w:w="6785" w:type="dxa"/>
            <w:tcMar>
              <w:left w:w="0" w:type="dxa"/>
              <w:right w:w="0" w:type="dxa"/>
            </w:tcMar>
          </w:tcPr>
          <w:p w14:paraId="6AC1C2D5"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4FD18DA1" w14:textId="77777777" w:rsidTr="000C0B17">
        <w:tc>
          <w:tcPr>
            <w:tcW w:w="1701" w:type="dxa"/>
            <w:tcMar>
              <w:left w:w="0" w:type="dxa"/>
              <w:right w:w="0" w:type="dxa"/>
            </w:tcMar>
          </w:tcPr>
          <w:p w14:paraId="3EEEB69E" w14:textId="77777777" w:rsidR="00000835" w:rsidRPr="009E5255" w:rsidRDefault="00000835" w:rsidP="00D31DBA">
            <w:pPr>
              <w:spacing w:before="0" w:after="0" w:line="240" w:lineRule="auto"/>
              <w:rPr>
                <w:sz w:val="20"/>
                <w:szCs w:val="20"/>
              </w:rPr>
            </w:pPr>
            <w:r w:rsidRPr="009E5255">
              <w:rPr>
                <w:sz w:val="20"/>
                <w:szCs w:val="20"/>
              </w:rPr>
              <w:t>Irinotecan</w:t>
            </w:r>
          </w:p>
        </w:tc>
        <w:tc>
          <w:tcPr>
            <w:tcW w:w="6785" w:type="dxa"/>
            <w:tcMar>
              <w:left w:w="0" w:type="dxa"/>
              <w:right w:w="0" w:type="dxa"/>
            </w:tcMar>
          </w:tcPr>
          <w:p w14:paraId="66E08EC2"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39DA5DCD" w14:textId="77777777" w:rsidTr="000C0B17">
        <w:tc>
          <w:tcPr>
            <w:tcW w:w="1701" w:type="dxa"/>
            <w:tcMar>
              <w:left w:w="0" w:type="dxa"/>
              <w:right w:w="0" w:type="dxa"/>
            </w:tcMar>
          </w:tcPr>
          <w:p w14:paraId="35333B92" w14:textId="77777777" w:rsidR="00000835" w:rsidRPr="009E5255" w:rsidRDefault="00000835" w:rsidP="00D31DBA">
            <w:pPr>
              <w:spacing w:before="0" w:after="0" w:line="240" w:lineRule="auto"/>
              <w:rPr>
                <w:sz w:val="20"/>
                <w:szCs w:val="20"/>
              </w:rPr>
            </w:pPr>
            <w:r w:rsidRPr="009E5255">
              <w:rPr>
                <w:sz w:val="20"/>
                <w:szCs w:val="20"/>
              </w:rPr>
              <w:t>Oxaliplatin</w:t>
            </w:r>
          </w:p>
        </w:tc>
        <w:tc>
          <w:tcPr>
            <w:tcW w:w="6785" w:type="dxa"/>
            <w:tcMar>
              <w:left w:w="0" w:type="dxa"/>
              <w:right w:w="0" w:type="dxa"/>
            </w:tcMar>
          </w:tcPr>
          <w:p w14:paraId="098120F7"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0A7CE97B" w14:textId="77777777" w:rsidTr="000C0B17">
        <w:tc>
          <w:tcPr>
            <w:tcW w:w="1701" w:type="dxa"/>
            <w:tcMar>
              <w:left w:w="0" w:type="dxa"/>
              <w:right w:w="0" w:type="dxa"/>
            </w:tcMar>
          </w:tcPr>
          <w:p w14:paraId="094D528C" w14:textId="77777777" w:rsidR="00000835" w:rsidRPr="009E5255" w:rsidRDefault="00000835" w:rsidP="00D31DBA">
            <w:pPr>
              <w:spacing w:before="0" w:after="0" w:line="240" w:lineRule="auto"/>
              <w:rPr>
                <w:sz w:val="20"/>
                <w:szCs w:val="20"/>
              </w:rPr>
            </w:pPr>
            <w:r w:rsidRPr="009E5255">
              <w:rPr>
                <w:sz w:val="20"/>
                <w:szCs w:val="20"/>
              </w:rPr>
              <w:t>Paclitaxel</w:t>
            </w:r>
          </w:p>
        </w:tc>
        <w:tc>
          <w:tcPr>
            <w:tcW w:w="6785" w:type="dxa"/>
            <w:tcMar>
              <w:left w:w="0" w:type="dxa"/>
              <w:right w:w="0" w:type="dxa"/>
            </w:tcMar>
          </w:tcPr>
          <w:p w14:paraId="76648CDD"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12ABAA2B" w14:textId="77777777" w:rsidTr="000C0B17">
        <w:tc>
          <w:tcPr>
            <w:tcW w:w="1701" w:type="dxa"/>
            <w:tcMar>
              <w:left w:w="0" w:type="dxa"/>
              <w:right w:w="0" w:type="dxa"/>
            </w:tcMar>
          </w:tcPr>
          <w:p w14:paraId="7515DC70" w14:textId="77777777" w:rsidR="00000835" w:rsidRPr="009E5255" w:rsidRDefault="00000835" w:rsidP="00D31DBA">
            <w:pPr>
              <w:spacing w:before="0" w:after="0" w:line="240" w:lineRule="auto"/>
              <w:rPr>
                <w:sz w:val="20"/>
                <w:szCs w:val="20"/>
              </w:rPr>
            </w:pPr>
            <w:r w:rsidRPr="009E5255">
              <w:rPr>
                <w:sz w:val="20"/>
                <w:szCs w:val="20"/>
              </w:rPr>
              <w:t>Raltitrexed</w:t>
            </w:r>
          </w:p>
        </w:tc>
        <w:tc>
          <w:tcPr>
            <w:tcW w:w="6785" w:type="dxa"/>
            <w:tcMar>
              <w:left w:w="0" w:type="dxa"/>
              <w:right w:w="0" w:type="dxa"/>
            </w:tcMar>
          </w:tcPr>
          <w:p w14:paraId="62B69CD6" w14:textId="77777777" w:rsidR="00000835" w:rsidRPr="009E5255" w:rsidRDefault="00000835" w:rsidP="00D31DBA">
            <w:pPr>
              <w:spacing w:before="0" w:after="0" w:line="240" w:lineRule="auto"/>
              <w:rPr>
                <w:sz w:val="20"/>
                <w:szCs w:val="20"/>
              </w:rPr>
            </w:pPr>
            <w:r w:rsidRPr="009E5255">
              <w:rPr>
                <w:sz w:val="20"/>
                <w:szCs w:val="20"/>
              </w:rPr>
              <w:t>Advanced colorectal cancer</w:t>
            </w:r>
          </w:p>
        </w:tc>
      </w:tr>
      <w:tr w:rsidR="00000835" w:rsidRPr="009E5255" w14:paraId="5FB04BCB" w14:textId="77777777" w:rsidTr="000C0B17">
        <w:tc>
          <w:tcPr>
            <w:tcW w:w="1701" w:type="dxa"/>
            <w:tcMar>
              <w:left w:w="0" w:type="dxa"/>
              <w:right w:w="0" w:type="dxa"/>
            </w:tcMar>
          </w:tcPr>
          <w:p w14:paraId="5EABE0BA" w14:textId="77777777" w:rsidR="00000835" w:rsidRPr="009E5255" w:rsidRDefault="00000835" w:rsidP="00D31DBA">
            <w:pPr>
              <w:spacing w:before="0" w:after="0" w:line="240" w:lineRule="auto"/>
              <w:rPr>
                <w:sz w:val="20"/>
                <w:szCs w:val="20"/>
              </w:rPr>
            </w:pPr>
            <w:r w:rsidRPr="009E5255">
              <w:rPr>
                <w:sz w:val="20"/>
                <w:szCs w:val="20"/>
              </w:rPr>
              <w:t>Topotecan</w:t>
            </w:r>
          </w:p>
        </w:tc>
        <w:tc>
          <w:tcPr>
            <w:tcW w:w="6785" w:type="dxa"/>
            <w:tcMar>
              <w:left w:w="0" w:type="dxa"/>
              <w:right w:w="0" w:type="dxa"/>
            </w:tcMar>
          </w:tcPr>
          <w:p w14:paraId="02D926C0"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25B38467" w14:textId="77777777" w:rsidTr="000C0B17">
        <w:tc>
          <w:tcPr>
            <w:tcW w:w="1701" w:type="dxa"/>
            <w:tcMar>
              <w:left w:w="0" w:type="dxa"/>
              <w:right w:w="0" w:type="dxa"/>
            </w:tcMar>
          </w:tcPr>
          <w:p w14:paraId="0958A5DC" w14:textId="77777777" w:rsidR="00000835" w:rsidRPr="009E5255" w:rsidRDefault="00000835" w:rsidP="00D31DBA">
            <w:pPr>
              <w:spacing w:before="0" w:after="0" w:line="240" w:lineRule="auto"/>
              <w:rPr>
                <w:sz w:val="20"/>
                <w:szCs w:val="20"/>
              </w:rPr>
            </w:pPr>
            <w:r w:rsidRPr="009E5255">
              <w:rPr>
                <w:sz w:val="20"/>
                <w:szCs w:val="20"/>
              </w:rPr>
              <w:t>Vinblastine</w:t>
            </w:r>
          </w:p>
        </w:tc>
        <w:tc>
          <w:tcPr>
            <w:tcW w:w="6785" w:type="dxa"/>
            <w:tcMar>
              <w:left w:w="0" w:type="dxa"/>
              <w:right w:w="0" w:type="dxa"/>
            </w:tcMar>
          </w:tcPr>
          <w:p w14:paraId="28DF9DC0"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3DDF2CC3" w14:textId="77777777" w:rsidTr="000C0B17">
        <w:tc>
          <w:tcPr>
            <w:tcW w:w="1701" w:type="dxa"/>
            <w:tcMar>
              <w:left w:w="0" w:type="dxa"/>
              <w:right w:w="0" w:type="dxa"/>
            </w:tcMar>
          </w:tcPr>
          <w:p w14:paraId="72EB18FD" w14:textId="77777777" w:rsidR="00000835" w:rsidRPr="009E5255" w:rsidRDefault="00000835" w:rsidP="00D31DBA">
            <w:pPr>
              <w:spacing w:before="0" w:after="0" w:line="240" w:lineRule="auto"/>
              <w:rPr>
                <w:sz w:val="20"/>
                <w:szCs w:val="20"/>
              </w:rPr>
            </w:pPr>
            <w:r w:rsidRPr="009E5255">
              <w:rPr>
                <w:sz w:val="20"/>
                <w:szCs w:val="20"/>
              </w:rPr>
              <w:t>Vincristine</w:t>
            </w:r>
          </w:p>
        </w:tc>
        <w:tc>
          <w:tcPr>
            <w:tcW w:w="6785" w:type="dxa"/>
            <w:tcMar>
              <w:left w:w="0" w:type="dxa"/>
              <w:right w:w="0" w:type="dxa"/>
            </w:tcMar>
          </w:tcPr>
          <w:p w14:paraId="402A9D3E" w14:textId="77777777" w:rsidR="00000835" w:rsidRPr="009E5255" w:rsidRDefault="00000835" w:rsidP="00D31DBA">
            <w:pPr>
              <w:spacing w:before="0" w:after="0" w:line="240" w:lineRule="auto"/>
              <w:rPr>
                <w:sz w:val="20"/>
                <w:szCs w:val="20"/>
              </w:rPr>
            </w:pPr>
            <w:r w:rsidRPr="009E5255">
              <w:rPr>
                <w:sz w:val="20"/>
                <w:szCs w:val="20"/>
              </w:rPr>
              <w:t>NR</w:t>
            </w:r>
          </w:p>
        </w:tc>
      </w:tr>
      <w:tr w:rsidR="00000835" w:rsidRPr="009E5255" w14:paraId="0C3E44CC" w14:textId="77777777" w:rsidTr="000C0B17">
        <w:tc>
          <w:tcPr>
            <w:tcW w:w="1701" w:type="dxa"/>
            <w:tcBorders>
              <w:bottom w:val="single" w:sz="4" w:space="0" w:color="auto"/>
            </w:tcBorders>
            <w:tcMar>
              <w:left w:w="0" w:type="dxa"/>
              <w:right w:w="0" w:type="dxa"/>
            </w:tcMar>
          </w:tcPr>
          <w:p w14:paraId="35C51B7E" w14:textId="77777777" w:rsidR="00000835" w:rsidRPr="009E5255" w:rsidRDefault="00000835" w:rsidP="00D31DBA">
            <w:pPr>
              <w:spacing w:before="0" w:after="0" w:line="240" w:lineRule="auto"/>
              <w:rPr>
                <w:sz w:val="20"/>
                <w:szCs w:val="20"/>
              </w:rPr>
            </w:pPr>
            <w:r w:rsidRPr="009E5255">
              <w:rPr>
                <w:sz w:val="20"/>
                <w:szCs w:val="20"/>
              </w:rPr>
              <w:t>Vinorelbine</w:t>
            </w:r>
          </w:p>
        </w:tc>
        <w:tc>
          <w:tcPr>
            <w:tcW w:w="6785" w:type="dxa"/>
            <w:tcBorders>
              <w:bottom w:val="single" w:sz="4" w:space="0" w:color="auto"/>
            </w:tcBorders>
            <w:tcMar>
              <w:left w:w="0" w:type="dxa"/>
              <w:right w:w="0" w:type="dxa"/>
            </w:tcMar>
          </w:tcPr>
          <w:p w14:paraId="65BC84C4" w14:textId="77777777" w:rsidR="00000835" w:rsidRPr="009E5255" w:rsidRDefault="00000835" w:rsidP="00D31DBA">
            <w:pPr>
              <w:spacing w:before="0" w:after="0" w:line="240" w:lineRule="auto"/>
              <w:rPr>
                <w:sz w:val="20"/>
                <w:szCs w:val="20"/>
              </w:rPr>
            </w:pPr>
            <w:r w:rsidRPr="009E5255">
              <w:rPr>
                <w:sz w:val="20"/>
                <w:szCs w:val="20"/>
              </w:rPr>
              <w:t>NR</w:t>
            </w:r>
          </w:p>
        </w:tc>
      </w:tr>
    </w:tbl>
    <w:p w14:paraId="274FE37C" w14:textId="7636D9CB" w:rsidR="002D28DC" w:rsidRPr="009E5255" w:rsidRDefault="008F4310" w:rsidP="003A6F1A">
      <w:pPr>
        <w:pStyle w:val="TableNotes"/>
      </w:pPr>
      <w:r w:rsidRPr="009E5255">
        <w:t>Abbreviation</w:t>
      </w:r>
      <w:r w:rsidR="002D28DC" w:rsidRPr="009E5255">
        <w:t>:</w:t>
      </w:r>
      <w:r w:rsidR="002D28DC" w:rsidRPr="009E5255">
        <w:tab/>
      </w:r>
      <w:r w:rsidRPr="009E5255">
        <w:t xml:space="preserve">IV, intravenous; </w:t>
      </w:r>
      <w:r w:rsidR="002D28DC" w:rsidRPr="009E5255">
        <w:t>NR</w:t>
      </w:r>
      <w:r w:rsidRPr="009E5255">
        <w:t>,</w:t>
      </w:r>
      <w:r w:rsidR="002D28DC" w:rsidRPr="009E5255">
        <w:t xml:space="preserve"> </w:t>
      </w:r>
      <w:r w:rsidR="00C06796" w:rsidRPr="009E5255">
        <w:t>n</w:t>
      </w:r>
      <w:r w:rsidR="002D28DC" w:rsidRPr="009E5255">
        <w:t>ot restricted</w:t>
      </w:r>
      <w:r w:rsidRPr="009E5255">
        <w:t>.</w:t>
      </w:r>
    </w:p>
    <w:p w14:paraId="2F748F09" w14:textId="2D9E6315" w:rsidR="002C2F4B" w:rsidRPr="009E5255" w:rsidRDefault="00000835" w:rsidP="00000835">
      <w:pPr>
        <w:rPr>
          <w:color w:val="FF0000"/>
        </w:rPr>
      </w:pPr>
      <w:r w:rsidRPr="009E5255">
        <w:t>Each drug’s corresponding PBS item codes active under the CPAP and EFC periods were used to derive historical PBS service volumes and benefit values for the periods immediately before (2008-2011) and after the introduction of the EFC (2012-2020)</w:t>
      </w:r>
      <w:r w:rsidR="00904D0D" w:rsidRPr="009E5255">
        <w:t xml:space="preserve"> </w:t>
      </w:r>
      <w:r w:rsidR="00904D0D" w:rsidRPr="009E5255">
        <w:fldChar w:fldCharType="begin"/>
      </w:r>
      <w:r w:rsidR="00A476B2">
        <w:instrText xml:space="preserve"> ADDIN EN.CITE &lt;EndNote&gt;&lt;Cite&gt;&lt;Author&gt;Australian Government&lt;/Author&gt;&lt;Year&gt;2021&lt;/Year&gt;&lt;RecNum&gt;10558&lt;/RecNum&gt;&lt;DisplayText&gt;[7]&lt;/DisplayText&gt;&lt;record&gt;&lt;rec-number&gt;10558&lt;/rec-number&gt;&lt;foreign-keys&gt;&lt;key app="EN" db-id="etpte9adcdfve1eerz5pws2fvps522ds5svf" timestamp="1652740078" guid="3de8a54c-7e79-4ae6-bc20-3cb0ca1c29da"&gt;10558&lt;/key&gt;&lt;/foreign-keys&gt;&lt;ref-type name="Web Page"&gt;12&lt;/ref-type&gt;&lt;contributors&gt;&lt;authors&gt;&lt;author&gt;Australian Government,&lt;/author&gt;&lt;/authors&gt;&lt;/contributors&gt;&lt;titles&gt;&lt;title&gt;Pharmaceutical benefits schedule item reports&lt;/title&gt;&lt;/titles&gt;&lt;number&gt;1 November 2021&lt;/number&gt;&lt;dates&gt;&lt;year&gt;2021&lt;/year&gt;&lt;/dates&gt;&lt;pub-location&gt;Canberra&lt;/pub-location&gt;&lt;publisher&gt;Australian Government, Services Australia&lt;/publisher&gt;&lt;urls&gt;&lt;related-urls&gt;&lt;url&gt;http://medicarestatistics.humanservices.gov.au/statistics/pbs_item.jsp&lt;/url&gt;&lt;/related-urls&gt;&lt;/urls&gt;&lt;/record&gt;&lt;/Cite&gt;&lt;/EndNote&gt;</w:instrText>
      </w:r>
      <w:r w:rsidR="00904D0D" w:rsidRPr="009E5255">
        <w:fldChar w:fldCharType="separate"/>
      </w:r>
      <w:r w:rsidR="00A306B9" w:rsidRPr="009E5255">
        <w:rPr>
          <w:noProof/>
        </w:rPr>
        <w:t>[7]</w:t>
      </w:r>
      <w:r w:rsidR="00904D0D" w:rsidRPr="009E5255">
        <w:fldChar w:fldCharType="end"/>
      </w:r>
      <w:r w:rsidR="0048472F" w:rsidRPr="009E5255">
        <w:t xml:space="preserve">.  </w:t>
      </w:r>
      <w:r w:rsidRPr="009E5255">
        <w:t>For each molecule, the year-on-year growth rate (i.e., percent change) in PBS service volume and benefit value was calculated and plotted to assess whether the introduction of the EFC corresponded with an apparent change in utilisation</w:t>
      </w:r>
      <w:r w:rsidR="0048472F" w:rsidRPr="009E5255">
        <w:t xml:space="preserve">.  </w:t>
      </w:r>
    </w:p>
    <w:p w14:paraId="3FC62F06" w14:textId="135394A6" w:rsidR="00FD78F0" w:rsidRPr="009E5255" w:rsidRDefault="00FD78F0" w:rsidP="00FD78F0">
      <w:r w:rsidRPr="009E5255">
        <w:t xml:space="preserve">Across all molecules analysed, aggregated annual service volumes increased 54% in the year following the introduction of the EFC (i.e., in the calendar year ending December 2012) (see </w:t>
      </w:r>
      <w:r w:rsidRPr="009E5255">
        <w:fldChar w:fldCharType="begin"/>
      </w:r>
      <w:r w:rsidRPr="009E5255">
        <w:instrText xml:space="preserve"> REF _Ref90285130 \h </w:instrText>
      </w:r>
      <w:r w:rsidRPr="009E5255">
        <w:fldChar w:fldCharType="separate"/>
      </w:r>
      <w:r w:rsidR="000C766B" w:rsidRPr="009E5255">
        <w:t xml:space="preserve">Figure </w:t>
      </w:r>
      <w:r w:rsidR="000C766B">
        <w:rPr>
          <w:noProof/>
        </w:rPr>
        <w:t>3</w:t>
      </w:r>
      <w:r w:rsidRPr="009E5255">
        <w:fldChar w:fldCharType="end"/>
      </w:r>
      <w:r w:rsidRPr="009E5255">
        <w:t>)</w:t>
      </w:r>
      <w:r w:rsidR="0048472F" w:rsidRPr="009E5255">
        <w:t xml:space="preserve">.  </w:t>
      </w:r>
      <w:r w:rsidRPr="009E5255">
        <w:t>In the same period, aggregated benefit values increased by only 2%, representing greater overall service provision at reduced per-unit cost to government over the previous year (i.e., percent growth in service volume was greater than percent growth in benefit value in 2012).</w:t>
      </w:r>
    </w:p>
    <w:p w14:paraId="5C44F9B4" w14:textId="10954AEC" w:rsidR="00FD78F0" w:rsidRPr="009E5255" w:rsidRDefault="00FD78F0" w:rsidP="00214FB7">
      <w:pPr>
        <w:pStyle w:val="Caption"/>
      </w:pPr>
      <w:bookmarkStart w:id="95" w:name="_Ref90285130"/>
      <w:bookmarkStart w:id="96" w:name="_Toc125463711"/>
      <w:r w:rsidRPr="009E5255">
        <w:t xml:space="preserve">Figure </w:t>
      </w:r>
      <w:r w:rsidR="00E36C93">
        <w:fldChar w:fldCharType="begin"/>
      </w:r>
      <w:r w:rsidR="00E36C93">
        <w:instrText xml:space="preserve"> SEQ Figure \* ARABIC </w:instrText>
      </w:r>
      <w:r w:rsidR="00E36C93">
        <w:fldChar w:fldCharType="separate"/>
      </w:r>
      <w:r w:rsidR="000C766B">
        <w:rPr>
          <w:noProof/>
        </w:rPr>
        <w:t>3</w:t>
      </w:r>
      <w:r w:rsidR="00E36C93">
        <w:rPr>
          <w:noProof/>
        </w:rPr>
        <w:fldChar w:fldCharType="end"/>
      </w:r>
      <w:bookmarkEnd w:id="95"/>
      <w:r w:rsidR="0048472F" w:rsidRPr="009E5255">
        <w:t xml:space="preserve">. </w:t>
      </w:r>
      <w:r w:rsidRPr="009E5255">
        <w:t xml:space="preserve">Annual </w:t>
      </w:r>
      <w:r w:rsidR="0001194B" w:rsidRPr="009E5255">
        <w:t>%</w:t>
      </w:r>
      <w:r w:rsidR="00546E11" w:rsidRPr="009E5255">
        <w:t xml:space="preserve"> change</w:t>
      </w:r>
      <w:r w:rsidRPr="009E5255">
        <w:t>, services and benefit value</w:t>
      </w:r>
      <w:r w:rsidR="00200A6B" w:rsidRPr="009E5255">
        <w:t>,</w:t>
      </w:r>
      <w:r w:rsidRPr="009E5255">
        <w:t xml:space="preserve"> </w:t>
      </w:r>
      <w:r w:rsidR="00200A6B" w:rsidRPr="009E5255">
        <w:t xml:space="preserve">select </w:t>
      </w:r>
      <w:r w:rsidRPr="009E5255">
        <w:t>CPAP-listed molecule</w:t>
      </w:r>
      <w:r w:rsidR="00200A6B" w:rsidRPr="009E5255">
        <w:t>s</w:t>
      </w:r>
      <w:r w:rsidRPr="009E5255">
        <w:t xml:space="preserve"> (2008-2020)</w:t>
      </w:r>
      <w:bookmarkEnd w:id="96"/>
    </w:p>
    <w:p w14:paraId="15F183F6" w14:textId="632C890B" w:rsidR="00FD78F0" w:rsidRPr="009E5255" w:rsidRDefault="00FD78F0" w:rsidP="00FD78F0">
      <w:r w:rsidRPr="009E5255">
        <w:rPr>
          <w:noProof/>
        </w:rPr>
        <w:drawing>
          <wp:inline distT="0" distB="0" distL="0" distR="0" wp14:anchorId="077AEBDF" wp14:editId="30930D47">
            <wp:extent cx="3924000" cy="2419200"/>
            <wp:effectExtent l="0" t="0" r="635" b="0"/>
            <wp:docPr id="1" name="Picture 1" descr="a line chart showing all molecules ranging from 2008 to 2020. Total services are 7.9 million. Total benefit is $2.6 bill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ine chart showing all molecules ranging from 2008 to 2020. Total services are 7.9 million. Total benefit is $2.6 billion."/>
                    <pic:cNvPicPr/>
                  </pic:nvPicPr>
                  <pic:blipFill rotWithShape="1">
                    <a:blip r:embed="rId21" cstate="print">
                      <a:extLst>
                        <a:ext uri="{28A0092B-C50C-407E-A947-70E740481C1C}">
                          <a14:useLocalDpi xmlns:a14="http://schemas.microsoft.com/office/drawing/2010/main" val="0"/>
                        </a:ext>
                      </a:extLst>
                    </a:blip>
                    <a:srcRect b="9007"/>
                    <a:stretch/>
                  </pic:blipFill>
                  <pic:spPr bwMode="auto">
                    <a:xfrm>
                      <a:off x="0" y="0"/>
                      <a:ext cx="3924000" cy="2419200"/>
                    </a:xfrm>
                    <a:prstGeom prst="rect">
                      <a:avLst/>
                    </a:prstGeom>
                    <a:ln>
                      <a:noFill/>
                    </a:ln>
                    <a:extLst>
                      <a:ext uri="{53640926-AAD7-44D8-BBD7-CCE9431645EC}">
                        <a14:shadowObscured xmlns:a14="http://schemas.microsoft.com/office/drawing/2010/main"/>
                      </a:ext>
                    </a:extLst>
                  </pic:spPr>
                </pic:pic>
              </a:graphicData>
            </a:graphic>
          </wp:inline>
        </w:drawing>
      </w:r>
    </w:p>
    <w:p w14:paraId="075C43B5" w14:textId="0E4730DD" w:rsidR="00493AA7" w:rsidRPr="009E5255" w:rsidRDefault="00493AA7" w:rsidP="003A6F1A">
      <w:pPr>
        <w:pStyle w:val="TableNotes"/>
      </w:pPr>
      <w:r w:rsidRPr="009E5255">
        <w:t>Abbreviations:</w:t>
      </w:r>
      <w:r w:rsidRPr="009E5255">
        <w:tab/>
        <w:t>CPAP, Chemotherapy Product Access Program.</w:t>
      </w:r>
    </w:p>
    <w:p w14:paraId="5C2A4B33" w14:textId="39DA102E" w:rsidR="003905D9" w:rsidRPr="009E5255" w:rsidRDefault="003905D9" w:rsidP="003A6F1A">
      <w:pPr>
        <w:pStyle w:val="TableNotes"/>
      </w:pPr>
      <w:r w:rsidRPr="009E5255">
        <w:t>Note:</w:t>
      </w:r>
      <w:r w:rsidRPr="009E5255">
        <w:tab/>
        <w:t>Solid line=Services, Dotted line=Benefit</w:t>
      </w:r>
    </w:p>
    <w:p w14:paraId="6C414D80" w14:textId="799E1F96" w:rsidR="00493AA7" w:rsidRPr="009E5255" w:rsidRDefault="00493AA7" w:rsidP="003A6F1A">
      <w:pPr>
        <w:pStyle w:val="TableNotes"/>
      </w:pPr>
      <w:r w:rsidRPr="009E5255">
        <w:t xml:space="preserve">Source: </w:t>
      </w:r>
      <w:r w:rsidRPr="009E5255">
        <w:tab/>
        <w:t>Produced for this Review using aggregate PBS data.</w:t>
      </w:r>
    </w:p>
    <w:p w14:paraId="73F38C8C" w14:textId="21592951" w:rsidR="00FD78F0" w:rsidRPr="009E5255" w:rsidRDefault="00FD78F0" w:rsidP="00B556E4">
      <w:r w:rsidRPr="009E5255">
        <w:t>For the majority of molecules (88%), introduction of the EFC coincided with a year-on-year increase in PBS service volume in the year ending December 2012, with only docetaxel, fotemustine and raltitrexed experiencing a decline in the number of services relative to 2011 (</w:t>
      </w:r>
      <w:r w:rsidRPr="009E5255">
        <w:noBreakHyphen/>
        <w:t xml:space="preserve">12%, </w:t>
      </w:r>
      <w:r w:rsidRPr="009E5255">
        <w:noBreakHyphen/>
        <w:t xml:space="preserve">14% and </w:t>
      </w:r>
      <w:r w:rsidRPr="009E5255">
        <w:noBreakHyphen/>
        <w:t>16%, respectively)</w:t>
      </w:r>
      <w:r w:rsidR="0048472F" w:rsidRPr="009E5255">
        <w:t xml:space="preserve">.  </w:t>
      </w:r>
      <w:r w:rsidR="00546E11" w:rsidRPr="009E5255">
        <w:t>Across all drugs previously funded under CPAP arrangements, mean benefit</w:t>
      </w:r>
      <w:r w:rsidR="00B556E4" w:rsidRPr="009E5255">
        <w:t xml:space="preserve"> value</w:t>
      </w:r>
      <w:r w:rsidR="00546E11" w:rsidRPr="009E5255">
        <w:t>-per-service fell 34% in the year immediately following the introduction of the EFC</w:t>
      </w:r>
      <w:r w:rsidR="00C63D4A" w:rsidRPr="009E5255">
        <w:t xml:space="preserve"> (see  </w:t>
      </w:r>
      <w:r w:rsidR="00C63D4A" w:rsidRPr="009E5255">
        <w:fldChar w:fldCharType="begin"/>
      </w:r>
      <w:r w:rsidR="00C63D4A" w:rsidRPr="009E5255">
        <w:instrText xml:space="preserve"> REF _Ref90285487 \h </w:instrText>
      </w:r>
      <w:r w:rsidR="00C63D4A" w:rsidRPr="009E5255">
        <w:fldChar w:fldCharType="separate"/>
      </w:r>
      <w:r w:rsidR="000C766B" w:rsidRPr="009E5255">
        <w:t xml:space="preserve">Figure </w:t>
      </w:r>
      <w:r w:rsidR="000C766B">
        <w:rPr>
          <w:noProof/>
        </w:rPr>
        <w:t>4</w:t>
      </w:r>
      <w:r w:rsidR="00C63D4A" w:rsidRPr="009E5255">
        <w:fldChar w:fldCharType="end"/>
      </w:r>
      <w:r w:rsidR="00C63D4A" w:rsidRPr="009E5255">
        <w:t>)</w:t>
      </w:r>
      <w:r w:rsidR="0048472F" w:rsidRPr="009E5255">
        <w:t xml:space="preserve">.  </w:t>
      </w:r>
      <w:r w:rsidR="00546E11" w:rsidRPr="009E5255">
        <w:t xml:space="preserve">Over the full </w:t>
      </w:r>
      <w:r w:rsidR="008F4310" w:rsidRPr="009E5255">
        <w:t>period</w:t>
      </w:r>
      <w:r w:rsidR="00546E11" w:rsidRPr="009E5255">
        <w:t xml:space="preserve"> of this analysis, the mean overall cost-per-service to </w:t>
      </w:r>
      <w:r w:rsidR="008F4310" w:rsidRPr="009E5255">
        <w:t xml:space="preserve">Government </w:t>
      </w:r>
      <w:r w:rsidR="00546E11" w:rsidRPr="009E5255">
        <w:t>for EFC drugs previously funded under CPAP arrangements fell 62%, from $666 (2008) to $255 (2020)</w:t>
      </w:r>
      <w:r w:rsidR="00C63D4A" w:rsidRPr="009E5255">
        <w:t>.</w:t>
      </w:r>
    </w:p>
    <w:p w14:paraId="53ABC743" w14:textId="269DFF81" w:rsidR="00546E11" w:rsidRPr="009E5255" w:rsidRDefault="00546E11" w:rsidP="00214FB7">
      <w:pPr>
        <w:pStyle w:val="Caption"/>
      </w:pPr>
      <w:bookmarkStart w:id="97" w:name="_Ref90285487"/>
      <w:bookmarkStart w:id="98" w:name="_Toc125463712"/>
      <w:r w:rsidRPr="009E5255">
        <w:t xml:space="preserve">Figure </w:t>
      </w:r>
      <w:r w:rsidR="00E36C93">
        <w:fldChar w:fldCharType="begin"/>
      </w:r>
      <w:r w:rsidR="00E36C93">
        <w:instrText xml:space="preserve"> SEQ</w:instrText>
      </w:r>
      <w:r w:rsidR="00E36C93">
        <w:instrText xml:space="preserve"> Figure \* ARABIC </w:instrText>
      </w:r>
      <w:r w:rsidR="00E36C93">
        <w:fldChar w:fldCharType="separate"/>
      </w:r>
      <w:r w:rsidR="000C766B">
        <w:rPr>
          <w:noProof/>
        </w:rPr>
        <w:t>4</w:t>
      </w:r>
      <w:r w:rsidR="00E36C93">
        <w:rPr>
          <w:noProof/>
        </w:rPr>
        <w:fldChar w:fldCharType="end"/>
      </w:r>
      <w:bookmarkEnd w:id="97"/>
      <w:r w:rsidR="0048472F" w:rsidRPr="009E5255">
        <w:t xml:space="preserve">. </w:t>
      </w:r>
      <w:r w:rsidRPr="009E5255">
        <w:t xml:space="preserve">Annual </w:t>
      </w:r>
      <w:r w:rsidR="0001194B" w:rsidRPr="009E5255">
        <w:t>%</w:t>
      </w:r>
      <w:r w:rsidRPr="009E5255">
        <w:t xml:space="preserve"> change, mean benefit</w:t>
      </w:r>
      <w:r w:rsidR="00DB048F" w:rsidRPr="009E5255">
        <w:t xml:space="preserve"> </w:t>
      </w:r>
      <w:r w:rsidRPr="009E5255">
        <w:t>per</w:t>
      </w:r>
      <w:r w:rsidR="00DB048F" w:rsidRPr="009E5255">
        <w:t xml:space="preserve"> </w:t>
      </w:r>
      <w:r w:rsidRPr="009E5255">
        <w:t>service</w:t>
      </w:r>
      <w:r w:rsidR="00200A6B" w:rsidRPr="009E5255">
        <w:t>,</w:t>
      </w:r>
      <w:r w:rsidRPr="009E5255">
        <w:t xml:space="preserve"> select CPAP-listed molecule</w:t>
      </w:r>
      <w:r w:rsidR="00513014" w:rsidRPr="009E5255">
        <w:t>s</w:t>
      </w:r>
      <w:r w:rsidRPr="009E5255">
        <w:t xml:space="preserve"> (2008-2020)</w:t>
      </w:r>
      <w:bookmarkEnd w:id="98"/>
    </w:p>
    <w:p w14:paraId="3C79E019" w14:textId="51F0A701" w:rsidR="00546E11" w:rsidRPr="009E5255" w:rsidRDefault="00546E11" w:rsidP="00000835">
      <w:r w:rsidRPr="009E5255">
        <w:rPr>
          <w:noProof/>
        </w:rPr>
        <w:drawing>
          <wp:inline distT="0" distB="0" distL="0" distR="0" wp14:anchorId="369AA324" wp14:editId="3A1E7A0F">
            <wp:extent cx="3924000" cy="2433600"/>
            <wp:effectExtent l="0" t="0" r="635" b="5080"/>
            <wp:docPr id="16" name="Picture 16" descr="a line chart showing all molecules 2008 to 2020. The mean benefit per service is $346 in 2012 and $255 in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line chart showing all molecules 2008 to 2020. The mean benefit per service is $346 in 2012 and $255 in 2020. "/>
                    <pic:cNvPicPr/>
                  </pic:nvPicPr>
                  <pic:blipFill rotWithShape="1">
                    <a:blip r:embed="rId22" cstate="print">
                      <a:extLst>
                        <a:ext uri="{28A0092B-C50C-407E-A947-70E740481C1C}">
                          <a14:useLocalDpi xmlns:a14="http://schemas.microsoft.com/office/drawing/2010/main" val="0"/>
                        </a:ext>
                      </a:extLst>
                    </a:blip>
                    <a:srcRect b="8462"/>
                    <a:stretch/>
                  </pic:blipFill>
                  <pic:spPr bwMode="auto">
                    <a:xfrm>
                      <a:off x="0" y="0"/>
                      <a:ext cx="3924000" cy="2433600"/>
                    </a:xfrm>
                    <a:prstGeom prst="rect">
                      <a:avLst/>
                    </a:prstGeom>
                    <a:ln>
                      <a:noFill/>
                    </a:ln>
                    <a:extLst>
                      <a:ext uri="{53640926-AAD7-44D8-BBD7-CCE9431645EC}">
                        <a14:shadowObscured xmlns:a14="http://schemas.microsoft.com/office/drawing/2010/main"/>
                      </a:ext>
                    </a:extLst>
                  </pic:spPr>
                </pic:pic>
              </a:graphicData>
            </a:graphic>
          </wp:inline>
        </w:drawing>
      </w:r>
    </w:p>
    <w:p w14:paraId="2E6492DC" w14:textId="2F9A389D" w:rsidR="00251686" w:rsidRPr="009E5255" w:rsidRDefault="00251686" w:rsidP="003A6F1A">
      <w:pPr>
        <w:pStyle w:val="TableNotes"/>
      </w:pPr>
      <w:r w:rsidRPr="009E5255">
        <w:t>Abbreviations:</w:t>
      </w:r>
      <w:r w:rsidRPr="009E5255">
        <w:tab/>
        <w:t>CPAP, Chemotherapy Product Access Program; PBS, Pharmaceutical Benefits Scheme.</w:t>
      </w:r>
    </w:p>
    <w:p w14:paraId="6362D730" w14:textId="445E9F75" w:rsidR="00251686" w:rsidRPr="009E5255" w:rsidRDefault="00251686" w:rsidP="003A6F1A">
      <w:pPr>
        <w:pStyle w:val="TableNotes"/>
      </w:pPr>
      <w:r w:rsidRPr="009E5255">
        <w:t xml:space="preserve">Source: </w:t>
      </w:r>
      <w:r w:rsidRPr="009E5255">
        <w:tab/>
        <w:t>Produced for th</w:t>
      </w:r>
      <w:r w:rsidR="00EF62AF" w:rsidRPr="009E5255">
        <w:t>e</w:t>
      </w:r>
      <w:r w:rsidRPr="009E5255">
        <w:t xml:space="preserve"> Review using aggregate PBS data.</w:t>
      </w:r>
    </w:p>
    <w:p w14:paraId="1ACF16AB" w14:textId="15226054" w:rsidR="008F3102" w:rsidRPr="009E5255" w:rsidRDefault="008F3102" w:rsidP="008F3102">
      <w:r w:rsidRPr="009E5255">
        <w:t>Overall, transition to the EFC was associated with an increase in PBS service volumes and benefit values for drugs previously available under the CPAP</w:t>
      </w:r>
      <w:r w:rsidR="0048472F" w:rsidRPr="009E5255">
        <w:t xml:space="preserve">.  </w:t>
      </w:r>
      <w:r w:rsidRPr="009E5255">
        <w:t xml:space="preserve">While the analysis </w:t>
      </w:r>
      <w:r w:rsidR="00A52A24" w:rsidRPr="009E5255">
        <w:t xml:space="preserve">undertaken here </w:t>
      </w:r>
      <w:r w:rsidRPr="009E5255">
        <w:t xml:space="preserve">has not determined this relationship to be causal—both service volumes and benefit values are a function of multiple inter-related factors, including underlying clinical demand and relative prices—evidence suggests that reimbursement of infusible cancer medicines based on the efficient combination of vials has generally promoted access to these drugs at a reduced per-unit cost to </w:t>
      </w:r>
      <w:r w:rsidR="008F4310" w:rsidRPr="009E5255">
        <w:t xml:space="preserve">Government </w:t>
      </w:r>
      <w:r w:rsidRPr="009E5255">
        <w:t>relative to previous arrangements under the CPAP</w:t>
      </w:r>
      <w:r w:rsidR="0048472F" w:rsidRPr="009E5255">
        <w:t xml:space="preserve">.  </w:t>
      </w:r>
    </w:p>
    <w:p w14:paraId="3F234288" w14:textId="1BF7BC07" w:rsidR="006C48A7" w:rsidRPr="009E5255" w:rsidRDefault="006C48A7" w:rsidP="00881072">
      <w:pPr>
        <w:pStyle w:val="Heading2"/>
        <w:ind w:left="567"/>
      </w:pPr>
      <w:bookmarkStart w:id="99" w:name="_Toc144886219"/>
      <w:r w:rsidRPr="009E5255">
        <w:t>The EFC supply chain</w:t>
      </w:r>
      <w:bookmarkEnd w:id="99"/>
    </w:p>
    <w:p w14:paraId="212F0CF0" w14:textId="36CDFC23" w:rsidR="001A16E2" w:rsidRPr="009E5255" w:rsidRDefault="00914A44" w:rsidP="005A2B78">
      <w:pPr>
        <w:pStyle w:val="Heading3"/>
      </w:pPr>
      <w:bookmarkStart w:id="100" w:name="_Ref93055084"/>
      <w:bookmarkStart w:id="101" w:name="_Toc144886220"/>
      <w:r w:rsidRPr="009E5255">
        <w:t>Flow of activities</w:t>
      </w:r>
      <w:bookmarkEnd w:id="100"/>
      <w:bookmarkEnd w:id="101"/>
    </w:p>
    <w:p w14:paraId="005F4F24" w14:textId="021936D0" w:rsidR="007C6B5A" w:rsidRPr="009E5255" w:rsidRDefault="007C6B5A" w:rsidP="007C6B5A">
      <w:r w:rsidRPr="009E5255">
        <w:t xml:space="preserve">The provision of cancer medicines via the EFC is multi-faceted, comprising a number of core </w:t>
      </w:r>
      <w:r w:rsidR="00DA738E" w:rsidRPr="009E5255">
        <w:t>activities</w:t>
      </w:r>
      <w:r w:rsidRPr="009E5255">
        <w:t xml:space="preserve">, as depicted in </w:t>
      </w:r>
      <w:r w:rsidRPr="009E5255">
        <w:fldChar w:fldCharType="begin"/>
      </w:r>
      <w:r w:rsidRPr="009E5255">
        <w:instrText xml:space="preserve"> REF _Ref90366276 \h </w:instrText>
      </w:r>
      <w:r w:rsidRPr="009E5255">
        <w:fldChar w:fldCharType="separate"/>
      </w:r>
      <w:r w:rsidR="000C766B" w:rsidRPr="009E5255">
        <w:t xml:space="preserve">Figure </w:t>
      </w:r>
      <w:r w:rsidR="000C766B">
        <w:rPr>
          <w:noProof/>
        </w:rPr>
        <w:t>5</w:t>
      </w:r>
      <w:r w:rsidRPr="009E5255">
        <w:fldChar w:fldCharType="end"/>
      </w:r>
      <w:r w:rsidR="0048472F" w:rsidRPr="009E5255">
        <w:t xml:space="preserve">.  </w:t>
      </w:r>
      <w:r w:rsidR="0075321E" w:rsidRPr="009E5255">
        <w:t>For the purpose of this exposition, t</w:t>
      </w:r>
      <w:r w:rsidRPr="009E5255">
        <w:t xml:space="preserve">he supply of cancer medicines </w:t>
      </w:r>
      <w:r w:rsidR="0075321E" w:rsidRPr="009E5255">
        <w:t>begins with</w:t>
      </w:r>
      <w:r w:rsidRPr="009E5255">
        <w:t xml:space="preserve"> the </w:t>
      </w:r>
      <w:r w:rsidR="0075321E" w:rsidRPr="009E5255">
        <w:t xml:space="preserve">relevant </w:t>
      </w:r>
      <w:r w:rsidRPr="009E5255">
        <w:t>prescription (Prescribing)</w:t>
      </w:r>
      <w:r w:rsidR="0048472F" w:rsidRPr="009E5255">
        <w:t xml:space="preserve">.  </w:t>
      </w:r>
      <w:r w:rsidRPr="009E5255">
        <w:t xml:space="preserve">That prescription must </w:t>
      </w:r>
      <w:r w:rsidR="0075321E" w:rsidRPr="009E5255">
        <w:t>be</w:t>
      </w:r>
      <w:r w:rsidRPr="009E5255">
        <w:t xml:space="preserve"> clinically appropriate (as per TGA registration) and satisfy requirements for EFC reimbursement (as per PBS </w:t>
      </w:r>
      <w:r w:rsidR="0075321E" w:rsidRPr="009E5255">
        <w:t>indication</w:t>
      </w:r>
      <w:r w:rsidRPr="009E5255">
        <w:t>)</w:t>
      </w:r>
      <w:r w:rsidR="0048472F" w:rsidRPr="009E5255">
        <w:t xml:space="preserve">.  </w:t>
      </w:r>
      <w:r w:rsidRPr="009E5255">
        <w:t>Once prescri</w:t>
      </w:r>
      <w:r w:rsidR="0075321E" w:rsidRPr="009E5255">
        <w:t>bed,</w:t>
      </w:r>
      <w:r w:rsidRPr="009E5255">
        <w:t xml:space="preserve"> cancer medicines for parenteral administration must be </w:t>
      </w:r>
      <w:r w:rsidR="00E72798" w:rsidRPr="009E5255">
        <w:t>prepared for</w:t>
      </w:r>
      <w:r w:rsidRPr="009E5255">
        <w:t xml:space="preserve"> infus</w:t>
      </w:r>
      <w:r w:rsidR="00E72798" w:rsidRPr="009E5255">
        <w:t>ion</w:t>
      </w:r>
      <w:r w:rsidRPr="009E5255">
        <w:t>/injection into patients</w:t>
      </w:r>
      <w:r w:rsidR="0048472F" w:rsidRPr="009E5255">
        <w:t xml:space="preserve">.  </w:t>
      </w:r>
      <w:r w:rsidR="00E72798" w:rsidRPr="009E5255">
        <w:t>T</w:t>
      </w:r>
      <w:r w:rsidRPr="009E5255">
        <w:t xml:space="preserve">he relevant pharmaceutical preparation </w:t>
      </w:r>
      <w:r w:rsidR="00E72798" w:rsidRPr="009E5255">
        <w:t>is</w:t>
      </w:r>
      <w:r w:rsidRPr="009E5255">
        <w:t xml:space="preserve"> purchased from the manufacturer </w:t>
      </w:r>
      <w:r w:rsidR="00E72798" w:rsidRPr="009E5255">
        <w:t>to</w:t>
      </w:r>
      <w:r w:rsidRPr="009E5255">
        <w:t xml:space="preserve"> be compounded (combined) into the </w:t>
      </w:r>
      <w:r w:rsidR="00E72798" w:rsidRPr="009E5255">
        <w:t xml:space="preserve">required </w:t>
      </w:r>
      <w:r w:rsidRPr="009E5255">
        <w:t>dose and form for patient administration (Preparation)</w:t>
      </w:r>
      <w:r w:rsidR="0048472F" w:rsidRPr="009E5255">
        <w:t xml:space="preserve">.  </w:t>
      </w:r>
      <w:r w:rsidRPr="009E5255">
        <w:t xml:space="preserve">Once prepared, medicines undergo </w:t>
      </w:r>
      <w:r w:rsidR="00E72798" w:rsidRPr="009E5255">
        <w:t>stringent</w:t>
      </w:r>
      <w:r w:rsidRPr="009E5255">
        <w:t xml:space="preserve"> quality assurance </w:t>
      </w:r>
      <w:r w:rsidR="00E72798" w:rsidRPr="009E5255">
        <w:t xml:space="preserve">processes </w:t>
      </w:r>
      <w:r w:rsidRPr="009E5255">
        <w:t>to ensure product safe</w:t>
      </w:r>
      <w:r w:rsidR="00E72798" w:rsidRPr="009E5255">
        <w:t>ty and</w:t>
      </w:r>
      <w:r w:rsidRPr="009E5255">
        <w:t xml:space="preserve"> compli</w:t>
      </w:r>
      <w:r w:rsidR="00E72798" w:rsidRPr="009E5255">
        <w:t>ance</w:t>
      </w:r>
      <w:r w:rsidRPr="009E5255">
        <w:t xml:space="preserve"> with the origin</w:t>
      </w:r>
      <w:r w:rsidR="00E72798" w:rsidRPr="009E5255">
        <w:t>ating</w:t>
      </w:r>
      <w:r w:rsidRPr="009E5255">
        <w:t xml:space="preserve"> prescription (Pre-Administration)</w:t>
      </w:r>
      <w:r w:rsidR="0048472F" w:rsidRPr="009E5255">
        <w:t xml:space="preserve">.  </w:t>
      </w:r>
      <w:r w:rsidR="00E72798" w:rsidRPr="009E5255">
        <w:t>Immediately prior to a</w:t>
      </w:r>
      <w:r w:rsidRPr="009E5255">
        <w:t>dminist</w:t>
      </w:r>
      <w:r w:rsidR="00E72798" w:rsidRPr="009E5255">
        <w:t xml:space="preserve">ration, the </w:t>
      </w:r>
      <w:r w:rsidRPr="009E5255">
        <w:t>patient</w:t>
      </w:r>
      <w:r w:rsidR="00E72798" w:rsidRPr="009E5255">
        <w:t>’s</w:t>
      </w:r>
      <w:r w:rsidRPr="009E5255">
        <w:t xml:space="preserve"> eligibility </w:t>
      </w:r>
      <w:r w:rsidR="00E72798" w:rsidRPr="009E5255">
        <w:t>must</w:t>
      </w:r>
      <w:r w:rsidRPr="009E5255">
        <w:t xml:space="preserve"> </w:t>
      </w:r>
      <w:r w:rsidR="00E72798" w:rsidRPr="009E5255">
        <w:t>be confirmed</w:t>
      </w:r>
      <w:r w:rsidRPr="009E5255">
        <w:t xml:space="preserve"> (particularly with respect to safety)</w:t>
      </w:r>
      <w:r w:rsidR="0048472F" w:rsidRPr="009E5255">
        <w:t xml:space="preserve">.  </w:t>
      </w:r>
      <w:r w:rsidR="00E72798" w:rsidRPr="009E5255">
        <w:t xml:space="preserve">Upon administration, patients are </w:t>
      </w:r>
      <w:r w:rsidRPr="009E5255">
        <w:t>monitor</w:t>
      </w:r>
      <w:r w:rsidR="00E72798" w:rsidRPr="009E5255">
        <w:t>ed</w:t>
      </w:r>
      <w:r w:rsidRPr="009E5255">
        <w:t xml:space="preserve"> for adverse effects </w:t>
      </w:r>
      <w:r w:rsidR="00E72798" w:rsidRPr="009E5255">
        <w:t xml:space="preserve">and </w:t>
      </w:r>
      <w:r w:rsidRPr="009E5255">
        <w:t>clinical outcomes</w:t>
      </w:r>
      <w:r w:rsidR="00E72798" w:rsidRPr="009E5255">
        <w:t>, and</w:t>
      </w:r>
      <w:r w:rsidRPr="009E5255">
        <w:t xml:space="preserve"> </w:t>
      </w:r>
      <w:r w:rsidR="00E72798" w:rsidRPr="009E5255">
        <w:t>informed of</w:t>
      </w:r>
      <w:r w:rsidRPr="009E5255">
        <w:t xml:space="preserve"> </w:t>
      </w:r>
      <w:r w:rsidR="00E72798" w:rsidRPr="009E5255">
        <w:t>post-care expectations</w:t>
      </w:r>
      <w:r w:rsidRPr="009E5255">
        <w:t xml:space="preserve"> (Administration)</w:t>
      </w:r>
      <w:r w:rsidR="0048472F" w:rsidRPr="009E5255">
        <w:t xml:space="preserve">.  </w:t>
      </w:r>
      <w:r w:rsidRPr="009E5255">
        <w:t xml:space="preserve">Finally, financial reconciliations occur between multiple </w:t>
      </w:r>
      <w:r w:rsidR="00E72798" w:rsidRPr="009E5255">
        <w:t xml:space="preserve">system </w:t>
      </w:r>
      <w:r w:rsidRPr="009E5255">
        <w:t>stakeholders, including the payment of patient co-payments (</w:t>
      </w:r>
      <w:r w:rsidR="00E72798" w:rsidRPr="009E5255">
        <w:t>where</w:t>
      </w:r>
      <w:r w:rsidRPr="009E5255">
        <w:t xml:space="preserve"> appl</w:t>
      </w:r>
      <w:r w:rsidR="00E72798" w:rsidRPr="009E5255">
        <w:t>icable</w:t>
      </w:r>
      <w:r w:rsidRPr="009E5255">
        <w:t>), and the submission of claims to Service</w:t>
      </w:r>
      <w:r w:rsidR="00E72798" w:rsidRPr="009E5255">
        <w:t>s</w:t>
      </w:r>
      <w:r w:rsidRPr="009E5255">
        <w:t xml:space="preserve"> Australia for reimbursement of PBS benefits on EFC</w:t>
      </w:r>
      <w:r w:rsidR="000530B3" w:rsidRPr="009E5255">
        <w:t>-listed</w:t>
      </w:r>
      <w:r w:rsidRPr="009E5255">
        <w:t xml:space="preserve"> medicines</w:t>
      </w:r>
      <w:r w:rsidR="00581670" w:rsidRPr="009E5255">
        <w:t xml:space="preserve"> (Reimbursement)</w:t>
      </w:r>
      <w:r w:rsidRPr="009E5255">
        <w:t>.</w:t>
      </w:r>
    </w:p>
    <w:p w14:paraId="6CB8C44E" w14:textId="6CF06528" w:rsidR="007C6B5A" w:rsidRPr="009E5255" w:rsidRDefault="007C6B5A" w:rsidP="00214FB7">
      <w:pPr>
        <w:pStyle w:val="Caption"/>
      </w:pPr>
      <w:bookmarkStart w:id="102" w:name="_Ref90366276"/>
      <w:bookmarkStart w:id="103" w:name="_Toc125463713"/>
      <w:r w:rsidRPr="009E5255">
        <w:t xml:space="preserve">Figure </w:t>
      </w:r>
      <w:r w:rsidR="00E36C93">
        <w:fldChar w:fldCharType="begin"/>
      </w:r>
      <w:r w:rsidR="00E36C93">
        <w:instrText xml:space="preserve"> SEQ Figure \* ARABIC </w:instrText>
      </w:r>
      <w:r w:rsidR="00E36C93">
        <w:fldChar w:fldCharType="separate"/>
      </w:r>
      <w:r w:rsidR="000C766B">
        <w:rPr>
          <w:noProof/>
        </w:rPr>
        <w:t>5</w:t>
      </w:r>
      <w:r w:rsidR="00E36C93">
        <w:rPr>
          <w:noProof/>
        </w:rPr>
        <w:fldChar w:fldCharType="end"/>
      </w:r>
      <w:bookmarkEnd w:id="102"/>
      <w:r w:rsidR="0048472F" w:rsidRPr="009E5255">
        <w:t xml:space="preserve">. </w:t>
      </w:r>
      <w:r w:rsidRPr="009E5255">
        <w:t>Flow of activities</w:t>
      </w:r>
      <w:bookmarkEnd w:id="103"/>
    </w:p>
    <w:p w14:paraId="1807365F" w14:textId="4755A9F1" w:rsidR="007C6B5A" w:rsidRPr="009E5255" w:rsidRDefault="00D853AA" w:rsidP="007C6B5A">
      <w:r w:rsidRPr="009E5255">
        <w:rPr>
          <w:noProof/>
        </w:rPr>
        <w:drawing>
          <wp:inline distT="0" distB="0" distL="0" distR="0" wp14:anchorId="1D55DAB0" wp14:editId="23FEA1A2">
            <wp:extent cx="6138695" cy="2945567"/>
            <wp:effectExtent l="0" t="0" r="0" b="1270"/>
            <wp:docPr id="10" name="Graphic 10" descr="a flow chart showing the flow of activities, beginning at patients to prescribing to preparation to pre-administration to administration to reimburs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descr="a flow chart showing the flow of activities, beginning at patients to prescribing to preparation to pre-administration to administration to reimbursement. "/>
                    <pic:cNvPicPr/>
                  </pic:nvPicPr>
                  <pic:blipFill>
                    <a:blip r:embed="rId23">
                      <a:extLst>
                        <a:ext uri="{96DAC541-7B7A-43D3-8B79-37D633B846F1}">
                          <asvg:svgBlip xmlns:asvg="http://schemas.microsoft.com/office/drawing/2016/SVG/main" r:embed="rId24"/>
                        </a:ext>
                      </a:extLst>
                    </a:blip>
                    <a:stretch>
                      <a:fillRect/>
                    </a:stretch>
                  </pic:blipFill>
                  <pic:spPr>
                    <a:xfrm>
                      <a:off x="0" y="0"/>
                      <a:ext cx="6140936" cy="2946642"/>
                    </a:xfrm>
                    <a:prstGeom prst="rect">
                      <a:avLst/>
                    </a:prstGeom>
                  </pic:spPr>
                </pic:pic>
              </a:graphicData>
            </a:graphic>
          </wp:inline>
        </w:drawing>
      </w:r>
    </w:p>
    <w:p w14:paraId="3FBFFB28" w14:textId="3CB19D97" w:rsidR="00251686" w:rsidRPr="009E5255" w:rsidRDefault="00251686" w:rsidP="003A6F1A">
      <w:pPr>
        <w:pStyle w:val="TableNotes"/>
      </w:pPr>
      <w:r w:rsidRPr="009E5255">
        <w:t>Abbreviations:</w:t>
      </w:r>
      <w:r w:rsidRPr="009E5255">
        <w:tab/>
        <w:t>AE, adverse event; PBS, Pharmaceutical Benefits Scheme; QA, quality assurance.</w:t>
      </w:r>
    </w:p>
    <w:p w14:paraId="591E8CED" w14:textId="7F1B4049" w:rsidR="00E27223" w:rsidRPr="009E5255" w:rsidRDefault="00E27223" w:rsidP="007C6B5A">
      <w:r w:rsidRPr="009E5255">
        <w:t xml:space="preserve">The specific activities underpinning the supply of cancer medicines are elaborated </w:t>
      </w:r>
      <w:r w:rsidR="0084369A" w:rsidRPr="009E5255">
        <w:t xml:space="preserve">in </w:t>
      </w:r>
      <w:r w:rsidR="0084369A" w:rsidRPr="009E5255">
        <w:fldChar w:fldCharType="begin"/>
      </w:r>
      <w:r w:rsidR="0084369A" w:rsidRPr="009E5255">
        <w:instrText xml:space="preserve"> REF _Ref90371308 \h </w:instrText>
      </w:r>
      <w:r w:rsidR="0084369A" w:rsidRPr="009E5255">
        <w:fldChar w:fldCharType="separate"/>
      </w:r>
      <w:r w:rsidR="000C766B" w:rsidRPr="009E5255">
        <w:t xml:space="preserve">Table </w:t>
      </w:r>
      <w:r w:rsidR="000C766B">
        <w:rPr>
          <w:noProof/>
        </w:rPr>
        <w:t>3</w:t>
      </w:r>
      <w:r w:rsidR="0084369A" w:rsidRPr="009E5255">
        <w:fldChar w:fldCharType="end"/>
      </w:r>
      <w:r w:rsidR="0084369A" w:rsidRPr="009E5255">
        <w:t xml:space="preserve">, including </w:t>
      </w:r>
      <w:r w:rsidRPr="009E5255">
        <w:t xml:space="preserve">a brief description of </w:t>
      </w:r>
      <w:r w:rsidR="0084369A" w:rsidRPr="009E5255">
        <w:t>each</w:t>
      </w:r>
      <w:r w:rsidRPr="009E5255">
        <w:t xml:space="preserve"> activity, </w:t>
      </w:r>
      <w:r w:rsidR="0084369A" w:rsidRPr="009E5255">
        <w:t>relevant actors</w:t>
      </w:r>
      <w:r w:rsidRPr="009E5255">
        <w:t xml:space="preserve"> (</w:t>
      </w:r>
      <w:r w:rsidR="0084369A" w:rsidRPr="009E5255">
        <w:t xml:space="preserve">by </w:t>
      </w:r>
      <w:r w:rsidRPr="009E5255">
        <w:t xml:space="preserve">occupational role, patient or institutional type), funding </w:t>
      </w:r>
      <w:r w:rsidR="0084369A" w:rsidRPr="009E5255">
        <w:t xml:space="preserve">source(s), </w:t>
      </w:r>
      <w:r w:rsidRPr="009E5255">
        <w:t xml:space="preserve">and whether support for </w:t>
      </w:r>
      <w:r w:rsidR="0084369A" w:rsidRPr="009E5255">
        <w:t>the</w:t>
      </w:r>
      <w:r w:rsidRPr="009E5255">
        <w:t xml:space="preserve"> activity falls with the remit of the EFC legislation</w:t>
      </w:r>
      <w:r w:rsidR="0048472F" w:rsidRPr="009E5255">
        <w:t xml:space="preserve">.  </w:t>
      </w:r>
      <w:r w:rsidR="0084369A" w:rsidRPr="009E5255">
        <w:t>A</w:t>
      </w:r>
      <w:r w:rsidRPr="009E5255">
        <w:t>ctivities</w:t>
      </w:r>
      <w:r w:rsidR="0084369A" w:rsidRPr="009E5255">
        <w:t xml:space="preserve"> considered within-scope of the EFC Review</w:t>
      </w:r>
      <w:r w:rsidRPr="009E5255">
        <w:t xml:space="preserve"> relat</w:t>
      </w:r>
      <w:r w:rsidR="0084369A" w:rsidRPr="009E5255">
        <w:t>e</w:t>
      </w:r>
      <w:r w:rsidRPr="009E5255">
        <w:t xml:space="preserve"> to the purchase, compounding and supply of cancer medicine</w:t>
      </w:r>
      <w:r w:rsidR="0084369A" w:rsidRPr="009E5255">
        <w:t>s</w:t>
      </w:r>
      <w:r w:rsidRPr="009E5255">
        <w:t xml:space="preserve"> up to the point </w:t>
      </w:r>
      <w:r w:rsidR="0084369A" w:rsidRPr="009E5255">
        <w:t xml:space="preserve">of </w:t>
      </w:r>
      <w:r w:rsidRPr="009E5255">
        <w:t xml:space="preserve">administration </w:t>
      </w:r>
      <w:r w:rsidR="0084369A" w:rsidRPr="009E5255">
        <w:t>to</w:t>
      </w:r>
      <w:r w:rsidRPr="009E5255">
        <w:t xml:space="preserve"> patient</w:t>
      </w:r>
      <w:r w:rsidR="0084369A" w:rsidRPr="009E5255">
        <w:t>s</w:t>
      </w:r>
      <w:r w:rsidR="0048472F" w:rsidRPr="009E5255">
        <w:t xml:space="preserve">.  </w:t>
      </w:r>
      <w:r w:rsidR="0084369A" w:rsidRPr="009E5255">
        <w:t>Other activities may indeed be</w:t>
      </w:r>
      <w:r w:rsidRPr="009E5255">
        <w:t xml:space="preserve"> relevant to the supply of cancer </w:t>
      </w:r>
      <w:r w:rsidR="00A52A24" w:rsidRPr="009E5255">
        <w:t>medicines but</w:t>
      </w:r>
      <w:r w:rsidRPr="009E5255">
        <w:t xml:space="preserve"> </w:t>
      </w:r>
      <w:r w:rsidR="0084369A" w:rsidRPr="009E5255">
        <w:t>were considered beyond the remit of the</w:t>
      </w:r>
      <w:r w:rsidRPr="009E5255">
        <w:t xml:space="preserve"> EFC legislati</w:t>
      </w:r>
      <w:r w:rsidR="0084369A" w:rsidRPr="009E5255">
        <w:t>ve instrument</w:t>
      </w:r>
      <w:r w:rsidRPr="009E5255">
        <w:t>.</w:t>
      </w:r>
    </w:p>
    <w:p w14:paraId="7AED8798" w14:textId="765A72B6" w:rsidR="00047008" w:rsidRPr="009E5255" w:rsidRDefault="00047008" w:rsidP="00214FB7">
      <w:pPr>
        <w:pStyle w:val="Caption"/>
      </w:pPr>
      <w:bookmarkStart w:id="104" w:name="_Ref90371308"/>
      <w:bookmarkStart w:id="105" w:name="_Ref90371269"/>
      <w:bookmarkStart w:id="106" w:name="_Toc125972798"/>
      <w:r w:rsidRPr="009E5255">
        <w:t xml:space="preserve">Table </w:t>
      </w:r>
      <w:r w:rsidR="00E36C93">
        <w:fldChar w:fldCharType="begin"/>
      </w:r>
      <w:r w:rsidR="00E36C93">
        <w:instrText xml:space="preserve"> SEQ Table \* ARABIC </w:instrText>
      </w:r>
      <w:r w:rsidR="00E36C93">
        <w:fldChar w:fldCharType="separate"/>
      </w:r>
      <w:r w:rsidR="000C766B">
        <w:rPr>
          <w:noProof/>
        </w:rPr>
        <w:t>3</w:t>
      </w:r>
      <w:r w:rsidR="00E36C93">
        <w:rPr>
          <w:noProof/>
        </w:rPr>
        <w:fldChar w:fldCharType="end"/>
      </w:r>
      <w:bookmarkEnd w:id="104"/>
      <w:r w:rsidR="0048472F" w:rsidRPr="009E5255">
        <w:t xml:space="preserve">.  </w:t>
      </w:r>
      <w:r w:rsidRPr="009E5255">
        <w:t>Activities in the provision of cancer medicines</w:t>
      </w:r>
      <w:bookmarkEnd w:id="105"/>
      <w:bookmarkEnd w:id="10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Activities in the provision of cancer medicines"/>
      </w:tblPr>
      <w:tblGrid>
        <w:gridCol w:w="4531"/>
        <w:gridCol w:w="1706"/>
        <w:gridCol w:w="1701"/>
        <w:gridCol w:w="1072"/>
      </w:tblGrid>
      <w:tr w:rsidR="00047008" w:rsidRPr="009E5255" w14:paraId="07A0495A" w14:textId="77777777" w:rsidTr="006C181B">
        <w:trPr>
          <w:tblHeader/>
        </w:trPr>
        <w:tc>
          <w:tcPr>
            <w:tcW w:w="4531" w:type="dxa"/>
            <w:tcBorders>
              <w:bottom w:val="single" w:sz="4" w:space="0" w:color="auto"/>
            </w:tcBorders>
            <w:tcMar>
              <w:left w:w="0" w:type="dxa"/>
              <w:right w:w="0" w:type="dxa"/>
            </w:tcMar>
            <w:vAlign w:val="bottom"/>
          </w:tcPr>
          <w:p w14:paraId="246E7237" w14:textId="77777777" w:rsidR="00E27223" w:rsidRPr="009E5255" w:rsidRDefault="00E27223" w:rsidP="00D31DBA">
            <w:pPr>
              <w:spacing w:before="0" w:after="0" w:line="240" w:lineRule="auto"/>
              <w:jc w:val="center"/>
              <w:rPr>
                <w:bCs w:val="0"/>
                <w:i/>
                <w:iCs/>
                <w:sz w:val="20"/>
                <w:szCs w:val="20"/>
              </w:rPr>
            </w:pPr>
            <w:r w:rsidRPr="009E5255">
              <w:rPr>
                <w:bCs w:val="0"/>
                <w:i/>
                <w:iCs/>
                <w:sz w:val="20"/>
                <w:szCs w:val="20"/>
              </w:rPr>
              <w:t>Activity</w:t>
            </w:r>
          </w:p>
        </w:tc>
        <w:tc>
          <w:tcPr>
            <w:tcW w:w="1706" w:type="dxa"/>
            <w:tcBorders>
              <w:bottom w:val="single" w:sz="4" w:space="0" w:color="auto"/>
            </w:tcBorders>
            <w:tcMar>
              <w:left w:w="0" w:type="dxa"/>
              <w:right w:w="0" w:type="dxa"/>
            </w:tcMar>
            <w:vAlign w:val="bottom"/>
          </w:tcPr>
          <w:p w14:paraId="3C207DA0" w14:textId="77777777" w:rsidR="00E27223" w:rsidRPr="009E5255" w:rsidRDefault="00E27223" w:rsidP="00D31DBA">
            <w:pPr>
              <w:spacing w:before="0" w:after="0" w:line="240" w:lineRule="auto"/>
              <w:jc w:val="center"/>
              <w:rPr>
                <w:bCs w:val="0"/>
                <w:i/>
                <w:iCs/>
                <w:sz w:val="20"/>
                <w:szCs w:val="20"/>
              </w:rPr>
            </w:pPr>
            <w:r w:rsidRPr="009E5255">
              <w:rPr>
                <w:bCs w:val="0"/>
                <w:i/>
                <w:iCs/>
                <w:sz w:val="20"/>
                <w:szCs w:val="20"/>
              </w:rPr>
              <w:t>Actors</w:t>
            </w:r>
          </w:p>
        </w:tc>
        <w:tc>
          <w:tcPr>
            <w:tcW w:w="1701" w:type="dxa"/>
            <w:tcBorders>
              <w:bottom w:val="single" w:sz="4" w:space="0" w:color="auto"/>
            </w:tcBorders>
            <w:tcMar>
              <w:left w:w="0" w:type="dxa"/>
              <w:right w:w="0" w:type="dxa"/>
            </w:tcMar>
            <w:vAlign w:val="bottom"/>
          </w:tcPr>
          <w:p w14:paraId="45802E34" w14:textId="77777777" w:rsidR="00E27223" w:rsidRPr="009E5255" w:rsidRDefault="00E27223" w:rsidP="00D31DBA">
            <w:pPr>
              <w:spacing w:before="0" w:after="0" w:line="240" w:lineRule="auto"/>
              <w:jc w:val="center"/>
              <w:rPr>
                <w:bCs w:val="0"/>
                <w:i/>
                <w:iCs/>
                <w:sz w:val="20"/>
                <w:szCs w:val="20"/>
              </w:rPr>
            </w:pPr>
            <w:r w:rsidRPr="009E5255">
              <w:rPr>
                <w:bCs w:val="0"/>
                <w:i/>
                <w:iCs/>
                <w:sz w:val="20"/>
                <w:szCs w:val="20"/>
              </w:rPr>
              <w:t>Funding Pool</w:t>
            </w:r>
          </w:p>
        </w:tc>
        <w:tc>
          <w:tcPr>
            <w:tcW w:w="1072" w:type="dxa"/>
            <w:tcBorders>
              <w:bottom w:val="single" w:sz="4" w:space="0" w:color="auto"/>
            </w:tcBorders>
            <w:tcMar>
              <w:left w:w="0" w:type="dxa"/>
              <w:right w:w="0" w:type="dxa"/>
            </w:tcMar>
            <w:vAlign w:val="bottom"/>
          </w:tcPr>
          <w:p w14:paraId="61795AE1" w14:textId="00CC8566" w:rsidR="00E27223" w:rsidRPr="009E5255" w:rsidRDefault="00047008" w:rsidP="00D31DBA">
            <w:pPr>
              <w:spacing w:before="0" w:after="0" w:line="240" w:lineRule="auto"/>
              <w:jc w:val="center"/>
              <w:rPr>
                <w:bCs w:val="0"/>
                <w:i/>
                <w:iCs/>
                <w:sz w:val="20"/>
                <w:szCs w:val="20"/>
              </w:rPr>
            </w:pPr>
            <w:r w:rsidRPr="009E5255">
              <w:rPr>
                <w:bCs w:val="0"/>
                <w:i/>
                <w:iCs/>
                <w:sz w:val="20"/>
                <w:szCs w:val="20"/>
              </w:rPr>
              <w:t>Within scope of EFC</w:t>
            </w:r>
          </w:p>
        </w:tc>
      </w:tr>
      <w:tr w:rsidR="006C181B" w:rsidRPr="009E5255" w14:paraId="62309387" w14:textId="77777777" w:rsidTr="006C181B">
        <w:tc>
          <w:tcPr>
            <w:tcW w:w="9010" w:type="dxa"/>
            <w:gridSpan w:val="4"/>
            <w:tcBorders>
              <w:top w:val="single" w:sz="4" w:space="0" w:color="auto"/>
            </w:tcBorders>
            <w:tcMar>
              <w:left w:w="0" w:type="dxa"/>
              <w:right w:w="0" w:type="dxa"/>
            </w:tcMar>
            <w:vAlign w:val="bottom"/>
          </w:tcPr>
          <w:p w14:paraId="39F0B3DA" w14:textId="77777777" w:rsidR="006C181B" w:rsidRPr="009E5255" w:rsidRDefault="006C181B" w:rsidP="00D31DBA">
            <w:pPr>
              <w:spacing w:before="0" w:after="0" w:line="240" w:lineRule="auto"/>
              <w:jc w:val="center"/>
              <w:rPr>
                <w:i/>
                <w:iCs/>
                <w:sz w:val="20"/>
                <w:szCs w:val="20"/>
              </w:rPr>
            </w:pPr>
          </w:p>
        </w:tc>
      </w:tr>
      <w:tr w:rsidR="00047008" w:rsidRPr="009E5255" w14:paraId="67B554D0" w14:textId="77777777" w:rsidTr="006C181B">
        <w:tc>
          <w:tcPr>
            <w:tcW w:w="9010" w:type="dxa"/>
            <w:gridSpan w:val="4"/>
            <w:tcMar>
              <w:left w:w="0" w:type="dxa"/>
              <w:right w:w="0" w:type="dxa"/>
            </w:tcMar>
            <w:vAlign w:val="bottom"/>
          </w:tcPr>
          <w:p w14:paraId="703CCDF0" w14:textId="03777A26" w:rsidR="00047008" w:rsidRPr="009E5255" w:rsidRDefault="00047008" w:rsidP="00D31DBA">
            <w:pPr>
              <w:spacing w:before="0" w:after="0" w:line="240" w:lineRule="auto"/>
              <w:jc w:val="center"/>
              <w:rPr>
                <w:i/>
                <w:iCs/>
                <w:sz w:val="20"/>
                <w:szCs w:val="20"/>
              </w:rPr>
            </w:pPr>
            <w:r w:rsidRPr="009E5255">
              <w:rPr>
                <w:i/>
                <w:iCs/>
                <w:sz w:val="20"/>
                <w:szCs w:val="20"/>
              </w:rPr>
              <w:t>Prescribing</w:t>
            </w:r>
          </w:p>
        </w:tc>
      </w:tr>
      <w:tr w:rsidR="00CE4405" w:rsidRPr="009E5255" w14:paraId="6732DAB6" w14:textId="77777777" w:rsidTr="00CE4405">
        <w:tc>
          <w:tcPr>
            <w:tcW w:w="9010" w:type="dxa"/>
            <w:gridSpan w:val="4"/>
            <w:tcMar>
              <w:left w:w="0" w:type="dxa"/>
              <w:right w:w="0" w:type="dxa"/>
            </w:tcMar>
          </w:tcPr>
          <w:p w14:paraId="5A54183E" w14:textId="1399ACB0" w:rsidR="00CE4405" w:rsidRPr="009E5255" w:rsidRDefault="00CE4405" w:rsidP="00D31DBA">
            <w:pPr>
              <w:spacing w:before="0" w:after="0" w:line="240" w:lineRule="auto"/>
              <w:rPr>
                <w:sz w:val="20"/>
                <w:szCs w:val="20"/>
              </w:rPr>
            </w:pPr>
            <w:r w:rsidRPr="009E5255">
              <w:rPr>
                <w:i/>
                <w:iCs/>
                <w:sz w:val="20"/>
                <w:szCs w:val="20"/>
              </w:rPr>
              <w:t>Assess patient eligibility</w:t>
            </w:r>
          </w:p>
        </w:tc>
      </w:tr>
      <w:tr w:rsidR="00047008" w:rsidRPr="009E5255" w14:paraId="0DCAB3E5" w14:textId="77777777" w:rsidTr="00047008">
        <w:tc>
          <w:tcPr>
            <w:tcW w:w="4531" w:type="dxa"/>
            <w:tcMar>
              <w:left w:w="0" w:type="dxa"/>
              <w:right w:w="0" w:type="dxa"/>
            </w:tcMar>
          </w:tcPr>
          <w:p w14:paraId="3283ADAB" w14:textId="7343534D" w:rsidR="00E27223" w:rsidRPr="009E5255" w:rsidRDefault="009B6531" w:rsidP="00D31DBA">
            <w:pPr>
              <w:spacing w:before="0" w:after="0" w:line="240" w:lineRule="auto"/>
              <w:ind w:left="142"/>
              <w:rPr>
                <w:sz w:val="20"/>
                <w:szCs w:val="20"/>
              </w:rPr>
            </w:pPr>
            <w:r w:rsidRPr="009E5255">
              <w:rPr>
                <w:sz w:val="20"/>
                <w:szCs w:val="20"/>
              </w:rPr>
              <w:t>P</w:t>
            </w:r>
            <w:r w:rsidR="00E27223" w:rsidRPr="009E5255">
              <w:rPr>
                <w:sz w:val="20"/>
                <w:szCs w:val="20"/>
              </w:rPr>
              <w:t>atient</w:t>
            </w:r>
            <w:r w:rsidRPr="009E5255">
              <w:rPr>
                <w:sz w:val="20"/>
                <w:szCs w:val="20"/>
              </w:rPr>
              <w:t>’s</w:t>
            </w:r>
            <w:r w:rsidR="00E27223" w:rsidRPr="009E5255">
              <w:rPr>
                <w:sz w:val="20"/>
                <w:szCs w:val="20"/>
              </w:rPr>
              <w:t xml:space="preserve"> clinical, medication and family history </w:t>
            </w:r>
            <w:r w:rsidRPr="009E5255">
              <w:rPr>
                <w:sz w:val="20"/>
                <w:szCs w:val="20"/>
              </w:rPr>
              <w:t xml:space="preserve">assessed </w:t>
            </w:r>
            <w:r w:rsidR="00E27223" w:rsidRPr="009E5255">
              <w:rPr>
                <w:sz w:val="20"/>
                <w:szCs w:val="20"/>
              </w:rPr>
              <w:t>to design a pharmacotherapeutic plan</w:t>
            </w:r>
          </w:p>
        </w:tc>
        <w:tc>
          <w:tcPr>
            <w:tcW w:w="1706" w:type="dxa"/>
            <w:tcMar>
              <w:left w:w="0" w:type="dxa"/>
              <w:right w:w="0" w:type="dxa"/>
            </w:tcMar>
          </w:tcPr>
          <w:p w14:paraId="00AA4780" w14:textId="105471B2" w:rsidR="00E27223" w:rsidRPr="009E5255" w:rsidRDefault="00E27223" w:rsidP="00D31DBA">
            <w:pPr>
              <w:spacing w:before="0" w:after="0" w:line="240" w:lineRule="auto"/>
              <w:jc w:val="center"/>
              <w:rPr>
                <w:sz w:val="20"/>
                <w:szCs w:val="20"/>
              </w:rPr>
            </w:pPr>
            <w:r w:rsidRPr="009E5255">
              <w:rPr>
                <w:sz w:val="20"/>
                <w:szCs w:val="20"/>
              </w:rPr>
              <w:t>Medical oncolog</w:t>
            </w:r>
            <w:r w:rsidR="00FF38DA" w:rsidRPr="009E5255">
              <w:rPr>
                <w:sz w:val="20"/>
                <w:szCs w:val="20"/>
              </w:rPr>
              <w:t>y</w:t>
            </w:r>
          </w:p>
          <w:p w14:paraId="1F85ACD4" w14:textId="2225D575" w:rsidR="00E27223" w:rsidRPr="009E5255" w:rsidRDefault="00E27223" w:rsidP="00D31DBA">
            <w:pPr>
              <w:spacing w:before="0" w:after="0" w:line="240" w:lineRule="auto"/>
              <w:jc w:val="center"/>
              <w:rPr>
                <w:sz w:val="20"/>
                <w:szCs w:val="20"/>
              </w:rPr>
            </w:pPr>
            <w:r w:rsidRPr="009E5255">
              <w:rPr>
                <w:sz w:val="20"/>
                <w:szCs w:val="20"/>
              </w:rPr>
              <w:t>Pharmac</w:t>
            </w:r>
            <w:r w:rsidR="00FF38DA" w:rsidRPr="009E5255">
              <w:rPr>
                <w:sz w:val="20"/>
                <w:szCs w:val="20"/>
              </w:rPr>
              <w:t>y</w:t>
            </w:r>
          </w:p>
          <w:p w14:paraId="664404C0" w14:textId="4D485C08" w:rsidR="00E27223" w:rsidRPr="009E5255" w:rsidRDefault="00E27223" w:rsidP="00D31DBA">
            <w:pPr>
              <w:spacing w:before="0" w:after="0" w:line="240" w:lineRule="auto"/>
              <w:jc w:val="center"/>
              <w:rPr>
                <w:sz w:val="20"/>
                <w:szCs w:val="20"/>
              </w:rPr>
            </w:pPr>
            <w:r w:rsidRPr="009E5255">
              <w:rPr>
                <w:sz w:val="20"/>
                <w:szCs w:val="20"/>
              </w:rPr>
              <w:t>Nursing</w:t>
            </w:r>
          </w:p>
          <w:p w14:paraId="5A7726E2" w14:textId="77777777" w:rsidR="00E27223" w:rsidRPr="009E5255" w:rsidRDefault="00E27223" w:rsidP="00D31DBA">
            <w:pPr>
              <w:spacing w:before="0" w:after="0" w:line="240" w:lineRule="auto"/>
              <w:jc w:val="center"/>
              <w:rPr>
                <w:sz w:val="20"/>
                <w:szCs w:val="20"/>
              </w:rPr>
            </w:pPr>
            <w:r w:rsidRPr="009E5255">
              <w:rPr>
                <w:sz w:val="20"/>
                <w:szCs w:val="20"/>
              </w:rPr>
              <w:t>Patient</w:t>
            </w:r>
          </w:p>
        </w:tc>
        <w:tc>
          <w:tcPr>
            <w:tcW w:w="1701" w:type="dxa"/>
            <w:tcMar>
              <w:left w:w="0" w:type="dxa"/>
              <w:right w:w="0" w:type="dxa"/>
            </w:tcMar>
          </w:tcPr>
          <w:p w14:paraId="281B8844" w14:textId="77777777" w:rsidR="00E27223" w:rsidRPr="009E5255" w:rsidRDefault="00E27223" w:rsidP="00D31DBA">
            <w:pPr>
              <w:spacing w:before="0" w:after="0" w:line="240" w:lineRule="auto"/>
              <w:jc w:val="center"/>
              <w:rPr>
                <w:sz w:val="20"/>
                <w:szCs w:val="20"/>
              </w:rPr>
            </w:pPr>
            <w:r w:rsidRPr="009E5255">
              <w:rPr>
                <w:sz w:val="20"/>
                <w:szCs w:val="20"/>
              </w:rPr>
              <w:t>MBS</w:t>
            </w:r>
          </w:p>
          <w:p w14:paraId="270571E0" w14:textId="77777777" w:rsidR="00047008" w:rsidRPr="009E5255" w:rsidRDefault="00E27223" w:rsidP="00D31DBA">
            <w:pPr>
              <w:spacing w:before="0" w:after="0" w:line="240" w:lineRule="auto"/>
              <w:jc w:val="center"/>
              <w:rPr>
                <w:sz w:val="20"/>
                <w:szCs w:val="20"/>
              </w:rPr>
            </w:pPr>
            <w:r w:rsidRPr="009E5255">
              <w:rPr>
                <w:sz w:val="20"/>
                <w:szCs w:val="20"/>
              </w:rPr>
              <w:t>Hospital</w:t>
            </w:r>
          </w:p>
          <w:p w14:paraId="23A976B6" w14:textId="0774CDBD" w:rsidR="00E27223" w:rsidRPr="009E5255" w:rsidRDefault="00E27223" w:rsidP="00D31DBA">
            <w:pPr>
              <w:spacing w:before="0" w:after="0" w:line="240" w:lineRule="auto"/>
              <w:jc w:val="center"/>
              <w:rPr>
                <w:sz w:val="20"/>
                <w:szCs w:val="20"/>
              </w:rPr>
            </w:pPr>
            <w:r w:rsidRPr="009E5255">
              <w:rPr>
                <w:sz w:val="20"/>
                <w:szCs w:val="20"/>
              </w:rPr>
              <w:t>Pharmacy</w:t>
            </w:r>
          </w:p>
        </w:tc>
        <w:tc>
          <w:tcPr>
            <w:tcW w:w="1072" w:type="dxa"/>
            <w:tcMar>
              <w:left w:w="0" w:type="dxa"/>
              <w:right w:w="0" w:type="dxa"/>
            </w:tcMar>
          </w:tcPr>
          <w:p w14:paraId="373BD798"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047008" w:rsidRPr="009E5255" w14:paraId="07B9EB39" w14:textId="77777777" w:rsidTr="00047008">
        <w:tc>
          <w:tcPr>
            <w:tcW w:w="4531" w:type="dxa"/>
            <w:tcMar>
              <w:left w:w="0" w:type="dxa"/>
              <w:right w:w="0" w:type="dxa"/>
            </w:tcMar>
          </w:tcPr>
          <w:p w14:paraId="7D0F3191" w14:textId="78636C6D" w:rsidR="00E27223" w:rsidRPr="009E5255" w:rsidRDefault="00E27223" w:rsidP="00D31DBA">
            <w:pPr>
              <w:spacing w:before="0" w:after="0" w:line="240" w:lineRule="auto"/>
              <w:ind w:left="142"/>
              <w:rPr>
                <w:sz w:val="20"/>
                <w:szCs w:val="20"/>
              </w:rPr>
            </w:pPr>
            <w:r w:rsidRPr="009E5255">
              <w:rPr>
                <w:sz w:val="20"/>
                <w:szCs w:val="20"/>
              </w:rPr>
              <w:t>Pre-treatment chart revision</w:t>
            </w:r>
            <w:r w:rsidR="009B6531" w:rsidRPr="009E5255">
              <w:rPr>
                <w:sz w:val="20"/>
                <w:szCs w:val="20"/>
              </w:rPr>
              <w:t>:</w:t>
            </w:r>
            <w:r w:rsidRPr="009E5255">
              <w:rPr>
                <w:sz w:val="20"/>
                <w:szCs w:val="20"/>
              </w:rPr>
              <w:t xml:space="preserve"> body surface area, dosages, pre-treatment and</w:t>
            </w:r>
            <w:r w:rsidR="00047008" w:rsidRPr="009E5255">
              <w:rPr>
                <w:sz w:val="20"/>
                <w:szCs w:val="20"/>
              </w:rPr>
              <w:t xml:space="preserve"> </w:t>
            </w:r>
            <w:r w:rsidRPr="009E5255">
              <w:rPr>
                <w:sz w:val="20"/>
                <w:szCs w:val="20"/>
              </w:rPr>
              <w:t>take-home medications</w:t>
            </w:r>
            <w:r w:rsidR="009B6531" w:rsidRPr="009E5255">
              <w:rPr>
                <w:sz w:val="20"/>
                <w:szCs w:val="20"/>
              </w:rPr>
              <w:t xml:space="preserve"> checked</w:t>
            </w:r>
          </w:p>
        </w:tc>
        <w:tc>
          <w:tcPr>
            <w:tcW w:w="1706" w:type="dxa"/>
            <w:tcMar>
              <w:left w:w="0" w:type="dxa"/>
              <w:right w:w="0" w:type="dxa"/>
            </w:tcMar>
          </w:tcPr>
          <w:p w14:paraId="4AED79CB" w14:textId="7BD56554" w:rsidR="00E27223" w:rsidRPr="009E5255" w:rsidRDefault="00E27223" w:rsidP="00D31DBA">
            <w:pPr>
              <w:spacing w:before="0" w:after="0" w:line="240" w:lineRule="auto"/>
              <w:jc w:val="center"/>
              <w:rPr>
                <w:sz w:val="20"/>
                <w:szCs w:val="20"/>
              </w:rPr>
            </w:pPr>
            <w:r w:rsidRPr="009E5255">
              <w:rPr>
                <w:sz w:val="20"/>
                <w:szCs w:val="20"/>
              </w:rPr>
              <w:t>Pharmac</w:t>
            </w:r>
            <w:r w:rsidR="00FF38DA" w:rsidRPr="009E5255">
              <w:rPr>
                <w:sz w:val="20"/>
                <w:szCs w:val="20"/>
              </w:rPr>
              <w:t>y</w:t>
            </w:r>
          </w:p>
        </w:tc>
        <w:tc>
          <w:tcPr>
            <w:tcW w:w="1701" w:type="dxa"/>
            <w:tcMar>
              <w:left w:w="0" w:type="dxa"/>
              <w:right w:w="0" w:type="dxa"/>
            </w:tcMar>
          </w:tcPr>
          <w:p w14:paraId="13662CCD"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51D175F6"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072" w:type="dxa"/>
            <w:tcMar>
              <w:left w:w="0" w:type="dxa"/>
              <w:right w:w="0" w:type="dxa"/>
            </w:tcMar>
          </w:tcPr>
          <w:p w14:paraId="6BA72EC3"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047008" w:rsidRPr="009E5255" w14:paraId="25D9E98E" w14:textId="77777777" w:rsidTr="00047008">
        <w:tc>
          <w:tcPr>
            <w:tcW w:w="4531" w:type="dxa"/>
            <w:tcMar>
              <w:left w:w="0" w:type="dxa"/>
              <w:right w:w="0" w:type="dxa"/>
            </w:tcMar>
          </w:tcPr>
          <w:p w14:paraId="0281B145" w14:textId="0BE32C5A" w:rsidR="00E27223" w:rsidRPr="009E5255" w:rsidRDefault="009B6531" w:rsidP="00D31DBA">
            <w:pPr>
              <w:spacing w:before="0" w:after="0" w:line="240" w:lineRule="auto"/>
              <w:ind w:left="142"/>
              <w:rPr>
                <w:sz w:val="20"/>
                <w:szCs w:val="20"/>
              </w:rPr>
            </w:pPr>
            <w:r w:rsidRPr="009E5255">
              <w:rPr>
                <w:sz w:val="20"/>
                <w:szCs w:val="20"/>
              </w:rPr>
              <w:t>P</w:t>
            </w:r>
            <w:r w:rsidR="00E27223" w:rsidRPr="009E5255">
              <w:rPr>
                <w:sz w:val="20"/>
                <w:szCs w:val="20"/>
              </w:rPr>
              <w:t xml:space="preserve">atient vitals and blood-levels </w:t>
            </w:r>
            <w:r w:rsidRPr="009E5255">
              <w:rPr>
                <w:sz w:val="20"/>
                <w:szCs w:val="20"/>
              </w:rPr>
              <w:t>checked</w:t>
            </w:r>
          </w:p>
        </w:tc>
        <w:tc>
          <w:tcPr>
            <w:tcW w:w="1706" w:type="dxa"/>
            <w:tcMar>
              <w:left w:w="0" w:type="dxa"/>
              <w:right w:w="0" w:type="dxa"/>
            </w:tcMar>
          </w:tcPr>
          <w:p w14:paraId="447A4316" w14:textId="3D926765" w:rsidR="00E27223" w:rsidRPr="009E5255" w:rsidRDefault="00E27223" w:rsidP="00D31DBA">
            <w:pPr>
              <w:spacing w:before="0" w:after="0" w:line="240" w:lineRule="auto"/>
              <w:jc w:val="center"/>
              <w:rPr>
                <w:sz w:val="20"/>
                <w:szCs w:val="20"/>
              </w:rPr>
            </w:pPr>
            <w:r w:rsidRPr="009E5255">
              <w:rPr>
                <w:sz w:val="20"/>
                <w:szCs w:val="20"/>
              </w:rPr>
              <w:t>Medical oncolo</w:t>
            </w:r>
            <w:r w:rsidR="00CE4405" w:rsidRPr="009E5255">
              <w:rPr>
                <w:sz w:val="20"/>
                <w:szCs w:val="20"/>
              </w:rPr>
              <w:t>g</w:t>
            </w:r>
            <w:r w:rsidR="00FF38DA" w:rsidRPr="009E5255">
              <w:rPr>
                <w:sz w:val="20"/>
                <w:szCs w:val="20"/>
              </w:rPr>
              <w:t>y</w:t>
            </w:r>
          </w:p>
          <w:p w14:paraId="216C847A" w14:textId="77777777" w:rsidR="00E27223" w:rsidRPr="009E5255" w:rsidRDefault="00E27223" w:rsidP="00D31DBA">
            <w:pPr>
              <w:spacing w:before="0" w:after="0" w:line="240" w:lineRule="auto"/>
              <w:jc w:val="center"/>
              <w:rPr>
                <w:sz w:val="20"/>
                <w:szCs w:val="20"/>
              </w:rPr>
            </w:pPr>
            <w:r w:rsidRPr="009E5255">
              <w:rPr>
                <w:sz w:val="20"/>
                <w:szCs w:val="20"/>
              </w:rPr>
              <w:t>Nursing</w:t>
            </w:r>
          </w:p>
        </w:tc>
        <w:tc>
          <w:tcPr>
            <w:tcW w:w="1701" w:type="dxa"/>
            <w:tcMar>
              <w:left w:w="0" w:type="dxa"/>
              <w:right w:w="0" w:type="dxa"/>
            </w:tcMar>
          </w:tcPr>
          <w:p w14:paraId="5B2312DC" w14:textId="77777777" w:rsidR="00E27223" w:rsidRPr="009E5255" w:rsidRDefault="00E27223" w:rsidP="00D31DBA">
            <w:pPr>
              <w:spacing w:before="0" w:after="0" w:line="240" w:lineRule="auto"/>
              <w:jc w:val="center"/>
              <w:rPr>
                <w:sz w:val="20"/>
                <w:szCs w:val="20"/>
              </w:rPr>
            </w:pPr>
            <w:r w:rsidRPr="009E5255">
              <w:rPr>
                <w:sz w:val="20"/>
                <w:szCs w:val="20"/>
              </w:rPr>
              <w:t>MBS</w:t>
            </w:r>
          </w:p>
          <w:p w14:paraId="6B977A41" w14:textId="77777777" w:rsidR="00E27223" w:rsidRPr="009E5255" w:rsidRDefault="00E27223" w:rsidP="00D31DBA">
            <w:pPr>
              <w:spacing w:before="0" w:after="0" w:line="240" w:lineRule="auto"/>
              <w:jc w:val="center"/>
              <w:rPr>
                <w:sz w:val="20"/>
                <w:szCs w:val="20"/>
              </w:rPr>
            </w:pPr>
            <w:r w:rsidRPr="009E5255">
              <w:rPr>
                <w:sz w:val="20"/>
                <w:szCs w:val="20"/>
              </w:rPr>
              <w:t>Hospital</w:t>
            </w:r>
          </w:p>
        </w:tc>
        <w:tc>
          <w:tcPr>
            <w:tcW w:w="1072" w:type="dxa"/>
            <w:tcMar>
              <w:left w:w="0" w:type="dxa"/>
              <w:right w:w="0" w:type="dxa"/>
            </w:tcMar>
          </w:tcPr>
          <w:p w14:paraId="2D3A04E1"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CE4405" w:rsidRPr="009E5255" w14:paraId="5B9ABA96" w14:textId="77777777" w:rsidTr="00CE4405">
        <w:tc>
          <w:tcPr>
            <w:tcW w:w="9010" w:type="dxa"/>
            <w:gridSpan w:val="4"/>
            <w:tcMar>
              <w:left w:w="0" w:type="dxa"/>
              <w:right w:w="0" w:type="dxa"/>
            </w:tcMar>
          </w:tcPr>
          <w:p w14:paraId="3CE94221" w14:textId="459CBDFB" w:rsidR="00CE4405" w:rsidRPr="009E5255" w:rsidRDefault="00CE4405" w:rsidP="00D31DBA">
            <w:pPr>
              <w:spacing w:before="0" w:after="0" w:line="240" w:lineRule="auto"/>
              <w:rPr>
                <w:sz w:val="20"/>
                <w:szCs w:val="20"/>
              </w:rPr>
            </w:pPr>
            <w:r w:rsidRPr="009E5255">
              <w:rPr>
                <w:i/>
                <w:iCs/>
                <w:sz w:val="20"/>
                <w:szCs w:val="20"/>
              </w:rPr>
              <w:t>Determine drug regimen</w:t>
            </w:r>
          </w:p>
        </w:tc>
      </w:tr>
      <w:tr w:rsidR="00047008" w:rsidRPr="009E5255" w14:paraId="31875A5C" w14:textId="77777777" w:rsidTr="00047008">
        <w:tc>
          <w:tcPr>
            <w:tcW w:w="4531" w:type="dxa"/>
            <w:tcMar>
              <w:left w:w="0" w:type="dxa"/>
              <w:right w:w="0" w:type="dxa"/>
            </w:tcMar>
          </w:tcPr>
          <w:p w14:paraId="33E1C0CE" w14:textId="36EE0CFF" w:rsidR="00E27223" w:rsidRPr="009E5255" w:rsidRDefault="00E27223" w:rsidP="00D31DBA">
            <w:pPr>
              <w:spacing w:before="0" w:after="0" w:line="240" w:lineRule="auto"/>
              <w:ind w:left="142"/>
              <w:rPr>
                <w:sz w:val="20"/>
                <w:szCs w:val="20"/>
              </w:rPr>
            </w:pPr>
            <w:r w:rsidRPr="009E5255">
              <w:rPr>
                <w:sz w:val="20"/>
                <w:szCs w:val="20"/>
              </w:rPr>
              <w:t>Determi</w:t>
            </w:r>
            <w:r w:rsidR="00CE4405" w:rsidRPr="009E5255">
              <w:rPr>
                <w:sz w:val="20"/>
                <w:szCs w:val="20"/>
              </w:rPr>
              <w:t>ne</w:t>
            </w:r>
            <w:r w:rsidRPr="009E5255">
              <w:rPr>
                <w:sz w:val="20"/>
                <w:szCs w:val="20"/>
              </w:rPr>
              <w:t xml:space="preserve"> relevant drug (regimen) and dose</w:t>
            </w:r>
          </w:p>
        </w:tc>
        <w:tc>
          <w:tcPr>
            <w:tcW w:w="1706" w:type="dxa"/>
            <w:tcMar>
              <w:left w:w="0" w:type="dxa"/>
              <w:right w:w="0" w:type="dxa"/>
            </w:tcMar>
          </w:tcPr>
          <w:p w14:paraId="76AE7EF7" w14:textId="5EDC6279" w:rsidR="00E27223" w:rsidRPr="009E5255" w:rsidRDefault="00E27223" w:rsidP="00D31DBA">
            <w:pPr>
              <w:spacing w:before="0" w:after="0" w:line="240" w:lineRule="auto"/>
              <w:jc w:val="center"/>
              <w:rPr>
                <w:sz w:val="20"/>
                <w:szCs w:val="20"/>
              </w:rPr>
            </w:pPr>
            <w:r w:rsidRPr="009E5255">
              <w:rPr>
                <w:sz w:val="20"/>
                <w:szCs w:val="20"/>
              </w:rPr>
              <w:t>Medical oncolog</w:t>
            </w:r>
            <w:r w:rsidR="00FF38DA" w:rsidRPr="009E5255">
              <w:rPr>
                <w:sz w:val="20"/>
                <w:szCs w:val="20"/>
              </w:rPr>
              <w:t>y</w:t>
            </w:r>
          </w:p>
          <w:p w14:paraId="1F49CBA9" w14:textId="17D103BF" w:rsidR="00E27223" w:rsidRPr="009E5255" w:rsidRDefault="00E27223" w:rsidP="00D31DBA">
            <w:pPr>
              <w:spacing w:before="0" w:after="0" w:line="240" w:lineRule="auto"/>
              <w:jc w:val="center"/>
              <w:rPr>
                <w:sz w:val="20"/>
                <w:szCs w:val="20"/>
              </w:rPr>
            </w:pPr>
            <w:r w:rsidRPr="009E5255">
              <w:rPr>
                <w:sz w:val="20"/>
                <w:szCs w:val="20"/>
              </w:rPr>
              <w:t>Pharmac</w:t>
            </w:r>
            <w:r w:rsidR="00FF38DA" w:rsidRPr="009E5255">
              <w:rPr>
                <w:sz w:val="20"/>
                <w:szCs w:val="20"/>
              </w:rPr>
              <w:t>y</w:t>
            </w:r>
          </w:p>
          <w:p w14:paraId="6D16C4AB" w14:textId="6BFF6DF4" w:rsidR="00E27223" w:rsidRPr="009E5255" w:rsidRDefault="00E27223" w:rsidP="00D31DBA">
            <w:pPr>
              <w:spacing w:before="0" w:after="0" w:line="240" w:lineRule="auto"/>
              <w:jc w:val="center"/>
              <w:rPr>
                <w:sz w:val="20"/>
                <w:szCs w:val="20"/>
              </w:rPr>
            </w:pPr>
            <w:r w:rsidRPr="009E5255">
              <w:rPr>
                <w:sz w:val="20"/>
                <w:szCs w:val="20"/>
              </w:rPr>
              <w:t>Nursing</w:t>
            </w:r>
          </w:p>
          <w:p w14:paraId="1D83CFC1" w14:textId="77777777" w:rsidR="00E27223" w:rsidRPr="009E5255" w:rsidRDefault="00E27223" w:rsidP="00D31DBA">
            <w:pPr>
              <w:spacing w:before="0" w:after="0" w:line="240" w:lineRule="auto"/>
              <w:jc w:val="center"/>
              <w:rPr>
                <w:sz w:val="20"/>
                <w:szCs w:val="20"/>
              </w:rPr>
            </w:pPr>
            <w:r w:rsidRPr="009E5255">
              <w:rPr>
                <w:sz w:val="20"/>
                <w:szCs w:val="20"/>
              </w:rPr>
              <w:t>Patient</w:t>
            </w:r>
          </w:p>
        </w:tc>
        <w:tc>
          <w:tcPr>
            <w:tcW w:w="1701" w:type="dxa"/>
            <w:tcMar>
              <w:left w:w="0" w:type="dxa"/>
              <w:right w:w="0" w:type="dxa"/>
            </w:tcMar>
          </w:tcPr>
          <w:p w14:paraId="64C5EDDC" w14:textId="77777777" w:rsidR="00E27223" w:rsidRPr="009E5255" w:rsidRDefault="00E27223" w:rsidP="00D31DBA">
            <w:pPr>
              <w:spacing w:before="0" w:after="0" w:line="240" w:lineRule="auto"/>
              <w:jc w:val="center"/>
              <w:rPr>
                <w:sz w:val="20"/>
                <w:szCs w:val="20"/>
              </w:rPr>
            </w:pPr>
            <w:r w:rsidRPr="009E5255">
              <w:rPr>
                <w:sz w:val="20"/>
                <w:szCs w:val="20"/>
              </w:rPr>
              <w:t>MBS (for specialty consultation)</w:t>
            </w:r>
          </w:p>
          <w:p w14:paraId="18430D75" w14:textId="77777777" w:rsidR="00E27223" w:rsidRPr="009E5255" w:rsidRDefault="00E27223" w:rsidP="00D31DBA">
            <w:pPr>
              <w:spacing w:before="0" w:after="0" w:line="240" w:lineRule="auto"/>
              <w:jc w:val="center"/>
              <w:rPr>
                <w:sz w:val="20"/>
                <w:szCs w:val="20"/>
              </w:rPr>
            </w:pPr>
            <w:r w:rsidRPr="009E5255">
              <w:rPr>
                <w:sz w:val="20"/>
                <w:szCs w:val="20"/>
              </w:rPr>
              <w:t>Hospital Funding</w:t>
            </w:r>
          </w:p>
        </w:tc>
        <w:tc>
          <w:tcPr>
            <w:tcW w:w="1072" w:type="dxa"/>
            <w:tcMar>
              <w:left w:w="0" w:type="dxa"/>
              <w:right w:w="0" w:type="dxa"/>
            </w:tcMar>
          </w:tcPr>
          <w:p w14:paraId="5F67F0A2"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CE4405" w:rsidRPr="009E5255" w14:paraId="6A202ED9" w14:textId="77777777" w:rsidTr="00CE4405">
        <w:tc>
          <w:tcPr>
            <w:tcW w:w="9010" w:type="dxa"/>
            <w:gridSpan w:val="4"/>
            <w:tcMar>
              <w:left w:w="0" w:type="dxa"/>
              <w:right w:w="0" w:type="dxa"/>
            </w:tcMar>
          </w:tcPr>
          <w:p w14:paraId="04C3E476" w14:textId="68F63F3E" w:rsidR="00CE4405" w:rsidRPr="009E5255" w:rsidRDefault="00A7783A" w:rsidP="00D31DBA">
            <w:pPr>
              <w:spacing w:before="0" w:after="0" w:line="240" w:lineRule="auto"/>
              <w:rPr>
                <w:i/>
                <w:iCs/>
                <w:sz w:val="20"/>
                <w:szCs w:val="20"/>
              </w:rPr>
            </w:pPr>
            <w:r w:rsidRPr="009E5255">
              <w:rPr>
                <w:i/>
                <w:iCs/>
                <w:sz w:val="20"/>
                <w:szCs w:val="20"/>
              </w:rPr>
              <w:t>P</w:t>
            </w:r>
            <w:r w:rsidR="00CE4405" w:rsidRPr="009E5255">
              <w:rPr>
                <w:i/>
                <w:iCs/>
                <w:sz w:val="20"/>
                <w:szCs w:val="20"/>
              </w:rPr>
              <w:t>rescri</w:t>
            </w:r>
            <w:r w:rsidRPr="009E5255">
              <w:rPr>
                <w:i/>
                <w:iCs/>
                <w:sz w:val="20"/>
                <w:szCs w:val="20"/>
              </w:rPr>
              <w:t>bing</w:t>
            </w:r>
          </w:p>
        </w:tc>
      </w:tr>
      <w:tr w:rsidR="00047008" w:rsidRPr="009E5255" w14:paraId="30568E02" w14:textId="77777777" w:rsidTr="00047008">
        <w:tc>
          <w:tcPr>
            <w:tcW w:w="4531" w:type="dxa"/>
            <w:tcMar>
              <w:left w:w="0" w:type="dxa"/>
              <w:right w:w="0" w:type="dxa"/>
            </w:tcMar>
          </w:tcPr>
          <w:p w14:paraId="30A2374A" w14:textId="10F8932C" w:rsidR="00CE4405" w:rsidRPr="009E5255" w:rsidRDefault="00E14CCE" w:rsidP="00D31DBA">
            <w:pPr>
              <w:spacing w:before="0" w:after="0" w:line="240" w:lineRule="auto"/>
              <w:ind w:left="142"/>
              <w:rPr>
                <w:sz w:val="20"/>
                <w:szCs w:val="20"/>
              </w:rPr>
            </w:pPr>
            <w:r w:rsidRPr="009E5255">
              <w:rPr>
                <w:sz w:val="20"/>
                <w:szCs w:val="20"/>
              </w:rPr>
              <w:t>P</w:t>
            </w:r>
            <w:r w:rsidR="00E27223" w:rsidRPr="009E5255">
              <w:rPr>
                <w:sz w:val="20"/>
                <w:szCs w:val="20"/>
              </w:rPr>
              <w:t xml:space="preserve">rescription for infusion/injection </w:t>
            </w:r>
            <w:r w:rsidRPr="009E5255">
              <w:rPr>
                <w:sz w:val="20"/>
                <w:szCs w:val="20"/>
              </w:rPr>
              <w:t xml:space="preserve">written </w:t>
            </w:r>
            <w:r w:rsidR="00E27223" w:rsidRPr="009E5255">
              <w:rPr>
                <w:sz w:val="20"/>
                <w:szCs w:val="20"/>
              </w:rPr>
              <w:t>on a PBS prescription form/</w:t>
            </w:r>
            <w:r w:rsidR="00CE4405" w:rsidRPr="009E5255">
              <w:rPr>
                <w:sz w:val="20"/>
                <w:szCs w:val="20"/>
              </w:rPr>
              <w:t>c</w:t>
            </w:r>
            <w:r w:rsidR="00E27223" w:rsidRPr="009E5255">
              <w:rPr>
                <w:sz w:val="20"/>
                <w:szCs w:val="20"/>
              </w:rPr>
              <w:t>hemotherapy chart.</w:t>
            </w:r>
          </w:p>
        </w:tc>
        <w:tc>
          <w:tcPr>
            <w:tcW w:w="1706" w:type="dxa"/>
            <w:tcMar>
              <w:left w:w="0" w:type="dxa"/>
              <w:right w:w="0" w:type="dxa"/>
            </w:tcMar>
          </w:tcPr>
          <w:p w14:paraId="5A2FF0BE" w14:textId="3FF0CD3B" w:rsidR="00E27223" w:rsidRPr="009E5255" w:rsidRDefault="00E27223" w:rsidP="00D31DBA">
            <w:pPr>
              <w:spacing w:before="0" w:after="0" w:line="240" w:lineRule="auto"/>
              <w:jc w:val="center"/>
              <w:rPr>
                <w:sz w:val="20"/>
                <w:szCs w:val="20"/>
              </w:rPr>
            </w:pPr>
            <w:r w:rsidRPr="009E5255">
              <w:rPr>
                <w:sz w:val="20"/>
                <w:szCs w:val="20"/>
              </w:rPr>
              <w:t>Medical oncolog</w:t>
            </w:r>
            <w:r w:rsidR="00FF38DA" w:rsidRPr="009E5255">
              <w:rPr>
                <w:sz w:val="20"/>
                <w:szCs w:val="20"/>
              </w:rPr>
              <w:t>y</w:t>
            </w:r>
          </w:p>
        </w:tc>
        <w:tc>
          <w:tcPr>
            <w:tcW w:w="1701" w:type="dxa"/>
            <w:tcMar>
              <w:left w:w="0" w:type="dxa"/>
              <w:right w:w="0" w:type="dxa"/>
            </w:tcMar>
          </w:tcPr>
          <w:p w14:paraId="7C338136" w14:textId="77777777" w:rsidR="00E27223" w:rsidRPr="009E5255" w:rsidRDefault="00E27223" w:rsidP="00D31DBA">
            <w:pPr>
              <w:spacing w:before="0" w:after="0" w:line="240" w:lineRule="auto"/>
              <w:jc w:val="center"/>
              <w:rPr>
                <w:sz w:val="20"/>
                <w:szCs w:val="20"/>
              </w:rPr>
            </w:pPr>
            <w:r w:rsidRPr="009E5255">
              <w:rPr>
                <w:sz w:val="20"/>
                <w:szCs w:val="20"/>
              </w:rPr>
              <w:t>MBS</w:t>
            </w:r>
          </w:p>
          <w:p w14:paraId="5EF0ECCD"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5BB95BCC" w14:textId="77777777" w:rsidR="00E27223" w:rsidRPr="009E5255" w:rsidRDefault="00E27223" w:rsidP="00D31DBA">
            <w:pPr>
              <w:spacing w:before="0" w:after="0" w:line="240" w:lineRule="auto"/>
              <w:jc w:val="center"/>
              <w:rPr>
                <w:sz w:val="20"/>
                <w:szCs w:val="20"/>
              </w:rPr>
            </w:pPr>
          </w:p>
        </w:tc>
        <w:tc>
          <w:tcPr>
            <w:tcW w:w="1072" w:type="dxa"/>
            <w:tcMar>
              <w:left w:w="0" w:type="dxa"/>
              <w:right w:w="0" w:type="dxa"/>
            </w:tcMar>
          </w:tcPr>
          <w:p w14:paraId="71038D74"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047008" w:rsidRPr="009E5255" w14:paraId="19299778" w14:textId="77777777" w:rsidTr="00047008">
        <w:tc>
          <w:tcPr>
            <w:tcW w:w="4531" w:type="dxa"/>
            <w:tcMar>
              <w:left w:w="0" w:type="dxa"/>
              <w:right w:w="0" w:type="dxa"/>
            </w:tcMar>
          </w:tcPr>
          <w:p w14:paraId="0392A7BD" w14:textId="55147218" w:rsidR="00E27223" w:rsidRPr="009E5255" w:rsidRDefault="00A7783A" w:rsidP="00D31DBA">
            <w:pPr>
              <w:spacing w:before="0" w:after="0" w:line="240" w:lineRule="auto"/>
              <w:ind w:left="142"/>
              <w:rPr>
                <w:sz w:val="20"/>
                <w:szCs w:val="20"/>
              </w:rPr>
            </w:pPr>
            <w:r w:rsidRPr="009E5255">
              <w:rPr>
                <w:sz w:val="20"/>
                <w:szCs w:val="20"/>
              </w:rPr>
              <w:t>All</w:t>
            </w:r>
            <w:r w:rsidR="00E27223" w:rsidRPr="009E5255">
              <w:rPr>
                <w:sz w:val="20"/>
                <w:szCs w:val="20"/>
              </w:rPr>
              <w:t xml:space="preserve"> treatment orders </w:t>
            </w:r>
            <w:r w:rsidRPr="009E5255">
              <w:rPr>
                <w:sz w:val="20"/>
                <w:szCs w:val="20"/>
              </w:rPr>
              <w:t xml:space="preserve">documented </w:t>
            </w:r>
            <w:r w:rsidR="00E27223" w:rsidRPr="009E5255">
              <w:rPr>
                <w:sz w:val="20"/>
                <w:szCs w:val="20"/>
              </w:rPr>
              <w:t>on the patient</w:t>
            </w:r>
            <w:r w:rsidR="00CE4405" w:rsidRPr="009E5255">
              <w:rPr>
                <w:sz w:val="20"/>
                <w:szCs w:val="20"/>
              </w:rPr>
              <w:t>’</w:t>
            </w:r>
            <w:r w:rsidR="00E27223" w:rsidRPr="009E5255">
              <w:rPr>
                <w:sz w:val="20"/>
                <w:szCs w:val="20"/>
              </w:rPr>
              <w:t>s hospital medication chart</w:t>
            </w:r>
          </w:p>
        </w:tc>
        <w:tc>
          <w:tcPr>
            <w:tcW w:w="1706" w:type="dxa"/>
            <w:tcMar>
              <w:left w:w="0" w:type="dxa"/>
              <w:right w:w="0" w:type="dxa"/>
            </w:tcMar>
          </w:tcPr>
          <w:p w14:paraId="2C39BC4D" w14:textId="0DE3C163" w:rsidR="00E27223" w:rsidRPr="009E5255" w:rsidRDefault="00E27223" w:rsidP="00D31DBA">
            <w:pPr>
              <w:spacing w:before="0" w:after="0" w:line="240" w:lineRule="auto"/>
              <w:jc w:val="center"/>
              <w:rPr>
                <w:sz w:val="20"/>
                <w:szCs w:val="20"/>
              </w:rPr>
            </w:pPr>
            <w:r w:rsidRPr="009E5255">
              <w:rPr>
                <w:sz w:val="20"/>
                <w:szCs w:val="20"/>
              </w:rPr>
              <w:t>Medical oncolog</w:t>
            </w:r>
            <w:r w:rsidR="00FF38DA" w:rsidRPr="009E5255">
              <w:rPr>
                <w:sz w:val="20"/>
                <w:szCs w:val="20"/>
              </w:rPr>
              <w:t>y</w:t>
            </w:r>
          </w:p>
        </w:tc>
        <w:tc>
          <w:tcPr>
            <w:tcW w:w="1701" w:type="dxa"/>
            <w:tcMar>
              <w:left w:w="0" w:type="dxa"/>
              <w:right w:w="0" w:type="dxa"/>
            </w:tcMar>
          </w:tcPr>
          <w:p w14:paraId="3DF9AA1E" w14:textId="77777777" w:rsidR="00E27223" w:rsidRPr="009E5255" w:rsidRDefault="00E27223" w:rsidP="00D31DBA">
            <w:pPr>
              <w:spacing w:before="0" w:after="0" w:line="240" w:lineRule="auto"/>
              <w:jc w:val="center"/>
              <w:rPr>
                <w:sz w:val="20"/>
                <w:szCs w:val="20"/>
              </w:rPr>
            </w:pPr>
            <w:r w:rsidRPr="009E5255">
              <w:rPr>
                <w:sz w:val="20"/>
                <w:szCs w:val="20"/>
              </w:rPr>
              <w:t>MBS</w:t>
            </w:r>
          </w:p>
          <w:p w14:paraId="2E001A11"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54F4B77F" w14:textId="77777777" w:rsidR="00E27223" w:rsidRPr="009E5255" w:rsidRDefault="00E27223" w:rsidP="00D31DBA">
            <w:pPr>
              <w:spacing w:before="0" w:after="0" w:line="240" w:lineRule="auto"/>
              <w:jc w:val="center"/>
              <w:rPr>
                <w:sz w:val="20"/>
                <w:szCs w:val="20"/>
              </w:rPr>
            </w:pPr>
          </w:p>
        </w:tc>
        <w:tc>
          <w:tcPr>
            <w:tcW w:w="1072" w:type="dxa"/>
            <w:tcMar>
              <w:left w:w="0" w:type="dxa"/>
              <w:right w:w="0" w:type="dxa"/>
            </w:tcMar>
          </w:tcPr>
          <w:p w14:paraId="4B305B41"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047008" w:rsidRPr="009E5255" w14:paraId="0FD50EB9" w14:textId="77777777" w:rsidTr="00047008">
        <w:tc>
          <w:tcPr>
            <w:tcW w:w="4531" w:type="dxa"/>
            <w:tcMar>
              <w:left w:w="0" w:type="dxa"/>
              <w:right w:w="0" w:type="dxa"/>
            </w:tcMar>
          </w:tcPr>
          <w:p w14:paraId="6BA49BAD" w14:textId="3332ECF3" w:rsidR="00E27223" w:rsidRPr="009E5255" w:rsidRDefault="00E27223" w:rsidP="00D31DBA">
            <w:pPr>
              <w:spacing w:before="0" w:after="0" w:line="240" w:lineRule="auto"/>
              <w:ind w:left="142"/>
              <w:rPr>
                <w:sz w:val="20"/>
                <w:szCs w:val="20"/>
              </w:rPr>
            </w:pPr>
            <w:r w:rsidRPr="009E5255">
              <w:rPr>
                <w:sz w:val="20"/>
                <w:szCs w:val="20"/>
              </w:rPr>
              <w:t xml:space="preserve">Prescription and/or copy of treatment orders </w:t>
            </w:r>
            <w:r w:rsidR="00A7783A" w:rsidRPr="009E5255">
              <w:rPr>
                <w:sz w:val="20"/>
                <w:szCs w:val="20"/>
              </w:rPr>
              <w:t>submitted</w:t>
            </w:r>
            <w:r w:rsidRPr="009E5255">
              <w:rPr>
                <w:sz w:val="20"/>
                <w:szCs w:val="20"/>
              </w:rPr>
              <w:t xml:space="preserve"> </w:t>
            </w:r>
            <w:r w:rsidR="00A7783A" w:rsidRPr="009E5255">
              <w:rPr>
                <w:sz w:val="20"/>
                <w:szCs w:val="20"/>
              </w:rPr>
              <w:t>to</w:t>
            </w:r>
            <w:r w:rsidRPr="009E5255">
              <w:rPr>
                <w:sz w:val="20"/>
                <w:szCs w:val="20"/>
              </w:rPr>
              <w:t xml:space="preserve"> pharmacy</w:t>
            </w:r>
          </w:p>
        </w:tc>
        <w:tc>
          <w:tcPr>
            <w:tcW w:w="1706" w:type="dxa"/>
            <w:tcMar>
              <w:left w:w="0" w:type="dxa"/>
              <w:right w:w="0" w:type="dxa"/>
            </w:tcMar>
          </w:tcPr>
          <w:p w14:paraId="24F527D2" w14:textId="20BDDD2C" w:rsidR="00E27223" w:rsidRPr="009E5255" w:rsidRDefault="00E27223" w:rsidP="00D31DBA">
            <w:pPr>
              <w:spacing w:before="0" w:after="0" w:line="240" w:lineRule="auto"/>
              <w:jc w:val="center"/>
              <w:rPr>
                <w:sz w:val="20"/>
                <w:szCs w:val="20"/>
              </w:rPr>
            </w:pPr>
            <w:r w:rsidRPr="009E5255">
              <w:rPr>
                <w:sz w:val="20"/>
                <w:szCs w:val="20"/>
              </w:rPr>
              <w:t>Medical oncolog</w:t>
            </w:r>
            <w:r w:rsidR="00FF38DA" w:rsidRPr="009E5255">
              <w:rPr>
                <w:sz w:val="20"/>
                <w:szCs w:val="20"/>
              </w:rPr>
              <w:t>y</w:t>
            </w:r>
          </w:p>
          <w:p w14:paraId="6C057363"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701" w:type="dxa"/>
            <w:tcMar>
              <w:left w:w="0" w:type="dxa"/>
              <w:right w:w="0" w:type="dxa"/>
            </w:tcMar>
          </w:tcPr>
          <w:p w14:paraId="28287D79" w14:textId="77777777" w:rsidR="00E27223" w:rsidRPr="009E5255" w:rsidRDefault="00E27223" w:rsidP="00D31DBA">
            <w:pPr>
              <w:spacing w:before="0" w:after="0" w:line="240" w:lineRule="auto"/>
              <w:jc w:val="center"/>
              <w:rPr>
                <w:sz w:val="20"/>
                <w:szCs w:val="20"/>
              </w:rPr>
            </w:pPr>
            <w:r w:rsidRPr="009E5255">
              <w:rPr>
                <w:sz w:val="20"/>
                <w:szCs w:val="20"/>
              </w:rPr>
              <w:t>MBS</w:t>
            </w:r>
          </w:p>
          <w:p w14:paraId="3D7CBAE3" w14:textId="5A0968F4" w:rsidR="00E27223" w:rsidRPr="009E5255" w:rsidRDefault="00E27223" w:rsidP="00D31DBA">
            <w:pPr>
              <w:spacing w:before="0" w:after="0" w:line="240" w:lineRule="auto"/>
              <w:jc w:val="center"/>
              <w:rPr>
                <w:sz w:val="20"/>
                <w:szCs w:val="20"/>
              </w:rPr>
            </w:pPr>
            <w:r w:rsidRPr="009E5255">
              <w:rPr>
                <w:sz w:val="20"/>
                <w:szCs w:val="20"/>
              </w:rPr>
              <w:t>Hospital</w:t>
            </w:r>
          </w:p>
        </w:tc>
        <w:tc>
          <w:tcPr>
            <w:tcW w:w="1072" w:type="dxa"/>
            <w:tcMar>
              <w:left w:w="0" w:type="dxa"/>
              <w:right w:w="0" w:type="dxa"/>
            </w:tcMar>
          </w:tcPr>
          <w:p w14:paraId="751A5FAB"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047008" w:rsidRPr="009E5255" w14:paraId="31C42148" w14:textId="77777777" w:rsidTr="00047008">
        <w:tc>
          <w:tcPr>
            <w:tcW w:w="4531" w:type="dxa"/>
            <w:tcMar>
              <w:left w:w="0" w:type="dxa"/>
              <w:right w:w="0" w:type="dxa"/>
            </w:tcMar>
          </w:tcPr>
          <w:p w14:paraId="7BA27C63" w14:textId="4C0D3990" w:rsidR="00E27223" w:rsidRPr="009E5255" w:rsidRDefault="00CE4405" w:rsidP="00D31DBA">
            <w:pPr>
              <w:spacing w:before="0" w:after="0" w:line="240" w:lineRule="auto"/>
              <w:ind w:left="142"/>
              <w:rPr>
                <w:sz w:val="20"/>
                <w:szCs w:val="20"/>
              </w:rPr>
            </w:pPr>
            <w:r w:rsidRPr="009E5255">
              <w:rPr>
                <w:sz w:val="20"/>
                <w:szCs w:val="20"/>
              </w:rPr>
              <w:t>P</w:t>
            </w:r>
            <w:r w:rsidR="00E27223" w:rsidRPr="009E5255">
              <w:rPr>
                <w:sz w:val="20"/>
                <w:szCs w:val="20"/>
              </w:rPr>
              <w:t xml:space="preserve">atient and prescription details </w:t>
            </w:r>
            <w:r w:rsidRPr="009E5255">
              <w:rPr>
                <w:sz w:val="20"/>
                <w:szCs w:val="20"/>
              </w:rPr>
              <w:t xml:space="preserve">entered </w:t>
            </w:r>
            <w:r w:rsidR="00E27223" w:rsidRPr="009E5255">
              <w:rPr>
                <w:sz w:val="20"/>
                <w:szCs w:val="20"/>
              </w:rPr>
              <w:t>into dispensing system</w:t>
            </w:r>
            <w:r w:rsidR="00E14CCE" w:rsidRPr="009E5255">
              <w:rPr>
                <w:sz w:val="20"/>
                <w:szCs w:val="20"/>
              </w:rPr>
              <w:t>;</w:t>
            </w:r>
            <w:r w:rsidR="00E27223" w:rsidRPr="009E5255">
              <w:rPr>
                <w:sz w:val="20"/>
                <w:szCs w:val="20"/>
              </w:rPr>
              <w:t xml:space="preserve"> </w:t>
            </w:r>
            <w:r w:rsidR="00E14CCE" w:rsidRPr="009E5255">
              <w:rPr>
                <w:sz w:val="20"/>
                <w:szCs w:val="20"/>
              </w:rPr>
              <w:t>s</w:t>
            </w:r>
            <w:r w:rsidR="00E27223" w:rsidRPr="009E5255">
              <w:rPr>
                <w:sz w:val="20"/>
                <w:szCs w:val="20"/>
              </w:rPr>
              <w:t>oftware returns the vial combination to be dispensed</w:t>
            </w:r>
          </w:p>
          <w:p w14:paraId="238AD01D" w14:textId="77777777" w:rsidR="00E27223" w:rsidRPr="009E5255" w:rsidRDefault="00E27223" w:rsidP="00D31DBA">
            <w:pPr>
              <w:spacing w:before="0" w:after="0" w:line="240" w:lineRule="auto"/>
              <w:ind w:left="142"/>
              <w:rPr>
                <w:sz w:val="20"/>
                <w:szCs w:val="20"/>
              </w:rPr>
            </w:pPr>
            <w:r w:rsidRPr="009E5255">
              <w:rPr>
                <w:sz w:val="20"/>
                <w:szCs w:val="20"/>
              </w:rPr>
              <w:t>Patient eligibility and claim details confirmed via PBS Online.</w:t>
            </w:r>
          </w:p>
        </w:tc>
        <w:tc>
          <w:tcPr>
            <w:tcW w:w="1706" w:type="dxa"/>
            <w:tcMar>
              <w:left w:w="0" w:type="dxa"/>
              <w:right w:w="0" w:type="dxa"/>
            </w:tcMar>
          </w:tcPr>
          <w:p w14:paraId="1F5E9C9D"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701" w:type="dxa"/>
            <w:tcMar>
              <w:left w:w="0" w:type="dxa"/>
              <w:right w:w="0" w:type="dxa"/>
            </w:tcMar>
          </w:tcPr>
          <w:p w14:paraId="0BAAEFBB" w14:textId="77777777" w:rsidR="00E27223" w:rsidRPr="009E5255" w:rsidRDefault="00E27223" w:rsidP="00D31DBA">
            <w:pPr>
              <w:spacing w:before="0" w:after="0" w:line="240" w:lineRule="auto"/>
              <w:jc w:val="center"/>
              <w:rPr>
                <w:sz w:val="20"/>
                <w:szCs w:val="20"/>
              </w:rPr>
            </w:pPr>
            <w:r w:rsidRPr="009E5255">
              <w:rPr>
                <w:sz w:val="20"/>
                <w:szCs w:val="20"/>
              </w:rPr>
              <w:t>PBS</w:t>
            </w:r>
          </w:p>
        </w:tc>
        <w:tc>
          <w:tcPr>
            <w:tcW w:w="1072" w:type="dxa"/>
            <w:tcMar>
              <w:left w:w="0" w:type="dxa"/>
              <w:right w:w="0" w:type="dxa"/>
            </w:tcMar>
          </w:tcPr>
          <w:p w14:paraId="37BB915B"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CE4405" w:rsidRPr="009E5255" w14:paraId="623342E4" w14:textId="77777777" w:rsidTr="00CE4405">
        <w:tc>
          <w:tcPr>
            <w:tcW w:w="9010" w:type="dxa"/>
            <w:gridSpan w:val="4"/>
            <w:tcMar>
              <w:left w:w="0" w:type="dxa"/>
              <w:right w:w="0" w:type="dxa"/>
            </w:tcMar>
          </w:tcPr>
          <w:p w14:paraId="3D50DCCC" w14:textId="74CD3565" w:rsidR="00CE4405" w:rsidRPr="009E5255" w:rsidRDefault="00CE4405" w:rsidP="00D31DBA">
            <w:pPr>
              <w:spacing w:before="0" w:after="0" w:line="240" w:lineRule="auto"/>
              <w:rPr>
                <w:sz w:val="20"/>
                <w:szCs w:val="20"/>
              </w:rPr>
            </w:pPr>
            <w:r w:rsidRPr="009E5255">
              <w:rPr>
                <w:i/>
                <w:iCs/>
                <w:sz w:val="20"/>
                <w:szCs w:val="20"/>
              </w:rPr>
              <w:t>Order</w:t>
            </w:r>
            <w:r w:rsidR="00E14CCE" w:rsidRPr="009E5255">
              <w:rPr>
                <w:i/>
                <w:iCs/>
                <w:sz w:val="20"/>
                <w:szCs w:val="20"/>
              </w:rPr>
              <w:t>ing</w:t>
            </w:r>
          </w:p>
        </w:tc>
      </w:tr>
      <w:tr w:rsidR="00047008" w:rsidRPr="009E5255" w14:paraId="59227890" w14:textId="77777777" w:rsidTr="006C181B">
        <w:tc>
          <w:tcPr>
            <w:tcW w:w="4531" w:type="dxa"/>
            <w:tcBorders>
              <w:bottom w:val="single" w:sz="4" w:space="0" w:color="auto"/>
            </w:tcBorders>
            <w:tcMar>
              <w:left w:w="0" w:type="dxa"/>
              <w:right w:w="0" w:type="dxa"/>
            </w:tcMar>
          </w:tcPr>
          <w:p w14:paraId="4C3D9D19" w14:textId="2B4E758D" w:rsidR="00E27223" w:rsidRPr="009E5255" w:rsidRDefault="00E27223" w:rsidP="00D31DBA">
            <w:pPr>
              <w:spacing w:before="0" w:after="0" w:line="240" w:lineRule="auto"/>
              <w:ind w:left="142"/>
              <w:rPr>
                <w:sz w:val="20"/>
                <w:szCs w:val="20"/>
              </w:rPr>
            </w:pPr>
            <w:r w:rsidRPr="009E5255">
              <w:rPr>
                <w:sz w:val="20"/>
                <w:szCs w:val="20"/>
              </w:rPr>
              <w:t xml:space="preserve">Pharmacist orders </w:t>
            </w:r>
            <w:r w:rsidR="00E14CCE" w:rsidRPr="009E5255">
              <w:rPr>
                <w:sz w:val="20"/>
                <w:szCs w:val="20"/>
              </w:rPr>
              <w:t xml:space="preserve">required </w:t>
            </w:r>
            <w:r w:rsidRPr="009E5255">
              <w:rPr>
                <w:sz w:val="20"/>
                <w:szCs w:val="20"/>
              </w:rPr>
              <w:t>medication</w:t>
            </w:r>
            <w:r w:rsidR="00E14CCE" w:rsidRPr="009E5255">
              <w:rPr>
                <w:sz w:val="20"/>
                <w:szCs w:val="20"/>
              </w:rPr>
              <w:t>s</w:t>
            </w:r>
          </w:p>
        </w:tc>
        <w:tc>
          <w:tcPr>
            <w:tcW w:w="1706" w:type="dxa"/>
            <w:tcBorders>
              <w:bottom w:val="single" w:sz="4" w:space="0" w:color="auto"/>
            </w:tcBorders>
            <w:tcMar>
              <w:left w:w="0" w:type="dxa"/>
              <w:right w:w="0" w:type="dxa"/>
            </w:tcMar>
          </w:tcPr>
          <w:p w14:paraId="72C0AF08"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701" w:type="dxa"/>
            <w:tcBorders>
              <w:bottom w:val="single" w:sz="4" w:space="0" w:color="auto"/>
            </w:tcBorders>
            <w:tcMar>
              <w:left w:w="0" w:type="dxa"/>
              <w:right w:w="0" w:type="dxa"/>
            </w:tcMar>
          </w:tcPr>
          <w:p w14:paraId="6507B5C6" w14:textId="77777777" w:rsidR="00E27223" w:rsidRPr="009E5255" w:rsidRDefault="00E27223" w:rsidP="00D31DBA">
            <w:pPr>
              <w:spacing w:before="0" w:after="0" w:line="240" w:lineRule="auto"/>
              <w:jc w:val="center"/>
              <w:rPr>
                <w:sz w:val="20"/>
                <w:szCs w:val="20"/>
              </w:rPr>
            </w:pPr>
            <w:r w:rsidRPr="009E5255">
              <w:rPr>
                <w:sz w:val="20"/>
                <w:szCs w:val="20"/>
              </w:rPr>
              <w:t>PBS</w:t>
            </w:r>
          </w:p>
        </w:tc>
        <w:tc>
          <w:tcPr>
            <w:tcW w:w="1072" w:type="dxa"/>
            <w:tcBorders>
              <w:bottom w:val="single" w:sz="4" w:space="0" w:color="auto"/>
            </w:tcBorders>
            <w:tcMar>
              <w:left w:w="0" w:type="dxa"/>
              <w:right w:w="0" w:type="dxa"/>
            </w:tcMar>
          </w:tcPr>
          <w:p w14:paraId="73D54E1C"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CE4405" w:rsidRPr="009E5255" w14:paraId="2371909F" w14:textId="77777777" w:rsidTr="006C181B">
        <w:tc>
          <w:tcPr>
            <w:tcW w:w="9010" w:type="dxa"/>
            <w:gridSpan w:val="4"/>
            <w:tcBorders>
              <w:top w:val="single" w:sz="4" w:space="0" w:color="auto"/>
            </w:tcBorders>
            <w:tcMar>
              <w:left w:w="0" w:type="dxa"/>
              <w:right w:w="0" w:type="dxa"/>
            </w:tcMar>
          </w:tcPr>
          <w:p w14:paraId="0FD2C238" w14:textId="36FF83FE" w:rsidR="00CE4405" w:rsidRPr="009E5255" w:rsidRDefault="00CE4405" w:rsidP="00D31DBA">
            <w:pPr>
              <w:spacing w:before="0" w:after="0" w:line="240" w:lineRule="auto"/>
              <w:jc w:val="center"/>
              <w:rPr>
                <w:i/>
                <w:iCs/>
                <w:sz w:val="20"/>
                <w:szCs w:val="20"/>
              </w:rPr>
            </w:pPr>
            <w:r w:rsidRPr="009E5255">
              <w:rPr>
                <w:i/>
                <w:iCs/>
                <w:sz w:val="20"/>
                <w:szCs w:val="20"/>
              </w:rPr>
              <w:t>Preparation/Supply</w:t>
            </w:r>
          </w:p>
        </w:tc>
      </w:tr>
      <w:tr w:rsidR="00CE4405" w:rsidRPr="009E5255" w14:paraId="52A0286C" w14:textId="77777777" w:rsidTr="006C181B">
        <w:tc>
          <w:tcPr>
            <w:tcW w:w="9010" w:type="dxa"/>
            <w:gridSpan w:val="4"/>
            <w:tcMar>
              <w:left w:w="0" w:type="dxa"/>
              <w:right w:w="0" w:type="dxa"/>
            </w:tcMar>
          </w:tcPr>
          <w:p w14:paraId="1784899E" w14:textId="370E1E95" w:rsidR="00CE4405" w:rsidRPr="009E5255" w:rsidRDefault="00CE4405" w:rsidP="00D31DBA">
            <w:pPr>
              <w:spacing w:before="0" w:after="0" w:line="240" w:lineRule="auto"/>
              <w:rPr>
                <w:i/>
                <w:iCs/>
                <w:sz w:val="20"/>
                <w:szCs w:val="20"/>
              </w:rPr>
            </w:pPr>
            <w:r w:rsidRPr="009E5255">
              <w:rPr>
                <w:i/>
                <w:iCs/>
                <w:sz w:val="20"/>
                <w:szCs w:val="20"/>
              </w:rPr>
              <w:t>Purcha</w:t>
            </w:r>
            <w:r w:rsidR="00A7783A" w:rsidRPr="009E5255">
              <w:rPr>
                <w:i/>
                <w:iCs/>
                <w:sz w:val="20"/>
                <w:szCs w:val="20"/>
              </w:rPr>
              <w:t>sing</w:t>
            </w:r>
          </w:p>
        </w:tc>
      </w:tr>
      <w:tr w:rsidR="00047008" w:rsidRPr="009E5255" w14:paraId="284622F0" w14:textId="77777777" w:rsidTr="00047008">
        <w:tc>
          <w:tcPr>
            <w:tcW w:w="4531" w:type="dxa"/>
            <w:tcMar>
              <w:left w:w="0" w:type="dxa"/>
              <w:right w:w="0" w:type="dxa"/>
            </w:tcMar>
          </w:tcPr>
          <w:p w14:paraId="56C5F907" w14:textId="37B7B8EC" w:rsidR="00E27223" w:rsidRPr="009E5255" w:rsidRDefault="00E27223" w:rsidP="00D31DBA">
            <w:pPr>
              <w:spacing w:before="0" w:after="0" w:line="240" w:lineRule="auto"/>
              <w:ind w:left="142"/>
              <w:rPr>
                <w:sz w:val="20"/>
                <w:szCs w:val="20"/>
              </w:rPr>
            </w:pPr>
            <w:r w:rsidRPr="009E5255">
              <w:rPr>
                <w:sz w:val="20"/>
                <w:szCs w:val="20"/>
              </w:rPr>
              <w:t>Pharmaceutical product (uncompounded) purchased by compounder (internal or third-party)</w:t>
            </w:r>
          </w:p>
        </w:tc>
        <w:tc>
          <w:tcPr>
            <w:tcW w:w="1706" w:type="dxa"/>
            <w:tcMar>
              <w:left w:w="0" w:type="dxa"/>
              <w:right w:w="0" w:type="dxa"/>
            </w:tcMar>
          </w:tcPr>
          <w:p w14:paraId="03EF7683" w14:textId="56046DF2" w:rsidR="00E27223" w:rsidRPr="009E5255" w:rsidRDefault="00E27223" w:rsidP="00D31DBA">
            <w:pPr>
              <w:spacing w:before="0" w:after="0" w:line="240" w:lineRule="auto"/>
              <w:jc w:val="center"/>
              <w:rPr>
                <w:sz w:val="20"/>
                <w:szCs w:val="20"/>
              </w:rPr>
            </w:pPr>
            <w:r w:rsidRPr="009E5255">
              <w:rPr>
                <w:sz w:val="20"/>
                <w:szCs w:val="20"/>
              </w:rPr>
              <w:t xml:space="preserve">Compounding pharmacy </w:t>
            </w:r>
          </w:p>
          <w:p w14:paraId="14A22176" w14:textId="3F013CEA" w:rsidR="00E27223" w:rsidRPr="009E5255" w:rsidRDefault="00CC4154" w:rsidP="00D31DBA">
            <w:pPr>
              <w:spacing w:before="0" w:after="0" w:line="240" w:lineRule="auto"/>
              <w:jc w:val="center"/>
              <w:rPr>
                <w:sz w:val="20"/>
                <w:szCs w:val="20"/>
              </w:rPr>
            </w:pPr>
            <w:r w:rsidRPr="009E5255">
              <w:rPr>
                <w:sz w:val="20"/>
                <w:szCs w:val="20"/>
              </w:rPr>
              <w:t>M</w:t>
            </w:r>
            <w:r w:rsidR="00E27223" w:rsidRPr="009E5255">
              <w:rPr>
                <w:sz w:val="20"/>
                <w:szCs w:val="20"/>
              </w:rPr>
              <w:t>anufacturer</w:t>
            </w:r>
          </w:p>
          <w:p w14:paraId="2AEA633E" w14:textId="055CEE2D" w:rsidR="00E27223" w:rsidRPr="009E5255" w:rsidRDefault="00E27223" w:rsidP="00D31DBA">
            <w:pPr>
              <w:spacing w:before="0" w:after="0" w:line="240" w:lineRule="auto"/>
              <w:jc w:val="center"/>
              <w:rPr>
                <w:sz w:val="20"/>
                <w:szCs w:val="20"/>
              </w:rPr>
            </w:pPr>
            <w:r w:rsidRPr="009E5255">
              <w:rPr>
                <w:sz w:val="20"/>
                <w:szCs w:val="20"/>
              </w:rPr>
              <w:t>Logistics</w:t>
            </w:r>
          </w:p>
        </w:tc>
        <w:tc>
          <w:tcPr>
            <w:tcW w:w="1701" w:type="dxa"/>
            <w:tcMar>
              <w:left w:w="0" w:type="dxa"/>
              <w:right w:w="0" w:type="dxa"/>
            </w:tcMar>
          </w:tcPr>
          <w:p w14:paraId="7CEDFDEA" w14:textId="77777777" w:rsidR="00E27223" w:rsidRPr="009E5255" w:rsidRDefault="00E27223" w:rsidP="00D31DBA">
            <w:pPr>
              <w:spacing w:before="0" w:after="0" w:line="240" w:lineRule="auto"/>
              <w:jc w:val="center"/>
              <w:rPr>
                <w:sz w:val="20"/>
                <w:szCs w:val="20"/>
              </w:rPr>
            </w:pPr>
            <w:r w:rsidRPr="009E5255">
              <w:rPr>
                <w:sz w:val="20"/>
                <w:szCs w:val="20"/>
              </w:rPr>
              <w:t>PBS</w:t>
            </w:r>
          </w:p>
        </w:tc>
        <w:tc>
          <w:tcPr>
            <w:tcW w:w="1072" w:type="dxa"/>
            <w:tcMar>
              <w:left w:w="0" w:type="dxa"/>
              <w:right w:w="0" w:type="dxa"/>
            </w:tcMar>
          </w:tcPr>
          <w:p w14:paraId="5132E348"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D3577A" w:rsidRPr="009E5255" w14:paraId="3BF466F9" w14:textId="77777777" w:rsidTr="00D3577A">
        <w:tc>
          <w:tcPr>
            <w:tcW w:w="9010" w:type="dxa"/>
            <w:gridSpan w:val="4"/>
            <w:tcMar>
              <w:left w:w="0" w:type="dxa"/>
              <w:right w:w="0" w:type="dxa"/>
            </w:tcMar>
          </w:tcPr>
          <w:p w14:paraId="774C0F50" w14:textId="73D90AF2" w:rsidR="00D3577A" w:rsidRPr="009E5255" w:rsidRDefault="00D3577A" w:rsidP="00D31DBA">
            <w:pPr>
              <w:spacing w:before="0" w:after="0" w:line="240" w:lineRule="auto"/>
              <w:rPr>
                <w:sz w:val="20"/>
                <w:szCs w:val="20"/>
              </w:rPr>
            </w:pPr>
            <w:r w:rsidRPr="009E5255">
              <w:rPr>
                <w:i/>
                <w:iCs/>
                <w:sz w:val="20"/>
                <w:szCs w:val="20"/>
              </w:rPr>
              <w:t>Compounding</w:t>
            </w:r>
          </w:p>
        </w:tc>
      </w:tr>
      <w:tr w:rsidR="00047008" w:rsidRPr="009E5255" w14:paraId="373F084B" w14:textId="77777777" w:rsidTr="00047008">
        <w:tc>
          <w:tcPr>
            <w:tcW w:w="4531" w:type="dxa"/>
            <w:tcMar>
              <w:left w:w="0" w:type="dxa"/>
              <w:right w:w="0" w:type="dxa"/>
            </w:tcMar>
          </w:tcPr>
          <w:p w14:paraId="7F36DA7F" w14:textId="4AA8AF7E" w:rsidR="00E27223" w:rsidRPr="009E5255" w:rsidRDefault="00E27223" w:rsidP="00D31DBA">
            <w:pPr>
              <w:spacing w:before="0" w:after="0" w:line="240" w:lineRule="auto"/>
              <w:ind w:left="142"/>
              <w:rPr>
                <w:sz w:val="20"/>
                <w:szCs w:val="20"/>
              </w:rPr>
            </w:pPr>
            <w:r w:rsidRPr="009E5255">
              <w:rPr>
                <w:sz w:val="20"/>
                <w:szCs w:val="20"/>
              </w:rPr>
              <w:t>Infusion compounded (includ</w:t>
            </w:r>
            <w:r w:rsidR="00D3577A" w:rsidRPr="009E5255">
              <w:rPr>
                <w:sz w:val="20"/>
                <w:szCs w:val="20"/>
              </w:rPr>
              <w:t>es</w:t>
            </w:r>
            <w:r w:rsidRPr="009E5255">
              <w:rPr>
                <w:sz w:val="20"/>
                <w:szCs w:val="20"/>
              </w:rPr>
              <w:t xml:space="preserve"> delivery container) </w:t>
            </w:r>
            <w:r w:rsidR="00D3577A" w:rsidRPr="009E5255">
              <w:rPr>
                <w:sz w:val="20"/>
                <w:szCs w:val="20"/>
              </w:rPr>
              <w:t xml:space="preserve">per named patient </w:t>
            </w:r>
            <w:r w:rsidRPr="009E5255">
              <w:rPr>
                <w:sz w:val="20"/>
                <w:szCs w:val="20"/>
              </w:rPr>
              <w:t xml:space="preserve">under conditions </w:t>
            </w:r>
            <w:r w:rsidR="00D3577A" w:rsidRPr="009E5255">
              <w:rPr>
                <w:sz w:val="20"/>
                <w:szCs w:val="20"/>
              </w:rPr>
              <w:t>that</w:t>
            </w:r>
            <w:r w:rsidRPr="009E5255">
              <w:rPr>
                <w:sz w:val="20"/>
                <w:szCs w:val="20"/>
              </w:rPr>
              <w:t xml:space="preserve"> ensure sterility and stability</w:t>
            </w:r>
            <w:r w:rsidR="00D3577A" w:rsidRPr="009E5255">
              <w:rPr>
                <w:sz w:val="20"/>
                <w:szCs w:val="20"/>
              </w:rPr>
              <w:t xml:space="preserve"> (with indicated expiry)</w:t>
            </w:r>
          </w:p>
        </w:tc>
        <w:tc>
          <w:tcPr>
            <w:tcW w:w="1706" w:type="dxa"/>
            <w:tcMar>
              <w:left w:w="0" w:type="dxa"/>
              <w:right w:w="0" w:type="dxa"/>
            </w:tcMar>
          </w:tcPr>
          <w:p w14:paraId="3C661F25" w14:textId="357BF4AC" w:rsidR="00E27223" w:rsidRPr="009E5255" w:rsidRDefault="00E27223" w:rsidP="00D31DBA">
            <w:pPr>
              <w:spacing w:before="0" w:after="0" w:line="240" w:lineRule="auto"/>
              <w:jc w:val="center"/>
              <w:rPr>
                <w:sz w:val="20"/>
                <w:szCs w:val="20"/>
              </w:rPr>
            </w:pPr>
            <w:r w:rsidRPr="009E5255">
              <w:rPr>
                <w:sz w:val="20"/>
                <w:szCs w:val="20"/>
              </w:rPr>
              <w:t>Compounding pharmacy</w:t>
            </w:r>
          </w:p>
        </w:tc>
        <w:tc>
          <w:tcPr>
            <w:tcW w:w="1701" w:type="dxa"/>
            <w:tcMar>
              <w:left w:w="0" w:type="dxa"/>
              <w:right w:w="0" w:type="dxa"/>
            </w:tcMar>
          </w:tcPr>
          <w:p w14:paraId="34C5AAFB" w14:textId="77777777" w:rsidR="00E27223" w:rsidRPr="009E5255" w:rsidRDefault="00E27223" w:rsidP="00D31DBA">
            <w:pPr>
              <w:spacing w:before="0" w:after="0" w:line="240" w:lineRule="auto"/>
              <w:jc w:val="center"/>
              <w:rPr>
                <w:sz w:val="20"/>
                <w:szCs w:val="20"/>
              </w:rPr>
            </w:pPr>
            <w:r w:rsidRPr="009E5255">
              <w:rPr>
                <w:sz w:val="20"/>
                <w:szCs w:val="20"/>
              </w:rPr>
              <w:t>PBS</w:t>
            </w:r>
          </w:p>
          <w:p w14:paraId="1E3D1F2D" w14:textId="77777777" w:rsidR="00E27223" w:rsidRPr="009E5255" w:rsidRDefault="00E27223" w:rsidP="00D31DBA">
            <w:pPr>
              <w:spacing w:before="0" w:after="0" w:line="240" w:lineRule="auto"/>
              <w:jc w:val="center"/>
              <w:rPr>
                <w:sz w:val="20"/>
                <w:szCs w:val="20"/>
              </w:rPr>
            </w:pPr>
            <w:r w:rsidRPr="009E5255">
              <w:rPr>
                <w:sz w:val="20"/>
                <w:szCs w:val="20"/>
              </w:rPr>
              <w:t>Compounders</w:t>
            </w:r>
          </w:p>
          <w:p w14:paraId="29E1B978" w14:textId="77777777" w:rsidR="00E27223" w:rsidRPr="009E5255" w:rsidRDefault="00E27223" w:rsidP="00D31DBA">
            <w:pPr>
              <w:spacing w:before="0" w:after="0" w:line="240" w:lineRule="auto"/>
              <w:jc w:val="center"/>
              <w:rPr>
                <w:sz w:val="20"/>
                <w:szCs w:val="20"/>
              </w:rPr>
            </w:pPr>
            <w:r w:rsidRPr="009E5255">
              <w:rPr>
                <w:sz w:val="20"/>
                <w:szCs w:val="20"/>
              </w:rPr>
              <w:t>Hospital</w:t>
            </w:r>
          </w:p>
        </w:tc>
        <w:tc>
          <w:tcPr>
            <w:tcW w:w="1072" w:type="dxa"/>
            <w:tcMar>
              <w:left w:w="0" w:type="dxa"/>
              <w:right w:w="0" w:type="dxa"/>
            </w:tcMar>
          </w:tcPr>
          <w:p w14:paraId="1805F2C4" w14:textId="393A1AD2" w:rsidR="00E27223" w:rsidRPr="009E5255" w:rsidRDefault="008D68F9" w:rsidP="00D31DBA">
            <w:pPr>
              <w:spacing w:before="0" w:after="0" w:line="240" w:lineRule="auto"/>
              <w:jc w:val="center"/>
              <w:rPr>
                <w:sz w:val="20"/>
                <w:szCs w:val="20"/>
              </w:rPr>
            </w:pPr>
            <w:r w:rsidRPr="009E5255">
              <w:rPr>
                <w:sz w:val="20"/>
                <w:szCs w:val="20"/>
              </w:rPr>
              <w:t>Yes</w:t>
            </w:r>
          </w:p>
        </w:tc>
      </w:tr>
      <w:tr w:rsidR="00047008" w:rsidRPr="009E5255" w14:paraId="79924CC2" w14:textId="77777777" w:rsidTr="00047008">
        <w:tc>
          <w:tcPr>
            <w:tcW w:w="4531" w:type="dxa"/>
            <w:tcMar>
              <w:left w:w="0" w:type="dxa"/>
              <w:right w:w="0" w:type="dxa"/>
            </w:tcMar>
          </w:tcPr>
          <w:p w14:paraId="082DFCD7" w14:textId="6B04434E" w:rsidR="00E27223" w:rsidRPr="009E5255" w:rsidRDefault="008D68F9" w:rsidP="00D31DBA">
            <w:pPr>
              <w:spacing w:before="0" w:after="0" w:line="240" w:lineRule="auto"/>
              <w:ind w:left="142"/>
              <w:rPr>
                <w:sz w:val="20"/>
                <w:szCs w:val="20"/>
              </w:rPr>
            </w:pPr>
            <w:r w:rsidRPr="009E5255">
              <w:rPr>
                <w:sz w:val="20"/>
                <w:szCs w:val="20"/>
              </w:rPr>
              <w:t>I</w:t>
            </w:r>
            <w:r w:rsidR="00E27223" w:rsidRPr="009E5255">
              <w:rPr>
                <w:sz w:val="20"/>
                <w:szCs w:val="20"/>
              </w:rPr>
              <w:t>nternal</w:t>
            </w:r>
            <w:r w:rsidR="00473821" w:rsidRPr="009E5255">
              <w:rPr>
                <w:sz w:val="20"/>
                <w:szCs w:val="20"/>
              </w:rPr>
              <w:t>—</w:t>
            </w:r>
            <w:r w:rsidR="00E27223" w:rsidRPr="009E5255">
              <w:rPr>
                <w:sz w:val="20"/>
                <w:szCs w:val="20"/>
              </w:rPr>
              <w:t xml:space="preserve">Product delivered to infusion suite </w:t>
            </w:r>
            <w:r w:rsidRPr="009E5255">
              <w:rPr>
                <w:sz w:val="20"/>
                <w:szCs w:val="20"/>
              </w:rPr>
              <w:t xml:space="preserve">is </w:t>
            </w:r>
            <w:r w:rsidR="00E27223" w:rsidRPr="009E5255">
              <w:rPr>
                <w:sz w:val="20"/>
                <w:szCs w:val="20"/>
              </w:rPr>
              <w:t>labelled with patient name and 24</w:t>
            </w:r>
            <w:r w:rsidRPr="009E5255">
              <w:rPr>
                <w:sz w:val="20"/>
                <w:szCs w:val="20"/>
              </w:rPr>
              <w:t>-</w:t>
            </w:r>
            <w:r w:rsidR="00E27223" w:rsidRPr="009E5255">
              <w:rPr>
                <w:sz w:val="20"/>
                <w:szCs w:val="20"/>
              </w:rPr>
              <w:t>h</w:t>
            </w:r>
            <w:r w:rsidRPr="009E5255">
              <w:rPr>
                <w:sz w:val="20"/>
                <w:szCs w:val="20"/>
              </w:rPr>
              <w:t>ou</w:t>
            </w:r>
            <w:r w:rsidR="00E27223" w:rsidRPr="009E5255">
              <w:rPr>
                <w:sz w:val="20"/>
                <w:szCs w:val="20"/>
              </w:rPr>
              <w:t>r expiry</w:t>
            </w:r>
          </w:p>
        </w:tc>
        <w:tc>
          <w:tcPr>
            <w:tcW w:w="1706" w:type="dxa"/>
            <w:tcMar>
              <w:left w:w="0" w:type="dxa"/>
              <w:right w:w="0" w:type="dxa"/>
            </w:tcMar>
          </w:tcPr>
          <w:p w14:paraId="6749848B"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0A6EAA6E"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701" w:type="dxa"/>
            <w:tcMar>
              <w:left w:w="0" w:type="dxa"/>
              <w:right w:w="0" w:type="dxa"/>
            </w:tcMar>
          </w:tcPr>
          <w:p w14:paraId="528D00F2"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066A2C98"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072" w:type="dxa"/>
            <w:tcMar>
              <w:left w:w="0" w:type="dxa"/>
              <w:right w:w="0" w:type="dxa"/>
            </w:tcMar>
          </w:tcPr>
          <w:p w14:paraId="323D6D2E"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047008" w:rsidRPr="009E5255" w14:paraId="129ECB29" w14:textId="77777777" w:rsidTr="00047008">
        <w:tc>
          <w:tcPr>
            <w:tcW w:w="4531" w:type="dxa"/>
            <w:tcMar>
              <w:left w:w="0" w:type="dxa"/>
              <w:right w:w="0" w:type="dxa"/>
            </w:tcMar>
          </w:tcPr>
          <w:p w14:paraId="7C97A084" w14:textId="6C512BC3" w:rsidR="00E27223" w:rsidRPr="009E5255" w:rsidRDefault="008D68F9" w:rsidP="00D31DBA">
            <w:pPr>
              <w:spacing w:before="0" w:after="0" w:line="240" w:lineRule="auto"/>
              <w:ind w:left="142"/>
              <w:rPr>
                <w:sz w:val="20"/>
                <w:szCs w:val="20"/>
              </w:rPr>
            </w:pPr>
            <w:r w:rsidRPr="009E5255">
              <w:rPr>
                <w:sz w:val="20"/>
                <w:szCs w:val="20"/>
              </w:rPr>
              <w:t>External</w:t>
            </w:r>
            <w:r w:rsidR="00473821" w:rsidRPr="009E5255">
              <w:rPr>
                <w:sz w:val="20"/>
                <w:szCs w:val="20"/>
              </w:rPr>
              <w:t>—</w:t>
            </w:r>
            <w:r w:rsidR="00E27223" w:rsidRPr="009E5255">
              <w:rPr>
                <w:sz w:val="20"/>
                <w:szCs w:val="20"/>
              </w:rPr>
              <w:t xml:space="preserve">Product delivered to </w:t>
            </w:r>
            <w:r w:rsidR="00EF2C07" w:rsidRPr="009E5255">
              <w:rPr>
                <w:sz w:val="20"/>
                <w:szCs w:val="20"/>
              </w:rPr>
              <w:t xml:space="preserve">infusion suite </w:t>
            </w:r>
            <w:r w:rsidR="00E27223" w:rsidRPr="009E5255">
              <w:rPr>
                <w:sz w:val="20"/>
                <w:szCs w:val="20"/>
              </w:rPr>
              <w:t xml:space="preserve">is labelled with patient name and </w:t>
            </w:r>
            <w:r w:rsidR="0012605E" w:rsidRPr="009E5255">
              <w:rPr>
                <w:sz w:val="20"/>
                <w:szCs w:val="20"/>
              </w:rPr>
              <w:t>(</w:t>
            </w:r>
            <w:r w:rsidR="000B45F0" w:rsidRPr="009E5255">
              <w:rPr>
                <w:sz w:val="20"/>
                <w:szCs w:val="20"/>
              </w:rPr>
              <w:t>extended</w:t>
            </w:r>
            <w:r w:rsidR="0012605E" w:rsidRPr="009E5255">
              <w:rPr>
                <w:sz w:val="20"/>
                <w:szCs w:val="20"/>
              </w:rPr>
              <w:t>)</w:t>
            </w:r>
            <w:r w:rsidR="000B45F0" w:rsidRPr="009E5255">
              <w:rPr>
                <w:sz w:val="20"/>
                <w:szCs w:val="20"/>
              </w:rPr>
              <w:t xml:space="preserve"> </w:t>
            </w:r>
            <w:r w:rsidR="00E27223" w:rsidRPr="009E5255">
              <w:rPr>
                <w:sz w:val="20"/>
                <w:szCs w:val="20"/>
              </w:rPr>
              <w:t>expiry consistent with relevant stability data</w:t>
            </w:r>
          </w:p>
        </w:tc>
        <w:tc>
          <w:tcPr>
            <w:tcW w:w="1706" w:type="dxa"/>
            <w:tcMar>
              <w:left w:w="0" w:type="dxa"/>
              <w:right w:w="0" w:type="dxa"/>
            </w:tcMar>
          </w:tcPr>
          <w:p w14:paraId="5FF5D379" w14:textId="77777777" w:rsidR="00E27223" w:rsidRPr="009E5255" w:rsidRDefault="00E27223" w:rsidP="00D31DBA">
            <w:pPr>
              <w:spacing w:before="0" w:after="0" w:line="240" w:lineRule="auto"/>
              <w:jc w:val="center"/>
              <w:rPr>
                <w:sz w:val="20"/>
                <w:szCs w:val="20"/>
              </w:rPr>
            </w:pPr>
            <w:r w:rsidRPr="009E5255">
              <w:rPr>
                <w:sz w:val="20"/>
                <w:szCs w:val="20"/>
              </w:rPr>
              <w:t>Independent compounder</w:t>
            </w:r>
          </w:p>
          <w:p w14:paraId="74BEBBF8" w14:textId="77777777" w:rsidR="00E27223" w:rsidRPr="009E5255" w:rsidRDefault="00E27223" w:rsidP="00D31DBA">
            <w:pPr>
              <w:spacing w:before="0" w:after="0" w:line="240" w:lineRule="auto"/>
              <w:jc w:val="center"/>
              <w:rPr>
                <w:sz w:val="20"/>
                <w:szCs w:val="20"/>
              </w:rPr>
            </w:pPr>
            <w:r w:rsidRPr="009E5255">
              <w:rPr>
                <w:sz w:val="20"/>
                <w:szCs w:val="20"/>
              </w:rPr>
              <w:t>Logistics</w:t>
            </w:r>
          </w:p>
        </w:tc>
        <w:tc>
          <w:tcPr>
            <w:tcW w:w="1701" w:type="dxa"/>
            <w:tcMar>
              <w:left w:w="0" w:type="dxa"/>
              <w:right w:w="0" w:type="dxa"/>
            </w:tcMar>
          </w:tcPr>
          <w:p w14:paraId="543E1254"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6C51F675"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072" w:type="dxa"/>
            <w:tcMar>
              <w:left w:w="0" w:type="dxa"/>
              <w:right w:w="0" w:type="dxa"/>
            </w:tcMar>
          </w:tcPr>
          <w:p w14:paraId="1F68CD75"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8D68F9" w:rsidRPr="009E5255" w14:paraId="67A65092" w14:textId="77777777" w:rsidTr="008D68F9">
        <w:tc>
          <w:tcPr>
            <w:tcW w:w="9010" w:type="dxa"/>
            <w:gridSpan w:val="4"/>
            <w:tcMar>
              <w:left w:w="0" w:type="dxa"/>
              <w:right w:w="0" w:type="dxa"/>
            </w:tcMar>
          </w:tcPr>
          <w:p w14:paraId="0D393B58" w14:textId="3A575810" w:rsidR="008D68F9" w:rsidRPr="009E5255" w:rsidRDefault="008D68F9" w:rsidP="00D31DBA">
            <w:pPr>
              <w:spacing w:before="0" w:after="0" w:line="240" w:lineRule="auto"/>
              <w:rPr>
                <w:i/>
                <w:iCs/>
                <w:sz w:val="20"/>
                <w:szCs w:val="20"/>
              </w:rPr>
            </w:pPr>
            <w:r w:rsidRPr="009E5255">
              <w:rPr>
                <w:i/>
                <w:iCs/>
                <w:sz w:val="20"/>
                <w:szCs w:val="20"/>
              </w:rPr>
              <w:t>Quality assurance</w:t>
            </w:r>
            <w:r w:rsidR="00FF20CF" w:rsidRPr="009E5255">
              <w:rPr>
                <w:i/>
                <w:iCs/>
                <w:sz w:val="20"/>
                <w:szCs w:val="20"/>
              </w:rPr>
              <w:t>—compounding</w:t>
            </w:r>
          </w:p>
        </w:tc>
      </w:tr>
      <w:tr w:rsidR="00047008" w:rsidRPr="009E5255" w14:paraId="4E1022C1" w14:textId="77777777" w:rsidTr="006C181B">
        <w:tc>
          <w:tcPr>
            <w:tcW w:w="4531" w:type="dxa"/>
            <w:tcBorders>
              <w:bottom w:val="single" w:sz="4" w:space="0" w:color="auto"/>
            </w:tcBorders>
            <w:tcMar>
              <w:left w:w="0" w:type="dxa"/>
              <w:right w:w="0" w:type="dxa"/>
            </w:tcMar>
          </w:tcPr>
          <w:p w14:paraId="70E4AC93" w14:textId="183FAEB8" w:rsidR="00E27223" w:rsidRPr="009E5255" w:rsidRDefault="00E27223" w:rsidP="00D31DBA">
            <w:pPr>
              <w:spacing w:before="0" w:after="0" w:line="240" w:lineRule="auto"/>
              <w:ind w:left="142"/>
              <w:rPr>
                <w:sz w:val="20"/>
                <w:szCs w:val="20"/>
              </w:rPr>
            </w:pPr>
            <w:r w:rsidRPr="009E5255">
              <w:rPr>
                <w:sz w:val="20"/>
                <w:szCs w:val="20"/>
              </w:rPr>
              <w:t>Compounded products checked upon for dose, container, compatibility, expiry and safety</w:t>
            </w:r>
          </w:p>
        </w:tc>
        <w:tc>
          <w:tcPr>
            <w:tcW w:w="1706" w:type="dxa"/>
            <w:tcBorders>
              <w:bottom w:val="single" w:sz="4" w:space="0" w:color="auto"/>
            </w:tcBorders>
            <w:tcMar>
              <w:left w:w="0" w:type="dxa"/>
              <w:right w:w="0" w:type="dxa"/>
            </w:tcMar>
          </w:tcPr>
          <w:p w14:paraId="0FBD6496"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701" w:type="dxa"/>
            <w:tcBorders>
              <w:bottom w:val="single" w:sz="4" w:space="0" w:color="auto"/>
            </w:tcBorders>
            <w:tcMar>
              <w:left w:w="0" w:type="dxa"/>
              <w:right w:w="0" w:type="dxa"/>
            </w:tcMar>
          </w:tcPr>
          <w:p w14:paraId="6FC89898"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7D92F1B5"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072" w:type="dxa"/>
            <w:tcBorders>
              <w:bottom w:val="single" w:sz="4" w:space="0" w:color="auto"/>
            </w:tcBorders>
            <w:tcMar>
              <w:left w:w="0" w:type="dxa"/>
              <w:right w:w="0" w:type="dxa"/>
            </w:tcMar>
          </w:tcPr>
          <w:p w14:paraId="094F9B94"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8D68F9" w:rsidRPr="009E5255" w14:paraId="26031B3F" w14:textId="77777777" w:rsidTr="006C181B">
        <w:tc>
          <w:tcPr>
            <w:tcW w:w="9010" w:type="dxa"/>
            <w:gridSpan w:val="4"/>
            <w:tcBorders>
              <w:top w:val="single" w:sz="4" w:space="0" w:color="auto"/>
            </w:tcBorders>
            <w:tcMar>
              <w:left w:w="0" w:type="dxa"/>
              <w:right w:w="0" w:type="dxa"/>
            </w:tcMar>
          </w:tcPr>
          <w:p w14:paraId="2C9D34E6" w14:textId="0E9F7ABD" w:rsidR="008D68F9" w:rsidRPr="009E5255" w:rsidRDefault="008D68F9" w:rsidP="00D31DBA">
            <w:pPr>
              <w:spacing w:before="0" w:after="0" w:line="240" w:lineRule="auto"/>
              <w:jc w:val="center"/>
              <w:rPr>
                <w:i/>
                <w:iCs/>
                <w:sz w:val="20"/>
                <w:szCs w:val="20"/>
              </w:rPr>
            </w:pPr>
            <w:r w:rsidRPr="009E5255">
              <w:rPr>
                <w:i/>
                <w:iCs/>
                <w:sz w:val="20"/>
                <w:szCs w:val="20"/>
              </w:rPr>
              <w:t>Pre-Administration</w:t>
            </w:r>
          </w:p>
        </w:tc>
      </w:tr>
      <w:tr w:rsidR="00D349FB" w:rsidRPr="009E5255" w14:paraId="073F7CF6" w14:textId="77777777" w:rsidTr="00D349FB">
        <w:tc>
          <w:tcPr>
            <w:tcW w:w="9010" w:type="dxa"/>
            <w:gridSpan w:val="4"/>
            <w:tcMar>
              <w:left w:w="0" w:type="dxa"/>
              <w:right w:w="0" w:type="dxa"/>
            </w:tcMar>
          </w:tcPr>
          <w:p w14:paraId="6FB4D440" w14:textId="1486623A" w:rsidR="00D349FB" w:rsidRPr="009E5255" w:rsidRDefault="00A7783A" w:rsidP="00D31DBA">
            <w:pPr>
              <w:spacing w:before="0" w:after="0" w:line="240" w:lineRule="auto"/>
              <w:rPr>
                <w:sz w:val="20"/>
                <w:szCs w:val="20"/>
              </w:rPr>
            </w:pPr>
            <w:r w:rsidRPr="009E5255">
              <w:rPr>
                <w:i/>
                <w:iCs/>
                <w:sz w:val="20"/>
                <w:szCs w:val="20"/>
              </w:rPr>
              <w:t>F</w:t>
            </w:r>
            <w:r w:rsidR="00D349FB" w:rsidRPr="009E5255">
              <w:rPr>
                <w:i/>
                <w:iCs/>
                <w:sz w:val="20"/>
                <w:szCs w:val="20"/>
              </w:rPr>
              <w:t xml:space="preserve">inancial </w:t>
            </w:r>
            <w:r w:rsidR="00CE3410" w:rsidRPr="009E5255">
              <w:rPr>
                <w:i/>
                <w:iCs/>
                <w:sz w:val="20"/>
                <w:szCs w:val="20"/>
              </w:rPr>
              <w:t>assessment</w:t>
            </w:r>
          </w:p>
        </w:tc>
      </w:tr>
      <w:tr w:rsidR="00047008" w:rsidRPr="009E5255" w14:paraId="6BB45933" w14:textId="77777777" w:rsidTr="00047008">
        <w:tc>
          <w:tcPr>
            <w:tcW w:w="4531" w:type="dxa"/>
            <w:tcMar>
              <w:left w:w="0" w:type="dxa"/>
              <w:right w:w="0" w:type="dxa"/>
            </w:tcMar>
          </w:tcPr>
          <w:p w14:paraId="6039027F" w14:textId="1A084C0F" w:rsidR="00E27223" w:rsidRPr="009E5255" w:rsidRDefault="00D349FB" w:rsidP="00D31DBA">
            <w:pPr>
              <w:spacing w:before="0" w:after="0" w:line="240" w:lineRule="auto"/>
              <w:ind w:left="142"/>
              <w:rPr>
                <w:sz w:val="20"/>
                <w:szCs w:val="20"/>
              </w:rPr>
            </w:pPr>
            <w:r w:rsidRPr="009E5255">
              <w:rPr>
                <w:sz w:val="20"/>
                <w:szCs w:val="20"/>
              </w:rPr>
              <w:t>F</w:t>
            </w:r>
            <w:r w:rsidR="00E27223" w:rsidRPr="009E5255">
              <w:rPr>
                <w:sz w:val="20"/>
                <w:szCs w:val="20"/>
              </w:rPr>
              <w:t xml:space="preserve">inancial impact of the selected treatment </w:t>
            </w:r>
            <w:r w:rsidRPr="009E5255">
              <w:rPr>
                <w:sz w:val="20"/>
                <w:szCs w:val="20"/>
              </w:rPr>
              <w:t xml:space="preserve">assessed for </w:t>
            </w:r>
            <w:r w:rsidR="00E27223" w:rsidRPr="009E5255">
              <w:rPr>
                <w:sz w:val="20"/>
                <w:szCs w:val="20"/>
              </w:rPr>
              <w:t>hospital/clinic</w:t>
            </w:r>
            <w:r w:rsidRPr="009E5255">
              <w:rPr>
                <w:sz w:val="20"/>
                <w:szCs w:val="20"/>
              </w:rPr>
              <w:t>,</w:t>
            </w:r>
            <w:r w:rsidR="00E27223" w:rsidRPr="009E5255">
              <w:rPr>
                <w:sz w:val="20"/>
                <w:szCs w:val="20"/>
              </w:rPr>
              <w:t xml:space="preserve"> pharmacy</w:t>
            </w:r>
            <w:r w:rsidRPr="009E5255">
              <w:rPr>
                <w:sz w:val="20"/>
                <w:szCs w:val="20"/>
              </w:rPr>
              <w:t xml:space="preserve"> and patient</w:t>
            </w:r>
          </w:p>
        </w:tc>
        <w:tc>
          <w:tcPr>
            <w:tcW w:w="1706" w:type="dxa"/>
            <w:tcMar>
              <w:left w:w="0" w:type="dxa"/>
              <w:right w:w="0" w:type="dxa"/>
            </w:tcMar>
          </w:tcPr>
          <w:p w14:paraId="0621AE56"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701" w:type="dxa"/>
            <w:tcMar>
              <w:left w:w="0" w:type="dxa"/>
              <w:right w:w="0" w:type="dxa"/>
            </w:tcMar>
          </w:tcPr>
          <w:p w14:paraId="5529D7CE"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4148ED60"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072" w:type="dxa"/>
            <w:tcMar>
              <w:left w:w="0" w:type="dxa"/>
              <w:right w:w="0" w:type="dxa"/>
            </w:tcMar>
          </w:tcPr>
          <w:p w14:paraId="25C7592A"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D977E5" w:rsidRPr="009E5255" w14:paraId="356B2191" w14:textId="77777777" w:rsidTr="00D977E5">
        <w:tc>
          <w:tcPr>
            <w:tcW w:w="9010" w:type="dxa"/>
            <w:gridSpan w:val="4"/>
            <w:tcMar>
              <w:left w:w="0" w:type="dxa"/>
              <w:right w:w="0" w:type="dxa"/>
            </w:tcMar>
          </w:tcPr>
          <w:p w14:paraId="73343892" w14:textId="3098BC90" w:rsidR="00D977E5" w:rsidRPr="009E5255" w:rsidRDefault="00D977E5" w:rsidP="00D31DBA">
            <w:pPr>
              <w:spacing w:before="0" w:after="0" w:line="240" w:lineRule="auto"/>
              <w:rPr>
                <w:i/>
                <w:iCs/>
                <w:sz w:val="20"/>
                <w:szCs w:val="20"/>
              </w:rPr>
            </w:pPr>
            <w:r w:rsidRPr="009E5255">
              <w:rPr>
                <w:i/>
                <w:iCs/>
                <w:sz w:val="20"/>
                <w:szCs w:val="20"/>
              </w:rPr>
              <w:t>Patient eligibility</w:t>
            </w:r>
          </w:p>
        </w:tc>
      </w:tr>
      <w:tr w:rsidR="00047008" w:rsidRPr="009E5255" w14:paraId="39B14950" w14:textId="77777777" w:rsidTr="00047008">
        <w:tc>
          <w:tcPr>
            <w:tcW w:w="4531" w:type="dxa"/>
            <w:tcMar>
              <w:left w:w="0" w:type="dxa"/>
              <w:right w:w="0" w:type="dxa"/>
            </w:tcMar>
          </w:tcPr>
          <w:p w14:paraId="00CEFB88" w14:textId="02730512" w:rsidR="00E27223" w:rsidRPr="009E5255" w:rsidRDefault="00D977E5" w:rsidP="00D31DBA">
            <w:pPr>
              <w:spacing w:before="0" w:after="0" w:line="240" w:lineRule="auto"/>
              <w:ind w:left="142"/>
              <w:rPr>
                <w:sz w:val="20"/>
                <w:szCs w:val="20"/>
              </w:rPr>
            </w:pPr>
            <w:r w:rsidRPr="009E5255">
              <w:rPr>
                <w:sz w:val="20"/>
                <w:szCs w:val="20"/>
              </w:rPr>
              <w:t>Determine</w:t>
            </w:r>
            <w:r w:rsidR="00E27223" w:rsidRPr="009E5255">
              <w:rPr>
                <w:sz w:val="20"/>
                <w:szCs w:val="20"/>
              </w:rPr>
              <w:t xml:space="preserve"> whether additional pathology tests are required prior to the patient commencing treatment</w:t>
            </w:r>
          </w:p>
        </w:tc>
        <w:tc>
          <w:tcPr>
            <w:tcW w:w="1706" w:type="dxa"/>
            <w:tcMar>
              <w:left w:w="0" w:type="dxa"/>
              <w:right w:w="0" w:type="dxa"/>
            </w:tcMar>
          </w:tcPr>
          <w:p w14:paraId="1F944994" w14:textId="77777777" w:rsidR="00E27223" w:rsidRPr="009E5255" w:rsidRDefault="00E27223" w:rsidP="00D31DBA">
            <w:pPr>
              <w:spacing w:before="0" w:after="0" w:line="240" w:lineRule="auto"/>
              <w:jc w:val="center"/>
              <w:rPr>
                <w:sz w:val="20"/>
                <w:szCs w:val="20"/>
              </w:rPr>
            </w:pPr>
            <w:r w:rsidRPr="009E5255">
              <w:rPr>
                <w:sz w:val="20"/>
                <w:szCs w:val="20"/>
              </w:rPr>
              <w:t>Pharmacy</w:t>
            </w:r>
          </w:p>
          <w:p w14:paraId="16D77CF3" w14:textId="77777777" w:rsidR="00E27223" w:rsidRPr="009E5255" w:rsidRDefault="00E27223" w:rsidP="00D31DBA">
            <w:pPr>
              <w:spacing w:before="0" w:after="0" w:line="240" w:lineRule="auto"/>
              <w:jc w:val="center"/>
              <w:rPr>
                <w:sz w:val="20"/>
                <w:szCs w:val="20"/>
              </w:rPr>
            </w:pPr>
            <w:r w:rsidRPr="009E5255">
              <w:rPr>
                <w:sz w:val="20"/>
                <w:szCs w:val="20"/>
              </w:rPr>
              <w:t>Medical oncology</w:t>
            </w:r>
          </w:p>
        </w:tc>
        <w:tc>
          <w:tcPr>
            <w:tcW w:w="1701" w:type="dxa"/>
            <w:tcMar>
              <w:left w:w="0" w:type="dxa"/>
              <w:right w:w="0" w:type="dxa"/>
            </w:tcMar>
          </w:tcPr>
          <w:p w14:paraId="63E12E82"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50C22A92"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072" w:type="dxa"/>
            <w:tcMar>
              <w:left w:w="0" w:type="dxa"/>
              <w:right w:w="0" w:type="dxa"/>
            </w:tcMar>
          </w:tcPr>
          <w:p w14:paraId="43E8166E"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FF20CF" w:rsidRPr="009E5255" w14:paraId="236DAE05" w14:textId="77777777" w:rsidTr="00FF20CF">
        <w:tc>
          <w:tcPr>
            <w:tcW w:w="9010" w:type="dxa"/>
            <w:gridSpan w:val="4"/>
            <w:tcMar>
              <w:left w:w="0" w:type="dxa"/>
              <w:right w:w="0" w:type="dxa"/>
            </w:tcMar>
          </w:tcPr>
          <w:p w14:paraId="2C7BC628" w14:textId="519736EE" w:rsidR="00FF20CF" w:rsidRPr="009E5255" w:rsidRDefault="00FF20CF" w:rsidP="00D31DBA">
            <w:pPr>
              <w:spacing w:before="0" w:after="0" w:line="240" w:lineRule="auto"/>
              <w:rPr>
                <w:i/>
                <w:iCs/>
                <w:sz w:val="20"/>
                <w:szCs w:val="20"/>
              </w:rPr>
            </w:pPr>
            <w:r w:rsidRPr="009E5255">
              <w:rPr>
                <w:i/>
                <w:iCs/>
                <w:sz w:val="20"/>
                <w:szCs w:val="20"/>
              </w:rPr>
              <w:t>Quality assurance—prescription</w:t>
            </w:r>
          </w:p>
        </w:tc>
      </w:tr>
      <w:tr w:rsidR="00047008" w:rsidRPr="009E5255" w14:paraId="7862B1A3" w14:textId="77777777" w:rsidTr="00047008">
        <w:tc>
          <w:tcPr>
            <w:tcW w:w="4531" w:type="dxa"/>
            <w:tcMar>
              <w:left w:w="0" w:type="dxa"/>
              <w:right w:w="0" w:type="dxa"/>
            </w:tcMar>
          </w:tcPr>
          <w:p w14:paraId="61564340" w14:textId="3E08FA6E" w:rsidR="00E27223" w:rsidRPr="009E5255" w:rsidRDefault="00FF20CF" w:rsidP="00D31DBA">
            <w:pPr>
              <w:spacing w:before="0" w:after="0" w:line="240" w:lineRule="auto"/>
              <w:ind w:left="142"/>
              <w:rPr>
                <w:sz w:val="20"/>
                <w:szCs w:val="20"/>
              </w:rPr>
            </w:pPr>
            <w:r w:rsidRPr="009E5255">
              <w:rPr>
                <w:sz w:val="20"/>
                <w:szCs w:val="20"/>
              </w:rPr>
              <w:t>D</w:t>
            </w:r>
            <w:r w:rsidR="00E27223" w:rsidRPr="009E5255">
              <w:rPr>
                <w:sz w:val="20"/>
                <w:szCs w:val="20"/>
              </w:rPr>
              <w:t xml:space="preserve">ispensing </w:t>
            </w:r>
            <w:r w:rsidRPr="009E5255">
              <w:rPr>
                <w:sz w:val="20"/>
                <w:szCs w:val="20"/>
              </w:rPr>
              <w:t>checked (</w:t>
            </w:r>
            <w:r w:rsidR="00E27223" w:rsidRPr="009E5255">
              <w:rPr>
                <w:sz w:val="20"/>
                <w:szCs w:val="20"/>
              </w:rPr>
              <w:t>labelling, medication selection, PBS claim status</w:t>
            </w:r>
            <w:r w:rsidRPr="009E5255">
              <w:rPr>
                <w:sz w:val="20"/>
                <w:szCs w:val="20"/>
              </w:rPr>
              <w:t>)</w:t>
            </w:r>
          </w:p>
        </w:tc>
        <w:tc>
          <w:tcPr>
            <w:tcW w:w="1706" w:type="dxa"/>
            <w:tcMar>
              <w:left w:w="0" w:type="dxa"/>
              <w:right w:w="0" w:type="dxa"/>
            </w:tcMar>
          </w:tcPr>
          <w:p w14:paraId="455EC923"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701" w:type="dxa"/>
            <w:tcMar>
              <w:left w:w="0" w:type="dxa"/>
              <w:right w:w="0" w:type="dxa"/>
            </w:tcMar>
          </w:tcPr>
          <w:p w14:paraId="60572A37"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0AFB6C68"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072" w:type="dxa"/>
            <w:tcMar>
              <w:left w:w="0" w:type="dxa"/>
              <w:right w:w="0" w:type="dxa"/>
            </w:tcMar>
          </w:tcPr>
          <w:p w14:paraId="6A7A7EE3"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351050" w:rsidRPr="009E5255" w14:paraId="4694597A" w14:textId="77777777" w:rsidTr="00351050">
        <w:tc>
          <w:tcPr>
            <w:tcW w:w="9010" w:type="dxa"/>
            <w:gridSpan w:val="4"/>
            <w:tcMar>
              <w:left w:w="0" w:type="dxa"/>
              <w:right w:w="0" w:type="dxa"/>
            </w:tcMar>
          </w:tcPr>
          <w:p w14:paraId="560CDD58" w14:textId="1C79ECD6" w:rsidR="00351050" w:rsidRPr="009E5255" w:rsidRDefault="00351050" w:rsidP="00D31DBA">
            <w:pPr>
              <w:spacing w:before="0" w:after="0" w:line="240" w:lineRule="auto"/>
              <w:rPr>
                <w:i/>
                <w:iCs/>
                <w:sz w:val="20"/>
                <w:szCs w:val="20"/>
              </w:rPr>
            </w:pPr>
            <w:r w:rsidRPr="009E5255">
              <w:rPr>
                <w:i/>
                <w:iCs/>
                <w:sz w:val="20"/>
                <w:szCs w:val="20"/>
              </w:rPr>
              <w:t>Kit preparation</w:t>
            </w:r>
          </w:p>
        </w:tc>
      </w:tr>
      <w:tr w:rsidR="00047008" w:rsidRPr="009E5255" w14:paraId="1D7AC974" w14:textId="77777777" w:rsidTr="00047008">
        <w:tc>
          <w:tcPr>
            <w:tcW w:w="4531" w:type="dxa"/>
            <w:tcMar>
              <w:left w:w="0" w:type="dxa"/>
              <w:right w:w="0" w:type="dxa"/>
            </w:tcMar>
          </w:tcPr>
          <w:p w14:paraId="7D45BEFC" w14:textId="27C29696" w:rsidR="00E27223" w:rsidRPr="009E5255" w:rsidRDefault="00E27223" w:rsidP="00D31DBA">
            <w:pPr>
              <w:spacing w:before="0" w:after="0" w:line="240" w:lineRule="auto"/>
              <w:ind w:left="142"/>
              <w:rPr>
                <w:sz w:val="20"/>
                <w:szCs w:val="20"/>
              </w:rPr>
            </w:pPr>
            <w:r w:rsidRPr="009E5255">
              <w:rPr>
                <w:sz w:val="20"/>
                <w:szCs w:val="20"/>
              </w:rPr>
              <w:t>Individualised patient medication kits packed</w:t>
            </w:r>
            <w:r w:rsidR="00351050" w:rsidRPr="009E5255">
              <w:rPr>
                <w:sz w:val="20"/>
                <w:szCs w:val="20"/>
              </w:rPr>
              <w:t xml:space="preserve"> (</w:t>
            </w:r>
            <w:r w:rsidRPr="009E5255">
              <w:rPr>
                <w:sz w:val="20"/>
                <w:szCs w:val="20"/>
              </w:rPr>
              <w:t>include treatment, pre-med and supportive medications</w:t>
            </w:r>
            <w:r w:rsidR="00351050" w:rsidRPr="009E5255">
              <w:rPr>
                <w:sz w:val="20"/>
                <w:szCs w:val="20"/>
              </w:rPr>
              <w:t>)</w:t>
            </w:r>
          </w:p>
        </w:tc>
        <w:tc>
          <w:tcPr>
            <w:tcW w:w="1706" w:type="dxa"/>
            <w:tcMar>
              <w:left w:w="0" w:type="dxa"/>
              <w:right w:w="0" w:type="dxa"/>
            </w:tcMar>
          </w:tcPr>
          <w:p w14:paraId="77BCC4A7"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701" w:type="dxa"/>
            <w:tcMar>
              <w:left w:w="0" w:type="dxa"/>
              <w:right w:w="0" w:type="dxa"/>
            </w:tcMar>
          </w:tcPr>
          <w:p w14:paraId="1FD1254B"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35907401"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072" w:type="dxa"/>
            <w:tcMar>
              <w:left w:w="0" w:type="dxa"/>
              <w:right w:w="0" w:type="dxa"/>
            </w:tcMar>
          </w:tcPr>
          <w:p w14:paraId="01BF2854"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351050" w:rsidRPr="009E5255" w14:paraId="2698AD08" w14:textId="77777777" w:rsidTr="00351050">
        <w:tc>
          <w:tcPr>
            <w:tcW w:w="9010" w:type="dxa"/>
            <w:gridSpan w:val="4"/>
            <w:tcMar>
              <w:left w:w="0" w:type="dxa"/>
              <w:right w:w="0" w:type="dxa"/>
            </w:tcMar>
          </w:tcPr>
          <w:p w14:paraId="599E3D0B" w14:textId="68B52D13" w:rsidR="00351050" w:rsidRPr="009E5255" w:rsidRDefault="00351050" w:rsidP="00D31DBA">
            <w:pPr>
              <w:spacing w:before="0" w:after="0" w:line="240" w:lineRule="auto"/>
              <w:rPr>
                <w:i/>
                <w:iCs/>
                <w:sz w:val="20"/>
                <w:szCs w:val="20"/>
              </w:rPr>
            </w:pPr>
            <w:r w:rsidRPr="009E5255">
              <w:rPr>
                <w:i/>
                <w:iCs/>
                <w:sz w:val="20"/>
                <w:szCs w:val="20"/>
              </w:rPr>
              <w:t>Delivery</w:t>
            </w:r>
          </w:p>
        </w:tc>
      </w:tr>
      <w:tr w:rsidR="00047008" w:rsidRPr="009E5255" w14:paraId="3E7AE428" w14:textId="77777777" w:rsidTr="006C181B">
        <w:tc>
          <w:tcPr>
            <w:tcW w:w="4531" w:type="dxa"/>
            <w:tcBorders>
              <w:bottom w:val="single" w:sz="4" w:space="0" w:color="auto"/>
            </w:tcBorders>
            <w:tcMar>
              <w:left w:w="0" w:type="dxa"/>
              <w:right w:w="0" w:type="dxa"/>
            </w:tcMar>
          </w:tcPr>
          <w:p w14:paraId="0A8F1DB2" w14:textId="40197989" w:rsidR="00E27223" w:rsidRPr="009E5255" w:rsidRDefault="00E27223" w:rsidP="00D31DBA">
            <w:pPr>
              <w:spacing w:before="0" w:after="0" w:line="240" w:lineRule="auto"/>
              <w:ind w:left="142"/>
              <w:rPr>
                <w:sz w:val="20"/>
                <w:szCs w:val="20"/>
              </w:rPr>
            </w:pPr>
            <w:r w:rsidRPr="009E5255">
              <w:rPr>
                <w:sz w:val="20"/>
                <w:szCs w:val="20"/>
              </w:rPr>
              <w:t>Infusion delivered to delivery centre/suite</w:t>
            </w:r>
          </w:p>
        </w:tc>
        <w:tc>
          <w:tcPr>
            <w:tcW w:w="1706" w:type="dxa"/>
            <w:tcBorders>
              <w:bottom w:val="single" w:sz="4" w:space="0" w:color="auto"/>
            </w:tcBorders>
            <w:tcMar>
              <w:left w:w="0" w:type="dxa"/>
              <w:right w:w="0" w:type="dxa"/>
            </w:tcMar>
          </w:tcPr>
          <w:p w14:paraId="2F72E2C6" w14:textId="77777777" w:rsidR="00E27223" w:rsidRPr="009E5255" w:rsidRDefault="00E27223" w:rsidP="00D31DBA">
            <w:pPr>
              <w:spacing w:before="0" w:after="0" w:line="240" w:lineRule="auto"/>
              <w:jc w:val="center"/>
              <w:rPr>
                <w:sz w:val="20"/>
                <w:szCs w:val="20"/>
              </w:rPr>
            </w:pPr>
            <w:r w:rsidRPr="009E5255">
              <w:rPr>
                <w:sz w:val="20"/>
                <w:szCs w:val="20"/>
              </w:rPr>
              <w:t>Pharmacy</w:t>
            </w:r>
          </w:p>
          <w:p w14:paraId="657286BE" w14:textId="77777777" w:rsidR="00E27223" w:rsidRPr="009E5255" w:rsidRDefault="00E27223" w:rsidP="00D31DBA">
            <w:pPr>
              <w:spacing w:before="0" w:after="0" w:line="240" w:lineRule="auto"/>
              <w:jc w:val="center"/>
              <w:rPr>
                <w:sz w:val="20"/>
                <w:szCs w:val="20"/>
              </w:rPr>
            </w:pPr>
            <w:r w:rsidRPr="009E5255">
              <w:rPr>
                <w:sz w:val="20"/>
                <w:szCs w:val="20"/>
              </w:rPr>
              <w:t>Logistics</w:t>
            </w:r>
          </w:p>
        </w:tc>
        <w:tc>
          <w:tcPr>
            <w:tcW w:w="1701" w:type="dxa"/>
            <w:tcBorders>
              <w:bottom w:val="single" w:sz="4" w:space="0" w:color="auto"/>
            </w:tcBorders>
            <w:tcMar>
              <w:left w:w="0" w:type="dxa"/>
              <w:right w:w="0" w:type="dxa"/>
            </w:tcMar>
          </w:tcPr>
          <w:p w14:paraId="75A8056E"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49E54811"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072" w:type="dxa"/>
            <w:tcBorders>
              <w:bottom w:val="single" w:sz="4" w:space="0" w:color="auto"/>
            </w:tcBorders>
            <w:tcMar>
              <w:left w:w="0" w:type="dxa"/>
              <w:right w:w="0" w:type="dxa"/>
            </w:tcMar>
          </w:tcPr>
          <w:p w14:paraId="7C0A9ECC"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325E3C" w:rsidRPr="009E5255" w14:paraId="13BBF7FA" w14:textId="77777777" w:rsidTr="006C181B">
        <w:tc>
          <w:tcPr>
            <w:tcW w:w="9010" w:type="dxa"/>
            <w:gridSpan w:val="4"/>
            <w:tcBorders>
              <w:top w:val="single" w:sz="4" w:space="0" w:color="auto"/>
            </w:tcBorders>
            <w:tcMar>
              <w:left w:w="0" w:type="dxa"/>
              <w:right w:w="0" w:type="dxa"/>
            </w:tcMar>
          </w:tcPr>
          <w:p w14:paraId="5E378A28" w14:textId="20069143" w:rsidR="00325E3C" w:rsidRPr="009E5255" w:rsidRDefault="00325E3C" w:rsidP="00D31DBA">
            <w:pPr>
              <w:spacing w:before="0" w:after="0" w:line="240" w:lineRule="auto"/>
              <w:jc w:val="center"/>
              <w:rPr>
                <w:i/>
                <w:iCs/>
                <w:sz w:val="20"/>
                <w:szCs w:val="20"/>
              </w:rPr>
            </w:pPr>
            <w:r w:rsidRPr="009E5255">
              <w:rPr>
                <w:i/>
                <w:iCs/>
                <w:sz w:val="20"/>
                <w:szCs w:val="20"/>
              </w:rPr>
              <w:t>Administration</w:t>
            </w:r>
          </w:p>
        </w:tc>
      </w:tr>
      <w:tr w:rsidR="00A7783A" w:rsidRPr="009E5255" w14:paraId="4FD359A0" w14:textId="77777777" w:rsidTr="00A7783A">
        <w:tc>
          <w:tcPr>
            <w:tcW w:w="9010" w:type="dxa"/>
            <w:gridSpan w:val="4"/>
            <w:tcMar>
              <w:left w:w="0" w:type="dxa"/>
              <w:right w:w="0" w:type="dxa"/>
            </w:tcMar>
          </w:tcPr>
          <w:p w14:paraId="5A642B06" w14:textId="5537860C" w:rsidR="00A7783A" w:rsidRPr="009E5255" w:rsidRDefault="00A7783A" w:rsidP="00D31DBA">
            <w:pPr>
              <w:spacing w:before="0" w:after="0" w:line="240" w:lineRule="auto"/>
              <w:rPr>
                <w:i/>
                <w:iCs/>
                <w:sz w:val="20"/>
                <w:szCs w:val="20"/>
              </w:rPr>
            </w:pPr>
            <w:r w:rsidRPr="009E5255">
              <w:rPr>
                <w:i/>
                <w:iCs/>
                <w:sz w:val="20"/>
                <w:szCs w:val="20"/>
              </w:rPr>
              <w:t>Patient eligibility</w:t>
            </w:r>
          </w:p>
        </w:tc>
      </w:tr>
      <w:tr w:rsidR="00047008" w:rsidRPr="009E5255" w14:paraId="6483429A" w14:textId="77777777" w:rsidTr="00047008">
        <w:tc>
          <w:tcPr>
            <w:tcW w:w="4531" w:type="dxa"/>
            <w:tcMar>
              <w:left w:w="0" w:type="dxa"/>
              <w:right w:w="0" w:type="dxa"/>
            </w:tcMar>
          </w:tcPr>
          <w:p w14:paraId="2D24E453" w14:textId="4AA7EAD5" w:rsidR="00E27223" w:rsidRPr="009E5255" w:rsidRDefault="00E27223" w:rsidP="00D31DBA">
            <w:pPr>
              <w:spacing w:before="0" w:after="0" w:line="240" w:lineRule="auto"/>
              <w:ind w:left="142"/>
              <w:rPr>
                <w:sz w:val="20"/>
                <w:szCs w:val="20"/>
              </w:rPr>
            </w:pPr>
            <w:r w:rsidRPr="009E5255">
              <w:rPr>
                <w:sz w:val="20"/>
                <w:szCs w:val="20"/>
              </w:rPr>
              <w:t xml:space="preserve">Patient vitals and blood-levels checked (this step determines if the remainder of </w:t>
            </w:r>
            <w:r w:rsidR="00A7783A" w:rsidRPr="009E5255">
              <w:rPr>
                <w:sz w:val="20"/>
                <w:szCs w:val="20"/>
              </w:rPr>
              <w:t>nominated activities</w:t>
            </w:r>
            <w:r w:rsidRPr="009E5255">
              <w:rPr>
                <w:sz w:val="20"/>
                <w:szCs w:val="20"/>
              </w:rPr>
              <w:t xml:space="preserve"> occur</w:t>
            </w:r>
          </w:p>
        </w:tc>
        <w:tc>
          <w:tcPr>
            <w:tcW w:w="1706" w:type="dxa"/>
            <w:tcMar>
              <w:left w:w="0" w:type="dxa"/>
              <w:right w:w="0" w:type="dxa"/>
            </w:tcMar>
          </w:tcPr>
          <w:p w14:paraId="7B5807F6" w14:textId="77777777" w:rsidR="00E27223" w:rsidRPr="009E5255" w:rsidRDefault="00E27223" w:rsidP="00D31DBA">
            <w:pPr>
              <w:spacing w:before="0" w:after="0" w:line="240" w:lineRule="auto"/>
              <w:jc w:val="center"/>
              <w:rPr>
                <w:sz w:val="20"/>
                <w:szCs w:val="20"/>
              </w:rPr>
            </w:pPr>
            <w:r w:rsidRPr="009E5255">
              <w:rPr>
                <w:sz w:val="20"/>
                <w:szCs w:val="20"/>
              </w:rPr>
              <w:t>Nursing</w:t>
            </w:r>
          </w:p>
          <w:p w14:paraId="7B3650F7" w14:textId="77777777" w:rsidR="00E27223" w:rsidRPr="009E5255" w:rsidRDefault="00E27223" w:rsidP="00D31DBA">
            <w:pPr>
              <w:spacing w:before="0" w:after="0" w:line="240" w:lineRule="auto"/>
              <w:jc w:val="center"/>
              <w:rPr>
                <w:sz w:val="20"/>
                <w:szCs w:val="20"/>
              </w:rPr>
            </w:pPr>
            <w:r w:rsidRPr="009E5255">
              <w:rPr>
                <w:sz w:val="20"/>
                <w:szCs w:val="20"/>
              </w:rPr>
              <w:t>Medical oncology</w:t>
            </w:r>
          </w:p>
          <w:p w14:paraId="6DCD0372"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701" w:type="dxa"/>
            <w:tcMar>
              <w:left w:w="0" w:type="dxa"/>
              <w:right w:w="0" w:type="dxa"/>
            </w:tcMar>
          </w:tcPr>
          <w:p w14:paraId="6D0A2605" w14:textId="77777777" w:rsidR="00E27223" w:rsidRPr="009E5255" w:rsidRDefault="00E27223" w:rsidP="00D31DBA">
            <w:pPr>
              <w:spacing w:before="0" w:after="0" w:line="240" w:lineRule="auto"/>
              <w:jc w:val="center"/>
              <w:rPr>
                <w:sz w:val="20"/>
                <w:szCs w:val="20"/>
              </w:rPr>
            </w:pPr>
            <w:r w:rsidRPr="009E5255">
              <w:rPr>
                <w:sz w:val="20"/>
                <w:szCs w:val="20"/>
              </w:rPr>
              <w:t>MBS</w:t>
            </w:r>
          </w:p>
          <w:p w14:paraId="39618687" w14:textId="77777777" w:rsidR="00E27223" w:rsidRPr="009E5255" w:rsidRDefault="00E27223" w:rsidP="00D31DBA">
            <w:pPr>
              <w:spacing w:before="0" w:after="0" w:line="240" w:lineRule="auto"/>
              <w:jc w:val="center"/>
              <w:rPr>
                <w:sz w:val="20"/>
                <w:szCs w:val="20"/>
              </w:rPr>
            </w:pPr>
            <w:r w:rsidRPr="009E5255">
              <w:rPr>
                <w:sz w:val="20"/>
                <w:szCs w:val="20"/>
              </w:rPr>
              <w:t>Hospital</w:t>
            </w:r>
          </w:p>
        </w:tc>
        <w:tc>
          <w:tcPr>
            <w:tcW w:w="1072" w:type="dxa"/>
            <w:tcMar>
              <w:left w:w="0" w:type="dxa"/>
              <w:right w:w="0" w:type="dxa"/>
            </w:tcMar>
          </w:tcPr>
          <w:p w14:paraId="6D72B47E"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1F093A" w:rsidRPr="009E5255" w14:paraId="3799B6BF" w14:textId="77777777" w:rsidTr="001F093A">
        <w:tc>
          <w:tcPr>
            <w:tcW w:w="9010" w:type="dxa"/>
            <w:gridSpan w:val="4"/>
            <w:tcMar>
              <w:left w:w="0" w:type="dxa"/>
              <w:right w:w="0" w:type="dxa"/>
            </w:tcMar>
          </w:tcPr>
          <w:p w14:paraId="127BEF58" w14:textId="7B18E9E7" w:rsidR="001F093A" w:rsidRPr="009E5255" w:rsidRDefault="001F093A" w:rsidP="00D31DBA">
            <w:pPr>
              <w:spacing w:before="0" w:after="0" w:line="240" w:lineRule="auto"/>
              <w:rPr>
                <w:sz w:val="20"/>
                <w:szCs w:val="20"/>
              </w:rPr>
            </w:pPr>
            <w:r w:rsidRPr="009E5255">
              <w:rPr>
                <w:i/>
                <w:iCs/>
                <w:sz w:val="20"/>
                <w:szCs w:val="20"/>
              </w:rPr>
              <w:t>Infusion</w:t>
            </w:r>
          </w:p>
        </w:tc>
      </w:tr>
      <w:tr w:rsidR="00047008" w:rsidRPr="009E5255" w14:paraId="66B52BAE" w14:textId="77777777" w:rsidTr="00047008">
        <w:tc>
          <w:tcPr>
            <w:tcW w:w="4531" w:type="dxa"/>
            <w:tcMar>
              <w:left w:w="0" w:type="dxa"/>
              <w:right w:w="0" w:type="dxa"/>
            </w:tcMar>
          </w:tcPr>
          <w:p w14:paraId="1A9EFF77" w14:textId="20797659" w:rsidR="00E27223" w:rsidRPr="009E5255" w:rsidRDefault="00E27223" w:rsidP="00D31DBA">
            <w:pPr>
              <w:spacing w:before="0" w:after="0" w:line="240" w:lineRule="auto"/>
              <w:ind w:left="142"/>
              <w:rPr>
                <w:sz w:val="20"/>
                <w:szCs w:val="20"/>
              </w:rPr>
            </w:pPr>
            <w:r w:rsidRPr="009E5255">
              <w:rPr>
                <w:sz w:val="20"/>
                <w:szCs w:val="20"/>
              </w:rPr>
              <w:t xml:space="preserve">Drug </w:t>
            </w:r>
            <w:r w:rsidR="001F093A" w:rsidRPr="009E5255">
              <w:rPr>
                <w:sz w:val="20"/>
                <w:szCs w:val="20"/>
              </w:rPr>
              <w:t>administered to patient</w:t>
            </w:r>
          </w:p>
        </w:tc>
        <w:tc>
          <w:tcPr>
            <w:tcW w:w="1706" w:type="dxa"/>
            <w:tcMar>
              <w:left w:w="0" w:type="dxa"/>
              <w:right w:w="0" w:type="dxa"/>
            </w:tcMar>
          </w:tcPr>
          <w:p w14:paraId="60BB32D3" w14:textId="77777777" w:rsidR="00E27223" w:rsidRPr="009E5255" w:rsidRDefault="00E27223" w:rsidP="00D31DBA">
            <w:pPr>
              <w:spacing w:before="0" w:after="0" w:line="240" w:lineRule="auto"/>
              <w:jc w:val="center"/>
              <w:rPr>
                <w:sz w:val="20"/>
                <w:szCs w:val="20"/>
              </w:rPr>
            </w:pPr>
            <w:r w:rsidRPr="009E5255">
              <w:rPr>
                <w:sz w:val="20"/>
                <w:szCs w:val="20"/>
              </w:rPr>
              <w:t>Nursing</w:t>
            </w:r>
          </w:p>
          <w:p w14:paraId="0899A425" w14:textId="77777777" w:rsidR="00E27223" w:rsidRPr="009E5255" w:rsidRDefault="00E27223" w:rsidP="00D31DBA">
            <w:pPr>
              <w:spacing w:before="0" w:after="0" w:line="240" w:lineRule="auto"/>
              <w:jc w:val="center"/>
              <w:rPr>
                <w:sz w:val="20"/>
                <w:szCs w:val="20"/>
              </w:rPr>
            </w:pPr>
            <w:r w:rsidRPr="009E5255">
              <w:rPr>
                <w:sz w:val="20"/>
                <w:szCs w:val="20"/>
              </w:rPr>
              <w:t>Pharmacists</w:t>
            </w:r>
          </w:p>
        </w:tc>
        <w:tc>
          <w:tcPr>
            <w:tcW w:w="1701" w:type="dxa"/>
            <w:tcMar>
              <w:left w:w="0" w:type="dxa"/>
              <w:right w:w="0" w:type="dxa"/>
            </w:tcMar>
          </w:tcPr>
          <w:p w14:paraId="093ACA9B" w14:textId="77777777" w:rsidR="00E27223" w:rsidRPr="009E5255" w:rsidRDefault="00E27223" w:rsidP="00D31DBA">
            <w:pPr>
              <w:spacing w:before="0" w:after="0" w:line="240" w:lineRule="auto"/>
              <w:jc w:val="center"/>
              <w:rPr>
                <w:sz w:val="20"/>
                <w:szCs w:val="20"/>
              </w:rPr>
            </w:pPr>
            <w:r w:rsidRPr="009E5255">
              <w:rPr>
                <w:sz w:val="20"/>
                <w:szCs w:val="20"/>
              </w:rPr>
              <w:t>MBS</w:t>
            </w:r>
          </w:p>
          <w:p w14:paraId="2F7B4166" w14:textId="77777777" w:rsidR="00E27223" w:rsidRPr="009E5255" w:rsidRDefault="00E27223" w:rsidP="00D31DBA">
            <w:pPr>
              <w:spacing w:before="0" w:after="0" w:line="240" w:lineRule="auto"/>
              <w:jc w:val="center"/>
              <w:rPr>
                <w:sz w:val="20"/>
                <w:szCs w:val="20"/>
              </w:rPr>
            </w:pPr>
            <w:r w:rsidRPr="009E5255">
              <w:rPr>
                <w:sz w:val="20"/>
                <w:szCs w:val="20"/>
              </w:rPr>
              <w:t>Hospital</w:t>
            </w:r>
          </w:p>
        </w:tc>
        <w:tc>
          <w:tcPr>
            <w:tcW w:w="1072" w:type="dxa"/>
            <w:tcMar>
              <w:left w:w="0" w:type="dxa"/>
              <w:right w:w="0" w:type="dxa"/>
            </w:tcMar>
          </w:tcPr>
          <w:p w14:paraId="2688BC86"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1F093A" w:rsidRPr="009E5255" w14:paraId="5AB060C2" w14:textId="77777777" w:rsidTr="001F093A">
        <w:tc>
          <w:tcPr>
            <w:tcW w:w="9010" w:type="dxa"/>
            <w:gridSpan w:val="4"/>
            <w:tcMar>
              <w:left w:w="0" w:type="dxa"/>
              <w:right w:w="0" w:type="dxa"/>
            </w:tcMar>
          </w:tcPr>
          <w:p w14:paraId="45CCBE61" w14:textId="5FCB9221" w:rsidR="001F093A" w:rsidRPr="009E5255" w:rsidRDefault="001F093A" w:rsidP="00D31DBA">
            <w:pPr>
              <w:spacing w:before="0" w:after="0" w:line="240" w:lineRule="auto"/>
              <w:rPr>
                <w:sz w:val="20"/>
                <w:szCs w:val="20"/>
              </w:rPr>
            </w:pPr>
            <w:r w:rsidRPr="009E5255">
              <w:rPr>
                <w:i/>
                <w:iCs/>
                <w:sz w:val="20"/>
                <w:szCs w:val="20"/>
              </w:rPr>
              <w:t>Safety and ongoing monitoring</w:t>
            </w:r>
          </w:p>
        </w:tc>
      </w:tr>
      <w:tr w:rsidR="00047008" w:rsidRPr="009E5255" w14:paraId="353D468B" w14:textId="77777777" w:rsidTr="00047008">
        <w:tc>
          <w:tcPr>
            <w:tcW w:w="4531" w:type="dxa"/>
            <w:tcMar>
              <w:left w:w="0" w:type="dxa"/>
              <w:right w:w="0" w:type="dxa"/>
            </w:tcMar>
          </w:tcPr>
          <w:p w14:paraId="4F59AB98" w14:textId="7473F12B" w:rsidR="00E27223" w:rsidRPr="009E5255" w:rsidRDefault="001F093A" w:rsidP="00D31DBA">
            <w:pPr>
              <w:spacing w:before="0" w:after="0" w:line="240" w:lineRule="auto"/>
              <w:ind w:left="142"/>
              <w:rPr>
                <w:sz w:val="20"/>
                <w:szCs w:val="20"/>
              </w:rPr>
            </w:pPr>
            <w:r w:rsidRPr="009E5255">
              <w:rPr>
                <w:sz w:val="20"/>
                <w:szCs w:val="20"/>
              </w:rPr>
              <w:t>H</w:t>
            </w:r>
            <w:r w:rsidR="00E27223" w:rsidRPr="009E5255">
              <w:rPr>
                <w:sz w:val="20"/>
                <w:szCs w:val="20"/>
              </w:rPr>
              <w:t>olistic assessment of patients’ wellbeing and any non-chemotherapy related adverse effects that may require referral</w:t>
            </w:r>
          </w:p>
        </w:tc>
        <w:tc>
          <w:tcPr>
            <w:tcW w:w="1706" w:type="dxa"/>
            <w:tcMar>
              <w:left w:w="0" w:type="dxa"/>
              <w:right w:w="0" w:type="dxa"/>
            </w:tcMar>
          </w:tcPr>
          <w:p w14:paraId="3E18C9F3" w14:textId="77777777" w:rsidR="00E27223" w:rsidRPr="009E5255" w:rsidRDefault="00E27223" w:rsidP="00D31DBA">
            <w:pPr>
              <w:spacing w:before="0" w:after="0" w:line="240" w:lineRule="auto"/>
              <w:jc w:val="center"/>
              <w:rPr>
                <w:sz w:val="20"/>
                <w:szCs w:val="20"/>
              </w:rPr>
            </w:pPr>
            <w:r w:rsidRPr="009E5255">
              <w:rPr>
                <w:sz w:val="20"/>
                <w:szCs w:val="20"/>
              </w:rPr>
              <w:t>Nursing</w:t>
            </w:r>
          </w:p>
          <w:p w14:paraId="5808400D"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701" w:type="dxa"/>
            <w:tcMar>
              <w:left w:w="0" w:type="dxa"/>
              <w:right w:w="0" w:type="dxa"/>
            </w:tcMar>
          </w:tcPr>
          <w:p w14:paraId="4F8E0538" w14:textId="77777777" w:rsidR="00E27223" w:rsidRPr="009E5255" w:rsidRDefault="00E27223" w:rsidP="00D31DBA">
            <w:pPr>
              <w:spacing w:before="0" w:after="0" w:line="240" w:lineRule="auto"/>
              <w:jc w:val="center"/>
              <w:rPr>
                <w:sz w:val="20"/>
                <w:szCs w:val="20"/>
              </w:rPr>
            </w:pPr>
            <w:r w:rsidRPr="009E5255">
              <w:rPr>
                <w:sz w:val="20"/>
                <w:szCs w:val="20"/>
              </w:rPr>
              <w:t>MBS</w:t>
            </w:r>
          </w:p>
          <w:p w14:paraId="166B0EA9" w14:textId="77777777" w:rsidR="00E27223" w:rsidRPr="009E5255" w:rsidRDefault="00E27223" w:rsidP="00D31DBA">
            <w:pPr>
              <w:spacing w:before="0" w:after="0" w:line="240" w:lineRule="auto"/>
              <w:jc w:val="center"/>
              <w:rPr>
                <w:sz w:val="20"/>
                <w:szCs w:val="20"/>
              </w:rPr>
            </w:pPr>
            <w:r w:rsidRPr="009E5255">
              <w:rPr>
                <w:sz w:val="20"/>
                <w:szCs w:val="20"/>
              </w:rPr>
              <w:t>Hospital</w:t>
            </w:r>
          </w:p>
        </w:tc>
        <w:tc>
          <w:tcPr>
            <w:tcW w:w="1072" w:type="dxa"/>
            <w:tcMar>
              <w:left w:w="0" w:type="dxa"/>
              <w:right w:w="0" w:type="dxa"/>
            </w:tcMar>
          </w:tcPr>
          <w:p w14:paraId="241E30A7"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047008" w:rsidRPr="009E5255" w14:paraId="3876B312" w14:textId="77777777" w:rsidTr="00047008">
        <w:tc>
          <w:tcPr>
            <w:tcW w:w="4531" w:type="dxa"/>
            <w:tcMar>
              <w:left w:w="0" w:type="dxa"/>
              <w:right w:w="0" w:type="dxa"/>
            </w:tcMar>
          </w:tcPr>
          <w:p w14:paraId="0AC80E1A" w14:textId="36150EBA" w:rsidR="00E27223" w:rsidRPr="009E5255" w:rsidRDefault="00E27223" w:rsidP="00D31DBA">
            <w:pPr>
              <w:spacing w:before="0" w:after="0" w:line="240" w:lineRule="auto"/>
              <w:ind w:left="142"/>
              <w:rPr>
                <w:sz w:val="20"/>
                <w:szCs w:val="20"/>
              </w:rPr>
            </w:pPr>
            <w:r w:rsidRPr="009E5255">
              <w:rPr>
                <w:sz w:val="20"/>
                <w:szCs w:val="20"/>
              </w:rPr>
              <w:t xml:space="preserve">Monitor adherence with medications, diet, sleep, nausea, constipation, lifestyle </w:t>
            </w:r>
            <w:r w:rsidR="001F093A" w:rsidRPr="009E5255">
              <w:rPr>
                <w:sz w:val="20"/>
                <w:szCs w:val="20"/>
              </w:rPr>
              <w:t xml:space="preserve">and </w:t>
            </w:r>
            <w:r w:rsidRPr="009E5255">
              <w:rPr>
                <w:sz w:val="20"/>
                <w:szCs w:val="20"/>
              </w:rPr>
              <w:t>medication interactions</w:t>
            </w:r>
            <w:r w:rsidR="00D07F88" w:rsidRPr="009E5255">
              <w:rPr>
                <w:sz w:val="20"/>
                <w:szCs w:val="20"/>
              </w:rPr>
              <w:t>;</w:t>
            </w:r>
            <w:r w:rsidRPr="009E5255">
              <w:rPr>
                <w:sz w:val="20"/>
                <w:szCs w:val="20"/>
              </w:rPr>
              <w:t xml:space="preserve"> </w:t>
            </w:r>
            <w:r w:rsidR="00D07F88" w:rsidRPr="009E5255">
              <w:rPr>
                <w:sz w:val="20"/>
                <w:szCs w:val="20"/>
              </w:rPr>
              <w:t>r</w:t>
            </w:r>
            <w:r w:rsidRPr="009E5255">
              <w:rPr>
                <w:sz w:val="20"/>
                <w:szCs w:val="20"/>
              </w:rPr>
              <w:t>espond to medication information requests; liaise with nursing staff about medication issues</w:t>
            </w:r>
            <w:r w:rsidR="00D07F88" w:rsidRPr="009E5255">
              <w:rPr>
                <w:sz w:val="20"/>
                <w:szCs w:val="20"/>
              </w:rPr>
              <w:t>;</w:t>
            </w:r>
            <w:r w:rsidRPr="009E5255">
              <w:rPr>
                <w:sz w:val="20"/>
                <w:szCs w:val="20"/>
              </w:rPr>
              <w:t xml:space="preserve"> </w:t>
            </w:r>
            <w:r w:rsidR="00D07F88" w:rsidRPr="009E5255">
              <w:rPr>
                <w:sz w:val="20"/>
                <w:szCs w:val="20"/>
              </w:rPr>
              <w:t>l</w:t>
            </w:r>
            <w:r w:rsidRPr="009E5255">
              <w:rPr>
                <w:sz w:val="20"/>
                <w:szCs w:val="20"/>
              </w:rPr>
              <w:t>iaise with family members</w:t>
            </w:r>
          </w:p>
        </w:tc>
        <w:tc>
          <w:tcPr>
            <w:tcW w:w="1706" w:type="dxa"/>
            <w:tcMar>
              <w:left w:w="0" w:type="dxa"/>
              <w:right w:w="0" w:type="dxa"/>
            </w:tcMar>
          </w:tcPr>
          <w:p w14:paraId="37D1B97D" w14:textId="77777777" w:rsidR="00E27223" w:rsidRPr="009E5255" w:rsidRDefault="00E27223" w:rsidP="00D31DBA">
            <w:pPr>
              <w:spacing w:before="0" w:after="0" w:line="240" w:lineRule="auto"/>
              <w:jc w:val="center"/>
              <w:rPr>
                <w:sz w:val="20"/>
                <w:szCs w:val="20"/>
              </w:rPr>
            </w:pPr>
            <w:r w:rsidRPr="009E5255">
              <w:rPr>
                <w:sz w:val="20"/>
                <w:szCs w:val="20"/>
              </w:rPr>
              <w:t>Nursing</w:t>
            </w:r>
          </w:p>
          <w:p w14:paraId="03C5B32D" w14:textId="77777777" w:rsidR="00E27223" w:rsidRPr="009E5255" w:rsidRDefault="00E27223" w:rsidP="00D31DBA">
            <w:pPr>
              <w:spacing w:before="0" w:after="0" w:line="240" w:lineRule="auto"/>
              <w:jc w:val="center"/>
              <w:rPr>
                <w:sz w:val="20"/>
                <w:szCs w:val="20"/>
              </w:rPr>
            </w:pPr>
            <w:r w:rsidRPr="009E5255">
              <w:rPr>
                <w:sz w:val="20"/>
                <w:szCs w:val="20"/>
              </w:rPr>
              <w:t>Pharmacy</w:t>
            </w:r>
          </w:p>
          <w:p w14:paraId="527772C1" w14:textId="7D985BAC" w:rsidR="00E27223" w:rsidRPr="009E5255" w:rsidRDefault="00E27223" w:rsidP="00D31DBA">
            <w:pPr>
              <w:spacing w:before="0" w:after="0" w:line="240" w:lineRule="auto"/>
              <w:jc w:val="center"/>
              <w:rPr>
                <w:sz w:val="20"/>
                <w:szCs w:val="20"/>
              </w:rPr>
            </w:pPr>
            <w:r w:rsidRPr="009E5255">
              <w:rPr>
                <w:sz w:val="20"/>
                <w:szCs w:val="20"/>
              </w:rPr>
              <w:t>Medical oncolog</w:t>
            </w:r>
            <w:r w:rsidR="00271203" w:rsidRPr="009E5255">
              <w:rPr>
                <w:sz w:val="20"/>
                <w:szCs w:val="20"/>
              </w:rPr>
              <w:t>y</w:t>
            </w:r>
          </w:p>
        </w:tc>
        <w:tc>
          <w:tcPr>
            <w:tcW w:w="1701" w:type="dxa"/>
            <w:tcMar>
              <w:left w:w="0" w:type="dxa"/>
              <w:right w:w="0" w:type="dxa"/>
            </w:tcMar>
          </w:tcPr>
          <w:p w14:paraId="4B7A32CD" w14:textId="77777777" w:rsidR="00E27223" w:rsidRPr="009E5255" w:rsidRDefault="00E27223" w:rsidP="00D31DBA">
            <w:pPr>
              <w:spacing w:before="0" w:after="0" w:line="240" w:lineRule="auto"/>
              <w:jc w:val="center"/>
              <w:rPr>
                <w:sz w:val="20"/>
                <w:szCs w:val="20"/>
              </w:rPr>
            </w:pPr>
            <w:r w:rsidRPr="009E5255">
              <w:rPr>
                <w:sz w:val="20"/>
                <w:szCs w:val="20"/>
              </w:rPr>
              <w:t>MBS</w:t>
            </w:r>
          </w:p>
          <w:p w14:paraId="29FBB066" w14:textId="77777777" w:rsidR="00E27223" w:rsidRPr="009E5255" w:rsidRDefault="00E27223" w:rsidP="00D31DBA">
            <w:pPr>
              <w:spacing w:before="0" w:after="0" w:line="240" w:lineRule="auto"/>
              <w:jc w:val="center"/>
              <w:rPr>
                <w:sz w:val="20"/>
                <w:szCs w:val="20"/>
              </w:rPr>
            </w:pPr>
            <w:r w:rsidRPr="009E5255">
              <w:rPr>
                <w:sz w:val="20"/>
                <w:szCs w:val="20"/>
              </w:rPr>
              <w:t>Hospital</w:t>
            </w:r>
          </w:p>
        </w:tc>
        <w:tc>
          <w:tcPr>
            <w:tcW w:w="1072" w:type="dxa"/>
            <w:tcMar>
              <w:left w:w="0" w:type="dxa"/>
              <w:right w:w="0" w:type="dxa"/>
            </w:tcMar>
          </w:tcPr>
          <w:p w14:paraId="37AB0F4C"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047008" w:rsidRPr="009E5255" w14:paraId="241E39F9" w14:textId="77777777" w:rsidTr="006C181B">
        <w:tc>
          <w:tcPr>
            <w:tcW w:w="4531" w:type="dxa"/>
            <w:tcBorders>
              <w:bottom w:val="single" w:sz="4" w:space="0" w:color="auto"/>
            </w:tcBorders>
            <w:tcMar>
              <w:left w:w="0" w:type="dxa"/>
              <w:right w:w="0" w:type="dxa"/>
            </w:tcMar>
          </w:tcPr>
          <w:p w14:paraId="3CC098EC" w14:textId="60E2CBA9" w:rsidR="00E27223" w:rsidRPr="009E5255" w:rsidRDefault="00E27223" w:rsidP="00D31DBA">
            <w:pPr>
              <w:spacing w:before="0" w:after="0" w:line="240" w:lineRule="auto"/>
              <w:ind w:left="142"/>
              <w:rPr>
                <w:sz w:val="20"/>
                <w:szCs w:val="20"/>
              </w:rPr>
            </w:pPr>
            <w:r w:rsidRPr="009E5255">
              <w:rPr>
                <w:sz w:val="20"/>
                <w:szCs w:val="20"/>
              </w:rPr>
              <w:t>Patient education on ongoing treatment requirements, side effects and self-care</w:t>
            </w:r>
          </w:p>
        </w:tc>
        <w:tc>
          <w:tcPr>
            <w:tcW w:w="1706" w:type="dxa"/>
            <w:tcBorders>
              <w:bottom w:val="single" w:sz="4" w:space="0" w:color="auto"/>
            </w:tcBorders>
            <w:tcMar>
              <w:left w:w="0" w:type="dxa"/>
              <w:right w:w="0" w:type="dxa"/>
            </w:tcMar>
          </w:tcPr>
          <w:p w14:paraId="43B77857" w14:textId="77777777" w:rsidR="00E27223" w:rsidRPr="009E5255" w:rsidRDefault="00E27223" w:rsidP="00D31DBA">
            <w:pPr>
              <w:spacing w:before="0" w:after="0" w:line="240" w:lineRule="auto"/>
              <w:jc w:val="center"/>
              <w:rPr>
                <w:sz w:val="20"/>
                <w:szCs w:val="20"/>
              </w:rPr>
            </w:pPr>
            <w:r w:rsidRPr="009E5255">
              <w:rPr>
                <w:sz w:val="20"/>
                <w:szCs w:val="20"/>
              </w:rPr>
              <w:t>Nursing</w:t>
            </w:r>
          </w:p>
          <w:p w14:paraId="70907CF1" w14:textId="77777777" w:rsidR="00E27223" w:rsidRPr="009E5255" w:rsidRDefault="00E27223" w:rsidP="00D31DBA">
            <w:pPr>
              <w:spacing w:before="0" w:after="0" w:line="240" w:lineRule="auto"/>
              <w:jc w:val="center"/>
              <w:rPr>
                <w:sz w:val="20"/>
                <w:szCs w:val="20"/>
              </w:rPr>
            </w:pPr>
            <w:r w:rsidRPr="009E5255">
              <w:rPr>
                <w:sz w:val="20"/>
                <w:szCs w:val="20"/>
              </w:rPr>
              <w:t>Pharmacy</w:t>
            </w:r>
          </w:p>
          <w:p w14:paraId="7216137F" w14:textId="77777777" w:rsidR="00E27223" w:rsidRPr="009E5255" w:rsidRDefault="00E27223" w:rsidP="00D31DBA">
            <w:pPr>
              <w:spacing w:before="0" w:after="0" w:line="240" w:lineRule="auto"/>
              <w:jc w:val="center"/>
              <w:rPr>
                <w:sz w:val="20"/>
                <w:szCs w:val="20"/>
              </w:rPr>
            </w:pPr>
          </w:p>
        </w:tc>
        <w:tc>
          <w:tcPr>
            <w:tcW w:w="1701" w:type="dxa"/>
            <w:tcBorders>
              <w:bottom w:val="single" w:sz="4" w:space="0" w:color="auto"/>
            </w:tcBorders>
            <w:tcMar>
              <w:left w:w="0" w:type="dxa"/>
              <w:right w:w="0" w:type="dxa"/>
            </w:tcMar>
          </w:tcPr>
          <w:p w14:paraId="53F6E958" w14:textId="77777777" w:rsidR="00E27223" w:rsidRPr="009E5255" w:rsidRDefault="00E27223" w:rsidP="00D31DBA">
            <w:pPr>
              <w:spacing w:before="0" w:after="0" w:line="240" w:lineRule="auto"/>
              <w:jc w:val="center"/>
              <w:rPr>
                <w:sz w:val="20"/>
                <w:szCs w:val="20"/>
              </w:rPr>
            </w:pPr>
            <w:r w:rsidRPr="009E5255">
              <w:rPr>
                <w:sz w:val="20"/>
                <w:szCs w:val="20"/>
              </w:rPr>
              <w:t>MBS</w:t>
            </w:r>
          </w:p>
          <w:p w14:paraId="4262B8B3" w14:textId="77777777" w:rsidR="00E27223" w:rsidRPr="009E5255" w:rsidRDefault="00E27223" w:rsidP="00D31DBA">
            <w:pPr>
              <w:spacing w:before="0" w:after="0" w:line="240" w:lineRule="auto"/>
              <w:jc w:val="center"/>
              <w:rPr>
                <w:sz w:val="20"/>
                <w:szCs w:val="20"/>
              </w:rPr>
            </w:pPr>
            <w:r w:rsidRPr="009E5255">
              <w:rPr>
                <w:sz w:val="20"/>
                <w:szCs w:val="20"/>
              </w:rPr>
              <w:t>Hospital</w:t>
            </w:r>
          </w:p>
        </w:tc>
        <w:tc>
          <w:tcPr>
            <w:tcW w:w="1072" w:type="dxa"/>
            <w:tcBorders>
              <w:bottom w:val="single" w:sz="4" w:space="0" w:color="auto"/>
            </w:tcBorders>
            <w:tcMar>
              <w:left w:w="0" w:type="dxa"/>
              <w:right w:w="0" w:type="dxa"/>
            </w:tcMar>
          </w:tcPr>
          <w:p w14:paraId="60547BCC" w14:textId="77777777" w:rsidR="00E27223" w:rsidRPr="009E5255" w:rsidRDefault="00E27223" w:rsidP="00D31DBA">
            <w:pPr>
              <w:spacing w:before="0" w:after="0" w:line="240" w:lineRule="auto"/>
              <w:jc w:val="center"/>
              <w:rPr>
                <w:sz w:val="20"/>
                <w:szCs w:val="20"/>
              </w:rPr>
            </w:pPr>
            <w:r w:rsidRPr="009E5255">
              <w:rPr>
                <w:sz w:val="20"/>
                <w:szCs w:val="20"/>
              </w:rPr>
              <w:t>No</w:t>
            </w:r>
          </w:p>
        </w:tc>
      </w:tr>
      <w:tr w:rsidR="006C181B" w:rsidRPr="009E5255" w14:paraId="028F8F51" w14:textId="77777777" w:rsidTr="006C181B">
        <w:tc>
          <w:tcPr>
            <w:tcW w:w="9010" w:type="dxa"/>
            <w:gridSpan w:val="4"/>
            <w:tcBorders>
              <w:top w:val="single" w:sz="4" w:space="0" w:color="auto"/>
            </w:tcBorders>
            <w:tcMar>
              <w:left w:w="0" w:type="dxa"/>
              <w:right w:w="0" w:type="dxa"/>
            </w:tcMar>
          </w:tcPr>
          <w:p w14:paraId="11BC5EDA" w14:textId="3A2430FD" w:rsidR="006C181B" w:rsidRPr="009E5255" w:rsidRDefault="006C181B" w:rsidP="00D31DBA">
            <w:pPr>
              <w:spacing w:before="0" w:after="0" w:line="240" w:lineRule="auto"/>
              <w:jc w:val="center"/>
              <w:rPr>
                <w:i/>
                <w:iCs/>
                <w:sz w:val="20"/>
                <w:szCs w:val="20"/>
              </w:rPr>
            </w:pPr>
            <w:r w:rsidRPr="009E5255">
              <w:rPr>
                <w:i/>
                <w:iCs/>
                <w:sz w:val="20"/>
                <w:szCs w:val="20"/>
              </w:rPr>
              <w:t>Reimbursement</w:t>
            </w:r>
          </w:p>
        </w:tc>
      </w:tr>
      <w:tr w:rsidR="00B51587" w:rsidRPr="009E5255" w14:paraId="69736C6D" w14:textId="77777777" w:rsidTr="00B51587">
        <w:tc>
          <w:tcPr>
            <w:tcW w:w="9010" w:type="dxa"/>
            <w:gridSpan w:val="4"/>
            <w:tcMar>
              <w:left w:w="0" w:type="dxa"/>
              <w:right w:w="0" w:type="dxa"/>
            </w:tcMar>
          </w:tcPr>
          <w:p w14:paraId="581CF1C1" w14:textId="28072A90" w:rsidR="00B51587" w:rsidRPr="009E5255" w:rsidRDefault="00B51587" w:rsidP="00D31DBA">
            <w:pPr>
              <w:spacing w:before="0" w:after="0" w:line="240" w:lineRule="auto"/>
              <w:rPr>
                <w:sz w:val="20"/>
                <w:szCs w:val="20"/>
              </w:rPr>
            </w:pPr>
            <w:r w:rsidRPr="009E5255">
              <w:rPr>
                <w:i/>
                <w:iCs/>
                <w:sz w:val="20"/>
                <w:szCs w:val="20"/>
              </w:rPr>
              <w:t>Co</w:t>
            </w:r>
            <w:r w:rsidR="009F704E" w:rsidRPr="009E5255">
              <w:rPr>
                <w:i/>
                <w:iCs/>
                <w:sz w:val="20"/>
                <w:szCs w:val="20"/>
              </w:rPr>
              <w:t>-</w:t>
            </w:r>
            <w:r w:rsidRPr="009E5255">
              <w:rPr>
                <w:i/>
                <w:iCs/>
                <w:sz w:val="20"/>
                <w:szCs w:val="20"/>
              </w:rPr>
              <w:t>payment</w:t>
            </w:r>
          </w:p>
        </w:tc>
      </w:tr>
      <w:tr w:rsidR="00047008" w:rsidRPr="009E5255" w14:paraId="61BA3163" w14:textId="77777777" w:rsidTr="00047008">
        <w:tc>
          <w:tcPr>
            <w:tcW w:w="4531" w:type="dxa"/>
            <w:tcMar>
              <w:left w:w="0" w:type="dxa"/>
              <w:right w:w="0" w:type="dxa"/>
            </w:tcMar>
          </w:tcPr>
          <w:p w14:paraId="5879B9CA" w14:textId="523E9192" w:rsidR="00E27223" w:rsidRPr="009E5255" w:rsidRDefault="00BF2CE0" w:rsidP="00D31DBA">
            <w:pPr>
              <w:spacing w:before="0" w:after="0" w:line="240" w:lineRule="auto"/>
              <w:ind w:left="142"/>
              <w:rPr>
                <w:sz w:val="20"/>
                <w:szCs w:val="20"/>
              </w:rPr>
            </w:pPr>
            <w:r w:rsidRPr="009E5255">
              <w:rPr>
                <w:sz w:val="20"/>
                <w:szCs w:val="20"/>
              </w:rPr>
              <w:t>Patient contribution paid (where applicable)</w:t>
            </w:r>
          </w:p>
        </w:tc>
        <w:tc>
          <w:tcPr>
            <w:tcW w:w="1706" w:type="dxa"/>
            <w:tcMar>
              <w:left w:w="0" w:type="dxa"/>
              <w:right w:w="0" w:type="dxa"/>
            </w:tcMar>
          </w:tcPr>
          <w:p w14:paraId="50D97066" w14:textId="77777777" w:rsidR="00E27223" w:rsidRPr="009E5255" w:rsidRDefault="00E27223" w:rsidP="00D31DBA">
            <w:pPr>
              <w:spacing w:before="0" w:after="0" w:line="240" w:lineRule="auto"/>
              <w:jc w:val="center"/>
              <w:rPr>
                <w:sz w:val="20"/>
                <w:szCs w:val="20"/>
              </w:rPr>
            </w:pPr>
            <w:r w:rsidRPr="009E5255">
              <w:rPr>
                <w:sz w:val="20"/>
                <w:szCs w:val="20"/>
              </w:rPr>
              <w:t>Patient</w:t>
            </w:r>
          </w:p>
        </w:tc>
        <w:tc>
          <w:tcPr>
            <w:tcW w:w="1701" w:type="dxa"/>
            <w:tcMar>
              <w:left w:w="0" w:type="dxa"/>
              <w:right w:w="0" w:type="dxa"/>
            </w:tcMar>
          </w:tcPr>
          <w:p w14:paraId="40B9C6C1" w14:textId="77777777" w:rsidR="00E27223" w:rsidRPr="009E5255" w:rsidRDefault="00E27223" w:rsidP="00D31DBA">
            <w:pPr>
              <w:spacing w:before="0" w:after="0" w:line="240" w:lineRule="auto"/>
              <w:jc w:val="center"/>
              <w:rPr>
                <w:sz w:val="20"/>
                <w:szCs w:val="20"/>
              </w:rPr>
            </w:pPr>
            <w:r w:rsidRPr="009E5255">
              <w:rPr>
                <w:sz w:val="20"/>
                <w:szCs w:val="20"/>
              </w:rPr>
              <w:t xml:space="preserve">Out-of-pocket </w:t>
            </w:r>
            <w:r w:rsidRPr="009E5255">
              <w:rPr>
                <w:sz w:val="20"/>
                <w:szCs w:val="20"/>
              </w:rPr>
              <w:br/>
              <w:t>NSW Health</w:t>
            </w:r>
          </w:p>
        </w:tc>
        <w:tc>
          <w:tcPr>
            <w:tcW w:w="1072" w:type="dxa"/>
            <w:tcMar>
              <w:left w:w="0" w:type="dxa"/>
              <w:right w:w="0" w:type="dxa"/>
            </w:tcMar>
          </w:tcPr>
          <w:p w14:paraId="320AC1D1"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B51587" w:rsidRPr="009E5255" w14:paraId="2A248D2E" w14:textId="77777777" w:rsidTr="00B51587">
        <w:tc>
          <w:tcPr>
            <w:tcW w:w="9010" w:type="dxa"/>
            <w:gridSpan w:val="4"/>
            <w:tcMar>
              <w:left w:w="0" w:type="dxa"/>
              <w:right w:w="0" w:type="dxa"/>
            </w:tcMar>
          </w:tcPr>
          <w:p w14:paraId="391307F1" w14:textId="1B4BE683" w:rsidR="00B51587" w:rsidRPr="009E5255" w:rsidRDefault="00B51587" w:rsidP="00D31DBA">
            <w:pPr>
              <w:spacing w:before="0" w:after="0" w:line="240" w:lineRule="auto"/>
              <w:rPr>
                <w:i/>
                <w:iCs/>
                <w:sz w:val="20"/>
                <w:szCs w:val="20"/>
              </w:rPr>
            </w:pPr>
            <w:r w:rsidRPr="009E5255">
              <w:rPr>
                <w:i/>
                <w:iCs/>
                <w:sz w:val="20"/>
                <w:szCs w:val="20"/>
              </w:rPr>
              <w:t>Reconciliation</w:t>
            </w:r>
          </w:p>
        </w:tc>
      </w:tr>
      <w:tr w:rsidR="00047008" w:rsidRPr="009E5255" w14:paraId="0EB01312" w14:textId="77777777" w:rsidTr="00047008">
        <w:tc>
          <w:tcPr>
            <w:tcW w:w="4531" w:type="dxa"/>
            <w:tcMar>
              <w:left w:w="0" w:type="dxa"/>
              <w:right w:w="0" w:type="dxa"/>
            </w:tcMar>
          </w:tcPr>
          <w:p w14:paraId="3F05813A" w14:textId="45636841" w:rsidR="00E27223" w:rsidRPr="009E5255" w:rsidRDefault="00B51587" w:rsidP="00D31DBA">
            <w:pPr>
              <w:spacing w:before="0" w:after="0" w:line="240" w:lineRule="auto"/>
              <w:ind w:left="142"/>
              <w:rPr>
                <w:sz w:val="20"/>
                <w:szCs w:val="20"/>
              </w:rPr>
            </w:pPr>
            <w:r w:rsidRPr="009E5255">
              <w:rPr>
                <w:sz w:val="20"/>
                <w:szCs w:val="20"/>
              </w:rPr>
              <w:t>F</w:t>
            </w:r>
            <w:r w:rsidR="00E27223" w:rsidRPr="009E5255">
              <w:rPr>
                <w:sz w:val="20"/>
                <w:szCs w:val="20"/>
              </w:rPr>
              <w:t xml:space="preserve">ollow up with prescriber for prescription </w:t>
            </w:r>
            <w:r w:rsidRPr="009E5255">
              <w:rPr>
                <w:sz w:val="20"/>
                <w:szCs w:val="20"/>
              </w:rPr>
              <w:t xml:space="preserve">validation </w:t>
            </w:r>
            <w:r w:rsidR="00E27223" w:rsidRPr="009E5255">
              <w:rPr>
                <w:sz w:val="20"/>
                <w:szCs w:val="20"/>
              </w:rPr>
              <w:t>if necessary (may be delays)</w:t>
            </w:r>
          </w:p>
        </w:tc>
        <w:tc>
          <w:tcPr>
            <w:tcW w:w="1706" w:type="dxa"/>
            <w:tcMar>
              <w:left w:w="0" w:type="dxa"/>
              <w:right w:w="0" w:type="dxa"/>
            </w:tcMar>
          </w:tcPr>
          <w:p w14:paraId="513B54E0"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701" w:type="dxa"/>
            <w:tcMar>
              <w:left w:w="0" w:type="dxa"/>
              <w:right w:w="0" w:type="dxa"/>
            </w:tcMar>
          </w:tcPr>
          <w:p w14:paraId="6C34082A" w14:textId="77777777" w:rsidR="00E27223" w:rsidRPr="009E5255" w:rsidRDefault="00E27223" w:rsidP="00D31DBA">
            <w:pPr>
              <w:spacing w:before="0" w:after="0" w:line="240" w:lineRule="auto"/>
              <w:jc w:val="center"/>
              <w:rPr>
                <w:sz w:val="20"/>
                <w:szCs w:val="20"/>
              </w:rPr>
            </w:pPr>
            <w:r w:rsidRPr="009E5255">
              <w:rPr>
                <w:sz w:val="20"/>
                <w:szCs w:val="20"/>
              </w:rPr>
              <w:t>Hospital</w:t>
            </w:r>
          </w:p>
          <w:p w14:paraId="232A1797" w14:textId="77777777" w:rsidR="00E27223" w:rsidRPr="009E5255" w:rsidRDefault="00E27223" w:rsidP="00D31DBA">
            <w:pPr>
              <w:spacing w:before="0" w:after="0" w:line="240" w:lineRule="auto"/>
              <w:jc w:val="center"/>
              <w:rPr>
                <w:sz w:val="20"/>
                <w:szCs w:val="20"/>
              </w:rPr>
            </w:pPr>
            <w:r w:rsidRPr="009E5255">
              <w:rPr>
                <w:sz w:val="20"/>
                <w:szCs w:val="20"/>
              </w:rPr>
              <w:t>Pharmacy</w:t>
            </w:r>
          </w:p>
        </w:tc>
        <w:tc>
          <w:tcPr>
            <w:tcW w:w="1072" w:type="dxa"/>
            <w:tcMar>
              <w:left w:w="0" w:type="dxa"/>
              <w:right w:w="0" w:type="dxa"/>
            </w:tcMar>
          </w:tcPr>
          <w:p w14:paraId="20D7B7BA" w14:textId="77777777" w:rsidR="00E27223" w:rsidRPr="009E5255" w:rsidRDefault="00E27223" w:rsidP="00D31DBA">
            <w:pPr>
              <w:spacing w:before="0" w:after="0" w:line="240" w:lineRule="auto"/>
              <w:jc w:val="center"/>
              <w:rPr>
                <w:sz w:val="20"/>
                <w:szCs w:val="20"/>
              </w:rPr>
            </w:pPr>
            <w:r w:rsidRPr="009E5255">
              <w:rPr>
                <w:sz w:val="20"/>
                <w:szCs w:val="20"/>
              </w:rPr>
              <w:t>Yes</w:t>
            </w:r>
          </w:p>
        </w:tc>
      </w:tr>
      <w:tr w:rsidR="00B51587" w:rsidRPr="009E5255" w14:paraId="0E6780BF" w14:textId="77777777" w:rsidTr="00B51587">
        <w:tc>
          <w:tcPr>
            <w:tcW w:w="9010" w:type="dxa"/>
            <w:gridSpan w:val="4"/>
            <w:tcMar>
              <w:left w:w="0" w:type="dxa"/>
              <w:right w:w="0" w:type="dxa"/>
            </w:tcMar>
          </w:tcPr>
          <w:p w14:paraId="6F223566" w14:textId="0F17476C" w:rsidR="00B51587" w:rsidRPr="009E5255" w:rsidRDefault="00552848" w:rsidP="00D31DBA">
            <w:pPr>
              <w:spacing w:before="0" w:after="0" w:line="240" w:lineRule="auto"/>
              <w:rPr>
                <w:i/>
                <w:iCs/>
                <w:sz w:val="20"/>
                <w:szCs w:val="20"/>
              </w:rPr>
            </w:pPr>
            <w:r w:rsidRPr="009E5255">
              <w:rPr>
                <w:i/>
                <w:iCs/>
                <w:sz w:val="20"/>
                <w:szCs w:val="20"/>
              </w:rPr>
              <w:t>PBS Claiming</w:t>
            </w:r>
          </w:p>
        </w:tc>
      </w:tr>
      <w:tr w:rsidR="00047008" w:rsidRPr="009E5255" w14:paraId="7D1D9A70" w14:textId="77777777" w:rsidTr="00B51587">
        <w:tc>
          <w:tcPr>
            <w:tcW w:w="4531" w:type="dxa"/>
            <w:tcBorders>
              <w:bottom w:val="single" w:sz="4" w:space="0" w:color="auto"/>
            </w:tcBorders>
            <w:tcMar>
              <w:left w:w="0" w:type="dxa"/>
              <w:right w:w="0" w:type="dxa"/>
            </w:tcMar>
          </w:tcPr>
          <w:p w14:paraId="13D84B5F" w14:textId="5F90077B" w:rsidR="00E27223" w:rsidRPr="009E5255" w:rsidRDefault="00E27223" w:rsidP="00D31DBA">
            <w:pPr>
              <w:spacing w:before="0" w:after="0" w:line="240" w:lineRule="auto"/>
              <w:ind w:left="142"/>
              <w:rPr>
                <w:sz w:val="20"/>
                <w:szCs w:val="20"/>
              </w:rPr>
            </w:pPr>
            <w:r w:rsidRPr="009E5255">
              <w:rPr>
                <w:sz w:val="20"/>
                <w:szCs w:val="20"/>
              </w:rPr>
              <w:t>Claim submitted via PBS Online</w:t>
            </w:r>
            <w:r w:rsidR="00BF2CE0" w:rsidRPr="009E5255">
              <w:rPr>
                <w:sz w:val="20"/>
                <w:szCs w:val="20"/>
              </w:rPr>
              <w:t>;</w:t>
            </w:r>
            <w:r w:rsidRPr="009E5255">
              <w:rPr>
                <w:sz w:val="20"/>
                <w:szCs w:val="20"/>
              </w:rPr>
              <w:t xml:space="preserve"> </w:t>
            </w:r>
            <w:r w:rsidR="00BF2CE0" w:rsidRPr="009E5255">
              <w:rPr>
                <w:sz w:val="20"/>
                <w:szCs w:val="20"/>
              </w:rPr>
              <w:t>a</w:t>
            </w:r>
            <w:r w:rsidRPr="009E5255">
              <w:rPr>
                <w:sz w:val="20"/>
                <w:szCs w:val="20"/>
              </w:rPr>
              <w:t>ll prescriptions submitted to Medicare in support of claim</w:t>
            </w:r>
          </w:p>
        </w:tc>
        <w:tc>
          <w:tcPr>
            <w:tcW w:w="1706" w:type="dxa"/>
            <w:tcBorders>
              <w:bottom w:val="single" w:sz="4" w:space="0" w:color="auto"/>
            </w:tcBorders>
            <w:tcMar>
              <w:left w:w="0" w:type="dxa"/>
              <w:right w:w="0" w:type="dxa"/>
            </w:tcMar>
          </w:tcPr>
          <w:p w14:paraId="6BD026F8" w14:textId="77777777" w:rsidR="00E27223" w:rsidRPr="009E5255" w:rsidRDefault="00E27223" w:rsidP="00D31DBA">
            <w:pPr>
              <w:spacing w:before="0" w:after="0" w:line="240" w:lineRule="auto"/>
              <w:jc w:val="center"/>
              <w:rPr>
                <w:sz w:val="20"/>
                <w:szCs w:val="20"/>
              </w:rPr>
            </w:pPr>
            <w:r w:rsidRPr="009E5255">
              <w:rPr>
                <w:sz w:val="20"/>
                <w:szCs w:val="20"/>
              </w:rPr>
              <w:t>Pharmacist</w:t>
            </w:r>
          </w:p>
          <w:p w14:paraId="2B73DF6C" w14:textId="77777777" w:rsidR="00E27223" w:rsidRPr="009E5255" w:rsidRDefault="00E27223" w:rsidP="00D31DBA">
            <w:pPr>
              <w:spacing w:before="0" w:after="0" w:line="240" w:lineRule="auto"/>
              <w:jc w:val="center"/>
              <w:rPr>
                <w:sz w:val="20"/>
                <w:szCs w:val="20"/>
              </w:rPr>
            </w:pPr>
            <w:r w:rsidRPr="009E5255">
              <w:rPr>
                <w:sz w:val="20"/>
                <w:szCs w:val="20"/>
              </w:rPr>
              <w:t>Hospital</w:t>
            </w:r>
          </w:p>
        </w:tc>
        <w:tc>
          <w:tcPr>
            <w:tcW w:w="1701" w:type="dxa"/>
            <w:tcBorders>
              <w:bottom w:val="single" w:sz="4" w:space="0" w:color="auto"/>
            </w:tcBorders>
            <w:tcMar>
              <w:left w:w="0" w:type="dxa"/>
              <w:right w:w="0" w:type="dxa"/>
            </w:tcMar>
          </w:tcPr>
          <w:p w14:paraId="174EF84C" w14:textId="77777777" w:rsidR="00E27223" w:rsidRPr="009E5255" w:rsidRDefault="00E27223" w:rsidP="00D31DBA">
            <w:pPr>
              <w:spacing w:before="0" w:after="0" w:line="240" w:lineRule="auto"/>
              <w:jc w:val="center"/>
              <w:rPr>
                <w:sz w:val="20"/>
                <w:szCs w:val="20"/>
              </w:rPr>
            </w:pPr>
            <w:r w:rsidRPr="009E5255">
              <w:rPr>
                <w:sz w:val="20"/>
                <w:szCs w:val="20"/>
              </w:rPr>
              <w:t>PBS</w:t>
            </w:r>
          </w:p>
          <w:p w14:paraId="4B9828B7" w14:textId="77777777" w:rsidR="00E27223" w:rsidRPr="009E5255" w:rsidRDefault="00E27223" w:rsidP="00D31DBA">
            <w:pPr>
              <w:spacing w:before="0" w:after="0" w:line="240" w:lineRule="auto"/>
              <w:jc w:val="center"/>
              <w:rPr>
                <w:sz w:val="20"/>
                <w:szCs w:val="20"/>
              </w:rPr>
            </w:pPr>
          </w:p>
        </w:tc>
        <w:tc>
          <w:tcPr>
            <w:tcW w:w="1072" w:type="dxa"/>
            <w:tcBorders>
              <w:bottom w:val="single" w:sz="4" w:space="0" w:color="auto"/>
            </w:tcBorders>
            <w:tcMar>
              <w:left w:w="0" w:type="dxa"/>
              <w:right w:w="0" w:type="dxa"/>
            </w:tcMar>
          </w:tcPr>
          <w:p w14:paraId="275EDBA9" w14:textId="77777777" w:rsidR="00E27223" w:rsidRPr="009E5255" w:rsidRDefault="00E27223" w:rsidP="00D31DBA">
            <w:pPr>
              <w:spacing w:before="0" w:after="0" w:line="240" w:lineRule="auto"/>
              <w:jc w:val="center"/>
              <w:rPr>
                <w:sz w:val="20"/>
                <w:szCs w:val="20"/>
              </w:rPr>
            </w:pPr>
            <w:r w:rsidRPr="009E5255">
              <w:rPr>
                <w:sz w:val="20"/>
                <w:szCs w:val="20"/>
              </w:rPr>
              <w:t>Yes</w:t>
            </w:r>
          </w:p>
        </w:tc>
      </w:tr>
    </w:tbl>
    <w:p w14:paraId="46323109" w14:textId="68CF1F75" w:rsidR="00D31DBA" w:rsidRPr="009E5255" w:rsidRDefault="00251686" w:rsidP="003A6F1A">
      <w:pPr>
        <w:pStyle w:val="TableNotes"/>
      </w:pPr>
      <w:bookmarkStart w:id="107" w:name="_Ref90463371"/>
      <w:r w:rsidRPr="009E5255">
        <w:t>Abbreviations:</w:t>
      </w:r>
      <w:r w:rsidRPr="009E5255">
        <w:tab/>
      </w:r>
      <w:r w:rsidR="007B3034" w:rsidRPr="009E5255">
        <w:t xml:space="preserve">EFC, Efficient Funding of Chemotherapy; </w:t>
      </w:r>
      <w:r w:rsidRPr="009E5255">
        <w:t>MBS, Medicare Benefits Schedule; NSW, New South Wales; PBS, Pharmaceutical Benefits Scheme.</w:t>
      </w:r>
    </w:p>
    <w:p w14:paraId="73E14421" w14:textId="054DDC6F" w:rsidR="00AF3800" w:rsidRPr="009E5255" w:rsidRDefault="00914A44" w:rsidP="005A2B78">
      <w:pPr>
        <w:pStyle w:val="Heading3"/>
      </w:pPr>
      <w:bookmarkStart w:id="108" w:name="_Ref92188536"/>
      <w:bookmarkStart w:id="109" w:name="_Toc144886221"/>
      <w:r w:rsidRPr="009E5255">
        <w:t>Flow of funds</w:t>
      </w:r>
      <w:bookmarkEnd w:id="107"/>
      <w:bookmarkEnd w:id="108"/>
      <w:bookmarkEnd w:id="109"/>
    </w:p>
    <w:p w14:paraId="2C3F8F5D" w14:textId="58F564F5" w:rsidR="00300602" w:rsidRPr="009E5255" w:rsidRDefault="002523A8" w:rsidP="00683403">
      <w:r w:rsidRPr="009E5255">
        <w:t>T</w:t>
      </w:r>
      <w:r w:rsidR="00300602" w:rsidRPr="009E5255">
        <w:t>he flow of funds as it relates to the purchase and reimbursement of cancer medicines via the EFC is provided i</w:t>
      </w:r>
      <w:r w:rsidR="00CB57BD" w:rsidRPr="009E5255">
        <w:t xml:space="preserve">n </w:t>
      </w:r>
      <w:r w:rsidR="00CB57BD" w:rsidRPr="009E5255">
        <w:fldChar w:fldCharType="begin"/>
      </w:r>
      <w:r w:rsidR="00CB57BD" w:rsidRPr="009E5255">
        <w:instrText xml:space="preserve"> REF _Ref90376721 \h </w:instrText>
      </w:r>
      <w:r w:rsidR="00CB57BD" w:rsidRPr="009E5255">
        <w:fldChar w:fldCharType="separate"/>
      </w:r>
      <w:r w:rsidR="000C766B" w:rsidRPr="009E5255">
        <w:t xml:space="preserve">Figure </w:t>
      </w:r>
      <w:r w:rsidR="000C766B">
        <w:rPr>
          <w:noProof/>
        </w:rPr>
        <w:t>6</w:t>
      </w:r>
      <w:r w:rsidR="00CB57BD" w:rsidRPr="009E5255">
        <w:fldChar w:fldCharType="end"/>
      </w:r>
      <w:r w:rsidR="00300602" w:rsidRPr="009E5255">
        <w:t>.</w:t>
      </w:r>
    </w:p>
    <w:p w14:paraId="764F0769" w14:textId="0D3B0284" w:rsidR="00CB57BD" w:rsidRPr="009E5255" w:rsidRDefault="00CB57BD" w:rsidP="00214FB7">
      <w:pPr>
        <w:pStyle w:val="Caption"/>
      </w:pPr>
      <w:bookmarkStart w:id="110" w:name="_Ref90376721"/>
      <w:bookmarkStart w:id="111" w:name="_Ref90376707"/>
      <w:bookmarkStart w:id="112" w:name="_Toc125463714"/>
      <w:r w:rsidRPr="009E5255">
        <w:t xml:space="preserve">Figure </w:t>
      </w:r>
      <w:r w:rsidR="00E36C93">
        <w:fldChar w:fldCharType="begin"/>
      </w:r>
      <w:r w:rsidR="00E36C93">
        <w:instrText xml:space="preserve"> SEQ Figure \* ARABIC </w:instrText>
      </w:r>
      <w:r w:rsidR="00E36C93">
        <w:fldChar w:fldCharType="separate"/>
      </w:r>
      <w:r w:rsidR="000C766B">
        <w:rPr>
          <w:noProof/>
        </w:rPr>
        <w:t>6</w:t>
      </w:r>
      <w:r w:rsidR="00E36C93">
        <w:rPr>
          <w:noProof/>
        </w:rPr>
        <w:fldChar w:fldCharType="end"/>
      </w:r>
      <w:bookmarkEnd w:id="110"/>
      <w:r w:rsidR="0048472F" w:rsidRPr="009E5255">
        <w:t xml:space="preserve">. </w:t>
      </w:r>
      <w:r w:rsidRPr="009E5255">
        <w:t>Flow of funds</w:t>
      </w:r>
      <w:bookmarkEnd w:id="111"/>
      <w:bookmarkEnd w:id="112"/>
    </w:p>
    <w:p w14:paraId="0812E878" w14:textId="27B10C4C" w:rsidR="00CB57BD" w:rsidRPr="009E5255" w:rsidRDefault="00CB57BD" w:rsidP="00683403">
      <w:r w:rsidRPr="009E5255">
        <w:rPr>
          <w:noProof/>
        </w:rPr>
        <w:drawing>
          <wp:inline distT="0" distB="0" distL="0" distR="0" wp14:anchorId="00298BE9" wp14:editId="0B513127">
            <wp:extent cx="5727251" cy="2546252"/>
            <wp:effectExtent l="0" t="0" r="635" b="0"/>
            <wp:docPr id="46" name="Picture 46" descr="a diagram showing the flow of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diagram showing the flow of funds. "/>
                    <pic:cNvPicPr/>
                  </pic:nvPicPr>
                  <pic:blipFill rotWithShape="1">
                    <a:blip r:embed="rId25">
                      <a:extLst>
                        <a:ext uri="{28A0092B-C50C-407E-A947-70E740481C1C}">
                          <a14:useLocalDpi xmlns:a14="http://schemas.microsoft.com/office/drawing/2010/main" val="0"/>
                        </a:ext>
                      </a:extLst>
                    </a:blip>
                    <a:srcRect t="11789" b="9170"/>
                    <a:stretch/>
                  </pic:blipFill>
                  <pic:spPr bwMode="auto">
                    <a:xfrm>
                      <a:off x="0" y="0"/>
                      <a:ext cx="5728335" cy="2546734"/>
                    </a:xfrm>
                    <a:prstGeom prst="rect">
                      <a:avLst/>
                    </a:prstGeom>
                    <a:ln>
                      <a:noFill/>
                    </a:ln>
                    <a:extLst>
                      <a:ext uri="{53640926-AAD7-44D8-BBD7-CCE9431645EC}">
                        <a14:shadowObscured xmlns:a14="http://schemas.microsoft.com/office/drawing/2010/main"/>
                      </a:ext>
                    </a:extLst>
                  </pic:spPr>
                </pic:pic>
              </a:graphicData>
            </a:graphic>
          </wp:inline>
        </w:drawing>
      </w:r>
    </w:p>
    <w:p w14:paraId="5F4BC8C9" w14:textId="4A6E28A4" w:rsidR="007B3034" w:rsidRPr="009E5255" w:rsidRDefault="007B3034" w:rsidP="003A6F1A">
      <w:pPr>
        <w:pStyle w:val="TableNotes"/>
      </w:pPr>
      <w:r w:rsidRPr="009E5255">
        <w:t>Abbreviations:</w:t>
      </w:r>
      <w:r w:rsidRPr="009E5255">
        <w:tab/>
        <w:t>EFC, Efficient Funding of Chemotherapy; SPA, special pricing arrangement.</w:t>
      </w:r>
    </w:p>
    <w:p w14:paraId="3D548DD7" w14:textId="0E2F392E" w:rsidR="003F72FE" w:rsidRPr="009E5255" w:rsidRDefault="00D0230C" w:rsidP="003F72FE">
      <w:r w:rsidRPr="009E5255">
        <w:t xml:space="preserve">Broadly, the stakeholders involved and their roles in the EFC supply chain are summarised as </w:t>
      </w:r>
      <w:r w:rsidR="003F72FE" w:rsidRPr="009E5255">
        <w:t>follows:</w:t>
      </w:r>
    </w:p>
    <w:p w14:paraId="4281C525" w14:textId="4E4E1B6B" w:rsidR="003F72FE" w:rsidRPr="009E5255" w:rsidRDefault="003F72FE" w:rsidP="005A2B78">
      <w:pPr>
        <w:pStyle w:val="ListParagraph"/>
        <w:rPr>
          <w:lang w:val="en-AU"/>
        </w:rPr>
      </w:pPr>
      <w:r w:rsidRPr="009E5255">
        <w:rPr>
          <w:lang w:val="en-AU"/>
        </w:rPr>
        <w:t xml:space="preserve">Cancer therapeutics manufacturers: </w:t>
      </w:r>
      <w:r w:rsidR="004C5E4F" w:rsidRPr="009E5255">
        <w:rPr>
          <w:lang w:val="en-AU"/>
        </w:rPr>
        <w:t>R</w:t>
      </w:r>
      <w:r w:rsidRPr="009E5255">
        <w:rPr>
          <w:lang w:val="en-AU"/>
        </w:rPr>
        <w:t>egister drugs for sale in Australia and seek listing of those drugs for subsidy on the EFC via the PBS</w:t>
      </w:r>
      <w:r w:rsidR="0048472F" w:rsidRPr="009E5255">
        <w:rPr>
          <w:lang w:val="en-AU"/>
        </w:rPr>
        <w:t xml:space="preserve">.  </w:t>
      </w:r>
      <w:r w:rsidRPr="009E5255">
        <w:rPr>
          <w:lang w:val="en-AU"/>
        </w:rPr>
        <w:t xml:space="preserve">Any drug can be sold in Australia once registered with the </w:t>
      </w:r>
      <w:r w:rsidR="004C5E4F" w:rsidRPr="009E5255">
        <w:rPr>
          <w:lang w:val="en-AU"/>
        </w:rPr>
        <w:t>TGA</w:t>
      </w:r>
      <w:r w:rsidRPr="009E5255">
        <w:rPr>
          <w:lang w:val="en-AU"/>
        </w:rPr>
        <w:t xml:space="preserve"> (regardless of PBS listing), but subsequent claims for reimbursement </w:t>
      </w:r>
      <w:r w:rsidR="001664B3" w:rsidRPr="009E5255">
        <w:rPr>
          <w:lang w:val="en-AU"/>
        </w:rPr>
        <w:t>via the EFC require prescription for a valid</w:t>
      </w:r>
      <w:r w:rsidRPr="009E5255">
        <w:rPr>
          <w:lang w:val="en-AU"/>
        </w:rPr>
        <w:t xml:space="preserve"> PBS indication</w:t>
      </w:r>
      <w:r w:rsidR="0048472F" w:rsidRPr="009E5255">
        <w:rPr>
          <w:lang w:val="en-AU"/>
        </w:rPr>
        <w:t xml:space="preserve">.  </w:t>
      </w:r>
      <w:r w:rsidRPr="009E5255">
        <w:rPr>
          <w:lang w:val="en-AU"/>
        </w:rPr>
        <w:t>Drugs are made available for sale to compounders/wholesalers (</w:t>
      </w:r>
      <w:r w:rsidR="002523A8" w:rsidRPr="009E5255">
        <w:rPr>
          <w:lang w:val="en-AU"/>
        </w:rPr>
        <w:t xml:space="preserve">the </w:t>
      </w:r>
      <w:r w:rsidRPr="009E5255">
        <w:rPr>
          <w:lang w:val="en-AU"/>
        </w:rPr>
        <w:t>latter not shown on the schematic due to limited engagement with EFC).</w:t>
      </w:r>
    </w:p>
    <w:p w14:paraId="2B418F0A" w14:textId="136B17C4" w:rsidR="003F72FE" w:rsidRPr="009E5255" w:rsidRDefault="003F72FE" w:rsidP="005A2B78">
      <w:pPr>
        <w:pStyle w:val="ListParagraph"/>
        <w:rPr>
          <w:lang w:val="en-AU"/>
        </w:rPr>
      </w:pPr>
      <w:r w:rsidRPr="009E5255">
        <w:rPr>
          <w:lang w:val="en-AU"/>
        </w:rPr>
        <w:t>TGA</w:t>
      </w:r>
      <w:r w:rsidR="001664B3" w:rsidRPr="009E5255">
        <w:rPr>
          <w:lang w:val="en-AU"/>
        </w:rPr>
        <w:t>-l</w:t>
      </w:r>
      <w:r w:rsidRPr="009E5255">
        <w:rPr>
          <w:lang w:val="en-AU"/>
        </w:rPr>
        <w:t xml:space="preserve">icensed compounders: Purchase </w:t>
      </w:r>
      <w:r w:rsidR="001664B3" w:rsidRPr="009E5255">
        <w:rPr>
          <w:lang w:val="en-AU"/>
        </w:rPr>
        <w:t>product</w:t>
      </w:r>
      <w:r w:rsidRPr="009E5255">
        <w:rPr>
          <w:lang w:val="en-AU"/>
        </w:rPr>
        <w:t xml:space="preserve"> from manufacturers</w:t>
      </w:r>
      <w:r w:rsidR="0048472F" w:rsidRPr="009E5255">
        <w:rPr>
          <w:lang w:val="en-AU"/>
        </w:rPr>
        <w:t xml:space="preserve">.  </w:t>
      </w:r>
      <w:r w:rsidRPr="009E5255">
        <w:rPr>
          <w:lang w:val="en-AU"/>
        </w:rPr>
        <w:t>Drug</w:t>
      </w:r>
      <w:r w:rsidR="001664B3" w:rsidRPr="009E5255">
        <w:rPr>
          <w:lang w:val="en-AU"/>
        </w:rPr>
        <w:t>s</w:t>
      </w:r>
      <w:r w:rsidRPr="009E5255">
        <w:rPr>
          <w:lang w:val="en-AU"/>
        </w:rPr>
        <w:t xml:space="preserve"> </w:t>
      </w:r>
      <w:r w:rsidR="001664B3" w:rsidRPr="009E5255">
        <w:rPr>
          <w:lang w:val="en-AU"/>
        </w:rPr>
        <w:t>are</w:t>
      </w:r>
      <w:r w:rsidRPr="009E5255">
        <w:rPr>
          <w:lang w:val="en-AU"/>
        </w:rPr>
        <w:t xml:space="preserve"> compounded to meet external orders from third-party dispensing pharmacies/hospitals; compounded product is supplied in ready</w:t>
      </w:r>
      <w:r w:rsidR="001664B3" w:rsidRPr="009E5255">
        <w:rPr>
          <w:lang w:val="en-AU"/>
        </w:rPr>
        <w:t>-</w:t>
      </w:r>
      <w:r w:rsidRPr="009E5255">
        <w:rPr>
          <w:lang w:val="en-AU"/>
        </w:rPr>
        <w:t>to</w:t>
      </w:r>
      <w:r w:rsidR="001664B3" w:rsidRPr="009E5255">
        <w:rPr>
          <w:lang w:val="en-AU"/>
        </w:rPr>
        <w:t>-</w:t>
      </w:r>
      <w:r w:rsidRPr="009E5255">
        <w:rPr>
          <w:lang w:val="en-AU"/>
        </w:rPr>
        <w:t>infuse form.</w:t>
      </w:r>
    </w:p>
    <w:p w14:paraId="1C52E9C1" w14:textId="013179B5" w:rsidR="003F72FE" w:rsidRPr="009E5255" w:rsidRDefault="003F72FE" w:rsidP="005A2B78">
      <w:pPr>
        <w:pStyle w:val="ListParagraph"/>
        <w:rPr>
          <w:lang w:val="en-AU"/>
        </w:rPr>
      </w:pPr>
      <w:r w:rsidRPr="009E5255">
        <w:rPr>
          <w:lang w:val="en-AU"/>
        </w:rPr>
        <w:t xml:space="preserve">In-house compounders: Purchase drug from manufacturers </w:t>
      </w:r>
      <w:r w:rsidR="000811AC" w:rsidRPr="009E5255">
        <w:rPr>
          <w:lang w:val="en-AU"/>
        </w:rPr>
        <w:t xml:space="preserve">(either directly or via jurisdictional purchasing mechanisms) </w:t>
      </w:r>
      <w:r w:rsidRPr="009E5255">
        <w:rPr>
          <w:lang w:val="en-AU"/>
        </w:rPr>
        <w:t>to meet in-house orders (prescriptions) for compounded products</w:t>
      </w:r>
      <w:r w:rsidR="0048472F" w:rsidRPr="009E5255">
        <w:rPr>
          <w:lang w:val="en-AU"/>
        </w:rPr>
        <w:t xml:space="preserve">.  </w:t>
      </w:r>
    </w:p>
    <w:p w14:paraId="7A3AD0DA" w14:textId="65C8C4FC" w:rsidR="003F72FE" w:rsidRPr="009E5255" w:rsidRDefault="003F72FE" w:rsidP="005A2B78">
      <w:pPr>
        <w:pStyle w:val="ListParagraph"/>
        <w:rPr>
          <w:lang w:val="en-AU"/>
        </w:rPr>
      </w:pPr>
      <w:r w:rsidRPr="009E5255">
        <w:rPr>
          <w:lang w:val="en-AU"/>
        </w:rPr>
        <w:t xml:space="preserve">Hospital/community pharmacy: Receive compounded products </w:t>
      </w:r>
      <w:r w:rsidR="001664B3" w:rsidRPr="009E5255">
        <w:rPr>
          <w:lang w:val="en-AU"/>
        </w:rPr>
        <w:t xml:space="preserve">in ready-to-infuse form </w:t>
      </w:r>
      <w:r w:rsidRPr="009E5255">
        <w:rPr>
          <w:lang w:val="en-AU"/>
        </w:rPr>
        <w:t>for administration to patients.</w:t>
      </w:r>
    </w:p>
    <w:p w14:paraId="247DD200" w14:textId="460E92A6" w:rsidR="003F72FE" w:rsidRPr="009E5255" w:rsidRDefault="003F72FE" w:rsidP="005A2B78">
      <w:pPr>
        <w:pStyle w:val="ListParagraph"/>
        <w:rPr>
          <w:lang w:val="en-AU"/>
        </w:rPr>
      </w:pPr>
      <w:r w:rsidRPr="009E5255">
        <w:rPr>
          <w:lang w:val="en-AU"/>
        </w:rPr>
        <w:t>Patients: Rec</w:t>
      </w:r>
      <w:r w:rsidR="001664B3" w:rsidRPr="009E5255">
        <w:rPr>
          <w:lang w:val="en-AU"/>
        </w:rPr>
        <w:t>e</w:t>
      </w:r>
      <w:r w:rsidR="00FD0775" w:rsidRPr="009E5255">
        <w:rPr>
          <w:lang w:val="en-AU"/>
        </w:rPr>
        <w:t>i</w:t>
      </w:r>
      <w:r w:rsidR="001664B3" w:rsidRPr="009E5255">
        <w:rPr>
          <w:lang w:val="en-AU"/>
        </w:rPr>
        <w:t>ve</w:t>
      </w:r>
      <w:r w:rsidRPr="009E5255">
        <w:rPr>
          <w:lang w:val="en-AU"/>
        </w:rPr>
        <w:t xml:space="preserve"> infusion</w:t>
      </w:r>
      <w:r w:rsidR="001664B3" w:rsidRPr="009E5255">
        <w:rPr>
          <w:lang w:val="en-AU"/>
        </w:rPr>
        <w:t>s</w:t>
      </w:r>
      <w:r w:rsidRPr="009E5255">
        <w:rPr>
          <w:lang w:val="en-AU"/>
        </w:rPr>
        <w:t xml:space="preserve"> from hospitals/treatment centres and make co-payments on drugs as required by relevant jurisdictional arrangements.</w:t>
      </w:r>
    </w:p>
    <w:p w14:paraId="44B1574D" w14:textId="636B8F58" w:rsidR="003F72FE" w:rsidRPr="009E5255" w:rsidRDefault="003F72FE" w:rsidP="005A2B78">
      <w:pPr>
        <w:pStyle w:val="ListParagraph"/>
        <w:rPr>
          <w:lang w:val="en-AU"/>
        </w:rPr>
      </w:pPr>
      <w:r w:rsidRPr="009E5255">
        <w:rPr>
          <w:lang w:val="en-AU"/>
        </w:rPr>
        <w:t xml:space="preserve">Government: Responsible for </w:t>
      </w:r>
      <w:r w:rsidR="001664B3" w:rsidRPr="009E5255">
        <w:rPr>
          <w:lang w:val="en-AU"/>
        </w:rPr>
        <w:t xml:space="preserve">the </w:t>
      </w:r>
      <w:r w:rsidRPr="009E5255">
        <w:rPr>
          <w:lang w:val="en-AU"/>
        </w:rPr>
        <w:t>list</w:t>
      </w:r>
      <w:r w:rsidR="001664B3" w:rsidRPr="009E5255">
        <w:rPr>
          <w:lang w:val="en-AU"/>
        </w:rPr>
        <w:t>ing</w:t>
      </w:r>
      <w:r w:rsidRPr="009E5255">
        <w:rPr>
          <w:lang w:val="en-AU"/>
        </w:rPr>
        <w:t xml:space="preserve"> of reimbursed products, regulation of the supply chain, reimbursement </w:t>
      </w:r>
      <w:r w:rsidR="001664B3" w:rsidRPr="009E5255">
        <w:rPr>
          <w:lang w:val="en-AU"/>
        </w:rPr>
        <w:t xml:space="preserve">of claims </w:t>
      </w:r>
      <w:r w:rsidRPr="009E5255">
        <w:rPr>
          <w:lang w:val="en-AU"/>
        </w:rPr>
        <w:t xml:space="preserve">and reconciliation of </w:t>
      </w:r>
      <w:r w:rsidR="001664B3" w:rsidRPr="009E5255">
        <w:rPr>
          <w:lang w:val="en-AU"/>
        </w:rPr>
        <w:t>rebate</w:t>
      </w:r>
      <w:r w:rsidRPr="009E5255">
        <w:rPr>
          <w:lang w:val="en-AU"/>
        </w:rPr>
        <w:t xml:space="preserve"> agreements </w:t>
      </w:r>
      <w:r w:rsidR="001664B3" w:rsidRPr="009E5255">
        <w:rPr>
          <w:lang w:val="en-AU"/>
        </w:rPr>
        <w:t>with manufacturers</w:t>
      </w:r>
      <w:r w:rsidRPr="009E5255">
        <w:rPr>
          <w:lang w:val="en-AU"/>
        </w:rPr>
        <w:t>.</w:t>
      </w:r>
    </w:p>
    <w:p w14:paraId="68862F25" w14:textId="43FF1E1B" w:rsidR="00B12EC1" w:rsidRPr="009E5255" w:rsidRDefault="00FC3188" w:rsidP="005C3468">
      <w:r w:rsidRPr="009E5255">
        <w:t>U</w:t>
      </w:r>
      <w:r w:rsidR="00B12EC1" w:rsidRPr="009E5255">
        <w:t>nderstanding the interaction</w:t>
      </w:r>
      <w:r w:rsidR="005C3468" w:rsidRPr="009E5255">
        <w:t>s</w:t>
      </w:r>
      <w:r w:rsidR="00B12EC1" w:rsidRPr="009E5255">
        <w:t xml:space="preserve"> of these stakeholders </w:t>
      </w:r>
      <w:r w:rsidRPr="009E5255">
        <w:t xml:space="preserve">requires </w:t>
      </w:r>
      <w:r w:rsidR="005E0EF2" w:rsidRPr="009E5255">
        <w:t xml:space="preserve">some exposition </w:t>
      </w:r>
      <w:r w:rsidR="00B12EC1" w:rsidRPr="009E5255">
        <w:t>of the flow of funds</w:t>
      </w:r>
      <w:r w:rsidRPr="009E5255">
        <w:t xml:space="preserve"> throughout the EFC supply chain</w:t>
      </w:r>
      <w:r w:rsidR="00B12EC1" w:rsidRPr="009E5255">
        <w:t>, namely:</w:t>
      </w:r>
    </w:p>
    <w:p w14:paraId="60929FA7" w14:textId="79444AA9" w:rsidR="00B12EC1" w:rsidRPr="009E5255" w:rsidRDefault="00B12EC1" w:rsidP="005A2B78">
      <w:pPr>
        <w:pStyle w:val="ListParagraph"/>
        <w:rPr>
          <w:lang w:val="en-AU"/>
        </w:rPr>
      </w:pPr>
      <w:r w:rsidRPr="009E5255">
        <w:rPr>
          <w:lang w:val="en-AU"/>
        </w:rPr>
        <w:t>Compounders pay manufacturers for the acquisition of drug</w:t>
      </w:r>
      <w:r w:rsidR="0048472F" w:rsidRPr="009E5255">
        <w:rPr>
          <w:lang w:val="en-AU"/>
        </w:rPr>
        <w:t xml:space="preserve">.  </w:t>
      </w:r>
      <w:r w:rsidRPr="009E5255">
        <w:rPr>
          <w:lang w:val="en-AU"/>
        </w:rPr>
        <w:t xml:space="preserve">It is understood that drug is sold </w:t>
      </w:r>
      <w:r w:rsidR="005E0EF2" w:rsidRPr="009E5255">
        <w:rPr>
          <w:lang w:val="en-AU"/>
        </w:rPr>
        <w:t xml:space="preserve">by manufacturers </w:t>
      </w:r>
      <w:r w:rsidRPr="009E5255">
        <w:rPr>
          <w:lang w:val="en-AU"/>
        </w:rPr>
        <w:t xml:space="preserve">according to the dispensed price per maximum </w:t>
      </w:r>
      <w:r w:rsidR="005E0EF2" w:rsidRPr="009E5255">
        <w:rPr>
          <w:lang w:val="en-AU"/>
        </w:rPr>
        <w:t xml:space="preserve">amount (DPMA) </w:t>
      </w:r>
      <w:r w:rsidRPr="009E5255">
        <w:rPr>
          <w:lang w:val="en-AU"/>
        </w:rPr>
        <w:t>as listed on the PBS</w:t>
      </w:r>
      <w:r w:rsidR="0048472F" w:rsidRPr="009E5255">
        <w:rPr>
          <w:lang w:val="en-AU"/>
        </w:rPr>
        <w:t xml:space="preserve">.  </w:t>
      </w:r>
      <w:r w:rsidRPr="009E5255">
        <w:rPr>
          <w:lang w:val="en-AU"/>
        </w:rPr>
        <w:t>However, those purchases are not defined by PBS use insofar as compounders purchase drug without specifying how it is to be on</w:t>
      </w:r>
      <w:r w:rsidR="005E0EF2" w:rsidRPr="009E5255">
        <w:rPr>
          <w:lang w:val="en-AU"/>
        </w:rPr>
        <w:t>-</w:t>
      </w:r>
      <w:r w:rsidRPr="009E5255">
        <w:rPr>
          <w:lang w:val="en-AU"/>
        </w:rPr>
        <w:t>sold for administration to patients; the quantum of PBS and non-PBS supply cannot currently be discerned (</w:t>
      </w:r>
      <w:r w:rsidR="00A8356C" w:rsidRPr="009E5255">
        <w:rPr>
          <w:color w:val="000000" w:themeColor="text1"/>
          <w:lang w:val="en-AU"/>
        </w:rPr>
        <w:t xml:space="preserve">for an analysis </w:t>
      </w:r>
      <w:r w:rsidR="006472BF" w:rsidRPr="009E5255">
        <w:rPr>
          <w:color w:val="000000" w:themeColor="text1"/>
          <w:lang w:val="en-AU"/>
        </w:rPr>
        <w:t xml:space="preserve">of </w:t>
      </w:r>
      <w:r w:rsidR="00A8356C" w:rsidRPr="009E5255">
        <w:rPr>
          <w:color w:val="000000" w:themeColor="text1"/>
          <w:lang w:val="en-AU"/>
        </w:rPr>
        <w:t>manufacturers’</w:t>
      </w:r>
      <w:r w:rsidRPr="009E5255">
        <w:rPr>
          <w:color w:val="000000" w:themeColor="text1"/>
          <w:lang w:val="en-AU"/>
        </w:rPr>
        <w:t xml:space="preserve"> sales </w:t>
      </w:r>
      <w:r w:rsidR="00A8356C" w:rsidRPr="009E5255">
        <w:rPr>
          <w:color w:val="000000" w:themeColor="text1"/>
          <w:lang w:val="en-AU"/>
        </w:rPr>
        <w:t>and</w:t>
      </w:r>
      <w:r w:rsidRPr="009E5255">
        <w:rPr>
          <w:color w:val="000000" w:themeColor="text1"/>
          <w:lang w:val="en-AU"/>
        </w:rPr>
        <w:t xml:space="preserve"> PBS </w:t>
      </w:r>
      <w:r w:rsidR="00A8356C" w:rsidRPr="009E5255">
        <w:rPr>
          <w:color w:val="000000" w:themeColor="text1"/>
          <w:lang w:val="en-AU"/>
        </w:rPr>
        <w:t>reimbursement</w:t>
      </w:r>
      <w:r w:rsidRPr="009E5255">
        <w:rPr>
          <w:color w:val="000000" w:themeColor="text1"/>
          <w:lang w:val="en-AU"/>
        </w:rPr>
        <w:t xml:space="preserve"> </w:t>
      </w:r>
      <w:r w:rsidR="00A8356C" w:rsidRPr="009E5255">
        <w:rPr>
          <w:color w:val="000000" w:themeColor="text1"/>
          <w:lang w:val="en-AU"/>
        </w:rPr>
        <w:t>data</w:t>
      </w:r>
      <w:r w:rsidR="006472BF" w:rsidRPr="009E5255">
        <w:rPr>
          <w:color w:val="000000" w:themeColor="text1"/>
          <w:lang w:val="en-AU"/>
        </w:rPr>
        <w:t>, see</w:t>
      </w:r>
      <w:r w:rsidR="008F7E3D" w:rsidRPr="009E5255">
        <w:rPr>
          <w:color w:val="000000" w:themeColor="text1"/>
          <w:lang w:val="en-AU"/>
        </w:rPr>
        <w:t xml:space="preserve"> Section </w:t>
      </w:r>
      <w:r w:rsidR="008F7E3D" w:rsidRPr="009E5255">
        <w:rPr>
          <w:color w:val="000000" w:themeColor="text1"/>
          <w:lang w:val="en-AU"/>
        </w:rPr>
        <w:fldChar w:fldCharType="begin"/>
      </w:r>
      <w:r w:rsidR="008F7E3D" w:rsidRPr="009E5255">
        <w:rPr>
          <w:color w:val="000000" w:themeColor="text1"/>
          <w:lang w:val="en-AU"/>
        </w:rPr>
        <w:instrText xml:space="preserve"> REF _Ref92187909 \r \h </w:instrText>
      </w:r>
      <w:r w:rsidR="008F7E3D" w:rsidRPr="009E5255">
        <w:rPr>
          <w:color w:val="000000" w:themeColor="text1"/>
          <w:lang w:val="en-AU"/>
        </w:rPr>
      </w:r>
      <w:r w:rsidR="008F7E3D" w:rsidRPr="009E5255">
        <w:rPr>
          <w:color w:val="000000" w:themeColor="text1"/>
          <w:lang w:val="en-AU"/>
        </w:rPr>
        <w:fldChar w:fldCharType="separate"/>
      </w:r>
      <w:r w:rsidR="000C766B">
        <w:rPr>
          <w:color w:val="000000" w:themeColor="text1"/>
          <w:cs/>
          <w:lang w:val="en-AU"/>
        </w:rPr>
        <w:t>‎</w:t>
      </w:r>
      <w:r w:rsidR="000C766B">
        <w:rPr>
          <w:color w:val="000000" w:themeColor="text1"/>
          <w:lang w:val="en-AU"/>
        </w:rPr>
        <w:t>4.3</w:t>
      </w:r>
      <w:r w:rsidR="008F7E3D" w:rsidRPr="009E5255">
        <w:rPr>
          <w:color w:val="000000" w:themeColor="text1"/>
          <w:lang w:val="en-AU"/>
        </w:rPr>
        <w:fldChar w:fldCharType="end"/>
      </w:r>
      <w:r w:rsidRPr="009E5255">
        <w:rPr>
          <w:color w:val="000000" w:themeColor="text1"/>
          <w:lang w:val="en-AU"/>
        </w:rPr>
        <w:t>)</w:t>
      </w:r>
      <w:r w:rsidRPr="009E5255">
        <w:rPr>
          <w:lang w:val="en-AU"/>
        </w:rPr>
        <w:t>.</w:t>
      </w:r>
    </w:p>
    <w:p w14:paraId="4BFD7461" w14:textId="09D02ECA" w:rsidR="00B12EC1" w:rsidRPr="009E5255" w:rsidRDefault="00B12EC1" w:rsidP="005A2B78">
      <w:pPr>
        <w:pStyle w:val="ListParagraph"/>
        <w:rPr>
          <w:lang w:val="en-AU"/>
        </w:rPr>
      </w:pPr>
      <w:r w:rsidRPr="009E5255">
        <w:rPr>
          <w:lang w:val="en-AU"/>
        </w:rPr>
        <w:t>Pharmacists/hospitals pay compounders for drug that has been compounded for infusion</w:t>
      </w:r>
      <w:r w:rsidR="0048472F" w:rsidRPr="009E5255">
        <w:rPr>
          <w:lang w:val="en-AU"/>
        </w:rPr>
        <w:t xml:space="preserve">.  </w:t>
      </w:r>
      <w:r w:rsidRPr="009E5255">
        <w:rPr>
          <w:lang w:val="en-AU"/>
        </w:rPr>
        <w:t>Consultation</w:t>
      </w:r>
      <w:r w:rsidR="00A43F38" w:rsidRPr="009E5255">
        <w:rPr>
          <w:lang w:val="en-AU"/>
        </w:rPr>
        <w:t>s</w:t>
      </w:r>
      <w:r w:rsidRPr="009E5255">
        <w:rPr>
          <w:lang w:val="en-AU"/>
        </w:rPr>
        <w:t xml:space="preserve"> indicated that the sale of drugs from compounders to hospitals/pharmacists occurs without direct regard to the PBS fees/prices associated with those drugs and is enacted on a price-per-mg basis (rather than the </w:t>
      </w:r>
      <w:r w:rsidR="005E0EF2" w:rsidRPr="009E5255">
        <w:rPr>
          <w:lang w:val="en-AU"/>
        </w:rPr>
        <w:t xml:space="preserve">DPMA </w:t>
      </w:r>
      <w:r w:rsidRPr="009E5255">
        <w:rPr>
          <w:lang w:val="en-AU"/>
        </w:rPr>
        <w:t xml:space="preserve">basis </w:t>
      </w:r>
      <w:r w:rsidR="005E0EF2" w:rsidRPr="009E5255">
        <w:rPr>
          <w:lang w:val="en-AU"/>
        </w:rPr>
        <w:t xml:space="preserve">on </w:t>
      </w:r>
      <w:r w:rsidRPr="009E5255">
        <w:rPr>
          <w:lang w:val="en-AU"/>
        </w:rPr>
        <w:t>which the drugs are listed on the PBS)</w:t>
      </w:r>
      <w:r w:rsidR="0048472F" w:rsidRPr="009E5255">
        <w:rPr>
          <w:lang w:val="en-AU"/>
        </w:rPr>
        <w:t xml:space="preserve">.  </w:t>
      </w:r>
      <w:r w:rsidRPr="009E5255">
        <w:rPr>
          <w:lang w:val="en-AU"/>
        </w:rPr>
        <w:t xml:space="preserve">A comparison of EFC drugs’ average prices per mg—as observed from </w:t>
      </w:r>
      <w:r w:rsidR="00A43F38" w:rsidRPr="009E5255">
        <w:rPr>
          <w:lang w:val="en-AU"/>
        </w:rPr>
        <w:t>industry</w:t>
      </w:r>
      <w:r w:rsidRPr="009E5255">
        <w:rPr>
          <w:lang w:val="en-AU"/>
        </w:rPr>
        <w:t xml:space="preserve"> sales data and corresponding PBS list prices—shows that PBS prices </w:t>
      </w:r>
      <w:r w:rsidR="00A43F38" w:rsidRPr="009E5255">
        <w:rPr>
          <w:lang w:val="en-AU"/>
        </w:rPr>
        <w:t xml:space="preserve">are generally higher than ex-manufacturer prices on a </w:t>
      </w:r>
      <w:r w:rsidRPr="009E5255">
        <w:rPr>
          <w:lang w:val="en-AU"/>
        </w:rPr>
        <w:t>per</w:t>
      </w:r>
      <w:r w:rsidR="00A43F38" w:rsidRPr="009E5255">
        <w:rPr>
          <w:lang w:val="en-AU"/>
        </w:rPr>
        <w:t>-</w:t>
      </w:r>
      <w:r w:rsidRPr="009E5255">
        <w:rPr>
          <w:lang w:val="en-AU"/>
        </w:rPr>
        <w:t xml:space="preserve">mg </w:t>
      </w:r>
      <w:r w:rsidR="00A43F38" w:rsidRPr="009E5255">
        <w:rPr>
          <w:lang w:val="en-AU"/>
        </w:rPr>
        <w:t>basis</w:t>
      </w:r>
      <w:r w:rsidR="00F706DA" w:rsidRPr="009E5255">
        <w:rPr>
          <w:lang w:val="en-AU"/>
        </w:rPr>
        <w:t xml:space="preserve"> (see Section 4.3)</w:t>
      </w:r>
      <w:r w:rsidR="0048472F" w:rsidRPr="009E5255">
        <w:rPr>
          <w:lang w:val="en-AU"/>
        </w:rPr>
        <w:t xml:space="preserve">.  </w:t>
      </w:r>
    </w:p>
    <w:p w14:paraId="59EE5536" w14:textId="3D3ACE40" w:rsidR="00B12EC1" w:rsidRPr="009E5255" w:rsidRDefault="00B12EC1" w:rsidP="005A2B78">
      <w:pPr>
        <w:pStyle w:val="ListParagraph"/>
        <w:rPr>
          <w:lang w:val="en-AU"/>
        </w:rPr>
      </w:pPr>
      <w:r w:rsidRPr="009E5255">
        <w:rPr>
          <w:lang w:val="en-AU"/>
        </w:rPr>
        <w:t>Pharmacists/hospitals submit claim</w:t>
      </w:r>
      <w:r w:rsidR="00961295" w:rsidRPr="009E5255">
        <w:rPr>
          <w:lang w:val="en-AU"/>
        </w:rPr>
        <w:t>s</w:t>
      </w:r>
      <w:r w:rsidRPr="009E5255">
        <w:rPr>
          <w:lang w:val="en-AU"/>
        </w:rPr>
        <w:t xml:space="preserve"> </w:t>
      </w:r>
      <w:r w:rsidR="00F706DA" w:rsidRPr="009E5255">
        <w:rPr>
          <w:lang w:val="en-AU"/>
        </w:rPr>
        <w:t xml:space="preserve">to Services Australia </w:t>
      </w:r>
      <w:r w:rsidRPr="009E5255">
        <w:rPr>
          <w:lang w:val="en-AU"/>
        </w:rPr>
        <w:t>for reimbursement of the PBS list price for each infusion administered</w:t>
      </w:r>
      <w:r w:rsidR="0048472F" w:rsidRPr="009E5255">
        <w:rPr>
          <w:lang w:val="en-AU"/>
        </w:rPr>
        <w:t xml:space="preserve">.  </w:t>
      </w:r>
      <w:r w:rsidRPr="009E5255">
        <w:rPr>
          <w:lang w:val="en-AU"/>
        </w:rPr>
        <w:t xml:space="preserve">Claims are lodged per-patient </w:t>
      </w:r>
      <w:r w:rsidR="00BD2170" w:rsidRPr="009E5255">
        <w:rPr>
          <w:lang w:val="en-AU"/>
        </w:rPr>
        <w:t xml:space="preserve">based on </w:t>
      </w:r>
      <w:r w:rsidRPr="009E5255">
        <w:rPr>
          <w:lang w:val="en-AU"/>
        </w:rPr>
        <w:t>the most efficient combination of vials required to deliver the prescribed dose</w:t>
      </w:r>
      <w:r w:rsidR="0048472F" w:rsidRPr="009E5255">
        <w:rPr>
          <w:lang w:val="en-AU"/>
        </w:rPr>
        <w:t xml:space="preserve">.  </w:t>
      </w:r>
      <w:r w:rsidRPr="009E5255">
        <w:rPr>
          <w:lang w:val="en-AU"/>
        </w:rPr>
        <w:t xml:space="preserve">Approved claims are paid by </w:t>
      </w:r>
      <w:r w:rsidR="00E17F8B" w:rsidRPr="009E5255">
        <w:rPr>
          <w:lang w:val="en-AU"/>
        </w:rPr>
        <w:t>Government</w:t>
      </w:r>
      <w:r w:rsidRPr="009E5255">
        <w:rPr>
          <w:lang w:val="en-AU"/>
        </w:rPr>
        <w:t xml:space="preserve"> to the pharmacist/hospital</w:t>
      </w:r>
      <w:r w:rsidR="0048472F" w:rsidRPr="009E5255">
        <w:rPr>
          <w:lang w:val="en-AU"/>
        </w:rPr>
        <w:t xml:space="preserve">.  </w:t>
      </w:r>
    </w:p>
    <w:p w14:paraId="0BB1C98A" w14:textId="7DC25D51" w:rsidR="00B12EC1" w:rsidRPr="009E5255" w:rsidRDefault="00B12EC1" w:rsidP="005A2B78">
      <w:pPr>
        <w:pStyle w:val="ListParagraph"/>
        <w:rPr>
          <w:lang w:val="en-AU"/>
        </w:rPr>
      </w:pPr>
      <w:r w:rsidRPr="009E5255">
        <w:rPr>
          <w:lang w:val="en-AU"/>
        </w:rPr>
        <w:t>Patients contribute a co-payment for each initial prescription of an EFC-subsidised drug; there are no co-payments levied on repeat prescriptions</w:t>
      </w:r>
      <w:r w:rsidR="0048472F" w:rsidRPr="009E5255">
        <w:rPr>
          <w:lang w:val="en-AU"/>
        </w:rPr>
        <w:t xml:space="preserve">.  </w:t>
      </w:r>
      <w:r w:rsidRPr="009E5255">
        <w:rPr>
          <w:lang w:val="en-AU"/>
        </w:rPr>
        <w:t>Within NSW, co-payments for public patients are met by NSW Health.</w:t>
      </w:r>
    </w:p>
    <w:p w14:paraId="4E86793D" w14:textId="5653ADAC" w:rsidR="00D0230C" w:rsidRPr="009E5255" w:rsidRDefault="00E17F8B" w:rsidP="005A2B78">
      <w:pPr>
        <w:pStyle w:val="ListParagraph"/>
        <w:rPr>
          <w:lang w:val="en-AU"/>
        </w:rPr>
      </w:pPr>
      <w:r w:rsidRPr="009E5255">
        <w:rPr>
          <w:lang w:val="en-AU"/>
        </w:rPr>
        <w:t>Government</w:t>
      </w:r>
      <w:r w:rsidR="00B12EC1" w:rsidRPr="009E5255">
        <w:rPr>
          <w:lang w:val="en-AU"/>
        </w:rPr>
        <w:t xml:space="preserve"> collects rebates from manufacturers to reconcile differences between an EFC product’s publicly visible list price and any special pricing arrangements in place</w:t>
      </w:r>
      <w:r w:rsidR="0048472F" w:rsidRPr="009E5255">
        <w:rPr>
          <w:lang w:val="en-AU"/>
        </w:rPr>
        <w:t xml:space="preserve">.  </w:t>
      </w:r>
      <w:r w:rsidR="00B12EC1" w:rsidRPr="009E5255">
        <w:rPr>
          <w:lang w:val="en-AU"/>
        </w:rPr>
        <w:t>Rebate arrangements are applied on the basis of the quantum of vials for which reimbursement claims were approved, where the number of vials is calculated according to the most efficient combination of vials required on a per-dosage basis.</w:t>
      </w:r>
    </w:p>
    <w:p w14:paraId="3C3408B9" w14:textId="470D0221" w:rsidR="007C26A1" w:rsidRPr="009E5255" w:rsidRDefault="00723FF5" w:rsidP="00FC3188">
      <w:r w:rsidRPr="009E5255">
        <w:t xml:space="preserve">The flow of funds highlights that while, subsequent to recommendations of the PBAC, </w:t>
      </w:r>
      <w:r w:rsidR="00E17F8B" w:rsidRPr="009E5255">
        <w:t>Government</w:t>
      </w:r>
      <w:r w:rsidRPr="009E5255">
        <w:t xml:space="preserve"> is responsible for negotiating the initial list price of EFC-listed drugs, it is not directly involved in the purchase of drug from manufacturers (noting that purchasing undertaken independently by hospital providers may be subsidised by </w:t>
      </w:r>
      <w:r w:rsidR="00E17F8B" w:rsidRPr="009E5255">
        <w:t>Government</w:t>
      </w:r>
      <w:r w:rsidRPr="009E5255">
        <w:t>)</w:t>
      </w:r>
      <w:r w:rsidR="0048472F" w:rsidRPr="009E5255">
        <w:t xml:space="preserve">.  </w:t>
      </w:r>
      <w:r w:rsidRPr="009E5255">
        <w:t>Rather, drug purchasing is enacted via two key intermediaries—compounders and hospitals/pharmacists</w:t>
      </w:r>
      <w:r w:rsidR="0048472F" w:rsidRPr="009E5255">
        <w:t xml:space="preserve">.  </w:t>
      </w:r>
      <w:r w:rsidRPr="009E5255">
        <w:t xml:space="preserve">At a minimum, the supply and reimbursement of drugs via the EFC necessitates transactions between four stakeholders (manufacturers, hospitals, patients and Government), but in the majority of cases, five </w:t>
      </w:r>
      <w:r w:rsidR="00F706DA" w:rsidRPr="009E5255">
        <w:t xml:space="preserve">stakeholders are involved in that process </w:t>
      </w:r>
      <w:r w:rsidRPr="009E5255">
        <w:t>(manufacturers, compounders, hospitals, patients and Government).</w:t>
      </w:r>
    </w:p>
    <w:p w14:paraId="50D16B4C" w14:textId="77777777" w:rsidR="003E6D1C" w:rsidRPr="009E5255" w:rsidRDefault="003E6D1C" w:rsidP="003E6D1C">
      <w:pPr>
        <w:rPr>
          <w:i/>
          <w:iCs/>
          <w:u w:val="single"/>
        </w:rPr>
      </w:pPr>
      <w:r w:rsidRPr="009E5255">
        <w:rPr>
          <w:i/>
          <w:iCs/>
          <w:u w:val="single"/>
        </w:rPr>
        <w:t>The most efficient combination of vials minimises wastage and cost</w:t>
      </w:r>
    </w:p>
    <w:p w14:paraId="0D0E309C" w14:textId="14A14213" w:rsidR="003E6D1C" w:rsidRPr="009E5255" w:rsidRDefault="003E6D1C" w:rsidP="003E6D1C">
      <w:r w:rsidRPr="009E5255">
        <w:t xml:space="preserve">Under current arrangements, the particular combination of vials used to constitute a prescribed dose would impact </w:t>
      </w:r>
      <w:r w:rsidR="00F706DA" w:rsidRPr="009E5255">
        <w:t xml:space="preserve">the </w:t>
      </w:r>
      <w:r w:rsidRPr="009E5255">
        <w:t xml:space="preserve">cost to Government if the price per mg differed across a given molecule’s various formulations.  </w:t>
      </w:r>
      <w:r w:rsidR="00363483" w:rsidRPr="009E5255">
        <w:t>As observed</w:t>
      </w:r>
      <w:r w:rsidRPr="009E5255">
        <w:t xml:space="preserve"> in </w:t>
      </w:r>
      <w:r w:rsidRPr="009E5255">
        <w:fldChar w:fldCharType="begin"/>
      </w:r>
      <w:r w:rsidRPr="009E5255">
        <w:instrText xml:space="preserve"> REF _Ref93301263 \h </w:instrText>
      </w:r>
      <w:r w:rsidRPr="009E5255">
        <w:fldChar w:fldCharType="separate"/>
      </w:r>
      <w:r w:rsidR="000C766B" w:rsidRPr="009E5255">
        <w:t xml:space="preserve">Table </w:t>
      </w:r>
      <w:r w:rsidR="000C766B">
        <w:rPr>
          <w:noProof/>
        </w:rPr>
        <w:t>4</w:t>
      </w:r>
      <w:r w:rsidRPr="009E5255">
        <w:fldChar w:fldCharType="end"/>
      </w:r>
      <w:r w:rsidRPr="009E5255">
        <w:t xml:space="preserve">, with the exception of atezolizumab and ipilimumab, </w:t>
      </w:r>
      <w:r w:rsidR="008164BF" w:rsidRPr="009E5255">
        <w:t>a given molecule’s</w:t>
      </w:r>
      <w:r w:rsidRPr="009E5255">
        <w:t xml:space="preserve"> mean dispensed price per mg does not differ </w:t>
      </w:r>
      <w:r w:rsidR="008164BF" w:rsidRPr="009E5255">
        <w:t>between</w:t>
      </w:r>
      <w:r w:rsidRPr="009E5255">
        <w:t xml:space="preserve"> </w:t>
      </w:r>
      <w:r w:rsidR="008164BF" w:rsidRPr="009E5255">
        <w:t>its</w:t>
      </w:r>
      <w:r w:rsidRPr="009E5255">
        <w:t xml:space="preserve"> formulations.  Thus (for all but atezolizumab and ipilimumab)</w:t>
      </w:r>
      <w:r w:rsidR="00363483" w:rsidRPr="009E5255">
        <w:t>,</w:t>
      </w:r>
      <w:r w:rsidRPr="009E5255">
        <w:t xml:space="preserve"> the principle of the most efficient combination of vial sizes reflects </w:t>
      </w:r>
      <w:r w:rsidR="00363483" w:rsidRPr="009E5255">
        <w:t>the</w:t>
      </w:r>
      <w:r w:rsidRPr="009E5255">
        <w:t xml:space="preserve"> combination </w:t>
      </w:r>
      <w:r w:rsidR="00363483" w:rsidRPr="009E5255">
        <w:t>that</w:t>
      </w:r>
      <w:r w:rsidRPr="009E5255">
        <w:t xml:space="preserve"> minimises the excess quantum of drug in a vial not required in the constitution of a given prescribed dose.  This is because the difference in the quantity wasted—rather than the price per mg—drive</w:t>
      </w:r>
      <w:r w:rsidR="00363483" w:rsidRPr="009E5255">
        <w:t>s</w:t>
      </w:r>
      <w:r w:rsidRPr="009E5255">
        <w:t xml:space="preserve"> the efficiency of using particular formulations as the basis for determining the most efficient combination of vials.</w:t>
      </w:r>
    </w:p>
    <w:p w14:paraId="746B76A8" w14:textId="7755ED8A" w:rsidR="003E6D1C" w:rsidRPr="009E5255" w:rsidRDefault="003E6D1C" w:rsidP="003E6D1C">
      <w:pPr>
        <w:pStyle w:val="Caption"/>
      </w:pPr>
      <w:bookmarkStart w:id="113" w:name="_Ref93301263"/>
      <w:bookmarkStart w:id="114" w:name="_Toc125972799"/>
      <w:r w:rsidRPr="009E5255">
        <w:t xml:space="preserve">Table </w:t>
      </w:r>
      <w:r w:rsidR="00E36C93">
        <w:fldChar w:fldCharType="begin"/>
      </w:r>
      <w:r w:rsidR="00E36C93">
        <w:instrText xml:space="preserve"> SEQ Table \* ARABIC </w:instrText>
      </w:r>
      <w:r w:rsidR="00E36C93">
        <w:fldChar w:fldCharType="separate"/>
      </w:r>
      <w:r w:rsidR="000C766B">
        <w:rPr>
          <w:noProof/>
        </w:rPr>
        <w:t>4</w:t>
      </w:r>
      <w:r w:rsidR="00E36C93">
        <w:rPr>
          <w:noProof/>
        </w:rPr>
        <w:fldChar w:fldCharType="end"/>
      </w:r>
      <w:bookmarkEnd w:id="113"/>
      <w:r w:rsidRPr="009E5255">
        <w:t>. Weighted mean price per mg by molecule and formulation</w:t>
      </w:r>
      <w:bookmarkEnd w:id="114"/>
    </w:p>
    <w:tbl>
      <w:tblPr>
        <w:tblW w:w="0" w:type="auto"/>
        <w:tblLayout w:type="fixed"/>
        <w:tblLook w:val="04A0" w:firstRow="1" w:lastRow="0" w:firstColumn="1" w:lastColumn="0" w:noHBand="0" w:noVBand="1"/>
        <w:tblCaption w:val="Weighted mean price per mg by molecule and formulation"/>
      </w:tblPr>
      <w:tblGrid>
        <w:gridCol w:w="1843"/>
        <w:gridCol w:w="4536"/>
        <w:gridCol w:w="1276"/>
        <w:gridCol w:w="1361"/>
      </w:tblGrid>
      <w:tr w:rsidR="003E6D1C" w:rsidRPr="009E5255" w14:paraId="307C8940" w14:textId="77777777" w:rsidTr="00FF2E94">
        <w:trPr>
          <w:trHeight w:val="57"/>
          <w:tblHeader/>
        </w:trPr>
        <w:tc>
          <w:tcPr>
            <w:tcW w:w="1843" w:type="dxa"/>
            <w:tcBorders>
              <w:bottom w:val="single" w:sz="4" w:space="0" w:color="auto"/>
            </w:tcBorders>
            <w:shd w:val="clear" w:color="auto" w:fill="auto"/>
            <w:tcMar>
              <w:left w:w="0" w:type="dxa"/>
              <w:right w:w="0" w:type="dxa"/>
            </w:tcMar>
            <w:vAlign w:val="bottom"/>
            <w:hideMark/>
          </w:tcPr>
          <w:p w14:paraId="59B40EC1" w14:textId="77777777" w:rsidR="003E6D1C" w:rsidRPr="009E5255" w:rsidRDefault="003E6D1C" w:rsidP="00FF2E94">
            <w:pPr>
              <w:spacing w:before="0" w:after="0" w:line="240" w:lineRule="auto"/>
              <w:jc w:val="center"/>
              <w:rPr>
                <w:i/>
                <w:iCs/>
                <w:sz w:val="20"/>
                <w:szCs w:val="20"/>
                <w:lang w:eastAsia="en-AU"/>
              </w:rPr>
            </w:pPr>
            <w:r w:rsidRPr="009E5255">
              <w:rPr>
                <w:i/>
                <w:iCs/>
                <w:sz w:val="20"/>
                <w:szCs w:val="20"/>
                <w:lang w:eastAsia="en-AU"/>
              </w:rPr>
              <w:t>Drug</w:t>
            </w:r>
          </w:p>
        </w:tc>
        <w:tc>
          <w:tcPr>
            <w:tcW w:w="4536" w:type="dxa"/>
            <w:tcBorders>
              <w:bottom w:val="single" w:sz="4" w:space="0" w:color="auto"/>
            </w:tcBorders>
            <w:shd w:val="clear" w:color="auto" w:fill="auto"/>
            <w:noWrap/>
            <w:tcMar>
              <w:left w:w="0" w:type="dxa"/>
              <w:right w:w="0" w:type="dxa"/>
            </w:tcMar>
            <w:vAlign w:val="bottom"/>
            <w:hideMark/>
          </w:tcPr>
          <w:p w14:paraId="6BA6E88A" w14:textId="77777777" w:rsidR="003E6D1C" w:rsidRPr="009E5255" w:rsidRDefault="003E6D1C" w:rsidP="00FF2E94">
            <w:pPr>
              <w:spacing w:before="0" w:after="0" w:line="240" w:lineRule="auto"/>
              <w:jc w:val="center"/>
              <w:rPr>
                <w:i/>
                <w:iCs/>
                <w:sz w:val="20"/>
                <w:szCs w:val="20"/>
                <w:lang w:eastAsia="en-AU"/>
              </w:rPr>
            </w:pPr>
            <w:r w:rsidRPr="009E5255">
              <w:rPr>
                <w:i/>
                <w:iCs/>
                <w:sz w:val="20"/>
                <w:szCs w:val="20"/>
                <w:lang w:eastAsia="en-AU"/>
              </w:rPr>
              <w:t>Formulation</w:t>
            </w:r>
          </w:p>
        </w:tc>
        <w:tc>
          <w:tcPr>
            <w:tcW w:w="1276" w:type="dxa"/>
            <w:tcBorders>
              <w:bottom w:val="single" w:sz="4" w:space="0" w:color="auto"/>
            </w:tcBorders>
            <w:tcMar>
              <w:left w:w="0" w:type="dxa"/>
              <w:right w:w="0" w:type="dxa"/>
            </w:tcMar>
            <w:vAlign w:val="bottom"/>
          </w:tcPr>
          <w:p w14:paraId="7D33DB95" w14:textId="77777777" w:rsidR="003E6D1C" w:rsidRPr="009E5255" w:rsidRDefault="003E6D1C" w:rsidP="00FF2E94">
            <w:pPr>
              <w:spacing w:before="0" w:after="0" w:line="240" w:lineRule="auto"/>
              <w:jc w:val="center"/>
              <w:rPr>
                <w:i/>
                <w:iCs/>
                <w:sz w:val="20"/>
                <w:szCs w:val="20"/>
              </w:rPr>
            </w:pPr>
            <w:r w:rsidRPr="009E5255">
              <w:rPr>
                <w:i/>
                <w:iCs/>
                <w:sz w:val="20"/>
                <w:szCs w:val="20"/>
              </w:rPr>
              <w:t>Number of presentations</w:t>
            </w:r>
          </w:p>
        </w:tc>
        <w:tc>
          <w:tcPr>
            <w:tcW w:w="1361" w:type="dxa"/>
            <w:tcBorders>
              <w:bottom w:val="single" w:sz="4" w:space="0" w:color="auto"/>
            </w:tcBorders>
            <w:shd w:val="clear" w:color="auto" w:fill="auto"/>
            <w:noWrap/>
            <w:tcMar>
              <w:left w:w="0" w:type="dxa"/>
              <w:right w:w="0" w:type="dxa"/>
            </w:tcMar>
            <w:vAlign w:val="bottom"/>
            <w:hideMark/>
          </w:tcPr>
          <w:p w14:paraId="497BE13C" w14:textId="77777777" w:rsidR="003E6D1C" w:rsidRPr="009E5255" w:rsidRDefault="003E6D1C" w:rsidP="00FF2E94">
            <w:pPr>
              <w:spacing w:before="0" w:after="0" w:line="240" w:lineRule="auto"/>
              <w:jc w:val="center"/>
              <w:rPr>
                <w:i/>
                <w:iCs/>
                <w:sz w:val="20"/>
                <w:szCs w:val="20"/>
                <w:lang w:eastAsia="en-AU"/>
              </w:rPr>
            </w:pPr>
            <w:r w:rsidRPr="009E5255">
              <w:rPr>
                <w:i/>
                <w:iCs/>
                <w:sz w:val="20"/>
                <w:szCs w:val="20"/>
                <w:lang w:eastAsia="en-AU"/>
              </w:rPr>
              <w:t>Weighted mean price per mg</w:t>
            </w:r>
          </w:p>
        </w:tc>
      </w:tr>
      <w:tr w:rsidR="003E6D1C" w:rsidRPr="009E5255" w14:paraId="2AEB8A21" w14:textId="77777777" w:rsidTr="00FF2E94">
        <w:trPr>
          <w:trHeight w:val="57"/>
        </w:trPr>
        <w:tc>
          <w:tcPr>
            <w:tcW w:w="1843" w:type="dxa"/>
            <w:tcBorders>
              <w:top w:val="single" w:sz="4" w:space="0" w:color="auto"/>
            </w:tcBorders>
            <w:shd w:val="clear" w:color="auto" w:fill="auto"/>
            <w:noWrap/>
            <w:tcMar>
              <w:left w:w="0" w:type="dxa"/>
              <w:right w:w="0" w:type="dxa"/>
            </w:tcMar>
            <w:hideMark/>
          </w:tcPr>
          <w:p w14:paraId="34AA168C" w14:textId="77777777" w:rsidR="003E6D1C" w:rsidRPr="009E5255" w:rsidRDefault="003E6D1C" w:rsidP="00FF2E94">
            <w:pPr>
              <w:spacing w:before="0" w:after="0" w:line="240" w:lineRule="auto"/>
              <w:rPr>
                <w:sz w:val="20"/>
                <w:szCs w:val="20"/>
                <w:lang w:eastAsia="en-AU"/>
              </w:rPr>
            </w:pPr>
            <w:r w:rsidRPr="009E5255">
              <w:rPr>
                <w:sz w:val="20"/>
                <w:szCs w:val="20"/>
                <w:lang w:eastAsia="en-AU"/>
              </w:rPr>
              <w:t>Arsenic</w:t>
            </w:r>
          </w:p>
        </w:tc>
        <w:tc>
          <w:tcPr>
            <w:tcW w:w="4536" w:type="dxa"/>
            <w:tcBorders>
              <w:top w:val="single" w:sz="4" w:space="0" w:color="auto"/>
            </w:tcBorders>
            <w:shd w:val="clear" w:color="auto" w:fill="auto"/>
            <w:noWrap/>
            <w:tcMar>
              <w:left w:w="0" w:type="dxa"/>
              <w:right w:w="0" w:type="dxa"/>
            </w:tcMar>
            <w:hideMark/>
          </w:tcPr>
          <w:p w14:paraId="7C2FB878"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concentrate containing arsenic trioxide 10 mg in 10 mL</w:t>
            </w:r>
          </w:p>
        </w:tc>
        <w:tc>
          <w:tcPr>
            <w:tcW w:w="1276" w:type="dxa"/>
            <w:tcBorders>
              <w:top w:val="single" w:sz="4" w:space="0" w:color="auto"/>
            </w:tcBorders>
            <w:tcMar>
              <w:left w:w="0" w:type="dxa"/>
              <w:right w:w="0" w:type="dxa"/>
            </w:tcMar>
          </w:tcPr>
          <w:p w14:paraId="4DC4DBF6" w14:textId="77777777" w:rsidR="003E6D1C" w:rsidRPr="009E5255" w:rsidRDefault="003E6D1C" w:rsidP="00FF2E94">
            <w:pPr>
              <w:spacing w:before="0" w:after="0" w:line="240" w:lineRule="auto"/>
              <w:jc w:val="center"/>
              <w:rPr>
                <w:sz w:val="20"/>
                <w:szCs w:val="20"/>
              </w:rPr>
            </w:pPr>
            <w:r w:rsidRPr="009E5255">
              <w:rPr>
                <w:sz w:val="20"/>
                <w:szCs w:val="20"/>
              </w:rPr>
              <w:t>8</w:t>
            </w:r>
          </w:p>
        </w:tc>
        <w:tc>
          <w:tcPr>
            <w:tcW w:w="1361" w:type="dxa"/>
            <w:tcBorders>
              <w:top w:val="single" w:sz="4" w:space="0" w:color="auto"/>
            </w:tcBorders>
            <w:shd w:val="clear" w:color="auto" w:fill="auto"/>
            <w:noWrap/>
            <w:tcMar>
              <w:left w:w="0" w:type="dxa"/>
              <w:right w:w="0" w:type="dxa"/>
            </w:tcMar>
            <w:hideMark/>
          </w:tcPr>
          <w:p w14:paraId="14375CB0"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33.14</w:t>
            </w:r>
          </w:p>
        </w:tc>
      </w:tr>
      <w:tr w:rsidR="003E6D1C" w:rsidRPr="009E5255" w14:paraId="001E21EA" w14:textId="77777777" w:rsidTr="00FF2E94">
        <w:trPr>
          <w:trHeight w:val="57"/>
        </w:trPr>
        <w:tc>
          <w:tcPr>
            <w:tcW w:w="1843" w:type="dxa"/>
            <w:vMerge w:val="restart"/>
            <w:shd w:val="clear" w:color="auto" w:fill="auto"/>
            <w:noWrap/>
            <w:tcMar>
              <w:left w:w="0" w:type="dxa"/>
              <w:right w:w="0" w:type="dxa"/>
            </w:tcMar>
            <w:hideMark/>
          </w:tcPr>
          <w:p w14:paraId="291EE4B0" w14:textId="77777777" w:rsidR="003E6D1C" w:rsidRPr="009E5255" w:rsidRDefault="003E6D1C" w:rsidP="00FF2E94">
            <w:pPr>
              <w:spacing w:before="0" w:after="0" w:line="240" w:lineRule="auto"/>
              <w:rPr>
                <w:sz w:val="20"/>
                <w:szCs w:val="20"/>
                <w:lang w:eastAsia="en-AU"/>
              </w:rPr>
            </w:pPr>
            <w:r w:rsidRPr="009E5255">
              <w:rPr>
                <w:sz w:val="20"/>
                <w:szCs w:val="20"/>
                <w:lang w:eastAsia="en-AU"/>
              </w:rPr>
              <w:t>Atezolizumab</w:t>
            </w:r>
          </w:p>
        </w:tc>
        <w:tc>
          <w:tcPr>
            <w:tcW w:w="4536" w:type="dxa"/>
            <w:shd w:val="clear" w:color="auto" w:fill="auto"/>
            <w:noWrap/>
            <w:tcMar>
              <w:left w:w="0" w:type="dxa"/>
              <w:right w:w="0" w:type="dxa"/>
            </w:tcMar>
            <w:hideMark/>
          </w:tcPr>
          <w:p w14:paraId="2137FF78"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1200 mg in 20 mL</w:t>
            </w:r>
          </w:p>
        </w:tc>
        <w:tc>
          <w:tcPr>
            <w:tcW w:w="1276" w:type="dxa"/>
            <w:tcMar>
              <w:left w:w="0" w:type="dxa"/>
              <w:right w:w="0" w:type="dxa"/>
            </w:tcMar>
          </w:tcPr>
          <w:p w14:paraId="7C5055AA" w14:textId="77777777" w:rsidR="003E6D1C" w:rsidRPr="009E5255" w:rsidRDefault="003E6D1C" w:rsidP="00FF2E94">
            <w:pPr>
              <w:spacing w:before="0" w:after="0" w:line="240" w:lineRule="auto"/>
              <w:jc w:val="center"/>
              <w:rPr>
                <w:sz w:val="20"/>
                <w:szCs w:val="20"/>
              </w:rPr>
            </w:pPr>
            <w:r w:rsidRPr="009E5255">
              <w:rPr>
                <w:sz w:val="20"/>
                <w:szCs w:val="20"/>
              </w:rPr>
              <w:t>18</w:t>
            </w:r>
          </w:p>
        </w:tc>
        <w:tc>
          <w:tcPr>
            <w:tcW w:w="1361" w:type="dxa"/>
            <w:shd w:val="clear" w:color="auto" w:fill="auto"/>
            <w:noWrap/>
            <w:tcMar>
              <w:left w:w="0" w:type="dxa"/>
              <w:right w:w="0" w:type="dxa"/>
            </w:tcMar>
            <w:hideMark/>
          </w:tcPr>
          <w:p w14:paraId="30F34801"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6.05</w:t>
            </w:r>
          </w:p>
        </w:tc>
      </w:tr>
      <w:tr w:rsidR="003E6D1C" w:rsidRPr="009E5255" w14:paraId="1966D404" w14:textId="77777777" w:rsidTr="00FF2E94">
        <w:trPr>
          <w:trHeight w:val="57"/>
        </w:trPr>
        <w:tc>
          <w:tcPr>
            <w:tcW w:w="1843" w:type="dxa"/>
            <w:vMerge/>
            <w:shd w:val="clear" w:color="auto" w:fill="auto"/>
            <w:noWrap/>
            <w:tcMar>
              <w:left w:w="0" w:type="dxa"/>
              <w:right w:w="0" w:type="dxa"/>
            </w:tcMar>
            <w:hideMark/>
          </w:tcPr>
          <w:p w14:paraId="1F07AF6E"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04E1C2E4"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840 mg in 14 mL</w:t>
            </w:r>
          </w:p>
        </w:tc>
        <w:tc>
          <w:tcPr>
            <w:tcW w:w="1276" w:type="dxa"/>
            <w:tcMar>
              <w:left w:w="0" w:type="dxa"/>
              <w:right w:w="0" w:type="dxa"/>
            </w:tcMar>
          </w:tcPr>
          <w:p w14:paraId="63FE61F8" w14:textId="77777777" w:rsidR="003E6D1C" w:rsidRPr="009E5255" w:rsidRDefault="003E6D1C" w:rsidP="00FF2E94">
            <w:pPr>
              <w:spacing w:before="0" w:after="0" w:line="240" w:lineRule="auto"/>
              <w:jc w:val="center"/>
              <w:rPr>
                <w:sz w:val="20"/>
                <w:szCs w:val="20"/>
              </w:rPr>
            </w:pPr>
            <w:r w:rsidRPr="009E5255">
              <w:rPr>
                <w:sz w:val="20"/>
                <w:szCs w:val="20"/>
              </w:rPr>
              <w:t>12</w:t>
            </w:r>
          </w:p>
        </w:tc>
        <w:tc>
          <w:tcPr>
            <w:tcW w:w="1361" w:type="dxa"/>
            <w:shd w:val="clear" w:color="auto" w:fill="auto"/>
            <w:noWrap/>
            <w:tcMar>
              <w:left w:w="0" w:type="dxa"/>
              <w:right w:w="0" w:type="dxa"/>
            </w:tcMar>
            <w:hideMark/>
          </w:tcPr>
          <w:p w14:paraId="31014953"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6.02</w:t>
            </w:r>
          </w:p>
        </w:tc>
      </w:tr>
      <w:tr w:rsidR="003E6D1C" w:rsidRPr="009E5255" w14:paraId="02F680C2" w14:textId="77777777" w:rsidTr="00FF2E94">
        <w:trPr>
          <w:trHeight w:val="57"/>
        </w:trPr>
        <w:tc>
          <w:tcPr>
            <w:tcW w:w="1843" w:type="dxa"/>
            <w:shd w:val="clear" w:color="auto" w:fill="auto"/>
            <w:noWrap/>
            <w:tcMar>
              <w:left w:w="0" w:type="dxa"/>
              <w:right w:w="0" w:type="dxa"/>
            </w:tcMar>
            <w:hideMark/>
          </w:tcPr>
          <w:p w14:paraId="18E04F48" w14:textId="77777777" w:rsidR="003E6D1C" w:rsidRPr="009E5255" w:rsidRDefault="003E6D1C" w:rsidP="00FF2E94">
            <w:pPr>
              <w:spacing w:before="0" w:after="0" w:line="240" w:lineRule="auto"/>
              <w:rPr>
                <w:sz w:val="20"/>
                <w:szCs w:val="20"/>
                <w:lang w:eastAsia="en-AU"/>
              </w:rPr>
            </w:pPr>
            <w:r w:rsidRPr="009E5255">
              <w:rPr>
                <w:sz w:val="20"/>
                <w:szCs w:val="20"/>
                <w:lang w:eastAsia="en-AU"/>
              </w:rPr>
              <w:t>Avelumab</w:t>
            </w:r>
          </w:p>
        </w:tc>
        <w:tc>
          <w:tcPr>
            <w:tcW w:w="4536" w:type="dxa"/>
            <w:shd w:val="clear" w:color="auto" w:fill="auto"/>
            <w:noWrap/>
            <w:tcMar>
              <w:left w:w="0" w:type="dxa"/>
              <w:right w:w="0" w:type="dxa"/>
            </w:tcMar>
            <w:hideMark/>
          </w:tcPr>
          <w:p w14:paraId="704E4EFA"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200 mg in 10 mL</w:t>
            </w:r>
          </w:p>
        </w:tc>
        <w:tc>
          <w:tcPr>
            <w:tcW w:w="1276" w:type="dxa"/>
            <w:tcMar>
              <w:left w:w="0" w:type="dxa"/>
              <w:right w:w="0" w:type="dxa"/>
            </w:tcMar>
          </w:tcPr>
          <w:p w14:paraId="0738B426"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shd w:val="clear" w:color="auto" w:fill="auto"/>
            <w:noWrap/>
            <w:tcMar>
              <w:left w:w="0" w:type="dxa"/>
              <w:right w:w="0" w:type="dxa"/>
            </w:tcMar>
            <w:hideMark/>
          </w:tcPr>
          <w:p w14:paraId="2563DBDD"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6.92</w:t>
            </w:r>
          </w:p>
        </w:tc>
      </w:tr>
      <w:tr w:rsidR="003E6D1C" w:rsidRPr="009E5255" w14:paraId="531512C2" w14:textId="77777777" w:rsidTr="00FF2E94">
        <w:trPr>
          <w:trHeight w:val="57"/>
        </w:trPr>
        <w:tc>
          <w:tcPr>
            <w:tcW w:w="1843" w:type="dxa"/>
            <w:vMerge w:val="restart"/>
            <w:shd w:val="clear" w:color="auto" w:fill="auto"/>
            <w:noWrap/>
            <w:tcMar>
              <w:left w:w="0" w:type="dxa"/>
              <w:right w:w="0" w:type="dxa"/>
            </w:tcMar>
            <w:hideMark/>
          </w:tcPr>
          <w:p w14:paraId="45B6534A" w14:textId="77777777" w:rsidR="003E6D1C" w:rsidRPr="009E5255" w:rsidRDefault="003E6D1C" w:rsidP="00FF2E94">
            <w:pPr>
              <w:spacing w:before="0" w:after="0" w:line="240" w:lineRule="auto"/>
              <w:rPr>
                <w:sz w:val="20"/>
                <w:szCs w:val="20"/>
                <w:lang w:eastAsia="en-AU"/>
              </w:rPr>
            </w:pPr>
            <w:r w:rsidRPr="009E5255">
              <w:rPr>
                <w:sz w:val="20"/>
                <w:szCs w:val="20"/>
                <w:lang w:eastAsia="en-AU"/>
              </w:rPr>
              <w:t>Bendamustine</w:t>
            </w:r>
          </w:p>
        </w:tc>
        <w:tc>
          <w:tcPr>
            <w:tcW w:w="4536" w:type="dxa"/>
            <w:shd w:val="clear" w:color="auto" w:fill="auto"/>
            <w:noWrap/>
            <w:tcMar>
              <w:left w:w="0" w:type="dxa"/>
              <w:right w:w="0" w:type="dxa"/>
            </w:tcMar>
            <w:hideMark/>
          </w:tcPr>
          <w:p w14:paraId="7EA61C4B"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containing bendamustine hydrochloride 100 mg</w:t>
            </w:r>
          </w:p>
        </w:tc>
        <w:tc>
          <w:tcPr>
            <w:tcW w:w="1276" w:type="dxa"/>
            <w:tcMar>
              <w:left w:w="0" w:type="dxa"/>
              <w:right w:w="0" w:type="dxa"/>
            </w:tcMar>
          </w:tcPr>
          <w:p w14:paraId="459854FE"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000175E9"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8.66</w:t>
            </w:r>
          </w:p>
        </w:tc>
      </w:tr>
      <w:tr w:rsidR="003E6D1C" w:rsidRPr="009E5255" w14:paraId="09135EBB" w14:textId="77777777" w:rsidTr="00FF2E94">
        <w:trPr>
          <w:trHeight w:val="57"/>
        </w:trPr>
        <w:tc>
          <w:tcPr>
            <w:tcW w:w="1843" w:type="dxa"/>
            <w:vMerge/>
            <w:shd w:val="clear" w:color="auto" w:fill="auto"/>
            <w:noWrap/>
            <w:tcMar>
              <w:left w:w="0" w:type="dxa"/>
              <w:right w:w="0" w:type="dxa"/>
            </w:tcMar>
            <w:hideMark/>
          </w:tcPr>
          <w:p w14:paraId="6A7D6F45"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6922AD1D"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containing bendamustine hydrochloride 25 mg</w:t>
            </w:r>
          </w:p>
        </w:tc>
        <w:tc>
          <w:tcPr>
            <w:tcW w:w="1276" w:type="dxa"/>
            <w:tcMar>
              <w:left w:w="0" w:type="dxa"/>
              <w:right w:w="0" w:type="dxa"/>
            </w:tcMar>
          </w:tcPr>
          <w:p w14:paraId="725825D2"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3AAFE5E5" w14:textId="77777777" w:rsidR="003E6D1C" w:rsidRPr="009E5255" w:rsidRDefault="003E6D1C" w:rsidP="00FF2E94">
            <w:pPr>
              <w:spacing w:before="0" w:after="0" w:line="240" w:lineRule="auto"/>
              <w:jc w:val="center"/>
              <w:rPr>
                <w:sz w:val="20"/>
                <w:szCs w:val="20"/>
                <w:lang w:eastAsia="en-AU"/>
              </w:rPr>
            </w:pPr>
          </w:p>
        </w:tc>
      </w:tr>
      <w:tr w:rsidR="003E6D1C" w:rsidRPr="009E5255" w14:paraId="3FAF710B" w14:textId="77777777" w:rsidTr="00FF2E94">
        <w:trPr>
          <w:trHeight w:val="57"/>
        </w:trPr>
        <w:tc>
          <w:tcPr>
            <w:tcW w:w="1843" w:type="dxa"/>
            <w:vMerge w:val="restart"/>
            <w:shd w:val="clear" w:color="auto" w:fill="auto"/>
            <w:noWrap/>
            <w:tcMar>
              <w:left w:w="0" w:type="dxa"/>
              <w:right w:w="0" w:type="dxa"/>
            </w:tcMar>
            <w:hideMark/>
          </w:tcPr>
          <w:p w14:paraId="4725EBEC" w14:textId="77777777" w:rsidR="003E6D1C" w:rsidRPr="009E5255" w:rsidRDefault="003E6D1C" w:rsidP="00FF2E94">
            <w:pPr>
              <w:spacing w:before="0" w:after="0" w:line="240" w:lineRule="auto"/>
              <w:rPr>
                <w:sz w:val="20"/>
                <w:szCs w:val="20"/>
                <w:lang w:eastAsia="en-AU"/>
              </w:rPr>
            </w:pPr>
            <w:r w:rsidRPr="009E5255">
              <w:rPr>
                <w:sz w:val="20"/>
                <w:szCs w:val="20"/>
                <w:lang w:eastAsia="en-AU"/>
              </w:rPr>
              <w:t>Bevacizumab</w:t>
            </w:r>
          </w:p>
        </w:tc>
        <w:tc>
          <w:tcPr>
            <w:tcW w:w="4536" w:type="dxa"/>
            <w:shd w:val="clear" w:color="auto" w:fill="auto"/>
            <w:noWrap/>
            <w:tcMar>
              <w:left w:w="0" w:type="dxa"/>
              <w:right w:w="0" w:type="dxa"/>
            </w:tcMar>
            <w:hideMark/>
          </w:tcPr>
          <w:p w14:paraId="14D89B39"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100 mg in 4 mL</w:t>
            </w:r>
          </w:p>
        </w:tc>
        <w:tc>
          <w:tcPr>
            <w:tcW w:w="1276" w:type="dxa"/>
            <w:tcMar>
              <w:left w:w="0" w:type="dxa"/>
              <w:right w:w="0" w:type="dxa"/>
            </w:tcMar>
          </w:tcPr>
          <w:p w14:paraId="54C78F0E" w14:textId="77777777" w:rsidR="003E6D1C" w:rsidRPr="009E5255" w:rsidRDefault="003E6D1C" w:rsidP="00FF2E94">
            <w:pPr>
              <w:spacing w:before="0" w:after="0" w:line="240" w:lineRule="auto"/>
              <w:jc w:val="center"/>
              <w:rPr>
                <w:sz w:val="20"/>
                <w:szCs w:val="20"/>
              </w:rPr>
            </w:pPr>
            <w:r w:rsidRPr="009E5255">
              <w:rPr>
                <w:sz w:val="20"/>
                <w:szCs w:val="20"/>
              </w:rPr>
              <w:t>18</w:t>
            </w:r>
          </w:p>
        </w:tc>
        <w:tc>
          <w:tcPr>
            <w:tcW w:w="1361" w:type="dxa"/>
            <w:vMerge w:val="restart"/>
            <w:shd w:val="clear" w:color="auto" w:fill="auto"/>
            <w:noWrap/>
            <w:tcMar>
              <w:left w:w="0" w:type="dxa"/>
              <w:right w:w="0" w:type="dxa"/>
            </w:tcMar>
            <w:hideMark/>
          </w:tcPr>
          <w:p w14:paraId="06C7F284"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3.14</w:t>
            </w:r>
          </w:p>
        </w:tc>
      </w:tr>
      <w:tr w:rsidR="003E6D1C" w:rsidRPr="009E5255" w14:paraId="55EB0635" w14:textId="77777777" w:rsidTr="00FF2E94">
        <w:trPr>
          <w:trHeight w:val="57"/>
        </w:trPr>
        <w:tc>
          <w:tcPr>
            <w:tcW w:w="1843" w:type="dxa"/>
            <w:vMerge/>
            <w:shd w:val="clear" w:color="auto" w:fill="auto"/>
            <w:noWrap/>
            <w:tcMar>
              <w:left w:w="0" w:type="dxa"/>
              <w:right w:w="0" w:type="dxa"/>
            </w:tcMar>
            <w:hideMark/>
          </w:tcPr>
          <w:p w14:paraId="48908A96"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6C21834B"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400 mg in 16 mL</w:t>
            </w:r>
          </w:p>
        </w:tc>
        <w:tc>
          <w:tcPr>
            <w:tcW w:w="1276" w:type="dxa"/>
            <w:tcMar>
              <w:left w:w="0" w:type="dxa"/>
              <w:right w:w="0" w:type="dxa"/>
            </w:tcMar>
          </w:tcPr>
          <w:p w14:paraId="5CB6B62D" w14:textId="77777777" w:rsidR="003E6D1C" w:rsidRPr="009E5255" w:rsidRDefault="003E6D1C" w:rsidP="00FF2E94">
            <w:pPr>
              <w:spacing w:before="0" w:after="0" w:line="240" w:lineRule="auto"/>
              <w:jc w:val="center"/>
              <w:rPr>
                <w:sz w:val="20"/>
                <w:szCs w:val="20"/>
              </w:rPr>
            </w:pPr>
            <w:r w:rsidRPr="009E5255">
              <w:rPr>
                <w:sz w:val="20"/>
                <w:szCs w:val="20"/>
              </w:rPr>
              <w:t>18</w:t>
            </w:r>
          </w:p>
        </w:tc>
        <w:tc>
          <w:tcPr>
            <w:tcW w:w="1361" w:type="dxa"/>
            <w:vMerge/>
            <w:shd w:val="clear" w:color="auto" w:fill="auto"/>
            <w:noWrap/>
            <w:tcMar>
              <w:left w:w="0" w:type="dxa"/>
              <w:right w:w="0" w:type="dxa"/>
            </w:tcMar>
            <w:hideMark/>
          </w:tcPr>
          <w:p w14:paraId="6877C5C5" w14:textId="77777777" w:rsidR="003E6D1C" w:rsidRPr="009E5255" w:rsidRDefault="003E6D1C" w:rsidP="00FF2E94">
            <w:pPr>
              <w:spacing w:before="0" w:after="0" w:line="240" w:lineRule="auto"/>
              <w:jc w:val="center"/>
              <w:rPr>
                <w:sz w:val="20"/>
                <w:szCs w:val="20"/>
                <w:lang w:eastAsia="en-AU"/>
              </w:rPr>
            </w:pPr>
          </w:p>
        </w:tc>
      </w:tr>
      <w:tr w:rsidR="003E6D1C" w:rsidRPr="009E5255" w14:paraId="0B59D2EF" w14:textId="77777777" w:rsidTr="00FF2E94">
        <w:trPr>
          <w:trHeight w:val="57"/>
        </w:trPr>
        <w:tc>
          <w:tcPr>
            <w:tcW w:w="1843" w:type="dxa"/>
            <w:vMerge w:val="restart"/>
            <w:shd w:val="clear" w:color="auto" w:fill="auto"/>
            <w:noWrap/>
            <w:tcMar>
              <w:left w:w="0" w:type="dxa"/>
              <w:right w:w="0" w:type="dxa"/>
            </w:tcMar>
            <w:hideMark/>
          </w:tcPr>
          <w:p w14:paraId="345A11D2" w14:textId="77777777" w:rsidR="003E6D1C" w:rsidRPr="009E5255" w:rsidRDefault="003E6D1C" w:rsidP="00FF2E94">
            <w:pPr>
              <w:spacing w:before="0" w:after="0" w:line="240" w:lineRule="auto"/>
              <w:rPr>
                <w:sz w:val="20"/>
                <w:szCs w:val="20"/>
                <w:lang w:eastAsia="en-AU"/>
              </w:rPr>
            </w:pPr>
            <w:r w:rsidRPr="009E5255">
              <w:rPr>
                <w:sz w:val="20"/>
                <w:szCs w:val="20"/>
                <w:lang w:eastAsia="en-AU"/>
              </w:rPr>
              <w:t>Bleomycin</w:t>
            </w:r>
          </w:p>
        </w:tc>
        <w:tc>
          <w:tcPr>
            <w:tcW w:w="4536" w:type="dxa"/>
            <w:shd w:val="clear" w:color="auto" w:fill="auto"/>
            <w:noWrap/>
            <w:tcMar>
              <w:left w:w="0" w:type="dxa"/>
              <w:right w:w="0" w:type="dxa"/>
            </w:tcMar>
            <w:hideMark/>
          </w:tcPr>
          <w:p w14:paraId="7E6A74B6"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containing bleomycin sulfate 15,000 I.U.</w:t>
            </w:r>
          </w:p>
        </w:tc>
        <w:tc>
          <w:tcPr>
            <w:tcW w:w="1276" w:type="dxa"/>
            <w:tcMar>
              <w:left w:w="0" w:type="dxa"/>
              <w:right w:w="0" w:type="dxa"/>
            </w:tcMar>
          </w:tcPr>
          <w:p w14:paraId="550C58A3"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val="restart"/>
            <w:shd w:val="clear" w:color="auto" w:fill="auto"/>
            <w:noWrap/>
            <w:tcMar>
              <w:left w:w="0" w:type="dxa"/>
              <w:right w:w="0" w:type="dxa"/>
            </w:tcMar>
            <w:hideMark/>
          </w:tcPr>
          <w:p w14:paraId="55B13C0E"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01</w:t>
            </w:r>
          </w:p>
        </w:tc>
      </w:tr>
      <w:tr w:rsidR="003E6D1C" w:rsidRPr="009E5255" w14:paraId="3C658A6F" w14:textId="77777777" w:rsidTr="00FF2E94">
        <w:trPr>
          <w:trHeight w:val="57"/>
        </w:trPr>
        <w:tc>
          <w:tcPr>
            <w:tcW w:w="1843" w:type="dxa"/>
            <w:vMerge/>
            <w:shd w:val="clear" w:color="auto" w:fill="auto"/>
            <w:noWrap/>
            <w:tcMar>
              <w:left w:w="0" w:type="dxa"/>
              <w:right w:w="0" w:type="dxa"/>
            </w:tcMar>
            <w:hideMark/>
          </w:tcPr>
          <w:p w14:paraId="0FFDD93E"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1883DEC4"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containing bleomycin sulfate 15,000 I.U. in 1 vial</w:t>
            </w:r>
          </w:p>
        </w:tc>
        <w:tc>
          <w:tcPr>
            <w:tcW w:w="1276" w:type="dxa"/>
            <w:tcMar>
              <w:left w:w="0" w:type="dxa"/>
              <w:right w:w="0" w:type="dxa"/>
            </w:tcMar>
          </w:tcPr>
          <w:p w14:paraId="1605C45F"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764B28B4" w14:textId="77777777" w:rsidR="003E6D1C" w:rsidRPr="009E5255" w:rsidRDefault="003E6D1C" w:rsidP="00FF2E94">
            <w:pPr>
              <w:spacing w:before="0" w:after="0" w:line="240" w:lineRule="auto"/>
              <w:jc w:val="center"/>
              <w:rPr>
                <w:sz w:val="20"/>
                <w:szCs w:val="20"/>
                <w:lang w:eastAsia="en-AU"/>
              </w:rPr>
            </w:pPr>
          </w:p>
        </w:tc>
      </w:tr>
      <w:tr w:rsidR="003E6D1C" w:rsidRPr="009E5255" w14:paraId="65943D0D" w14:textId="77777777" w:rsidTr="00FF2E94">
        <w:trPr>
          <w:trHeight w:val="57"/>
        </w:trPr>
        <w:tc>
          <w:tcPr>
            <w:tcW w:w="1843" w:type="dxa"/>
            <w:shd w:val="clear" w:color="auto" w:fill="auto"/>
            <w:noWrap/>
            <w:tcMar>
              <w:left w:w="0" w:type="dxa"/>
              <w:right w:w="0" w:type="dxa"/>
            </w:tcMar>
            <w:hideMark/>
          </w:tcPr>
          <w:p w14:paraId="1E7CA6B5" w14:textId="77777777" w:rsidR="003E6D1C" w:rsidRPr="009E5255" w:rsidRDefault="003E6D1C" w:rsidP="00FF2E94">
            <w:pPr>
              <w:spacing w:before="0" w:after="0" w:line="240" w:lineRule="auto"/>
              <w:rPr>
                <w:sz w:val="20"/>
                <w:szCs w:val="20"/>
                <w:lang w:eastAsia="en-AU"/>
              </w:rPr>
            </w:pPr>
            <w:r w:rsidRPr="009E5255">
              <w:rPr>
                <w:sz w:val="20"/>
                <w:szCs w:val="20"/>
                <w:lang w:eastAsia="en-AU"/>
              </w:rPr>
              <w:t>Blinatumomab</w:t>
            </w:r>
          </w:p>
        </w:tc>
        <w:tc>
          <w:tcPr>
            <w:tcW w:w="4536" w:type="dxa"/>
            <w:shd w:val="clear" w:color="auto" w:fill="auto"/>
            <w:noWrap/>
            <w:tcMar>
              <w:left w:w="0" w:type="dxa"/>
              <w:right w:w="0" w:type="dxa"/>
            </w:tcMar>
            <w:hideMark/>
          </w:tcPr>
          <w:p w14:paraId="2F143430"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38.5 micrograms</w:t>
            </w:r>
          </w:p>
        </w:tc>
        <w:tc>
          <w:tcPr>
            <w:tcW w:w="1276" w:type="dxa"/>
            <w:tcMar>
              <w:left w:w="0" w:type="dxa"/>
              <w:right w:w="0" w:type="dxa"/>
            </w:tcMar>
          </w:tcPr>
          <w:p w14:paraId="3522E563" w14:textId="77777777" w:rsidR="003E6D1C" w:rsidRPr="009E5255" w:rsidRDefault="003E6D1C" w:rsidP="00FF2E94">
            <w:pPr>
              <w:spacing w:before="0" w:after="0" w:line="240" w:lineRule="auto"/>
              <w:jc w:val="center"/>
              <w:rPr>
                <w:sz w:val="20"/>
                <w:szCs w:val="20"/>
              </w:rPr>
            </w:pPr>
            <w:r w:rsidRPr="009E5255">
              <w:rPr>
                <w:sz w:val="20"/>
                <w:szCs w:val="20"/>
              </w:rPr>
              <w:t>10</w:t>
            </w:r>
          </w:p>
        </w:tc>
        <w:tc>
          <w:tcPr>
            <w:tcW w:w="1361" w:type="dxa"/>
            <w:shd w:val="clear" w:color="auto" w:fill="auto"/>
            <w:noWrap/>
            <w:tcMar>
              <w:left w:w="0" w:type="dxa"/>
              <w:right w:w="0" w:type="dxa"/>
            </w:tcMar>
            <w:hideMark/>
          </w:tcPr>
          <w:p w14:paraId="16C6D98A"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105.96</w:t>
            </w:r>
          </w:p>
        </w:tc>
      </w:tr>
      <w:tr w:rsidR="003E6D1C" w:rsidRPr="009E5255" w14:paraId="4F8205AD" w14:textId="77777777" w:rsidTr="00FF2E94">
        <w:trPr>
          <w:trHeight w:val="57"/>
        </w:trPr>
        <w:tc>
          <w:tcPr>
            <w:tcW w:w="1843" w:type="dxa"/>
            <w:vMerge w:val="restart"/>
            <w:shd w:val="clear" w:color="auto" w:fill="auto"/>
            <w:noWrap/>
            <w:tcMar>
              <w:left w:w="0" w:type="dxa"/>
              <w:right w:w="0" w:type="dxa"/>
            </w:tcMar>
            <w:hideMark/>
          </w:tcPr>
          <w:p w14:paraId="02F7053A" w14:textId="77777777" w:rsidR="003E6D1C" w:rsidRPr="009E5255" w:rsidRDefault="003E6D1C" w:rsidP="00FF2E94">
            <w:pPr>
              <w:spacing w:before="0" w:after="0" w:line="240" w:lineRule="auto"/>
              <w:rPr>
                <w:sz w:val="20"/>
                <w:szCs w:val="20"/>
                <w:lang w:eastAsia="en-AU"/>
              </w:rPr>
            </w:pPr>
            <w:r w:rsidRPr="009E5255">
              <w:rPr>
                <w:sz w:val="20"/>
                <w:szCs w:val="20"/>
                <w:lang w:eastAsia="en-AU"/>
              </w:rPr>
              <w:t>Bortezomib</w:t>
            </w:r>
          </w:p>
        </w:tc>
        <w:tc>
          <w:tcPr>
            <w:tcW w:w="4536" w:type="dxa"/>
            <w:shd w:val="clear" w:color="auto" w:fill="auto"/>
            <w:noWrap/>
            <w:tcMar>
              <w:left w:w="0" w:type="dxa"/>
              <w:right w:w="0" w:type="dxa"/>
            </w:tcMar>
            <w:hideMark/>
          </w:tcPr>
          <w:p w14:paraId="59902BF4"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1 mg</w:t>
            </w:r>
          </w:p>
        </w:tc>
        <w:tc>
          <w:tcPr>
            <w:tcW w:w="1276" w:type="dxa"/>
            <w:tcMar>
              <w:left w:w="0" w:type="dxa"/>
              <w:right w:w="0" w:type="dxa"/>
            </w:tcMar>
          </w:tcPr>
          <w:p w14:paraId="0AF31E17" w14:textId="77777777" w:rsidR="003E6D1C" w:rsidRPr="009E5255" w:rsidRDefault="003E6D1C" w:rsidP="00FF2E94">
            <w:pPr>
              <w:spacing w:before="0" w:after="0" w:line="240" w:lineRule="auto"/>
              <w:jc w:val="center"/>
              <w:rPr>
                <w:sz w:val="20"/>
                <w:szCs w:val="20"/>
              </w:rPr>
            </w:pPr>
            <w:r w:rsidRPr="009E5255">
              <w:rPr>
                <w:sz w:val="20"/>
                <w:szCs w:val="20"/>
              </w:rPr>
              <w:t>6</w:t>
            </w:r>
          </w:p>
        </w:tc>
        <w:tc>
          <w:tcPr>
            <w:tcW w:w="1361" w:type="dxa"/>
            <w:vMerge w:val="restart"/>
            <w:shd w:val="clear" w:color="auto" w:fill="auto"/>
            <w:noWrap/>
            <w:tcMar>
              <w:left w:w="0" w:type="dxa"/>
              <w:right w:w="0" w:type="dxa"/>
            </w:tcMar>
            <w:hideMark/>
          </w:tcPr>
          <w:p w14:paraId="2BD618CC"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46</w:t>
            </w:r>
          </w:p>
        </w:tc>
      </w:tr>
      <w:tr w:rsidR="003E6D1C" w:rsidRPr="009E5255" w14:paraId="6C061AC4" w14:textId="77777777" w:rsidTr="00FF2E94">
        <w:trPr>
          <w:trHeight w:val="57"/>
        </w:trPr>
        <w:tc>
          <w:tcPr>
            <w:tcW w:w="1843" w:type="dxa"/>
            <w:vMerge/>
            <w:shd w:val="clear" w:color="auto" w:fill="auto"/>
            <w:noWrap/>
            <w:tcMar>
              <w:left w:w="0" w:type="dxa"/>
              <w:right w:w="0" w:type="dxa"/>
            </w:tcMar>
            <w:hideMark/>
          </w:tcPr>
          <w:p w14:paraId="4A20A732"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61BB11D6"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3 mg</w:t>
            </w:r>
          </w:p>
        </w:tc>
        <w:tc>
          <w:tcPr>
            <w:tcW w:w="1276" w:type="dxa"/>
            <w:tcMar>
              <w:left w:w="0" w:type="dxa"/>
              <w:right w:w="0" w:type="dxa"/>
            </w:tcMar>
          </w:tcPr>
          <w:p w14:paraId="60A8356D" w14:textId="77777777" w:rsidR="003E6D1C" w:rsidRPr="009E5255" w:rsidRDefault="003E6D1C" w:rsidP="00FF2E94">
            <w:pPr>
              <w:spacing w:before="0" w:after="0" w:line="240" w:lineRule="auto"/>
              <w:jc w:val="center"/>
              <w:rPr>
                <w:sz w:val="20"/>
                <w:szCs w:val="20"/>
              </w:rPr>
            </w:pPr>
            <w:r w:rsidRPr="009E5255">
              <w:rPr>
                <w:sz w:val="20"/>
                <w:szCs w:val="20"/>
              </w:rPr>
              <w:t>14</w:t>
            </w:r>
          </w:p>
        </w:tc>
        <w:tc>
          <w:tcPr>
            <w:tcW w:w="1361" w:type="dxa"/>
            <w:vMerge/>
            <w:shd w:val="clear" w:color="auto" w:fill="auto"/>
            <w:noWrap/>
            <w:tcMar>
              <w:left w:w="0" w:type="dxa"/>
              <w:right w:w="0" w:type="dxa"/>
            </w:tcMar>
            <w:hideMark/>
          </w:tcPr>
          <w:p w14:paraId="30168C03" w14:textId="77777777" w:rsidR="003E6D1C" w:rsidRPr="009E5255" w:rsidRDefault="003E6D1C" w:rsidP="00FF2E94">
            <w:pPr>
              <w:spacing w:before="0" w:after="0" w:line="240" w:lineRule="auto"/>
              <w:jc w:val="center"/>
              <w:rPr>
                <w:sz w:val="20"/>
                <w:szCs w:val="20"/>
                <w:lang w:eastAsia="en-AU"/>
              </w:rPr>
            </w:pPr>
          </w:p>
        </w:tc>
      </w:tr>
      <w:tr w:rsidR="003E6D1C" w:rsidRPr="009E5255" w14:paraId="34AF8C3A" w14:textId="77777777" w:rsidTr="00FF2E94">
        <w:trPr>
          <w:trHeight w:val="57"/>
        </w:trPr>
        <w:tc>
          <w:tcPr>
            <w:tcW w:w="1843" w:type="dxa"/>
            <w:vMerge/>
            <w:shd w:val="clear" w:color="auto" w:fill="auto"/>
            <w:noWrap/>
            <w:tcMar>
              <w:left w:w="0" w:type="dxa"/>
              <w:right w:w="0" w:type="dxa"/>
            </w:tcMar>
            <w:hideMark/>
          </w:tcPr>
          <w:p w14:paraId="413DBC93"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7878387A"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3.5 mg</w:t>
            </w:r>
          </w:p>
        </w:tc>
        <w:tc>
          <w:tcPr>
            <w:tcW w:w="1276" w:type="dxa"/>
            <w:tcMar>
              <w:left w:w="0" w:type="dxa"/>
              <w:right w:w="0" w:type="dxa"/>
            </w:tcMar>
          </w:tcPr>
          <w:p w14:paraId="371BA1CC" w14:textId="77777777" w:rsidR="003E6D1C" w:rsidRPr="009E5255" w:rsidRDefault="003E6D1C" w:rsidP="00FF2E94">
            <w:pPr>
              <w:spacing w:before="0" w:after="0" w:line="240" w:lineRule="auto"/>
              <w:jc w:val="center"/>
              <w:rPr>
                <w:sz w:val="20"/>
                <w:szCs w:val="20"/>
              </w:rPr>
            </w:pPr>
            <w:r w:rsidRPr="009E5255">
              <w:rPr>
                <w:sz w:val="20"/>
                <w:szCs w:val="20"/>
              </w:rPr>
              <w:t>8</w:t>
            </w:r>
          </w:p>
        </w:tc>
        <w:tc>
          <w:tcPr>
            <w:tcW w:w="1361" w:type="dxa"/>
            <w:vMerge/>
            <w:shd w:val="clear" w:color="auto" w:fill="auto"/>
            <w:noWrap/>
            <w:tcMar>
              <w:left w:w="0" w:type="dxa"/>
              <w:right w:w="0" w:type="dxa"/>
            </w:tcMar>
            <w:hideMark/>
          </w:tcPr>
          <w:p w14:paraId="3A1AE427" w14:textId="77777777" w:rsidR="003E6D1C" w:rsidRPr="009E5255" w:rsidRDefault="003E6D1C" w:rsidP="00FF2E94">
            <w:pPr>
              <w:spacing w:before="0" w:after="0" w:line="240" w:lineRule="auto"/>
              <w:jc w:val="center"/>
              <w:rPr>
                <w:sz w:val="20"/>
                <w:szCs w:val="20"/>
                <w:lang w:eastAsia="en-AU"/>
              </w:rPr>
            </w:pPr>
          </w:p>
        </w:tc>
      </w:tr>
      <w:tr w:rsidR="003E6D1C" w:rsidRPr="009E5255" w14:paraId="1AC82E18" w14:textId="77777777" w:rsidTr="00FF2E94">
        <w:trPr>
          <w:trHeight w:val="57"/>
        </w:trPr>
        <w:tc>
          <w:tcPr>
            <w:tcW w:w="1843" w:type="dxa"/>
            <w:shd w:val="clear" w:color="auto" w:fill="auto"/>
            <w:noWrap/>
            <w:tcMar>
              <w:left w:w="0" w:type="dxa"/>
              <w:right w:w="0" w:type="dxa"/>
            </w:tcMar>
            <w:hideMark/>
          </w:tcPr>
          <w:p w14:paraId="4DA361AA" w14:textId="77777777" w:rsidR="003E6D1C" w:rsidRPr="009E5255" w:rsidRDefault="003E6D1C" w:rsidP="00FF2E94">
            <w:pPr>
              <w:spacing w:before="0" w:after="0" w:line="240" w:lineRule="auto"/>
              <w:rPr>
                <w:sz w:val="20"/>
                <w:szCs w:val="20"/>
                <w:lang w:eastAsia="en-AU"/>
              </w:rPr>
            </w:pPr>
            <w:r w:rsidRPr="009E5255">
              <w:rPr>
                <w:sz w:val="20"/>
                <w:szCs w:val="20"/>
                <w:lang w:eastAsia="en-AU"/>
              </w:rPr>
              <w:t>Brentuximab vedotin</w:t>
            </w:r>
          </w:p>
        </w:tc>
        <w:tc>
          <w:tcPr>
            <w:tcW w:w="4536" w:type="dxa"/>
            <w:shd w:val="clear" w:color="auto" w:fill="auto"/>
            <w:noWrap/>
            <w:tcMar>
              <w:left w:w="0" w:type="dxa"/>
              <w:right w:w="0" w:type="dxa"/>
            </w:tcMar>
            <w:hideMark/>
          </w:tcPr>
          <w:p w14:paraId="0FE6935F"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50 mg</w:t>
            </w:r>
          </w:p>
        </w:tc>
        <w:tc>
          <w:tcPr>
            <w:tcW w:w="1276" w:type="dxa"/>
            <w:tcMar>
              <w:left w:w="0" w:type="dxa"/>
              <w:right w:w="0" w:type="dxa"/>
            </w:tcMar>
          </w:tcPr>
          <w:p w14:paraId="1BB06A79" w14:textId="77777777" w:rsidR="003E6D1C" w:rsidRPr="009E5255" w:rsidRDefault="003E6D1C" w:rsidP="00FF2E94">
            <w:pPr>
              <w:spacing w:before="0" w:after="0" w:line="240" w:lineRule="auto"/>
              <w:jc w:val="center"/>
              <w:rPr>
                <w:sz w:val="20"/>
                <w:szCs w:val="20"/>
              </w:rPr>
            </w:pPr>
            <w:r w:rsidRPr="009E5255">
              <w:rPr>
                <w:sz w:val="20"/>
                <w:szCs w:val="20"/>
              </w:rPr>
              <w:t>16</w:t>
            </w:r>
          </w:p>
        </w:tc>
        <w:tc>
          <w:tcPr>
            <w:tcW w:w="1361" w:type="dxa"/>
            <w:shd w:val="clear" w:color="auto" w:fill="auto"/>
            <w:noWrap/>
            <w:tcMar>
              <w:left w:w="0" w:type="dxa"/>
              <w:right w:w="0" w:type="dxa"/>
            </w:tcMar>
            <w:hideMark/>
          </w:tcPr>
          <w:p w14:paraId="59F157F5"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96.90</w:t>
            </w:r>
          </w:p>
        </w:tc>
      </w:tr>
      <w:tr w:rsidR="003E6D1C" w:rsidRPr="009E5255" w14:paraId="49B0C2E8" w14:textId="77777777" w:rsidTr="00FF2E94">
        <w:trPr>
          <w:trHeight w:val="57"/>
        </w:trPr>
        <w:tc>
          <w:tcPr>
            <w:tcW w:w="1843" w:type="dxa"/>
            <w:shd w:val="clear" w:color="auto" w:fill="auto"/>
            <w:noWrap/>
            <w:tcMar>
              <w:left w:w="0" w:type="dxa"/>
              <w:right w:w="0" w:type="dxa"/>
            </w:tcMar>
            <w:hideMark/>
          </w:tcPr>
          <w:p w14:paraId="0C9D0B44" w14:textId="77777777" w:rsidR="003E6D1C" w:rsidRPr="009E5255" w:rsidRDefault="003E6D1C" w:rsidP="00FF2E94">
            <w:pPr>
              <w:spacing w:before="0" w:after="0" w:line="240" w:lineRule="auto"/>
              <w:rPr>
                <w:sz w:val="20"/>
                <w:szCs w:val="20"/>
                <w:lang w:eastAsia="en-AU"/>
              </w:rPr>
            </w:pPr>
            <w:r w:rsidRPr="009E5255">
              <w:rPr>
                <w:sz w:val="20"/>
                <w:szCs w:val="20"/>
                <w:lang w:eastAsia="en-AU"/>
              </w:rPr>
              <w:t>Cabazitaxel</w:t>
            </w:r>
          </w:p>
        </w:tc>
        <w:tc>
          <w:tcPr>
            <w:tcW w:w="4536" w:type="dxa"/>
            <w:shd w:val="clear" w:color="auto" w:fill="auto"/>
            <w:noWrap/>
            <w:tcMar>
              <w:left w:w="0" w:type="dxa"/>
              <w:right w:w="0" w:type="dxa"/>
            </w:tcMar>
            <w:hideMark/>
          </w:tcPr>
          <w:p w14:paraId="7FC5DA2F" w14:textId="77777777" w:rsidR="003E6D1C" w:rsidRPr="009E5255" w:rsidRDefault="003E6D1C" w:rsidP="00FF2E94">
            <w:pPr>
              <w:spacing w:before="0" w:after="0" w:line="240" w:lineRule="auto"/>
              <w:rPr>
                <w:sz w:val="20"/>
                <w:szCs w:val="20"/>
                <w:lang w:eastAsia="en-AU"/>
              </w:rPr>
            </w:pPr>
            <w:r w:rsidRPr="009E5255">
              <w:rPr>
                <w:sz w:val="20"/>
                <w:szCs w:val="20"/>
                <w:lang w:eastAsia="en-AU"/>
              </w:rPr>
              <w:t>Concentrated injection 60 mg (as acetone solvate) in 1.5 mL, with diluent</w:t>
            </w:r>
          </w:p>
        </w:tc>
        <w:tc>
          <w:tcPr>
            <w:tcW w:w="1276" w:type="dxa"/>
            <w:tcMar>
              <w:left w:w="0" w:type="dxa"/>
              <w:right w:w="0" w:type="dxa"/>
            </w:tcMar>
          </w:tcPr>
          <w:p w14:paraId="64503CE6"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shd w:val="clear" w:color="auto" w:fill="auto"/>
            <w:noWrap/>
            <w:tcMar>
              <w:left w:w="0" w:type="dxa"/>
              <w:right w:w="0" w:type="dxa"/>
            </w:tcMar>
            <w:hideMark/>
          </w:tcPr>
          <w:p w14:paraId="753D3F42"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54.11</w:t>
            </w:r>
          </w:p>
        </w:tc>
      </w:tr>
      <w:tr w:rsidR="003E6D1C" w:rsidRPr="009E5255" w14:paraId="660AEBA9" w14:textId="77777777" w:rsidTr="00FF2E94">
        <w:trPr>
          <w:trHeight w:val="57"/>
        </w:trPr>
        <w:tc>
          <w:tcPr>
            <w:tcW w:w="1843" w:type="dxa"/>
            <w:vMerge w:val="restart"/>
            <w:shd w:val="clear" w:color="auto" w:fill="auto"/>
            <w:noWrap/>
            <w:tcMar>
              <w:left w:w="0" w:type="dxa"/>
              <w:right w:w="0" w:type="dxa"/>
            </w:tcMar>
            <w:hideMark/>
          </w:tcPr>
          <w:p w14:paraId="1D3228E8" w14:textId="77777777" w:rsidR="003E6D1C" w:rsidRPr="009E5255" w:rsidRDefault="003E6D1C" w:rsidP="00FF2E94">
            <w:pPr>
              <w:spacing w:before="0" w:after="0" w:line="240" w:lineRule="auto"/>
              <w:rPr>
                <w:sz w:val="20"/>
                <w:szCs w:val="20"/>
                <w:lang w:eastAsia="en-AU"/>
              </w:rPr>
            </w:pPr>
            <w:r w:rsidRPr="009E5255">
              <w:rPr>
                <w:sz w:val="20"/>
                <w:szCs w:val="20"/>
                <w:lang w:eastAsia="en-AU"/>
              </w:rPr>
              <w:t>Carboplatin</w:t>
            </w:r>
          </w:p>
        </w:tc>
        <w:tc>
          <w:tcPr>
            <w:tcW w:w="4536" w:type="dxa"/>
            <w:shd w:val="clear" w:color="auto" w:fill="auto"/>
            <w:noWrap/>
            <w:tcMar>
              <w:left w:w="0" w:type="dxa"/>
              <w:right w:w="0" w:type="dxa"/>
            </w:tcMar>
            <w:hideMark/>
          </w:tcPr>
          <w:p w14:paraId="285811F7"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jection 150 mg in 15 mL</w:t>
            </w:r>
          </w:p>
        </w:tc>
        <w:tc>
          <w:tcPr>
            <w:tcW w:w="1276" w:type="dxa"/>
            <w:tcMar>
              <w:left w:w="0" w:type="dxa"/>
              <w:right w:w="0" w:type="dxa"/>
            </w:tcMar>
          </w:tcPr>
          <w:p w14:paraId="55B607B9"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435319A0"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20</w:t>
            </w:r>
          </w:p>
        </w:tc>
      </w:tr>
      <w:tr w:rsidR="003E6D1C" w:rsidRPr="009E5255" w14:paraId="15CE6E4F" w14:textId="77777777" w:rsidTr="00FF2E94">
        <w:trPr>
          <w:trHeight w:val="57"/>
        </w:trPr>
        <w:tc>
          <w:tcPr>
            <w:tcW w:w="1843" w:type="dxa"/>
            <w:vMerge/>
            <w:shd w:val="clear" w:color="auto" w:fill="auto"/>
            <w:noWrap/>
            <w:tcMar>
              <w:left w:w="0" w:type="dxa"/>
              <w:right w:w="0" w:type="dxa"/>
            </w:tcMar>
            <w:hideMark/>
          </w:tcPr>
          <w:p w14:paraId="4BFF98BF"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2793B5E0"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jection 450 mg in 45 mL</w:t>
            </w:r>
          </w:p>
        </w:tc>
        <w:tc>
          <w:tcPr>
            <w:tcW w:w="1276" w:type="dxa"/>
            <w:tcMar>
              <w:left w:w="0" w:type="dxa"/>
              <w:right w:w="0" w:type="dxa"/>
            </w:tcMar>
          </w:tcPr>
          <w:p w14:paraId="68B507B9"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shd w:val="clear" w:color="auto" w:fill="auto"/>
            <w:noWrap/>
            <w:tcMar>
              <w:left w:w="0" w:type="dxa"/>
              <w:right w:w="0" w:type="dxa"/>
            </w:tcMar>
            <w:hideMark/>
          </w:tcPr>
          <w:p w14:paraId="03F62AA3" w14:textId="77777777" w:rsidR="003E6D1C" w:rsidRPr="009E5255" w:rsidRDefault="003E6D1C" w:rsidP="00FF2E94">
            <w:pPr>
              <w:spacing w:before="0" w:after="0" w:line="240" w:lineRule="auto"/>
              <w:jc w:val="center"/>
              <w:rPr>
                <w:sz w:val="20"/>
                <w:szCs w:val="20"/>
                <w:lang w:eastAsia="en-AU"/>
              </w:rPr>
            </w:pPr>
          </w:p>
        </w:tc>
      </w:tr>
      <w:tr w:rsidR="003E6D1C" w:rsidRPr="009E5255" w14:paraId="791FD15D" w14:textId="77777777" w:rsidTr="00FF2E94">
        <w:trPr>
          <w:trHeight w:val="57"/>
        </w:trPr>
        <w:tc>
          <w:tcPr>
            <w:tcW w:w="1843" w:type="dxa"/>
            <w:vMerge w:val="restart"/>
            <w:shd w:val="clear" w:color="auto" w:fill="auto"/>
            <w:noWrap/>
            <w:tcMar>
              <w:left w:w="0" w:type="dxa"/>
              <w:right w:w="0" w:type="dxa"/>
            </w:tcMar>
            <w:hideMark/>
          </w:tcPr>
          <w:p w14:paraId="2B6A7DEE" w14:textId="77777777" w:rsidR="003E6D1C" w:rsidRPr="009E5255" w:rsidRDefault="003E6D1C" w:rsidP="00FF2E94">
            <w:pPr>
              <w:spacing w:before="0" w:after="0" w:line="240" w:lineRule="auto"/>
              <w:rPr>
                <w:sz w:val="20"/>
                <w:szCs w:val="20"/>
                <w:lang w:eastAsia="en-AU"/>
              </w:rPr>
            </w:pPr>
            <w:r w:rsidRPr="009E5255">
              <w:rPr>
                <w:sz w:val="20"/>
                <w:szCs w:val="20"/>
                <w:lang w:eastAsia="en-AU"/>
              </w:rPr>
              <w:t>Carfilzomib</w:t>
            </w:r>
          </w:p>
        </w:tc>
        <w:tc>
          <w:tcPr>
            <w:tcW w:w="4536" w:type="dxa"/>
            <w:shd w:val="clear" w:color="auto" w:fill="auto"/>
            <w:noWrap/>
            <w:tcMar>
              <w:left w:w="0" w:type="dxa"/>
              <w:right w:w="0" w:type="dxa"/>
            </w:tcMar>
            <w:hideMark/>
          </w:tcPr>
          <w:p w14:paraId="2F6DD3E7"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10 mg</w:t>
            </w:r>
          </w:p>
        </w:tc>
        <w:tc>
          <w:tcPr>
            <w:tcW w:w="1276" w:type="dxa"/>
            <w:tcMar>
              <w:left w:w="0" w:type="dxa"/>
              <w:right w:w="0" w:type="dxa"/>
            </w:tcMar>
          </w:tcPr>
          <w:p w14:paraId="2367007D"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418A7E65"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22.18</w:t>
            </w:r>
          </w:p>
        </w:tc>
      </w:tr>
      <w:tr w:rsidR="003E6D1C" w:rsidRPr="009E5255" w14:paraId="122C6C21" w14:textId="77777777" w:rsidTr="00FF2E94">
        <w:trPr>
          <w:trHeight w:val="57"/>
        </w:trPr>
        <w:tc>
          <w:tcPr>
            <w:tcW w:w="1843" w:type="dxa"/>
            <w:vMerge/>
            <w:shd w:val="clear" w:color="auto" w:fill="auto"/>
            <w:noWrap/>
            <w:tcMar>
              <w:left w:w="0" w:type="dxa"/>
              <w:right w:w="0" w:type="dxa"/>
            </w:tcMar>
            <w:hideMark/>
          </w:tcPr>
          <w:p w14:paraId="54AFD378"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78509801"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30 mg</w:t>
            </w:r>
          </w:p>
        </w:tc>
        <w:tc>
          <w:tcPr>
            <w:tcW w:w="1276" w:type="dxa"/>
            <w:tcMar>
              <w:left w:w="0" w:type="dxa"/>
              <w:right w:w="0" w:type="dxa"/>
            </w:tcMar>
          </w:tcPr>
          <w:p w14:paraId="46E45067"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3FED6AF1" w14:textId="77777777" w:rsidR="003E6D1C" w:rsidRPr="009E5255" w:rsidRDefault="003E6D1C" w:rsidP="00FF2E94">
            <w:pPr>
              <w:spacing w:before="0" w:after="0" w:line="240" w:lineRule="auto"/>
              <w:jc w:val="center"/>
              <w:rPr>
                <w:sz w:val="20"/>
                <w:szCs w:val="20"/>
                <w:lang w:eastAsia="en-AU"/>
              </w:rPr>
            </w:pPr>
          </w:p>
        </w:tc>
      </w:tr>
      <w:tr w:rsidR="003E6D1C" w:rsidRPr="009E5255" w14:paraId="30F18425" w14:textId="77777777" w:rsidTr="00FF2E94">
        <w:trPr>
          <w:trHeight w:val="57"/>
        </w:trPr>
        <w:tc>
          <w:tcPr>
            <w:tcW w:w="1843" w:type="dxa"/>
            <w:vMerge/>
            <w:shd w:val="clear" w:color="auto" w:fill="auto"/>
            <w:noWrap/>
            <w:tcMar>
              <w:left w:w="0" w:type="dxa"/>
              <w:right w:w="0" w:type="dxa"/>
            </w:tcMar>
            <w:hideMark/>
          </w:tcPr>
          <w:p w14:paraId="4D3CF9E4"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374B79BE"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60 mg</w:t>
            </w:r>
          </w:p>
        </w:tc>
        <w:tc>
          <w:tcPr>
            <w:tcW w:w="1276" w:type="dxa"/>
            <w:tcMar>
              <w:left w:w="0" w:type="dxa"/>
              <w:right w:w="0" w:type="dxa"/>
            </w:tcMar>
          </w:tcPr>
          <w:p w14:paraId="658A46A9"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04C5BD08" w14:textId="77777777" w:rsidR="003E6D1C" w:rsidRPr="009E5255" w:rsidRDefault="003E6D1C" w:rsidP="00FF2E94">
            <w:pPr>
              <w:spacing w:before="0" w:after="0" w:line="240" w:lineRule="auto"/>
              <w:jc w:val="center"/>
              <w:rPr>
                <w:sz w:val="20"/>
                <w:szCs w:val="20"/>
                <w:lang w:eastAsia="en-AU"/>
              </w:rPr>
            </w:pPr>
          </w:p>
        </w:tc>
      </w:tr>
      <w:tr w:rsidR="003E6D1C" w:rsidRPr="009E5255" w14:paraId="7CFA76C3" w14:textId="77777777" w:rsidTr="00FF2E94">
        <w:trPr>
          <w:trHeight w:val="57"/>
        </w:trPr>
        <w:tc>
          <w:tcPr>
            <w:tcW w:w="1843" w:type="dxa"/>
            <w:vMerge w:val="restart"/>
            <w:shd w:val="clear" w:color="auto" w:fill="auto"/>
            <w:noWrap/>
            <w:tcMar>
              <w:left w:w="0" w:type="dxa"/>
              <w:right w:w="0" w:type="dxa"/>
            </w:tcMar>
            <w:hideMark/>
          </w:tcPr>
          <w:p w14:paraId="3C6747AC" w14:textId="77777777" w:rsidR="003E6D1C" w:rsidRPr="009E5255" w:rsidRDefault="003E6D1C" w:rsidP="00FF2E94">
            <w:pPr>
              <w:spacing w:before="0" w:after="0" w:line="240" w:lineRule="auto"/>
              <w:rPr>
                <w:sz w:val="20"/>
                <w:szCs w:val="20"/>
                <w:lang w:eastAsia="en-AU"/>
              </w:rPr>
            </w:pPr>
            <w:r w:rsidRPr="009E5255">
              <w:rPr>
                <w:sz w:val="20"/>
                <w:szCs w:val="20"/>
                <w:lang w:eastAsia="en-AU"/>
              </w:rPr>
              <w:t>Cetuximab</w:t>
            </w:r>
          </w:p>
        </w:tc>
        <w:tc>
          <w:tcPr>
            <w:tcW w:w="4536" w:type="dxa"/>
            <w:shd w:val="clear" w:color="auto" w:fill="auto"/>
            <w:noWrap/>
            <w:tcMar>
              <w:left w:w="0" w:type="dxa"/>
              <w:right w:w="0" w:type="dxa"/>
            </w:tcMar>
            <w:hideMark/>
          </w:tcPr>
          <w:p w14:paraId="61356F38"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100 mg in 20 mL</w:t>
            </w:r>
          </w:p>
        </w:tc>
        <w:tc>
          <w:tcPr>
            <w:tcW w:w="1276" w:type="dxa"/>
            <w:tcMar>
              <w:left w:w="0" w:type="dxa"/>
              <w:right w:w="0" w:type="dxa"/>
            </w:tcMar>
          </w:tcPr>
          <w:p w14:paraId="59F89A19" w14:textId="77777777" w:rsidR="003E6D1C" w:rsidRPr="009E5255" w:rsidRDefault="003E6D1C" w:rsidP="00FF2E94">
            <w:pPr>
              <w:spacing w:before="0" w:after="0" w:line="240" w:lineRule="auto"/>
              <w:jc w:val="center"/>
              <w:rPr>
                <w:sz w:val="20"/>
                <w:szCs w:val="20"/>
              </w:rPr>
            </w:pPr>
            <w:r w:rsidRPr="009E5255">
              <w:rPr>
                <w:sz w:val="20"/>
                <w:szCs w:val="20"/>
              </w:rPr>
              <w:t>10</w:t>
            </w:r>
          </w:p>
        </w:tc>
        <w:tc>
          <w:tcPr>
            <w:tcW w:w="1361" w:type="dxa"/>
            <w:vMerge w:val="restart"/>
            <w:shd w:val="clear" w:color="auto" w:fill="auto"/>
            <w:noWrap/>
            <w:tcMar>
              <w:left w:w="0" w:type="dxa"/>
              <w:right w:w="0" w:type="dxa"/>
            </w:tcMar>
            <w:hideMark/>
          </w:tcPr>
          <w:p w14:paraId="313C9A5C"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3.29</w:t>
            </w:r>
          </w:p>
        </w:tc>
      </w:tr>
      <w:tr w:rsidR="003E6D1C" w:rsidRPr="009E5255" w14:paraId="76374963" w14:textId="77777777" w:rsidTr="00FF2E94">
        <w:trPr>
          <w:trHeight w:val="57"/>
        </w:trPr>
        <w:tc>
          <w:tcPr>
            <w:tcW w:w="1843" w:type="dxa"/>
            <w:vMerge/>
            <w:shd w:val="clear" w:color="auto" w:fill="auto"/>
            <w:noWrap/>
            <w:tcMar>
              <w:left w:w="0" w:type="dxa"/>
              <w:right w:w="0" w:type="dxa"/>
            </w:tcMar>
            <w:hideMark/>
          </w:tcPr>
          <w:p w14:paraId="2FAB11A6"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50D0DC0E"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500 mg in 100 mL</w:t>
            </w:r>
          </w:p>
        </w:tc>
        <w:tc>
          <w:tcPr>
            <w:tcW w:w="1276" w:type="dxa"/>
            <w:tcMar>
              <w:left w:w="0" w:type="dxa"/>
              <w:right w:w="0" w:type="dxa"/>
            </w:tcMar>
          </w:tcPr>
          <w:p w14:paraId="7796DB40" w14:textId="77777777" w:rsidR="003E6D1C" w:rsidRPr="009E5255" w:rsidRDefault="003E6D1C" w:rsidP="00FF2E94">
            <w:pPr>
              <w:spacing w:before="0" w:after="0" w:line="240" w:lineRule="auto"/>
              <w:jc w:val="center"/>
              <w:rPr>
                <w:sz w:val="20"/>
                <w:szCs w:val="20"/>
              </w:rPr>
            </w:pPr>
            <w:r w:rsidRPr="009E5255">
              <w:rPr>
                <w:sz w:val="20"/>
                <w:szCs w:val="20"/>
              </w:rPr>
              <w:t>10</w:t>
            </w:r>
          </w:p>
        </w:tc>
        <w:tc>
          <w:tcPr>
            <w:tcW w:w="1361" w:type="dxa"/>
            <w:vMerge/>
            <w:shd w:val="clear" w:color="auto" w:fill="auto"/>
            <w:noWrap/>
            <w:tcMar>
              <w:left w:w="0" w:type="dxa"/>
              <w:right w:w="0" w:type="dxa"/>
            </w:tcMar>
            <w:hideMark/>
          </w:tcPr>
          <w:p w14:paraId="7166221B" w14:textId="77777777" w:rsidR="003E6D1C" w:rsidRPr="009E5255" w:rsidRDefault="003E6D1C" w:rsidP="00FF2E94">
            <w:pPr>
              <w:spacing w:before="0" w:after="0" w:line="240" w:lineRule="auto"/>
              <w:jc w:val="center"/>
              <w:rPr>
                <w:sz w:val="20"/>
                <w:szCs w:val="20"/>
                <w:lang w:eastAsia="en-AU"/>
              </w:rPr>
            </w:pPr>
          </w:p>
        </w:tc>
      </w:tr>
      <w:tr w:rsidR="003E6D1C" w:rsidRPr="009E5255" w14:paraId="17EEEB19" w14:textId="77777777" w:rsidTr="00FF2E94">
        <w:trPr>
          <w:trHeight w:val="57"/>
        </w:trPr>
        <w:tc>
          <w:tcPr>
            <w:tcW w:w="1843" w:type="dxa"/>
            <w:vMerge w:val="restart"/>
            <w:shd w:val="clear" w:color="auto" w:fill="auto"/>
            <w:noWrap/>
            <w:tcMar>
              <w:left w:w="0" w:type="dxa"/>
              <w:right w:w="0" w:type="dxa"/>
            </w:tcMar>
            <w:hideMark/>
          </w:tcPr>
          <w:p w14:paraId="4207443D" w14:textId="77777777" w:rsidR="003E6D1C" w:rsidRPr="009E5255" w:rsidRDefault="003E6D1C" w:rsidP="00FF2E94">
            <w:pPr>
              <w:spacing w:before="0" w:after="0" w:line="240" w:lineRule="auto"/>
              <w:rPr>
                <w:sz w:val="20"/>
                <w:szCs w:val="20"/>
                <w:lang w:eastAsia="en-AU"/>
              </w:rPr>
            </w:pPr>
            <w:r w:rsidRPr="009E5255">
              <w:rPr>
                <w:sz w:val="20"/>
                <w:szCs w:val="20"/>
                <w:lang w:eastAsia="en-AU"/>
              </w:rPr>
              <w:t>Cisplatin</w:t>
            </w:r>
          </w:p>
        </w:tc>
        <w:tc>
          <w:tcPr>
            <w:tcW w:w="4536" w:type="dxa"/>
            <w:shd w:val="clear" w:color="auto" w:fill="auto"/>
            <w:noWrap/>
            <w:tcMar>
              <w:left w:w="0" w:type="dxa"/>
              <w:right w:w="0" w:type="dxa"/>
            </w:tcMar>
            <w:hideMark/>
          </w:tcPr>
          <w:p w14:paraId="2BD1B9F1" w14:textId="77777777" w:rsidR="003E6D1C" w:rsidRPr="009E5255" w:rsidRDefault="003E6D1C" w:rsidP="00FF2E94">
            <w:pPr>
              <w:spacing w:before="0" w:after="0" w:line="240" w:lineRule="auto"/>
              <w:rPr>
                <w:sz w:val="20"/>
                <w:szCs w:val="20"/>
                <w:lang w:eastAsia="en-AU"/>
              </w:rPr>
            </w:pPr>
            <w:r w:rsidRPr="009E5255">
              <w:rPr>
                <w:sz w:val="20"/>
                <w:szCs w:val="20"/>
                <w:lang w:eastAsia="en-AU"/>
              </w:rPr>
              <w:t>I.V. injection 100 mg in 100 mL</w:t>
            </w:r>
          </w:p>
        </w:tc>
        <w:tc>
          <w:tcPr>
            <w:tcW w:w="1276" w:type="dxa"/>
            <w:tcMar>
              <w:left w:w="0" w:type="dxa"/>
              <w:right w:w="0" w:type="dxa"/>
            </w:tcMar>
          </w:tcPr>
          <w:p w14:paraId="27D72DF7"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050B274A"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71</w:t>
            </w:r>
          </w:p>
        </w:tc>
      </w:tr>
      <w:tr w:rsidR="003E6D1C" w:rsidRPr="009E5255" w14:paraId="6392DCFE" w14:textId="77777777" w:rsidTr="00FF2E94">
        <w:trPr>
          <w:trHeight w:val="57"/>
        </w:trPr>
        <w:tc>
          <w:tcPr>
            <w:tcW w:w="1843" w:type="dxa"/>
            <w:vMerge/>
            <w:shd w:val="clear" w:color="auto" w:fill="auto"/>
            <w:noWrap/>
            <w:tcMar>
              <w:left w:w="0" w:type="dxa"/>
              <w:right w:w="0" w:type="dxa"/>
            </w:tcMar>
            <w:hideMark/>
          </w:tcPr>
          <w:p w14:paraId="43BDCDD0"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638D7316" w14:textId="77777777" w:rsidR="003E6D1C" w:rsidRPr="009E5255" w:rsidRDefault="003E6D1C" w:rsidP="00FF2E94">
            <w:pPr>
              <w:spacing w:before="0" w:after="0" w:line="240" w:lineRule="auto"/>
              <w:rPr>
                <w:sz w:val="20"/>
                <w:szCs w:val="20"/>
                <w:lang w:eastAsia="en-AU"/>
              </w:rPr>
            </w:pPr>
            <w:r w:rsidRPr="009E5255">
              <w:rPr>
                <w:sz w:val="20"/>
                <w:szCs w:val="20"/>
                <w:lang w:eastAsia="en-AU"/>
              </w:rPr>
              <w:t>I.V. injection 50 mg in 50 mL</w:t>
            </w:r>
          </w:p>
        </w:tc>
        <w:tc>
          <w:tcPr>
            <w:tcW w:w="1276" w:type="dxa"/>
            <w:tcMar>
              <w:left w:w="0" w:type="dxa"/>
              <w:right w:w="0" w:type="dxa"/>
            </w:tcMar>
          </w:tcPr>
          <w:p w14:paraId="4484FA9E"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3C8F6141" w14:textId="77777777" w:rsidR="003E6D1C" w:rsidRPr="009E5255" w:rsidRDefault="003E6D1C" w:rsidP="00FF2E94">
            <w:pPr>
              <w:spacing w:before="0" w:after="0" w:line="240" w:lineRule="auto"/>
              <w:jc w:val="center"/>
              <w:rPr>
                <w:sz w:val="20"/>
                <w:szCs w:val="20"/>
                <w:lang w:eastAsia="en-AU"/>
              </w:rPr>
            </w:pPr>
          </w:p>
        </w:tc>
      </w:tr>
      <w:tr w:rsidR="003E6D1C" w:rsidRPr="009E5255" w14:paraId="78B19FBA" w14:textId="77777777" w:rsidTr="00FF2E94">
        <w:trPr>
          <w:trHeight w:val="57"/>
        </w:trPr>
        <w:tc>
          <w:tcPr>
            <w:tcW w:w="1843" w:type="dxa"/>
            <w:vMerge w:val="restart"/>
            <w:shd w:val="clear" w:color="auto" w:fill="auto"/>
            <w:noWrap/>
            <w:tcMar>
              <w:left w:w="0" w:type="dxa"/>
              <w:right w:w="0" w:type="dxa"/>
            </w:tcMar>
            <w:hideMark/>
          </w:tcPr>
          <w:p w14:paraId="1434E913" w14:textId="77777777" w:rsidR="003E6D1C" w:rsidRPr="009E5255" w:rsidRDefault="003E6D1C" w:rsidP="00FF2E94">
            <w:pPr>
              <w:spacing w:before="0" w:after="0" w:line="240" w:lineRule="auto"/>
              <w:rPr>
                <w:sz w:val="20"/>
                <w:szCs w:val="20"/>
                <w:lang w:eastAsia="en-AU"/>
              </w:rPr>
            </w:pPr>
            <w:r w:rsidRPr="009E5255">
              <w:rPr>
                <w:sz w:val="20"/>
                <w:szCs w:val="20"/>
                <w:lang w:eastAsia="en-AU"/>
              </w:rPr>
              <w:t>Cladribine</w:t>
            </w:r>
          </w:p>
        </w:tc>
        <w:tc>
          <w:tcPr>
            <w:tcW w:w="4536" w:type="dxa"/>
            <w:shd w:val="clear" w:color="auto" w:fill="auto"/>
            <w:noWrap/>
            <w:tcMar>
              <w:left w:w="0" w:type="dxa"/>
              <w:right w:w="0" w:type="dxa"/>
            </w:tcMar>
            <w:hideMark/>
          </w:tcPr>
          <w:p w14:paraId="4CDE277D"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10 mg in 5 mL</w:t>
            </w:r>
          </w:p>
        </w:tc>
        <w:tc>
          <w:tcPr>
            <w:tcW w:w="1276" w:type="dxa"/>
            <w:tcMar>
              <w:left w:w="0" w:type="dxa"/>
              <w:right w:w="0" w:type="dxa"/>
            </w:tcMar>
          </w:tcPr>
          <w:p w14:paraId="019DB8FC"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1ACE5578"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67.87</w:t>
            </w:r>
          </w:p>
        </w:tc>
      </w:tr>
      <w:tr w:rsidR="003E6D1C" w:rsidRPr="009E5255" w14:paraId="57A7C88F" w14:textId="77777777" w:rsidTr="00FF2E94">
        <w:trPr>
          <w:trHeight w:val="57"/>
        </w:trPr>
        <w:tc>
          <w:tcPr>
            <w:tcW w:w="1843" w:type="dxa"/>
            <w:vMerge/>
            <w:shd w:val="clear" w:color="auto" w:fill="auto"/>
            <w:noWrap/>
            <w:tcMar>
              <w:left w:w="0" w:type="dxa"/>
              <w:right w:w="0" w:type="dxa"/>
            </w:tcMar>
            <w:hideMark/>
          </w:tcPr>
          <w:p w14:paraId="5149A4AF"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113FA46B"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10 mg in 10 mL single use vial</w:t>
            </w:r>
          </w:p>
        </w:tc>
        <w:tc>
          <w:tcPr>
            <w:tcW w:w="1276" w:type="dxa"/>
            <w:tcMar>
              <w:left w:w="0" w:type="dxa"/>
              <w:right w:w="0" w:type="dxa"/>
            </w:tcMar>
          </w:tcPr>
          <w:p w14:paraId="5193645A"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1E7DB57A" w14:textId="77777777" w:rsidR="003E6D1C" w:rsidRPr="009E5255" w:rsidRDefault="003E6D1C" w:rsidP="00FF2E94">
            <w:pPr>
              <w:spacing w:before="0" w:after="0" w:line="240" w:lineRule="auto"/>
              <w:jc w:val="center"/>
              <w:rPr>
                <w:sz w:val="20"/>
                <w:szCs w:val="20"/>
                <w:lang w:eastAsia="en-AU"/>
              </w:rPr>
            </w:pPr>
          </w:p>
        </w:tc>
      </w:tr>
      <w:tr w:rsidR="003E6D1C" w:rsidRPr="009E5255" w14:paraId="14967A50" w14:textId="77777777" w:rsidTr="00FF2E94">
        <w:trPr>
          <w:trHeight w:val="57"/>
        </w:trPr>
        <w:tc>
          <w:tcPr>
            <w:tcW w:w="1843" w:type="dxa"/>
            <w:vMerge w:val="restart"/>
            <w:shd w:val="clear" w:color="auto" w:fill="auto"/>
            <w:noWrap/>
            <w:tcMar>
              <w:left w:w="0" w:type="dxa"/>
              <w:right w:w="0" w:type="dxa"/>
            </w:tcMar>
            <w:hideMark/>
          </w:tcPr>
          <w:p w14:paraId="5AC5FB7A" w14:textId="77777777" w:rsidR="003E6D1C" w:rsidRPr="009E5255" w:rsidRDefault="003E6D1C" w:rsidP="00FF2E94">
            <w:pPr>
              <w:spacing w:before="0" w:after="0" w:line="240" w:lineRule="auto"/>
              <w:rPr>
                <w:sz w:val="20"/>
                <w:szCs w:val="20"/>
                <w:lang w:eastAsia="en-AU"/>
              </w:rPr>
            </w:pPr>
            <w:r w:rsidRPr="009E5255">
              <w:rPr>
                <w:sz w:val="20"/>
                <w:szCs w:val="20"/>
                <w:lang w:eastAsia="en-AU"/>
              </w:rPr>
              <w:t>Cyclophosphamide</w:t>
            </w:r>
          </w:p>
        </w:tc>
        <w:tc>
          <w:tcPr>
            <w:tcW w:w="4536" w:type="dxa"/>
            <w:shd w:val="clear" w:color="auto" w:fill="auto"/>
            <w:noWrap/>
            <w:tcMar>
              <w:left w:w="0" w:type="dxa"/>
              <w:right w:w="0" w:type="dxa"/>
            </w:tcMar>
            <w:hideMark/>
          </w:tcPr>
          <w:p w14:paraId="784D55E0"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1 g (anhydrous)</w:t>
            </w:r>
          </w:p>
        </w:tc>
        <w:tc>
          <w:tcPr>
            <w:tcW w:w="1276" w:type="dxa"/>
            <w:tcMar>
              <w:left w:w="0" w:type="dxa"/>
              <w:right w:w="0" w:type="dxa"/>
            </w:tcMar>
          </w:tcPr>
          <w:p w14:paraId="49E47B6B"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5D5F9A40"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06</w:t>
            </w:r>
          </w:p>
          <w:p w14:paraId="37AD760C" w14:textId="77777777" w:rsidR="003E6D1C" w:rsidRPr="009E5255" w:rsidRDefault="003E6D1C" w:rsidP="00FF2E94">
            <w:pPr>
              <w:spacing w:before="0" w:after="0" w:line="240" w:lineRule="auto"/>
              <w:jc w:val="center"/>
              <w:rPr>
                <w:sz w:val="20"/>
                <w:szCs w:val="20"/>
                <w:lang w:eastAsia="en-AU"/>
              </w:rPr>
            </w:pPr>
          </w:p>
        </w:tc>
      </w:tr>
      <w:tr w:rsidR="003E6D1C" w:rsidRPr="009E5255" w14:paraId="5CFFB675" w14:textId="77777777" w:rsidTr="00FF2E94">
        <w:trPr>
          <w:trHeight w:val="57"/>
        </w:trPr>
        <w:tc>
          <w:tcPr>
            <w:tcW w:w="1843" w:type="dxa"/>
            <w:vMerge/>
            <w:shd w:val="clear" w:color="auto" w:fill="auto"/>
            <w:noWrap/>
            <w:tcMar>
              <w:left w:w="0" w:type="dxa"/>
              <w:right w:w="0" w:type="dxa"/>
            </w:tcMar>
            <w:hideMark/>
          </w:tcPr>
          <w:p w14:paraId="6BDEFB45"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645A6659"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2 g (anhydrous)</w:t>
            </w:r>
          </w:p>
        </w:tc>
        <w:tc>
          <w:tcPr>
            <w:tcW w:w="1276" w:type="dxa"/>
            <w:tcMar>
              <w:left w:w="0" w:type="dxa"/>
              <w:right w:w="0" w:type="dxa"/>
            </w:tcMar>
          </w:tcPr>
          <w:p w14:paraId="7B154DE7"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7B5A947F" w14:textId="77777777" w:rsidR="003E6D1C" w:rsidRPr="009E5255" w:rsidRDefault="003E6D1C" w:rsidP="00FF2E94">
            <w:pPr>
              <w:spacing w:before="0" w:after="0" w:line="240" w:lineRule="auto"/>
              <w:jc w:val="center"/>
              <w:rPr>
                <w:sz w:val="20"/>
                <w:szCs w:val="20"/>
                <w:lang w:eastAsia="en-AU"/>
              </w:rPr>
            </w:pPr>
          </w:p>
        </w:tc>
      </w:tr>
      <w:tr w:rsidR="003E6D1C" w:rsidRPr="009E5255" w14:paraId="3C5A8C3D" w14:textId="77777777" w:rsidTr="00FF2E94">
        <w:trPr>
          <w:trHeight w:val="57"/>
        </w:trPr>
        <w:tc>
          <w:tcPr>
            <w:tcW w:w="1843" w:type="dxa"/>
            <w:vMerge/>
            <w:shd w:val="clear" w:color="auto" w:fill="auto"/>
            <w:noWrap/>
            <w:tcMar>
              <w:left w:w="0" w:type="dxa"/>
              <w:right w:w="0" w:type="dxa"/>
            </w:tcMar>
            <w:hideMark/>
          </w:tcPr>
          <w:p w14:paraId="59079D1D"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14234FFC"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500 mg (anhydrous)</w:t>
            </w:r>
          </w:p>
        </w:tc>
        <w:tc>
          <w:tcPr>
            <w:tcW w:w="1276" w:type="dxa"/>
            <w:tcMar>
              <w:left w:w="0" w:type="dxa"/>
              <w:right w:w="0" w:type="dxa"/>
            </w:tcMar>
          </w:tcPr>
          <w:p w14:paraId="29C01FFC"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4A97CB2E" w14:textId="77777777" w:rsidR="003E6D1C" w:rsidRPr="009E5255" w:rsidRDefault="003E6D1C" w:rsidP="00FF2E94">
            <w:pPr>
              <w:spacing w:before="0" w:after="0" w:line="240" w:lineRule="auto"/>
              <w:jc w:val="center"/>
              <w:rPr>
                <w:sz w:val="20"/>
                <w:szCs w:val="20"/>
                <w:lang w:eastAsia="en-AU"/>
              </w:rPr>
            </w:pPr>
          </w:p>
        </w:tc>
      </w:tr>
      <w:tr w:rsidR="003E6D1C" w:rsidRPr="009E5255" w14:paraId="30BD6018" w14:textId="77777777" w:rsidTr="00FF2E94">
        <w:trPr>
          <w:trHeight w:val="57"/>
        </w:trPr>
        <w:tc>
          <w:tcPr>
            <w:tcW w:w="1843" w:type="dxa"/>
            <w:shd w:val="clear" w:color="auto" w:fill="auto"/>
            <w:noWrap/>
            <w:tcMar>
              <w:left w:w="0" w:type="dxa"/>
              <w:right w:w="0" w:type="dxa"/>
            </w:tcMar>
            <w:hideMark/>
          </w:tcPr>
          <w:p w14:paraId="78C2C28B" w14:textId="77777777" w:rsidR="003E6D1C" w:rsidRPr="009E5255" w:rsidRDefault="003E6D1C" w:rsidP="00FF2E94">
            <w:pPr>
              <w:spacing w:before="0" w:after="0" w:line="240" w:lineRule="auto"/>
              <w:rPr>
                <w:sz w:val="20"/>
                <w:szCs w:val="20"/>
                <w:lang w:eastAsia="en-AU"/>
              </w:rPr>
            </w:pPr>
            <w:r w:rsidRPr="009E5255">
              <w:rPr>
                <w:sz w:val="20"/>
                <w:szCs w:val="20"/>
                <w:lang w:eastAsia="en-AU"/>
              </w:rPr>
              <w:t>Cytarabine</w:t>
            </w:r>
          </w:p>
        </w:tc>
        <w:tc>
          <w:tcPr>
            <w:tcW w:w="4536" w:type="dxa"/>
            <w:shd w:val="clear" w:color="auto" w:fill="auto"/>
            <w:noWrap/>
            <w:tcMar>
              <w:left w:w="0" w:type="dxa"/>
              <w:right w:w="0" w:type="dxa"/>
            </w:tcMar>
            <w:hideMark/>
          </w:tcPr>
          <w:p w14:paraId="62AE4C26"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100 mg in 5 mL vial</w:t>
            </w:r>
          </w:p>
        </w:tc>
        <w:tc>
          <w:tcPr>
            <w:tcW w:w="1276" w:type="dxa"/>
            <w:tcMar>
              <w:left w:w="0" w:type="dxa"/>
              <w:right w:w="0" w:type="dxa"/>
            </w:tcMar>
          </w:tcPr>
          <w:p w14:paraId="53AC3F2C"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shd w:val="clear" w:color="auto" w:fill="auto"/>
            <w:noWrap/>
            <w:tcMar>
              <w:left w:w="0" w:type="dxa"/>
              <w:right w:w="0" w:type="dxa"/>
            </w:tcMar>
            <w:hideMark/>
          </w:tcPr>
          <w:p w14:paraId="12004E02"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13</w:t>
            </w:r>
          </w:p>
        </w:tc>
      </w:tr>
      <w:tr w:rsidR="003E6D1C" w:rsidRPr="009E5255" w14:paraId="775E17E9" w14:textId="77777777" w:rsidTr="00FF2E94">
        <w:trPr>
          <w:trHeight w:val="57"/>
        </w:trPr>
        <w:tc>
          <w:tcPr>
            <w:tcW w:w="1843" w:type="dxa"/>
            <w:vMerge w:val="restart"/>
            <w:shd w:val="clear" w:color="auto" w:fill="auto"/>
            <w:noWrap/>
            <w:tcMar>
              <w:left w:w="0" w:type="dxa"/>
              <w:right w:w="0" w:type="dxa"/>
            </w:tcMar>
            <w:hideMark/>
          </w:tcPr>
          <w:p w14:paraId="6C1C497D" w14:textId="77777777" w:rsidR="003E6D1C" w:rsidRPr="009E5255" w:rsidRDefault="003E6D1C" w:rsidP="00FF2E94">
            <w:pPr>
              <w:spacing w:before="0" w:after="0" w:line="240" w:lineRule="auto"/>
              <w:rPr>
                <w:sz w:val="20"/>
                <w:szCs w:val="20"/>
                <w:lang w:eastAsia="en-AU"/>
              </w:rPr>
            </w:pPr>
            <w:r w:rsidRPr="009E5255">
              <w:rPr>
                <w:sz w:val="20"/>
                <w:szCs w:val="20"/>
                <w:lang w:eastAsia="en-AU"/>
              </w:rPr>
              <w:t>Docetaxel</w:t>
            </w:r>
          </w:p>
        </w:tc>
        <w:tc>
          <w:tcPr>
            <w:tcW w:w="4536" w:type="dxa"/>
            <w:shd w:val="clear" w:color="auto" w:fill="auto"/>
            <w:noWrap/>
            <w:tcMar>
              <w:left w:w="0" w:type="dxa"/>
              <w:right w:w="0" w:type="dxa"/>
            </w:tcMar>
            <w:hideMark/>
          </w:tcPr>
          <w:p w14:paraId="143C3946"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160 mg in 16 mL</w:t>
            </w:r>
          </w:p>
        </w:tc>
        <w:tc>
          <w:tcPr>
            <w:tcW w:w="1276" w:type="dxa"/>
            <w:tcMar>
              <w:left w:w="0" w:type="dxa"/>
              <w:right w:w="0" w:type="dxa"/>
            </w:tcMar>
          </w:tcPr>
          <w:p w14:paraId="656DE574"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440887BB"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81</w:t>
            </w:r>
          </w:p>
          <w:p w14:paraId="164BDCB0" w14:textId="77777777" w:rsidR="003E6D1C" w:rsidRPr="009E5255" w:rsidRDefault="003E6D1C" w:rsidP="00FF2E94">
            <w:pPr>
              <w:spacing w:before="0" w:after="0" w:line="240" w:lineRule="auto"/>
              <w:jc w:val="center"/>
              <w:rPr>
                <w:sz w:val="20"/>
                <w:szCs w:val="20"/>
                <w:lang w:eastAsia="en-AU"/>
              </w:rPr>
            </w:pPr>
          </w:p>
        </w:tc>
      </w:tr>
      <w:tr w:rsidR="003E6D1C" w:rsidRPr="009E5255" w14:paraId="57345282" w14:textId="77777777" w:rsidTr="00FF2E94">
        <w:trPr>
          <w:trHeight w:val="57"/>
        </w:trPr>
        <w:tc>
          <w:tcPr>
            <w:tcW w:w="1843" w:type="dxa"/>
            <w:vMerge/>
            <w:shd w:val="clear" w:color="auto" w:fill="auto"/>
            <w:noWrap/>
            <w:tcMar>
              <w:left w:w="0" w:type="dxa"/>
              <w:right w:w="0" w:type="dxa"/>
            </w:tcMar>
            <w:hideMark/>
          </w:tcPr>
          <w:p w14:paraId="6FC84CE3"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723A9B6B"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160 mg in 8 mL</w:t>
            </w:r>
          </w:p>
        </w:tc>
        <w:tc>
          <w:tcPr>
            <w:tcW w:w="1276" w:type="dxa"/>
            <w:tcMar>
              <w:left w:w="0" w:type="dxa"/>
              <w:right w:w="0" w:type="dxa"/>
            </w:tcMar>
          </w:tcPr>
          <w:p w14:paraId="4D695AEC"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5DD1DDBC" w14:textId="77777777" w:rsidR="003E6D1C" w:rsidRPr="009E5255" w:rsidRDefault="003E6D1C" w:rsidP="00FF2E94">
            <w:pPr>
              <w:spacing w:before="0" w:after="0" w:line="240" w:lineRule="auto"/>
              <w:jc w:val="center"/>
              <w:rPr>
                <w:sz w:val="20"/>
                <w:szCs w:val="20"/>
                <w:lang w:eastAsia="en-AU"/>
              </w:rPr>
            </w:pPr>
          </w:p>
        </w:tc>
      </w:tr>
      <w:tr w:rsidR="003E6D1C" w:rsidRPr="009E5255" w14:paraId="69AAAF32" w14:textId="77777777" w:rsidTr="00FF2E94">
        <w:trPr>
          <w:trHeight w:val="57"/>
        </w:trPr>
        <w:tc>
          <w:tcPr>
            <w:tcW w:w="1843" w:type="dxa"/>
            <w:vMerge/>
            <w:shd w:val="clear" w:color="auto" w:fill="auto"/>
            <w:noWrap/>
            <w:tcMar>
              <w:left w:w="0" w:type="dxa"/>
              <w:right w:w="0" w:type="dxa"/>
            </w:tcMar>
            <w:hideMark/>
          </w:tcPr>
          <w:p w14:paraId="0D4E1D92"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08D12370"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80 mg in 4 mL</w:t>
            </w:r>
          </w:p>
        </w:tc>
        <w:tc>
          <w:tcPr>
            <w:tcW w:w="1276" w:type="dxa"/>
            <w:tcMar>
              <w:left w:w="0" w:type="dxa"/>
              <w:right w:w="0" w:type="dxa"/>
            </w:tcMar>
          </w:tcPr>
          <w:p w14:paraId="5A493868"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4605DAE0" w14:textId="77777777" w:rsidR="003E6D1C" w:rsidRPr="009E5255" w:rsidRDefault="003E6D1C" w:rsidP="00FF2E94">
            <w:pPr>
              <w:spacing w:before="0" w:after="0" w:line="240" w:lineRule="auto"/>
              <w:jc w:val="center"/>
              <w:rPr>
                <w:sz w:val="20"/>
                <w:szCs w:val="20"/>
                <w:lang w:eastAsia="en-AU"/>
              </w:rPr>
            </w:pPr>
          </w:p>
        </w:tc>
      </w:tr>
      <w:tr w:rsidR="003E6D1C" w:rsidRPr="009E5255" w14:paraId="2E049E8B" w14:textId="77777777" w:rsidTr="00FF2E94">
        <w:trPr>
          <w:trHeight w:val="57"/>
        </w:trPr>
        <w:tc>
          <w:tcPr>
            <w:tcW w:w="1843" w:type="dxa"/>
            <w:vMerge/>
            <w:shd w:val="clear" w:color="auto" w:fill="auto"/>
            <w:noWrap/>
            <w:tcMar>
              <w:left w:w="0" w:type="dxa"/>
              <w:right w:w="0" w:type="dxa"/>
            </w:tcMar>
            <w:hideMark/>
          </w:tcPr>
          <w:p w14:paraId="540FF99D"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03E7DDD2"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80 mg in 8 mL</w:t>
            </w:r>
          </w:p>
        </w:tc>
        <w:tc>
          <w:tcPr>
            <w:tcW w:w="1276" w:type="dxa"/>
            <w:tcMar>
              <w:left w:w="0" w:type="dxa"/>
              <w:right w:w="0" w:type="dxa"/>
            </w:tcMar>
          </w:tcPr>
          <w:p w14:paraId="71357656"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2B09B229" w14:textId="77777777" w:rsidR="003E6D1C" w:rsidRPr="009E5255" w:rsidRDefault="003E6D1C" w:rsidP="00FF2E94">
            <w:pPr>
              <w:spacing w:before="0" w:after="0" w:line="240" w:lineRule="auto"/>
              <w:jc w:val="center"/>
              <w:rPr>
                <w:sz w:val="20"/>
                <w:szCs w:val="20"/>
                <w:lang w:eastAsia="en-AU"/>
              </w:rPr>
            </w:pPr>
          </w:p>
        </w:tc>
      </w:tr>
      <w:tr w:rsidR="003E6D1C" w:rsidRPr="009E5255" w14:paraId="5C7D2813" w14:textId="77777777" w:rsidTr="00FF2E94">
        <w:trPr>
          <w:trHeight w:val="57"/>
        </w:trPr>
        <w:tc>
          <w:tcPr>
            <w:tcW w:w="1843" w:type="dxa"/>
            <w:vMerge w:val="restart"/>
            <w:shd w:val="clear" w:color="auto" w:fill="auto"/>
            <w:noWrap/>
            <w:tcMar>
              <w:left w:w="0" w:type="dxa"/>
              <w:right w:w="0" w:type="dxa"/>
            </w:tcMar>
            <w:hideMark/>
          </w:tcPr>
          <w:p w14:paraId="02431790" w14:textId="77777777" w:rsidR="003E6D1C" w:rsidRPr="009E5255" w:rsidRDefault="003E6D1C" w:rsidP="00FF2E94">
            <w:pPr>
              <w:spacing w:before="0" w:after="0" w:line="240" w:lineRule="auto"/>
              <w:rPr>
                <w:sz w:val="20"/>
                <w:szCs w:val="20"/>
                <w:lang w:eastAsia="en-AU"/>
              </w:rPr>
            </w:pPr>
            <w:r w:rsidRPr="009E5255">
              <w:rPr>
                <w:sz w:val="20"/>
                <w:szCs w:val="20"/>
                <w:lang w:eastAsia="en-AU"/>
              </w:rPr>
              <w:t>Doxorubicin</w:t>
            </w:r>
          </w:p>
        </w:tc>
        <w:tc>
          <w:tcPr>
            <w:tcW w:w="4536" w:type="dxa"/>
            <w:shd w:val="clear" w:color="auto" w:fill="auto"/>
            <w:noWrap/>
            <w:tcMar>
              <w:left w:w="0" w:type="dxa"/>
              <w:right w:w="0" w:type="dxa"/>
            </w:tcMar>
            <w:hideMark/>
          </w:tcPr>
          <w:p w14:paraId="62EB935A"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jection or intravesical administration containing doxorubicin hydrochloride 200 mg in 100 mL single dose vial</w:t>
            </w:r>
          </w:p>
        </w:tc>
        <w:tc>
          <w:tcPr>
            <w:tcW w:w="1276" w:type="dxa"/>
            <w:tcMar>
              <w:left w:w="0" w:type="dxa"/>
              <w:right w:w="0" w:type="dxa"/>
            </w:tcMar>
          </w:tcPr>
          <w:p w14:paraId="0280CBB4"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val="restart"/>
            <w:shd w:val="clear" w:color="auto" w:fill="auto"/>
            <w:noWrap/>
            <w:tcMar>
              <w:left w:w="0" w:type="dxa"/>
              <w:right w:w="0" w:type="dxa"/>
            </w:tcMar>
            <w:hideMark/>
          </w:tcPr>
          <w:p w14:paraId="22136101"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1.17</w:t>
            </w:r>
          </w:p>
        </w:tc>
      </w:tr>
      <w:tr w:rsidR="003E6D1C" w:rsidRPr="009E5255" w14:paraId="75D460CF" w14:textId="77777777" w:rsidTr="00FF2E94">
        <w:trPr>
          <w:trHeight w:val="57"/>
        </w:trPr>
        <w:tc>
          <w:tcPr>
            <w:tcW w:w="1843" w:type="dxa"/>
            <w:vMerge/>
            <w:shd w:val="clear" w:color="auto" w:fill="auto"/>
            <w:noWrap/>
            <w:tcMar>
              <w:left w:w="0" w:type="dxa"/>
              <w:right w:w="0" w:type="dxa"/>
            </w:tcMar>
            <w:hideMark/>
          </w:tcPr>
          <w:p w14:paraId="48774109"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2206D1D6"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jection or intravesical administration containing doxorubicin hydrochloride 50 mg in 25 mL single dose vial</w:t>
            </w:r>
          </w:p>
        </w:tc>
        <w:tc>
          <w:tcPr>
            <w:tcW w:w="1276" w:type="dxa"/>
            <w:tcMar>
              <w:left w:w="0" w:type="dxa"/>
              <w:right w:w="0" w:type="dxa"/>
            </w:tcMar>
          </w:tcPr>
          <w:p w14:paraId="7AACB0DE"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4E0A2258" w14:textId="77777777" w:rsidR="003E6D1C" w:rsidRPr="009E5255" w:rsidRDefault="003E6D1C" w:rsidP="00FF2E94">
            <w:pPr>
              <w:spacing w:before="0" w:after="0" w:line="240" w:lineRule="auto"/>
              <w:jc w:val="center"/>
              <w:rPr>
                <w:sz w:val="20"/>
                <w:szCs w:val="20"/>
                <w:lang w:eastAsia="en-AU"/>
              </w:rPr>
            </w:pPr>
          </w:p>
        </w:tc>
      </w:tr>
      <w:tr w:rsidR="003E6D1C" w:rsidRPr="009E5255" w14:paraId="76E1D58C" w14:textId="77777777" w:rsidTr="00FF2E94">
        <w:trPr>
          <w:trHeight w:val="57"/>
        </w:trPr>
        <w:tc>
          <w:tcPr>
            <w:tcW w:w="1843" w:type="dxa"/>
            <w:vMerge w:val="restart"/>
            <w:shd w:val="clear" w:color="auto" w:fill="auto"/>
            <w:noWrap/>
            <w:tcMar>
              <w:left w:w="0" w:type="dxa"/>
              <w:right w:w="0" w:type="dxa"/>
            </w:tcMar>
            <w:hideMark/>
          </w:tcPr>
          <w:p w14:paraId="6F92D30B" w14:textId="77777777" w:rsidR="003E6D1C" w:rsidRPr="009E5255" w:rsidRDefault="003E6D1C" w:rsidP="00FF2E94">
            <w:pPr>
              <w:spacing w:before="0" w:after="0" w:line="240" w:lineRule="auto"/>
              <w:rPr>
                <w:sz w:val="20"/>
                <w:szCs w:val="20"/>
                <w:lang w:eastAsia="en-AU"/>
              </w:rPr>
            </w:pPr>
            <w:r w:rsidRPr="009E5255">
              <w:rPr>
                <w:sz w:val="20"/>
                <w:szCs w:val="20"/>
                <w:lang w:eastAsia="en-AU"/>
              </w:rPr>
              <w:t>Doxorubicin p.l.</w:t>
            </w:r>
          </w:p>
        </w:tc>
        <w:tc>
          <w:tcPr>
            <w:tcW w:w="4536" w:type="dxa"/>
            <w:shd w:val="clear" w:color="auto" w:fill="auto"/>
            <w:noWrap/>
            <w:tcMar>
              <w:left w:w="0" w:type="dxa"/>
              <w:right w:w="0" w:type="dxa"/>
            </w:tcMar>
            <w:hideMark/>
          </w:tcPr>
          <w:p w14:paraId="6EB731EC" w14:textId="77777777" w:rsidR="003E6D1C" w:rsidRPr="009E5255" w:rsidRDefault="003E6D1C" w:rsidP="00FF2E94">
            <w:pPr>
              <w:spacing w:before="0" w:after="0" w:line="240" w:lineRule="auto"/>
              <w:rPr>
                <w:sz w:val="20"/>
                <w:szCs w:val="20"/>
                <w:lang w:eastAsia="en-AU"/>
              </w:rPr>
            </w:pPr>
            <w:r w:rsidRPr="009E5255">
              <w:rPr>
                <w:sz w:val="20"/>
                <w:szCs w:val="20"/>
                <w:lang w:eastAsia="en-AU"/>
              </w:rPr>
              <w:t>Suspension for I.V. infusion containing pegylated liposomal doxorubicin hydrochloride 20 mg in 10 mL</w:t>
            </w:r>
          </w:p>
        </w:tc>
        <w:tc>
          <w:tcPr>
            <w:tcW w:w="1276" w:type="dxa"/>
            <w:tcMar>
              <w:left w:w="0" w:type="dxa"/>
              <w:right w:w="0" w:type="dxa"/>
            </w:tcMar>
          </w:tcPr>
          <w:p w14:paraId="05031E5A"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val="restart"/>
            <w:shd w:val="clear" w:color="auto" w:fill="auto"/>
            <w:noWrap/>
            <w:tcMar>
              <w:left w:w="0" w:type="dxa"/>
              <w:right w:w="0" w:type="dxa"/>
            </w:tcMar>
            <w:hideMark/>
          </w:tcPr>
          <w:p w14:paraId="63B020A9"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11.78</w:t>
            </w:r>
          </w:p>
        </w:tc>
      </w:tr>
      <w:tr w:rsidR="003E6D1C" w:rsidRPr="009E5255" w14:paraId="618A5871" w14:textId="77777777" w:rsidTr="00FF2E94">
        <w:trPr>
          <w:trHeight w:val="57"/>
        </w:trPr>
        <w:tc>
          <w:tcPr>
            <w:tcW w:w="1843" w:type="dxa"/>
            <w:vMerge/>
            <w:shd w:val="clear" w:color="auto" w:fill="auto"/>
            <w:noWrap/>
            <w:tcMar>
              <w:left w:w="0" w:type="dxa"/>
              <w:right w:w="0" w:type="dxa"/>
            </w:tcMar>
            <w:hideMark/>
          </w:tcPr>
          <w:p w14:paraId="50CA5A1D"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7DEFE6EB" w14:textId="77777777" w:rsidR="003E6D1C" w:rsidRPr="009E5255" w:rsidRDefault="003E6D1C" w:rsidP="00FF2E94">
            <w:pPr>
              <w:spacing w:before="0" w:after="0" w:line="240" w:lineRule="auto"/>
              <w:rPr>
                <w:sz w:val="20"/>
                <w:szCs w:val="20"/>
                <w:lang w:eastAsia="en-AU"/>
              </w:rPr>
            </w:pPr>
            <w:r w:rsidRPr="009E5255">
              <w:rPr>
                <w:sz w:val="20"/>
                <w:szCs w:val="20"/>
                <w:lang w:eastAsia="en-AU"/>
              </w:rPr>
              <w:t>Suspension for I.V. infusion containing pegylated liposomal doxorubicin hydrochloride 50 mg in 25 mL</w:t>
            </w:r>
          </w:p>
        </w:tc>
        <w:tc>
          <w:tcPr>
            <w:tcW w:w="1276" w:type="dxa"/>
            <w:tcMar>
              <w:left w:w="0" w:type="dxa"/>
              <w:right w:w="0" w:type="dxa"/>
            </w:tcMar>
          </w:tcPr>
          <w:p w14:paraId="777AC426"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shd w:val="clear" w:color="auto" w:fill="auto"/>
            <w:noWrap/>
            <w:tcMar>
              <w:left w:w="0" w:type="dxa"/>
              <w:right w:w="0" w:type="dxa"/>
            </w:tcMar>
            <w:hideMark/>
          </w:tcPr>
          <w:p w14:paraId="3BC3CC88" w14:textId="77777777" w:rsidR="003E6D1C" w:rsidRPr="009E5255" w:rsidRDefault="003E6D1C" w:rsidP="00FF2E94">
            <w:pPr>
              <w:spacing w:before="0" w:after="0" w:line="240" w:lineRule="auto"/>
              <w:jc w:val="center"/>
              <w:rPr>
                <w:sz w:val="20"/>
                <w:szCs w:val="20"/>
                <w:lang w:eastAsia="en-AU"/>
              </w:rPr>
            </w:pPr>
          </w:p>
        </w:tc>
      </w:tr>
      <w:tr w:rsidR="003E6D1C" w:rsidRPr="009E5255" w14:paraId="14B72CD6" w14:textId="77777777" w:rsidTr="00FF2E94">
        <w:trPr>
          <w:trHeight w:val="57"/>
        </w:trPr>
        <w:tc>
          <w:tcPr>
            <w:tcW w:w="1843" w:type="dxa"/>
            <w:vMerge w:val="restart"/>
            <w:shd w:val="clear" w:color="auto" w:fill="auto"/>
            <w:noWrap/>
            <w:tcMar>
              <w:left w:w="0" w:type="dxa"/>
              <w:right w:w="0" w:type="dxa"/>
            </w:tcMar>
            <w:hideMark/>
          </w:tcPr>
          <w:p w14:paraId="136FDB7E" w14:textId="77777777" w:rsidR="003E6D1C" w:rsidRPr="009E5255" w:rsidRDefault="003E6D1C" w:rsidP="00FF2E94">
            <w:pPr>
              <w:spacing w:before="0" w:after="0" w:line="240" w:lineRule="auto"/>
              <w:rPr>
                <w:sz w:val="20"/>
                <w:szCs w:val="20"/>
                <w:lang w:eastAsia="en-AU"/>
              </w:rPr>
            </w:pPr>
            <w:r w:rsidRPr="009E5255">
              <w:rPr>
                <w:sz w:val="20"/>
                <w:szCs w:val="20"/>
                <w:lang w:eastAsia="en-AU"/>
              </w:rPr>
              <w:t>Durvalumab</w:t>
            </w:r>
          </w:p>
        </w:tc>
        <w:tc>
          <w:tcPr>
            <w:tcW w:w="4536" w:type="dxa"/>
            <w:shd w:val="clear" w:color="auto" w:fill="auto"/>
            <w:noWrap/>
            <w:tcMar>
              <w:left w:w="0" w:type="dxa"/>
              <w:right w:w="0" w:type="dxa"/>
            </w:tcMar>
            <w:hideMark/>
          </w:tcPr>
          <w:p w14:paraId="45442E97"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120 mg in 2.4 mL</w:t>
            </w:r>
          </w:p>
        </w:tc>
        <w:tc>
          <w:tcPr>
            <w:tcW w:w="1276" w:type="dxa"/>
            <w:tcMar>
              <w:left w:w="0" w:type="dxa"/>
              <w:right w:w="0" w:type="dxa"/>
            </w:tcMar>
          </w:tcPr>
          <w:p w14:paraId="63BC2B13"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44CD5809"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8.09</w:t>
            </w:r>
          </w:p>
        </w:tc>
      </w:tr>
      <w:tr w:rsidR="003E6D1C" w:rsidRPr="009E5255" w14:paraId="78D250B8" w14:textId="77777777" w:rsidTr="00FF2E94">
        <w:trPr>
          <w:trHeight w:val="57"/>
        </w:trPr>
        <w:tc>
          <w:tcPr>
            <w:tcW w:w="1843" w:type="dxa"/>
            <w:vMerge/>
            <w:shd w:val="clear" w:color="auto" w:fill="auto"/>
            <w:noWrap/>
            <w:tcMar>
              <w:left w:w="0" w:type="dxa"/>
              <w:right w:w="0" w:type="dxa"/>
            </w:tcMar>
            <w:hideMark/>
          </w:tcPr>
          <w:p w14:paraId="523FBFDE"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72B09557"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500 mg in 10 mL</w:t>
            </w:r>
          </w:p>
        </w:tc>
        <w:tc>
          <w:tcPr>
            <w:tcW w:w="1276" w:type="dxa"/>
            <w:tcMar>
              <w:left w:w="0" w:type="dxa"/>
              <w:right w:w="0" w:type="dxa"/>
            </w:tcMar>
          </w:tcPr>
          <w:p w14:paraId="7B5E27CF"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662A1E1E" w14:textId="77777777" w:rsidR="003E6D1C" w:rsidRPr="009E5255" w:rsidRDefault="003E6D1C" w:rsidP="00FF2E94">
            <w:pPr>
              <w:spacing w:before="0" w:after="0" w:line="240" w:lineRule="auto"/>
              <w:jc w:val="center"/>
              <w:rPr>
                <w:sz w:val="20"/>
                <w:szCs w:val="20"/>
                <w:lang w:eastAsia="en-AU"/>
              </w:rPr>
            </w:pPr>
          </w:p>
        </w:tc>
      </w:tr>
      <w:tr w:rsidR="003E6D1C" w:rsidRPr="009E5255" w14:paraId="26002FEE" w14:textId="77777777" w:rsidTr="00FF2E94">
        <w:trPr>
          <w:trHeight w:val="57"/>
        </w:trPr>
        <w:tc>
          <w:tcPr>
            <w:tcW w:w="1843" w:type="dxa"/>
            <w:vMerge w:val="restart"/>
            <w:shd w:val="clear" w:color="auto" w:fill="auto"/>
            <w:noWrap/>
            <w:tcMar>
              <w:left w:w="0" w:type="dxa"/>
              <w:right w:w="0" w:type="dxa"/>
            </w:tcMar>
            <w:hideMark/>
          </w:tcPr>
          <w:p w14:paraId="376F8B4B" w14:textId="77777777" w:rsidR="003E6D1C" w:rsidRPr="009E5255" w:rsidRDefault="003E6D1C" w:rsidP="00FF2E94">
            <w:pPr>
              <w:spacing w:before="0" w:after="0" w:line="240" w:lineRule="auto"/>
              <w:rPr>
                <w:sz w:val="20"/>
                <w:szCs w:val="20"/>
                <w:lang w:eastAsia="en-AU"/>
              </w:rPr>
            </w:pPr>
            <w:r w:rsidRPr="009E5255">
              <w:rPr>
                <w:sz w:val="20"/>
                <w:szCs w:val="20"/>
                <w:lang w:eastAsia="en-AU"/>
              </w:rPr>
              <w:t>Epirubicin</w:t>
            </w:r>
          </w:p>
        </w:tc>
        <w:tc>
          <w:tcPr>
            <w:tcW w:w="4536" w:type="dxa"/>
            <w:shd w:val="clear" w:color="auto" w:fill="auto"/>
            <w:noWrap/>
            <w:tcMar>
              <w:left w:w="0" w:type="dxa"/>
              <w:right w:w="0" w:type="dxa"/>
            </w:tcMar>
            <w:hideMark/>
          </w:tcPr>
          <w:p w14:paraId="4D3F9E2D"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njection containing epirubicin hydrochloride 100 mg in 50 mL</w:t>
            </w:r>
          </w:p>
        </w:tc>
        <w:tc>
          <w:tcPr>
            <w:tcW w:w="1276" w:type="dxa"/>
            <w:tcMar>
              <w:left w:w="0" w:type="dxa"/>
              <w:right w:w="0" w:type="dxa"/>
            </w:tcMar>
          </w:tcPr>
          <w:p w14:paraId="1CA40DB3"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5CAE4E56"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85</w:t>
            </w:r>
          </w:p>
        </w:tc>
      </w:tr>
      <w:tr w:rsidR="003E6D1C" w:rsidRPr="009E5255" w14:paraId="250E7E36" w14:textId="77777777" w:rsidTr="00FF2E94">
        <w:trPr>
          <w:trHeight w:val="57"/>
        </w:trPr>
        <w:tc>
          <w:tcPr>
            <w:tcW w:w="1843" w:type="dxa"/>
            <w:vMerge/>
            <w:shd w:val="clear" w:color="auto" w:fill="auto"/>
            <w:noWrap/>
            <w:tcMar>
              <w:left w:w="0" w:type="dxa"/>
              <w:right w:w="0" w:type="dxa"/>
            </w:tcMar>
            <w:hideMark/>
          </w:tcPr>
          <w:p w14:paraId="703B8C82"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378A4945"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njection containing epirubicin hydrochloride 200 mg in 100 mL</w:t>
            </w:r>
          </w:p>
        </w:tc>
        <w:tc>
          <w:tcPr>
            <w:tcW w:w="1276" w:type="dxa"/>
            <w:tcMar>
              <w:left w:w="0" w:type="dxa"/>
              <w:right w:w="0" w:type="dxa"/>
            </w:tcMar>
          </w:tcPr>
          <w:p w14:paraId="4F29A13A" w14:textId="77777777" w:rsidR="003E6D1C" w:rsidRPr="009E5255" w:rsidRDefault="003E6D1C" w:rsidP="00FF2E94">
            <w:pPr>
              <w:spacing w:before="0" w:after="0" w:line="240" w:lineRule="auto"/>
              <w:jc w:val="center"/>
              <w:rPr>
                <w:sz w:val="20"/>
                <w:szCs w:val="20"/>
              </w:rPr>
            </w:pPr>
            <w:r w:rsidRPr="009E5255">
              <w:rPr>
                <w:sz w:val="20"/>
                <w:szCs w:val="20"/>
              </w:rPr>
              <w:t>6</w:t>
            </w:r>
          </w:p>
        </w:tc>
        <w:tc>
          <w:tcPr>
            <w:tcW w:w="1361" w:type="dxa"/>
            <w:vMerge/>
            <w:shd w:val="clear" w:color="auto" w:fill="auto"/>
            <w:noWrap/>
            <w:tcMar>
              <w:left w:w="0" w:type="dxa"/>
              <w:right w:w="0" w:type="dxa"/>
            </w:tcMar>
            <w:hideMark/>
          </w:tcPr>
          <w:p w14:paraId="0B1AFAA7" w14:textId="77777777" w:rsidR="003E6D1C" w:rsidRPr="009E5255" w:rsidRDefault="003E6D1C" w:rsidP="00FF2E94">
            <w:pPr>
              <w:spacing w:before="0" w:after="0" w:line="240" w:lineRule="auto"/>
              <w:jc w:val="center"/>
              <w:rPr>
                <w:sz w:val="20"/>
                <w:szCs w:val="20"/>
                <w:lang w:eastAsia="en-AU"/>
              </w:rPr>
            </w:pPr>
          </w:p>
        </w:tc>
      </w:tr>
      <w:tr w:rsidR="003E6D1C" w:rsidRPr="009E5255" w14:paraId="669842A9" w14:textId="77777777" w:rsidTr="00FF2E94">
        <w:trPr>
          <w:trHeight w:val="57"/>
        </w:trPr>
        <w:tc>
          <w:tcPr>
            <w:tcW w:w="1843" w:type="dxa"/>
            <w:vMerge/>
            <w:shd w:val="clear" w:color="auto" w:fill="auto"/>
            <w:noWrap/>
            <w:tcMar>
              <w:left w:w="0" w:type="dxa"/>
              <w:right w:w="0" w:type="dxa"/>
            </w:tcMar>
            <w:hideMark/>
          </w:tcPr>
          <w:p w14:paraId="380C912B"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5529F743"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njection containing epirubicin hydrochloride 50 mg in 25 mL</w:t>
            </w:r>
          </w:p>
        </w:tc>
        <w:tc>
          <w:tcPr>
            <w:tcW w:w="1276" w:type="dxa"/>
            <w:tcMar>
              <w:left w:w="0" w:type="dxa"/>
              <w:right w:w="0" w:type="dxa"/>
            </w:tcMar>
          </w:tcPr>
          <w:p w14:paraId="45FF9A9C"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shd w:val="clear" w:color="auto" w:fill="auto"/>
            <w:noWrap/>
            <w:tcMar>
              <w:left w:w="0" w:type="dxa"/>
              <w:right w:w="0" w:type="dxa"/>
            </w:tcMar>
            <w:hideMark/>
          </w:tcPr>
          <w:p w14:paraId="79DB2145" w14:textId="77777777" w:rsidR="003E6D1C" w:rsidRPr="009E5255" w:rsidRDefault="003E6D1C" w:rsidP="00FF2E94">
            <w:pPr>
              <w:spacing w:before="0" w:after="0" w:line="240" w:lineRule="auto"/>
              <w:jc w:val="center"/>
              <w:rPr>
                <w:sz w:val="20"/>
                <w:szCs w:val="20"/>
                <w:lang w:eastAsia="en-AU"/>
              </w:rPr>
            </w:pPr>
          </w:p>
        </w:tc>
      </w:tr>
      <w:tr w:rsidR="003E6D1C" w:rsidRPr="009E5255" w14:paraId="68D80DA7" w14:textId="77777777" w:rsidTr="00FF2E94">
        <w:trPr>
          <w:trHeight w:val="57"/>
        </w:trPr>
        <w:tc>
          <w:tcPr>
            <w:tcW w:w="1843" w:type="dxa"/>
            <w:shd w:val="clear" w:color="auto" w:fill="auto"/>
            <w:noWrap/>
            <w:tcMar>
              <w:left w:w="0" w:type="dxa"/>
              <w:right w:w="0" w:type="dxa"/>
            </w:tcMar>
            <w:hideMark/>
          </w:tcPr>
          <w:p w14:paraId="7A422B20" w14:textId="77777777" w:rsidR="003E6D1C" w:rsidRPr="009E5255" w:rsidRDefault="003E6D1C" w:rsidP="00FF2E94">
            <w:pPr>
              <w:spacing w:before="0" w:after="0" w:line="240" w:lineRule="auto"/>
              <w:rPr>
                <w:sz w:val="20"/>
                <w:szCs w:val="20"/>
                <w:lang w:eastAsia="en-AU"/>
              </w:rPr>
            </w:pPr>
            <w:r w:rsidRPr="009E5255">
              <w:rPr>
                <w:sz w:val="20"/>
                <w:szCs w:val="20"/>
                <w:lang w:eastAsia="en-AU"/>
              </w:rPr>
              <w:t>Eribulin</w:t>
            </w:r>
          </w:p>
        </w:tc>
        <w:tc>
          <w:tcPr>
            <w:tcW w:w="4536" w:type="dxa"/>
            <w:shd w:val="clear" w:color="auto" w:fill="auto"/>
            <w:noWrap/>
            <w:tcMar>
              <w:left w:w="0" w:type="dxa"/>
              <w:right w:w="0" w:type="dxa"/>
            </w:tcMar>
            <w:hideMark/>
          </w:tcPr>
          <w:p w14:paraId="577D73BE"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jection containing eribulin mesilate 1 mg in 2 mL</w:t>
            </w:r>
          </w:p>
        </w:tc>
        <w:tc>
          <w:tcPr>
            <w:tcW w:w="1276" w:type="dxa"/>
            <w:tcMar>
              <w:left w:w="0" w:type="dxa"/>
              <w:right w:w="0" w:type="dxa"/>
            </w:tcMar>
          </w:tcPr>
          <w:p w14:paraId="02CE2974"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shd w:val="clear" w:color="auto" w:fill="auto"/>
            <w:noWrap/>
            <w:tcMar>
              <w:left w:w="0" w:type="dxa"/>
              <w:right w:w="0" w:type="dxa"/>
            </w:tcMar>
            <w:hideMark/>
          </w:tcPr>
          <w:p w14:paraId="3A18EA0F"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264.96</w:t>
            </w:r>
          </w:p>
        </w:tc>
      </w:tr>
      <w:tr w:rsidR="003E6D1C" w:rsidRPr="009E5255" w14:paraId="71F245D2" w14:textId="77777777" w:rsidTr="00FF2E94">
        <w:trPr>
          <w:trHeight w:val="57"/>
        </w:trPr>
        <w:tc>
          <w:tcPr>
            <w:tcW w:w="1843" w:type="dxa"/>
            <w:shd w:val="clear" w:color="auto" w:fill="auto"/>
            <w:noWrap/>
            <w:tcMar>
              <w:left w:w="0" w:type="dxa"/>
              <w:right w:w="0" w:type="dxa"/>
            </w:tcMar>
            <w:hideMark/>
          </w:tcPr>
          <w:p w14:paraId="4390A618" w14:textId="77777777" w:rsidR="003E6D1C" w:rsidRPr="009E5255" w:rsidRDefault="003E6D1C" w:rsidP="00FF2E94">
            <w:pPr>
              <w:spacing w:before="0" w:after="0" w:line="240" w:lineRule="auto"/>
              <w:rPr>
                <w:sz w:val="20"/>
                <w:szCs w:val="20"/>
                <w:lang w:eastAsia="en-AU"/>
              </w:rPr>
            </w:pPr>
            <w:r w:rsidRPr="009E5255">
              <w:rPr>
                <w:sz w:val="20"/>
                <w:szCs w:val="20"/>
                <w:lang w:eastAsia="en-AU"/>
              </w:rPr>
              <w:t>Etoposide</w:t>
            </w:r>
          </w:p>
        </w:tc>
        <w:tc>
          <w:tcPr>
            <w:tcW w:w="4536" w:type="dxa"/>
            <w:shd w:val="clear" w:color="auto" w:fill="auto"/>
            <w:noWrap/>
            <w:tcMar>
              <w:left w:w="0" w:type="dxa"/>
              <w:right w:w="0" w:type="dxa"/>
            </w:tcMar>
            <w:hideMark/>
          </w:tcPr>
          <w:p w14:paraId="1F40CC2D"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1 g (as phosphate)</w:t>
            </w:r>
          </w:p>
        </w:tc>
        <w:tc>
          <w:tcPr>
            <w:tcW w:w="1276" w:type="dxa"/>
            <w:tcMar>
              <w:left w:w="0" w:type="dxa"/>
              <w:right w:w="0" w:type="dxa"/>
            </w:tcMar>
          </w:tcPr>
          <w:p w14:paraId="13E58B94"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68286D34"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68</w:t>
            </w:r>
          </w:p>
        </w:tc>
      </w:tr>
      <w:tr w:rsidR="003E6D1C" w:rsidRPr="009E5255" w14:paraId="3011B352" w14:textId="77777777" w:rsidTr="00FF2E94">
        <w:trPr>
          <w:trHeight w:val="57"/>
        </w:trPr>
        <w:tc>
          <w:tcPr>
            <w:tcW w:w="1843" w:type="dxa"/>
            <w:shd w:val="clear" w:color="auto" w:fill="auto"/>
            <w:noWrap/>
            <w:tcMar>
              <w:left w:w="0" w:type="dxa"/>
              <w:right w:w="0" w:type="dxa"/>
            </w:tcMar>
            <w:hideMark/>
          </w:tcPr>
          <w:p w14:paraId="766D72A3" w14:textId="77777777" w:rsidR="003E6D1C" w:rsidRPr="009E5255" w:rsidRDefault="003E6D1C" w:rsidP="00FF2E94">
            <w:pPr>
              <w:spacing w:before="0" w:after="0" w:line="240" w:lineRule="auto"/>
              <w:rPr>
                <w:sz w:val="20"/>
                <w:szCs w:val="20"/>
                <w:lang w:eastAsia="en-AU"/>
              </w:rPr>
            </w:pPr>
            <w:r w:rsidRPr="009E5255">
              <w:rPr>
                <w:sz w:val="20"/>
                <w:szCs w:val="20"/>
                <w:lang w:eastAsia="en-AU"/>
              </w:rPr>
              <w:t>Etoposide</w:t>
            </w:r>
          </w:p>
        </w:tc>
        <w:tc>
          <w:tcPr>
            <w:tcW w:w="4536" w:type="dxa"/>
            <w:shd w:val="clear" w:color="auto" w:fill="auto"/>
            <w:noWrap/>
            <w:tcMar>
              <w:left w:w="0" w:type="dxa"/>
              <w:right w:w="0" w:type="dxa"/>
            </w:tcMar>
            <w:hideMark/>
          </w:tcPr>
          <w:p w14:paraId="5FD3C00A"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100 mg in 5 mL</w:t>
            </w:r>
          </w:p>
        </w:tc>
        <w:tc>
          <w:tcPr>
            <w:tcW w:w="1276" w:type="dxa"/>
            <w:tcMar>
              <w:left w:w="0" w:type="dxa"/>
              <w:right w:w="0" w:type="dxa"/>
            </w:tcMar>
          </w:tcPr>
          <w:p w14:paraId="597B1DF7"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shd w:val="clear" w:color="auto" w:fill="auto"/>
            <w:noWrap/>
            <w:tcMar>
              <w:left w:w="0" w:type="dxa"/>
              <w:right w:w="0" w:type="dxa"/>
            </w:tcMar>
            <w:hideMark/>
          </w:tcPr>
          <w:p w14:paraId="633980DE" w14:textId="77777777" w:rsidR="003E6D1C" w:rsidRPr="009E5255" w:rsidRDefault="003E6D1C" w:rsidP="00FF2E94">
            <w:pPr>
              <w:spacing w:before="0" w:after="0" w:line="240" w:lineRule="auto"/>
              <w:jc w:val="center"/>
              <w:rPr>
                <w:sz w:val="20"/>
                <w:szCs w:val="20"/>
                <w:lang w:eastAsia="en-AU"/>
              </w:rPr>
            </w:pPr>
          </w:p>
        </w:tc>
      </w:tr>
      <w:tr w:rsidR="003E6D1C" w:rsidRPr="009E5255" w14:paraId="631222B7" w14:textId="77777777" w:rsidTr="00FF2E94">
        <w:trPr>
          <w:trHeight w:val="57"/>
        </w:trPr>
        <w:tc>
          <w:tcPr>
            <w:tcW w:w="1843" w:type="dxa"/>
            <w:vMerge w:val="restart"/>
            <w:shd w:val="clear" w:color="auto" w:fill="auto"/>
            <w:noWrap/>
            <w:tcMar>
              <w:left w:w="0" w:type="dxa"/>
              <w:right w:w="0" w:type="dxa"/>
            </w:tcMar>
            <w:hideMark/>
          </w:tcPr>
          <w:p w14:paraId="32190F21" w14:textId="77777777" w:rsidR="003E6D1C" w:rsidRPr="009E5255" w:rsidRDefault="003E6D1C" w:rsidP="00FF2E94">
            <w:pPr>
              <w:spacing w:before="0" w:after="0" w:line="240" w:lineRule="auto"/>
              <w:rPr>
                <w:sz w:val="20"/>
                <w:szCs w:val="20"/>
                <w:lang w:eastAsia="en-AU"/>
              </w:rPr>
            </w:pPr>
            <w:r w:rsidRPr="009E5255">
              <w:rPr>
                <w:sz w:val="20"/>
                <w:szCs w:val="20"/>
                <w:lang w:eastAsia="en-AU"/>
              </w:rPr>
              <w:t>Fludarabine</w:t>
            </w:r>
          </w:p>
        </w:tc>
        <w:tc>
          <w:tcPr>
            <w:tcW w:w="4536" w:type="dxa"/>
            <w:shd w:val="clear" w:color="auto" w:fill="auto"/>
            <w:noWrap/>
            <w:tcMar>
              <w:left w:w="0" w:type="dxa"/>
              <w:right w:w="0" w:type="dxa"/>
            </w:tcMar>
            <w:hideMark/>
          </w:tcPr>
          <w:p w14:paraId="066643A0"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jection containing fludarabine phosphate 50 mg</w:t>
            </w:r>
          </w:p>
        </w:tc>
        <w:tc>
          <w:tcPr>
            <w:tcW w:w="1276" w:type="dxa"/>
            <w:tcMar>
              <w:left w:w="0" w:type="dxa"/>
              <w:right w:w="0" w:type="dxa"/>
            </w:tcMar>
          </w:tcPr>
          <w:p w14:paraId="1C3D146A"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val="restart"/>
            <w:shd w:val="clear" w:color="auto" w:fill="auto"/>
            <w:noWrap/>
            <w:tcMar>
              <w:left w:w="0" w:type="dxa"/>
              <w:right w:w="0" w:type="dxa"/>
            </w:tcMar>
            <w:hideMark/>
          </w:tcPr>
          <w:p w14:paraId="6E44DE54"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3.10</w:t>
            </w:r>
          </w:p>
        </w:tc>
      </w:tr>
      <w:tr w:rsidR="003E6D1C" w:rsidRPr="009E5255" w14:paraId="5448B1D1" w14:textId="77777777" w:rsidTr="00FF2E94">
        <w:trPr>
          <w:trHeight w:val="57"/>
        </w:trPr>
        <w:tc>
          <w:tcPr>
            <w:tcW w:w="1843" w:type="dxa"/>
            <w:vMerge/>
            <w:shd w:val="clear" w:color="auto" w:fill="auto"/>
            <w:noWrap/>
            <w:tcMar>
              <w:left w:w="0" w:type="dxa"/>
              <w:right w:w="0" w:type="dxa"/>
            </w:tcMar>
            <w:hideMark/>
          </w:tcPr>
          <w:p w14:paraId="49CABD64"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01D08949"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jection 50 mg fludarabine phosphate in 2 mL</w:t>
            </w:r>
          </w:p>
        </w:tc>
        <w:tc>
          <w:tcPr>
            <w:tcW w:w="1276" w:type="dxa"/>
            <w:tcMar>
              <w:left w:w="0" w:type="dxa"/>
              <w:right w:w="0" w:type="dxa"/>
            </w:tcMar>
          </w:tcPr>
          <w:p w14:paraId="382F74D6"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0FA1FBE1" w14:textId="77777777" w:rsidR="003E6D1C" w:rsidRPr="009E5255" w:rsidRDefault="003E6D1C" w:rsidP="00FF2E94">
            <w:pPr>
              <w:spacing w:before="0" w:after="0" w:line="240" w:lineRule="auto"/>
              <w:jc w:val="center"/>
              <w:rPr>
                <w:sz w:val="20"/>
                <w:szCs w:val="20"/>
                <w:lang w:eastAsia="en-AU"/>
              </w:rPr>
            </w:pPr>
          </w:p>
        </w:tc>
      </w:tr>
      <w:tr w:rsidR="003E6D1C" w:rsidRPr="009E5255" w14:paraId="140C5166" w14:textId="77777777" w:rsidTr="00FF2E94">
        <w:trPr>
          <w:trHeight w:val="57"/>
        </w:trPr>
        <w:tc>
          <w:tcPr>
            <w:tcW w:w="1843" w:type="dxa"/>
            <w:vMerge w:val="restart"/>
            <w:shd w:val="clear" w:color="auto" w:fill="auto"/>
            <w:noWrap/>
            <w:tcMar>
              <w:left w:w="0" w:type="dxa"/>
              <w:right w:w="0" w:type="dxa"/>
            </w:tcMar>
            <w:hideMark/>
          </w:tcPr>
          <w:p w14:paraId="03DA78EB" w14:textId="77777777" w:rsidR="003E6D1C" w:rsidRPr="009E5255" w:rsidRDefault="003E6D1C" w:rsidP="00FF2E94">
            <w:pPr>
              <w:spacing w:before="0" w:after="0" w:line="240" w:lineRule="auto"/>
              <w:rPr>
                <w:sz w:val="20"/>
                <w:szCs w:val="20"/>
                <w:lang w:eastAsia="en-AU"/>
              </w:rPr>
            </w:pPr>
            <w:r w:rsidRPr="009E5255">
              <w:rPr>
                <w:sz w:val="20"/>
                <w:szCs w:val="20"/>
                <w:lang w:eastAsia="en-AU"/>
              </w:rPr>
              <w:t>Fluorouracil</w:t>
            </w:r>
          </w:p>
        </w:tc>
        <w:tc>
          <w:tcPr>
            <w:tcW w:w="4536" w:type="dxa"/>
            <w:shd w:val="clear" w:color="auto" w:fill="auto"/>
            <w:noWrap/>
            <w:tcMar>
              <w:left w:w="0" w:type="dxa"/>
              <w:right w:w="0" w:type="dxa"/>
            </w:tcMar>
            <w:hideMark/>
          </w:tcPr>
          <w:p w14:paraId="6F5D889D"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1000 mg in 20 mL</w:t>
            </w:r>
          </w:p>
        </w:tc>
        <w:tc>
          <w:tcPr>
            <w:tcW w:w="1276" w:type="dxa"/>
            <w:tcMar>
              <w:left w:w="0" w:type="dxa"/>
              <w:right w:w="0" w:type="dxa"/>
            </w:tcMar>
          </w:tcPr>
          <w:p w14:paraId="724EE68B" w14:textId="77777777" w:rsidR="003E6D1C" w:rsidRPr="009E5255" w:rsidRDefault="003E6D1C" w:rsidP="00FF2E94">
            <w:pPr>
              <w:spacing w:before="0" w:after="0" w:line="240" w:lineRule="auto"/>
              <w:jc w:val="center"/>
              <w:rPr>
                <w:sz w:val="20"/>
                <w:szCs w:val="20"/>
              </w:rPr>
            </w:pPr>
            <w:r w:rsidRPr="009E5255">
              <w:rPr>
                <w:sz w:val="20"/>
                <w:szCs w:val="20"/>
              </w:rPr>
              <w:t>8</w:t>
            </w:r>
          </w:p>
        </w:tc>
        <w:tc>
          <w:tcPr>
            <w:tcW w:w="1361" w:type="dxa"/>
            <w:vMerge w:val="restart"/>
            <w:shd w:val="clear" w:color="auto" w:fill="auto"/>
            <w:noWrap/>
            <w:tcMar>
              <w:left w:w="0" w:type="dxa"/>
              <w:right w:w="0" w:type="dxa"/>
            </w:tcMar>
            <w:hideMark/>
          </w:tcPr>
          <w:p w14:paraId="57EF57E8"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07</w:t>
            </w:r>
          </w:p>
        </w:tc>
      </w:tr>
      <w:tr w:rsidR="003E6D1C" w:rsidRPr="009E5255" w14:paraId="3A1E4877" w14:textId="77777777" w:rsidTr="00FF2E94">
        <w:trPr>
          <w:trHeight w:val="57"/>
        </w:trPr>
        <w:tc>
          <w:tcPr>
            <w:tcW w:w="1843" w:type="dxa"/>
            <w:vMerge/>
            <w:shd w:val="clear" w:color="auto" w:fill="auto"/>
            <w:noWrap/>
            <w:tcMar>
              <w:left w:w="0" w:type="dxa"/>
              <w:right w:w="0" w:type="dxa"/>
            </w:tcMar>
            <w:hideMark/>
          </w:tcPr>
          <w:p w14:paraId="379B8208"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63D84DC9"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2500 mg in 50 mL</w:t>
            </w:r>
          </w:p>
        </w:tc>
        <w:tc>
          <w:tcPr>
            <w:tcW w:w="1276" w:type="dxa"/>
            <w:tcMar>
              <w:left w:w="0" w:type="dxa"/>
              <w:right w:w="0" w:type="dxa"/>
            </w:tcMar>
          </w:tcPr>
          <w:p w14:paraId="7C2D12E6" w14:textId="77777777" w:rsidR="003E6D1C" w:rsidRPr="009E5255" w:rsidRDefault="003E6D1C" w:rsidP="00FF2E94">
            <w:pPr>
              <w:spacing w:before="0" w:after="0" w:line="240" w:lineRule="auto"/>
              <w:jc w:val="center"/>
              <w:rPr>
                <w:sz w:val="20"/>
                <w:szCs w:val="20"/>
              </w:rPr>
            </w:pPr>
            <w:r w:rsidRPr="009E5255">
              <w:rPr>
                <w:sz w:val="20"/>
                <w:szCs w:val="20"/>
              </w:rPr>
              <w:t>8</w:t>
            </w:r>
          </w:p>
        </w:tc>
        <w:tc>
          <w:tcPr>
            <w:tcW w:w="1361" w:type="dxa"/>
            <w:vMerge/>
            <w:shd w:val="clear" w:color="auto" w:fill="auto"/>
            <w:noWrap/>
            <w:tcMar>
              <w:left w:w="0" w:type="dxa"/>
              <w:right w:w="0" w:type="dxa"/>
            </w:tcMar>
            <w:hideMark/>
          </w:tcPr>
          <w:p w14:paraId="683AFD8F" w14:textId="77777777" w:rsidR="003E6D1C" w:rsidRPr="009E5255" w:rsidRDefault="003E6D1C" w:rsidP="00FF2E94">
            <w:pPr>
              <w:spacing w:before="0" w:after="0" w:line="240" w:lineRule="auto"/>
              <w:jc w:val="center"/>
              <w:rPr>
                <w:sz w:val="20"/>
                <w:szCs w:val="20"/>
                <w:lang w:eastAsia="en-AU"/>
              </w:rPr>
            </w:pPr>
          </w:p>
        </w:tc>
      </w:tr>
      <w:tr w:rsidR="003E6D1C" w:rsidRPr="009E5255" w14:paraId="28AA0E73" w14:textId="77777777" w:rsidTr="00FF2E94">
        <w:trPr>
          <w:trHeight w:val="57"/>
        </w:trPr>
        <w:tc>
          <w:tcPr>
            <w:tcW w:w="1843" w:type="dxa"/>
            <w:vMerge/>
            <w:shd w:val="clear" w:color="auto" w:fill="auto"/>
            <w:noWrap/>
            <w:tcMar>
              <w:left w:w="0" w:type="dxa"/>
              <w:right w:w="0" w:type="dxa"/>
            </w:tcMar>
            <w:hideMark/>
          </w:tcPr>
          <w:p w14:paraId="36CEDE30"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392EB2ED"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500 mg in 10 mL</w:t>
            </w:r>
          </w:p>
        </w:tc>
        <w:tc>
          <w:tcPr>
            <w:tcW w:w="1276" w:type="dxa"/>
            <w:tcMar>
              <w:left w:w="0" w:type="dxa"/>
              <w:right w:w="0" w:type="dxa"/>
            </w:tcMar>
          </w:tcPr>
          <w:p w14:paraId="4F92FF9E" w14:textId="77777777" w:rsidR="003E6D1C" w:rsidRPr="009E5255" w:rsidRDefault="003E6D1C" w:rsidP="00FF2E94">
            <w:pPr>
              <w:spacing w:before="0" w:after="0" w:line="240" w:lineRule="auto"/>
              <w:jc w:val="center"/>
              <w:rPr>
                <w:sz w:val="20"/>
                <w:szCs w:val="20"/>
              </w:rPr>
            </w:pPr>
            <w:r w:rsidRPr="009E5255">
              <w:rPr>
                <w:sz w:val="20"/>
                <w:szCs w:val="20"/>
              </w:rPr>
              <w:t>8</w:t>
            </w:r>
          </w:p>
        </w:tc>
        <w:tc>
          <w:tcPr>
            <w:tcW w:w="1361" w:type="dxa"/>
            <w:vMerge/>
            <w:shd w:val="clear" w:color="auto" w:fill="auto"/>
            <w:noWrap/>
            <w:tcMar>
              <w:left w:w="0" w:type="dxa"/>
              <w:right w:w="0" w:type="dxa"/>
            </w:tcMar>
            <w:hideMark/>
          </w:tcPr>
          <w:p w14:paraId="55654237" w14:textId="77777777" w:rsidR="003E6D1C" w:rsidRPr="009E5255" w:rsidRDefault="003E6D1C" w:rsidP="00FF2E94">
            <w:pPr>
              <w:spacing w:before="0" w:after="0" w:line="240" w:lineRule="auto"/>
              <w:jc w:val="center"/>
              <w:rPr>
                <w:sz w:val="20"/>
                <w:szCs w:val="20"/>
                <w:lang w:eastAsia="en-AU"/>
              </w:rPr>
            </w:pPr>
          </w:p>
        </w:tc>
      </w:tr>
      <w:tr w:rsidR="003E6D1C" w:rsidRPr="009E5255" w14:paraId="1CA6E9C8" w14:textId="77777777" w:rsidTr="00FF2E94">
        <w:trPr>
          <w:trHeight w:val="57"/>
        </w:trPr>
        <w:tc>
          <w:tcPr>
            <w:tcW w:w="1843" w:type="dxa"/>
            <w:vMerge/>
            <w:shd w:val="clear" w:color="auto" w:fill="auto"/>
            <w:noWrap/>
            <w:tcMar>
              <w:left w:w="0" w:type="dxa"/>
              <w:right w:w="0" w:type="dxa"/>
            </w:tcMar>
            <w:hideMark/>
          </w:tcPr>
          <w:p w14:paraId="1EF91CC8"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55D1F7AD"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5000 mg in 100 mL</w:t>
            </w:r>
          </w:p>
        </w:tc>
        <w:tc>
          <w:tcPr>
            <w:tcW w:w="1276" w:type="dxa"/>
            <w:tcMar>
              <w:left w:w="0" w:type="dxa"/>
              <w:right w:w="0" w:type="dxa"/>
            </w:tcMar>
          </w:tcPr>
          <w:p w14:paraId="73178B93" w14:textId="77777777" w:rsidR="003E6D1C" w:rsidRPr="009E5255" w:rsidRDefault="003E6D1C" w:rsidP="00FF2E94">
            <w:pPr>
              <w:spacing w:before="0" w:after="0" w:line="240" w:lineRule="auto"/>
              <w:jc w:val="center"/>
              <w:rPr>
                <w:sz w:val="20"/>
                <w:szCs w:val="20"/>
              </w:rPr>
            </w:pPr>
            <w:r w:rsidRPr="009E5255">
              <w:rPr>
                <w:sz w:val="20"/>
                <w:szCs w:val="20"/>
              </w:rPr>
              <w:t>8</w:t>
            </w:r>
          </w:p>
        </w:tc>
        <w:tc>
          <w:tcPr>
            <w:tcW w:w="1361" w:type="dxa"/>
            <w:vMerge/>
            <w:shd w:val="clear" w:color="auto" w:fill="auto"/>
            <w:noWrap/>
            <w:tcMar>
              <w:left w:w="0" w:type="dxa"/>
              <w:right w:w="0" w:type="dxa"/>
            </w:tcMar>
            <w:hideMark/>
          </w:tcPr>
          <w:p w14:paraId="69527D89" w14:textId="77777777" w:rsidR="003E6D1C" w:rsidRPr="009E5255" w:rsidRDefault="003E6D1C" w:rsidP="00FF2E94">
            <w:pPr>
              <w:spacing w:before="0" w:after="0" w:line="240" w:lineRule="auto"/>
              <w:jc w:val="center"/>
              <w:rPr>
                <w:sz w:val="20"/>
                <w:szCs w:val="20"/>
                <w:lang w:eastAsia="en-AU"/>
              </w:rPr>
            </w:pPr>
          </w:p>
        </w:tc>
      </w:tr>
      <w:tr w:rsidR="003E6D1C" w:rsidRPr="009E5255" w14:paraId="58C4D081" w14:textId="77777777" w:rsidTr="00FF2E94">
        <w:trPr>
          <w:trHeight w:val="57"/>
        </w:trPr>
        <w:tc>
          <w:tcPr>
            <w:tcW w:w="1843" w:type="dxa"/>
            <w:shd w:val="clear" w:color="auto" w:fill="auto"/>
            <w:noWrap/>
            <w:tcMar>
              <w:left w:w="0" w:type="dxa"/>
              <w:right w:w="0" w:type="dxa"/>
            </w:tcMar>
            <w:hideMark/>
          </w:tcPr>
          <w:p w14:paraId="4A635E8B" w14:textId="77777777" w:rsidR="003E6D1C" w:rsidRPr="009E5255" w:rsidRDefault="003E6D1C" w:rsidP="00FF2E94">
            <w:pPr>
              <w:spacing w:before="0" w:after="0" w:line="240" w:lineRule="auto"/>
              <w:rPr>
                <w:sz w:val="20"/>
                <w:szCs w:val="20"/>
                <w:lang w:eastAsia="en-AU"/>
              </w:rPr>
            </w:pPr>
            <w:r w:rsidRPr="009E5255">
              <w:rPr>
                <w:sz w:val="20"/>
                <w:szCs w:val="20"/>
                <w:lang w:eastAsia="en-AU"/>
              </w:rPr>
              <w:t>Fotemustine</w:t>
            </w:r>
          </w:p>
        </w:tc>
        <w:tc>
          <w:tcPr>
            <w:tcW w:w="4536" w:type="dxa"/>
            <w:shd w:val="clear" w:color="auto" w:fill="auto"/>
            <w:noWrap/>
            <w:tcMar>
              <w:left w:w="0" w:type="dxa"/>
              <w:right w:w="0" w:type="dxa"/>
            </w:tcMar>
            <w:hideMark/>
          </w:tcPr>
          <w:p w14:paraId="612EDFDF"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njection 208 mg with solvent</w:t>
            </w:r>
          </w:p>
        </w:tc>
        <w:tc>
          <w:tcPr>
            <w:tcW w:w="1276" w:type="dxa"/>
            <w:tcMar>
              <w:left w:w="0" w:type="dxa"/>
              <w:right w:w="0" w:type="dxa"/>
            </w:tcMar>
          </w:tcPr>
          <w:p w14:paraId="5E4F64FF"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shd w:val="clear" w:color="auto" w:fill="auto"/>
            <w:noWrap/>
            <w:tcMar>
              <w:left w:w="0" w:type="dxa"/>
              <w:right w:w="0" w:type="dxa"/>
            </w:tcMar>
            <w:hideMark/>
          </w:tcPr>
          <w:p w14:paraId="26E27590"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8.55</w:t>
            </w:r>
          </w:p>
        </w:tc>
      </w:tr>
      <w:tr w:rsidR="003E6D1C" w:rsidRPr="009E5255" w14:paraId="7371FB3E" w14:textId="77777777" w:rsidTr="00FF2E94">
        <w:trPr>
          <w:trHeight w:val="57"/>
        </w:trPr>
        <w:tc>
          <w:tcPr>
            <w:tcW w:w="1843" w:type="dxa"/>
            <w:vMerge w:val="restart"/>
            <w:shd w:val="clear" w:color="auto" w:fill="auto"/>
            <w:noWrap/>
            <w:tcMar>
              <w:left w:w="0" w:type="dxa"/>
              <w:right w:w="0" w:type="dxa"/>
            </w:tcMar>
            <w:hideMark/>
          </w:tcPr>
          <w:p w14:paraId="117FD1BD" w14:textId="77777777" w:rsidR="003E6D1C" w:rsidRPr="009E5255" w:rsidRDefault="003E6D1C" w:rsidP="00FF2E94">
            <w:pPr>
              <w:spacing w:before="0" w:after="0" w:line="240" w:lineRule="auto"/>
              <w:rPr>
                <w:sz w:val="20"/>
                <w:szCs w:val="20"/>
                <w:lang w:eastAsia="en-AU"/>
              </w:rPr>
            </w:pPr>
            <w:r w:rsidRPr="009E5255">
              <w:rPr>
                <w:sz w:val="20"/>
                <w:szCs w:val="20"/>
                <w:lang w:eastAsia="en-AU"/>
              </w:rPr>
              <w:t>Gemcitabine</w:t>
            </w:r>
          </w:p>
        </w:tc>
        <w:tc>
          <w:tcPr>
            <w:tcW w:w="4536" w:type="dxa"/>
            <w:shd w:val="clear" w:color="auto" w:fill="auto"/>
            <w:noWrap/>
            <w:tcMar>
              <w:left w:w="0" w:type="dxa"/>
              <w:right w:w="0" w:type="dxa"/>
            </w:tcMar>
            <w:hideMark/>
          </w:tcPr>
          <w:p w14:paraId="6F9DF036"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njection 1 g (as hydrochloride) in 26.3 mL</w:t>
            </w:r>
          </w:p>
        </w:tc>
        <w:tc>
          <w:tcPr>
            <w:tcW w:w="1276" w:type="dxa"/>
            <w:tcMar>
              <w:left w:w="0" w:type="dxa"/>
              <w:right w:w="0" w:type="dxa"/>
            </w:tcMar>
          </w:tcPr>
          <w:p w14:paraId="19153C6F"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5EBC28B1"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06</w:t>
            </w:r>
          </w:p>
        </w:tc>
      </w:tr>
      <w:tr w:rsidR="003E6D1C" w:rsidRPr="009E5255" w14:paraId="6031AD91" w14:textId="77777777" w:rsidTr="00FF2E94">
        <w:trPr>
          <w:trHeight w:val="57"/>
        </w:trPr>
        <w:tc>
          <w:tcPr>
            <w:tcW w:w="1843" w:type="dxa"/>
            <w:vMerge/>
            <w:shd w:val="clear" w:color="auto" w:fill="auto"/>
            <w:noWrap/>
            <w:tcMar>
              <w:left w:w="0" w:type="dxa"/>
              <w:right w:w="0" w:type="dxa"/>
            </w:tcMar>
            <w:hideMark/>
          </w:tcPr>
          <w:p w14:paraId="76C07DC5"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51A5DF55"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njection 2 g (as hydrochloride) in 52.6 mL</w:t>
            </w:r>
          </w:p>
        </w:tc>
        <w:tc>
          <w:tcPr>
            <w:tcW w:w="1276" w:type="dxa"/>
            <w:tcMar>
              <w:left w:w="0" w:type="dxa"/>
              <w:right w:w="0" w:type="dxa"/>
            </w:tcMar>
          </w:tcPr>
          <w:p w14:paraId="6375A7F4"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33B920F2" w14:textId="77777777" w:rsidR="003E6D1C" w:rsidRPr="009E5255" w:rsidRDefault="003E6D1C" w:rsidP="00FF2E94">
            <w:pPr>
              <w:spacing w:before="0" w:after="0" w:line="240" w:lineRule="auto"/>
              <w:jc w:val="center"/>
              <w:rPr>
                <w:sz w:val="20"/>
                <w:szCs w:val="20"/>
                <w:lang w:eastAsia="en-AU"/>
              </w:rPr>
            </w:pPr>
          </w:p>
        </w:tc>
      </w:tr>
      <w:tr w:rsidR="003E6D1C" w:rsidRPr="009E5255" w14:paraId="44EE52C8" w14:textId="77777777" w:rsidTr="00FF2E94">
        <w:trPr>
          <w:trHeight w:val="57"/>
        </w:trPr>
        <w:tc>
          <w:tcPr>
            <w:tcW w:w="1843" w:type="dxa"/>
            <w:vMerge w:val="restart"/>
            <w:shd w:val="clear" w:color="auto" w:fill="auto"/>
            <w:noWrap/>
            <w:tcMar>
              <w:left w:w="0" w:type="dxa"/>
              <w:right w:w="0" w:type="dxa"/>
            </w:tcMar>
            <w:hideMark/>
          </w:tcPr>
          <w:p w14:paraId="6CDC82B8" w14:textId="77777777" w:rsidR="003E6D1C" w:rsidRPr="009E5255" w:rsidRDefault="003E6D1C" w:rsidP="00FF2E94">
            <w:pPr>
              <w:spacing w:before="0" w:after="0" w:line="240" w:lineRule="auto"/>
              <w:rPr>
                <w:sz w:val="20"/>
                <w:szCs w:val="20"/>
                <w:lang w:eastAsia="en-AU"/>
              </w:rPr>
            </w:pPr>
            <w:r w:rsidRPr="009E5255">
              <w:rPr>
                <w:sz w:val="20"/>
                <w:szCs w:val="20"/>
                <w:lang w:eastAsia="en-AU"/>
              </w:rPr>
              <w:t>Idarubicin</w:t>
            </w:r>
          </w:p>
        </w:tc>
        <w:tc>
          <w:tcPr>
            <w:tcW w:w="4536" w:type="dxa"/>
            <w:shd w:val="clear" w:color="auto" w:fill="auto"/>
            <w:noWrap/>
            <w:tcMar>
              <w:left w:w="0" w:type="dxa"/>
              <w:right w:w="0" w:type="dxa"/>
            </w:tcMar>
            <w:hideMark/>
          </w:tcPr>
          <w:p w14:paraId="628FAE06"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jection containing idarubicin hydrochloride 10 mg in 10 mL</w:t>
            </w:r>
          </w:p>
        </w:tc>
        <w:tc>
          <w:tcPr>
            <w:tcW w:w="1276" w:type="dxa"/>
            <w:tcMar>
              <w:left w:w="0" w:type="dxa"/>
              <w:right w:w="0" w:type="dxa"/>
            </w:tcMar>
          </w:tcPr>
          <w:p w14:paraId="3D140CA6"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4536086F"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7.97</w:t>
            </w:r>
          </w:p>
        </w:tc>
      </w:tr>
      <w:tr w:rsidR="003E6D1C" w:rsidRPr="009E5255" w14:paraId="617CE5AB" w14:textId="77777777" w:rsidTr="00FF2E94">
        <w:trPr>
          <w:trHeight w:val="57"/>
        </w:trPr>
        <w:tc>
          <w:tcPr>
            <w:tcW w:w="1843" w:type="dxa"/>
            <w:vMerge/>
            <w:shd w:val="clear" w:color="auto" w:fill="auto"/>
            <w:noWrap/>
            <w:tcMar>
              <w:left w:w="0" w:type="dxa"/>
              <w:right w:w="0" w:type="dxa"/>
            </w:tcMar>
            <w:hideMark/>
          </w:tcPr>
          <w:p w14:paraId="05EA8EF0"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127A3D38"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jection containing idarubicin hydrochloride 5 mg in 5 mL</w:t>
            </w:r>
          </w:p>
        </w:tc>
        <w:tc>
          <w:tcPr>
            <w:tcW w:w="1276" w:type="dxa"/>
            <w:tcMar>
              <w:left w:w="0" w:type="dxa"/>
              <w:right w:w="0" w:type="dxa"/>
            </w:tcMar>
          </w:tcPr>
          <w:p w14:paraId="768B5160"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59BDCD61" w14:textId="77777777" w:rsidR="003E6D1C" w:rsidRPr="009E5255" w:rsidRDefault="003E6D1C" w:rsidP="00FF2E94">
            <w:pPr>
              <w:spacing w:before="0" w:after="0" w:line="240" w:lineRule="auto"/>
              <w:jc w:val="center"/>
              <w:rPr>
                <w:sz w:val="20"/>
                <w:szCs w:val="20"/>
                <w:lang w:eastAsia="en-AU"/>
              </w:rPr>
            </w:pPr>
          </w:p>
        </w:tc>
      </w:tr>
      <w:tr w:rsidR="003E6D1C" w:rsidRPr="009E5255" w14:paraId="2C4BD78C" w14:textId="77777777" w:rsidTr="00FF2E94">
        <w:trPr>
          <w:trHeight w:val="57"/>
        </w:trPr>
        <w:tc>
          <w:tcPr>
            <w:tcW w:w="1843" w:type="dxa"/>
            <w:vMerge w:val="restart"/>
            <w:shd w:val="clear" w:color="auto" w:fill="auto"/>
            <w:noWrap/>
            <w:tcMar>
              <w:left w:w="0" w:type="dxa"/>
              <w:right w:w="0" w:type="dxa"/>
            </w:tcMar>
            <w:hideMark/>
          </w:tcPr>
          <w:p w14:paraId="0F83AC63" w14:textId="77777777" w:rsidR="003E6D1C" w:rsidRPr="009E5255" w:rsidRDefault="003E6D1C" w:rsidP="00FF2E94">
            <w:pPr>
              <w:spacing w:before="0" w:after="0" w:line="240" w:lineRule="auto"/>
              <w:rPr>
                <w:sz w:val="20"/>
                <w:szCs w:val="20"/>
                <w:lang w:eastAsia="en-AU"/>
              </w:rPr>
            </w:pPr>
            <w:r w:rsidRPr="009E5255">
              <w:rPr>
                <w:sz w:val="20"/>
                <w:szCs w:val="20"/>
                <w:lang w:eastAsia="en-AU"/>
              </w:rPr>
              <w:t>Ifosfamide</w:t>
            </w:r>
          </w:p>
        </w:tc>
        <w:tc>
          <w:tcPr>
            <w:tcW w:w="4536" w:type="dxa"/>
            <w:shd w:val="clear" w:color="auto" w:fill="auto"/>
            <w:noWrap/>
            <w:tcMar>
              <w:left w:w="0" w:type="dxa"/>
              <w:right w:w="0" w:type="dxa"/>
            </w:tcMar>
            <w:hideMark/>
          </w:tcPr>
          <w:p w14:paraId="49790E95"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jection 1 g</w:t>
            </w:r>
          </w:p>
        </w:tc>
        <w:tc>
          <w:tcPr>
            <w:tcW w:w="1276" w:type="dxa"/>
            <w:tcMar>
              <w:left w:w="0" w:type="dxa"/>
              <w:right w:w="0" w:type="dxa"/>
            </w:tcMar>
          </w:tcPr>
          <w:p w14:paraId="443141F2"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30BBB642"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08</w:t>
            </w:r>
          </w:p>
        </w:tc>
      </w:tr>
      <w:tr w:rsidR="003E6D1C" w:rsidRPr="009E5255" w14:paraId="6F4D0BD3" w14:textId="77777777" w:rsidTr="00FF2E94">
        <w:trPr>
          <w:trHeight w:val="57"/>
        </w:trPr>
        <w:tc>
          <w:tcPr>
            <w:tcW w:w="1843" w:type="dxa"/>
            <w:vMerge/>
            <w:shd w:val="clear" w:color="auto" w:fill="auto"/>
            <w:noWrap/>
            <w:tcMar>
              <w:left w:w="0" w:type="dxa"/>
              <w:right w:w="0" w:type="dxa"/>
            </w:tcMar>
            <w:hideMark/>
          </w:tcPr>
          <w:p w14:paraId="7498D9F7"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26EEDD35"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jection 2 g</w:t>
            </w:r>
          </w:p>
        </w:tc>
        <w:tc>
          <w:tcPr>
            <w:tcW w:w="1276" w:type="dxa"/>
            <w:tcMar>
              <w:left w:w="0" w:type="dxa"/>
              <w:right w:w="0" w:type="dxa"/>
            </w:tcMar>
          </w:tcPr>
          <w:p w14:paraId="34A8F320"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5083E74B" w14:textId="77777777" w:rsidR="003E6D1C" w:rsidRPr="009E5255" w:rsidRDefault="003E6D1C" w:rsidP="00FF2E94">
            <w:pPr>
              <w:spacing w:before="0" w:after="0" w:line="240" w:lineRule="auto"/>
              <w:jc w:val="center"/>
              <w:rPr>
                <w:sz w:val="20"/>
                <w:szCs w:val="20"/>
                <w:lang w:eastAsia="en-AU"/>
              </w:rPr>
            </w:pPr>
          </w:p>
        </w:tc>
      </w:tr>
      <w:tr w:rsidR="003E6D1C" w:rsidRPr="009E5255" w14:paraId="28576F1A" w14:textId="77777777" w:rsidTr="00FF2E94">
        <w:trPr>
          <w:trHeight w:val="57"/>
        </w:trPr>
        <w:tc>
          <w:tcPr>
            <w:tcW w:w="1843" w:type="dxa"/>
            <w:shd w:val="clear" w:color="auto" w:fill="auto"/>
            <w:noWrap/>
            <w:tcMar>
              <w:left w:w="0" w:type="dxa"/>
              <w:right w:w="0" w:type="dxa"/>
            </w:tcMar>
            <w:hideMark/>
          </w:tcPr>
          <w:p w14:paraId="79CB86D9" w14:textId="77777777" w:rsidR="003E6D1C" w:rsidRPr="009E5255" w:rsidRDefault="003E6D1C" w:rsidP="00FF2E94">
            <w:pPr>
              <w:spacing w:before="0" w:after="0" w:line="240" w:lineRule="auto"/>
              <w:rPr>
                <w:sz w:val="20"/>
                <w:szCs w:val="20"/>
                <w:lang w:eastAsia="en-AU"/>
              </w:rPr>
            </w:pPr>
            <w:r w:rsidRPr="009E5255">
              <w:rPr>
                <w:sz w:val="20"/>
                <w:szCs w:val="20"/>
                <w:lang w:eastAsia="en-AU"/>
              </w:rPr>
              <w:t>Inotuzumab ozogamicin</w:t>
            </w:r>
          </w:p>
        </w:tc>
        <w:tc>
          <w:tcPr>
            <w:tcW w:w="4536" w:type="dxa"/>
            <w:shd w:val="clear" w:color="auto" w:fill="auto"/>
            <w:noWrap/>
            <w:tcMar>
              <w:left w:w="0" w:type="dxa"/>
              <w:right w:w="0" w:type="dxa"/>
            </w:tcMar>
            <w:hideMark/>
          </w:tcPr>
          <w:p w14:paraId="100133F0"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1 mg</w:t>
            </w:r>
          </w:p>
        </w:tc>
        <w:tc>
          <w:tcPr>
            <w:tcW w:w="1276" w:type="dxa"/>
            <w:tcMar>
              <w:left w:w="0" w:type="dxa"/>
              <w:right w:w="0" w:type="dxa"/>
            </w:tcMar>
          </w:tcPr>
          <w:p w14:paraId="19323078"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shd w:val="clear" w:color="auto" w:fill="auto"/>
            <w:noWrap/>
            <w:tcMar>
              <w:left w:w="0" w:type="dxa"/>
              <w:right w:w="0" w:type="dxa"/>
            </w:tcMar>
            <w:hideMark/>
          </w:tcPr>
          <w:p w14:paraId="357A1A80"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14.86</w:t>
            </w:r>
          </w:p>
        </w:tc>
      </w:tr>
      <w:tr w:rsidR="003E6D1C" w:rsidRPr="009E5255" w14:paraId="466CA766" w14:textId="77777777" w:rsidTr="00FF2E94">
        <w:trPr>
          <w:trHeight w:val="57"/>
        </w:trPr>
        <w:tc>
          <w:tcPr>
            <w:tcW w:w="1843" w:type="dxa"/>
            <w:vMerge w:val="restart"/>
            <w:shd w:val="clear" w:color="auto" w:fill="auto"/>
            <w:noWrap/>
            <w:tcMar>
              <w:left w:w="0" w:type="dxa"/>
              <w:right w:w="0" w:type="dxa"/>
            </w:tcMar>
            <w:hideMark/>
          </w:tcPr>
          <w:p w14:paraId="3D4E00AD" w14:textId="77777777" w:rsidR="003E6D1C" w:rsidRPr="009E5255" w:rsidRDefault="003E6D1C" w:rsidP="00FF2E94">
            <w:pPr>
              <w:spacing w:before="0" w:after="0" w:line="240" w:lineRule="auto"/>
              <w:rPr>
                <w:sz w:val="20"/>
                <w:szCs w:val="20"/>
                <w:lang w:eastAsia="en-AU"/>
              </w:rPr>
            </w:pPr>
            <w:r w:rsidRPr="009E5255">
              <w:rPr>
                <w:sz w:val="20"/>
                <w:szCs w:val="20"/>
                <w:lang w:eastAsia="en-AU"/>
              </w:rPr>
              <w:t>Ipilimumab</w:t>
            </w:r>
          </w:p>
        </w:tc>
        <w:tc>
          <w:tcPr>
            <w:tcW w:w="4536" w:type="dxa"/>
            <w:shd w:val="clear" w:color="auto" w:fill="auto"/>
            <w:noWrap/>
            <w:tcMar>
              <w:left w:w="0" w:type="dxa"/>
              <w:right w:w="0" w:type="dxa"/>
            </w:tcMar>
            <w:hideMark/>
          </w:tcPr>
          <w:p w14:paraId="747CCA94"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concentrate for I.V. infusion 200 mg in 40 mL</w:t>
            </w:r>
          </w:p>
        </w:tc>
        <w:tc>
          <w:tcPr>
            <w:tcW w:w="1276" w:type="dxa"/>
            <w:tcMar>
              <w:left w:w="0" w:type="dxa"/>
              <w:right w:w="0" w:type="dxa"/>
            </w:tcMar>
          </w:tcPr>
          <w:p w14:paraId="727498E2"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shd w:val="clear" w:color="auto" w:fill="auto"/>
            <w:noWrap/>
            <w:tcMar>
              <w:left w:w="0" w:type="dxa"/>
              <w:right w:w="0" w:type="dxa"/>
            </w:tcMar>
            <w:hideMark/>
          </w:tcPr>
          <w:p w14:paraId="7E19FF86"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126.19</w:t>
            </w:r>
          </w:p>
        </w:tc>
      </w:tr>
      <w:tr w:rsidR="003E6D1C" w:rsidRPr="009E5255" w14:paraId="13678130" w14:textId="77777777" w:rsidTr="00FF2E94">
        <w:trPr>
          <w:trHeight w:val="57"/>
        </w:trPr>
        <w:tc>
          <w:tcPr>
            <w:tcW w:w="1843" w:type="dxa"/>
            <w:vMerge/>
            <w:shd w:val="clear" w:color="auto" w:fill="auto"/>
            <w:noWrap/>
            <w:tcMar>
              <w:left w:w="0" w:type="dxa"/>
              <w:right w:w="0" w:type="dxa"/>
            </w:tcMar>
            <w:hideMark/>
          </w:tcPr>
          <w:p w14:paraId="515EC74D"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3C10A73F"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concentrate for I.V. infusion 50 mg in 10 mL</w:t>
            </w:r>
          </w:p>
        </w:tc>
        <w:tc>
          <w:tcPr>
            <w:tcW w:w="1276" w:type="dxa"/>
            <w:tcMar>
              <w:left w:w="0" w:type="dxa"/>
              <w:right w:w="0" w:type="dxa"/>
            </w:tcMar>
          </w:tcPr>
          <w:p w14:paraId="65ECE04B"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shd w:val="clear" w:color="auto" w:fill="auto"/>
            <w:noWrap/>
            <w:tcMar>
              <w:left w:w="0" w:type="dxa"/>
              <w:right w:w="0" w:type="dxa"/>
            </w:tcMar>
            <w:hideMark/>
          </w:tcPr>
          <w:p w14:paraId="4B65973B"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134.3</w:t>
            </w:r>
          </w:p>
        </w:tc>
      </w:tr>
      <w:tr w:rsidR="003E6D1C" w:rsidRPr="009E5255" w14:paraId="21B18BA9" w14:textId="77777777" w:rsidTr="00FF2E94">
        <w:trPr>
          <w:trHeight w:val="57"/>
        </w:trPr>
        <w:tc>
          <w:tcPr>
            <w:tcW w:w="1843" w:type="dxa"/>
            <w:vMerge w:val="restart"/>
            <w:shd w:val="clear" w:color="auto" w:fill="auto"/>
            <w:noWrap/>
            <w:tcMar>
              <w:left w:w="0" w:type="dxa"/>
              <w:right w:w="0" w:type="dxa"/>
            </w:tcMar>
            <w:hideMark/>
          </w:tcPr>
          <w:p w14:paraId="04D3BE3F" w14:textId="77777777" w:rsidR="003E6D1C" w:rsidRPr="009E5255" w:rsidRDefault="003E6D1C" w:rsidP="00FF2E94">
            <w:pPr>
              <w:spacing w:before="0" w:after="0" w:line="240" w:lineRule="auto"/>
              <w:rPr>
                <w:sz w:val="20"/>
                <w:szCs w:val="20"/>
                <w:lang w:eastAsia="en-AU"/>
              </w:rPr>
            </w:pPr>
            <w:r w:rsidRPr="009E5255">
              <w:rPr>
                <w:sz w:val="20"/>
                <w:szCs w:val="20"/>
                <w:lang w:eastAsia="en-AU"/>
              </w:rPr>
              <w:t>Irinotecan</w:t>
            </w:r>
          </w:p>
        </w:tc>
        <w:tc>
          <w:tcPr>
            <w:tcW w:w="4536" w:type="dxa"/>
            <w:shd w:val="clear" w:color="auto" w:fill="auto"/>
            <w:noWrap/>
            <w:tcMar>
              <w:left w:w="0" w:type="dxa"/>
              <w:right w:w="0" w:type="dxa"/>
            </w:tcMar>
            <w:hideMark/>
          </w:tcPr>
          <w:p w14:paraId="4A362604" w14:textId="77777777" w:rsidR="003E6D1C" w:rsidRPr="009E5255" w:rsidRDefault="003E6D1C" w:rsidP="00FF2E94">
            <w:pPr>
              <w:spacing w:before="0" w:after="0" w:line="240" w:lineRule="auto"/>
              <w:rPr>
                <w:sz w:val="20"/>
                <w:szCs w:val="20"/>
                <w:lang w:eastAsia="en-AU"/>
              </w:rPr>
            </w:pPr>
            <w:r w:rsidRPr="009E5255">
              <w:rPr>
                <w:sz w:val="20"/>
                <w:szCs w:val="20"/>
                <w:lang w:eastAsia="en-AU"/>
              </w:rPr>
              <w:t>I.V. injection containing irinotecan hydrochloride trihydrate 100 mg in 5 mL</w:t>
            </w:r>
          </w:p>
        </w:tc>
        <w:tc>
          <w:tcPr>
            <w:tcW w:w="1276" w:type="dxa"/>
            <w:tcMar>
              <w:left w:w="0" w:type="dxa"/>
              <w:right w:w="0" w:type="dxa"/>
            </w:tcMar>
          </w:tcPr>
          <w:p w14:paraId="1A5D4AF6" w14:textId="77777777" w:rsidR="003E6D1C" w:rsidRPr="009E5255" w:rsidRDefault="003E6D1C" w:rsidP="00FF2E94">
            <w:pPr>
              <w:spacing w:before="0" w:after="0" w:line="240" w:lineRule="auto"/>
              <w:jc w:val="center"/>
              <w:rPr>
                <w:sz w:val="20"/>
                <w:szCs w:val="20"/>
              </w:rPr>
            </w:pPr>
            <w:r w:rsidRPr="009E5255">
              <w:rPr>
                <w:sz w:val="20"/>
                <w:szCs w:val="20"/>
              </w:rPr>
              <w:t>10</w:t>
            </w:r>
          </w:p>
        </w:tc>
        <w:tc>
          <w:tcPr>
            <w:tcW w:w="1361" w:type="dxa"/>
            <w:vMerge w:val="restart"/>
            <w:shd w:val="clear" w:color="auto" w:fill="auto"/>
            <w:noWrap/>
            <w:tcMar>
              <w:left w:w="0" w:type="dxa"/>
              <w:right w:w="0" w:type="dxa"/>
            </w:tcMar>
            <w:hideMark/>
          </w:tcPr>
          <w:p w14:paraId="08117B3D"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21</w:t>
            </w:r>
          </w:p>
        </w:tc>
      </w:tr>
      <w:tr w:rsidR="003E6D1C" w:rsidRPr="009E5255" w14:paraId="4622D0A3" w14:textId="77777777" w:rsidTr="00FF2E94">
        <w:trPr>
          <w:trHeight w:val="57"/>
        </w:trPr>
        <w:tc>
          <w:tcPr>
            <w:tcW w:w="1843" w:type="dxa"/>
            <w:vMerge/>
            <w:shd w:val="clear" w:color="auto" w:fill="auto"/>
            <w:noWrap/>
            <w:tcMar>
              <w:left w:w="0" w:type="dxa"/>
              <w:right w:w="0" w:type="dxa"/>
            </w:tcMar>
            <w:hideMark/>
          </w:tcPr>
          <w:p w14:paraId="33478439"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59A85087" w14:textId="77777777" w:rsidR="003E6D1C" w:rsidRPr="009E5255" w:rsidRDefault="003E6D1C" w:rsidP="00FF2E94">
            <w:pPr>
              <w:spacing w:before="0" w:after="0" w:line="240" w:lineRule="auto"/>
              <w:rPr>
                <w:sz w:val="20"/>
                <w:szCs w:val="20"/>
                <w:lang w:eastAsia="en-AU"/>
              </w:rPr>
            </w:pPr>
            <w:r w:rsidRPr="009E5255">
              <w:rPr>
                <w:sz w:val="20"/>
                <w:szCs w:val="20"/>
                <w:lang w:eastAsia="en-AU"/>
              </w:rPr>
              <w:t>I.V. injection containing irinotecan hydrochloride trihydrate 40 mg in 2 mL</w:t>
            </w:r>
          </w:p>
        </w:tc>
        <w:tc>
          <w:tcPr>
            <w:tcW w:w="1276" w:type="dxa"/>
            <w:tcMar>
              <w:left w:w="0" w:type="dxa"/>
              <w:right w:w="0" w:type="dxa"/>
            </w:tcMar>
          </w:tcPr>
          <w:p w14:paraId="2926325F"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shd w:val="clear" w:color="auto" w:fill="auto"/>
            <w:noWrap/>
            <w:tcMar>
              <w:left w:w="0" w:type="dxa"/>
              <w:right w:w="0" w:type="dxa"/>
            </w:tcMar>
            <w:hideMark/>
          </w:tcPr>
          <w:p w14:paraId="39672C7F" w14:textId="77777777" w:rsidR="003E6D1C" w:rsidRPr="009E5255" w:rsidRDefault="003E6D1C" w:rsidP="00FF2E94">
            <w:pPr>
              <w:spacing w:before="0" w:after="0" w:line="240" w:lineRule="auto"/>
              <w:jc w:val="center"/>
              <w:rPr>
                <w:sz w:val="20"/>
                <w:szCs w:val="20"/>
                <w:lang w:eastAsia="en-AU"/>
              </w:rPr>
            </w:pPr>
          </w:p>
        </w:tc>
      </w:tr>
      <w:tr w:rsidR="003E6D1C" w:rsidRPr="009E5255" w14:paraId="697E47D8" w14:textId="77777777" w:rsidTr="00FF2E94">
        <w:trPr>
          <w:trHeight w:val="57"/>
        </w:trPr>
        <w:tc>
          <w:tcPr>
            <w:tcW w:w="1843" w:type="dxa"/>
            <w:vMerge/>
            <w:shd w:val="clear" w:color="auto" w:fill="auto"/>
            <w:noWrap/>
            <w:tcMar>
              <w:left w:w="0" w:type="dxa"/>
              <w:right w:w="0" w:type="dxa"/>
            </w:tcMar>
            <w:hideMark/>
          </w:tcPr>
          <w:p w14:paraId="40AAE883"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77A6C79F" w14:textId="77777777" w:rsidR="003E6D1C" w:rsidRPr="009E5255" w:rsidRDefault="003E6D1C" w:rsidP="00FF2E94">
            <w:pPr>
              <w:spacing w:before="0" w:after="0" w:line="240" w:lineRule="auto"/>
              <w:rPr>
                <w:sz w:val="20"/>
                <w:szCs w:val="20"/>
                <w:lang w:eastAsia="en-AU"/>
              </w:rPr>
            </w:pPr>
            <w:r w:rsidRPr="009E5255">
              <w:rPr>
                <w:sz w:val="20"/>
                <w:szCs w:val="20"/>
                <w:lang w:eastAsia="en-AU"/>
              </w:rPr>
              <w:t>I.V. injection containing irinotecan hydrochloride trihydrate 500 mg in 25 mL</w:t>
            </w:r>
          </w:p>
        </w:tc>
        <w:tc>
          <w:tcPr>
            <w:tcW w:w="1276" w:type="dxa"/>
            <w:tcMar>
              <w:left w:w="0" w:type="dxa"/>
              <w:right w:w="0" w:type="dxa"/>
            </w:tcMar>
          </w:tcPr>
          <w:p w14:paraId="54451D64"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7A855E44" w14:textId="77777777" w:rsidR="003E6D1C" w:rsidRPr="009E5255" w:rsidRDefault="003E6D1C" w:rsidP="00FF2E94">
            <w:pPr>
              <w:spacing w:before="0" w:after="0" w:line="240" w:lineRule="auto"/>
              <w:jc w:val="center"/>
              <w:rPr>
                <w:sz w:val="20"/>
                <w:szCs w:val="20"/>
                <w:lang w:eastAsia="en-AU"/>
              </w:rPr>
            </w:pPr>
          </w:p>
        </w:tc>
      </w:tr>
      <w:tr w:rsidR="003E6D1C" w:rsidRPr="009E5255" w14:paraId="7DCBF053" w14:textId="77777777" w:rsidTr="00FF2E94">
        <w:trPr>
          <w:trHeight w:val="57"/>
        </w:trPr>
        <w:tc>
          <w:tcPr>
            <w:tcW w:w="1843" w:type="dxa"/>
            <w:vMerge w:val="restart"/>
            <w:shd w:val="clear" w:color="auto" w:fill="auto"/>
            <w:noWrap/>
            <w:tcMar>
              <w:left w:w="0" w:type="dxa"/>
              <w:right w:w="0" w:type="dxa"/>
            </w:tcMar>
            <w:hideMark/>
          </w:tcPr>
          <w:p w14:paraId="2C970E19" w14:textId="77777777" w:rsidR="003E6D1C" w:rsidRPr="009E5255" w:rsidRDefault="003E6D1C" w:rsidP="00FF2E94">
            <w:pPr>
              <w:spacing w:before="0" w:after="0" w:line="240" w:lineRule="auto"/>
              <w:rPr>
                <w:sz w:val="20"/>
                <w:szCs w:val="20"/>
                <w:lang w:eastAsia="en-AU"/>
              </w:rPr>
            </w:pPr>
            <w:r w:rsidRPr="009E5255">
              <w:rPr>
                <w:sz w:val="20"/>
                <w:szCs w:val="20"/>
                <w:lang w:eastAsia="en-AU"/>
              </w:rPr>
              <w:t>Methotrexate</w:t>
            </w:r>
          </w:p>
        </w:tc>
        <w:tc>
          <w:tcPr>
            <w:tcW w:w="4536" w:type="dxa"/>
            <w:shd w:val="clear" w:color="auto" w:fill="auto"/>
            <w:noWrap/>
            <w:tcMar>
              <w:left w:w="0" w:type="dxa"/>
              <w:right w:w="0" w:type="dxa"/>
            </w:tcMar>
            <w:hideMark/>
          </w:tcPr>
          <w:p w14:paraId="3A04ACC0"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5 mg in 2 mL vial</w:t>
            </w:r>
          </w:p>
        </w:tc>
        <w:tc>
          <w:tcPr>
            <w:tcW w:w="1276" w:type="dxa"/>
            <w:tcMar>
              <w:left w:w="0" w:type="dxa"/>
              <w:right w:w="0" w:type="dxa"/>
            </w:tcMar>
          </w:tcPr>
          <w:p w14:paraId="60640928"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val="restart"/>
            <w:shd w:val="clear" w:color="auto" w:fill="auto"/>
            <w:noWrap/>
            <w:tcMar>
              <w:left w:w="0" w:type="dxa"/>
              <w:right w:w="0" w:type="dxa"/>
            </w:tcMar>
            <w:hideMark/>
          </w:tcPr>
          <w:p w14:paraId="78C02157"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29</w:t>
            </w:r>
          </w:p>
        </w:tc>
      </w:tr>
      <w:tr w:rsidR="003E6D1C" w:rsidRPr="009E5255" w14:paraId="0A070649" w14:textId="77777777" w:rsidTr="00FF2E94">
        <w:trPr>
          <w:trHeight w:val="57"/>
        </w:trPr>
        <w:tc>
          <w:tcPr>
            <w:tcW w:w="1843" w:type="dxa"/>
            <w:vMerge/>
            <w:shd w:val="clear" w:color="auto" w:fill="auto"/>
            <w:noWrap/>
            <w:tcMar>
              <w:left w:w="0" w:type="dxa"/>
              <w:right w:w="0" w:type="dxa"/>
            </w:tcMar>
            <w:hideMark/>
          </w:tcPr>
          <w:p w14:paraId="13CFABBF"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20FC8126"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50 mg in 2 mL vial</w:t>
            </w:r>
          </w:p>
        </w:tc>
        <w:tc>
          <w:tcPr>
            <w:tcW w:w="1276" w:type="dxa"/>
            <w:tcMar>
              <w:left w:w="0" w:type="dxa"/>
              <w:right w:w="0" w:type="dxa"/>
            </w:tcMar>
          </w:tcPr>
          <w:p w14:paraId="11F36294" w14:textId="77777777" w:rsidR="003E6D1C" w:rsidRPr="009E5255" w:rsidRDefault="003E6D1C" w:rsidP="00FF2E94">
            <w:pPr>
              <w:spacing w:before="0" w:after="0" w:line="240" w:lineRule="auto"/>
              <w:jc w:val="center"/>
              <w:rPr>
                <w:sz w:val="20"/>
                <w:szCs w:val="20"/>
              </w:rPr>
            </w:pPr>
            <w:r w:rsidRPr="009E5255">
              <w:rPr>
                <w:sz w:val="20"/>
                <w:szCs w:val="20"/>
              </w:rPr>
              <w:t>8</w:t>
            </w:r>
          </w:p>
        </w:tc>
        <w:tc>
          <w:tcPr>
            <w:tcW w:w="1361" w:type="dxa"/>
            <w:vMerge/>
            <w:shd w:val="clear" w:color="auto" w:fill="auto"/>
            <w:noWrap/>
            <w:tcMar>
              <w:left w:w="0" w:type="dxa"/>
              <w:right w:w="0" w:type="dxa"/>
            </w:tcMar>
            <w:hideMark/>
          </w:tcPr>
          <w:p w14:paraId="41197E17" w14:textId="77777777" w:rsidR="003E6D1C" w:rsidRPr="009E5255" w:rsidRDefault="003E6D1C" w:rsidP="00FF2E94">
            <w:pPr>
              <w:spacing w:before="0" w:after="0" w:line="240" w:lineRule="auto"/>
              <w:jc w:val="center"/>
              <w:rPr>
                <w:sz w:val="20"/>
                <w:szCs w:val="20"/>
                <w:lang w:eastAsia="en-AU"/>
              </w:rPr>
            </w:pPr>
          </w:p>
        </w:tc>
      </w:tr>
      <w:tr w:rsidR="003E6D1C" w:rsidRPr="009E5255" w14:paraId="6FBFD70A" w14:textId="77777777" w:rsidTr="00FF2E94">
        <w:trPr>
          <w:trHeight w:val="57"/>
        </w:trPr>
        <w:tc>
          <w:tcPr>
            <w:tcW w:w="1843" w:type="dxa"/>
            <w:vMerge/>
            <w:shd w:val="clear" w:color="auto" w:fill="auto"/>
            <w:noWrap/>
            <w:tcMar>
              <w:left w:w="0" w:type="dxa"/>
              <w:right w:w="0" w:type="dxa"/>
            </w:tcMar>
            <w:hideMark/>
          </w:tcPr>
          <w:p w14:paraId="4A88CE66"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7D62FB83"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1000 mg in 10 mL vial</w:t>
            </w:r>
          </w:p>
        </w:tc>
        <w:tc>
          <w:tcPr>
            <w:tcW w:w="1276" w:type="dxa"/>
            <w:tcMar>
              <w:left w:w="0" w:type="dxa"/>
              <w:right w:w="0" w:type="dxa"/>
            </w:tcMar>
          </w:tcPr>
          <w:p w14:paraId="5957D656" w14:textId="77777777" w:rsidR="003E6D1C" w:rsidRPr="009E5255" w:rsidRDefault="003E6D1C" w:rsidP="00FF2E94">
            <w:pPr>
              <w:spacing w:before="0" w:after="0" w:line="240" w:lineRule="auto"/>
              <w:jc w:val="center"/>
              <w:rPr>
                <w:sz w:val="20"/>
                <w:szCs w:val="20"/>
              </w:rPr>
            </w:pPr>
            <w:r w:rsidRPr="009E5255">
              <w:rPr>
                <w:sz w:val="20"/>
                <w:szCs w:val="20"/>
              </w:rPr>
              <w:t>16</w:t>
            </w:r>
          </w:p>
        </w:tc>
        <w:tc>
          <w:tcPr>
            <w:tcW w:w="1361" w:type="dxa"/>
            <w:vMerge/>
            <w:shd w:val="clear" w:color="auto" w:fill="auto"/>
            <w:noWrap/>
            <w:tcMar>
              <w:left w:w="0" w:type="dxa"/>
              <w:right w:w="0" w:type="dxa"/>
            </w:tcMar>
            <w:hideMark/>
          </w:tcPr>
          <w:p w14:paraId="19C683ED" w14:textId="77777777" w:rsidR="003E6D1C" w:rsidRPr="009E5255" w:rsidRDefault="003E6D1C" w:rsidP="00FF2E94">
            <w:pPr>
              <w:spacing w:before="0" w:after="0" w:line="240" w:lineRule="auto"/>
              <w:jc w:val="center"/>
              <w:rPr>
                <w:sz w:val="20"/>
                <w:szCs w:val="20"/>
                <w:lang w:eastAsia="en-AU"/>
              </w:rPr>
            </w:pPr>
          </w:p>
        </w:tc>
      </w:tr>
      <w:tr w:rsidR="003E6D1C" w:rsidRPr="009E5255" w14:paraId="60FBFFCC" w14:textId="77777777" w:rsidTr="00FF2E94">
        <w:trPr>
          <w:trHeight w:val="57"/>
        </w:trPr>
        <w:tc>
          <w:tcPr>
            <w:tcW w:w="1843" w:type="dxa"/>
            <w:vMerge/>
            <w:shd w:val="clear" w:color="auto" w:fill="auto"/>
            <w:noWrap/>
            <w:tcMar>
              <w:left w:w="0" w:type="dxa"/>
              <w:right w:w="0" w:type="dxa"/>
            </w:tcMar>
            <w:hideMark/>
          </w:tcPr>
          <w:p w14:paraId="2DA98076"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5AB20303"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500 mg in 20 mL vial</w:t>
            </w:r>
          </w:p>
        </w:tc>
        <w:tc>
          <w:tcPr>
            <w:tcW w:w="1276" w:type="dxa"/>
            <w:tcMar>
              <w:left w:w="0" w:type="dxa"/>
              <w:right w:w="0" w:type="dxa"/>
            </w:tcMar>
          </w:tcPr>
          <w:p w14:paraId="7A2A6340"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shd w:val="clear" w:color="auto" w:fill="auto"/>
            <w:noWrap/>
            <w:tcMar>
              <w:left w:w="0" w:type="dxa"/>
              <w:right w:w="0" w:type="dxa"/>
            </w:tcMar>
            <w:hideMark/>
          </w:tcPr>
          <w:p w14:paraId="472E944C" w14:textId="77777777" w:rsidR="003E6D1C" w:rsidRPr="009E5255" w:rsidRDefault="003E6D1C" w:rsidP="00FF2E94">
            <w:pPr>
              <w:spacing w:before="0" w:after="0" w:line="240" w:lineRule="auto"/>
              <w:jc w:val="center"/>
              <w:rPr>
                <w:sz w:val="20"/>
                <w:szCs w:val="20"/>
                <w:lang w:eastAsia="en-AU"/>
              </w:rPr>
            </w:pPr>
          </w:p>
        </w:tc>
      </w:tr>
      <w:tr w:rsidR="003E6D1C" w:rsidRPr="009E5255" w14:paraId="2E1A0087" w14:textId="77777777" w:rsidTr="00FF2E94">
        <w:trPr>
          <w:trHeight w:val="57"/>
        </w:trPr>
        <w:tc>
          <w:tcPr>
            <w:tcW w:w="1843" w:type="dxa"/>
            <w:vMerge/>
            <w:shd w:val="clear" w:color="auto" w:fill="auto"/>
            <w:noWrap/>
            <w:tcMar>
              <w:left w:w="0" w:type="dxa"/>
              <w:right w:w="0" w:type="dxa"/>
            </w:tcMar>
            <w:hideMark/>
          </w:tcPr>
          <w:p w14:paraId="3E912D4B"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62837D92"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5000 mg in 50 mL vial</w:t>
            </w:r>
          </w:p>
        </w:tc>
        <w:tc>
          <w:tcPr>
            <w:tcW w:w="1276" w:type="dxa"/>
            <w:tcMar>
              <w:left w:w="0" w:type="dxa"/>
              <w:right w:w="0" w:type="dxa"/>
            </w:tcMar>
          </w:tcPr>
          <w:p w14:paraId="69753662"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shd w:val="clear" w:color="auto" w:fill="auto"/>
            <w:noWrap/>
            <w:tcMar>
              <w:left w:w="0" w:type="dxa"/>
              <w:right w:w="0" w:type="dxa"/>
            </w:tcMar>
            <w:hideMark/>
          </w:tcPr>
          <w:p w14:paraId="50B44077" w14:textId="77777777" w:rsidR="003E6D1C" w:rsidRPr="009E5255" w:rsidRDefault="003E6D1C" w:rsidP="00FF2E94">
            <w:pPr>
              <w:spacing w:before="0" w:after="0" w:line="240" w:lineRule="auto"/>
              <w:jc w:val="center"/>
              <w:rPr>
                <w:sz w:val="20"/>
                <w:szCs w:val="20"/>
                <w:lang w:eastAsia="en-AU"/>
              </w:rPr>
            </w:pPr>
          </w:p>
        </w:tc>
      </w:tr>
      <w:tr w:rsidR="003E6D1C" w:rsidRPr="009E5255" w14:paraId="0C3E65DF" w14:textId="77777777" w:rsidTr="00FF2E94">
        <w:trPr>
          <w:trHeight w:val="57"/>
        </w:trPr>
        <w:tc>
          <w:tcPr>
            <w:tcW w:w="1843" w:type="dxa"/>
            <w:vMerge w:val="restart"/>
            <w:shd w:val="clear" w:color="auto" w:fill="auto"/>
            <w:noWrap/>
            <w:tcMar>
              <w:left w:w="0" w:type="dxa"/>
              <w:right w:w="0" w:type="dxa"/>
            </w:tcMar>
            <w:hideMark/>
          </w:tcPr>
          <w:p w14:paraId="36931914" w14:textId="77777777" w:rsidR="003E6D1C" w:rsidRPr="009E5255" w:rsidRDefault="003E6D1C" w:rsidP="00FF2E94">
            <w:pPr>
              <w:spacing w:before="0" w:after="0" w:line="240" w:lineRule="auto"/>
              <w:rPr>
                <w:sz w:val="20"/>
                <w:szCs w:val="20"/>
                <w:lang w:eastAsia="en-AU"/>
              </w:rPr>
            </w:pPr>
            <w:r w:rsidRPr="009E5255">
              <w:rPr>
                <w:sz w:val="20"/>
                <w:szCs w:val="20"/>
                <w:lang w:eastAsia="en-AU"/>
              </w:rPr>
              <w:t>Mitozantrone</w:t>
            </w:r>
          </w:p>
        </w:tc>
        <w:tc>
          <w:tcPr>
            <w:tcW w:w="4536" w:type="dxa"/>
            <w:shd w:val="clear" w:color="auto" w:fill="auto"/>
            <w:noWrap/>
            <w:tcMar>
              <w:left w:w="0" w:type="dxa"/>
              <w:right w:w="0" w:type="dxa"/>
            </w:tcMar>
            <w:hideMark/>
          </w:tcPr>
          <w:p w14:paraId="4435EC88"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20 mg (as hydrochloride) in 10 mL</w:t>
            </w:r>
          </w:p>
        </w:tc>
        <w:tc>
          <w:tcPr>
            <w:tcW w:w="1276" w:type="dxa"/>
            <w:tcMar>
              <w:left w:w="0" w:type="dxa"/>
              <w:right w:w="0" w:type="dxa"/>
            </w:tcMar>
          </w:tcPr>
          <w:p w14:paraId="63BFF632"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val="restart"/>
            <w:shd w:val="clear" w:color="auto" w:fill="auto"/>
            <w:noWrap/>
            <w:tcMar>
              <w:left w:w="0" w:type="dxa"/>
              <w:right w:w="0" w:type="dxa"/>
            </w:tcMar>
            <w:hideMark/>
          </w:tcPr>
          <w:p w14:paraId="5654BF5E"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6.64</w:t>
            </w:r>
          </w:p>
        </w:tc>
      </w:tr>
      <w:tr w:rsidR="003E6D1C" w:rsidRPr="009E5255" w14:paraId="61A071A6" w14:textId="77777777" w:rsidTr="00FF2E94">
        <w:trPr>
          <w:trHeight w:val="57"/>
        </w:trPr>
        <w:tc>
          <w:tcPr>
            <w:tcW w:w="1843" w:type="dxa"/>
            <w:vMerge/>
            <w:shd w:val="clear" w:color="auto" w:fill="auto"/>
            <w:noWrap/>
            <w:tcMar>
              <w:left w:w="0" w:type="dxa"/>
              <w:right w:w="0" w:type="dxa"/>
            </w:tcMar>
            <w:hideMark/>
          </w:tcPr>
          <w:p w14:paraId="50D6E4FE"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5F1BBAF7"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25 mg (as hydrochloride) in 12.5 mL</w:t>
            </w:r>
          </w:p>
        </w:tc>
        <w:tc>
          <w:tcPr>
            <w:tcW w:w="1276" w:type="dxa"/>
            <w:tcMar>
              <w:left w:w="0" w:type="dxa"/>
              <w:right w:w="0" w:type="dxa"/>
            </w:tcMar>
          </w:tcPr>
          <w:p w14:paraId="45E075A3"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4F0DDB3C" w14:textId="77777777" w:rsidR="003E6D1C" w:rsidRPr="009E5255" w:rsidRDefault="003E6D1C" w:rsidP="00FF2E94">
            <w:pPr>
              <w:spacing w:before="0" w:after="0" w:line="240" w:lineRule="auto"/>
              <w:jc w:val="center"/>
              <w:rPr>
                <w:sz w:val="20"/>
                <w:szCs w:val="20"/>
                <w:lang w:eastAsia="en-AU"/>
              </w:rPr>
            </w:pPr>
          </w:p>
        </w:tc>
      </w:tr>
      <w:tr w:rsidR="003E6D1C" w:rsidRPr="009E5255" w14:paraId="42BFF906" w14:textId="77777777" w:rsidTr="00FF2E94">
        <w:trPr>
          <w:trHeight w:val="57"/>
        </w:trPr>
        <w:tc>
          <w:tcPr>
            <w:tcW w:w="1843" w:type="dxa"/>
            <w:vMerge w:val="restart"/>
            <w:shd w:val="clear" w:color="auto" w:fill="auto"/>
            <w:noWrap/>
            <w:tcMar>
              <w:left w:w="0" w:type="dxa"/>
              <w:right w:w="0" w:type="dxa"/>
            </w:tcMar>
            <w:hideMark/>
          </w:tcPr>
          <w:p w14:paraId="6334D9E0" w14:textId="77777777" w:rsidR="003E6D1C" w:rsidRPr="009E5255" w:rsidRDefault="003E6D1C" w:rsidP="00FF2E94">
            <w:pPr>
              <w:spacing w:before="0" w:after="0" w:line="240" w:lineRule="auto"/>
              <w:rPr>
                <w:sz w:val="20"/>
                <w:szCs w:val="20"/>
                <w:lang w:eastAsia="en-AU"/>
              </w:rPr>
            </w:pPr>
            <w:r w:rsidRPr="009E5255">
              <w:rPr>
                <w:sz w:val="20"/>
                <w:szCs w:val="20"/>
                <w:lang w:eastAsia="en-AU"/>
              </w:rPr>
              <w:t>Nivolumab</w:t>
            </w:r>
          </w:p>
        </w:tc>
        <w:tc>
          <w:tcPr>
            <w:tcW w:w="4536" w:type="dxa"/>
            <w:shd w:val="clear" w:color="auto" w:fill="auto"/>
            <w:noWrap/>
            <w:tcMar>
              <w:left w:w="0" w:type="dxa"/>
              <w:right w:w="0" w:type="dxa"/>
            </w:tcMar>
            <w:hideMark/>
          </w:tcPr>
          <w:p w14:paraId="7D9747C7"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concentrate for I.V. infusion 100 mg in 10 mL</w:t>
            </w:r>
          </w:p>
        </w:tc>
        <w:tc>
          <w:tcPr>
            <w:tcW w:w="1276" w:type="dxa"/>
            <w:tcMar>
              <w:left w:w="0" w:type="dxa"/>
              <w:right w:w="0" w:type="dxa"/>
            </w:tcMar>
          </w:tcPr>
          <w:p w14:paraId="2FA9A297" w14:textId="77777777" w:rsidR="003E6D1C" w:rsidRPr="009E5255" w:rsidRDefault="003E6D1C" w:rsidP="00FF2E94">
            <w:pPr>
              <w:spacing w:before="0" w:after="0" w:line="240" w:lineRule="auto"/>
              <w:jc w:val="center"/>
              <w:rPr>
                <w:sz w:val="20"/>
                <w:szCs w:val="20"/>
              </w:rPr>
            </w:pPr>
            <w:r w:rsidRPr="009E5255">
              <w:rPr>
                <w:sz w:val="20"/>
                <w:szCs w:val="20"/>
              </w:rPr>
              <w:t>24</w:t>
            </w:r>
          </w:p>
        </w:tc>
        <w:tc>
          <w:tcPr>
            <w:tcW w:w="1361" w:type="dxa"/>
            <w:vMerge w:val="restart"/>
            <w:shd w:val="clear" w:color="auto" w:fill="auto"/>
            <w:noWrap/>
            <w:tcMar>
              <w:left w:w="0" w:type="dxa"/>
              <w:right w:w="0" w:type="dxa"/>
            </w:tcMar>
            <w:hideMark/>
          </w:tcPr>
          <w:p w14:paraId="19CF5A18"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21.20</w:t>
            </w:r>
          </w:p>
        </w:tc>
      </w:tr>
      <w:tr w:rsidR="003E6D1C" w:rsidRPr="009E5255" w14:paraId="1C32F8C0" w14:textId="77777777" w:rsidTr="00FF2E94">
        <w:trPr>
          <w:trHeight w:val="57"/>
        </w:trPr>
        <w:tc>
          <w:tcPr>
            <w:tcW w:w="1843" w:type="dxa"/>
            <w:vMerge/>
            <w:shd w:val="clear" w:color="auto" w:fill="auto"/>
            <w:noWrap/>
            <w:tcMar>
              <w:left w:w="0" w:type="dxa"/>
              <w:right w:w="0" w:type="dxa"/>
            </w:tcMar>
            <w:hideMark/>
          </w:tcPr>
          <w:p w14:paraId="59C13EC2"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659181AD" w14:textId="77777777" w:rsidR="003E6D1C" w:rsidRPr="009E5255" w:rsidRDefault="003E6D1C" w:rsidP="00FF2E94">
            <w:pPr>
              <w:spacing w:before="0" w:after="0" w:line="240" w:lineRule="auto"/>
              <w:rPr>
                <w:sz w:val="20"/>
                <w:szCs w:val="20"/>
                <w:lang w:eastAsia="en-AU"/>
              </w:rPr>
            </w:pPr>
            <w:r w:rsidRPr="009E5255">
              <w:rPr>
                <w:sz w:val="20"/>
                <w:szCs w:val="20"/>
                <w:lang w:eastAsia="en-AU"/>
              </w:rPr>
              <w:t>Injection concentrate for I.V. infusion 40 mg in 4 mL</w:t>
            </w:r>
          </w:p>
        </w:tc>
        <w:tc>
          <w:tcPr>
            <w:tcW w:w="1276" w:type="dxa"/>
            <w:tcMar>
              <w:left w:w="0" w:type="dxa"/>
              <w:right w:w="0" w:type="dxa"/>
            </w:tcMar>
          </w:tcPr>
          <w:p w14:paraId="1A28A497" w14:textId="77777777" w:rsidR="003E6D1C" w:rsidRPr="009E5255" w:rsidRDefault="003E6D1C" w:rsidP="00FF2E94">
            <w:pPr>
              <w:spacing w:before="0" w:after="0" w:line="240" w:lineRule="auto"/>
              <w:jc w:val="center"/>
              <w:rPr>
                <w:sz w:val="20"/>
                <w:szCs w:val="20"/>
              </w:rPr>
            </w:pPr>
            <w:r w:rsidRPr="009E5255">
              <w:rPr>
                <w:sz w:val="20"/>
                <w:szCs w:val="20"/>
              </w:rPr>
              <w:t>24</w:t>
            </w:r>
          </w:p>
        </w:tc>
        <w:tc>
          <w:tcPr>
            <w:tcW w:w="1361" w:type="dxa"/>
            <w:vMerge/>
            <w:shd w:val="clear" w:color="auto" w:fill="auto"/>
            <w:noWrap/>
            <w:tcMar>
              <w:left w:w="0" w:type="dxa"/>
              <w:right w:w="0" w:type="dxa"/>
            </w:tcMar>
            <w:hideMark/>
          </w:tcPr>
          <w:p w14:paraId="243EE70F" w14:textId="77777777" w:rsidR="003E6D1C" w:rsidRPr="009E5255" w:rsidRDefault="003E6D1C" w:rsidP="00FF2E94">
            <w:pPr>
              <w:spacing w:before="0" w:after="0" w:line="240" w:lineRule="auto"/>
              <w:jc w:val="center"/>
              <w:rPr>
                <w:sz w:val="20"/>
                <w:szCs w:val="20"/>
                <w:lang w:eastAsia="en-AU"/>
              </w:rPr>
            </w:pPr>
          </w:p>
        </w:tc>
      </w:tr>
      <w:tr w:rsidR="003E6D1C" w:rsidRPr="009E5255" w14:paraId="168AC5AA" w14:textId="77777777" w:rsidTr="00FF2E94">
        <w:trPr>
          <w:trHeight w:val="57"/>
        </w:trPr>
        <w:tc>
          <w:tcPr>
            <w:tcW w:w="1843" w:type="dxa"/>
            <w:shd w:val="clear" w:color="auto" w:fill="auto"/>
            <w:noWrap/>
            <w:tcMar>
              <w:left w:w="0" w:type="dxa"/>
              <w:right w:w="0" w:type="dxa"/>
            </w:tcMar>
            <w:hideMark/>
          </w:tcPr>
          <w:p w14:paraId="6A7DB078" w14:textId="77777777" w:rsidR="003E6D1C" w:rsidRPr="009E5255" w:rsidRDefault="003E6D1C" w:rsidP="00FF2E94">
            <w:pPr>
              <w:spacing w:before="0" w:after="0" w:line="240" w:lineRule="auto"/>
              <w:rPr>
                <w:sz w:val="20"/>
                <w:szCs w:val="20"/>
                <w:lang w:eastAsia="en-AU"/>
              </w:rPr>
            </w:pPr>
            <w:r w:rsidRPr="009E5255">
              <w:rPr>
                <w:sz w:val="20"/>
                <w:szCs w:val="20"/>
                <w:lang w:eastAsia="en-AU"/>
              </w:rPr>
              <w:t>Obinutuzumab</w:t>
            </w:r>
          </w:p>
        </w:tc>
        <w:tc>
          <w:tcPr>
            <w:tcW w:w="4536" w:type="dxa"/>
            <w:shd w:val="clear" w:color="auto" w:fill="auto"/>
            <w:noWrap/>
            <w:tcMar>
              <w:left w:w="0" w:type="dxa"/>
              <w:right w:w="0" w:type="dxa"/>
            </w:tcMar>
            <w:hideMark/>
          </w:tcPr>
          <w:p w14:paraId="72E7D9CF"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1000 mg in 40 mL</w:t>
            </w:r>
          </w:p>
        </w:tc>
        <w:tc>
          <w:tcPr>
            <w:tcW w:w="1276" w:type="dxa"/>
            <w:tcMar>
              <w:left w:w="0" w:type="dxa"/>
              <w:right w:w="0" w:type="dxa"/>
            </w:tcMar>
          </w:tcPr>
          <w:p w14:paraId="439BE1D2" w14:textId="77777777" w:rsidR="003E6D1C" w:rsidRPr="009E5255" w:rsidRDefault="003E6D1C" w:rsidP="00FF2E94">
            <w:pPr>
              <w:spacing w:before="0" w:after="0" w:line="240" w:lineRule="auto"/>
              <w:jc w:val="center"/>
              <w:rPr>
                <w:sz w:val="20"/>
                <w:szCs w:val="20"/>
              </w:rPr>
            </w:pPr>
            <w:r w:rsidRPr="009E5255">
              <w:rPr>
                <w:sz w:val="20"/>
                <w:szCs w:val="20"/>
              </w:rPr>
              <w:t>12</w:t>
            </w:r>
          </w:p>
        </w:tc>
        <w:tc>
          <w:tcPr>
            <w:tcW w:w="1361" w:type="dxa"/>
            <w:shd w:val="clear" w:color="auto" w:fill="auto"/>
            <w:noWrap/>
            <w:tcMar>
              <w:left w:w="0" w:type="dxa"/>
              <w:right w:w="0" w:type="dxa"/>
            </w:tcMar>
            <w:hideMark/>
          </w:tcPr>
          <w:p w14:paraId="4E330670"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5.44</w:t>
            </w:r>
          </w:p>
        </w:tc>
      </w:tr>
      <w:tr w:rsidR="003E6D1C" w:rsidRPr="009E5255" w14:paraId="2DD8408D" w14:textId="77777777" w:rsidTr="00FF2E94">
        <w:trPr>
          <w:trHeight w:val="57"/>
        </w:trPr>
        <w:tc>
          <w:tcPr>
            <w:tcW w:w="1843" w:type="dxa"/>
            <w:vMerge w:val="restart"/>
            <w:shd w:val="clear" w:color="auto" w:fill="auto"/>
            <w:noWrap/>
            <w:tcMar>
              <w:left w:w="0" w:type="dxa"/>
              <w:right w:w="0" w:type="dxa"/>
            </w:tcMar>
            <w:hideMark/>
          </w:tcPr>
          <w:p w14:paraId="64CDCF77" w14:textId="77777777" w:rsidR="003E6D1C" w:rsidRPr="009E5255" w:rsidRDefault="003E6D1C" w:rsidP="00FF2E94">
            <w:pPr>
              <w:spacing w:before="0" w:after="0" w:line="240" w:lineRule="auto"/>
              <w:rPr>
                <w:sz w:val="20"/>
                <w:szCs w:val="20"/>
                <w:lang w:eastAsia="en-AU"/>
              </w:rPr>
            </w:pPr>
            <w:r w:rsidRPr="009E5255">
              <w:rPr>
                <w:sz w:val="20"/>
                <w:szCs w:val="20"/>
                <w:lang w:eastAsia="en-AU"/>
              </w:rPr>
              <w:t>Oxaliplatin</w:t>
            </w:r>
          </w:p>
        </w:tc>
        <w:tc>
          <w:tcPr>
            <w:tcW w:w="4536" w:type="dxa"/>
            <w:shd w:val="clear" w:color="auto" w:fill="auto"/>
            <w:noWrap/>
            <w:tcMar>
              <w:left w:w="0" w:type="dxa"/>
              <w:right w:w="0" w:type="dxa"/>
            </w:tcMar>
            <w:hideMark/>
          </w:tcPr>
          <w:p w14:paraId="469CF7B9"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100 mg in 20 mL</w:t>
            </w:r>
          </w:p>
        </w:tc>
        <w:tc>
          <w:tcPr>
            <w:tcW w:w="1276" w:type="dxa"/>
            <w:tcMar>
              <w:left w:w="0" w:type="dxa"/>
              <w:right w:w="0" w:type="dxa"/>
            </w:tcMar>
          </w:tcPr>
          <w:p w14:paraId="0ED858D7" w14:textId="77777777" w:rsidR="003E6D1C" w:rsidRPr="009E5255" w:rsidRDefault="003E6D1C" w:rsidP="00FF2E94">
            <w:pPr>
              <w:spacing w:before="0" w:after="0" w:line="240" w:lineRule="auto"/>
              <w:jc w:val="center"/>
              <w:rPr>
                <w:sz w:val="20"/>
                <w:szCs w:val="20"/>
              </w:rPr>
            </w:pPr>
            <w:r w:rsidRPr="009E5255">
              <w:rPr>
                <w:sz w:val="20"/>
                <w:szCs w:val="20"/>
              </w:rPr>
              <w:t>6</w:t>
            </w:r>
          </w:p>
        </w:tc>
        <w:tc>
          <w:tcPr>
            <w:tcW w:w="1361" w:type="dxa"/>
            <w:vMerge w:val="restart"/>
            <w:shd w:val="clear" w:color="auto" w:fill="auto"/>
            <w:noWrap/>
            <w:tcMar>
              <w:left w:w="0" w:type="dxa"/>
              <w:right w:w="0" w:type="dxa"/>
            </w:tcMar>
            <w:hideMark/>
          </w:tcPr>
          <w:p w14:paraId="1CD4E169"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55</w:t>
            </w:r>
          </w:p>
        </w:tc>
      </w:tr>
      <w:tr w:rsidR="003E6D1C" w:rsidRPr="009E5255" w14:paraId="7C958D50" w14:textId="77777777" w:rsidTr="00FF2E94">
        <w:trPr>
          <w:trHeight w:val="57"/>
        </w:trPr>
        <w:tc>
          <w:tcPr>
            <w:tcW w:w="1843" w:type="dxa"/>
            <w:vMerge/>
            <w:shd w:val="clear" w:color="auto" w:fill="auto"/>
            <w:noWrap/>
            <w:tcMar>
              <w:left w:w="0" w:type="dxa"/>
              <w:right w:w="0" w:type="dxa"/>
            </w:tcMar>
            <w:hideMark/>
          </w:tcPr>
          <w:p w14:paraId="5C313F08"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684BFFA1"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200 mg in 40 mL</w:t>
            </w:r>
          </w:p>
        </w:tc>
        <w:tc>
          <w:tcPr>
            <w:tcW w:w="1276" w:type="dxa"/>
            <w:tcMar>
              <w:left w:w="0" w:type="dxa"/>
              <w:right w:w="0" w:type="dxa"/>
            </w:tcMar>
          </w:tcPr>
          <w:p w14:paraId="469AA8A4"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36447DA9" w14:textId="77777777" w:rsidR="003E6D1C" w:rsidRPr="009E5255" w:rsidRDefault="003E6D1C" w:rsidP="00FF2E94">
            <w:pPr>
              <w:spacing w:before="0" w:after="0" w:line="240" w:lineRule="auto"/>
              <w:jc w:val="center"/>
              <w:rPr>
                <w:sz w:val="20"/>
                <w:szCs w:val="20"/>
                <w:lang w:eastAsia="en-AU"/>
              </w:rPr>
            </w:pPr>
          </w:p>
        </w:tc>
      </w:tr>
      <w:tr w:rsidR="003E6D1C" w:rsidRPr="009E5255" w14:paraId="59AEE562" w14:textId="77777777" w:rsidTr="00FF2E94">
        <w:trPr>
          <w:trHeight w:val="57"/>
        </w:trPr>
        <w:tc>
          <w:tcPr>
            <w:tcW w:w="1843" w:type="dxa"/>
            <w:vMerge w:val="restart"/>
            <w:shd w:val="clear" w:color="auto" w:fill="auto"/>
            <w:noWrap/>
            <w:tcMar>
              <w:left w:w="0" w:type="dxa"/>
              <w:right w:w="0" w:type="dxa"/>
            </w:tcMar>
            <w:hideMark/>
          </w:tcPr>
          <w:p w14:paraId="105B3CDD" w14:textId="77777777" w:rsidR="003E6D1C" w:rsidRPr="009E5255" w:rsidRDefault="003E6D1C" w:rsidP="00FF2E94">
            <w:pPr>
              <w:spacing w:before="0" w:after="0" w:line="240" w:lineRule="auto"/>
              <w:rPr>
                <w:sz w:val="20"/>
                <w:szCs w:val="20"/>
                <w:lang w:eastAsia="en-AU"/>
              </w:rPr>
            </w:pPr>
            <w:r w:rsidRPr="009E5255">
              <w:rPr>
                <w:sz w:val="20"/>
                <w:szCs w:val="20"/>
                <w:lang w:eastAsia="en-AU"/>
              </w:rPr>
              <w:t>Paclitaxel</w:t>
            </w:r>
          </w:p>
          <w:p w14:paraId="173A9512"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3D75A284"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100 mg in 16.7 mL</w:t>
            </w:r>
          </w:p>
        </w:tc>
        <w:tc>
          <w:tcPr>
            <w:tcW w:w="1276" w:type="dxa"/>
            <w:tcMar>
              <w:left w:w="0" w:type="dxa"/>
              <w:right w:w="0" w:type="dxa"/>
            </w:tcMar>
          </w:tcPr>
          <w:p w14:paraId="64E866A9"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val="restart"/>
            <w:shd w:val="clear" w:color="auto" w:fill="auto"/>
            <w:noWrap/>
            <w:tcMar>
              <w:left w:w="0" w:type="dxa"/>
              <w:right w:w="0" w:type="dxa"/>
            </w:tcMar>
            <w:hideMark/>
          </w:tcPr>
          <w:p w14:paraId="42B750E3"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40</w:t>
            </w:r>
          </w:p>
          <w:p w14:paraId="0DA6F919" w14:textId="77777777" w:rsidR="003E6D1C" w:rsidRPr="009E5255" w:rsidRDefault="003E6D1C" w:rsidP="00FF2E94">
            <w:pPr>
              <w:spacing w:before="0" w:after="0" w:line="240" w:lineRule="auto"/>
              <w:jc w:val="center"/>
              <w:rPr>
                <w:sz w:val="20"/>
                <w:szCs w:val="20"/>
                <w:lang w:eastAsia="en-AU"/>
              </w:rPr>
            </w:pPr>
          </w:p>
        </w:tc>
      </w:tr>
      <w:tr w:rsidR="003E6D1C" w:rsidRPr="009E5255" w14:paraId="54F4A3F9" w14:textId="77777777" w:rsidTr="00FF2E94">
        <w:trPr>
          <w:trHeight w:val="57"/>
        </w:trPr>
        <w:tc>
          <w:tcPr>
            <w:tcW w:w="1843" w:type="dxa"/>
            <w:vMerge/>
            <w:shd w:val="clear" w:color="auto" w:fill="auto"/>
            <w:noWrap/>
            <w:tcMar>
              <w:left w:w="0" w:type="dxa"/>
              <w:right w:w="0" w:type="dxa"/>
            </w:tcMar>
            <w:hideMark/>
          </w:tcPr>
          <w:p w14:paraId="25A2CE60"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71D3F052"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150 mg in 25 mL</w:t>
            </w:r>
          </w:p>
        </w:tc>
        <w:tc>
          <w:tcPr>
            <w:tcW w:w="1276" w:type="dxa"/>
            <w:tcMar>
              <w:left w:w="0" w:type="dxa"/>
              <w:right w:w="0" w:type="dxa"/>
            </w:tcMar>
          </w:tcPr>
          <w:p w14:paraId="6AB76383"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shd w:val="clear" w:color="auto" w:fill="auto"/>
            <w:noWrap/>
            <w:tcMar>
              <w:left w:w="0" w:type="dxa"/>
              <w:right w:w="0" w:type="dxa"/>
            </w:tcMar>
            <w:hideMark/>
          </w:tcPr>
          <w:p w14:paraId="18717DD2" w14:textId="77777777" w:rsidR="003E6D1C" w:rsidRPr="009E5255" w:rsidRDefault="003E6D1C" w:rsidP="00FF2E94">
            <w:pPr>
              <w:spacing w:before="0" w:after="0" w:line="240" w:lineRule="auto"/>
              <w:jc w:val="center"/>
              <w:rPr>
                <w:sz w:val="20"/>
                <w:szCs w:val="20"/>
                <w:lang w:eastAsia="en-AU"/>
              </w:rPr>
            </w:pPr>
          </w:p>
        </w:tc>
      </w:tr>
      <w:tr w:rsidR="003E6D1C" w:rsidRPr="009E5255" w14:paraId="6B58AC9D" w14:textId="77777777" w:rsidTr="00FF2E94">
        <w:trPr>
          <w:trHeight w:val="57"/>
        </w:trPr>
        <w:tc>
          <w:tcPr>
            <w:tcW w:w="1843" w:type="dxa"/>
            <w:vMerge/>
            <w:shd w:val="clear" w:color="auto" w:fill="auto"/>
            <w:noWrap/>
            <w:tcMar>
              <w:left w:w="0" w:type="dxa"/>
              <w:right w:w="0" w:type="dxa"/>
            </w:tcMar>
            <w:hideMark/>
          </w:tcPr>
          <w:p w14:paraId="48437A9F"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5FC40691"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30 mg in 5 mL</w:t>
            </w:r>
          </w:p>
        </w:tc>
        <w:tc>
          <w:tcPr>
            <w:tcW w:w="1276" w:type="dxa"/>
            <w:tcMar>
              <w:left w:w="0" w:type="dxa"/>
              <w:right w:w="0" w:type="dxa"/>
            </w:tcMar>
          </w:tcPr>
          <w:p w14:paraId="7E3CDC96"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shd w:val="clear" w:color="auto" w:fill="auto"/>
            <w:noWrap/>
            <w:tcMar>
              <w:left w:w="0" w:type="dxa"/>
              <w:right w:w="0" w:type="dxa"/>
            </w:tcMar>
            <w:hideMark/>
          </w:tcPr>
          <w:p w14:paraId="7FE7669E" w14:textId="77777777" w:rsidR="003E6D1C" w:rsidRPr="009E5255" w:rsidRDefault="003E6D1C" w:rsidP="00FF2E94">
            <w:pPr>
              <w:spacing w:before="0" w:after="0" w:line="240" w:lineRule="auto"/>
              <w:jc w:val="center"/>
              <w:rPr>
                <w:sz w:val="20"/>
                <w:szCs w:val="20"/>
                <w:lang w:eastAsia="en-AU"/>
              </w:rPr>
            </w:pPr>
          </w:p>
        </w:tc>
      </w:tr>
      <w:tr w:rsidR="003E6D1C" w:rsidRPr="009E5255" w14:paraId="7F015CAC" w14:textId="77777777" w:rsidTr="00FF2E94">
        <w:trPr>
          <w:trHeight w:val="57"/>
        </w:trPr>
        <w:tc>
          <w:tcPr>
            <w:tcW w:w="1843" w:type="dxa"/>
            <w:vMerge/>
            <w:shd w:val="clear" w:color="auto" w:fill="auto"/>
            <w:noWrap/>
            <w:tcMar>
              <w:left w:w="0" w:type="dxa"/>
              <w:right w:w="0" w:type="dxa"/>
            </w:tcMar>
            <w:hideMark/>
          </w:tcPr>
          <w:p w14:paraId="43E2EE8F"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73E6B099"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300 mg in 50 mL</w:t>
            </w:r>
          </w:p>
        </w:tc>
        <w:tc>
          <w:tcPr>
            <w:tcW w:w="1276" w:type="dxa"/>
            <w:tcMar>
              <w:left w:w="0" w:type="dxa"/>
              <w:right w:w="0" w:type="dxa"/>
            </w:tcMar>
          </w:tcPr>
          <w:p w14:paraId="7411D6D0" w14:textId="77777777" w:rsidR="003E6D1C" w:rsidRPr="009E5255" w:rsidRDefault="003E6D1C" w:rsidP="00FF2E94">
            <w:pPr>
              <w:spacing w:before="0" w:after="0" w:line="240" w:lineRule="auto"/>
              <w:jc w:val="center"/>
              <w:rPr>
                <w:sz w:val="20"/>
                <w:szCs w:val="20"/>
              </w:rPr>
            </w:pPr>
            <w:r w:rsidRPr="009E5255">
              <w:rPr>
                <w:sz w:val="20"/>
                <w:szCs w:val="20"/>
              </w:rPr>
              <w:t>10</w:t>
            </w:r>
          </w:p>
        </w:tc>
        <w:tc>
          <w:tcPr>
            <w:tcW w:w="1361" w:type="dxa"/>
            <w:vMerge/>
            <w:shd w:val="clear" w:color="auto" w:fill="auto"/>
            <w:noWrap/>
            <w:tcMar>
              <w:left w:w="0" w:type="dxa"/>
              <w:right w:w="0" w:type="dxa"/>
            </w:tcMar>
            <w:hideMark/>
          </w:tcPr>
          <w:p w14:paraId="6B6AE5DE" w14:textId="77777777" w:rsidR="003E6D1C" w:rsidRPr="009E5255" w:rsidRDefault="003E6D1C" w:rsidP="00FF2E94">
            <w:pPr>
              <w:spacing w:before="0" w:after="0" w:line="240" w:lineRule="auto"/>
              <w:jc w:val="center"/>
              <w:rPr>
                <w:sz w:val="20"/>
                <w:szCs w:val="20"/>
                <w:lang w:eastAsia="en-AU"/>
              </w:rPr>
            </w:pPr>
          </w:p>
        </w:tc>
      </w:tr>
      <w:tr w:rsidR="003E6D1C" w:rsidRPr="009E5255" w14:paraId="6A69E8B9" w14:textId="77777777" w:rsidTr="00FF2E94">
        <w:trPr>
          <w:trHeight w:val="57"/>
        </w:trPr>
        <w:tc>
          <w:tcPr>
            <w:tcW w:w="1843" w:type="dxa"/>
            <w:shd w:val="clear" w:color="auto" w:fill="auto"/>
            <w:noWrap/>
            <w:tcMar>
              <w:left w:w="0" w:type="dxa"/>
              <w:right w:w="0" w:type="dxa"/>
            </w:tcMar>
            <w:hideMark/>
          </w:tcPr>
          <w:p w14:paraId="724D2965" w14:textId="77777777" w:rsidR="003E6D1C" w:rsidRPr="009E5255" w:rsidRDefault="003E6D1C" w:rsidP="00FF2E94">
            <w:pPr>
              <w:spacing w:before="0" w:after="0" w:line="240" w:lineRule="auto"/>
              <w:rPr>
                <w:sz w:val="20"/>
                <w:szCs w:val="20"/>
                <w:lang w:eastAsia="en-AU"/>
              </w:rPr>
            </w:pPr>
            <w:r w:rsidRPr="009E5255">
              <w:rPr>
                <w:sz w:val="20"/>
                <w:szCs w:val="20"/>
                <w:lang w:eastAsia="en-AU"/>
              </w:rPr>
              <w:t>Paclitaxel, n.a.b.</w:t>
            </w:r>
          </w:p>
        </w:tc>
        <w:tc>
          <w:tcPr>
            <w:tcW w:w="4536" w:type="dxa"/>
            <w:shd w:val="clear" w:color="auto" w:fill="auto"/>
            <w:noWrap/>
            <w:tcMar>
              <w:left w:w="0" w:type="dxa"/>
              <w:right w:w="0" w:type="dxa"/>
            </w:tcMar>
            <w:hideMark/>
          </w:tcPr>
          <w:p w14:paraId="1539EBB9"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jection containing 100 mg paclitaxel, nanoparticle albumin-bound</w:t>
            </w:r>
          </w:p>
        </w:tc>
        <w:tc>
          <w:tcPr>
            <w:tcW w:w="1276" w:type="dxa"/>
            <w:tcMar>
              <w:left w:w="0" w:type="dxa"/>
              <w:right w:w="0" w:type="dxa"/>
            </w:tcMar>
          </w:tcPr>
          <w:p w14:paraId="6A14DE90"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shd w:val="clear" w:color="auto" w:fill="auto"/>
            <w:noWrap/>
            <w:tcMar>
              <w:left w:w="0" w:type="dxa"/>
              <w:right w:w="0" w:type="dxa"/>
            </w:tcMar>
            <w:hideMark/>
          </w:tcPr>
          <w:p w14:paraId="3DAB29A8"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3.96</w:t>
            </w:r>
          </w:p>
        </w:tc>
      </w:tr>
      <w:tr w:rsidR="003E6D1C" w:rsidRPr="009E5255" w14:paraId="28B4866D" w14:textId="77777777" w:rsidTr="00FF2E94">
        <w:trPr>
          <w:trHeight w:val="57"/>
        </w:trPr>
        <w:tc>
          <w:tcPr>
            <w:tcW w:w="1843" w:type="dxa"/>
            <w:vMerge w:val="restart"/>
            <w:shd w:val="clear" w:color="auto" w:fill="auto"/>
            <w:noWrap/>
            <w:tcMar>
              <w:left w:w="0" w:type="dxa"/>
              <w:right w:w="0" w:type="dxa"/>
            </w:tcMar>
            <w:hideMark/>
          </w:tcPr>
          <w:p w14:paraId="7C11E11D" w14:textId="77777777" w:rsidR="003E6D1C" w:rsidRPr="009E5255" w:rsidRDefault="003E6D1C" w:rsidP="00FF2E94">
            <w:pPr>
              <w:spacing w:before="0" w:after="0" w:line="240" w:lineRule="auto"/>
              <w:rPr>
                <w:sz w:val="20"/>
                <w:szCs w:val="20"/>
                <w:lang w:eastAsia="en-AU"/>
              </w:rPr>
            </w:pPr>
            <w:r w:rsidRPr="009E5255">
              <w:rPr>
                <w:sz w:val="20"/>
                <w:szCs w:val="20"/>
                <w:lang w:eastAsia="en-AU"/>
              </w:rPr>
              <w:t>Panitumumab</w:t>
            </w:r>
          </w:p>
        </w:tc>
        <w:tc>
          <w:tcPr>
            <w:tcW w:w="4536" w:type="dxa"/>
            <w:shd w:val="clear" w:color="auto" w:fill="auto"/>
            <w:noWrap/>
            <w:tcMar>
              <w:left w:w="0" w:type="dxa"/>
              <w:right w:w="0" w:type="dxa"/>
            </w:tcMar>
            <w:hideMark/>
          </w:tcPr>
          <w:p w14:paraId="54F6028E"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100 mg in 5 mL</w:t>
            </w:r>
          </w:p>
        </w:tc>
        <w:tc>
          <w:tcPr>
            <w:tcW w:w="1276" w:type="dxa"/>
            <w:tcMar>
              <w:left w:w="0" w:type="dxa"/>
              <w:right w:w="0" w:type="dxa"/>
            </w:tcMar>
          </w:tcPr>
          <w:p w14:paraId="7CCCE683"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val="restart"/>
            <w:shd w:val="clear" w:color="auto" w:fill="auto"/>
            <w:noWrap/>
            <w:tcMar>
              <w:left w:w="0" w:type="dxa"/>
              <w:right w:w="0" w:type="dxa"/>
            </w:tcMar>
            <w:hideMark/>
          </w:tcPr>
          <w:p w14:paraId="5BB42321"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5.45</w:t>
            </w:r>
          </w:p>
        </w:tc>
      </w:tr>
      <w:tr w:rsidR="003E6D1C" w:rsidRPr="009E5255" w14:paraId="6FD14EC7" w14:textId="77777777" w:rsidTr="00FF2E94">
        <w:trPr>
          <w:trHeight w:val="57"/>
        </w:trPr>
        <w:tc>
          <w:tcPr>
            <w:tcW w:w="1843" w:type="dxa"/>
            <w:vMerge/>
            <w:shd w:val="clear" w:color="auto" w:fill="auto"/>
            <w:noWrap/>
            <w:tcMar>
              <w:left w:w="0" w:type="dxa"/>
              <w:right w:w="0" w:type="dxa"/>
            </w:tcMar>
            <w:hideMark/>
          </w:tcPr>
          <w:p w14:paraId="3095CA7B"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7D85A413"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400 mg in 20 mL</w:t>
            </w:r>
          </w:p>
        </w:tc>
        <w:tc>
          <w:tcPr>
            <w:tcW w:w="1276" w:type="dxa"/>
            <w:tcMar>
              <w:left w:w="0" w:type="dxa"/>
              <w:right w:w="0" w:type="dxa"/>
            </w:tcMar>
          </w:tcPr>
          <w:p w14:paraId="0AF4737A"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shd w:val="clear" w:color="auto" w:fill="auto"/>
            <w:noWrap/>
            <w:tcMar>
              <w:left w:w="0" w:type="dxa"/>
              <w:right w:w="0" w:type="dxa"/>
            </w:tcMar>
            <w:hideMark/>
          </w:tcPr>
          <w:p w14:paraId="5EFECB7C" w14:textId="77777777" w:rsidR="003E6D1C" w:rsidRPr="009E5255" w:rsidRDefault="003E6D1C" w:rsidP="00FF2E94">
            <w:pPr>
              <w:spacing w:before="0" w:after="0" w:line="240" w:lineRule="auto"/>
              <w:jc w:val="center"/>
              <w:rPr>
                <w:sz w:val="20"/>
                <w:szCs w:val="20"/>
                <w:lang w:eastAsia="en-AU"/>
              </w:rPr>
            </w:pPr>
          </w:p>
        </w:tc>
      </w:tr>
      <w:tr w:rsidR="003E6D1C" w:rsidRPr="009E5255" w14:paraId="7DA93049" w14:textId="77777777" w:rsidTr="00FF2E94">
        <w:trPr>
          <w:trHeight w:val="57"/>
        </w:trPr>
        <w:tc>
          <w:tcPr>
            <w:tcW w:w="1843" w:type="dxa"/>
            <w:shd w:val="clear" w:color="auto" w:fill="auto"/>
            <w:noWrap/>
            <w:tcMar>
              <w:left w:w="0" w:type="dxa"/>
              <w:right w:w="0" w:type="dxa"/>
            </w:tcMar>
            <w:hideMark/>
          </w:tcPr>
          <w:p w14:paraId="4BC8165D" w14:textId="77777777" w:rsidR="003E6D1C" w:rsidRPr="009E5255" w:rsidRDefault="003E6D1C" w:rsidP="00FF2E94">
            <w:pPr>
              <w:spacing w:before="0" w:after="0" w:line="240" w:lineRule="auto"/>
              <w:rPr>
                <w:sz w:val="20"/>
                <w:szCs w:val="20"/>
                <w:lang w:eastAsia="en-AU"/>
              </w:rPr>
            </w:pPr>
            <w:r w:rsidRPr="009E5255">
              <w:rPr>
                <w:sz w:val="20"/>
                <w:szCs w:val="20"/>
                <w:lang w:eastAsia="en-AU"/>
              </w:rPr>
              <w:t>Pembrolizumab</w:t>
            </w:r>
          </w:p>
        </w:tc>
        <w:tc>
          <w:tcPr>
            <w:tcW w:w="4536" w:type="dxa"/>
            <w:shd w:val="clear" w:color="auto" w:fill="auto"/>
            <w:noWrap/>
            <w:tcMar>
              <w:left w:w="0" w:type="dxa"/>
              <w:right w:w="0" w:type="dxa"/>
            </w:tcMar>
            <w:hideMark/>
          </w:tcPr>
          <w:p w14:paraId="560EC12E"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100 mg in 4 mL</w:t>
            </w:r>
          </w:p>
        </w:tc>
        <w:tc>
          <w:tcPr>
            <w:tcW w:w="1276" w:type="dxa"/>
            <w:tcMar>
              <w:left w:w="0" w:type="dxa"/>
              <w:right w:w="0" w:type="dxa"/>
            </w:tcMar>
          </w:tcPr>
          <w:p w14:paraId="0F15E1EC" w14:textId="77777777" w:rsidR="003E6D1C" w:rsidRPr="009E5255" w:rsidRDefault="003E6D1C" w:rsidP="00FF2E94">
            <w:pPr>
              <w:spacing w:before="0" w:after="0" w:line="240" w:lineRule="auto"/>
              <w:jc w:val="center"/>
              <w:rPr>
                <w:sz w:val="20"/>
                <w:szCs w:val="20"/>
              </w:rPr>
            </w:pPr>
            <w:r w:rsidRPr="009E5255">
              <w:rPr>
                <w:sz w:val="20"/>
                <w:szCs w:val="20"/>
              </w:rPr>
              <w:t>22</w:t>
            </w:r>
          </w:p>
        </w:tc>
        <w:tc>
          <w:tcPr>
            <w:tcW w:w="1361" w:type="dxa"/>
            <w:shd w:val="clear" w:color="auto" w:fill="auto"/>
            <w:noWrap/>
            <w:tcMar>
              <w:left w:w="0" w:type="dxa"/>
              <w:right w:w="0" w:type="dxa"/>
            </w:tcMar>
            <w:hideMark/>
          </w:tcPr>
          <w:p w14:paraId="5588D6E7"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40.97</w:t>
            </w:r>
          </w:p>
        </w:tc>
      </w:tr>
      <w:tr w:rsidR="003E6D1C" w:rsidRPr="009E5255" w14:paraId="207C6DB7" w14:textId="77777777" w:rsidTr="00FF2E94">
        <w:trPr>
          <w:trHeight w:val="57"/>
        </w:trPr>
        <w:tc>
          <w:tcPr>
            <w:tcW w:w="1843" w:type="dxa"/>
            <w:shd w:val="clear" w:color="auto" w:fill="auto"/>
            <w:noWrap/>
            <w:tcMar>
              <w:left w:w="0" w:type="dxa"/>
              <w:right w:w="0" w:type="dxa"/>
            </w:tcMar>
            <w:hideMark/>
          </w:tcPr>
          <w:p w14:paraId="5EAE4E96" w14:textId="77777777" w:rsidR="003E6D1C" w:rsidRPr="009E5255" w:rsidRDefault="003E6D1C" w:rsidP="00FF2E94">
            <w:pPr>
              <w:spacing w:before="0" w:after="0" w:line="240" w:lineRule="auto"/>
              <w:rPr>
                <w:sz w:val="20"/>
                <w:szCs w:val="20"/>
                <w:lang w:eastAsia="en-AU"/>
              </w:rPr>
            </w:pPr>
            <w:r w:rsidRPr="009E5255">
              <w:rPr>
                <w:sz w:val="20"/>
                <w:szCs w:val="20"/>
                <w:lang w:eastAsia="en-AU"/>
              </w:rPr>
              <w:t>Pemetrexed</w:t>
            </w:r>
          </w:p>
        </w:tc>
        <w:tc>
          <w:tcPr>
            <w:tcW w:w="4536" w:type="dxa"/>
            <w:shd w:val="clear" w:color="auto" w:fill="auto"/>
            <w:noWrap/>
            <w:tcMar>
              <w:left w:w="0" w:type="dxa"/>
              <w:right w:w="0" w:type="dxa"/>
            </w:tcMar>
            <w:hideMark/>
          </w:tcPr>
          <w:p w14:paraId="6009CA40"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1 g (as disodium)</w:t>
            </w:r>
          </w:p>
        </w:tc>
        <w:tc>
          <w:tcPr>
            <w:tcW w:w="1276" w:type="dxa"/>
            <w:tcMar>
              <w:left w:w="0" w:type="dxa"/>
              <w:right w:w="0" w:type="dxa"/>
            </w:tcMar>
          </w:tcPr>
          <w:p w14:paraId="72A0D975"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val="restart"/>
            <w:shd w:val="clear" w:color="auto" w:fill="auto"/>
            <w:noWrap/>
            <w:tcMar>
              <w:left w:w="0" w:type="dxa"/>
              <w:right w:w="0" w:type="dxa"/>
            </w:tcMar>
            <w:hideMark/>
          </w:tcPr>
          <w:p w14:paraId="1FC34009"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19</w:t>
            </w:r>
          </w:p>
        </w:tc>
      </w:tr>
      <w:tr w:rsidR="003E6D1C" w:rsidRPr="009E5255" w14:paraId="516044BD" w14:textId="77777777" w:rsidTr="00FF2E94">
        <w:trPr>
          <w:trHeight w:val="57"/>
        </w:trPr>
        <w:tc>
          <w:tcPr>
            <w:tcW w:w="1843" w:type="dxa"/>
            <w:vMerge w:val="restart"/>
            <w:shd w:val="clear" w:color="auto" w:fill="auto"/>
            <w:noWrap/>
            <w:tcMar>
              <w:left w:w="0" w:type="dxa"/>
              <w:right w:w="0" w:type="dxa"/>
            </w:tcMar>
            <w:hideMark/>
          </w:tcPr>
          <w:p w14:paraId="6089D427" w14:textId="77777777" w:rsidR="003E6D1C" w:rsidRPr="009E5255" w:rsidRDefault="003E6D1C" w:rsidP="00FF2E94">
            <w:pPr>
              <w:spacing w:before="0" w:after="0" w:line="240" w:lineRule="auto"/>
              <w:rPr>
                <w:sz w:val="20"/>
                <w:szCs w:val="20"/>
                <w:lang w:eastAsia="en-AU"/>
              </w:rPr>
            </w:pPr>
            <w:r w:rsidRPr="009E5255">
              <w:rPr>
                <w:sz w:val="20"/>
                <w:szCs w:val="20"/>
                <w:lang w:eastAsia="en-AU"/>
              </w:rPr>
              <w:t>Pemetrexed</w:t>
            </w:r>
          </w:p>
        </w:tc>
        <w:tc>
          <w:tcPr>
            <w:tcW w:w="4536" w:type="dxa"/>
            <w:shd w:val="clear" w:color="auto" w:fill="auto"/>
            <w:noWrap/>
            <w:tcMar>
              <w:left w:w="0" w:type="dxa"/>
              <w:right w:w="0" w:type="dxa"/>
            </w:tcMar>
            <w:hideMark/>
          </w:tcPr>
          <w:p w14:paraId="229CD1BC"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100 mg (as disodium)</w:t>
            </w:r>
          </w:p>
        </w:tc>
        <w:tc>
          <w:tcPr>
            <w:tcW w:w="1276" w:type="dxa"/>
            <w:tcMar>
              <w:left w:w="0" w:type="dxa"/>
              <w:right w:w="0" w:type="dxa"/>
            </w:tcMar>
          </w:tcPr>
          <w:p w14:paraId="7526CC8B" w14:textId="77777777" w:rsidR="003E6D1C" w:rsidRPr="009E5255" w:rsidRDefault="003E6D1C" w:rsidP="00FF2E94">
            <w:pPr>
              <w:spacing w:before="0" w:after="0" w:line="240" w:lineRule="auto"/>
              <w:jc w:val="center"/>
              <w:rPr>
                <w:sz w:val="20"/>
                <w:szCs w:val="20"/>
              </w:rPr>
            </w:pPr>
            <w:r w:rsidRPr="009E5255">
              <w:rPr>
                <w:sz w:val="20"/>
                <w:szCs w:val="20"/>
              </w:rPr>
              <w:t>10</w:t>
            </w:r>
          </w:p>
        </w:tc>
        <w:tc>
          <w:tcPr>
            <w:tcW w:w="1361" w:type="dxa"/>
            <w:vMerge/>
            <w:shd w:val="clear" w:color="auto" w:fill="auto"/>
            <w:noWrap/>
            <w:tcMar>
              <w:left w:w="0" w:type="dxa"/>
              <w:right w:w="0" w:type="dxa"/>
            </w:tcMar>
            <w:hideMark/>
          </w:tcPr>
          <w:p w14:paraId="6C81F9FD" w14:textId="77777777" w:rsidR="003E6D1C" w:rsidRPr="009E5255" w:rsidRDefault="003E6D1C" w:rsidP="00FF2E94">
            <w:pPr>
              <w:spacing w:before="0" w:after="0" w:line="240" w:lineRule="auto"/>
              <w:jc w:val="center"/>
              <w:rPr>
                <w:sz w:val="20"/>
                <w:szCs w:val="20"/>
                <w:lang w:eastAsia="en-AU"/>
              </w:rPr>
            </w:pPr>
          </w:p>
        </w:tc>
      </w:tr>
      <w:tr w:rsidR="003E6D1C" w:rsidRPr="009E5255" w14:paraId="52B4FAEF" w14:textId="77777777" w:rsidTr="00FF2E94">
        <w:trPr>
          <w:trHeight w:val="57"/>
        </w:trPr>
        <w:tc>
          <w:tcPr>
            <w:tcW w:w="1843" w:type="dxa"/>
            <w:vMerge/>
            <w:shd w:val="clear" w:color="auto" w:fill="auto"/>
            <w:noWrap/>
            <w:tcMar>
              <w:left w:w="0" w:type="dxa"/>
              <w:right w:w="0" w:type="dxa"/>
            </w:tcMar>
            <w:hideMark/>
          </w:tcPr>
          <w:p w14:paraId="7539DACD"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478BEA00"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500 mg (as disodium)</w:t>
            </w:r>
          </w:p>
        </w:tc>
        <w:tc>
          <w:tcPr>
            <w:tcW w:w="1276" w:type="dxa"/>
            <w:tcMar>
              <w:left w:w="0" w:type="dxa"/>
              <w:right w:w="0" w:type="dxa"/>
            </w:tcMar>
          </w:tcPr>
          <w:p w14:paraId="5D9CE1D5" w14:textId="77777777" w:rsidR="003E6D1C" w:rsidRPr="009E5255" w:rsidRDefault="003E6D1C" w:rsidP="00FF2E94">
            <w:pPr>
              <w:spacing w:before="0" w:after="0" w:line="240" w:lineRule="auto"/>
              <w:jc w:val="center"/>
              <w:rPr>
                <w:sz w:val="20"/>
                <w:szCs w:val="20"/>
              </w:rPr>
            </w:pPr>
            <w:r w:rsidRPr="009E5255">
              <w:rPr>
                <w:sz w:val="20"/>
                <w:szCs w:val="20"/>
              </w:rPr>
              <w:t>12</w:t>
            </w:r>
          </w:p>
        </w:tc>
        <w:tc>
          <w:tcPr>
            <w:tcW w:w="1361" w:type="dxa"/>
            <w:vMerge/>
            <w:shd w:val="clear" w:color="auto" w:fill="auto"/>
            <w:noWrap/>
            <w:tcMar>
              <w:left w:w="0" w:type="dxa"/>
              <w:right w:w="0" w:type="dxa"/>
            </w:tcMar>
            <w:hideMark/>
          </w:tcPr>
          <w:p w14:paraId="66908E6E" w14:textId="77777777" w:rsidR="003E6D1C" w:rsidRPr="009E5255" w:rsidRDefault="003E6D1C" w:rsidP="00FF2E94">
            <w:pPr>
              <w:spacing w:before="0" w:after="0" w:line="240" w:lineRule="auto"/>
              <w:jc w:val="center"/>
              <w:rPr>
                <w:sz w:val="20"/>
                <w:szCs w:val="20"/>
                <w:lang w:eastAsia="en-AU"/>
              </w:rPr>
            </w:pPr>
          </w:p>
        </w:tc>
      </w:tr>
      <w:tr w:rsidR="003E6D1C" w:rsidRPr="009E5255" w14:paraId="3F0B98E4" w14:textId="77777777" w:rsidTr="00FF2E94">
        <w:trPr>
          <w:trHeight w:val="57"/>
        </w:trPr>
        <w:tc>
          <w:tcPr>
            <w:tcW w:w="1843" w:type="dxa"/>
            <w:shd w:val="clear" w:color="auto" w:fill="auto"/>
            <w:noWrap/>
            <w:tcMar>
              <w:left w:w="0" w:type="dxa"/>
              <w:right w:w="0" w:type="dxa"/>
            </w:tcMar>
            <w:hideMark/>
          </w:tcPr>
          <w:p w14:paraId="040B8F06" w14:textId="77777777" w:rsidR="003E6D1C" w:rsidRPr="009E5255" w:rsidRDefault="003E6D1C" w:rsidP="00FF2E94">
            <w:pPr>
              <w:spacing w:before="0" w:after="0" w:line="240" w:lineRule="auto"/>
              <w:rPr>
                <w:sz w:val="20"/>
                <w:szCs w:val="20"/>
                <w:lang w:eastAsia="en-AU"/>
              </w:rPr>
            </w:pPr>
            <w:r w:rsidRPr="009E5255">
              <w:rPr>
                <w:sz w:val="20"/>
                <w:szCs w:val="20"/>
                <w:lang w:eastAsia="en-AU"/>
              </w:rPr>
              <w:t>Pertuzumab</w:t>
            </w:r>
          </w:p>
        </w:tc>
        <w:tc>
          <w:tcPr>
            <w:tcW w:w="4536" w:type="dxa"/>
            <w:shd w:val="clear" w:color="auto" w:fill="auto"/>
            <w:noWrap/>
            <w:tcMar>
              <w:left w:w="0" w:type="dxa"/>
              <w:right w:w="0" w:type="dxa"/>
            </w:tcMar>
            <w:hideMark/>
          </w:tcPr>
          <w:p w14:paraId="4A7A97BF"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420 mg in 14 mL</w:t>
            </w:r>
          </w:p>
        </w:tc>
        <w:tc>
          <w:tcPr>
            <w:tcW w:w="1276" w:type="dxa"/>
            <w:tcMar>
              <w:left w:w="0" w:type="dxa"/>
              <w:right w:w="0" w:type="dxa"/>
            </w:tcMar>
          </w:tcPr>
          <w:p w14:paraId="5C1C4790"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shd w:val="clear" w:color="auto" w:fill="auto"/>
            <w:noWrap/>
            <w:tcMar>
              <w:left w:w="0" w:type="dxa"/>
              <w:right w:w="0" w:type="dxa"/>
            </w:tcMar>
            <w:hideMark/>
          </w:tcPr>
          <w:p w14:paraId="43F23C99"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7.56</w:t>
            </w:r>
          </w:p>
        </w:tc>
      </w:tr>
      <w:tr w:rsidR="003E6D1C" w:rsidRPr="009E5255" w14:paraId="7FEAB407" w14:textId="77777777" w:rsidTr="00FF2E94">
        <w:trPr>
          <w:trHeight w:val="57"/>
        </w:trPr>
        <w:tc>
          <w:tcPr>
            <w:tcW w:w="1843" w:type="dxa"/>
            <w:shd w:val="clear" w:color="auto" w:fill="auto"/>
            <w:noWrap/>
            <w:tcMar>
              <w:left w:w="0" w:type="dxa"/>
              <w:right w:w="0" w:type="dxa"/>
            </w:tcMar>
            <w:hideMark/>
          </w:tcPr>
          <w:p w14:paraId="3AF53E77" w14:textId="77777777" w:rsidR="003E6D1C" w:rsidRPr="009E5255" w:rsidRDefault="003E6D1C" w:rsidP="00FF2E94">
            <w:pPr>
              <w:spacing w:before="0" w:after="0" w:line="240" w:lineRule="auto"/>
              <w:rPr>
                <w:sz w:val="20"/>
                <w:szCs w:val="20"/>
                <w:lang w:eastAsia="en-AU"/>
              </w:rPr>
            </w:pPr>
            <w:r w:rsidRPr="009E5255">
              <w:rPr>
                <w:sz w:val="20"/>
                <w:szCs w:val="20"/>
                <w:lang w:eastAsia="en-AU"/>
              </w:rPr>
              <w:t>Pralatrexate</w:t>
            </w:r>
          </w:p>
        </w:tc>
        <w:tc>
          <w:tcPr>
            <w:tcW w:w="4536" w:type="dxa"/>
            <w:shd w:val="clear" w:color="auto" w:fill="auto"/>
            <w:noWrap/>
            <w:tcMar>
              <w:left w:w="0" w:type="dxa"/>
              <w:right w:w="0" w:type="dxa"/>
            </w:tcMar>
            <w:hideMark/>
          </w:tcPr>
          <w:p w14:paraId="6D6A3AB0"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20 mg in 1 mL</w:t>
            </w:r>
          </w:p>
        </w:tc>
        <w:tc>
          <w:tcPr>
            <w:tcW w:w="1276" w:type="dxa"/>
            <w:tcMar>
              <w:left w:w="0" w:type="dxa"/>
              <w:right w:w="0" w:type="dxa"/>
            </w:tcMar>
          </w:tcPr>
          <w:p w14:paraId="1F5A5B84"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shd w:val="clear" w:color="auto" w:fill="auto"/>
            <w:noWrap/>
            <w:tcMar>
              <w:left w:w="0" w:type="dxa"/>
              <w:right w:w="0" w:type="dxa"/>
            </w:tcMar>
            <w:hideMark/>
          </w:tcPr>
          <w:p w14:paraId="687587E1"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56.21</w:t>
            </w:r>
          </w:p>
        </w:tc>
      </w:tr>
      <w:tr w:rsidR="003E6D1C" w:rsidRPr="009E5255" w14:paraId="1D77B7F1" w14:textId="77777777" w:rsidTr="00FF2E94">
        <w:trPr>
          <w:trHeight w:val="57"/>
        </w:trPr>
        <w:tc>
          <w:tcPr>
            <w:tcW w:w="1843" w:type="dxa"/>
            <w:shd w:val="clear" w:color="auto" w:fill="auto"/>
            <w:noWrap/>
            <w:tcMar>
              <w:left w:w="0" w:type="dxa"/>
              <w:right w:w="0" w:type="dxa"/>
            </w:tcMar>
            <w:hideMark/>
          </w:tcPr>
          <w:p w14:paraId="6A0962F5" w14:textId="77777777" w:rsidR="003E6D1C" w:rsidRPr="009E5255" w:rsidRDefault="003E6D1C" w:rsidP="00FF2E94">
            <w:pPr>
              <w:spacing w:before="0" w:after="0" w:line="240" w:lineRule="auto"/>
              <w:rPr>
                <w:sz w:val="20"/>
                <w:szCs w:val="20"/>
                <w:lang w:eastAsia="en-AU"/>
              </w:rPr>
            </w:pPr>
            <w:r w:rsidRPr="009E5255">
              <w:rPr>
                <w:sz w:val="20"/>
                <w:szCs w:val="20"/>
                <w:lang w:eastAsia="en-AU"/>
              </w:rPr>
              <w:t>Raltitrexed</w:t>
            </w:r>
          </w:p>
        </w:tc>
        <w:tc>
          <w:tcPr>
            <w:tcW w:w="4536" w:type="dxa"/>
            <w:shd w:val="clear" w:color="auto" w:fill="auto"/>
            <w:noWrap/>
            <w:tcMar>
              <w:left w:w="0" w:type="dxa"/>
              <w:right w:w="0" w:type="dxa"/>
            </w:tcMar>
            <w:hideMark/>
          </w:tcPr>
          <w:p w14:paraId="052638EF"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2 mg in single use vial</w:t>
            </w:r>
          </w:p>
        </w:tc>
        <w:tc>
          <w:tcPr>
            <w:tcW w:w="1276" w:type="dxa"/>
            <w:tcMar>
              <w:left w:w="0" w:type="dxa"/>
              <w:right w:w="0" w:type="dxa"/>
            </w:tcMar>
          </w:tcPr>
          <w:p w14:paraId="2662D9D4"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shd w:val="clear" w:color="auto" w:fill="auto"/>
            <w:noWrap/>
            <w:tcMar>
              <w:left w:w="0" w:type="dxa"/>
              <w:right w:w="0" w:type="dxa"/>
            </w:tcMar>
            <w:hideMark/>
          </w:tcPr>
          <w:p w14:paraId="394B6BEA"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165.18</w:t>
            </w:r>
          </w:p>
        </w:tc>
      </w:tr>
      <w:tr w:rsidR="003E6D1C" w:rsidRPr="009E5255" w14:paraId="5082B842" w14:textId="77777777" w:rsidTr="00FF2E94">
        <w:trPr>
          <w:trHeight w:val="57"/>
        </w:trPr>
        <w:tc>
          <w:tcPr>
            <w:tcW w:w="1843" w:type="dxa"/>
            <w:vMerge w:val="restart"/>
            <w:shd w:val="clear" w:color="auto" w:fill="auto"/>
            <w:noWrap/>
            <w:tcMar>
              <w:left w:w="0" w:type="dxa"/>
              <w:right w:w="0" w:type="dxa"/>
            </w:tcMar>
            <w:hideMark/>
          </w:tcPr>
          <w:p w14:paraId="14D85A6A" w14:textId="77777777" w:rsidR="003E6D1C" w:rsidRPr="009E5255" w:rsidRDefault="003E6D1C" w:rsidP="00FF2E94">
            <w:pPr>
              <w:spacing w:before="0" w:after="0" w:line="240" w:lineRule="auto"/>
              <w:rPr>
                <w:sz w:val="20"/>
                <w:szCs w:val="20"/>
                <w:lang w:eastAsia="en-AU"/>
              </w:rPr>
            </w:pPr>
            <w:r w:rsidRPr="009E5255">
              <w:rPr>
                <w:sz w:val="20"/>
                <w:szCs w:val="20"/>
                <w:lang w:eastAsia="en-AU"/>
              </w:rPr>
              <w:t>Rituximab</w:t>
            </w:r>
          </w:p>
        </w:tc>
        <w:tc>
          <w:tcPr>
            <w:tcW w:w="4536" w:type="dxa"/>
            <w:shd w:val="clear" w:color="auto" w:fill="auto"/>
            <w:noWrap/>
            <w:tcMar>
              <w:left w:w="0" w:type="dxa"/>
              <w:right w:w="0" w:type="dxa"/>
            </w:tcMar>
            <w:hideMark/>
          </w:tcPr>
          <w:p w14:paraId="4B116162"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100 mg in 10 mL</w:t>
            </w:r>
          </w:p>
        </w:tc>
        <w:tc>
          <w:tcPr>
            <w:tcW w:w="1276" w:type="dxa"/>
            <w:tcMar>
              <w:left w:w="0" w:type="dxa"/>
              <w:right w:w="0" w:type="dxa"/>
            </w:tcMar>
          </w:tcPr>
          <w:p w14:paraId="74D1D460" w14:textId="77777777" w:rsidR="003E6D1C" w:rsidRPr="009E5255" w:rsidRDefault="003E6D1C" w:rsidP="00FF2E94">
            <w:pPr>
              <w:spacing w:before="0" w:after="0" w:line="240" w:lineRule="auto"/>
              <w:jc w:val="center"/>
              <w:rPr>
                <w:sz w:val="20"/>
                <w:szCs w:val="20"/>
              </w:rPr>
            </w:pPr>
            <w:r w:rsidRPr="009E5255">
              <w:rPr>
                <w:sz w:val="20"/>
                <w:szCs w:val="20"/>
              </w:rPr>
              <w:t>30</w:t>
            </w:r>
          </w:p>
        </w:tc>
        <w:tc>
          <w:tcPr>
            <w:tcW w:w="1361" w:type="dxa"/>
            <w:vMerge w:val="restart"/>
            <w:shd w:val="clear" w:color="auto" w:fill="auto"/>
            <w:noWrap/>
            <w:tcMar>
              <w:left w:w="0" w:type="dxa"/>
              <w:right w:w="0" w:type="dxa"/>
            </w:tcMar>
            <w:hideMark/>
          </w:tcPr>
          <w:p w14:paraId="30CD56AB"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2.09</w:t>
            </w:r>
          </w:p>
        </w:tc>
      </w:tr>
      <w:tr w:rsidR="003E6D1C" w:rsidRPr="009E5255" w14:paraId="0645F760" w14:textId="77777777" w:rsidTr="00FF2E94">
        <w:trPr>
          <w:trHeight w:val="57"/>
        </w:trPr>
        <w:tc>
          <w:tcPr>
            <w:tcW w:w="1843" w:type="dxa"/>
            <w:vMerge/>
            <w:shd w:val="clear" w:color="auto" w:fill="auto"/>
            <w:noWrap/>
            <w:tcMar>
              <w:left w:w="0" w:type="dxa"/>
              <w:right w:w="0" w:type="dxa"/>
            </w:tcMar>
            <w:hideMark/>
          </w:tcPr>
          <w:p w14:paraId="41E3A986"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55EB4295"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500 mg in 50 mL</w:t>
            </w:r>
          </w:p>
        </w:tc>
        <w:tc>
          <w:tcPr>
            <w:tcW w:w="1276" w:type="dxa"/>
            <w:tcMar>
              <w:left w:w="0" w:type="dxa"/>
              <w:right w:w="0" w:type="dxa"/>
            </w:tcMar>
          </w:tcPr>
          <w:p w14:paraId="3D664437" w14:textId="77777777" w:rsidR="003E6D1C" w:rsidRPr="009E5255" w:rsidRDefault="003E6D1C" w:rsidP="00FF2E94">
            <w:pPr>
              <w:spacing w:before="0" w:after="0" w:line="240" w:lineRule="auto"/>
              <w:jc w:val="center"/>
              <w:rPr>
                <w:sz w:val="20"/>
                <w:szCs w:val="20"/>
              </w:rPr>
            </w:pPr>
            <w:r w:rsidRPr="009E5255">
              <w:rPr>
                <w:sz w:val="20"/>
                <w:szCs w:val="20"/>
              </w:rPr>
              <w:t>30</w:t>
            </w:r>
          </w:p>
        </w:tc>
        <w:tc>
          <w:tcPr>
            <w:tcW w:w="1361" w:type="dxa"/>
            <w:vMerge/>
            <w:shd w:val="clear" w:color="auto" w:fill="auto"/>
            <w:noWrap/>
            <w:tcMar>
              <w:left w:w="0" w:type="dxa"/>
              <w:right w:w="0" w:type="dxa"/>
            </w:tcMar>
            <w:hideMark/>
          </w:tcPr>
          <w:p w14:paraId="1753D603" w14:textId="77777777" w:rsidR="003E6D1C" w:rsidRPr="009E5255" w:rsidRDefault="003E6D1C" w:rsidP="00FF2E94">
            <w:pPr>
              <w:spacing w:before="0" w:after="0" w:line="240" w:lineRule="auto"/>
              <w:jc w:val="center"/>
              <w:rPr>
                <w:sz w:val="20"/>
                <w:szCs w:val="20"/>
                <w:lang w:eastAsia="en-AU"/>
              </w:rPr>
            </w:pPr>
          </w:p>
        </w:tc>
      </w:tr>
      <w:tr w:rsidR="003E6D1C" w:rsidRPr="009E5255" w14:paraId="27BCA4E9" w14:textId="77777777" w:rsidTr="00FF2E94">
        <w:trPr>
          <w:trHeight w:val="57"/>
        </w:trPr>
        <w:tc>
          <w:tcPr>
            <w:tcW w:w="1843" w:type="dxa"/>
            <w:shd w:val="clear" w:color="auto" w:fill="auto"/>
            <w:noWrap/>
            <w:tcMar>
              <w:left w:w="0" w:type="dxa"/>
              <w:right w:w="0" w:type="dxa"/>
            </w:tcMar>
            <w:hideMark/>
          </w:tcPr>
          <w:p w14:paraId="452FDFE3" w14:textId="77777777" w:rsidR="003E6D1C" w:rsidRPr="009E5255" w:rsidRDefault="003E6D1C" w:rsidP="00FF2E94">
            <w:pPr>
              <w:spacing w:before="0" w:after="0" w:line="240" w:lineRule="auto"/>
              <w:rPr>
                <w:sz w:val="20"/>
                <w:szCs w:val="20"/>
                <w:lang w:eastAsia="en-AU"/>
              </w:rPr>
            </w:pPr>
            <w:r w:rsidRPr="009E5255">
              <w:rPr>
                <w:sz w:val="20"/>
                <w:szCs w:val="20"/>
                <w:lang w:eastAsia="en-AU"/>
              </w:rPr>
              <w:t>Topotecan</w:t>
            </w:r>
          </w:p>
        </w:tc>
        <w:tc>
          <w:tcPr>
            <w:tcW w:w="4536" w:type="dxa"/>
            <w:shd w:val="clear" w:color="auto" w:fill="auto"/>
            <w:noWrap/>
            <w:tcMar>
              <w:left w:w="0" w:type="dxa"/>
              <w:right w:w="0" w:type="dxa"/>
            </w:tcMar>
            <w:hideMark/>
          </w:tcPr>
          <w:p w14:paraId="58ACE247"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4 mg (as hydrochloride)</w:t>
            </w:r>
          </w:p>
        </w:tc>
        <w:tc>
          <w:tcPr>
            <w:tcW w:w="1276" w:type="dxa"/>
            <w:tcMar>
              <w:left w:w="0" w:type="dxa"/>
              <w:right w:w="0" w:type="dxa"/>
            </w:tcMar>
          </w:tcPr>
          <w:p w14:paraId="7B719D53"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val="restart"/>
            <w:shd w:val="clear" w:color="auto" w:fill="auto"/>
            <w:noWrap/>
            <w:tcMar>
              <w:left w:w="0" w:type="dxa"/>
              <w:right w:w="0" w:type="dxa"/>
            </w:tcMar>
            <w:hideMark/>
          </w:tcPr>
          <w:p w14:paraId="50AD69B2"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0.04</w:t>
            </w:r>
          </w:p>
        </w:tc>
      </w:tr>
      <w:tr w:rsidR="003E6D1C" w:rsidRPr="009E5255" w14:paraId="248077AA" w14:textId="77777777" w:rsidTr="00FF2E94">
        <w:trPr>
          <w:trHeight w:val="57"/>
        </w:trPr>
        <w:tc>
          <w:tcPr>
            <w:tcW w:w="1843" w:type="dxa"/>
            <w:shd w:val="clear" w:color="auto" w:fill="auto"/>
            <w:noWrap/>
            <w:tcMar>
              <w:left w:w="0" w:type="dxa"/>
              <w:right w:w="0" w:type="dxa"/>
            </w:tcMar>
            <w:hideMark/>
          </w:tcPr>
          <w:p w14:paraId="0B0F50EB" w14:textId="77777777" w:rsidR="003E6D1C" w:rsidRPr="009E5255" w:rsidRDefault="003E6D1C" w:rsidP="00FF2E94">
            <w:pPr>
              <w:spacing w:before="0" w:after="0" w:line="240" w:lineRule="auto"/>
              <w:rPr>
                <w:sz w:val="20"/>
                <w:szCs w:val="20"/>
                <w:lang w:eastAsia="en-AU"/>
              </w:rPr>
            </w:pPr>
            <w:r w:rsidRPr="009E5255">
              <w:rPr>
                <w:sz w:val="20"/>
                <w:szCs w:val="20"/>
                <w:lang w:eastAsia="en-AU"/>
              </w:rPr>
              <w:t>Topotecan</w:t>
            </w:r>
          </w:p>
        </w:tc>
        <w:tc>
          <w:tcPr>
            <w:tcW w:w="4536" w:type="dxa"/>
            <w:shd w:val="clear" w:color="auto" w:fill="auto"/>
            <w:noWrap/>
            <w:tcMar>
              <w:left w:w="0" w:type="dxa"/>
              <w:right w:w="0" w:type="dxa"/>
            </w:tcMar>
            <w:hideMark/>
          </w:tcPr>
          <w:p w14:paraId="65A00BC7"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concentrate for I.V. infusion 4 mg in 4 mL (as hydrochloride)</w:t>
            </w:r>
          </w:p>
        </w:tc>
        <w:tc>
          <w:tcPr>
            <w:tcW w:w="1276" w:type="dxa"/>
            <w:tcMar>
              <w:left w:w="0" w:type="dxa"/>
              <w:right w:w="0" w:type="dxa"/>
            </w:tcMar>
          </w:tcPr>
          <w:p w14:paraId="47F0CB47"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vMerge/>
            <w:shd w:val="clear" w:color="auto" w:fill="auto"/>
            <w:noWrap/>
            <w:tcMar>
              <w:left w:w="0" w:type="dxa"/>
              <w:right w:w="0" w:type="dxa"/>
            </w:tcMar>
            <w:hideMark/>
          </w:tcPr>
          <w:p w14:paraId="7BB3318A" w14:textId="77777777" w:rsidR="003E6D1C" w:rsidRPr="009E5255" w:rsidRDefault="003E6D1C" w:rsidP="00FF2E94">
            <w:pPr>
              <w:spacing w:before="0" w:after="0" w:line="240" w:lineRule="auto"/>
              <w:jc w:val="center"/>
              <w:rPr>
                <w:sz w:val="20"/>
                <w:szCs w:val="20"/>
                <w:lang w:eastAsia="en-AU"/>
              </w:rPr>
            </w:pPr>
          </w:p>
        </w:tc>
      </w:tr>
      <w:tr w:rsidR="003E6D1C" w:rsidRPr="009E5255" w14:paraId="3B93DF99" w14:textId="77777777" w:rsidTr="00FF2E94">
        <w:trPr>
          <w:trHeight w:val="57"/>
        </w:trPr>
        <w:tc>
          <w:tcPr>
            <w:tcW w:w="1843" w:type="dxa"/>
            <w:vMerge w:val="restart"/>
            <w:shd w:val="clear" w:color="auto" w:fill="auto"/>
            <w:noWrap/>
            <w:tcMar>
              <w:left w:w="0" w:type="dxa"/>
              <w:right w:w="0" w:type="dxa"/>
            </w:tcMar>
            <w:hideMark/>
          </w:tcPr>
          <w:p w14:paraId="6F7B8A66" w14:textId="77777777" w:rsidR="003E6D1C" w:rsidRPr="009E5255" w:rsidRDefault="003E6D1C" w:rsidP="00FF2E94">
            <w:pPr>
              <w:spacing w:before="0" w:after="0" w:line="240" w:lineRule="auto"/>
              <w:rPr>
                <w:sz w:val="20"/>
                <w:szCs w:val="20"/>
                <w:lang w:eastAsia="en-AU"/>
              </w:rPr>
            </w:pPr>
            <w:r w:rsidRPr="009E5255">
              <w:rPr>
                <w:sz w:val="20"/>
                <w:szCs w:val="20"/>
                <w:lang w:eastAsia="en-AU"/>
              </w:rPr>
              <w:t>Trastuzumab</w:t>
            </w:r>
          </w:p>
        </w:tc>
        <w:tc>
          <w:tcPr>
            <w:tcW w:w="4536" w:type="dxa"/>
            <w:shd w:val="clear" w:color="auto" w:fill="auto"/>
            <w:noWrap/>
            <w:tcMar>
              <w:left w:w="0" w:type="dxa"/>
              <w:right w:w="0" w:type="dxa"/>
            </w:tcMar>
            <w:hideMark/>
          </w:tcPr>
          <w:p w14:paraId="71795C7E"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150 mg</w:t>
            </w:r>
          </w:p>
        </w:tc>
        <w:tc>
          <w:tcPr>
            <w:tcW w:w="1276" w:type="dxa"/>
            <w:tcMar>
              <w:left w:w="0" w:type="dxa"/>
              <w:right w:w="0" w:type="dxa"/>
            </w:tcMar>
          </w:tcPr>
          <w:p w14:paraId="57DE4E46" w14:textId="77777777" w:rsidR="003E6D1C" w:rsidRPr="009E5255" w:rsidRDefault="003E6D1C" w:rsidP="00FF2E94">
            <w:pPr>
              <w:spacing w:before="0" w:after="0" w:line="240" w:lineRule="auto"/>
              <w:jc w:val="center"/>
              <w:rPr>
                <w:sz w:val="20"/>
                <w:szCs w:val="20"/>
              </w:rPr>
            </w:pPr>
            <w:r w:rsidRPr="009E5255">
              <w:rPr>
                <w:sz w:val="20"/>
                <w:szCs w:val="20"/>
              </w:rPr>
              <w:t>96</w:t>
            </w:r>
          </w:p>
        </w:tc>
        <w:tc>
          <w:tcPr>
            <w:tcW w:w="1361" w:type="dxa"/>
            <w:vMerge w:val="restart"/>
            <w:shd w:val="clear" w:color="auto" w:fill="auto"/>
            <w:noWrap/>
            <w:tcMar>
              <w:left w:w="0" w:type="dxa"/>
              <w:right w:w="0" w:type="dxa"/>
            </w:tcMar>
            <w:hideMark/>
          </w:tcPr>
          <w:p w14:paraId="066DC10E"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3.37</w:t>
            </w:r>
          </w:p>
        </w:tc>
      </w:tr>
      <w:tr w:rsidR="003E6D1C" w:rsidRPr="009E5255" w14:paraId="57902CC2" w14:textId="77777777" w:rsidTr="00FF2E94">
        <w:trPr>
          <w:trHeight w:val="57"/>
        </w:trPr>
        <w:tc>
          <w:tcPr>
            <w:tcW w:w="1843" w:type="dxa"/>
            <w:vMerge/>
            <w:shd w:val="clear" w:color="auto" w:fill="auto"/>
            <w:noWrap/>
            <w:tcMar>
              <w:left w:w="0" w:type="dxa"/>
              <w:right w:w="0" w:type="dxa"/>
            </w:tcMar>
            <w:hideMark/>
          </w:tcPr>
          <w:p w14:paraId="32F5BC30"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18413B7B"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420 mg</w:t>
            </w:r>
          </w:p>
        </w:tc>
        <w:tc>
          <w:tcPr>
            <w:tcW w:w="1276" w:type="dxa"/>
            <w:tcMar>
              <w:left w:w="0" w:type="dxa"/>
              <w:right w:w="0" w:type="dxa"/>
            </w:tcMar>
          </w:tcPr>
          <w:p w14:paraId="1993A073" w14:textId="77777777" w:rsidR="003E6D1C" w:rsidRPr="009E5255" w:rsidRDefault="003E6D1C" w:rsidP="00FF2E94">
            <w:pPr>
              <w:spacing w:before="0" w:after="0" w:line="240" w:lineRule="auto"/>
              <w:jc w:val="center"/>
              <w:rPr>
                <w:sz w:val="20"/>
                <w:szCs w:val="20"/>
              </w:rPr>
            </w:pPr>
            <w:r w:rsidRPr="009E5255">
              <w:rPr>
                <w:sz w:val="20"/>
                <w:szCs w:val="20"/>
              </w:rPr>
              <w:t>16</w:t>
            </w:r>
          </w:p>
        </w:tc>
        <w:tc>
          <w:tcPr>
            <w:tcW w:w="1361" w:type="dxa"/>
            <w:vMerge/>
            <w:shd w:val="clear" w:color="auto" w:fill="auto"/>
            <w:noWrap/>
            <w:tcMar>
              <w:left w:w="0" w:type="dxa"/>
              <w:right w:w="0" w:type="dxa"/>
            </w:tcMar>
            <w:hideMark/>
          </w:tcPr>
          <w:p w14:paraId="4F7F092F" w14:textId="77777777" w:rsidR="003E6D1C" w:rsidRPr="009E5255" w:rsidRDefault="003E6D1C" w:rsidP="00FF2E94">
            <w:pPr>
              <w:spacing w:before="0" w:after="0" w:line="240" w:lineRule="auto"/>
              <w:jc w:val="center"/>
              <w:rPr>
                <w:sz w:val="20"/>
                <w:szCs w:val="20"/>
                <w:lang w:eastAsia="en-AU"/>
              </w:rPr>
            </w:pPr>
          </w:p>
        </w:tc>
      </w:tr>
      <w:tr w:rsidR="003E6D1C" w:rsidRPr="009E5255" w14:paraId="72D48914" w14:textId="77777777" w:rsidTr="00FF2E94">
        <w:trPr>
          <w:trHeight w:val="57"/>
        </w:trPr>
        <w:tc>
          <w:tcPr>
            <w:tcW w:w="1843" w:type="dxa"/>
            <w:vMerge/>
            <w:shd w:val="clear" w:color="auto" w:fill="auto"/>
            <w:noWrap/>
            <w:tcMar>
              <w:left w:w="0" w:type="dxa"/>
              <w:right w:w="0" w:type="dxa"/>
            </w:tcMar>
            <w:hideMark/>
          </w:tcPr>
          <w:p w14:paraId="511202C4"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3B00EF72"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60 mg</w:t>
            </w:r>
          </w:p>
        </w:tc>
        <w:tc>
          <w:tcPr>
            <w:tcW w:w="1276" w:type="dxa"/>
            <w:tcMar>
              <w:left w:w="0" w:type="dxa"/>
              <w:right w:w="0" w:type="dxa"/>
            </w:tcMar>
          </w:tcPr>
          <w:p w14:paraId="2DEEC4E1" w14:textId="77777777" w:rsidR="003E6D1C" w:rsidRPr="009E5255" w:rsidRDefault="003E6D1C" w:rsidP="00FF2E94">
            <w:pPr>
              <w:spacing w:before="0" w:after="0" w:line="240" w:lineRule="auto"/>
              <w:jc w:val="center"/>
              <w:rPr>
                <w:sz w:val="20"/>
                <w:szCs w:val="20"/>
              </w:rPr>
            </w:pPr>
            <w:r w:rsidRPr="009E5255">
              <w:rPr>
                <w:sz w:val="20"/>
                <w:szCs w:val="20"/>
              </w:rPr>
              <w:t>32</w:t>
            </w:r>
          </w:p>
        </w:tc>
        <w:tc>
          <w:tcPr>
            <w:tcW w:w="1361" w:type="dxa"/>
            <w:vMerge/>
            <w:shd w:val="clear" w:color="auto" w:fill="auto"/>
            <w:noWrap/>
            <w:tcMar>
              <w:left w:w="0" w:type="dxa"/>
              <w:right w:w="0" w:type="dxa"/>
            </w:tcMar>
            <w:hideMark/>
          </w:tcPr>
          <w:p w14:paraId="3C03A4C2" w14:textId="77777777" w:rsidR="003E6D1C" w:rsidRPr="009E5255" w:rsidRDefault="003E6D1C" w:rsidP="00FF2E94">
            <w:pPr>
              <w:spacing w:before="0" w:after="0" w:line="240" w:lineRule="auto"/>
              <w:jc w:val="center"/>
              <w:rPr>
                <w:sz w:val="20"/>
                <w:szCs w:val="20"/>
                <w:lang w:eastAsia="en-AU"/>
              </w:rPr>
            </w:pPr>
          </w:p>
        </w:tc>
      </w:tr>
      <w:tr w:rsidR="003E6D1C" w:rsidRPr="009E5255" w14:paraId="1C692040" w14:textId="77777777" w:rsidTr="00FF2E94">
        <w:trPr>
          <w:trHeight w:val="57"/>
        </w:trPr>
        <w:tc>
          <w:tcPr>
            <w:tcW w:w="1843" w:type="dxa"/>
            <w:vMerge w:val="restart"/>
            <w:shd w:val="clear" w:color="auto" w:fill="auto"/>
            <w:noWrap/>
            <w:tcMar>
              <w:left w:w="0" w:type="dxa"/>
              <w:right w:w="0" w:type="dxa"/>
            </w:tcMar>
            <w:hideMark/>
          </w:tcPr>
          <w:p w14:paraId="5E9BC5F7" w14:textId="77777777" w:rsidR="003E6D1C" w:rsidRPr="009E5255" w:rsidRDefault="003E6D1C" w:rsidP="00FF2E94">
            <w:pPr>
              <w:spacing w:before="0" w:after="0" w:line="240" w:lineRule="auto"/>
              <w:rPr>
                <w:sz w:val="20"/>
                <w:szCs w:val="20"/>
                <w:lang w:eastAsia="en-AU"/>
              </w:rPr>
            </w:pPr>
            <w:r w:rsidRPr="009E5255">
              <w:rPr>
                <w:sz w:val="20"/>
                <w:szCs w:val="20"/>
                <w:lang w:eastAsia="en-AU"/>
              </w:rPr>
              <w:t>Trastuzumab emtansine</w:t>
            </w:r>
          </w:p>
        </w:tc>
        <w:tc>
          <w:tcPr>
            <w:tcW w:w="4536" w:type="dxa"/>
            <w:shd w:val="clear" w:color="auto" w:fill="auto"/>
            <w:noWrap/>
            <w:tcMar>
              <w:left w:w="0" w:type="dxa"/>
              <w:right w:w="0" w:type="dxa"/>
            </w:tcMar>
            <w:hideMark/>
          </w:tcPr>
          <w:p w14:paraId="19067EC2"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100 mg</w:t>
            </w:r>
          </w:p>
        </w:tc>
        <w:tc>
          <w:tcPr>
            <w:tcW w:w="1276" w:type="dxa"/>
            <w:tcMar>
              <w:left w:w="0" w:type="dxa"/>
              <w:right w:w="0" w:type="dxa"/>
            </w:tcMar>
          </w:tcPr>
          <w:p w14:paraId="29398CC7"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val="restart"/>
            <w:shd w:val="clear" w:color="auto" w:fill="auto"/>
            <w:noWrap/>
            <w:tcMar>
              <w:left w:w="0" w:type="dxa"/>
              <w:right w:w="0" w:type="dxa"/>
            </w:tcMar>
            <w:hideMark/>
          </w:tcPr>
          <w:p w14:paraId="1FDA7FE4"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17.15</w:t>
            </w:r>
          </w:p>
        </w:tc>
      </w:tr>
      <w:tr w:rsidR="003E6D1C" w:rsidRPr="009E5255" w14:paraId="45856293" w14:textId="77777777" w:rsidTr="00FF2E94">
        <w:trPr>
          <w:trHeight w:val="57"/>
        </w:trPr>
        <w:tc>
          <w:tcPr>
            <w:tcW w:w="1843" w:type="dxa"/>
            <w:vMerge/>
            <w:shd w:val="clear" w:color="auto" w:fill="auto"/>
            <w:noWrap/>
            <w:tcMar>
              <w:left w:w="0" w:type="dxa"/>
              <w:right w:w="0" w:type="dxa"/>
            </w:tcMar>
            <w:hideMark/>
          </w:tcPr>
          <w:p w14:paraId="0807099A" w14:textId="77777777" w:rsidR="003E6D1C" w:rsidRPr="009E5255" w:rsidRDefault="003E6D1C" w:rsidP="00FF2E94">
            <w:pPr>
              <w:spacing w:before="0" w:after="0" w:line="240" w:lineRule="auto"/>
              <w:rPr>
                <w:sz w:val="20"/>
                <w:szCs w:val="20"/>
                <w:lang w:eastAsia="en-AU"/>
              </w:rPr>
            </w:pPr>
          </w:p>
        </w:tc>
        <w:tc>
          <w:tcPr>
            <w:tcW w:w="4536" w:type="dxa"/>
            <w:shd w:val="clear" w:color="auto" w:fill="auto"/>
            <w:noWrap/>
            <w:tcMar>
              <w:left w:w="0" w:type="dxa"/>
              <w:right w:w="0" w:type="dxa"/>
            </w:tcMar>
            <w:hideMark/>
          </w:tcPr>
          <w:p w14:paraId="1107FDF7" w14:textId="77777777" w:rsidR="003E6D1C" w:rsidRPr="009E5255" w:rsidRDefault="003E6D1C" w:rsidP="00FF2E94">
            <w:pPr>
              <w:spacing w:before="0" w:after="0" w:line="240" w:lineRule="auto"/>
              <w:rPr>
                <w:sz w:val="20"/>
                <w:szCs w:val="20"/>
                <w:lang w:eastAsia="en-AU"/>
              </w:rPr>
            </w:pPr>
            <w:r w:rsidRPr="009E5255">
              <w:rPr>
                <w:sz w:val="20"/>
                <w:szCs w:val="20"/>
                <w:lang w:eastAsia="en-AU"/>
              </w:rPr>
              <w:t>Powder for I.V. infusion 160 mg</w:t>
            </w:r>
          </w:p>
        </w:tc>
        <w:tc>
          <w:tcPr>
            <w:tcW w:w="1276" w:type="dxa"/>
            <w:tcMar>
              <w:left w:w="0" w:type="dxa"/>
              <w:right w:w="0" w:type="dxa"/>
            </w:tcMar>
          </w:tcPr>
          <w:p w14:paraId="7AA695DD"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shd w:val="clear" w:color="auto" w:fill="auto"/>
            <w:noWrap/>
            <w:tcMar>
              <w:left w:w="0" w:type="dxa"/>
              <w:right w:w="0" w:type="dxa"/>
            </w:tcMar>
            <w:hideMark/>
          </w:tcPr>
          <w:p w14:paraId="63D034C5" w14:textId="77777777" w:rsidR="003E6D1C" w:rsidRPr="009E5255" w:rsidRDefault="003E6D1C" w:rsidP="00FF2E94">
            <w:pPr>
              <w:spacing w:before="0" w:after="0" w:line="240" w:lineRule="auto"/>
              <w:jc w:val="center"/>
              <w:rPr>
                <w:sz w:val="20"/>
                <w:szCs w:val="20"/>
                <w:lang w:eastAsia="en-AU"/>
              </w:rPr>
            </w:pPr>
          </w:p>
        </w:tc>
      </w:tr>
      <w:tr w:rsidR="003E6D1C" w:rsidRPr="009E5255" w14:paraId="7618755D" w14:textId="77777777" w:rsidTr="00FF2E94">
        <w:trPr>
          <w:trHeight w:val="57"/>
        </w:trPr>
        <w:tc>
          <w:tcPr>
            <w:tcW w:w="1843" w:type="dxa"/>
            <w:shd w:val="clear" w:color="auto" w:fill="auto"/>
            <w:noWrap/>
            <w:tcMar>
              <w:left w:w="0" w:type="dxa"/>
              <w:right w:w="0" w:type="dxa"/>
            </w:tcMar>
            <w:hideMark/>
          </w:tcPr>
          <w:p w14:paraId="292388A8" w14:textId="77777777" w:rsidR="003E6D1C" w:rsidRPr="009E5255" w:rsidRDefault="003E6D1C" w:rsidP="00FF2E94">
            <w:pPr>
              <w:spacing w:before="0" w:after="0" w:line="240" w:lineRule="auto"/>
              <w:rPr>
                <w:sz w:val="20"/>
                <w:szCs w:val="20"/>
                <w:lang w:eastAsia="en-AU"/>
              </w:rPr>
            </w:pPr>
            <w:r w:rsidRPr="009E5255">
              <w:rPr>
                <w:sz w:val="20"/>
                <w:szCs w:val="20"/>
                <w:lang w:eastAsia="en-AU"/>
              </w:rPr>
              <w:t>Vinblastine</w:t>
            </w:r>
          </w:p>
        </w:tc>
        <w:tc>
          <w:tcPr>
            <w:tcW w:w="4536" w:type="dxa"/>
            <w:shd w:val="clear" w:color="auto" w:fill="auto"/>
            <w:noWrap/>
            <w:tcMar>
              <w:left w:w="0" w:type="dxa"/>
              <w:right w:w="0" w:type="dxa"/>
            </w:tcMar>
            <w:hideMark/>
          </w:tcPr>
          <w:p w14:paraId="533E540C"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jection containing vinblastine sulfate 10 mg in 10 mL</w:t>
            </w:r>
          </w:p>
        </w:tc>
        <w:tc>
          <w:tcPr>
            <w:tcW w:w="1276" w:type="dxa"/>
            <w:tcMar>
              <w:left w:w="0" w:type="dxa"/>
              <w:right w:w="0" w:type="dxa"/>
            </w:tcMar>
          </w:tcPr>
          <w:p w14:paraId="192B20FC"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shd w:val="clear" w:color="auto" w:fill="auto"/>
            <w:noWrap/>
            <w:tcMar>
              <w:left w:w="0" w:type="dxa"/>
              <w:right w:w="0" w:type="dxa"/>
            </w:tcMar>
            <w:hideMark/>
          </w:tcPr>
          <w:p w14:paraId="269D281C"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9.00</w:t>
            </w:r>
          </w:p>
        </w:tc>
      </w:tr>
      <w:tr w:rsidR="003E6D1C" w:rsidRPr="009E5255" w14:paraId="73C4B240" w14:textId="77777777" w:rsidTr="00FF2E94">
        <w:trPr>
          <w:trHeight w:val="57"/>
        </w:trPr>
        <w:tc>
          <w:tcPr>
            <w:tcW w:w="1843" w:type="dxa"/>
            <w:shd w:val="clear" w:color="auto" w:fill="auto"/>
            <w:noWrap/>
            <w:tcMar>
              <w:left w:w="0" w:type="dxa"/>
              <w:right w:w="0" w:type="dxa"/>
            </w:tcMar>
            <w:hideMark/>
          </w:tcPr>
          <w:p w14:paraId="235B5DA8" w14:textId="77777777" w:rsidR="003E6D1C" w:rsidRPr="009E5255" w:rsidRDefault="003E6D1C" w:rsidP="00FF2E94">
            <w:pPr>
              <w:spacing w:before="0" w:after="0" w:line="240" w:lineRule="auto"/>
              <w:rPr>
                <w:sz w:val="20"/>
                <w:szCs w:val="20"/>
                <w:lang w:eastAsia="en-AU"/>
              </w:rPr>
            </w:pPr>
            <w:r w:rsidRPr="009E5255">
              <w:rPr>
                <w:sz w:val="20"/>
                <w:szCs w:val="20"/>
                <w:lang w:eastAsia="en-AU"/>
              </w:rPr>
              <w:t>Vincristine</w:t>
            </w:r>
          </w:p>
        </w:tc>
        <w:tc>
          <w:tcPr>
            <w:tcW w:w="4536" w:type="dxa"/>
            <w:shd w:val="clear" w:color="auto" w:fill="auto"/>
            <w:noWrap/>
            <w:tcMar>
              <w:left w:w="0" w:type="dxa"/>
              <w:right w:w="0" w:type="dxa"/>
            </w:tcMar>
            <w:hideMark/>
          </w:tcPr>
          <w:p w14:paraId="0324CD07" w14:textId="77777777" w:rsidR="003E6D1C" w:rsidRPr="009E5255" w:rsidRDefault="003E6D1C" w:rsidP="00FF2E94">
            <w:pPr>
              <w:spacing w:before="0" w:after="0" w:line="240" w:lineRule="auto"/>
              <w:rPr>
                <w:sz w:val="20"/>
                <w:szCs w:val="20"/>
                <w:lang w:eastAsia="en-AU"/>
              </w:rPr>
            </w:pPr>
            <w:r w:rsidRPr="009E5255">
              <w:rPr>
                <w:sz w:val="20"/>
                <w:szCs w:val="20"/>
                <w:lang w:eastAsia="en-AU"/>
              </w:rPr>
              <w:t>I.V. injection containing vincristine sulfate 1 mg in 1 mL</w:t>
            </w:r>
          </w:p>
        </w:tc>
        <w:tc>
          <w:tcPr>
            <w:tcW w:w="1276" w:type="dxa"/>
            <w:tcMar>
              <w:left w:w="0" w:type="dxa"/>
              <w:right w:w="0" w:type="dxa"/>
            </w:tcMar>
          </w:tcPr>
          <w:p w14:paraId="35DA3499" w14:textId="77777777" w:rsidR="003E6D1C" w:rsidRPr="009E5255" w:rsidRDefault="003E6D1C" w:rsidP="00FF2E94">
            <w:pPr>
              <w:spacing w:before="0" w:after="0" w:line="240" w:lineRule="auto"/>
              <w:jc w:val="center"/>
              <w:rPr>
                <w:sz w:val="20"/>
                <w:szCs w:val="20"/>
              </w:rPr>
            </w:pPr>
            <w:r w:rsidRPr="009E5255">
              <w:rPr>
                <w:sz w:val="20"/>
                <w:szCs w:val="20"/>
              </w:rPr>
              <w:t>2</w:t>
            </w:r>
          </w:p>
        </w:tc>
        <w:tc>
          <w:tcPr>
            <w:tcW w:w="1361" w:type="dxa"/>
            <w:shd w:val="clear" w:color="auto" w:fill="auto"/>
            <w:noWrap/>
            <w:tcMar>
              <w:left w:w="0" w:type="dxa"/>
              <w:right w:w="0" w:type="dxa"/>
            </w:tcMar>
            <w:hideMark/>
          </w:tcPr>
          <w:p w14:paraId="0F20AE20"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62.03</w:t>
            </w:r>
          </w:p>
        </w:tc>
      </w:tr>
      <w:tr w:rsidR="003E6D1C" w:rsidRPr="009E5255" w14:paraId="71F4C7A1" w14:textId="77777777" w:rsidTr="00FF2E94">
        <w:trPr>
          <w:trHeight w:val="57"/>
        </w:trPr>
        <w:tc>
          <w:tcPr>
            <w:tcW w:w="1843" w:type="dxa"/>
            <w:vMerge w:val="restart"/>
            <w:shd w:val="clear" w:color="auto" w:fill="auto"/>
            <w:noWrap/>
            <w:tcMar>
              <w:left w:w="0" w:type="dxa"/>
              <w:right w:w="0" w:type="dxa"/>
            </w:tcMar>
            <w:hideMark/>
          </w:tcPr>
          <w:p w14:paraId="5BF73D08" w14:textId="77777777" w:rsidR="003E6D1C" w:rsidRPr="009E5255" w:rsidRDefault="003E6D1C" w:rsidP="00FF2E94">
            <w:pPr>
              <w:spacing w:before="0" w:after="0" w:line="240" w:lineRule="auto"/>
              <w:rPr>
                <w:sz w:val="20"/>
                <w:szCs w:val="20"/>
                <w:lang w:eastAsia="en-AU"/>
              </w:rPr>
            </w:pPr>
            <w:r w:rsidRPr="009E5255">
              <w:rPr>
                <w:sz w:val="20"/>
                <w:szCs w:val="20"/>
                <w:lang w:eastAsia="en-AU"/>
              </w:rPr>
              <w:t>Vinorelbine</w:t>
            </w:r>
          </w:p>
        </w:tc>
        <w:tc>
          <w:tcPr>
            <w:tcW w:w="4536" w:type="dxa"/>
            <w:shd w:val="clear" w:color="auto" w:fill="auto"/>
            <w:noWrap/>
            <w:tcMar>
              <w:left w:w="0" w:type="dxa"/>
              <w:right w:w="0" w:type="dxa"/>
            </w:tcMar>
            <w:hideMark/>
          </w:tcPr>
          <w:p w14:paraId="36ED3872"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10 mg (as tartrate) in 1 mL</w:t>
            </w:r>
          </w:p>
        </w:tc>
        <w:tc>
          <w:tcPr>
            <w:tcW w:w="1276" w:type="dxa"/>
            <w:tcMar>
              <w:left w:w="0" w:type="dxa"/>
              <w:right w:w="0" w:type="dxa"/>
            </w:tcMar>
          </w:tcPr>
          <w:p w14:paraId="459B2D67"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val="restart"/>
            <w:shd w:val="clear" w:color="auto" w:fill="auto"/>
            <w:noWrap/>
            <w:tcMar>
              <w:left w:w="0" w:type="dxa"/>
              <w:right w:w="0" w:type="dxa"/>
            </w:tcMar>
            <w:hideMark/>
          </w:tcPr>
          <w:p w14:paraId="6D29A6E6" w14:textId="77777777" w:rsidR="003E6D1C" w:rsidRPr="009E5255" w:rsidRDefault="003E6D1C" w:rsidP="00FF2E94">
            <w:pPr>
              <w:spacing w:before="0" w:after="0" w:line="240" w:lineRule="auto"/>
              <w:jc w:val="center"/>
              <w:rPr>
                <w:sz w:val="20"/>
                <w:szCs w:val="20"/>
                <w:lang w:eastAsia="en-AU"/>
              </w:rPr>
            </w:pPr>
            <w:r w:rsidRPr="009E5255">
              <w:rPr>
                <w:sz w:val="20"/>
                <w:szCs w:val="20"/>
                <w:lang w:eastAsia="en-AU"/>
              </w:rPr>
              <w:t>$2.54</w:t>
            </w:r>
          </w:p>
        </w:tc>
      </w:tr>
      <w:tr w:rsidR="003E6D1C" w:rsidRPr="009E5255" w14:paraId="5F565A78" w14:textId="77777777" w:rsidTr="00FF2E94">
        <w:trPr>
          <w:trHeight w:val="57"/>
        </w:trPr>
        <w:tc>
          <w:tcPr>
            <w:tcW w:w="1843" w:type="dxa"/>
            <w:vMerge/>
            <w:tcBorders>
              <w:bottom w:val="single" w:sz="4" w:space="0" w:color="auto"/>
            </w:tcBorders>
            <w:shd w:val="clear" w:color="auto" w:fill="auto"/>
            <w:noWrap/>
            <w:tcMar>
              <w:left w:w="0" w:type="dxa"/>
              <w:right w:w="0" w:type="dxa"/>
            </w:tcMar>
            <w:hideMark/>
          </w:tcPr>
          <w:p w14:paraId="569B51EA" w14:textId="77777777" w:rsidR="003E6D1C" w:rsidRPr="009E5255" w:rsidRDefault="003E6D1C" w:rsidP="00FF2E94">
            <w:pPr>
              <w:spacing w:before="0" w:after="0" w:line="240" w:lineRule="auto"/>
              <w:rPr>
                <w:sz w:val="20"/>
                <w:szCs w:val="20"/>
                <w:lang w:eastAsia="en-AU"/>
              </w:rPr>
            </w:pPr>
          </w:p>
        </w:tc>
        <w:tc>
          <w:tcPr>
            <w:tcW w:w="4536" w:type="dxa"/>
            <w:tcBorders>
              <w:bottom w:val="single" w:sz="4" w:space="0" w:color="auto"/>
            </w:tcBorders>
            <w:shd w:val="clear" w:color="auto" w:fill="auto"/>
            <w:noWrap/>
            <w:tcMar>
              <w:left w:w="0" w:type="dxa"/>
              <w:right w:w="0" w:type="dxa"/>
            </w:tcMar>
            <w:hideMark/>
          </w:tcPr>
          <w:p w14:paraId="1FA2638A" w14:textId="77777777" w:rsidR="003E6D1C" w:rsidRPr="009E5255" w:rsidRDefault="003E6D1C" w:rsidP="00FF2E94">
            <w:pPr>
              <w:spacing w:before="0" w:after="0" w:line="240" w:lineRule="auto"/>
              <w:rPr>
                <w:sz w:val="20"/>
                <w:szCs w:val="20"/>
                <w:lang w:eastAsia="en-AU"/>
              </w:rPr>
            </w:pPr>
            <w:r w:rsidRPr="009E5255">
              <w:rPr>
                <w:sz w:val="20"/>
                <w:szCs w:val="20"/>
                <w:lang w:eastAsia="en-AU"/>
              </w:rPr>
              <w:t>Solution for I.V. infusion 50 mg (as tartrate) in 5 mL</w:t>
            </w:r>
          </w:p>
        </w:tc>
        <w:tc>
          <w:tcPr>
            <w:tcW w:w="1276" w:type="dxa"/>
            <w:tcBorders>
              <w:bottom w:val="single" w:sz="4" w:space="0" w:color="auto"/>
            </w:tcBorders>
            <w:tcMar>
              <w:left w:w="0" w:type="dxa"/>
              <w:right w:w="0" w:type="dxa"/>
            </w:tcMar>
          </w:tcPr>
          <w:p w14:paraId="33D15D55" w14:textId="77777777" w:rsidR="003E6D1C" w:rsidRPr="009E5255" w:rsidRDefault="003E6D1C" w:rsidP="00FF2E94">
            <w:pPr>
              <w:spacing w:before="0" w:after="0" w:line="240" w:lineRule="auto"/>
              <w:jc w:val="center"/>
              <w:rPr>
                <w:sz w:val="20"/>
                <w:szCs w:val="20"/>
              </w:rPr>
            </w:pPr>
            <w:r w:rsidRPr="009E5255">
              <w:rPr>
                <w:sz w:val="20"/>
                <w:szCs w:val="20"/>
              </w:rPr>
              <w:t>4</w:t>
            </w:r>
          </w:p>
        </w:tc>
        <w:tc>
          <w:tcPr>
            <w:tcW w:w="1361" w:type="dxa"/>
            <w:vMerge/>
            <w:tcBorders>
              <w:bottom w:val="single" w:sz="4" w:space="0" w:color="auto"/>
            </w:tcBorders>
            <w:shd w:val="clear" w:color="auto" w:fill="auto"/>
            <w:noWrap/>
            <w:tcMar>
              <w:left w:w="0" w:type="dxa"/>
              <w:right w:w="0" w:type="dxa"/>
            </w:tcMar>
            <w:hideMark/>
          </w:tcPr>
          <w:p w14:paraId="01F64233" w14:textId="77777777" w:rsidR="003E6D1C" w:rsidRPr="009E5255" w:rsidRDefault="003E6D1C" w:rsidP="00FF2E94">
            <w:pPr>
              <w:spacing w:before="0" w:after="0" w:line="240" w:lineRule="auto"/>
              <w:jc w:val="center"/>
              <w:rPr>
                <w:sz w:val="20"/>
                <w:szCs w:val="20"/>
                <w:lang w:eastAsia="en-AU"/>
              </w:rPr>
            </w:pPr>
          </w:p>
        </w:tc>
      </w:tr>
    </w:tbl>
    <w:p w14:paraId="0E0F6AB8" w14:textId="075905EA" w:rsidR="00A6670E" w:rsidRPr="009E5255" w:rsidRDefault="00A94841" w:rsidP="003A6F1A">
      <w:pPr>
        <w:pStyle w:val="TableNotes"/>
      </w:pPr>
      <w:r w:rsidRPr="009E5255">
        <w:t>Abbreviation:</w:t>
      </w:r>
      <w:r w:rsidRPr="009E5255">
        <w:tab/>
        <w:t>I.V., intravenous.</w:t>
      </w:r>
    </w:p>
    <w:p w14:paraId="0357F450" w14:textId="2A2FFD26" w:rsidR="00896D9C" w:rsidRPr="009E5255" w:rsidRDefault="00896D9C" w:rsidP="00683403">
      <w:pPr>
        <w:rPr>
          <w:i/>
          <w:iCs/>
          <w:u w:val="single"/>
        </w:rPr>
      </w:pPr>
      <w:r w:rsidRPr="009E5255">
        <w:rPr>
          <w:i/>
          <w:iCs/>
          <w:u w:val="single"/>
        </w:rPr>
        <w:t>Vial optimisation</w:t>
      </w:r>
    </w:p>
    <w:p w14:paraId="2587B887" w14:textId="3E52D83A" w:rsidR="00371EA7" w:rsidRPr="009E5255" w:rsidRDefault="00371EA7" w:rsidP="00805A41">
      <w:r w:rsidRPr="009E5255">
        <w:t xml:space="preserve">Currently, the prices at which drugs are purchased at the various stages of the EFC supply chain are not directly visible to stakeholders (but may be inferred from industry sales data; </w:t>
      </w:r>
      <w:r w:rsidRPr="009E5255">
        <w:rPr>
          <w:color w:val="000000" w:themeColor="text1"/>
        </w:rPr>
        <w:t>se</w:t>
      </w:r>
      <w:r w:rsidR="006B37DC" w:rsidRPr="009E5255">
        <w:rPr>
          <w:color w:val="000000" w:themeColor="text1"/>
        </w:rPr>
        <w:t xml:space="preserve">e Section </w:t>
      </w:r>
      <w:r w:rsidR="006B37DC" w:rsidRPr="009E5255">
        <w:rPr>
          <w:color w:val="000000" w:themeColor="text1"/>
        </w:rPr>
        <w:fldChar w:fldCharType="begin"/>
      </w:r>
      <w:r w:rsidR="006B37DC" w:rsidRPr="009E5255">
        <w:rPr>
          <w:color w:val="000000" w:themeColor="text1"/>
        </w:rPr>
        <w:instrText xml:space="preserve"> REF _Ref92187909 \r \h </w:instrText>
      </w:r>
      <w:r w:rsidR="006B37DC" w:rsidRPr="009E5255">
        <w:rPr>
          <w:color w:val="000000" w:themeColor="text1"/>
        </w:rPr>
      </w:r>
      <w:r w:rsidR="006B37DC" w:rsidRPr="009E5255">
        <w:rPr>
          <w:color w:val="000000" w:themeColor="text1"/>
        </w:rPr>
        <w:fldChar w:fldCharType="separate"/>
      </w:r>
      <w:r w:rsidR="000C766B">
        <w:rPr>
          <w:color w:val="000000" w:themeColor="text1"/>
          <w:cs/>
        </w:rPr>
        <w:t>‎</w:t>
      </w:r>
      <w:r w:rsidR="000C766B">
        <w:rPr>
          <w:color w:val="000000" w:themeColor="text1"/>
        </w:rPr>
        <w:t>4.3</w:t>
      </w:r>
      <w:r w:rsidR="006B37DC" w:rsidRPr="009E5255">
        <w:rPr>
          <w:color w:val="000000" w:themeColor="text1"/>
        </w:rPr>
        <w:fldChar w:fldCharType="end"/>
      </w:r>
      <w:r w:rsidRPr="009E5255">
        <w:t>)</w:t>
      </w:r>
      <w:r w:rsidR="0048472F" w:rsidRPr="009E5255">
        <w:t xml:space="preserve">.  </w:t>
      </w:r>
      <w:r w:rsidRPr="009E5255">
        <w:t xml:space="preserve">This lack of visibility may facilitate the ability of larger purchasers to benefit </w:t>
      </w:r>
      <w:r w:rsidR="00A94841" w:rsidRPr="009E5255">
        <w:t xml:space="preserve">from </w:t>
      </w:r>
      <w:r w:rsidRPr="009E5255">
        <w:t>scale by increasing the margin between the price at which a drug is purchased from manufacturers and subsequently reimbursed by the PBS</w:t>
      </w:r>
      <w:r w:rsidR="0048472F" w:rsidRPr="009E5255">
        <w:t xml:space="preserve">.  </w:t>
      </w:r>
      <w:r w:rsidRPr="009E5255">
        <w:t>It is believed that the recently announced Strategic Agreement between the Commonwealth and Medicines Australia (2022-2027) contains a provision for the prices of drugs purchased at the hospital-level to be made available for calculations of price adjustments in accordance with PBS price disclosure requirements; this provision is likely to reduce the discounting of drug prices at the hospital level, as discounts would likely flow on to PBS-subsidised prices</w:t>
      </w:r>
      <w:r w:rsidR="001E55E0" w:rsidRPr="009E5255">
        <w:t xml:space="preserve"> </w:t>
      </w:r>
      <w:r w:rsidR="001E55E0" w:rsidRPr="009E5255">
        <w:fldChar w:fldCharType="begin"/>
      </w:r>
      <w:r w:rsidR="0004591A" w:rsidRPr="009E5255">
        <w:instrText xml:space="preserve"> ADDIN EN.CITE &lt;EndNote&gt;&lt;Cite&gt;&lt;Author&gt;Australian Government&lt;/Author&gt;&lt;Year&gt;2021&lt;/Year&gt;&lt;RecNum&gt;10559&lt;/RecNum&gt;&lt;DisplayText&gt;[8]&lt;/DisplayText&gt;&lt;record&gt;&lt;rec-number&gt;10559&lt;/rec-number&gt;&lt;foreign-keys&gt;&lt;key app="EN" db-id="etpte9adcdfve1eerz5pws2fvps522ds5svf" timestamp="1652740078" guid="a30b3c38-f3d7-49fd-942c-3f57889e5687"&gt;10559&lt;/key&gt;&lt;/foreign-keys&gt;&lt;ref-type name="Report"&gt;27&lt;/ref-type&gt;&lt;contributors&gt;&lt;authors&gt;&lt;author&gt;Australian Government,&lt;/author&gt;&lt;/authors&gt;&lt;tertiary-authors&gt;&lt;author&gt;Australian Government,, Department of Health&lt;/author&gt;&lt;/tertiary-authors&gt;&lt;/contributors&gt;&lt;titles&gt;&lt;title&gt;Strategic agreement in relation to reimbursement, health technology assessment and other matters&lt;/title&gt;&lt;/titles&gt;&lt;dates&gt;&lt;year&gt;2021&lt;/year&gt;&lt;/dates&gt;&lt;pub-location&gt;Canberra&lt;/pub-location&gt;&lt;urls&gt;&lt;related-urls&gt;&lt;url&gt;https://www.medicinesaustralia.com.au/wp-content/uploads/2021/09/Medicines-Australia-Strategic-Agreement-2022-2027.pdf&lt;/url&gt;&lt;/related-urls&gt;&lt;/urls&gt;&lt;/record&gt;&lt;/Cite&gt;&lt;/EndNote&gt;</w:instrText>
      </w:r>
      <w:r w:rsidR="001E55E0" w:rsidRPr="009E5255">
        <w:fldChar w:fldCharType="separate"/>
      </w:r>
      <w:r w:rsidR="00A306B9" w:rsidRPr="009E5255">
        <w:rPr>
          <w:noProof/>
        </w:rPr>
        <w:t>[8]</w:t>
      </w:r>
      <w:r w:rsidR="001E55E0" w:rsidRPr="009E5255">
        <w:fldChar w:fldCharType="end"/>
      </w:r>
      <w:r w:rsidRPr="009E5255">
        <w:t>.</w:t>
      </w:r>
    </w:p>
    <w:p w14:paraId="21B99487" w14:textId="6857038D" w:rsidR="004A5428" w:rsidRPr="009E5255" w:rsidRDefault="00371EA7" w:rsidP="00371EA7">
      <w:r w:rsidRPr="009E5255">
        <w:t>A key implication of the disconnect between the purchas</w:t>
      </w:r>
      <w:r w:rsidR="00D55DE9" w:rsidRPr="009E5255">
        <w:t>e</w:t>
      </w:r>
      <w:r w:rsidRPr="009E5255">
        <w:t>, on-selling and reimbursement of EFC</w:t>
      </w:r>
      <w:r w:rsidR="00D55DE9" w:rsidRPr="009E5255">
        <w:t>-listed</w:t>
      </w:r>
      <w:r w:rsidRPr="009E5255">
        <w:t xml:space="preserve"> drugs is that stakeholders within the system have the capacity to vary the basis upon which drug is transacted (</w:t>
      </w:r>
      <w:r w:rsidR="00D55DE9" w:rsidRPr="009E5255">
        <w:t xml:space="preserve">i.e., </w:t>
      </w:r>
      <w:r w:rsidRPr="009E5255">
        <w:t>compounders and hospitals/pharmacists</w:t>
      </w:r>
      <w:r w:rsidR="00D55DE9" w:rsidRPr="009E5255">
        <w:t xml:space="preserve"> may transact on a per-mg basis, rather than on the basis of the most efficient combination of vials</w:t>
      </w:r>
      <w:r w:rsidRPr="009E5255">
        <w:t>)</w:t>
      </w:r>
      <w:r w:rsidR="0048472F" w:rsidRPr="009E5255">
        <w:t xml:space="preserve">.  </w:t>
      </w:r>
      <w:r w:rsidRPr="009E5255">
        <w:t xml:space="preserve">This </w:t>
      </w:r>
      <w:r w:rsidR="00D55DE9" w:rsidRPr="009E5255">
        <w:t>disjunction allows</w:t>
      </w:r>
      <w:r w:rsidRPr="009E5255">
        <w:t xml:space="preserve"> for the practice of vial</w:t>
      </w:r>
      <w:r w:rsidR="00DF3C43" w:rsidRPr="009E5255">
        <w:t>-</w:t>
      </w:r>
      <w:r w:rsidRPr="009E5255">
        <w:t xml:space="preserve">optimisation or </w:t>
      </w:r>
      <w:r w:rsidR="00DF3C43" w:rsidRPr="009E5255">
        <w:t>vial-sharing</w:t>
      </w:r>
      <w:r w:rsidRPr="009E5255">
        <w:t xml:space="preserve">, in which compounders </w:t>
      </w:r>
      <w:r w:rsidR="00D55DE9" w:rsidRPr="009E5255">
        <w:t xml:space="preserve">utilise the contents of supplied vials to </w:t>
      </w:r>
      <w:r w:rsidRPr="009E5255">
        <w:t>provide as many compounded infusions as possible.</w:t>
      </w:r>
    </w:p>
    <w:p w14:paraId="72F2A2CB" w14:textId="0F699C4D" w:rsidR="00835515" w:rsidRPr="009E5255" w:rsidRDefault="00835515" w:rsidP="00371EA7">
      <w:r w:rsidRPr="009E5255">
        <w:t xml:space="preserve">The practice of vial optimisation is illustrated in </w:t>
      </w:r>
      <w:r w:rsidRPr="009E5255">
        <w:fldChar w:fldCharType="begin"/>
      </w:r>
      <w:r w:rsidRPr="009E5255">
        <w:instrText xml:space="preserve"> REF _Ref90379630 \h </w:instrText>
      </w:r>
      <w:r w:rsidRPr="009E5255">
        <w:fldChar w:fldCharType="separate"/>
      </w:r>
      <w:r w:rsidR="000C766B" w:rsidRPr="009E5255">
        <w:t xml:space="preserve">Figure </w:t>
      </w:r>
      <w:r w:rsidR="000C766B">
        <w:rPr>
          <w:noProof/>
        </w:rPr>
        <w:t>7</w:t>
      </w:r>
      <w:r w:rsidRPr="009E5255">
        <w:fldChar w:fldCharType="end"/>
      </w:r>
      <w:r w:rsidR="0048472F" w:rsidRPr="009E5255">
        <w:t xml:space="preserve">.  </w:t>
      </w:r>
      <w:r w:rsidRPr="009E5255">
        <w:t xml:space="preserve">In this hypothetical </w:t>
      </w:r>
      <w:r w:rsidR="002E5743" w:rsidRPr="009E5255">
        <w:t>scenario</w:t>
      </w:r>
      <w:r w:rsidRPr="009E5255">
        <w:t>, a compounder purchases five quantities of a product dosed at 250 mg per patient</w:t>
      </w:r>
      <w:r w:rsidR="0048472F" w:rsidRPr="009E5255">
        <w:t xml:space="preserve">.  </w:t>
      </w:r>
      <w:r w:rsidRPr="009E5255">
        <w:t xml:space="preserve">Each dose is supplied in </w:t>
      </w:r>
      <w:r w:rsidR="002E5743" w:rsidRPr="009E5255">
        <w:t>three</w:t>
      </w:r>
      <w:r w:rsidRPr="009E5255">
        <w:t xml:space="preserve"> vials of 100 mg, so </w:t>
      </w:r>
      <w:r w:rsidR="002E5743" w:rsidRPr="009E5255">
        <w:t xml:space="preserve">that </w:t>
      </w:r>
      <w:r w:rsidRPr="009E5255">
        <w:t>each</w:t>
      </w:r>
      <w:r w:rsidR="002E5743" w:rsidRPr="009E5255">
        <w:t xml:space="preserve"> prescription</w:t>
      </w:r>
      <w:r w:rsidRPr="009E5255">
        <w:t xml:space="preserve"> is associated with an excess (i.e., ‘wastage’) of 50 mg</w:t>
      </w:r>
      <w:r w:rsidR="0048472F" w:rsidRPr="009E5255">
        <w:t xml:space="preserve">.  </w:t>
      </w:r>
      <w:r w:rsidRPr="009E5255">
        <w:t xml:space="preserve">By aggregating </w:t>
      </w:r>
      <w:r w:rsidR="002E5743" w:rsidRPr="009E5255">
        <w:t>the</w:t>
      </w:r>
      <w:r w:rsidRPr="009E5255">
        <w:t xml:space="preserve"> wastage across five patients</w:t>
      </w:r>
      <w:r w:rsidR="002E5743" w:rsidRPr="009E5255">
        <w:t xml:space="preserve"> (</w:t>
      </w:r>
      <w:r w:rsidR="002A2CE8" w:rsidRPr="009E5255">
        <w:t>five</w:t>
      </w:r>
      <w:r w:rsidR="002E5743" w:rsidRPr="009E5255">
        <w:t xml:space="preserve"> x 50 mg)</w:t>
      </w:r>
      <w:r w:rsidRPr="009E5255">
        <w:t xml:space="preserve">, </w:t>
      </w:r>
      <w:r w:rsidR="002E5743" w:rsidRPr="009E5255">
        <w:t>the</w:t>
      </w:r>
      <w:r w:rsidRPr="009E5255">
        <w:t xml:space="preserve"> compounder </w:t>
      </w:r>
      <w:r w:rsidR="002E5743" w:rsidRPr="009E5255">
        <w:t>may</w:t>
      </w:r>
      <w:r w:rsidRPr="009E5255">
        <w:t xml:space="preserve"> produce a</w:t>
      </w:r>
      <w:r w:rsidR="002E5743" w:rsidRPr="009E5255">
        <w:t>n additional</w:t>
      </w:r>
      <w:r w:rsidRPr="009E5255">
        <w:t xml:space="preserve"> </w:t>
      </w:r>
      <w:r w:rsidR="002E5743" w:rsidRPr="009E5255">
        <w:t xml:space="preserve">250 mg dose </w:t>
      </w:r>
      <w:r w:rsidRPr="009E5255">
        <w:t>to be sold to the hospital/community pharmacy for administration to a sixth patient</w:t>
      </w:r>
      <w:r w:rsidR="0048472F" w:rsidRPr="009E5255">
        <w:t xml:space="preserve">.  </w:t>
      </w:r>
      <w:r w:rsidRPr="009E5255">
        <w:t>When lodging PBS claims for reimbursement, the hospital/pharmacy submits a claim for each of the six patients</w:t>
      </w:r>
      <w:r w:rsidR="0048472F" w:rsidRPr="009E5255">
        <w:t xml:space="preserve">.  </w:t>
      </w:r>
      <w:r w:rsidRPr="009E5255">
        <w:t xml:space="preserve">Under EFC pricing rules, claimants are reimbursed for </w:t>
      </w:r>
      <w:r w:rsidR="002E5743" w:rsidRPr="009E5255">
        <w:t>three</w:t>
      </w:r>
      <w:r w:rsidRPr="009E5255">
        <w:t xml:space="preserve"> x 100 mg vials per patient (</w:t>
      </w:r>
      <w:r w:rsidR="002E5743" w:rsidRPr="009E5255">
        <w:t>despite</w:t>
      </w:r>
      <w:r w:rsidRPr="009E5255">
        <w:t xml:space="preserve"> each patient </w:t>
      </w:r>
      <w:r w:rsidR="002E5743" w:rsidRPr="009E5255">
        <w:t xml:space="preserve">only having </w:t>
      </w:r>
      <w:r w:rsidRPr="009E5255">
        <w:t xml:space="preserve">received 250 mg), which represents the efficient combination of vials required to deliver the </w:t>
      </w:r>
      <w:r w:rsidR="002E5743" w:rsidRPr="009E5255">
        <w:t>prescribed</w:t>
      </w:r>
      <w:r w:rsidRPr="009E5255">
        <w:t xml:space="preserve"> doses.</w:t>
      </w:r>
    </w:p>
    <w:p w14:paraId="39026187" w14:textId="2FAD4FBD" w:rsidR="00835515" w:rsidRPr="009E5255" w:rsidRDefault="00835515" w:rsidP="00214FB7">
      <w:pPr>
        <w:pStyle w:val="Caption"/>
      </w:pPr>
      <w:bookmarkStart w:id="115" w:name="_Ref90379630"/>
      <w:bookmarkStart w:id="116" w:name="_Toc125463715"/>
      <w:r w:rsidRPr="009E5255">
        <w:t xml:space="preserve">Figure </w:t>
      </w:r>
      <w:r w:rsidR="00E36C93">
        <w:fldChar w:fldCharType="begin"/>
      </w:r>
      <w:r w:rsidR="00E36C93">
        <w:instrText xml:space="preserve"> SEQ Figure \* ARABIC </w:instrText>
      </w:r>
      <w:r w:rsidR="00E36C93">
        <w:fldChar w:fldCharType="separate"/>
      </w:r>
      <w:r w:rsidR="000C766B">
        <w:rPr>
          <w:noProof/>
        </w:rPr>
        <w:t>7</w:t>
      </w:r>
      <w:r w:rsidR="00E36C93">
        <w:rPr>
          <w:noProof/>
        </w:rPr>
        <w:fldChar w:fldCharType="end"/>
      </w:r>
      <w:bookmarkEnd w:id="115"/>
      <w:r w:rsidR="0048472F" w:rsidRPr="009E5255">
        <w:t xml:space="preserve">. </w:t>
      </w:r>
      <w:r w:rsidRPr="009E5255">
        <w:t>Vial optimisation</w:t>
      </w:r>
      <w:bookmarkEnd w:id="116"/>
    </w:p>
    <w:p w14:paraId="69BB6D58" w14:textId="2633007D" w:rsidR="00835515" w:rsidRPr="009E5255" w:rsidRDefault="00835515" w:rsidP="00371EA7">
      <w:r w:rsidRPr="009E5255">
        <w:rPr>
          <w:noProof/>
        </w:rPr>
        <w:drawing>
          <wp:inline distT="0" distB="0" distL="0" distR="0" wp14:anchorId="0DA674CF" wp14:editId="3F553F9E">
            <wp:extent cx="5436571" cy="3031441"/>
            <wp:effectExtent l="0" t="0" r="0" b="4445"/>
            <wp:docPr id="50" name="Picture 50" descr="Diagram showing the process of vial optim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 showing the process of vial optimisation."/>
                    <pic:cNvPicPr/>
                  </pic:nvPicPr>
                  <pic:blipFill rotWithShape="1">
                    <a:blip r:embed="rId26">
                      <a:extLst>
                        <a:ext uri="{28A0092B-C50C-407E-A947-70E740481C1C}">
                          <a14:useLocalDpi xmlns:a14="http://schemas.microsoft.com/office/drawing/2010/main" val="0"/>
                        </a:ext>
                      </a:extLst>
                    </a:blip>
                    <a:srcRect l="3560" t="5895" r="1514"/>
                    <a:stretch/>
                  </pic:blipFill>
                  <pic:spPr bwMode="auto">
                    <a:xfrm>
                      <a:off x="0" y="0"/>
                      <a:ext cx="5437643" cy="3032039"/>
                    </a:xfrm>
                    <a:prstGeom prst="rect">
                      <a:avLst/>
                    </a:prstGeom>
                    <a:ln>
                      <a:noFill/>
                    </a:ln>
                    <a:extLst>
                      <a:ext uri="{53640926-AAD7-44D8-BBD7-CCE9431645EC}">
                        <a14:shadowObscured xmlns:a14="http://schemas.microsoft.com/office/drawing/2010/main"/>
                      </a:ext>
                    </a:extLst>
                  </pic:spPr>
                </pic:pic>
              </a:graphicData>
            </a:graphic>
          </wp:inline>
        </w:drawing>
      </w:r>
    </w:p>
    <w:p w14:paraId="4AC74E9E" w14:textId="357C76AF" w:rsidR="003F4FED" w:rsidRPr="009E5255" w:rsidRDefault="00D82BEF" w:rsidP="003F4FED">
      <w:r w:rsidRPr="009E5255">
        <w:t xml:space="preserve">For ease of exposition, </w:t>
      </w:r>
      <w:r w:rsidRPr="009E5255">
        <w:fldChar w:fldCharType="begin"/>
      </w:r>
      <w:r w:rsidRPr="009E5255">
        <w:instrText xml:space="preserve"> REF _Ref90379630 \h </w:instrText>
      </w:r>
      <w:r w:rsidRPr="009E5255">
        <w:fldChar w:fldCharType="separate"/>
      </w:r>
      <w:r w:rsidR="000C766B" w:rsidRPr="009E5255">
        <w:t xml:space="preserve">Figure </w:t>
      </w:r>
      <w:r w:rsidR="000C766B">
        <w:rPr>
          <w:noProof/>
        </w:rPr>
        <w:t>7</w:t>
      </w:r>
      <w:r w:rsidRPr="009E5255">
        <w:fldChar w:fldCharType="end"/>
      </w:r>
      <w:r w:rsidRPr="009E5255">
        <w:t xml:space="preserve"> depicts a situation </w:t>
      </w:r>
      <w:r w:rsidR="00CA65F0" w:rsidRPr="009E5255">
        <w:t>in which</w:t>
      </w:r>
      <w:r w:rsidRPr="009E5255">
        <w:t xml:space="preserve"> the full volume of drug contained within each vial is extracted for the purposes of patient administration</w:t>
      </w:r>
      <w:r w:rsidR="0048472F" w:rsidRPr="009E5255">
        <w:t xml:space="preserve">.  </w:t>
      </w:r>
      <w:r w:rsidRPr="009E5255">
        <w:t xml:space="preserve">In reality, the extent to which the </w:t>
      </w:r>
      <w:r w:rsidR="00BD2170" w:rsidRPr="009E5255">
        <w:t xml:space="preserve">full </w:t>
      </w:r>
      <w:r w:rsidRPr="009E5255">
        <w:t xml:space="preserve">contents of a vial may be </w:t>
      </w:r>
      <w:r w:rsidR="00BD2170" w:rsidRPr="009E5255">
        <w:t>extracted</w:t>
      </w:r>
      <w:r w:rsidRPr="009E5255">
        <w:t xml:space="preserve"> depends upon the drug being compounded</w:t>
      </w:r>
      <w:r w:rsidR="00450F41" w:rsidRPr="009E5255">
        <w:t xml:space="preserve"> (e.g.</w:t>
      </w:r>
      <w:r w:rsidR="00363483" w:rsidRPr="009E5255">
        <w:t>,</w:t>
      </w:r>
      <w:r w:rsidR="00450F41" w:rsidRPr="009E5255">
        <w:t xml:space="preserve"> its viscosity)</w:t>
      </w:r>
      <w:r w:rsidRPr="009E5255">
        <w:t>, vial type and skill of the compounding operator</w:t>
      </w:r>
      <w:r w:rsidR="0048472F" w:rsidRPr="009E5255">
        <w:t xml:space="preserve">.  </w:t>
      </w:r>
      <w:r w:rsidRPr="009E5255">
        <w:t>Within-vial residuals are therefore variable and influence the volume of ‘overage’ (i.e., the quantity of drug remaining in the vial once the required dose is extracted) that may be utilised for additional patients</w:t>
      </w:r>
      <w:r w:rsidR="0048472F" w:rsidRPr="009E5255">
        <w:t xml:space="preserve">.  </w:t>
      </w:r>
      <w:r w:rsidRPr="009E5255">
        <w:t xml:space="preserve">In the example above, even a </w:t>
      </w:r>
      <w:r w:rsidR="002A2CE8" w:rsidRPr="009E5255">
        <w:t>one</w:t>
      </w:r>
      <w:r w:rsidRPr="009E5255">
        <w:t xml:space="preserve"> mg residual in each vial would necessitate a sixth initial prescription to accumulate sufficient overage for an additional 250 mg dose.</w:t>
      </w:r>
    </w:p>
    <w:p w14:paraId="67EFE384" w14:textId="1A5FFAB3" w:rsidR="004D78F8" w:rsidRPr="009E5255" w:rsidRDefault="004D78F8" w:rsidP="004D78F8">
      <w:r w:rsidRPr="009E5255">
        <w:t>The extent to which stakeholders may engage in vial optimisation is impacted by the interplay between:</w:t>
      </w:r>
    </w:p>
    <w:p w14:paraId="6357444D" w14:textId="1F788AD1" w:rsidR="004D78F8" w:rsidRPr="009E5255" w:rsidRDefault="004D78F8" w:rsidP="005A2B78">
      <w:pPr>
        <w:pStyle w:val="ListParagraph"/>
        <w:rPr>
          <w:lang w:val="en-AU"/>
        </w:rPr>
      </w:pPr>
      <w:r w:rsidRPr="009E5255">
        <w:rPr>
          <w:lang w:val="en-AU"/>
        </w:rPr>
        <w:t>The shelf-life of the uncompounded product once a vial has been opened—</w:t>
      </w:r>
      <w:r w:rsidR="009F4B22" w:rsidRPr="009E5255">
        <w:rPr>
          <w:lang w:val="en-AU"/>
        </w:rPr>
        <w:t>P</w:t>
      </w:r>
      <w:r w:rsidRPr="009E5255">
        <w:rPr>
          <w:lang w:val="en-AU"/>
        </w:rPr>
        <w:t>roducts with a shorter shelf-life are less amenable to combination across preparations if there is any time lag between the initial preparation and subsequent utilisation of overage.</w:t>
      </w:r>
    </w:p>
    <w:p w14:paraId="3AABD5A6" w14:textId="3525EAC8" w:rsidR="004D78F8" w:rsidRPr="009E5255" w:rsidRDefault="004D78F8" w:rsidP="005A2B78">
      <w:pPr>
        <w:pStyle w:val="ListParagraph"/>
        <w:rPr>
          <w:lang w:val="en-AU"/>
        </w:rPr>
      </w:pPr>
      <w:r w:rsidRPr="009E5255">
        <w:rPr>
          <w:lang w:val="en-AU"/>
        </w:rPr>
        <w:t>Throughput—</w:t>
      </w:r>
      <w:r w:rsidR="009F4B22" w:rsidRPr="009E5255">
        <w:rPr>
          <w:lang w:val="en-AU"/>
        </w:rPr>
        <w:t>F</w:t>
      </w:r>
      <w:r w:rsidRPr="009E5255">
        <w:rPr>
          <w:lang w:val="en-AU"/>
        </w:rPr>
        <w:t>or a given shelf-life, vials of drug with lower</w:t>
      </w:r>
      <w:r w:rsidR="00EC3943" w:rsidRPr="009E5255">
        <w:rPr>
          <w:lang w:val="en-AU"/>
        </w:rPr>
        <w:t xml:space="preserve"> </w:t>
      </w:r>
      <w:r w:rsidRPr="009E5255">
        <w:rPr>
          <w:lang w:val="en-AU"/>
        </w:rPr>
        <w:t>throughput have less potential to be combined across infusions.</w:t>
      </w:r>
    </w:p>
    <w:p w14:paraId="5E2D096E" w14:textId="2B3FC7D2" w:rsidR="004D78F8" w:rsidRPr="009E5255" w:rsidRDefault="004D78F8" w:rsidP="005A2B78">
      <w:pPr>
        <w:pStyle w:val="ListParagraph"/>
        <w:rPr>
          <w:lang w:val="en-AU"/>
        </w:rPr>
      </w:pPr>
      <w:r w:rsidRPr="009E5255">
        <w:rPr>
          <w:lang w:val="en-AU"/>
        </w:rPr>
        <w:t xml:space="preserve">Inventory management infrastructure—For drug overage to be utilised, </w:t>
      </w:r>
      <w:r w:rsidR="009F4B22" w:rsidRPr="009E5255">
        <w:rPr>
          <w:lang w:val="en-AU"/>
        </w:rPr>
        <w:t>excess</w:t>
      </w:r>
      <w:r w:rsidRPr="009E5255">
        <w:rPr>
          <w:lang w:val="en-AU"/>
        </w:rPr>
        <w:t xml:space="preserve"> </w:t>
      </w:r>
      <w:r w:rsidR="009F4B22" w:rsidRPr="009E5255">
        <w:rPr>
          <w:lang w:val="en-AU"/>
        </w:rPr>
        <w:t>volumes</w:t>
      </w:r>
      <w:r w:rsidRPr="009E5255">
        <w:rPr>
          <w:lang w:val="en-AU"/>
        </w:rPr>
        <w:t xml:space="preserve"> must be immediately and accurately identified, and (re)introduced to the compounding process without compr</w:t>
      </w:r>
      <w:r w:rsidR="00450F41" w:rsidRPr="009E5255">
        <w:rPr>
          <w:lang w:val="en-AU"/>
        </w:rPr>
        <w:t>om</w:t>
      </w:r>
      <w:r w:rsidRPr="009E5255">
        <w:rPr>
          <w:lang w:val="en-AU"/>
        </w:rPr>
        <w:t>ising the product’s safety or stability.</w:t>
      </w:r>
    </w:p>
    <w:p w14:paraId="5E05CE5A" w14:textId="2B4045C7" w:rsidR="00BB2E0A" w:rsidRPr="009E5255" w:rsidRDefault="00BB2E0A" w:rsidP="00BB2E0A">
      <w:r w:rsidRPr="009E5255">
        <w:t>In theory, the practice of vial optimisation should result in the efficient use of drug, as it minimises waste due to the discarding of overage</w:t>
      </w:r>
      <w:r w:rsidR="0048472F" w:rsidRPr="009E5255">
        <w:t xml:space="preserve">.  </w:t>
      </w:r>
      <w:r w:rsidRPr="009E5255">
        <w:t>However, because of the disconnect between the sale of drug (by manufacturers) and the reimbursement of drug (by Government), such efficiencies may not be realised</w:t>
      </w:r>
      <w:r w:rsidR="008D4EF4" w:rsidRPr="009E5255">
        <w:t xml:space="preserve"> for the payer</w:t>
      </w:r>
      <w:r w:rsidR="0048472F" w:rsidRPr="009E5255">
        <w:t xml:space="preserve">.  </w:t>
      </w:r>
      <w:r w:rsidRPr="009E5255">
        <w:t>That is, the PBS list price of an EFC-listed drug is based on the most efficient combination of vials required to supply the prescribed dose on a per-patient basis</w:t>
      </w:r>
      <w:r w:rsidR="0048472F" w:rsidRPr="009E5255">
        <w:t xml:space="preserve">.  </w:t>
      </w:r>
      <w:r w:rsidRPr="009E5255">
        <w:t>These price calculations therefore already incorporate a payment for overage associated with every infusion supplied</w:t>
      </w:r>
      <w:r w:rsidR="0048472F" w:rsidRPr="009E5255">
        <w:t xml:space="preserve">.  </w:t>
      </w:r>
      <w:r w:rsidRPr="009E5255">
        <w:t xml:space="preserve">Thus, in the example above, PBS reimbursement of each 250 mg infusion would cover </w:t>
      </w:r>
      <w:r w:rsidR="002A2CE8" w:rsidRPr="009E5255">
        <w:t>three</w:t>
      </w:r>
      <w:r w:rsidRPr="009E5255">
        <w:t xml:space="preserve"> x 100 mg vials—the efficient combination of the available vials needed to produce a 250 mg dose—inclusive of the 50 mg overage</w:t>
      </w:r>
      <w:r w:rsidR="0048472F" w:rsidRPr="009E5255">
        <w:t xml:space="preserve">.  </w:t>
      </w:r>
      <w:r w:rsidR="002A2CE8" w:rsidRPr="009E5255">
        <w:t>A</w:t>
      </w:r>
      <w:r w:rsidRPr="009E5255">
        <w:t xml:space="preserve"> payment for overage would be included in all six infusions claimed, essentially comprising a double-payment for overage—once as a component of each original infusion and again in the reimbursement of </w:t>
      </w:r>
      <w:r w:rsidR="002A7556" w:rsidRPr="009E5255">
        <w:t>a</w:t>
      </w:r>
      <w:r w:rsidRPr="009E5255">
        <w:t xml:space="preserve"> sixth infusion comprised</w:t>
      </w:r>
      <w:r w:rsidR="002A7556" w:rsidRPr="009E5255">
        <w:t xml:space="preserve"> </w:t>
      </w:r>
      <w:r w:rsidR="00F24719" w:rsidRPr="009E5255">
        <w:t xml:space="preserve">entirely </w:t>
      </w:r>
      <w:r w:rsidR="002A7556" w:rsidRPr="009E5255">
        <w:t>of</w:t>
      </w:r>
      <w:r w:rsidR="002A2CE8" w:rsidRPr="009E5255">
        <w:t xml:space="preserve"> overage</w:t>
      </w:r>
      <w:r w:rsidRPr="009E5255">
        <w:t>.</w:t>
      </w:r>
    </w:p>
    <w:p w14:paraId="36482826" w14:textId="74422E19" w:rsidR="00F24719" w:rsidRPr="009E5255" w:rsidRDefault="00F24719" w:rsidP="00F24719">
      <w:r w:rsidRPr="009E5255">
        <w:t xml:space="preserve">Manufacturers consulted in the Review voiced concerns that current practice </w:t>
      </w:r>
      <w:r w:rsidR="00450F41" w:rsidRPr="009E5255">
        <w:t xml:space="preserve">associated with vial-optimisation </w:t>
      </w:r>
      <w:r w:rsidRPr="009E5255">
        <w:t>results in:</w:t>
      </w:r>
    </w:p>
    <w:p w14:paraId="41C9318B" w14:textId="3AC06654" w:rsidR="00F24719" w:rsidRPr="009E5255" w:rsidRDefault="00F24719" w:rsidP="005A2B78">
      <w:pPr>
        <w:pStyle w:val="ListParagraph"/>
        <w:rPr>
          <w:lang w:val="en-AU"/>
        </w:rPr>
      </w:pPr>
      <w:r w:rsidRPr="009E5255">
        <w:rPr>
          <w:lang w:val="en-AU"/>
        </w:rPr>
        <w:t>An inefficiency in the payment for drugs on the EFC (as described above)</w:t>
      </w:r>
      <w:r w:rsidR="00450F41" w:rsidRPr="009E5255">
        <w:rPr>
          <w:lang w:val="en-AU"/>
        </w:rPr>
        <w:t>; and</w:t>
      </w:r>
    </w:p>
    <w:p w14:paraId="29F32BAD" w14:textId="77777777" w:rsidR="00CC0D15" w:rsidRPr="009E5255" w:rsidRDefault="00F24719" w:rsidP="005A2B78">
      <w:pPr>
        <w:pStyle w:val="ListParagraph"/>
        <w:rPr>
          <w:lang w:val="en-AU"/>
        </w:rPr>
      </w:pPr>
      <w:r w:rsidRPr="009E5255">
        <w:rPr>
          <w:lang w:val="en-AU"/>
        </w:rPr>
        <w:t xml:space="preserve">Claims from Government </w:t>
      </w:r>
      <w:r w:rsidR="00450F41" w:rsidRPr="009E5255">
        <w:rPr>
          <w:lang w:val="en-AU"/>
        </w:rPr>
        <w:t xml:space="preserve">to manufacturers </w:t>
      </w:r>
      <w:r w:rsidRPr="009E5255">
        <w:rPr>
          <w:lang w:val="en-AU"/>
        </w:rPr>
        <w:t xml:space="preserve">for payment of rebates on a higher number of infusions than </w:t>
      </w:r>
      <w:r w:rsidR="00450F41" w:rsidRPr="009E5255">
        <w:rPr>
          <w:lang w:val="en-AU"/>
        </w:rPr>
        <w:t xml:space="preserve">have been supplied by </w:t>
      </w:r>
      <w:r w:rsidRPr="009E5255">
        <w:rPr>
          <w:lang w:val="en-AU"/>
        </w:rPr>
        <w:t>manufacturers</w:t>
      </w:r>
      <w:r w:rsidR="0048472F" w:rsidRPr="009E5255">
        <w:rPr>
          <w:lang w:val="en-AU"/>
        </w:rPr>
        <w:t xml:space="preserve">.  </w:t>
      </w:r>
      <w:r w:rsidRPr="009E5255">
        <w:rPr>
          <w:lang w:val="en-AU"/>
        </w:rPr>
        <w:t>The use of overage to construct ‘phantom’ vials for administration to patients results in the volume of drug claimed on the PBS exceeding the volume of drug sold by manufactures (on a per-vial basis)</w:t>
      </w:r>
      <w:r w:rsidR="0048472F" w:rsidRPr="009E5255">
        <w:rPr>
          <w:lang w:val="en-AU"/>
        </w:rPr>
        <w:t xml:space="preserve">.  </w:t>
      </w:r>
      <w:r w:rsidRPr="009E5255">
        <w:rPr>
          <w:lang w:val="en-AU"/>
        </w:rPr>
        <w:t xml:space="preserve">This is problematic for manufacturers where </w:t>
      </w:r>
      <w:r w:rsidR="00CC0D15" w:rsidRPr="009E5255">
        <w:rPr>
          <w:lang w:val="en-AU"/>
        </w:rPr>
        <w:t>rebate arrangements exist between manufacturers and the Commonwealth.</w:t>
      </w:r>
    </w:p>
    <w:p w14:paraId="49246B49" w14:textId="72AAF8DE" w:rsidR="00DA2680" w:rsidRPr="009E5255" w:rsidRDefault="00CC0D15" w:rsidP="00CC0D15">
      <w:r w:rsidRPr="009E5255">
        <w:t xml:space="preserve">In general, rebates on PBS subsidised drugs arise where a drug has been listed with: (1) a </w:t>
      </w:r>
      <w:r w:rsidR="00F24719" w:rsidRPr="009E5255">
        <w:t xml:space="preserve">Special Pricing Arrangement </w:t>
      </w:r>
      <w:r w:rsidRPr="009E5255">
        <w:t xml:space="preserve">(SPA) </w:t>
      </w:r>
      <w:r w:rsidR="00F24719" w:rsidRPr="009E5255">
        <w:t>which require</w:t>
      </w:r>
      <w:r w:rsidRPr="009E5255">
        <w:t>s</w:t>
      </w:r>
      <w:r w:rsidR="00F24719" w:rsidRPr="009E5255">
        <w:t xml:space="preserve"> manufacturers rebate the difference between </w:t>
      </w:r>
      <w:r w:rsidR="00CE1E4C" w:rsidRPr="009E5255">
        <w:t>a product’s</w:t>
      </w:r>
      <w:r w:rsidR="00F24719" w:rsidRPr="009E5255">
        <w:t xml:space="preserve"> published dispensed price and agreed confidential price</w:t>
      </w:r>
      <w:r w:rsidRPr="009E5255">
        <w:t>; or (2) risk-sharing arrangements (RSAs) enacted on the volume of sales (threshold) which require manufacturers rebate a proportion of sales above an agreed threshold</w:t>
      </w:r>
      <w:r w:rsidR="00F24719" w:rsidRPr="009E5255">
        <w:t>.</w:t>
      </w:r>
      <w:r w:rsidRPr="009E5255">
        <w:t xml:space="preserve">  In both cases, the existence of phantom vials was perceived as problematic for manufacturers.  Where rebates are triggered by an SPA, it implies the payment of a rebate on sale which they dispute, while in the case of RSAs, it may mean that volume at which a rebate is to be enacted is reached sooner than estimated.</w:t>
      </w:r>
    </w:p>
    <w:p w14:paraId="457753BE" w14:textId="00BF1F10" w:rsidR="00287BA9" w:rsidRPr="009E5255" w:rsidRDefault="00450F41" w:rsidP="00287BA9">
      <w:r w:rsidRPr="009E5255">
        <w:t>In addition, p</w:t>
      </w:r>
      <w:r w:rsidR="00E63E40" w:rsidRPr="009E5255">
        <w:t>ayment for drug on the basis of the efficient combination of vials is premised on minimising the cost to Government (as per the EFC legislation)</w:t>
      </w:r>
      <w:r w:rsidR="0048472F" w:rsidRPr="009E5255">
        <w:t xml:space="preserve">.  </w:t>
      </w:r>
      <w:r w:rsidR="00E63E40" w:rsidRPr="009E5255">
        <w:t>However, this does not recognise the underlying variable costs associated with the compounding process, which depend on the number of vials handled in a given compounding session</w:t>
      </w:r>
      <w:r w:rsidR="0048472F" w:rsidRPr="009E5255">
        <w:t xml:space="preserve">.  </w:t>
      </w:r>
      <w:r w:rsidR="00E63E40" w:rsidRPr="009E5255">
        <w:t>Consider the example of bortezomib, which is available in 1 mg, 3 mg and 3.5 mg vials</w:t>
      </w:r>
      <w:r w:rsidR="0048472F" w:rsidRPr="009E5255">
        <w:t xml:space="preserve">.  </w:t>
      </w:r>
      <w:r w:rsidR="00E63E40" w:rsidRPr="009E5255">
        <w:t>If a patient requires a dose of 2.5 mg, the ‘cost’ with respect to drug wastage (in terms of mg not utilised) is the same, irrespective of whether the 1 mg or 3 mg vial is used as the basis to estimate the efficient combination of vials</w:t>
      </w:r>
      <w:r w:rsidR="0048472F" w:rsidRPr="009E5255">
        <w:t xml:space="preserve">.  </w:t>
      </w:r>
      <w:r w:rsidR="00E63E40" w:rsidRPr="009E5255">
        <w:t>Similarly, on the basis that the price per mg (on a dispensed price basis) is the same across the strengths, there is no impact on the cost to Government</w:t>
      </w:r>
      <w:r w:rsidR="0048472F" w:rsidRPr="009E5255">
        <w:t xml:space="preserve">.  </w:t>
      </w:r>
      <w:r w:rsidR="00E63E40" w:rsidRPr="009E5255">
        <w:t>For the compounder, however, there will be more time, risk and effort required to compound a 2.5 mg infusion from three x 1 mg vials than from one x 3 mg vial</w:t>
      </w:r>
      <w:r w:rsidR="0048472F" w:rsidRPr="009E5255">
        <w:t xml:space="preserve">.  </w:t>
      </w:r>
    </w:p>
    <w:p w14:paraId="43A766B5" w14:textId="590BC00F" w:rsidR="00AF3800" w:rsidRPr="009E5255" w:rsidRDefault="009302BF" w:rsidP="005A2B78">
      <w:pPr>
        <w:pStyle w:val="Heading3"/>
      </w:pPr>
      <w:bookmarkStart w:id="117" w:name="_Ref93055429"/>
      <w:bookmarkStart w:id="118" w:name="_Toc144886222"/>
      <w:r w:rsidRPr="009E5255">
        <w:t xml:space="preserve">Establishing </w:t>
      </w:r>
      <w:r w:rsidR="00286FA0" w:rsidRPr="009E5255">
        <w:t>P</w:t>
      </w:r>
      <w:r w:rsidR="00751F65" w:rsidRPr="009E5255">
        <w:t>BS p</w:t>
      </w:r>
      <w:r w:rsidR="00286FA0" w:rsidRPr="009E5255">
        <w:t>ric</w:t>
      </w:r>
      <w:r w:rsidRPr="009E5255">
        <w:t>es</w:t>
      </w:r>
      <w:bookmarkEnd w:id="117"/>
      <w:bookmarkEnd w:id="118"/>
    </w:p>
    <w:p w14:paraId="15533A33" w14:textId="4419536A" w:rsidR="00993AA2" w:rsidRPr="009E5255" w:rsidRDefault="00751F65" w:rsidP="00286FA0">
      <w:r w:rsidRPr="009E5255">
        <w:rPr>
          <w:color w:val="000000" w:themeColor="text1"/>
        </w:rPr>
        <w:t xml:space="preserve">PBS subsidies for </w:t>
      </w:r>
      <w:r w:rsidRPr="009E5255">
        <w:t xml:space="preserve">pharmaceuticals provided via </w:t>
      </w:r>
      <w:r w:rsidR="00E812BE" w:rsidRPr="009E5255">
        <w:t xml:space="preserve">(s90) </w:t>
      </w:r>
      <w:r w:rsidRPr="009E5255">
        <w:t xml:space="preserve">community </w:t>
      </w:r>
      <w:r w:rsidR="00E812BE" w:rsidRPr="009E5255">
        <w:t>and (s94)</w:t>
      </w:r>
      <w:r w:rsidRPr="009E5255">
        <w:t xml:space="preserve"> hospital pharmacies for outpatient (public and private hospitals) or inpatient use (private hospitals) are a key feature of the Australian health care system</w:t>
      </w:r>
      <w:r w:rsidR="0048472F" w:rsidRPr="009E5255">
        <w:t xml:space="preserve">.  </w:t>
      </w:r>
      <w:r w:rsidR="00820427" w:rsidRPr="009E5255">
        <w:t>Under the National Health Act 1953</w:t>
      </w:r>
      <w:r w:rsidR="005059B0" w:rsidRPr="009E5255">
        <w:t xml:space="preserve"> (C</w:t>
      </w:r>
      <w:r w:rsidR="005059B0" w:rsidRPr="009E5255">
        <w:rPr>
          <w:vertAlign w:val="superscript"/>
        </w:rPr>
        <w:t>th</w:t>
      </w:r>
      <w:r w:rsidR="005059B0" w:rsidRPr="009E5255">
        <w:t>)</w:t>
      </w:r>
      <w:r w:rsidR="00820427" w:rsidRPr="009E5255">
        <w:t xml:space="preserve">, the PBAC is charged with considering the comparative effectiveness and costs of each drug for which an application is lodged, and to make recommendations to the Minister for Health of the conditions under which a product </w:t>
      </w:r>
      <w:r w:rsidR="00FD2BB7" w:rsidRPr="009E5255">
        <w:t>may</w:t>
      </w:r>
      <w:r w:rsidR="00820427" w:rsidRPr="009E5255">
        <w:t xml:space="preserve"> be listed on the PBS to achieve cost-effective use in clinical practice</w:t>
      </w:r>
      <w:r w:rsidR="0048472F" w:rsidRPr="009E5255">
        <w:t xml:space="preserve">.  </w:t>
      </w:r>
      <w:r w:rsidR="00FD2BB7" w:rsidRPr="009E5255">
        <w:t>I</w:t>
      </w:r>
      <w:r w:rsidR="00820427" w:rsidRPr="009E5255">
        <w:t xml:space="preserve">n reviewing applications for drug subsidy, the PBAC considers, </w:t>
      </w:r>
      <w:r w:rsidR="00FD2BB7" w:rsidRPr="009E5255">
        <w:t>inter alia,</w:t>
      </w:r>
      <w:r w:rsidR="00820427" w:rsidRPr="009E5255">
        <w:t xml:space="preserve"> the cost-effectiveness of the proposed drug </w:t>
      </w:r>
      <w:r w:rsidR="00FD2BB7" w:rsidRPr="009E5255">
        <w:t>for each</w:t>
      </w:r>
      <w:r w:rsidR="00820427" w:rsidRPr="009E5255">
        <w:t xml:space="preserve"> indication for which PBS listing is sought</w:t>
      </w:r>
      <w:r w:rsidR="00FD2BB7" w:rsidRPr="009E5255">
        <w:t xml:space="preserve"> (see </w:t>
      </w:r>
      <w:r w:rsidR="00FD2BB7" w:rsidRPr="009E5255">
        <w:fldChar w:fldCharType="begin"/>
      </w:r>
      <w:r w:rsidR="00FD2BB7" w:rsidRPr="009E5255">
        <w:instrText xml:space="preserve"> REF _Ref90460277 \h </w:instrText>
      </w:r>
      <w:r w:rsidR="00FD2BB7" w:rsidRPr="009E5255">
        <w:fldChar w:fldCharType="separate"/>
      </w:r>
      <w:r w:rsidR="000C766B" w:rsidRPr="009E5255">
        <w:t xml:space="preserve">Text Box </w:t>
      </w:r>
      <w:r w:rsidR="000C766B">
        <w:rPr>
          <w:noProof/>
        </w:rPr>
        <w:t>1</w:t>
      </w:r>
      <w:r w:rsidR="00FD2BB7" w:rsidRPr="009E5255">
        <w:fldChar w:fldCharType="end"/>
      </w:r>
      <w:r w:rsidR="00FD2BB7" w:rsidRPr="009E5255">
        <w:t>)</w:t>
      </w:r>
      <w:r w:rsidR="00820427" w:rsidRPr="009E5255">
        <w:t>.</w:t>
      </w:r>
    </w:p>
    <w:p w14:paraId="4FA9F79B" w14:textId="7A3554BB" w:rsidR="00FD2BB7" w:rsidRPr="009E5255" w:rsidRDefault="00982F6A" w:rsidP="00982F6A">
      <w:pPr>
        <w:pStyle w:val="Caption"/>
      </w:pPr>
      <w:bookmarkStart w:id="119" w:name="_Ref90460277"/>
      <w:r w:rsidRPr="009E5255">
        <w:t xml:space="preserve">Text Box </w:t>
      </w:r>
      <w:r w:rsidR="00E36C93">
        <w:fldChar w:fldCharType="begin"/>
      </w:r>
      <w:r w:rsidR="00E36C93">
        <w:instrText xml:space="preserve"> SEQ Text_Box \* ARABIC </w:instrText>
      </w:r>
      <w:r w:rsidR="00E36C93">
        <w:fldChar w:fldCharType="separate"/>
      </w:r>
      <w:r w:rsidR="000C766B">
        <w:rPr>
          <w:noProof/>
        </w:rPr>
        <w:t>1</w:t>
      </w:r>
      <w:r w:rsidR="00E36C93">
        <w:rPr>
          <w:noProof/>
        </w:rPr>
        <w:fldChar w:fldCharType="end"/>
      </w:r>
      <w:bookmarkEnd w:id="119"/>
      <w:r w:rsidR="0048472F" w:rsidRPr="009E5255">
        <w:t xml:space="preserve">.  </w:t>
      </w:r>
      <w:r w:rsidR="00FD2BB7" w:rsidRPr="009E5255">
        <w:t>Factors affecting PBAC decision-making</w:t>
      </w:r>
    </w:p>
    <w:tbl>
      <w:tblPr>
        <w:tblStyle w:val="TableGrid"/>
        <w:tblW w:w="0" w:type="auto"/>
        <w:tblLook w:val="04A0" w:firstRow="1" w:lastRow="0" w:firstColumn="1" w:lastColumn="0" w:noHBand="0" w:noVBand="1"/>
      </w:tblPr>
      <w:tblGrid>
        <w:gridCol w:w="9011"/>
      </w:tblGrid>
      <w:tr w:rsidR="00FD2BB7" w:rsidRPr="009E5255" w14:paraId="640E2641" w14:textId="77777777" w:rsidTr="001B0212">
        <w:tc>
          <w:tcPr>
            <w:tcW w:w="9011" w:type="dxa"/>
            <w:tcMar>
              <w:top w:w="108" w:type="dxa"/>
              <w:bottom w:w="108" w:type="dxa"/>
            </w:tcMar>
          </w:tcPr>
          <w:p w14:paraId="28963CED" w14:textId="20A49CEB" w:rsidR="00FD2BB7" w:rsidRPr="009E5255" w:rsidRDefault="00FD2BB7" w:rsidP="00CA5EF6">
            <w:pPr>
              <w:pStyle w:val="Default"/>
              <w:spacing w:after="120"/>
              <w:rPr>
                <w:rFonts w:asciiTheme="majorHAnsi" w:hAnsiTheme="majorHAnsi" w:cstheme="majorHAnsi"/>
                <w:sz w:val="22"/>
                <w:szCs w:val="22"/>
              </w:rPr>
            </w:pPr>
            <w:r w:rsidRPr="009E5255">
              <w:rPr>
                <w:rFonts w:asciiTheme="majorHAnsi" w:hAnsiTheme="majorHAnsi" w:cstheme="majorHAnsi"/>
                <w:sz w:val="22"/>
                <w:szCs w:val="22"/>
              </w:rPr>
              <w:t>The following is an excerpt from the PBAC Guidelines</w:t>
            </w:r>
            <w:r w:rsidR="00E203DF" w:rsidRPr="009E5255">
              <w:rPr>
                <w:rFonts w:asciiTheme="majorHAnsi" w:hAnsiTheme="majorHAnsi" w:cstheme="majorHAnsi"/>
                <w:sz w:val="22"/>
                <w:szCs w:val="22"/>
              </w:rPr>
              <w:t xml:space="preserve"> (2016</w:t>
            </w:r>
            <w:r w:rsidR="00B331F7" w:rsidRPr="009E5255">
              <w:rPr>
                <w:rFonts w:asciiTheme="majorHAnsi" w:hAnsiTheme="majorHAnsi" w:cstheme="majorHAnsi"/>
                <w:sz w:val="22"/>
                <w:szCs w:val="22"/>
              </w:rPr>
              <w:t>, p.4</w:t>
            </w:r>
            <w:r w:rsidR="00E203DF" w:rsidRPr="009E5255">
              <w:rPr>
                <w:rFonts w:asciiTheme="majorHAnsi" w:hAnsiTheme="majorHAnsi" w:cstheme="majorHAnsi"/>
                <w:sz w:val="22"/>
                <w:szCs w:val="22"/>
              </w:rPr>
              <w:t>)</w:t>
            </w:r>
            <w:r w:rsidRPr="009E5255">
              <w:rPr>
                <w:rFonts w:asciiTheme="majorHAnsi" w:hAnsiTheme="majorHAnsi" w:cstheme="majorHAnsi"/>
                <w:sz w:val="22"/>
                <w:szCs w:val="22"/>
              </w:rPr>
              <w:t xml:space="preserve">: </w:t>
            </w:r>
          </w:p>
          <w:p w14:paraId="3292F33C" w14:textId="57986274" w:rsidR="00FD2BB7" w:rsidRPr="009E5255" w:rsidRDefault="00FD2BB7" w:rsidP="00CA5EF6">
            <w:pPr>
              <w:pStyle w:val="Default"/>
              <w:spacing w:after="120"/>
              <w:rPr>
                <w:rFonts w:asciiTheme="majorHAnsi" w:hAnsiTheme="majorHAnsi" w:cstheme="majorHAnsi"/>
                <w:sz w:val="22"/>
                <w:szCs w:val="22"/>
              </w:rPr>
            </w:pPr>
            <w:r w:rsidRPr="009E5255">
              <w:rPr>
                <w:rFonts w:asciiTheme="majorHAnsi" w:hAnsiTheme="majorHAnsi" w:cstheme="majorHAnsi"/>
                <w:sz w:val="22"/>
                <w:szCs w:val="22"/>
              </w:rPr>
              <w:t xml:space="preserve">PBAC decision making is influenced by five quantitative factors: </w:t>
            </w:r>
          </w:p>
          <w:p w14:paraId="4A8A1FE9" w14:textId="3697A34C" w:rsidR="00FD2BB7" w:rsidRPr="009E5255" w:rsidRDefault="00FD2BB7" w:rsidP="00F53398">
            <w:pPr>
              <w:pStyle w:val="Default"/>
              <w:numPr>
                <w:ilvl w:val="0"/>
                <w:numId w:val="10"/>
              </w:numPr>
              <w:spacing w:after="120"/>
              <w:rPr>
                <w:rFonts w:asciiTheme="majorHAnsi" w:hAnsiTheme="majorHAnsi" w:cstheme="majorHAnsi"/>
                <w:sz w:val="22"/>
                <w:szCs w:val="22"/>
              </w:rPr>
            </w:pPr>
            <w:r w:rsidRPr="009E5255">
              <w:rPr>
                <w:rFonts w:asciiTheme="majorHAnsi" w:hAnsiTheme="majorHAnsi" w:cstheme="majorHAnsi"/>
                <w:sz w:val="22"/>
                <w:szCs w:val="22"/>
              </w:rPr>
              <w:t>Comparative health gain</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Assessed in terms of both the magnitude of effect and clinical importance of effect</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Presented as both effectiveness and safety (discussed in Section 2), and the denominator of the incremental cost-effectiveness ratio or incremental cost-utility ratio (discussed in Section 3A)</w:t>
            </w:r>
            <w:r w:rsidR="0048472F" w:rsidRPr="009E5255">
              <w:rPr>
                <w:rFonts w:asciiTheme="majorHAnsi" w:hAnsiTheme="majorHAnsi" w:cstheme="majorHAnsi"/>
                <w:sz w:val="22"/>
                <w:szCs w:val="22"/>
              </w:rPr>
              <w:t xml:space="preserve">.  </w:t>
            </w:r>
          </w:p>
          <w:p w14:paraId="2FF702B0" w14:textId="3F7473B9" w:rsidR="00FD2BB7" w:rsidRPr="009E5255" w:rsidRDefault="00FD2BB7" w:rsidP="00F53398">
            <w:pPr>
              <w:pStyle w:val="Default"/>
              <w:numPr>
                <w:ilvl w:val="0"/>
                <w:numId w:val="10"/>
              </w:numPr>
              <w:spacing w:after="120"/>
              <w:rPr>
                <w:rFonts w:asciiTheme="majorHAnsi" w:hAnsiTheme="majorHAnsi" w:cstheme="majorHAnsi"/>
                <w:sz w:val="22"/>
                <w:szCs w:val="22"/>
              </w:rPr>
            </w:pPr>
            <w:r w:rsidRPr="009E5255">
              <w:rPr>
                <w:rFonts w:asciiTheme="majorHAnsi" w:hAnsiTheme="majorHAnsi" w:cstheme="majorHAnsi"/>
                <w:sz w:val="22"/>
                <w:szCs w:val="22"/>
              </w:rPr>
              <w:t>Comparative cost-effectiveness</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Presented as incremental cost-effectiveness ratios (including incremental cost-utility ratios) or a cost-minimisation approach</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Includes a consideration of comparative costs, including the full spectrum of health care resources (discussed in Section 3)</w:t>
            </w:r>
            <w:r w:rsidR="0048472F" w:rsidRPr="009E5255">
              <w:rPr>
                <w:rFonts w:asciiTheme="majorHAnsi" w:hAnsiTheme="majorHAnsi" w:cstheme="majorHAnsi"/>
                <w:sz w:val="22"/>
                <w:szCs w:val="22"/>
              </w:rPr>
              <w:t xml:space="preserve">.  </w:t>
            </w:r>
          </w:p>
          <w:p w14:paraId="322EF9FF" w14:textId="161E999B" w:rsidR="00FD2BB7" w:rsidRPr="009E5255" w:rsidRDefault="00FD2BB7" w:rsidP="00F53398">
            <w:pPr>
              <w:pStyle w:val="Default"/>
              <w:numPr>
                <w:ilvl w:val="0"/>
                <w:numId w:val="10"/>
              </w:numPr>
              <w:spacing w:after="120"/>
              <w:rPr>
                <w:rFonts w:asciiTheme="majorHAnsi" w:hAnsiTheme="majorHAnsi" w:cstheme="majorHAnsi"/>
                <w:sz w:val="22"/>
                <w:szCs w:val="22"/>
              </w:rPr>
            </w:pPr>
            <w:r w:rsidRPr="009E5255">
              <w:rPr>
                <w:rFonts w:asciiTheme="majorHAnsi" w:hAnsiTheme="majorHAnsi" w:cstheme="majorHAnsi"/>
                <w:sz w:val="22"/>
                <w:szCs w:val="22"/>
              </w:rPr>
              <w:t>Patient affordability in the absence of PBS subsidy</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Presented as cost per patient per course for acute or self-limited therapy, or cost per patient per year for chronic or continuing therapy (discussed in Section 3A)</w:t>
            </w:r>
            <w:r w:rsidR="0048472F" w:rsidRPr="009E5255">
              <w:rPr>
                <w:rFonts w:asciiTheme="majorHAnsi" w:hAnsiTheme="majorHAnsi" w:cstheme="majorHAnsi"/>
                <w:sz w:val="22"/>
                <w:szCs w:val="22"/>
              </w:rPr>
              <w:t xml:space="preserve">.  </w:t>
            </w:r>
          </w:p>
          <w:p w14:paraId="4F39803B" w14:textId="68052ED4" w:rsidR="00FD2BB7" w:rsidRPr="009E5255" w:rsidRDefault="00FD2BB7" w:rsidP="00F53398">
            <w:pPr>
              <w:pStyle w:val="Default"/>
              <w:numPr>
                <w:ilvl w:val="0"/>
                <w:numId w:val="10"/>
              </w:numPr>
              <w:spacing w:after="120"/>
              <w:rPr>
                <w:rFonts w:asciiTheme="majorHAnsi" w:hAnsiTheme="majorHAnsi" w:cstheme="majorHAnsi"/>
                <w:sz w:val="22"/>
                <w:szCs w:val="22"/>
              </w:rPr>
            </w:pPr>
            <w:r w:rsidRPr="009E5255">
              <w:rPr>
                <w:rFonts w:asciiTheme="majorHAnsi" w:hAnsiTheme="majorHAnsi" w:cstheme="majorHAnsi"/>
                <w:sz w:val="22"/>
                <w:szCs w:val="22"/>
              </w:rPr>
              <w:t>Predicted use in practice and financial implications for the PBS</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Presented as the projected annual net cost to the PBS/RPBS or the National Immunisation Program (discussed in Subsection 4.4)</w:t>
            </w:r>
            <w:r w:rsidR="0048472F" w:rsidRPr="009E5255">
              <w:rPr>
                <w:rFonts w:asciiTheme="majorHAnsi" w:hAnsiTheme="majorHAnsi" w:cstheme="majorHAnsi"/>
                <w:sz w:val="22"/>
                <w:szCs w:val="22"/>
              </w:rPr>
              <w:t xml:space="preserve">.  </w:t>
            </w:r>
          </w:p>
          <w:p w14:paraId="524E7751" w14:textId="6D50CB09" w:rsidR="00FD2BB7" w:rsidRPr="009E5255" w:rsidRDefault="00FD2BB7" w:rsidP="00F53398">
            <w:pPr>
              <w:pStyle w:val="Default"/>
              <w:numPr>
                <w:ilvl w:val="0"/>
                <w:numId w:val="10"/>
              </w:numPr>
              <w:spacing w:after="120"/>
              <w:rPr>
                <w:rFonts w:asciiTheme="majorHAnsi" w:hAnsiTheme="majorHAnsi" w:cstheme="majorHAnsi"/>
                <w:sz w:val="22"/>
                <w:szCs w:val="22"/>
              </w:rPr>
            </w:pPr>
            <w:r w:rsidRPr="009E5255">
              <w:rPr>
                <w:rFonts w:asciiTheme="majorHAnsi" w:hAnsiTheme="majorHAnsi" w:cstheme="majorHAnsi"/>
                <w:sz w:val="22"/>
                <w:szCs w:val="22"/>
              </w:rPr>
              <w:t>Predicted use in practice and financial implications for the Australian Government health budget</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Presented as the projected annual net cost per year (discussed in Subsection 4.5)</w:t>
            </w:r>
            <w:r w:rsidR="0048472F" w:rsidRPr="009E5255">
              <w:rPr>
                <w:rFonts w:asciiTheme="majorHAnsi" w:hAnsiTheme="majorHAnsi" w:cstheme="majorHAnsi"/>
                <w:sz w:val="22"/>
                <w:szCs w:val="22"/>
              </w:rPr>
              <w:t xml:space="preserve">.  </w:t>
            </w:r>
          </w:p>
          <w:p w14:paraId="274438DE" w14:textId="77777777" w:rsidR="00FD2BB7" w:rsidRPr="009E5255" w:rsidRDefault="00FD2BB7" w:rsidP="00CA5EF6">
            <w:pPr>
              <w:pStyle w:val="Default"/>
              <w:spacing w:after="120"/>
              <w:rPr>
                <w:rFonts w:asciiTheme="majorHAnsi" w:hAnsiTheme="majorHAnsi" w:cstheme="majorHAnsi"/>
                <w:sz w:val="22"/>
                <w:szCs w:val="22"/>
              </w:rPr>
            </w:pPr>
            <w:r w:rsidRPr="009E5255">
              <w:rPr>
                <w:rFonts w:asciiTheme="majorHAnsi" w:hAnsiTheme="majorHAnsi" w:cstheme="majorHAnsi"/>
                <w:sz w:val="22"/>
                <w:szCs w:val="22"/>
              </w:rPr>
              <w:t xml:space="preserve">Other less-readily quantifiable factors that also influence PBAC decision making include: </w:t>
            </w:r>
          </w:p>
          <w:p w14:paraId="7F465956" w14:textId="4F8A07FD" w:rsidR="00FD2BB7" w:rsidRPr="009E5255" w:rsidRDefault="00FD2BB7" w:rsidP="00F53398">
            <w:pPr>
              <w:pStyle w:val="Default"/>
              <w:numPr>
                <w:ilvl w:val="0"/>
                <w:numId w:val="9"/>
              </w:numPr>
              <w:spacing w:after="120"/>
              <w:rPr>
                <w:rFonts w:asciiTheme="majorHAnsi" w:hAnsiTheme="majorHAnsi" w:cstheme="majorHAnsi"/>
                <w:sz w:val="22"/>
                <w:szCs w:val="22"/>
              </w:rPr>
            </w:pPr>
            <w:r w:rsidRPr="009E5255">
              <w:rPr>
                <w:rFonts w:asciiTheme="majorHAnsi" w:hAnsiTheme="majorHAnsi" w:cstheme="majorHAnsi"/>
                <w:sz w:val="22"/>
                <w:szCs w:val="22"/>
              </w:rPr>
              <w:t>Overall confidence in the evidence and assumptions relied on in the submission</w:t>
            </w:r>
            <w:r w:rsidR="0048472F" w:rsidRPr="009E5255">
              <w:rPr>
                <w:rFonts w:asciiTheme="majorHAnsi" w:hAnsiTheme="majorHAnsi" w:cstheme="majorHAnsi"/>
                <w:sz w:val="22"/>
                <w:szCs w:val="22"/>
              </w:rPr>
              <w:t xml:space="preserve">.  </w:t>
            </w:r>
          </w:p>
          <w:p w14:paraId="48DE3D64" w14:textId="1819F8CE" w:rsidR="00FD2BB7" w:rsidRPr="009E5255" w:rsidRDefault="00FD2BB7" w:rsidP="00F53398">
            <w:pPr>
              <w:pStyle w:val="Default"/>
              <w:numPr>
                <w:ilvl w:val="0"/>
                <w:numId w:val="9"/>
              </w:numPr>
              <w:spacing w:after="120"/>
              <w:rPr>
                <w:rFonts w:asciiTheme="majorHAnsi" w:hAnsiTheme="majorHAnsi" w:cstheme="majorHAnsi"/>
                <w:sz w:val="22"/>
                <w:szCs w:val="22"/>
              </w:rPr>
            </w:pPr>
            <w:r w:rsidRPr="009E5255">
              <w:rPr>
                <w:rFonts w:asciiTheme="majorHAnsi" w:hAnsiTheme="majorHAnsi" w:cstheme="majorHAnsi"/>
                <w:sz w:val="22"/>
                <w:szCs w:val="22"/>
              </w:rPr>
              <w:t>Equity</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Implicit equity and ethical assumptions, such as age, or socioeconomic and geographical status, may vary for different submissions and need to be re-evaluated case by case</w:t>
            </w:r>
            <w:r w:rsidR="0048472F" w:rsidRPr="009E5255">
              <w:rPr>
                <w:rFonts w:asciiTheme="majorHAnsi" w:hAnsiTheme="majorHAnsi" w:cstheme="majorHAnsi"/>
                <w:sz w:val="22"/>
                <w:szCs w:val="22"/>
              </w:rPr>
              <w:t xml:space="preserve">.  </w:t>
            </w:r>
          </w:p>
          <w:p w14:paraId="10E5F6A1" w14:textId="14A3F340" w:rsidR="00FD2BB7" w:rsidRPr="009E5255" w:rsidRDefault="00FD2BB7" w:rsidP="00F53398">
            <w:pPr>
              <w:pStyle w:val="Default"/>
              <w:numPr>
                <w:ilvl w:val="0"/>
                <w:numId w:val="9"/>
              </w:numPr>
              <w:spacing w:after="120"/>
              <w:rPr>
                <w:rFonts w:asciiTheme="majorHAnsi" w:hAnsiTheme="majorHAnsi" w:cstheme="majorHAnsi"/>
                <w:sz w:val="22"/>
                <w:szCs w:val="22"/>
              </w:rPr>
            </w:pPr>
            <w:r w:rsidRPr="009E5255">
              <w:rPr>
                <w:rFonts w:asciiTheme="majorHAnsi" w:hAnsiTheme="majorHAnsi" w:cstheme="majorHAnsi"/>
                <w:sz w:val="22"/>
                <w:szCs w:val="22"/>
              </w:rPr>
              <w:t>Presence of effective therapeutic alternatives</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This helps to determine the clinical need for the proposed medicine</w:t>
            </w:r>
            <w:r w:rsidR="0048472F" w:rsidRPr="009E5255">
              <w:rPr>
                <w:rFonts w:asciiTheme="majorHAnsi" w:hAnsiTheme="majorHAnsi" w:cstheme="majorHAnsi"/>
                <w:sz w:val="22"/>
                <w:szCs w:val="22"/>
              </w:rPr>
              <w:t xml:space="preserve">.  </w:t>
            </w:r>
          </w:p>
          <w:p w14:paraId="61333509" w14:textId="222F5A25" w:rsidR="00FD2BB7" w:rsidRPr="009E5255" w:rsidRDefault="00FD2BB7" w:rsidP="00F53398">
            <w:pPr>
              <w:pStyle w:val="Default"/>
              <w:numPr>
                <w:ilvl w:val="0"/>
                <w:numId w:val="9"/>
              </w:numPr>
              <w:spacing w:after="120"/>
              <w:rPr>
                <w:rFonts w:asciiTheme="majorHAnsi" w:hAnsiTheme="majorHAnsi" w:cstheme="majorHAnsi"/>
                <w:sz w:val="22"/>
                <w:szCs w:val="22"/>
              </w:rPr>
            </w:pPr>
            <w:r w:rsidRPr="009E5255">
              <w:rPr>
                <w:rFonts w:asciiTheme="majorHAnsi" w:hAnsiTheme="majorHAnsi" w:cstheme="majorHAnsi"/>
                <w:sz w:val="22"/>
                <w:szCs w:val="22"/>
              </w:rPr>
              <w:t>Severity of the medical condition treated</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Relates to any restrictions requested in Subsection 1.4</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The emphasis is on the nature and extent of disease as it is currently managed (see Subsection 1.2)</w:t>
            </w:r>
            <w:r w:rsidR="0048472F" w:rsidRPr="009E5255">
              <w:rPr>
                <w:rFonts w:asciiTheme="majorHAnsi" w:hAnsiTheme="majorHAnsi" w:cstheme="majorHAnsi"/>
                <w:sz w:val="22"/>
                <w:szCs w:val="22"/>
              </w:rPr>
              <w:t xml:space="preserve">.  </w:t>
            </w:r>
          </w:p>
          <w:p w14:paraId="04867D1B" w14:textId="19A9CD47" w:rsidR="00FD2BB7" w:rsidRPr="009E5255" w:rsidRDefault="00FD2BB7" w:rsidP="00F53398">
            <w:pPr>
              <w:pStyle w:val="Default"/>
              <w:pageBreakBefore/>
              <w:numPr>
                <w:ilvl w:val="0"/>
                <w:numId w:val="9"/>
              </w:numPr>
              <w:spacing w:after="120"/>
              <w:rPr>
                <w:rFonts w:asciiTheme="majorHAnsi" w:hAnsiTheme="majorHAnsi" w:cstheme="majorHAnsi"/>
                <w:color w:val="auto"/>
                <w:sz w:val="22"/>
                <w:szCs w:val="22"/>
              </w:rPr>
            </w:pPr>
            <w:r w:rsidRPr="009E5255">
              <w:rPr>
                <w:rFonts w:asciiTheme="majorHAnsi" w:hAnsiTheme="majorHAnsi" w:cstheme="majorHAnsi"/>
                <w:sz w:val="22"/>
                <w:szCs w:val="22"/>
              </w:rPr>
              <w:t>Ability to target therapy with the proposed medicine precisely and effectively to patients likely to benefit most</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The cost-effectiveness of the proposed medicine may be greatest in patients likely to benefit the most</w:t>
            </w:r>
            <w:r w:rsidR="0048472F" w:rsidRPr="009E5255">
              <w:rPr>
                <w:rFonts w:asciiTheme="majorHAnsi" w:hAnsiTheme="majorHAnsi" w:cstheme="majorHAnsi"/>
                <w:sz w:val="22"/>
                <w:szCs w:val="22"/>
              </w:rPr>
              <w:t xml:space="preserve">.  </w:t>
            </w:r>
            <w:r w:rsidRPr="009E5255">
              <w:rPr>
                <w:rFonts w:asciiTheme="majorHAnsi" w:hAnsiTheme="majorHAnsi" w:cstheme="majorHAnsi"/>
                <w:sz w:val="22"/>
                <w:szCs w:val="22"/>
              </w:rPr>
              <w:t>Claims of benefits that are greater than the average result from an intention-to-treat analysis should be supported by appropriate trial evidence.</w:t>
            </w:r>
          </w:p>
          <w:p w14:paraId="367A1853" w14:textId="2234D870" w:rsidR="00FD2BB7" w:rsidRPr="009E5255" w:rsidRDefault="00FD2BB7" w:rsidP="00F53398">
            <w:pPr>
              <w:pStyle w:val="Default"/>
              <w:numPr>
                <w:ilvl w:val="0"/>
                <w:numId w:val="9"/>
              </w:numPr>
              <w:spacing w:after="120"/>
              <w:rPr>
                <w:rFonts w:asciiTheme="majorHAnsi" w:hAnsiTheme="majorHAnsi" w:cstheme="majorHAnsi"/>
                <w:color w:val="auto"/>
                <w:sz w:val="22"/>
                <w:szCs w:val="22"/>
              </w:rPr>
            </w:pPr>
            <w:r w:rsidRPr="009E5255">
              <w:rPr>
                <w:rFonts w:asciiTheme="majorHAnsi" w:hAnsiTheme="majorHAnsi" w:cstheme="majorHAnsi"/>
                <w:color w:val="auto"/>
                <w:sz w:val="22"/>
                <w:szCs w:val="22"/>
              </w:rPr>
              <w:t>Public health issues; for example, development of resistance (for antimicrobial agents; see Subsection 5.3)</w:t>
            </w:r>
            <w:r w:rsidR="0048472F" w:rsidRPr="009E5255">
              <w:rPr>
                <w:rFonts w:asciiTheme="majorHAnsi" w:hAnsiTheme="majorHAnsi" w:cstheme="majorHAnsi"/>
                <w:color w:val="auto"/>
                <w:sz w:val="22"/>
                <w:szCs w:val="22"/>
              </w:rPr>
              <w:t xml:space="preserve">.  </w:t>
            </w:r>
          </w:p>
          <w:p w14:paraId="5E39A224" w14:textId="3271ECDB" w:rsidR="00FD2BB7" w:rsidRPr="009E5255" w:rsidRDefault="00FD2BB7" w:rsidP="00F53398">
            <w:pPr>
              <w:pStyle w:val="Default"/>
              <w:numPr>
                <w:ilvl w:val="0"/>
                <w:numId w:val="9"/>
              </w:numPr>
              <w:spacing w:after="120"/>
              <w:rPr>
                <w:color w:val="auto"/>
                <w:sz w:val="22"/>
                <w:szCs w:val="22"/>
              </w:rPr>
            </w:pPr>
            <w:r w:rsidRPr="009E5255">
              <w:rPr>
                <w:rFonts w:asciiTheme="majorHAnsi" w:hAnsiTheme="majorHAnsi" w:cstheme="majorHAnsi"/>
                <w:color w:val="auto"/>
                <w:sz w:val="22"/>
                <w:szCs w:val="22"/>
              </w:rPr>
              <w:t>Any other relevant factor that may affect the suitability of the medicine for listing on the PBS.</w:t>
            </w:r>
          </w:p>
        </w:tc>
      </w:tr>
    </w:tbl>
    <w:p w14:paraId="555BBE04" w14:textId="4B4DC1AD" w:rsidR="00FD2BB7" w:rsidRPr="009E5255" w:rsidRDefault="00485007" w:rsidP="003A6F1A">
      <w:pPr>
        <w:pStyle w:val="TableNotes"/>
      </w:pPr>
      <w:r w:rsidRPr="009E5255">
        <w:t>Source:</w:t>
      </w:r>
      <w:r w:rsidR="00AA0DD3" w:rsidRPr="009E5255">
        <w:tab/>
      </w:r>
      <w:r w:rsidR="00483C66" w:rsidRPr="00483C66">
        <w:t xml:space="preserve">Australian Government </w:t>
      </w:r>
      <w:r w:rsidR="005207FA" w:rsidRPr="00483C66">
        <w:fldChar w:fldCharType="begin"/>
      </w:r>
      <w:r w:rsidR="0004591A" w:rsidRPr="00483C66">
        <w:instrText xml:space="preserve"> ADDIN EN.CITE &lt;EndNote&gt;&lt;Cite AuthorYear="1"&gt;&lt;Author&gt;Australian Government&lt;/Author&gt;&lt;Year&gt;2016&lt;/Year&gt;&lt;RecNum&gt;10560&lt;/RecNum&gt;&lt;DisplayText&gt;&lt;style face="superscript"&gt;[9]&lt;/style&gt;&lt;/DisplayText&gt;&lt;record&gt;&lt;rec-number&gt;10560&lt;/rec-number&gt;&lt;foreign-keys&gt;&lt;key app="EN" db-id="etpte9adcdfve1eerz5pws2fvps522ds5svf" timestamp="1652740078" guid="2661c4f2-785c-48b1-964d-22597d438bf0"&gt;10560&lt;/key&gt;&lt;/foreign-keys&gt;&lt;ref-type name="Report"&gt;27&lt;/ref-type&gt;&lt;contributors&gt;&lt;authors&gt;&lt;author&gt;Australian Government,&lt;/author&gt;&lt;/authors&gt;&lt;tertiary-authors&gt;&lt;author&gt;Australian Government,, Department of Health&lt;/author&gt;&lt;/tertiary-authors&gt;&lt;/contributors&gt;&lt;titles&gt;&lt;title&gt;Guidelines for preparing submissions to the Pharmaceutical Benefits Advisory Committee (PBAC), Version 5.0 (September 2016)&lt;/title&gt;&lt;/titles&gt;&lt;dates&gt;&lt;year&gt;2016&lt;/year&gt;&lt;/dates&gt;&lt;pub-location&gt;Canberra&lt;/pub-location&gt;&lt;urls&gt;&lt;related-urls&gt;&lt;url&gt;https://pbac.pbs.gov.au/&lt;/url&gt;&lt;/related-urls&gt;&lt;/urls&gt;&lt;/record&gt;&lt;/Cite&gt;&lt;/EndNote&gt;</w:instrText>
      </w:r>
      <w:r w:rsidR="005207FA" w:rsidRPr="00483C66">
        <w:fldChar w:fldCharType="separate"/>
      </w:r>
      <w:r w:rsidR="00A306B9" w:rsidRPr="00483C66">
        <w:t>[9]</w:t>
      </w:r>
      <w:r w:rsidR="005207FA" w:rsidRPr="00483C66">
        <w:fldChar w:fldCharType="end"/>
      </w:r>
      <w:r w:rsidR="00483C66">
        <w:t>.</w:t>
      </w:r>
    </w:p>
    <w:p w14:paraId="090E0CDB" w14:textId="083FBEF7" w:rsidR="00DE58F6" w:rsidRPr="009E5255" w:rsidRDefault="00DE58F6" w:rsidP="00DE58F6">
      <w:r w:rsidRPr="009E5255">
        <w:t>Cost-effectiveness is assessed as the ratio of the incremental cost of a drug to its incremental benefit (most often expressed in quality</w:t>
      </w:r>
      <w:r w:rsidR="00E812BE" w:rsidRPr="009E5255">
        <w:t>-</w:t>
      </w:r>
      <w:r w:rsidRPr="009E5255">
        <w:t>adjusted life years</w:t>
      </w:r>
      <w:r w:rsidR="00E77CC8" w:rsidRPr="009E5255">
        <w:t>, QA</w:t>
      </w:r>
      <w:r w:rsidR="00367FCE" w:rsidRPr="009E5255">
        <w:t>L</w:t>
      </w:r>
      <w:r w:rsidR="00E77CC8" w:rsidRPr="009E5255">
        <w:t>Y</w:t>
      </w:r>
      <w:r w:rsidRPr="009E5255">
        <w:t>), relative to a comparator in a proposed indication</w:t>
      </w:r>
      <w:r w:rsidR="0048472F" w:rsidRPr="009E5255">
        <w:t xml:space="preserve">.  </w:t>
      </w:r>
      <w:r w:rsidRPr="009E5255">
        <w:t>For the purposes of the Review, two elements of cost-effectiveness are of particular interest: the inputs to the assessment of costs, and the proposed indication(s) to which those costs apply.</w:t>
      </w:r>
    </w:p>
    <w:p w14:paraId="04CC50D4" w14:textId="393D346D" w:rsidR="00DE58F6" w:rsidRPr="009E5255" w:rsidRDefault="00DE58F6" w:rsidP="00DE58F6">
      <w:pPr>
        <w:rPr>
          <w:i/>
          <w:iCs/>
          <w:u w:val="single"/>
        </w:rPr>
      </w:pPr>
      <w:r w:rsidRPr="009E5255">
        <w:rPr>
          <w:i/>
          <w:iCs/>
          <w:u w:val="single"/>
        </w:rPr>
        <w:t>Assessment of cost: Incorporating wastage</w:t>
      </w:r>
    </w:p>
    <w:p w14:paraId="1831C373" w14:textId="3067E71D" w:rsidR="00DE58F6" w:rsidRPr="009E5255" w:rsidRDefault="00DE58F6" w:rsidP="000443CA">
      <w:r w:rsidRPr="009E5255">
        <w:t xml:space="preserve">The PBAC Guidelines note that </w:t>
      </w:r>
      <w:r w:rsidR="00BB5748" w:rsidRPr="009E5255">
        <w:t>the</w:t>
      </w:r>
      <w:r w:rsidRPr="009E5255">
        <w:t xml:space="preserve"> estimati</w:t>
      </w:r>
      <w:r w:rsidR="00BB5748" w:rsidRPr="009E5255">
        <w:t>on of</w:t>
      </w:r>
      <w:r w:rsidRPr="009E5255">
        <w:t xml:space="preserve"> cost-effectiveness should </w:t>
      </w:r>
      <w:r w:rsidR="00BB5748" w:rsidRPr="009E5255">
        <w:t>account for</w:t>
      </w:r>
      <w:r w:rsidRPr="009E5255">
        <w:t xml:space="preserve"> all resource use associated with</w:t>
      </w:r>
      <w:r w:rsidR="00BB5748" w:rsidRPr="009E5255">
        <w:t xml:space="preserve"> the</w:t>
      </w:r>
      <w:r w:rsidRPr="009E5255">
        <w:t xml:space="preserve"> </w:t>
      </w:r>
      <w:r w:rsidR="00BB5748" w:rsidRPr="009E5255">
        <w:t>utilisation of a</w:t>
      </w:r>
      <w:r w:rsidRPr="009E5255">
        <w:t xml:space="preserve"> drug in </w:t>
      </w:r>
      <w:r w:rsidR="00BB5748" w:rsidRPr="009E5255">
        <w:t>its</w:t>
      </w:r>
      <w:r w:rsidRPr="009E5255">
        <w:t xml:space="preserve"> proposed indication</w:t>
      </w:r>
      <w:r w:rsidR="0048472F" w:rsidRPr="009E5255">
        <w:t xml:space="preserve">.  </w:t>
      </w:r>
      <w:r w:rsidRPr="009E5255">
        <w:t>This includes wastage</w:t>
      </w:r>
      <w:r w:rsidR="00BB5748" w:rsidRPr="009E5255">
        <w:t>,</w:t>
      </w:r>
      <w:r w:rsidRPr="009E5255">
        <w:t xml:space="preserve"> </w:t>
      </w:r>
      <w:r w:rsidR="00BB5748" w:rsidRPr="009E5255">
        <w:t>which</w:t>
      </w:r>
      <w:r w:rsidRPr="009E5255">
        <w:t xml:space="preserve"> is considered </w:t>
      </w:r>
      <w:r w:rsidR="00BB5748" w:rsidRPr="009E5255">
        <w:t>“</w:t>
      </w:r>
      <w:r w:rsidRPr="009E5255">
        <w:t>consumption, and therefore an incurred cost”</w:t>
      </w:r>
      <w:r w:rsidR="00C27BCE" w:rsidRPr="009E5255">
        <w:t xml:space="preserve"> (p</w:t>
      </w:r>
      <w:r w:rsidR="0048472F" w:rsidRPr="009E5255">
        <w:t xml:space="preserve">. </w:t>
      </w:r>
      <w:r w:rsidR="00C27BCE" w:rsidRPr="009E5255">
        <w:t>81)</w:t>
      </w:r>
      <w:r w:rsidR="0048472F" w:rsidRPr="009E5255">
        <w:t xml:space="preserve">.  </w:t>
      </w:r>
      <w:r w:rsidR="000443CA" w:rsidRPr="009E5255">
        <w:t>For</w:t>
      </w:r>
      <w:r w:rsidRPr="009E5255">
        <w:t xml:space="preserve"> a</w:t>
      </w:r>
      <w:r w:rsidR="000443CA" w:rsidRPr="009E5255">
        <w:t>ny</w:t>
      </w:r>
      <w:r w:rsidRPr="009E5255">
        <w:t xml:space="preserve"> given price, </w:t>
      </w:r>
      <w:r w:rsidR="000443CA" w:rsidRPr="009E5255">
        <w:t>wastage</w:t>
      </w:r>
      <w:r w:rsidRPr="009E5255">
        <w:t xml:space="preserve"> increases the resulting cost of </w:t>
      </w:r>
      <w:r w:rsidR="000443CA" w:rsidRPr="009E5255">
        <w:t>a drug</w:t>
      </w:r>
      <w:r w:rsidRPr="009E5255">
        <w:t xml:space="preserve"> relative to its comparator</w:t>
      </w:r>
      <w:r w:rsidR="0048472F" w:rsidRPr="009E5255">
        <w:t xml:space="preserve">.  </w:t>
      </w:r>
      <w:r w:rsidR="000443CA" w:rsidRPr="009E5255">
        <w:t>For a</w:t>
      </w:r>
      <w:r w:rsidRPr="009E5255">
        <w:t xml:space="preserve"> drug</w:t>
      </w:r>
      <w:r w:rsidR="000443CA" w:rsidRPr="009E5255">
        <w:t xml:space="preserve"> to be recommended as cost-effective</w:t>
      </w:r>
      <w:r w:rsidRPr="009E5255">
        <w:t xml:space="preserve">, </w:t>
      </w:r>
      <w:r w:rsidR="000443CA" w:rsidRPr="009E5255">
        <w:t>its</w:t>
      </w:r>
      <w:r w:rsidRPr="009E5255">
        <w:t xml:space="preserve"> proposed price </w:t>
      </w:r>
      <w:r w:rsidR="000443CA" w:rsidRPr="009E5255">
        <w:t>may need to be lower (i.e.,</w:t>
      </w:r>
      <w:r w:rsidRPr="009E5255">
        <w:t xml:space="preserve"> to compensate for wastage</w:t>
      </w:r>
      <w:r w:rsidR="000443CA" w:rsidRPr="009E5255">
        <w:t>)</w:t>
      </w:r>
      <w:r w:rsidR="0048472F" w:rsidRPr="009E5255">
        <w:t xml:space="preserve">.  </w:t>
      </w:r>
      <w:r w:rsidR="00CB4467" w:rsidRPr="009E5255">
        <w:t>Price a</w:t>
      </w:r>
      <w:r w:rsidR="000443CA" w:rsidRPr="009E5255">
        <w:t>djustments</w:t>
      </w:r>
      <w:r w:rsidR="00CB4467" w:rsidRPr="009E5255">
        <w:t xml:space="preserve"> incorporating wastage</w:t>
      </w:r>
      <w:r w:rsidRPr="009E5255">
        <w:t xml:space="preserve"> </w:t>
      </w:r>
      <w:r w:rsidR="000443CA" w:rsidRPr="009E5255">
        <w:t>may</w:t>
      </w:r>
      <w:r w:rsidRPr="009E5255">
        <w:t xml:space="preserve"> be observed in </w:t>
      </w:r>
      <w:r w:rsidR="000443CA" w:rsidRPr="009E5255">
        <w:t xml:space="preserve">PBAC </w:t>
      </w:r>
      <w:r w:rsidRPr="009E5255">
        <w:t xml:space="preserve">recommendations for </w:t>
      </w:r>
      <w:r w:rsidR="00CB4467" w:rsidRPr="009E5255">
        <w:t xml:space="preserve">a number of </w:t>
      </w:r>
      <w:r w:rsidRPr="009E5255">
        <w:t>EFC</w:t>
      </w:r>
      <w:r w:rsidR="00CB4467" w:rsidRPr="009E5255">
        <w:t>-</w:t>
      </w:r>
      <w:r w:rsidRPr="009E5255">
        <w:t>listed medicines between 2017 and 2020</w:t>
      </w:r>
      <w:r w:rsidR="00CB4467" w:rsidRPr="009E5255">
        <w:t>,</w:t>
      </w:r>
      <w:r w:rsidRPr="009E5255">
        <w:t xml:space="preserve"> particularly the immunotherapy</w:t>
      </w:r>
      <w:r w:rsidR="00C82B85" w:rsidRPr="009E5255">
        <w:t>,</w:t>
      </w:r>
      <w:r w:rsidRPr="009E5255">
        <w:t xml:space="preserve"> pembrolizumab</w:t>
      </w:r>
      <w:r w:rsidR="00CB4467" w:rsidRPr="009E5255">
        <w:t>,</w:t>
      </w:r>
      <w:r w:rsidRPr="009E5255">
        <w:t xml:space="preserve"> </w:t>
      </w:r>
      <w:r w:rsidR="00C82B85" w:rsidRPr="009E5255">
        <w:t>for which</w:t>
      </w:r>
      <w:r w:rsidRPr="009E5255">
        <w:t xml:space="preserve"> </w:t>
      </w:r>
      <w:r w:rsidR="00C82B85" w:rsidRPr="009E5255">
        <w:t>the PBAC</w:t>
      </w:r>
      <w:r w:rsidRPr="009E5255">
        <w:t xml:space="preserve"> noted incorporati</w:t>
      </w:r>
      <w:r w:rsidR="00C82B85" w:rsidRPr="009E5255">
        <w:t>on of</w:t>
      </w:r>
      <w:r w:rsidRPr="009E5255">
        <w:t xml:space="preserve"> wastage </w:t>
      </w:r>
      <w:r w:rsidR="00CB4467" w:rsidRPr="009E5255">
        <w:t>require</w:t>
      </w:r>
      <w:r w:rsidR="00C82B85" w:rsidRPr="009E5255">
        <w:t>d</w:t>
      </w:r>
      <w:r w:rsidRPr="009E5255">
        <w:t xml:space="preserve"> a price reduction to achieve an acceptable cost-effectiveness ratio</w:t>
      </w:r>
      <w:r w:rsidR="00CB4467" w:rsidRPr="009E5255">
        <w:t xml:space="preserve"> (see</w:t>
      </w:r>
      <w:r w:rsidR="00CB4467" w:rsidRPr="009E5255">
        <w:rPr>
          <w:color w:val="FF0000"/>
        </w:rPr>
        <w:t xml:space="preserve"> </w:t>
      </w:r>
      <w:r w:rsidR="005F20BE" w:rsidRPr="009E5255">
        <w:rPr>
          <w:color w:val="FF0000"/>
        </w:rPr>
        <w:fldChar w:fldCharType="begin"/>
      </w:r>
      <w:r w:rsidR="005F20BE" w:rsidRPr="009E5255">
        <w:rPr>
          <w:color w:val="FF0000"/>
        </w:rPr>
        <w:instrText xml:space="preserve"> REF _Ref90907770 \h </w:instrText>
      </w:r>
      <w:r w:rsidR="005F20BE" w:rsidRPr="009E5255">
        <w:rPr>
          <w:color w:val="FF0000"/>
        </w:rPr>
      </w:r>
      <w:r w:rsidR="005F20BE" w:rsidRPr="009E5255">
        <w:rPr>
          <w:color w:val="FF0000"/>
        </w:rPr>
        <w:fldChar w:fldCharType="separate"/>
      </w:r>
      <w:r w:rsidR="000C766B" w:rsidRPr="009E5255">
        <w:t xml:space="preserve">Appendix </w:t>
      </w:r>
      <w:r w:rsidR="000C766B">
        <w:rPr>
          <w:noProof/>
        </w:rPr>
        <w:t>11</w:t>
      </w:r>
      <w:r w:rsidR="005F20BE" w:rsidRPr="009E5255">
        <w:rPr>
          <w:color w:val="FF0000"/>
        </w:rPr>
        <w:fldChar w:fldCharType="end"/>
      </w:r>
      <w:r w:rsidR="00CB4467" w:rsidRPr="009E5255">
        <w:t>)</w:t>
      </w:r>
      <w:r w:rsidR="0048472F" w:rsidRPr="009E5255">
        <w:t xml:space="preserve">.  </w:t>
      </w:r>
    </w:p>
    <w:p w14:paraId="03FA2F94" w14:textId="77F39926" w:rsidR="00E14718" w:rsidRPr="009E5255" w:rsidRDefault="00DE58F6" w:rsidP="00E14718">
      <w:r w:rsidRPr="009E5255">
        <w:t xml:space="preserve">Beyond the assessment of cost-effectiveness and its impact on </w:t>
      </w:r>
      <w:r w:rsidR="00E81AEF" w:rsidRPr="009E5255">
        <w:t>a</w:t>
      </w:r>
      <w:r w:rsidRPr="009E5255">
        <w:t xml:space="preserve"> product</w:t>
      </w:r>
      <w:r w:rsidR="00E81AEF" w:rsidRPr="009E5255">
        <w:t>’s PBS list</w:t>
      </w:r>
      <w:r w:rsidRPr="009E5255">
        <w:t xml:space="preserve"> price, consideration of wastage also impact</w:t>
      </w:r>
      <w:r w:rsidR="00E81AEF" w:rsidRPr="009E5255">
        <w:t>s</w:t>
      </w:r>
      <w:r w:rsidRPr="009E5255">
        <w:t xml:space="preserve"> the assessment of the overall cost to Government associated with a proposed drug</w:t>
      </w:r>
      <w:r w:rsidR="0048472F" w:rsidRPr="009E5255">
        <w:t xml:space="preserve">.  </w:t>
      </w:r>
      <w:r w:rsidRPr="009E5255">
        <w:t>That is, all applications to the PBAC must consider the impact on the cost to Government of the proposed listing in terms of the anticipated volume of drug utilisation (</w:t>
      </w:r>
      <w:r w:rsidR="00500816" w:rsidRPr="009E5255">
        <w:t xml:space="preserve">i.e., </w:t>
      </w:r>
      <w:r w:rsidRPr="009E5255">
        <w:t>units dispensed) and value (</w:t>
      </w:r>
      <w:r w:rsidR="00500816" w:rsidRPr="009E5255">
        <w:t xml:space="preserve">i.e., </w:t>
      </w:r>
      <w:r w:rsidRPr="009E5255">
        <w:t>cost), relative to that of the product</w:t>
      </w:r>
      <w:r w:rsidR="00E812BE" w:rsidRPr="009E5255">
        <w:t>(</w:t>
      </w:r>
      <w:r w:rsidRPr="009E5255">
        <w:t>s</w:t>
      </w:r>
      <w:r w:rsidR="00E812BE" w:rsidRPr="009E5255">
        <w:t>)</w:t>
      </w:r>
      <w:r w:rsidRPr="009E5255">
        <w:t xml:space="preserve"> for which it </w:t>
      </w:r>
      <w:r w:rsidR="00500816" w:rsidRPr="009E5255">
        <w:t>is</w:t>
      </w:r>
      <w:r w:rsidRPr="009E5255">
        <w:t xml:space="preserve"> substituted</w:t>
      </w:r>
      <w:r w:rsidR="0048472F" w:rsidRPr="009E5255">
        <w:t xml:space="preserve">.  </w:t>
      </w:r>
      <w:r w:rsidR="00E14718" w:rsidRPr="009E5255">
        <w:t xml:space="preserve">When lodging an application to list an EFC medicine on the PBS, a sponsor will propose an </w:t>
      </w:r>
      <w:r w:rsidR="00E812BE" w:rsidRPr="009E5255">
        <w:t xml:space="preserve">applicable </w:t>
      </w:r>
      <w:r w:rsidR="00E14718" w:rsidRPr="009E5255">
        <w:t>authority level (see</w:t>
      </w:r>
      <w:r w:rsidR="00797EA3" w:rsidRPr="009E5255">
        <w:t xml:space="preserve"> </w:t>
      </w:r>
      <w:r w:rsidR="00797EA3" w:rsidRPr="009E5255">
        <w:fldChar w:fldCharType="begin"/>
      </w:r>
      <w:r w:rsidR="00797EA3" w:rsidRPr="009E5255">
        <w:instrText xml:space="preserve"> REF _Ref91163227 \h </w:instrText>
      </w:r>
      <w:r w:rsidR="00797EA3" w:rsidRPr="009E5255">
        <w:fldChar w:fldCharType="separate"/>
      </w:r>
      <w:r w:rsidR="000C766B" w:rsidRPr="009E5255">
        <w:t xml:space="preserve">Text Box </w:t>
      </w:r>
      <w:r w:rsidR="000C766B">
        <w:rPr>
          <w:noProof/>
        </w:rPr>
        <w:t>2</w:t>
      </w:r>
      <w:r w:rsidR="00797EA3" w:rsidRPr="009E5255">
        <w:fldChar w:fldCharType="end"/>
      </w:r>
      <w:r w:rsidR="00E14718" w:rsidRPr="009E5255">
        <w:t xml:space="preserve">).  The </w:t>
      </w:r>
      <w:r w:rsidR="00E812BE" w:rsidRPr="009E5255">
        <w:t xml:space="preserve">proposed </w:t>
      </w:r>
      <w:r w:rsidR="00E14718" w:rsidRPr="009E5255">
        <w:t xml:space="preserve">level of restriction reflects the population for which the sponsor believes they can demonstrate </w:t>
      </w:r>
      <w:r w:rsidR="00F67CB2" w:rsidRPr="009E5255">
        <w:t xml:space="preserve">the drug’s </w:t>
      </w:r>
      <w:r w:rsidR="00E14718" w:rsidRPr="009E5255">
        <w:t xml:space="preserve">efficacy, safety and cost-effectiveness. </w:t>
      </w:r>
    </w:p>
    <w:p w14:paraId="77BA40DC" w14:textId="4AA59AA4" w:rsidR="00E14718" w:rsidRPr="009E5255" w:rsidRDefault="00982F6A" w:rsidP="00214FB7">
      <w:pPr>
        <w:pStyle w:val="Caption"/>
      </w:pPr>
      <w:bookmarkStart w:id="120" w:name="_Ref91163227"/>
      <w:r w:rsidRPr="009E5255">
        <w:t xml:space="preserve">Text Box </w:t>
      </w:r>
      <w:r w:rsidR="00E36C93">
        <w:fldChar w:fldCharType="begin"/>
      </w:r>
      <w:r w:rsidR="00E36C93">
        <w:instrText xml:space="preserve"> SEQ </w:instrText>
      </w:r>
      <w:r w:rsidR="00E36C93">
        <w:instrText xml:space="preserve">Text_Box \* ARABIC </w:instrText>
      </w:r>
      <w:r w:rsidR="00E36C93">
        <w:fldChar w:fldCharType="separate"/>
      </w:r>
      <w:r w:rsidR="000C766B">
        <w:rPr>
          <w:noProof/>
        </w:rPr>
        <w:t>2</w:t>
      </w:r>
      <w:r w:rsidR="00E36C93">
        <w:rPr>
          <w:noProof/>
        </w:rPr>
        <w:fldChar w:fldCharType="end"/>
      </w:r>
      <w:bookmarkEnd w:id="120"/>
      <w:r w:rsidR="00E14718" w:rsidRPr="009E5255">
        <w:t xml:space="preserve">.  </w:t>
      </w:r>
      <w:r w:rsidR="00E14718" w:rsidRPr="009E5255">
        <w:rPr>
          <w:color w:val="auto"/>
        </w:rPr>
        <w:t xml:space="preserve">PBS </w:t>
      </w:r>
      <w:r w:rsidR="006A155B" w:rsidRPr="009E5255">
        <w:rPr>
          <w:color w:val="auto"/>
        </w:rPr>
        <w:t>r</w:t>
      </w:r>
      <w:r w:rsidR="00E14718" w:rsidRPr="009E5255">
        <w:rPr>
          <w:color w:val="auto"/>
        </w:rPr>
        <w:t xml:space="preserve">estriction </w:t>
      </w:r>
      <w:r w:rsidR="00123982" w:rsidRPr="009E5255">
        <w:rPr>
          <w:color w:val="auto"/>
        </w:rPr>
        <w:t>l</w:t>
      </w:r>
      <w:r w:rsidR="00E14718" w:rsidRPr="009E5255">
        <w:rPr>
          <w:color w:val="auto"/>
        </w:rPr>
        <w:t>evels</w:t>
      </w:r>
    </w:p>
    <w:tbl>
      <w:tblPr>
        <w:tblStyle w:val="TableGrid"/>
        <w:tblW w:w="0" w:type="auto"/>
        <w:tblLook w:val="04A0" w:firstRow="1" w:lastRow="0" w:firstColumn="1" w:lastColumn="0" w:noHBand="0" w:noVBand="1"/>
      </w:tblPr>
      <w:tblGrid>
        <w:gridCol w:w="9011"/>
      </w:tblGrid>
      <w:tr w:rsidR="00E14718" w:rsidRPr="009E5255" w14:paraId="098AD0FC" w14:textId="77777777" w:rsidTr="00E14718">
        <w:tc>
          <w:tcPr>
            <w:tcW w:w="9011" w:type="dxa"/>
          </w:tcPr>
          <w:p w14:paraId="38B0532D" w14:textId="77777777" w:rsidR="00E14718" w:rsidRPr="009E5255" w:rsidRDefault="00E14718" w:rsidP="00CA5EF6">
            <w:pPr>
              <w:spacing w:line="240" w:lineRule="auto"/>
              <w:rPr>
                <w:color w:val="222222"/>
              </w:rPr>
            </w:pPr>
            <w:r w:rsidRPr="009E5255">
              <w:rPr>
                <w:color w:val="222222"/>
              </w:rPr>
              <w:t>Medicines on the PBS are supplied as an Unrestricted (General Benefit), Restricted or Authority Required item:</w:t>
            </w:r>
          </w:p>
          <w:p w14:paraId="410AD593" w14:textId="77777777" w:rsidR="009479F8" w:rsidRPr="009E5255" w:rsidRDefault="00E14718">
            <w:pPr>
              <w:widowControl/>
              <w:numPr>
                <w:ilvl w:val="0"/>
                <w:numId w:val="26"/>
              </w:numPr>
              <w:spacing w:before="0" w:after="90" w:line="240" w:lineRule="auto"/>
              <w:ind w:left="740" w:right="150"/>
              <w:rPr>
                <w:color w:val="222222"/>
              </w:rPr>
            </w:pPr>
            <w:r w:rsidRPr="009E5255">
              <w:rPr>
                <w:i/>
                <w:iCs/>
                <w:color w:val="222222"/>
              </w:rPr>
              <w:t>Unrestricted</w:t>
            </w:r>
            <w:r w:rsidRPr="009E5255">
              <w:rPr>
                <w:color w:val="222222"/>
              </w:rPr>
              <w:t> medicines under the PBS Schedule may be prescribed by a prescriber within their scope of practice at their discretion.</w:t>
            </w:r>
          </w:p>
          <w:p w14:paraId="1BBC4A2F" w14:textId="77777777" w:rsidR="009479F8" w:rsidRPr="009E5255" w:rsidRDefault="00E14718">
            <w:pPr>
              <w:widowControl/>
              <w:numPr>
                <w:ilvl w:val="0"/>
                <w:numId w:val="26"/>
              </w:numPr>
              <w:spacing w:before="0" w:after="90" w:line="240" w:lineRule="auto"/>
              <w:ind w:left="740" w:right="150"/>
              <w:rPr>
                <w:color w:val="222222"/>
              </w:rPr>
            </w:pPr>
            <w:r w:rsidRPr="009E5255">
              <w:rPr>
                <w:i/>
                <w:iCs/>
                <w:color w:val="222222"/>
              </w:rPr>
              <w:t>Restricted</w:t>
            </w:r>
            <w:r w:rsidRPr="009E5255">
              <w:rPr>
                <w:color w:val="222222"/>
              </w:rPr>
              <w:t> medicines listed in the schedule, are only prescribed if a condition meets the stated restrictions.</w:t>
            </w:r>
          </w:p>
          <w:p w14:paraId="3BF58FAA" w14:textId="0359DD5B" w:rsidR="009479F8" w:rsidRPr="009E5255" w:rsidRDefault="00E14718">
            <w:pPr>
              <w:widowControl/>
              <w:numPr>
                <w:ilvl w:val="0"/>
                <w:numId w:val="26"/>
              </w:numPr>
              <w:spacing w:before="0" w:after="90" w:line="240" w:lineRule="auto"/>
              <w:ind w:left="740" w:right="150"/>
              <w:rPr>
                <w:color w:val="222222"/>
              </w:rPr>
            </w:pPr>
            <w:r w:rsidRPr="009E5255">
              <w:rPr>
                <w:i/>
                <w:iCs/>
                <w:color w:val="222222"/>
              </w:rPr>
              <w:t>Authority Required (STREAMLINED)</w:t>
            </w:r>
            <w:r w:rsidRPr="009E5255">
              <w:rPr>
                <w:color w:val="222222"/>
              </w:rPr>
              <w:t> medicines are prescribed for specific conditions and do not need prior approval from Services Australia or the Department of Veterans' Affairs. Instead, the process is streamlined by providing a four</w:t>
            </w:r>
            <w:r w:rsidR="008D4EF4" w:rsidRPr="009E5255">
              <w:rPr>
                <w:color w:val="222222"/>
              </w:rPr>
              <w:t>-</w:t>
            </w:r>
            <w:r w:rsidRPr="009E5255">
              <w:rPr>
                <w:color w:val="222222"/>
              </w:rPr>
              <w:t>digit streamlined authority code on a</w:t>
            </w:r>
            <w:r w:rsidR="008D4EF4" w:rsidRPr="009E5255">
              <w:rPr>
                <w:color w:val="222222"/>
              </w:rPr>
              <w:t>n</w:t>
            </w:r>
            <w:r w:rsidRPr="009E5255">
              <w:rPr>
                <w:color w:val="222222"/>
              </w:rPr>
              <w:t xml:space="preserve"> authority prescription.</w:t>
            </w:r>
          </w:p>
          <w:p w14:paraId="5A2F8558" w14:textId="046F46A3" w:rsidR="00E14718" w:rsidRPr="009E5255" w:rsidRDefault="00E14718">
            <w:pPr>
              <w:widowControl/>
              <w:numPr>
                <w:ilvl w:val="0"/>
                <w:numId w:val="26"/>
              </w:numPr>
              <w:spacing w:before="0" w:after="90" w:line="240" w:lineRule="auto"/>
              <w:ind w:left="740" w:right="150"/>
              <w:rPr>
                <w:color w:val="222222"/>
              </w:rPr>
            </w:pPr>
            <w:r w:rsidRPr="009E5255">
              <w:rPr>
                <w:i/>
                <w:iCs/>
                <w:color w:val="222222"/>
              </w:rPr>
              <w:t>Authority Required</w:t>
            </w:r>
            <w:r w:rsidRPr="009E5255">
              <w:rPr>
                <w:color w:val="222222"/>
              </w:rPr>
              <w:t> medicines are medicines that can only be prescribed by if prior approval is obtained from Services Australia or the Department of Veterans' Affairs as appropriate.</w:t>
            </w:r>
          </w:p>
          <w:p w14:paraId="4A7BC6EA" w14:textId="286E52F7" w:rsidR="00E14718" w:rsidRPr="009E5255" w:rsidRDefault="00E14718" w:rsidP="00CA5EF6">
            <w:pPr>
              <w:pStyle w:val="Default"/>
              <w:jc w:val="right"/>
              <w:rPr>
                <w:sz w:val="18"/>
                <w:szCs w:val="18"/>
              </w:rPr>
            </w:pPr>
            <w:r w:rsidRPr="009E5255">
              <w:rPr>
                <w:rFonts w:asciiTheme="majorHAnsi" w:hAnsiTheme="majorHAnsi" w:cstheme="majorHAnsi"/>
                <w:sz w:val="18"/>
                <w:szCs w:val="18"/>
              </w:rPr>
              <w:t>See https://www.pbs.gov.au/info/general/faq</w:t>
            </w:r>
          </w:p>
        </w:tc>
      </w:tr>
    </w:tbl>
    <w:p w14:paraId="4E52ABA1" w14:textId="77777777" w:rsidR="00E14718" w:rsidRPr="009E5255" w:rsidRDefault="00E14718" w:rsidP="00E14718"/>
    <w:p w14:paraId="2FFFF105" w14:textId="286BC3DB" w:rsidR="00E14718" w:rsidRPr="009E5255" w:rsidRDefault="00E14718" w:rsidP="00E14718">
      <w:r w:rsidRPr="009E5255">
        <w:t xml:space="preserve">In assessing the proposed listing type, the PBAC considers whether there </w:t>
      </w:r>
      <w:r w:rsidR="008668CF" w:rsidRPr="009E5255">
        <w:t xml:space="preserve">the possibility that </w:t>
      </w:r>
      <w:r w:rsidRPr="009E5255">
        <w:t xml:space="preserve">the proposed drug </w:t>
      </w:r>
      <w:r w:rsidR="008668CF" w:rsidRPr="009E5255">
        <w:t>will</w:t>
      </w:r>
      <w:r w:rsidRPr="009E5255">
        <w:t xml:space="preserve"> be used in a patient group for which it is not cost-effective or its cost-effectiveness has not been determined.  In addition, the PBAC considers whether there is the potential for there to be a high </w:t>
      </w:r>
      <w:r w:rsidR="008668CF" w:rsidRPr="009E5255">
        <w:t xml:space="preserve">unit </w:t>
      </w:r>
      <w:r w:rsidRPr="009E5255">
        <w:t>cost per patient</w:t>
      </w:r>
      <w:r w:rsidR="00B5386A" w:rsidRPr="009E5255">
        <w:t>—</w:t>
      </w:r>
      <w:r w:rsidRPr="009E5255">
        <w:t>or high total opportunity cost (with respect to the total cost to the PBS)</w:t>
      </w:r>
      <w:r w:rsidR="00B5386A" w:rsidRPr="009E5255">
        <w:t>—</w:t>
      </w:r>
      <w:r w:rsidRPr="009E5255">
        <w:t>associated with subsidy under the proposed listing type</w:t>
      </w:r>
      <w:r w:rsidR="00F00141" w:rsidRPr="009E5255">
        <w:t xml:space="preserve"> </w:t>
      </w:r>
      <w:r w:rsidR="00F00141" w:rsidRPr="009E5255">
        <w:fldChar w:fldCharType="begin"/>
      </w:r>
      <w:r w:rsidR="0004591A" w:rsidRPr="009E5255">
        <w:instrText xml:space="preserve"> ADDIN EN.CITE &lt;EndNote&gt;&lt;Cite&gt;&lt;Author&gt;Australian Government&lt;/Author&gt;&lt;Year&gt;2016&lt;/Year&gt;&lt;RecNum&gt;10560&lt;/RecNum&gt;&lt;Pages&gt;21&lt;/Pages&gt;&lt;DisplayText&gt;[9]&lt;/DisplayText&gt;&lt;record&gt;&lt;rec-number&gt;10560&lt;/rec-number&gt;&lt;foreign-keys&gt;&lt;key app="EN" db-id="etpte9adcdfve1eerz5pws2fvps522ds5svf" timestamp="1652740078" guid="2661c4f2-785c-48b1-964d-22597d438bf0"&gt;10560&lt;/key&gt;&lt;/foreign-keys&gt;&lt;ref-type name="Report"&gt;27&lt;/ref-type&gt;&lt;contributors&gt;&lt;authors&gt;&lt;author&gt;Australian Government,&lt;/author&gt;&lt;/authors&gt;&lt;tertiary-authors&gt;&lt;author&gt;Australian Government,, Department of Health&lt;/author&gt;&lt;/tertiary-authors&gt;&lt;/contributors&gt;&lt;titles&gt;&lt;title&gt;Guidelines for preparing submissions to the Pharmaceutical Benefits Advisory Committee (PBAC), Version 5.0 (September 2016)&lt;/title&gt;&lt;/titles&gt;&lt;dates&gt;&lt;year&gt;2016&lt;/year&gt;&lt;/dates&gt;&lt;pub-location&gt;Canberra&lt;/pub-location&gt;&lt;urls&gt;&lt;related-urls&gt;&lt;url&gt;https://pbac.pbs.gov.au/&lt;/url&gt;&lt;/related-urls&gt;&lt;/urls&gt;&lt;/record&gt;&lt;/Cite&gt;&lt;/EndNote&gt;</w:instrText>
      </w:r>
      <w:r w:rsidR="00F00141" w:rsidRPr="009E5255">
        <w:fldChar w:fldCharType="separate"/>
      </w:r>
      <w:r w:rsidR="00A306B9" w:rsidRPr="009E5255">
        <w:rPr>
          <w:noProof/>
        </w:rPr>
        <w:t>[9]</w:t>
      </w:r>
      <w:r w:rsidR="00F00141" w:rsidRPr="009E5255">
        <w:fldChar w:fldCharType="end"/>
      </w:r>
      <w:r w:rsidRPr="009E5255">
        <w:t xml:space="preserve">.  In addition, restriction types are also considered with respect to product safety and quality use of medicines issues, particularly as they may relate to new medicines for which little is known </w:t>
      </w:r>
      <w:r w:rsidR="008D4EF4" w:rsidRPr="009E5255">
        <w:t>about</w:t>
      </w:r>
      <w:r w:rsidRPr="009E5255">
        <w:t xml:space="preserve"> in-market use.  Similarly, the maximum quantities proposed are those which are likely to be associated with the proposed use of the drug for the average patient and as associated with the estimate of cost-effectiveness.</w:t>
      </w:r>
    </w:p>
    <w:p w14:paraId="08CE25C3" w14:textId="377C820D" w:rsidR="00E14718" w:rsidRPr="009E5255" w:rsidRDefault="00E14718" w:rsidP="00CA5EF6">
      <w:r w:rsidRPr="009E5255">
        <w:t>In proposing restrictions, sponsors are asked to consider “</w:t>
      </w:r>
      <w:r w:rsidR="009E7978" w:rsidRPr="009E5255">
        <w:t>t</w:t>
      </w:r>
      <w:r w:rsidRPr="009E5255">
        <w:t xml:space="preserve">rade-offs between the clinical preference for a simple restriction and a complex restriction to limit the use of the proposed medicine to the target population” </w:t>
      </w:r>
      <w:r w:rsidR="00F00141" w:rsidRPr="009E5255">
        <w:fldChar w:fldCharType="begin"/>
      </w:r>
      <w:r w:rsidR="0004591A" w:rsidRPr="009E5255">
        <w:instrText xml:space="preserve"> ADDIN EN.CITE &lt;EndNote&gt;&lt;Cite&gt;&lt;Author&gt;Australian Government&lt;/Author&gt;&lt;Year&gt;2016&lt;/Year&gt;&lt;RecNum&gt;10560&lt;/RecNum&gt;&lt;Pages&gt;21&lt;/Pages&gt;&lt;DisplayText&gt;[9]&lt;/DisplayText&gt;&lt;record&gt;&lt;rec-number&gt;10560&lt;/rec-number&gt;&lt;foreign-keys&gt;&lt;key app="EN" db-id="etpte9adcdfve1eerz5pws2fvps522ds5svf" timestamp="1652740078" guid="2661c4f2-785c-48b1-964d-22597d438bf0"&gt;10560&lt;/key&gt;&lt;/foreign-keys&gt;&lt;ref-type name="Report"&gt;27&lt;/ref-type&gt;&lt;contributors&gt;&lt;authors&gt;&lt;author&gt;Australian Government,&lt;/author&gt;&lt;/authors&gt;&lt;tertiary-authors&gt;&lt;author&gt;Australian Government,, Department of Health&lt;/author&gt;&lt;/tertiary-authors&gt;&lt;/contributors&gt;&lt;titles&gt;&lt;title&gt;Guidelines for preparing submissions to the Pharmaceutical Benefits Advisory Committee (PBAC), Version 5.0 (September 2016)&lt;/title&gt;&lt;/titles&gt;&lt;dates&gt;&lt;year&gt;2016&lt;/year&gt;&lt;/dates&gt;&lt;pub-location&gt;Canberra&lt;/pub-location&gt;&lt;urls&gt;&lt;related-urls&gt;&lt;url&gt;https://pbac.pbs.gov.au/&lt;/url&gt;&lt;/related-urls&gt;&lt;/urls&gt;&lt;/record&gt;&lt;/Cite&gt;&lt;/EndNote&gt;</w:instrText>
      </w:r>
      <w:r w:rsidR="00F00141" w:rsidRPr="009E5255">
        <w:fldChar w:fldCharType="separate"/>
      </w:r>
      <w:r w:rsidR="00A306B9" w:rsidRPr="009E5255">
        <w:rPr>
          <w:noProof/>
        </w:rPr>
        <w:t>[9]</w:t>
      </w:r>
      <w:r w:rsidR="00F00141" w:rsidRPr="009E5255">
        <w:fldChar w:fldCharType="end"/>
      </w:r>
      <w:r w:rsidR="00F00141" w:rsidRPr="009E5255">
        <w:t xml:space="preserve"> (</w:t>
      </w:r>
      <w:r w:rsidRPr="009E5255">
        <w:t>p 21).  The clearest of these trade-offs is price.  For example, if suggesting that a product be given a broad, unrestricted listing based on evidence from a more tightly defined population, the sponsor may anticipate that a lower price would be required in order to achieve a</w:t>
      </w:r>
      <w:r w:rsidR="009E7978" w:rsidRPr="009E5255">
        <w:t>n acceptable</w:t>
      </w:r>
      <w:r w:rsidRPr="009E5255">
        <w:t xml:space="preserve"> cost-effectiveness ratio across the broader population (particularly if evidence of efficacy in the broader population is uncertain) and where an expanded population would be associated with a higher cost to government.  </w:t>
      </w:r>
    </w:p>
    <w:p w14:paraId="1481E088" w14:textId="65408E95" w:rsidR="00DE58F6" w:rsidRPr="009E5255" w:rsidRDefault="00797EA3" w:rsidP="00DE58F6">
      <w:r w:rsidRPr="009E5255">
        <w:t>Inter</w:t>
      </w:r>
      <w:r w:rsidR="009E7978" w:rsidRPr="009E5255">
        <w:t xml:space="preserve"> </w:t>
      </w:r>
      <w:r w:rsidRPr="009E5255">
        <w:t>alia, f</w:t>
      </w:r>
      <w:r w:rsidR="00DE58F6" w:rsidRPr="009E5255">
        <w:t>or a given product, the number of units to be dispensed per service</w:t>
      </w:r>
      <w:r w:rsidR="00441C11" w:rsidRPr="009E5255">
        <w:t>,</w:t>
      </w:r>
      <w:r w:rsidR="00DE58F6" w:rsidRPr="009E5255">
        <w:t xml:space="preserve"> per patient is a function of the prescribed dose and the quantity supplied per pack</w:t>
      </w:r>
      <w:r w:rsidR="0048472F" w:rsidRPr="009E5255">
        <w:t xml:space="preserve">.  </w:t>
      </w:r>
      <w:r w:rsidR="00DE58F6" w:rsidRPr="009E5255">
        <w:t>Where</w:t>
      </w:r>
      <w:r w:rsidR="00441C11" w:rsidRPr="009E5255">
        <w:t xml:space="preserve"> per-mg</w:t>
      </w:r>
      <w:r w:rsidR="00DE58F6" w:rsidRPr="009E5255">
        <w:t xml:space="preserve"> prescribing is </w:t>
      </w:r>
      <w:r w:rsidR="00441C11" w:rsidRPr="009E5255">
        <w:t>based on patient size</w:t>
      </w:r>
      <w:r w:rsidR="00DE58F6" w:rsidRPr="009E5255">
        <w:t xml:space="preserve">, inclusion of wastage </w:t>
      </w:r>
      <w:r w:rsidR="00441C11" w:rsidRPr="009E5255">
        <w:t xml:space="preserve">will </w:t>
      </w:r>
      <w:r w:rsidR="00DE58F6" w:rsidRPr="009E5255">
        <w:t>increase the estimate</w:t>
      </w:r>
      <w:r w:rsidR="00441C11" w:rsidRPr="009E5255">
        <w:t>d</w:t>
      </w:r>
      <w:r w:rsidR="00DE58F6" w:rsidRPr="009E5255">
        <w:t xml:space="preserve"> number of units to be dispensed via the PBS</w:t>
      </w:r>
      <w:r w:rsidR="0048472F" w:rsidRPr="009E5255">
        <w:t xml:space="preserve">.  </w:t>
      </w:r>
      <w:r w:rsidR="00DE58F6" w:rsidRPr="009E5255">
        <w:t>Thus, inclusion of wastage increases the overall estimated cost to Government (by increasing the volume dispensed)</w:t>
      </w:r>
      <w:r w:rsidR="00441C11" w:rsidRPr="009E5255">
        <w:t>,</w:t>
      </w:r>
      <w:r w:rsidR="00DE58F6" w:rsidRPr="009E5255">
        <w:t xml:space="preserve"> which may have implications for financial caps included in risk sharing arrangements (RSA</w:t>
      </w:r>
      <w:r w:rsidR="00494FB1" w:rsidRPr="009E5255">
        <w:t>s</w:t>
      </w:r>
      <w:r w:rsidR="00DE58F6" w:rsidRPr="009E5255">
        <w:t xml:space="preserve">) between </w:t>
      </w:r>
      <w:r w:rsidR="00494FB1" w:rsidRPr="009E5255">
        <w:t>Government</w:t>
      </w:r>
      <w:r w:rsidR="00441C11" w:rsidRPr="009E5255">
        <w:t xml:space="preserve"> and </w:t>
      </w:r>
      <w:r w:rsidR="00DE58F6" w:rsidRPr="009E5255">
        <w:t>sponsor</w:t>
      </w:r>
      <w:r w:rsidR="004738B3" w:rsidRPr="009E5255">
        <w:t>s</w:t>
      </w:r>
      <w:r w:rsidR="00DE58F6" w:rsidRPr="009E5255">
        <w:t xml:space="preserve"> (</w:t>
      </w:r>
      <w:r w:rsidR="00441C11" w:rsidRPr="009E5255">
        <w:t xml:space="preserve">i.e., </w:t>
      </w:r>
      <w:r w:rsidR="00DE58F6" w:rsidRPr="009E5255">
        <w:t>where caps trigger volume</w:t>
      </w:r>
      <w:r w:rsidR="00441C11" w:rsidRPr="009E5255">
        <w:t>-</w:t>
      </w:r>
      <w:r w:rsidR="00DE58F6" w:rsidRPr="009E5255">
        <w:t>based rebate arrangements, as distinct from rebates for special pricing arrangements</w:t>
      </w:r>
      <w:r w:rsidR="00441C11" w:rsidRPr="009E5255">
        <w:t>,</w:t>
      </w:r>
      <w:r w:rsidR="00DE58F6" w:rsidRPr="009E5255">
        <w:t xml:space="preserve"> which are levied </w:t>
      </w:r>
      <w:r w:rsidR="00441C11" w:rsidRPr="009E5255">
        <w:t>irrespective</w:t>
      </w:r>
      <w:r w:rsidR="00DE58F6" w:rsidRPr="009E5255">
        <w:t xml:space="preserve"> of the number of units sold).</w:t>
      </w:r>
    </w:p>
    <w:p w14:paraId="7E08E612" w14:textId="618DAB27" w:rsidR="005F20BE" w:rsidRPr="009E5255" w:rsidRDefault="00FA1DA5" w:rsidP="00F95F54">
      <w:r w:rsidRPr="009E5255">
        <w:t xml:space="preserve">The </w:t>
      </w:r>
      <w:r w:rsidR="00684137" w:rsidRPr="009E5255">
        <w:t>incorporation</w:t>
      </w:r>
      <w:r w:rsidRPr="009E5255">
        <w:t xml:space="preserve"> of</w:t>
      </w:r>
      <w:r w:rsidR="00DE58F6" w:rsidRPr="009E5255">
        <w:t xml:space="preserve"> wastage </w:t>
      </w:r>
      <w:r w:rsidRPr="009E5255">
        <w:t>in</w:t>
      </w:r>
      <w:r w:rsidR="00DE58F6" w:rsidRPr="009E5255">
        <w:t xml:space="preserve"> PBAC deliberations is an important consideration with respect to the Review</w:t>
      </w:r>
      <w:r w:rsidR="0048472F" w:rsidRPr="009E5255">
        <w:t xml:space="preserve">.  </w:t>
      </w:r>
      <w:r w:rsidR="00DE58F6" w:rsidRPr="009E5255">
        <w:t>A key factor raised during consultations for the EFC Review is that the remuneration of drugs based on the efficient combination of vials allows product</w:t>
      </w:r>
      <w:r w:rsidR="00494FB1" w:rsidRPr="009E5255">
        <w:t xml:space="preserve"> compounders</w:t>
      </w:r>
      <w:r w:rsidR="00DE58F6" w:rsidRPr="009E5255">
        <w:t xml:space="preserve"> to </w:t>
      </w:r>
      <w:r w:rsidR="001676F4" w:rsidRPr="009E5255">
        <w:t>utilise wastage for the preparation of additional doses</w:t>
      </w:r>
      <w:r w:rsidR="0048472F" w:rsidRPr="009E5255">
        <w:t xml:space="preserve">.  </w:t>
      </w:r>
      <w:r w:rsidR="00DE58F6" w:rsidRPr="009E5255">
        <w:t>As noted elsewhere</w:t>
      </w:r>
      <w:r w:rsidRPr="009E5255">
        <w:t>, efficiencies associated with</w:t>
      </w:r>
      <w:r w:rsidR="00DE58F6" w:rsidRPr="009E5255">
        <w:t xml:space="preserve"> the practice of vial </w:t>
      </w:r>
      <w:r w:rsidRPr="009E5255">
        <w:t>optimisation</w:t>
      </w:r>
      <w:r w:rsidR="00DE58F6" w:rsidRPr="009E5255">
        <w:t xml:space="preserve"> </w:t>
      </w:r>
      <w:r w:rsidRPr="009E5255">
        <w:t>(i.e., utilisation of overage that would otherwise be discarded) may not be actualised, as there may be ‘double payment’ for wastage (see</w:t>
      </w:r>
      <w:r w:rsidR="00FA3209" w:rsidRPr="009E5255">
        <w:t xml:space="preserve"> Section</w:t>
      </w:r>
      <w:r w:rsidR="001676F4" w:rsidRPr="009E5255">
        <w:t xml:space="preserve"> </w:t>
      </w:r>
      <w:r w:rsidR="001676F4" w:rsidRPr="009E5255">
        <w:fldChar w:fldCharType="begin"/>
      </w:r>
      <w:r w:rsidR="001676F4" w:rsidRPr="009E5255">
        <w:instrText xml:space="preserve"> REF _Ref92188536 \r \h </w:instrText>
      </w:r>
      <w:r w:rsidR="001676F4" w:rsidRPr="009E5255">
        <w:fldChar w:fldCharType="separate"/>
      </w:r>
      <w:r w:rsidR="000C766B">
        <w:rPr>
          <w:cs/>
        </w:rPr>
        <w:t>‎</w:t>
      </w:r>
      <w:r w:rsidR="000C766B">
        <w:t>3.2.2</w:t>
      </w:r>
      <w:r w:rsidR="001676F4" w:rsidRPr="009E5255">
        <w:fldChar w:fldCharType="end"/>
      </w:r>
      <w:r w:rsidR="00FA3209" w:rsidRPr="009E5255">
        <w:t>, Vial optimisation</w:t>
      </w:r>
      <w:r w:rsidRPr="009E5255">
        <w:t>)</w:t>
      </w:r>
      <w:r w:rsidR="0048472F" w:rsidRPr="009E5255">
        <w:t xml:space="preserve">.  </w:t>
      </w:r>
      <w:r w:rsidR="006036A0" w:rsidRPr="009E5255">
        <w:t>V</w:t>
      </w:r>
      <w:r w:rsidR="00FA3209" w:rsidRPr="009E5255">
        <w:t xml:space="preserve">ial optimisation may </w:t>
      </w:r>
      <w:r w:rsidR="006036A0" w:rsidRPr="009E5255">
        <w:t>therefore</w:t>
      </w:r>
      <w:r w:rsidR="00DE58F6" w:rsidRPr="009E5255">
        <w:t xml:space="preserve"> result </w:t>
      </w:r>
      <w:r w:rsidR="006036A0" w:rsidRPr="009E5255">
        <w:t xml:space="preserve">in </w:t>
      </w:r>
      <w:r w:rsidR="00FA3209" w:rsidRPr="009E5255">
        <w:t>the number of vials claimed for PBS reimbursement</w:t>
      </w:r>
      <w:r w:rsidR="00DE58F6" w:rsidRPr="009E5255">
        <w:t xml:space="preserve"> exceed</w:t>
      </w:r>
      <w:r w:rsidR="00FA3209" w:rsidRPr="009E5255">
        <w:t>ing</w:t>
      </w:r>
      <w:r w:rsidR="00DE58F6" w:rsidRPr="009E5255">
        <w:t xml:space="preserve"> estimates</w:t>
      </w:r>
      <w:r w:rsidR="00FA3209" w:rsidRPr="009E5255">
        <w:t>,</w:t>
      </w:r>
      <w:r w:rsidR="00DE58F6" w:rsidRPr="009E5255">
        <w:t xml:space="preserve"> </w:t>
      </w:r>
      <w:r w:rsidR="00FA3209" w:rsidRPr="009E5255">
        <w:t xml:space="preserve">with </w:t>
      </w:r>
      <w:r w:rsidR="00DE58F6" w:rsidRPr="009E5255">
        <w:t xml:space="preserve">financial caps underpinning RSAs being reached sooner than anticipated by sponsors and </w:t>
      </w:r>
      <w:r w:rsidR="00494FB1" w:rsidRPr="009E5255">
        <w:t>Government</w:t>
      </w:r>
      <w:r w:rsidR="00DE58F6" w:rsidRPr="009E5255">
        <w:t>.</w:t>
      </w:r>
    </w:p>
    <w:p w14:paraId="1DB0C56F" w14:textId="7C2D67A8" w:rsidR="009302BF" w:rsidRPr="009E5255" w:rsidRDefault="009302BF" w:rsidP="005A2B78">
      <w:pPr>
        <w:pStyle w:val="Heading3"/>
      </w:pPr>
      <w:bookmarkStart w:id="121" w:name="_Toc90960303"/>
      <w:bookmarkStart w:id="122" w:name="_Ref92802051"/>
      <w:bookmarkStart w:id="123" w:name="_Toc144886223"/>
      <w:bookmarkEnd w:id="121"/>
      <w:r w:rsidRPr="009E5255">
        <w:t>Elements of PBS prices on the EFC</w:t>
      </w:r>
      <w:bookmarkEnd w:id="122"/>
      <w:bookmarkEnd w:id="123"/>
    </w:p>
    <w:p w14:paraId="71372DFB" w14:textId="6559674F" w:rsidR="002032A1" w:rsidRPr="009E5255" w:rsidRDefault="002032A1" w:rsidP="00E45992">
      <w:pPr>
        <w:rPr>
          <w:lang w:eastAsia="en-GB"/>
        </w:rPr>
      </w:pPr>
      <w:r w:rsidRPr="009E5255">
        <w:t xml:space="preserve">Products supplied via the EFC arrangements </w:t>
      </w:r>
      <w:r w:rsidR="00FF1E33" w:rsidRPr="009E5255">
        <w:t xml:space="preserve">on the PBS </w:t>
      </w:r>
      <w:r w:rsidRPr="009E5255">
        <w:t>are reimbursed (priced) on the basis of a DPMA</w:t>
      </w:r>
      <w:r w:rsidR="007A4401" w:rsidRPr="009E5255">
        <w:t>, comprising</w:t>
      </w:r>
      <w:r w:rsidRPr="009E5255">
        <w:t>:</w:t>
      </w:r>
    </w:p>
    <w:p w14:paraId="6CEBE5D3" w14:textId="43130A6D" w:rsidR="002032A1" w:rsidRPr="009E5255" w:rsidRDefault="002032A1" w:rsidP="005A2B78">
      <w:pPr>
        <w:pStyle w:val="ListParagraph"/>
        <w:rPr>
          <w:lang w:val="en-AU"/>
        </w:rPr>
      </w:pPr>
      <w:r w:rsidRPr="009E5255">
        <w:rPr>
          <w:lang w:val="en-AU"/>
        </w:rPr>
        <w:t>the approved ex-manufacturer price (AEMP) per unit of supply (vial)</w:t>
      </w:r>
      <w:r w:rsidR="00FC5306" w:rsidRPr="009E5255">
        <w:rPr>
          <w:lang w:val="en-AU"/>
        </w:rPr>
        <w:t>,</w:t>
      </w:r>
      <w:r w:rsidRPr="009E5255">
        <w:rPr>
          <w:lang w:val="en-AU"/>
        </w:rPr>
        <w:t xml:space="preserve"> multiplied by the number of vials required to achieve the maximum amount per supply.  </w:t>
      </w:r>
    </w:p>
    <w:p w14:paraId="20196D96" w14:textId="701BF4D5" w:rsidR="002032A1" w:rsidRPr="009E5255" w:rsidRDefault="002032A1" w:rsidP="005A2B78">
      <w:pPr>
        <w:pStyle w:val="ListParagraph"/>
        <w:rPr>
          <w:lang w:val="en-AU"/>
        </w:rPr>
      </w:pPr>
      <w:r w:rsidRPr="009E5255">
        <w:rPr>
          <w:lang w:val="en-AU"/>
        </w:rPr>
        <w:t>the addition of allowable fees and wholesaler mark-ups</w:t>
      </w:r>
      <w:r w:rsidR="00FC5306" w:rsidRPr="009E5255">
        <w:rPr>
          <w:lang w:val="en-AU"/>
        </w:rPr>
        <w:t>,</w:t>
      </w:r>
      <w:r w:rsidRPr="009E5255">
        <w:rPr>
          <w:lang w:val="en-AU"/>
        </w:rPr>
        <w:t xml:space="preserve"> which vary based on whether supply of the pharmaceutical product is via an </w:t>
      </w:r>
      <w:r w:rsidR="00FC5306" w:rsidRPr="009E5255">
        <w:rPr>
          <w:lang w:val="en-AU"/>
        </w:rPr>
        <w:t>(s</w:t>
      </w:r>
      <w:r w:rsidRPr="009E5255">
        <w:rPr>
          <w:lang w:val="en-AU"/>
        </w:rPr>
        <w:t>90</w:t>
      </w:r>
      <w:r w:rsidR="00FC5306" w:rsidRPr="009E5255">
        <w:rPr>
          <w:lang w:val="en-AU"/>
        </w:rPr>
        <w:t>)</w:t>
      </w:r>
      <w:r w:rsidRPr="009E5255">
        <w:rPr>
          <w:lang w:val="en-AU"/>
        </w:rPr>
        <w:t xml:space="preserve"> </w:t>
      </w:r>
      <w:r w:rsidR="005E1BF0" w:rsidRPr="009E5255">
        <w:rPr>
          <w:lang w:val="en-AU"/>
        </w:rPr>
        <w:t>c</w:t>
      </w:r>
      <w:r w:rsidRPr="009E5255">
        <w:rPr>
          <w:lang w:val="en-AU"/>
        </w:rPr>
        <w:t xml:space="preserve">ommunity </w:t>
      </w:r>
      <w:r w:rsidR="005E1BF0" w:rsidRPr="009E5255">
        <w:rPr>
          <w:lang w:val="en-AU"/>
        </w:rPr>
        <w:t>p</w:t>
      </w:r>
      <w:r w:rsidRPr="009E5255">
        <w:rPr>
          <w:lang w:val="en-AU"/>
        </w:rPr>
        <w:t>harmacy</w:t>
      </w:r>
      <w:r w:rsidR="00FC5306" w:rsidRPr="009E5255">
        <w:rPr>
          <w:lang w:val="en-AU"/>
        </w:rPr>
        <w:t xml:space="preserve"> or</w:t>
      </w:r>
      <w:r w:rsidRPr="009E5255">
        <w:rPr>
          <w:lang w:val="en-AU"/>
        </w:rPr>
        <w:t xml:space="preserve"> </w:t>
      </w:r>
      <w:r w:rsidR="00FC5306" w:rsidRPr="009E5255">
        <w:rPr>
          <w:lang w:val="en-AU"/>
        </w:rPr>
        <w:t>(s</w:t>
      </w:r>
      <w:r w:rsidRPr="009E5255">
        <w:rPr>
          <w:lang w:val="en-AU"/>
        </w:rPr>
        <w:t>94</w:t>
      </w:r>
      <w:r w:rsidR="00FC5306" w:rsidRPr="009E5255">
        <w:rPr>
          <w:lang w:val="en-AU"/>
        </w:rPr>
        <w:t>)</w:t>
      </w:r>
      <w:r w:rsidRPr="009E5255">
        <w:rPr>
          <w:lang w:val="en-AU"/>
        </w:rPr>
        <w:t xml:space="preserve"> </w:t>
      </w:r>
      <w:r w:rsidR="005E1BF0" w:rsidRPr="009E5255">
        <w:rPr>
          <w:lang w:val="en-AU"/>
        </w:rPr>
        <w:t>p</w:t>
      </w:r>
      <w:r w:rsidRPr="009E5255">
        <w:rPr>
          <w:lang w:val="en-AU"/>
        </w:rPr>
        <w:t xml:space="preserve">ublic or </w:t>
      </w:r>
      <w:r w:rsidR="005E1BF0" w:rsidRPr="009E5255">
        <w:rPr>
          <w:lang w:val="en-AU"/>
        </w:rPr>
        <w:t>p</w:t>
      </w:r>
      <w:r w:rsidRPr="009E5255">
        <w:rPr>
          <w:lang w:val="en-AU"/>
        </w:rPr>
        <w:t xml:space="preserve">rivate </w:t>
      </w:r>
      <w:r w:rsidR="005E1BF0" w:rsidRPr="009E5255">
        <w:rPr>
          <w:lang w:val="en-AU"/>
        </w:rPr>
        <w:t>h</w:t>
      </w:r>
      <w:r w:rsidRPr="009E5255">
        <w:rPr>
          <w:lang w:val="en-AU"/>
        </w:rPr>
        <w:t>ospital</w:t>
      </w:r>
      <w:r w:rsidR="00684137" w:rsidRPr="009E5255">
        <w:rPr>
          <w:lang w:val="en-AU"/>
        </w:rPr>
        <w:t xml:space="preserve"> pharmacy</w:t>
      </w:r>
      <w:r w:rsidRPr="009E5255">
        <w:rPr>
          <w:lang w:val="en-AU"/>
        </w:rPr>
        <w:t>, and whether it includes supply of trastuzumab (or its analogues).  The allowable fees and mark-ups for EFC products are summarised in</w:t>
      </w:r>
      <w:r w:rsidR="00FF1E33" w:rsidRPr="009E5255">
        <w:rPr>
          <w:lang w:val="en-AU"/>
        </w:rPr>
        <w:t xml:space="preserve"> </w:t>
      </w:r>
      <w:r w:rsidR="00FF1E33" w:rsidRPr="009E5255">
        <w:rPr>
          <w:lang w:val="en-AU"/>
        </w:rPr>
        <w:fldChar w:fldCharType="begin"/>
      </w:r>
      <w:r w:rsidR="00FF1E33" w:rsidRPr="009E5255">
        <w:rPr>
          <w:lang w:val="en-AU"/>
        </w:rPr>
        <w:instrText xml:space="preserve"> REF _Ref90971234 \h </w:instrText>
      </w:r>
      <w:r w:rsidR="00FF1E33" w:rsidRPr="009E5255">
        <w:rPr>
          <w:lang w:val="en-AU"/>
        </w:rPr>
      </w:r>
      <w:r w:rsidR="00FF1E33" w:rsidRPr="009E5255">
        <w:rPr>
          <w:lang w:val="en-AU"/>
        </w:rPr>
        <w:fldChar w:fldCharType="separate"/>
      </w:r>
      <w:r w:rsidR="000C766B" w:rsidRPr="009E5255">
        <w:t xml:space="preserve">Figure </w:t>
      </w:r>
      <w:r w:rsidR="000C766B">
        <w:rPr>
          <w:noProof/>
        </w:rPr>
        <w:t>8</w:t>
      </w:r>
      <w:r w:rsidR="00FF1E33" w:rsidRPr="009E5255">
        <w:rPr>
          <w:lang w:val="en-AU"/>
        </w:rPr>
        <w:fldChar w:fldCharType="end"/>
      </w:r>
      <w:r w:rsidRPr="009E5255">
        <w:rPr>
          <w:lang w:val="en-AU"/>
        </w:rPr>
        <w:t>.</w:t>
      </w:r>
    </w:p>
    <w:p w14:paraId="7EFF6844" w14:textId="7797F346" w:rsidR="002032A1" w:rsidRPr="009E5255" w:rsidRDefault="00FF1E33" w:rsidP="00214FB7">
      <w:pPr>
        <w:pStyle w:val="Caption"/>
      </w:pPr>
      <w:bookmarkStart w:id="124" w:name="_Ref90971234"/>
      <w:bookmarkStart w:id="125" w:name="_Toc125463716"/>
      <w:r w:rsidRPr="009E5255">
        <w:t xml:space="preserve">Figure </w:t>
      </w:r>
      <w:r w:rsidR="00E36C93">
        <w:fldChar w:fldCharType="begin"/>
      </w:r>
      <w:r w:rsidR="00E36C93">
        <w:instrText xml:space="preserve"> SEQ Figure \* ARABIC </w:instrText>
      </w:r>
      <w:r w:rsidR="00E36C93">
        <w:fldChar w:fldCharType="separate"/>
      </w:r>
      <w:r w:rsidR="000C766B">
        <w:rPr>
          <w:noProof/>
        </w:rPr>
        <w:t>8</w:t>
      </w:r>
      <w:r w:rsidR="00E36C93">
        <w:rPr>
          <w:noProof/>
        </w:rPr>
        <w:fldChar w:fldCharType="end"/>
      </w:r>
      <w:bookmarkEnd w:id="124"/>
      <w:r w:rsidRPr="009E5255">
        <w:t xml:space="preserve">. </w:t>
      </w:r>
      <w:r w:rsidR="002032A1" w:rsidRPr="009E5255">
        <w:t xml:space="preserve">EFC </w:t>
      </w:r>
      <w:r w:rsidR="004054B6" w:rsidRPr="009E5255">
        <w:t>f</w:t>
      </w:r>
      <w:r w:rsidR="002032A1" w:rsidRPr="009E5255">
        <w:t>ees</w:t>
      </w:r>
      <w:bookmarkEnd w:id="125"/>
    </w:p>
    <w:p w14:paraId="274FFF47" w14:textId="77777777" w:rsidR="002032A1" w:rsidRPr="009E5255" w:rsidRDefault="002032A1" w:rsidP="002032A1">
      <w:r w:rsidRPr="009E5255">
        <w:rPr>
          <w:noProof/>
        </w:rPr>
        <w:drawing>
          <wp:inline distT="0" distB="0" distL="0" distR="0" wp14:anchorId="58DA5B25" wp14:editId="2BCC8890">
            <wp:extent cx="5727700" cy="3667125"/>
            <wp:effectExtent l="0" t="0" r="0" b="3175"/>
            <wp:docPr id="3" name="Picture 3" descr="a Table of EFC f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Table of EFC fees."/>
                    <pic:cNvPicPr/>
                  </pic:nvPicPr>
                  <pic:blipFill>
                    <a:blip r:embed="rId27"/>
                    <a:stretch>
                      <a:fillRect/>
                    </a:stretch>
                  </pic:blipFill>
                  <pic:spPr>
                    <a:xfrm>
                      <a:off x="0" y="0"/>
                      <a:ext cx="5727700" cy="3667125"/>
                    </a:xfrm>
                    <a:prstGeom prst="rect">
                      <a:avLst/>
                    </a:prstGeom>
                  </pic:spPr>
                </pic:pic>
              </a:graphicData>
            </a:graphic>
          </wp:inline>
        </w:drawing>
      </w:r>
    </w:p>
    <w:p w14:paraId="430102F6" w14:textId="3B1E37B1" w:rsidR="002032A1" w:rsidRPr="009E5255" w:rsidRDefault="002032A1" w:rsidP="003A6F1A">
      <w:pPr>
        <w:pStyle w:val="TableNotes"/>
      </w:pPr>
      <w:r w:rsidRPr="009E5255">
        <w:t xml:space="preserve">Source: </w:t>
      </w:r>
      <w:r w:rsidR="00FF1E33" w:rsidRPr="009E5255">
        <w:tab/>
      </w:r>
      <w:r w:rsidR="00C313AF" w:rsidRPr="009E5255">
        <w:t xml:space="preserve">Australian Government </w:t>
      </w:r>
      <w:r w:rsidR="00C313AF" w:rsidRPr="009E5255">
        <w:fldChar w:fldCharType="begin"/>
      </w:r>
      <w:r w:rsidR="0004591A" w:rsidRPr="009E5255">
        <w:instrText xml:space="preserve"> ADDIN EN.CITE &lt;EndNote&gt;&lt;Cite&gt;&lt;Author&gt;Australian Government&lt;/Author&gt;&lt;Year&gt;2021&lt;/Year&gt;&lt;RecNum&gt;10575&lt;/RecNum&gt;&lt;DisplayText&gt;[10]&lt;/DisplayText&gt;&lt;record&gt;&lt;rec-number&gt;10575&lt;/rec-number&gt;&lt;foreign-keys&gt;&lt;key app="EN" db-id="etpte9adcdfve1eerz5pws2fvps522ds5svf" timestamp="1652740079" guid="cdda8d88-bf31-46a6-b51c-23f48f66f78d"&gt;10575&lt;/key&gt;&lt;/foreign-keys&gt;&lt;ref-type name="Report"&gt;27&lt;/ref-type&gt;&lt;contributors&gt;&lt;authors&gt;&lt;author&gt;Australian Government,&lt;/author&gt;&lt;/authors&gt;&lt;tertiary-authors&gt;&lt;author&gt;Australian Government,, Services Australia&lt;/author&gt;&lt;/tertiary-authors&gt;&lt;/contributors&gt;&lt;titles&gt;&lt;title&gt;Detailed information on how prescription medicines are priced under the PBS and RPBS for pharmacists&lt;/title&gt;&lt;/titles&gt;&lt;dates&gt;&lt;year&gt;2021&lt;/year&gt;&lt;/dates&gt;&lt;pub-location&gt;Canberra&lt;/pub-location&gt;&lt;urls&gt;&lt;related-urls&gt;&lt;url&gt;https://www.servicesaustralia.gov.au/about-pbs-for-pharmacists?context=22861&lt;/url&gt;&lt;/related-urls&gt;&lt;/urls&gt;&lt;/record&gt;&lt;/Cite&gt;&lt;/EndNote&gt;</w:instrText>
      </w:r>
      <w:r w:rsidR="00C313AF" w:rsidRPr="009E5255">
        <w:fldChar w:fldCharType="separate"/>
      </w:r>
      <w:r w:rsidR="00A306B9" w:rsidRPr="009E5255">
        <w:rPr>
          <w:noProof/>
        </w:rPr>
        <w:t>[10]</w:t>
      </w:r>
      <w:r w:rsidR="00C313AF" w:rsidRPr="009E5255">
        <w:fldChar w:fldCharType="end"/>
      </w:r>
      <w:r w:rsidR="00C313AF" w:rsidRPr="009E5255">
        <w:t xml:space="preserve">. </w:t>
      </w:r>
      <w:r w:rsidR="007A150D" w:rsidRPr="009E5255">
        <w:t xml:space="preserve">See </w:t>
      </w:r>
      <w:r w:rsidR="00C313AF" w:rsidRPr="009E5255">
        <w:t>https://www.servicesaustralia.gov.au/about-pbs-for-pharmacists?context=22861</w:t>
      </w:r>
      <w:r w:rsidRPr="009E5255">
        <w:t xml:space="preserve"> </w:t>
      </w:r>
    </w:p>
    <w:p w14:paraId="6F210491" w14:textId="716C17DB" w:rsidR="005E1BF0" w:rsidRPr="009E5255" w:rsidRDefault="005E1BF0" w:rsidP="005E1BF0">
      <w:r w:rsidRPr="009E5255">
        <w:t xml:space="preserve">Under the existing fee structure, reimbursement fees differ depending on the setting from which a PBS claim is lodged.  Under EFC arrangements </w:t>
      </w:r>
      <w:r w:rsidR="000604E8" w:rsidRPr="009E5255">
        <w:t>(s</w:t>
      </w:r>
      <w:r w:rsidRPr="009E5255">
        <w:t>94</w:t>
      </w:r>
      <w:r w:rsidR="000604E8" w:rsidRPr="009E5255">
        <w:t>)</w:t>
      </w:r>
      <w:r w:rsidRPr="009E5255">
        <w:t xml:space="preserve"> public hospital facilities receive payment for the preparation fee only (currently $86.28)</w:t>
      </w:r>
      <w:r w:rsidR="00224EC1" w:rsidRPr="009E5255">
        <w:t>,</w:t>
      </w:r>
      <w:r w:rsidRPr="009E5255">
        <w:t xml:space="preserve"> in addition to drug reimbursement, while </w:t>
      </w:r>
      <w:r w:rsidR="000604E8" w:rsidRPr="009E5255">
        <w:t>(s</w:t>
      </w:r>
      <w:r w:rsidRPr="009E5255">
        <w:t>94</w:t>
      </w:r>
      <w:r w:rsidR="000604E8" w:rsidRPr="009E5255">
        <w:t>)</w:t>
      </w:r>
      <w:r w:rsidRPr="009E5255">
        <w:t xml:space="preserve"> private and </w:t>
      </w:r>
      <w:r w:rsidR="000604E8" w:rsidRPr="009E5255">
        <w:t>(s</w:t>
      </w:r>
      <w:r w:rsidRPr="009E5255">
        <w:t>90</w:t>
      </w:r>
      <w:r w:rsidR="000604E8" w:rsidRPr="009E5255">
        <w:t>)</w:t>
      </w:r>
      <w:r w:rsidRPr="009E5255">
        <w:t xml:space="preserve"> community pharmacy facilities </w:t>
      </w:r>
      <w:r w:rsidR="00224EC1" w:rsidRPr="009E5255">
        <w:t xml:space="preserve">also </w:t>
      </w:r>
      <w:r w:rsidRPr="009E5255">
        <w:t xml:space="preserve">receive </w:t>
      </w:r>
      <w:r w:rsidR="00F56CB5" w:rsidRPr="009E5255">
        <w:t>ready</w:t>
      </w:r>
      <w:r w:rsidR="00684137" w:rsidRPr="009E5255">
        <w:t>-</w:t>
      </w:r>
      <w:r w:rsidR="00F56CB5" w:rsidRPr="009E5255">
        <w:t>prepared dispensing fees, mark-ups,</w:t>
      </w:r>
      <w:r w:rsidRPr="009E5255">
        <w:t xml:space="preserve"> </w:t>
      </w:r>
      <w:r w:rsidR="00684137" w:rsidRPr="009E5255">
        <w:t xml:space="preserve">and </w:t>
      </w:r>
      <w:r w:rsidRPr="009E5255">
        <w:t>distribution</w:t>
      </w:r>
      <w:r w:rsidR="00F56CB5" w:rsidRPr="009E5255">
        <w:t xml:space="preserve"> and </w:t>
      </w:r>
      <w:r w:rsidRPr="009E5255">
        <w:t>diluent</w:t>
      </w:r>
      <w:r w:rsidR="00F56CB5" w:rsidRPr="009E5255">
        <w:t xml:space="preserve"> fees</w:t>
      </w:r>
      <w:r w:rsidRPr="009E5255">
        <w:t xml:space="preserve">.  </w:t>
      </w:r>
      <w:r w:rsidR="00FB0C02" w:rsidRPr="009E5255">
        <w:t xml:space="preserve">The differences in fees across sectors by molecule can be observed in </w:t>
      </w:r>
      <w:r w:rsidR="00FB0C02" w:rsidRPr="009E5255">
        <w:fldChar w:fldCharType="begin"/>
      </w:r>
      <w:r w:rsidR="00FB0C02" w:rsidRPr="009E5255">
        <w:instrText xml:space="preserve"> REF _Ref88484670 \h </w:instrText>
      </w:r>
      <w:r w:rsidR="00FB0C02" w:rsidRPr="009E5255">
        <w:fldChar w:fldCharType="separate"/>
      </w:r>
      <w:r w:rsidR="000C766B" w:rsidRPr="009E5255">
        <w:t xml:space="preserve">Figure </w:t>
      </w:r>
      <w:r w:rsidR="000C766B">
        <w:rPr>
          <w:noProof/>
        </w:rPr>
        <w:t>9</w:t>
      </w:r>
      <w:r w:rsidR="00FB0C02" w:rsidRPr="009E5255">
        <w:fldChar w:fldCharType="end"/>
      </w:r>
      <w:r w:rsidR="00FB0C02" w:rsidRPr="009E5255">
        <w:t xml:space="preserve">.  The largest numerical differences </w:t>
      </w:r>
      <w:r w:rsidR="009F685A" w:rsidRPr="009E5255">
        <w:t xml:space="preserve">(over $200 per item) </w:t>
      </w:r>
      <w:r w:rsidR="00FB0C02" w:rsidRPr="009E5255">
        <w:t>all o</w:t>
      </w:r>
      <w:r w:rsidR="00EA3CC9" w:rsidRPr="009E5255">
        <w:t xml:space="preserve">ccur in the newer </w:t>
      </w:r>
      <w:r w:rsidR="008F76A2">
        <w:t>m</w:t>
      </w:r>
      <w:r w:rsidR="00EA3CC9" w:rsidRPr="009E5255">
        <w:t xml:space="preserve">Abs (prices shown are the mean </w:t>
      </w:r>
      <w:r w:rsidR="000604E8" w:rsidRPr="009E5255">
        <w:t>(s</w:t>
      </w:r>
      <w:r w:rsidR="00EA3CC9" w:rsidRPr="009E5255">
        <w:t>94</w:t>
      </w:r>
      <w:r w:rsidR="000604E8" w:rsidRPr="009E5255">
        <w:t>)</w:t>
      </w:r>
      <w:r w:rsidR="00EA3CC9" w:rsidRPr="009E5255">
        <w:t xml:space="preserve"> private hospital DPMA across all presentations of </w:t>
      </w:r>
      <w:r w:rsidR="00F56CB5" w:rsidRPr="009E5255">
        <w:t xml:space="preserve">a </w:t>
      </w:r>
      <w:r w:rsidR="00EA3CC9" w:rsidRPr="009E5255">
        <w:t>molecule):  blinatumomab ($79,654); inotuz</w:t>
      </w:r>
      <w:r w:rsidR="00F56CB5" w:rsidRPr="009E5255">
        <w:t>u</w:t>
      </w:r>
      <w:r w:rsidR="00EA3CC9" w:rsidRPr="009E5255">
        <w:t>mab ($46,652); ipilimumab ($26,749); brentuximab vedotin ($19,008)</w:t>
      </w:r>
      <w:r w:rsidR="009F685A" w:rsidRPr="009E5255">
        <w:t>; and daratum</w:t>
      </w:r>
      <w:r w:rsidR="00D826C0" w:rsidRPr="009E5255">
        <w:t>um</w:t>
      </w:r>
      <w:r w:rsidR="009F685A" w:rsidRPr="009E5255">
        <w:t>ab ($11,975).</w:t>
      </w:r>
    </w:p>
    <w:p w14:paraId="4E5FC8F1" w14:textId="5BCBE54C" w:rsidR="00FB0C02" w:rsidRPr="009E5255" w:rsidRDefault="00FB0C02" w:rsidP="00214FB7">
      <w:pPr>
        <w:pStyle w:val="Caption"/>
      </w:pPr>
      <w:bookmarkStart w:id="126" w:name="_Ref88484670"/>
      <w:bookmarkStart w:id="127" w:name="_Toc125463717"/>
      <w:r w:rsidRPr="009E5255">
        <w:t xml:space="preserve">Figure </w:t>
      </w:r>
      <w:r w:rsidR="00E36C93">
        <w:fldChar w:fldCharType="begin"/>
      </w:r>
      <w:r w:rsidR="00E36C93">
        <w:instrText xml:space="preserve"> SEQ Figure \* ARABIC </w:instrText>
      </w:r>
      <w:r w:rsidR="00E36C93">
        <w:fldChar w:fldCharType="separate"/>
      </w:r>
      <w:r w:rsidR="000C766B">
        <w:rPr>
          <w:noProof/>
        </w:rPr>
        <w:t>9</w:t>
      </w:r>
      <w:r w:rsidR="00E36C93">
        <w:rPr>
          <w:noProof/>
        </w:rPr>
        <w:fldChar w:fldCharType="end"/>
      </w:r>
      <w:bookmarkEnd w:id="126"/>
      <w:r w:rsidRPr="009E5255">
        <w:t xml:space="preserve">. EFC </w:t>
      </w:r>
      <w:r w:rsidR="00AE70F6" w:rsidRPr="009E5255">
        <w:t>f</w:t>
      </w:r>
      <w:r w:rsidRPr="009E5255">
        <w:t>ees</w:t>
      </w:r>
      <w:r w:rsidR="00AE70F6" w:rsidRPr="009E5255">
        <w:t xml:space="preserve"> by molecule and sector</w:t>
      </w:r>
      <w:bookmarkEnd w:id="127"/>
    </w:p>
    <w:p w14:paraId="4BACA622" w14:textId="41687E25" w:rsidR="00FB0C02" w:rsidRPr="009E5255" w:rsidRDefault="00FB0C02" w:rsidP="00FB0C02">
      <w:r w:rsidRPr="009E5255">
        <w:rPr>
          <w:noProof/>
        </w:rPr>
        <w:drawing>
          <wp:inline distT="0" distB="0" distL="0" distR="0" wp14:anchorId="396E455D" wp14:editId="685E697C">
            <wp:extent cx="5727700" cy="3735070"/>
            <wp:effectExtent l="0" t="0" r="0" b="0"/>
            <wp:docPr id="67" name="Picture 67" descr="a bar chart of EFC fees by molecule and sect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bar chart of EFC fees by molecule and sector. "/>
                    <pic:cNvPicPr/>
                  </pic:nvPicPr>
                  <pic:blipFill>
                    <a:blip r:embed="rId28"/>
                    <a:stretch>
                      <a:fillRect/>
                    </a:stretch>
                  </pic:blipFill>
                  <pic:spPr>
                    <a:xfrm>
                      <a:off x="0" y="0"/>
                      <a:ext cx="5727700" cy="3735070"/>
                    </a:xfrm>
                    <a:prstGeom prst="rect">
                      <a:avLst/>
                    </a:prstGeom>
                  </pic:spPr>
                </pic:pic>
              </a:graphicData>
            </a:graphic>
          </wp:inline>
        </w:drawing>
      </w:r>
    </w:p>
    <w:p w14:paraId="5258E969" w14:textId="076AB4EB" w:rsidR="007B3034" w:rsidRPr="009E5255" w:rsidRDefault="007B3034" w:rsidP="003A6F1A">
      <w:pPr>
        <w:pStyle w:val="TableNotes"/>
      </w:pPr>
      <w:r w:rsidRPr="009E5255">
        <w:t>Abbreviations:</w:t>
      </w:r>
      <w:r w:rsidRPr="009E5255">
        <w:tab/>
        <w:t>EFC, Efficient Funding of Chemotherapy.</w:t>
      </w:r>
    </w:p>
    <w:p w14:paraId="60BC1ACB" w14:textId="02BFC1B8" w:rsidR="009F685A" w:rsidRPr="009E5255" w:rsidRDefault="009F685A" w:rsidP="003A6F1A">
      <w:pPr>
        <w:pStyle w:val="TableNotes"/>
      </w:pPr>
      <w:r w:rsidRPr="009E5255">
        <w:t xml:space="preserve">Source: </w:t>
      </w:r>
      <w:r w:rsidRPr="009E5255">
        <w:tab/>
      </w:r>
      <w:r w:rsidR="007B3034" w:rsidRPr="009E5255">
        <w:t>Developed for this Review based on t</w:t>
      </w:r>
      <w:r w:rsidRPr="009E5255">
        <w:t>he DPMA for all EFC listed items as at 1 August 2021 as obtained from the DoH website (</w:t>
      </w:r>
      <w:hyperlink r:id="rId29" w:history="1">
        <w:r w:rsidRPr="009E5255">
          <w:t>https://www.pbs.gov.au/pbs/industry/pricing/ex-manufacturer-price</w:t>
        </w:r>
      </w:hyperlink>
      <w:r w:rsidRPr="009E5255">
        <w:t xml:space="preserve">).  </w:t>
      </w:r>
    </w:p>
    <w:p w14:paraId="61AAAAF0" w14:textId="28BC69DD" w:rsidR="00B71F6F" w:rsidRPr="009E5255" w:rsidRDefault="00B71F6F" w:rsidP="00B71F6F">
      <w:pPr>
        <w:rPr>
          <w:color w:val="000000" w:themeColor="text1"/>
        </w:rPr>
      </w:pPr>
      <w:r w:rsidRPr="009E5255">
        <w:rPr>
          <w:color w:val="000000" w:themeColor="text1"/>
        </w:rPr>
        <w:t xml:space="preserve">For </w:t>
      </w:r>
      <w:r w:rsidR="00B510A2" w:rsidRPr="009E5255">
        <w:rPr>
          <w:color w:val="000000" w:themeColor="text1"/>
        </w:rPr>
        <w:t>(s</w:t>
      </w:r>
      <w:r w:rsidRPr="009E5255">
        <w:rPr>
          <w:color w:val="000000" w:themeColor="text1"/>
        </w:rPr>
        <w:t>94</w:t>
      </w:r>
      <w:r w:rsidR="00B510A2" w:rsidRPr="009E5255">
        <w:rPr>
          <w:color w:val="000000" w:themeColor="text1"/>
        </w:rPr>
        <w:t>)</w:t>
      </w:r>
      <w:r w:rsidRPr="009E5255">
        <w:rPr>
          <w:color w:val="000000" w:themeColor="text1"/>
        </w:rPr>
        <w:t xml:space="preserve"> private hospitals, mark-ups (1.4% of the AEMP) range from just under $0.10 per maximum amount of fluorouracil to $1,138.67 per maximum amount of blinatumomab.  Adjusting by the per molecule service volume observed for </w:t>
      </w:r>
      <w:r w:rsidR="00F47282" w:rsidRPr="009E5255">
        <w:rPr>
          <w:color w:val="000000" w:themeColor="text1"/>
        </w:rPr>
        <w:t xml:space="preserve">(s94) </w:t>
      </w:r>
      <w:r w:rsidRPr="009E5255">
        <w:rPr>
          <w:color w:val="000000" w:themeColor="text1"/>
        </w:rPr>
        <w:t xml:space="preserve">private hospitals in 2021, the mean mark-up across molecules was $25.63.  When added to the remaining EFC fee components, this results in a mean fee per item of $152.94.  For </w:t>
      </w:r>
      <w:r w:rsidR="00B510A2" w:rsidRPr="009E5255">
        <w:rPr>
          <w:color w:val="000000" w:themeColor="text1"/>
        </w:rPr>
        <w:t>(s</w:t>
      </w:r>
      <w:r w:rsidRPr="009E5255">
        <w:rPr>
          <w:color w:val="000000" w:themeColor="text1"/>
        </w:rPr>
        <w:t>90</w:t>
      </w:r>
      <w:r w:rsidR="00B510A2" w:rsidRPr="009E5255">
        <w:rPr>
          <w:color w:val="000000" w:themeColor="text1"/>
        </w:rPr>
        <w:t>)</w:t>
      </w:r>
      <w:r w:rsidRPr="009E5255">
        <w:rPr>
          <w:color w:val="000000" w:themeColor="text1"/>
        </w:rPr>
        <w:t xml:space="preserve"> community pharmacies, the payment of mark-ups is tiered as per the </w:t>
      </w:r>
      <w:r w:rsidR="00F301FA" w:rsidRPr="009E5255">
        <w:rPr>
          <w:color w:val="000000" w:themeColor="text1"/>
        </w:rPr>
        <w:t>Administration, Handling and Infrastructure (</w:t>
      </w:r>
      <w:r w:rsidRPr="009E5255">
        <w:rPr>
          <w:color w:val="000000" w:themeColor="text1"/>
        </w:rPr>
        <w:t>AHI</w:t>
      </w:r>
      <w:r w:rsidR="00F301FA" w:rsidRPr="009E5255">
        <w:rPr>
          <w:color w:val="000000" w:themeColor="text1"/>
        </w:rPr>
        <w:t>) fee</w:t>
      </w:r>
      <w:r w:rsidRPr="009E5255">
        <w:rPr>
          <w:color w:val="000000" w:themeColor="text1"/>
        </w:rPr>
        <w:t>, with a minimum of $4.30</w:t>
      </w:r>
      <w:r w:rsidR="00F301FA" w:rsidRPr="009E5255">
        <w:rPr>
          <w:color w:val="000000" w:themeColor="text1"/>
        </w:rPr>
        <w:t>,</w:t>
      </w:r>
      <w:r w:rsidRPr="009E5255">
        <w:rPr>
          <w:color w:val="000000" w:themeColor="text1"/>
        </w:rPr>
        <w:t xml:space="preserve"> up to $99.30 per maximum amount.  Weighted by the 2021 service volume for </w:t>
      </w:r>
      <w:r w:rsidR="00B510A2" w:rsidRPr="009E5255">
        <w:rPr>
          <w:color w:val="000000" w:themeColor="text1"/>
        </w:rPr>
        <w:t>(s</w:t>
      </w:r>
      <w:r w:rsidRPr="009E5255">
        <w:rPr>
          <w:color w:val="000000" w:themeColor="text1"/>
        </w:rPr>
        <w:t>90</w:t>
      </w:r>
      <w:r w:rsidR="00B510A2" w:rsidRPr="009E5255">
        <w:rPr>
          <w:color w:val="000000" w:themeColor="text1"/>
        </w:rPr>
        <w:t>)</w:t>
      </w:r>
      <w:r w:rsidRPr="009E5255">
        <w:rPr>
          <w:color w:val="000000" w:themeColor="text1"/>
        </w:rPr>
        <w:t xml:space="preserve"> community pharmacies, the mean mark-up was $40.67.  When added to the remaining EFC fee components, this results in a mean fee per item of $167.98.  Higher per unit mark-ups for some items dispensed by </w:t>
      </w:r>
      <w:r w:rsidR="00B510A2" w:rsidRPr="009E5255">
        <w:rPr>
          <w:color w:val="000000" w:themeColor="text1"/>
        </w:rPr>
        <w:t>(s</w:t>
      </w:r>
      <w:r w:rsidRPr="009E5255">
        <w:rPr>
          <w:color w:val="000000" w:themeColor="text1"/>
        </w:rPr>
        <w:t>94</w:t>
      </w:r>
      <w:r w:rsidR="00B510A2" w:rsidRPr="009E5255">
        <w:rPr>
          <w:color w:val="000000" w:themeColor="text1"/>
        </w:rPr>
        <w:t>)</w:t>
      </w:r>
      <w:r w:rsidRPr="009E5255">
        <w:rPr>
          <w:color w:val="000000" w:themeColor="text1"/>
        </w:rPr>
        <w:t xml:space="preserve"> private hospitals do not appear to result in those higher cost items representing a greater proportion of services in that setting.  The comparison across sectors, with the overall fee for which costs were included in the 2013 Review (inflated to 2021 prices) </w:t>
      </w:r>
      <w:r w:rsidR="00F301FA" w:rsidRPr="009E5255">
        <w:rPr>
          <w:color w:val="000000" w:themeColor="text1"/>
        </w:rPr>
        <w:t xml:space="preserve">is </w:t>
      </w:r>
      <w:r w:rsidRPr="009E5255">
        <w:rPr>
          <w:color w:val="000000" w:themeColor="text1"/>
        </w:rPr>
        <w:t xml:space="preserve">summarised in </w:t>
      </w:r>
      <w:r w:rsidR="007A0B72" w:rsidRPr="009E5255">
        <w:rPr>
          <w:color w:val="000000" w:themeColor="text1"/>
        </w:rPr>
        <w:fldChar w:fldCharType="begin"/>
      </w:r>
      <w:r w:rsidR="007A0B72" w:rsidRPr="009E5255">
        <w:rPr>
          <w:color w:val="000000" w:themeColor="text1"/>
        </w:rPr>
        <w:instrText xml:space="preserve"> REF _Ref91073568 \h </w:instrText>
      </w:r>
      <w:r w:rsidR="007A0B72" w:rsidRPr="009E5255">
        <w:rPr>
          <w:color w:val="000000" w:themeColor="text1"/>
        </w:rPr>
      </w:r>
      <w:r w:rsidR="007A0B72" w:rsidRPr="009E5255">
        <w:rPr>
          <w:color w:val="000000" w:themeColor="text1"/>
        </w:rPr>
        <w:fldChar w:fldCharType="separate"/>
      </w:r>
      <w:r w:rsidR="000C766B" w:rsidRPr="009E5255">
        <w:t xml:space="preserve">Table </w:t>
      </w:r>
      <w:r w:rsidR="000C766B">
        <w:rPr>
          <w:noProof/>
        </w:rPr>
        <w:t>5</w:t>
      </w:r>
      <w:r w:rsidR="007A0B72" w:rsidRPr="009E5255">
        <w:rPr>
          <w:color w:val="000000" w:themeColor="text1"/>
        </w:rPr>
        <w:fldChar w:fldCharType="end"/>
      </w:r>
      <w:r w:rsidR="007A0B72" w:rsidRPr="009E5255">
        <w:rPr>
          <w:color w:val="000000" w:themeColor="text1"/>
        </w:rPr>
        <w:t>.</w:t>
      </w:r>
    </w:p>
    <w:p w14:paraId="32042D76" w14:textId="77777777" w:rsidR="00722E72" w:rsidRPr="009E5255" w:rsidRDefault="00722E72" w:rsidP="00B71F6F">
      <w:pPr>
        <w:rPr>
          <w:color w:val="000000" w:themeColor="text1"/>
        </w:rPr>
      </w:pPr>
    </w:p>
    <w:p w14:paraId="6B6CB6FD" w14:textId="49F20602" w:rsidR="00B71F6F" w:rsidRPr="009E5255" w:rsidRDefault="00B71F6F" w:rsidP="00214FB7">
      <w:pPr>
        <w:pStyle w:val="Caption"/>
      </w:pPr>
      <w:bookmarkStart w:id="128" w:name="_Ref91073568"/>
      <w:bookmarkStart w:id="129" w:name="_Toc125972800"/>
      <w:r w:rsidRPr="009E5255">
        <w:t xml:space="preserve">Table </w:t>
      </w:r>
      <w:r w:rsidR="00E36C93">
        <w:fldChar w:fldCharType="begin"/>
      </w:r>
      <w:r w:rsidR="00E36C93">
        <w:instrText xml:space="preserve"> SEQ Table \* ARABIC </w:instrText>
      </w:r>
      <w:r w:rsidR="00E36C93">
        <w:fldChar w:fldCharType="separate"/>
      </w:r>
      <w:r w:rsidR="000C766B">
        <w:rPr>
          <w:noProof/>
        </w:rPr>
        <w:t>5</w:t>
      </w:r>
      <w:r w:rsidR="00E36C93">
        <w:rPr>
          <w:noProof/>
        </w:rPr>
        <w:fldChar w:fldCharType="end"/>
      </w:r>
      <w:bookmarkEnd w:id="128"/>
      <w:r w:rsidRPr="009E5255">
        <w:t>. EFC fees across settings</w:t>
      </w:r>
      <w:bookmarkEnd w:id="129"/>
      <w:r w:rsidRPr="009E5255">
        <w:t xml:space="preserve"> </w:t>
      </w:r>
    </w:p>
    <w:tbl>
      <w:tblPr>
        <w:tblW w:w="0" w:type="auto"/>
        <w:tblLayout w:type="fixed"/>
        <w:tblCellMar>
          <w:left w:w="0" w:type="dxa"/>
          <w:right w:w="0" w:type="dxa"/>
        </w:tblCellMar>
        <w:tblLook w:val="01E0" w:firstRow="1" w:lastRow="1" w:firstColumn="1" w:lastColumn="1" w:noHBand="0" w:noVBand="0"/>
        <w:tblCaption w:val="EFC fees across settings"/>
      </w:tblPr>
      <w:tblGrid>
        <w:gridCol w:w="2972"/>
        <w:gridCol w:w="1559"/>
      </w:tblGrid>
      <w:tr w:rsidR="00B71F6F" w:rsidRPr="009E5255" w14:paraId="740AB3CE" w14:textId="77777777" w:rsidTr="00C152AB">
        <w:trPr>
          <w:trHeight w:val="20"/>
        </w:trPr>
        <w:tc>
          <w:tcPr>
            <w:tcW w:w="2972" w:type="dxa"/>
            <w:tcBorders>
              <w:bottom w:val="single" w:sz="4" w:space="0" w:color="auto"/>
            </w:tcBorders>
            <w:shd w:val="clear" w:color="auto" w:fill="auto"/>
            <w:vAlign w:val="bottom"/>
          </w:tcPr>
          <w:p w14:paraId="44B50723" w14:textId="77777777" w:rsidR="00B71F6F" w:rsidRPr="009E5255" w:rsidRDefault="00B71F6F" w:rsidP="000C0B17">
            <w:pPr>
              <w:pStyle w:val="TableParagraph"/>
              <w:spacing w:line="223" w:lineRule="exact"/>
              <w:ind w:left="0"/>
              <w:rPr>
                <w:rFonts w:asciiTheme="majorHAnsi" w:hAnsiTheme="majorHAnsi" w:cstheme="majorHAnsi"/>
                <w:bCs/>
                <w:i/>
                <w:iCs/>
                <w:sz w:val="20"/>
                <w:szCs w:val="20"/>
                <w:lang w:val="en-AU"/>
              </w:rPr>
            </w:pPr>
            <w:r w:rsidRPr="009E5255">
              <w:rPr>
                <w:rFonts w:asciiTheme="majorHAnsi" w:hAnsiTheme="majorHAnsi" w:cstheme="majorHAnsi"/>
                <w:bCs/>
                <w:i/>
                <w:iCs/>
                <w:w w:val="85"/>
                <w:sz w:val="20"/>
                <w:szCs w:val="20"/>
                <w:lang w:val="en-AU"/>
              </w:rPr>
              <w:t>Component</w:t>
            </w:r>
            <w:r w:rsidRPr="009E5255">
              <w:rPr>
                <w:rFonts w:asciiTheme="majorHAnsi" w:hAnsiTheme="majorHAnsi" w:cstheme="majorHAnsi"/>
                <w:bCs/>
                <w:i/>
                <w:iCs/>
                <w:spacing w:val="7"/>
                <w:w w:val="85"/>
                <w:sz w:val="20"/>
                <w:szCs w:val="20"/>
                <w:lang w:val="en-AU"/>
              </w:rPr>
              <w:t xml:space="preserve"> </w:t>
            </w:r>
            <w:r w:rsidRPr="009E5255">
              <w:rPr>
                <w:rFonts w:asciiTheme="majorHAnsi" w:hAnsiTheme="majorHAnsi" w:cstheme="majorHAnsi"/>
                <w:bCs/>
                <w:i/>
                <w:iCs/>
                <w:w w:val="85"/>
                <w:sz w:val="20"/>
                <w:szCs w:val="20"/>
                <w:lang w:val="en-AU"/>
              </w:rPr>
              <w:t>of</w:t>
            </w:r>
            <w:r w:rsidRPr="009E5255">
              <w:rPr>
                <w:rFonts w:asciiTheme="majorHAnsi" w:hAnsiTheme="majorHAnsi" w:cstheme="majorHAnsi"/>
                <w:bCs/>
                <w:i/>
                <w:iCs/>
                <w:spacing w:val="9"/>
                <w:w w:val="85"/>
                <w:sz w:val="20"/>
                <w:szCs w:val="20"/>
                <w:lang w:val="en-AU"/>
              </w:rPr>
              <w:t xml:space="preserve"> </w:t>
            </w:r>
            <w:r w:rsidRPr="009E5255">
              <w:rPr>
                <w:rFonts w:asciiTheme="majorHAnsi" w:hAnsiTheme="majorHAnsi" w:cstheme="majorHAnsi"/>
                <w:bCs/>
                <w:i/>
                <w:iCs/>
                <w:w w:val="85"/>
                <w:sz w:val="20"/>
                <w:szCs w:val="20"/>
                <w:lang w:val="en-AU"/>
              </w:rPr>
              <w:t>PBS</w:t>
            </w:r>
            <w:r w:rsidRPr="009E5255">
              <w:rPr>
                <w:rFonts w:asciiTheme="majorHAnsi" w:hAnsiTheme="majorHAnsi" w:cstheme="majorHAnsi"/>
                <w:bCs/>
                <w:i/>
                <w:iCs/>
                <w:spacing w:val="9"/>
                <w:w w:val="85"/>
                <w:sz w:val="20"/>
                <w:szCs w:val="20"/>
                <w:lang w:val="en-AU"/>
              </w:rPr>
              <w:t xml:space="preserve"> </w:t>
            </w:r>
            <w:r w:rsidRPr="009E5255">
              <w:rPr>
                <w:rFonts w:asciiTheme="majorHAnsi" w:hAnsiTheme="majorHAnsi" w:cstheme="majorHAnsi"/>
                <w:bCs/>
                <w:i/>
                <w:iCs/>
                <w:w w:val="85"/>
                <w:sz w:val="20"/>
                <w:szCs w:val="20"/>
                <w:lang w:val="en-AU"/>
              </w:rPr>
              <w:t>reimbursement</w:t>
            </w:r>
          </w:p>
        </w:tc>
        <w:tc>
          <w:tcPr>
            <w:tcW w:w="1559" w:type="dxa"/>
            <w:tcBorders>
              <w:bottom w:val="single" w:sz="4" w:space="0" w:color="auto"/>
            </w:tcBorders>
            <w:shd w:val="clear" w:color="auto" w:fill="auto"/>
            <w:vAlign w:val="bottom"/>
          </w:tcPr>
          <w:p w14:paraId="6FDFB409" w14:textId="77777777" w:rsidR="00B71F6F" w:rsidRPr="009E5255" w:rsidRDefault="00B71F6F" w:rsidP="000C0B17">
            <w:pPr>
              <w:pStyle w:val="TableParagraph"/>
              <w:spacing w:line="223" w:lineRule="exact"/>
              <w:ind w:left="69" w:right="169"/>
              <w:jc w:val="center"/>
              <w:rPr>
                <w:rFonts w:asciiTheme="majorHAnsi" w:hAnsiTheme="majorHAnsi" w:cstheme="majorHAnsi"/>
                <w:bCs/>
                <w:i/>
                <w:iCs/>
                <w:sz w:val="20"/>
                <w:szCs w:val="20"/>
                <w:lang w:val="en-AU"/>
              </w:rPr>
            </w:pPr>
            <w:r w:rsidRPr="009E5255">
              <w:rPr>
                <w:rFonts w:asciiTheme="majorHAnsi" w:hAnsiTheme="majorHAnsi" w:cstheme="majorHAnsi"/>
                <w:bCs/>
                <w:i/>
                <w:iCs/>
                <w:w w:val="85"/>
                <w:sz w:val="20"/>
                <w:szCs w:val="20"/>
                <w:lang w:val="en-AU"/>
              </w:rPr>
              <w:t>Fee per service</w:t>
            </w:r>
          </w:p>
        </w:tc>
      </w:tr>
      <w:tr w:rsidR="00B71F6F" w:rsidRPr="009E5255" w14:paraId="083FC076" w14:textId="77777777" w:rsidTr="00C152AB">
        <w:trPr>
          <w:trHeight w:val="20"/>
        </w:trPr>
        <w:tc>
          <w:tcPr>
            <w:tcW w:w="2972" w:type="dxa"/>
            <w:tcBorders>
              <w:top w:val="single" w:sz="4" w:space="0" w:color="auto"/>
            </w:tcBorders>
            <w:vAlign w:val="bottom"/>
          </w:tcPr>
          <w:p w14:paraId="59A0CD76" w14:textId="77777777" w:rsidR="00B71F6F" w:rsidRPr="009E5255" w:rsidRDefault="00B71F6F" w:rsidP="000C0B17">
            <w:pPr>
              <w:pStyle w:val="TableParagraph"/>
              <w:ind w:left="0"/>
              <w:rPr>
                <w:rFonts w:asciiTheme="majorHAnsi" w:hAnsiTheme="majorHAnsi" w:cstheme="majorHAnsi"/>
                <w:sz w:val="20"/>
                <w:szCs w:val="20"/>
                <w:lang w:val="en-AU"/>
              </w:rPr>
            </w:pPr>
            <w:r w:rsidRPr="009E5255">
              <w:rPr>
                <w:rFonts w:asciiTheme="majorHAnsi" w:hAnsiTheme="majorHAnsi" w:cstheme="majorHAnsi"/>
                <w:w w:val="90"/>
                <w:sz w:val="20"/>
                <w:szCs w:val="20"/>
                <w:lang w:val="en-AU"/>
              </w:rPr>
              <w:t xml:space="preserve">Current mean EFC Fees </w:t>
            </w:r>
          </w:p>
        </w:tc>
        <w:tc>
          <w:tcPr>
            <w:tcW w:w="1559" w:type="dxa"/>
            <w:tcBorders>
              <w:top w:val="single" w:sz="4" w:space="0" w:color="auto"/>
            </w:tcBorders>
          </w:tcPr>
          <w:p w14:paraId="08F709CD" w14:textId="77777777" w:rsidR="00B71F6F" w:rsidRPr="009E5255" w:rsidRDefault="00B71F6F" w:rsidP="000C0B17">
            <w:pPr>
              <w:pStyle w:val="TableParagraph"/>
              <w:ind w:left="0"/>
              <w:jc w:val="center"/>
              <w:rPr>
                <w:rFonts w:asciiTheme="majorHAnsi" w:hAnsiTheme="majorHAnsi" w:cstheme="majorHAnsi"/>
                <w:sz w:val="20"/>
                <w:szCs w:val="20"/>
                <w:lang w:val="en-AU"/>
              </w:rPr>
            </w:pPr>
          </w:p>
        </w:tc>
      </w:tr>
      <w:tr w:rsidR="00B71F6F" w:rsidRPr="009E5255" w14:paraId="28A76252" w14:textId="77777777" w:rsidTr="00C152AB">
        <w:trPr>
          <w:trHeight w:val="20"/>
        </w:trPr>
        <w:tc>
          <w:tcPr>
            <w:tcW w:w="2972" w:type="dxa"/>
            <w:vAlign w:val="bottom"/>
          </w:tcPr>
          <w:p w14:paraId="10C7312F" w14:textId="338E9A9E" w:rsidR="00B71F6F" w:rsidRPr="009E5255" w:rsidRDefault="00F47282" w:rsidP="00C152AB">
            <w:pPr>
              <w:pStyle w:val="TableParagraph"/>
              <w:ind w:left="142"/>
              <w:rPr>
                <w:rFonts w:asciiTheme="majorHAnsi" w:hAnsiTheme="majorHAnsi" w:cstheme="majorHAnsi"/>
                <w:w w:val="90"/>
                <w:sz w:val="20"/>
                <w:szCs w:val="20"/>
                <w:lang w:val="en-AU"/>
              </w:rPr>
            </w:pPr>
            <w:r w:rsidRPr="009E5255">
              <w:rPr>
                <w:rFonts w:asciiTheme="majorHAnsi" w:hAnsiTheme="majorHAnsi" w:cstheme="majorHAnsi"/>
                <w:w w:val="90"/>
                <w:sz w:val="20"/>
                <w:szCs w:val="20"/>
                <w:lang w:val="en-AU"/>
              </w:rPr>
              <w:t xml:space="preserve"> (s94) </w:t>
            </w:r>
            <w:r w:rsidR="00B71F6F" w:rsidRPr="009E5255">
              <w:rPr>
                <w:rFonts w:asciiTheme="majorHAnsi" w:hAnsiTheme="majorHAnsi" w:cstheme="majorHAnsi"/>
                <w:w w:val="90"/>
                <w:sz w:val="20"/>
                <w:szCs w:val="20"/>
                <w:lang w:val="en-AU"/>
              </w:rPr>
              <w:t>Private Hospitals</w:t>
            </w:r>
          </w:p>
        </w:tc>
        <w:tc>
          <w:tcPr>
            <w:tcW w:w="1559" w:type="dxa"/>
          </w:tcPr>
          <w:p w14:paraId="44B68209" w14:textId="77777777" w:rsidR="00B71F6F" w:rsidRPr="009E5255" w:rsidRDefault="00B71F6F" w:rsidP="000C0B17">
            <w:pPr>
              <w:pStyle w:val="TableParagraph"/>
              <w:ind w:left="0"/>
              <w:jc w:val="center"/>
              <w:rPr>
                <w:rFonts w:asciiTheme="majorHAnsi" w:hAnsiTheme="majorHAnsi" w:cstheme="majorHAnsi"/>
                <w:w w:val="90"/>
                <w:sz w:val="20"/>
                <w:szCs w:val="20"/>
                <w:lang w:val="en-AU"/>
              </w:rPr>
            </w:pPr>
            <w:r w:rsidRPr="009E5255">
              <w:rPr>
                <w:rFonts w:asciiTheme="majorHAnsi" w:hAnsiTheme="majorHAnsi" w:cstheme="majorHAnsi"/>
                <w:w w:val="90"/>
                <w:sz w:val="20"/>
                <w:szCs w:val="20"/>
                <w:lang w:val="en-AU"/>
              </w:rPr>
              <w:t>$152.94</w:t>
            </w:r>
          </w:p>
        </w:tc>
      </w:tr>
      <w:tr w:rsidR="00B71F6F" w:rsidRPr="009E5255" w14:paraId="51D71FF3" w14:textId="77777777" w:rsidTr="00C152AB">
        <w:trPr>
          <w:trHeight w:val="20"/>
        </w:trPr>
        <w:tc>
          <w:tcPr>
            <w:tcW w:w="2972" w:type="dxa"/>
            <w:vAlign w:val="bottom"/>
          </w:tcPr>
          <w:p w14:paraId="3873AF78" w14:textId="0A2B0090" w:rsidR="00B71F6F" w:rsidRPr="009E5255" w:rsidRDefault="00F47282" w:rsidP="00C152AB">
            <w:pPr>
              <w:pStyle w:val="TableParagraph"/>
              <w:ind w:left="142"/>
              <w:rPr>
                <w:rFonts w:asciiTheme="majorHAnsi" w:hAnsiTheme="majorHAnsi" w:cstheme="majorHAnsi"/>
                <w:w w:val="90"/>
                <w:sz w:val="20"/>
                <w:szCs w:val="20"/>
                <w:lang w:val="en-AU"/>
              </w:rPr>
            </w:pPr>
            <w:r w:rsidRPr="009E5255">
              <w:rPr>
                <w:rFonts w:asciiTheme="majorHAnsi" w:hAnsiTheme="majorHAnsi" w:cstheme="majorHAnsi"/>
                <w:w w:val="90"/>
                <w:sz w:val="20"/>
                <w:szCs w:val="20"/>
                <w:lang w:val="en-AU"/>
              </w:rPr>
              <w:t xml:space="preserve"> (s94) </w:t>
            </w:r>
            <w:r w:rsidR="00B71F6F" w:rsidRPr="009E5255">
              <w:rPr>
                <w:rFonts w:asciiTheme="majorHAnsi" w:hAnsiTheme="majorHAnsi" w:cstheme="majorHAnsi"/>
                <w:w w:val="90"/>
                <w:sz w:val="20"/>
                <w:szCs w:val="20"/>
                <w:lang w:val="en-AU"/>
              </w:rPr>
              <w:t>Public Hospitals</w:t>
            </w:r>
          </w:p>
        </w:tc>
        <w:tc>
          <w:tcPr>
            <w:tcW w:w="1559" w:type="dxa"/>
          </w:tcPr>
          <w:p w14:paraId="491F539A" w14:textId="77777777" w:rsidR="00B71F6F" w:rsidRPr="009E5255" w:rsidRDefault="00B71F6F" w:rsidP="000C0B17">
            <w:pPr>
              <w:pStyle w:val="TableParagraph"/>
              <w:ind w:left="0"/>
              <w:jc w:val="center"/>
              <w:rPr>
                <w:rFonts w:asciiTheme="majorHAnsi" w:hAnsiTheme="majorHAnsi" w:cstheme="majorHAnsi"/>
                <w:w w:val="90"/>
                <w:sz w:val="20"/>
                <w:szCs w:val="20"/>
                <w:lang w:val="en-AU"/>
              </w:rPr>
            </w:pPr>
            <w:r w:rsidRPr="009E5255">
              <w:rPr>
                <w:rFonts w:asciiTheme="majorHAnsi" w:hAnsiTheme="majorHAnsi" w:cstheme="majorHAnsi"/>
                <w:w w:val="90"/>
                <w:sz w:val="20"/>
                <w:szCs w:val="20"/>
                <w:lang w:val="en-AU"/>
              </w:rPr>
              <w:t>$86.28</w:t>
            </w:r>
          </w:p>
        </w:tc>
      </w:tr>
      <w:tr w:rsidR="00B71F6F" w:rsidRPr="009E5255" w14:paraId="70B359BC" w14:textId="77777777" w:rsidTr="00684137">
        <w:trPr>
          <w:trHeight w:val="20"/>
        </w:trPr>
        <w:tc>
          <w:tcPr>
            <w:tcW w:w="2972" w:type="dxa"/>
          </w:tcPr>
          <w:p w14:paraId="44F1816C" w14:textId="16B8E0DA" w:rsidR="00B71F6F" w:rsidRPr="009E5255" w:rsidRDefault="00F47282" w:rsidP="00C152AB">
            <w:pPr>
              <w:pStyle w:val="TableParagraph"/>
              <w:ind w:left="142"/>
              <w:rPr>
                <w:rFonts w:asciiTheme="majorHAnsi" w:hAnsiTheme="majorHAnsi" w:cstheme="majorHAnsi"/>
                <w:sz w:val="20"/>
                <w:szCs w:val="20"/>
                <w:lang w:val="en-AU"/>
              </w:rPr>
            </w:pPr>
            <w:r w:rsidRPr="009E5255">
              <w:rPr>
                <w:rFonts w:asciiTheme="majorHAnsi" w:hAnsiTheme="majorHAnsi" w:cstheme="majorHAnsi"/>
                <w:w w:val="90"/>
                <w:sz w:val="20"/>
                <w:szCs w:val="20"/>
                <w:lang w:val="en-AU"/>
              </w:rPr>
              <w:t>(s</w:t>
            </w:r>
            <w:r w:rsidR="00B71F6F" w:rsidRPr="009E5255">
              <w:rPr>
                <w:rFonts w:asciiTheme="majorHAnsi" w:hAnsiTheme="majorHAnsi" w:cstheme="majorHAnsi"/>
                <w:w w:val="90"/>
                <w:sz w:val="20"/>
                <w:szCs w:val="20"/>
                <w:lang w:val="en-AU"/>
              </w:rPr>
              <w:t>90</w:t>
            </w:r>
            <w:r w:rsidRPr="009E5255">
              <w:rPr>
                <w:rFonts w:asciiTheme="majorHAnsi" w:hAnsiTheme="majorHAnsi" w:cstheme="majorHAnsi"/>
                <w:w w:val="90"/>
                <w:sz w:val="20"/>
                <w:szCs w:val="20"/>
                <w:lang w:val="en-AU"/>
              </w:rPr>
              <w:t>)</w:t>
            </w:r>
            <w:r w:rsidR="00B71F6F" w:rsidRPr="009E5255">
              <w:rPr>
                <w:rFonts w:asciiTheme="majorHAnsi" w:hAnsiTheme="majorHAnsi" w:cstheme="majorHAnsi"/>
                <w:w w:val="90"/>
                <w:sz w:val="20"/>
                <w:szCs w:val="20"/>
                <w:lang w:val="en-AU"/>
              </w:rPr>
              <w:t xml:space="preserve"> Community (AHI) (3-tiered)</w:t>
            </w:r>
          </w:p>
        </w:tc>
        <w:tc>
          <w:tcPr>
            <w:tcW w:w="1559" w:type="dxa"/>
          </w:tcPr>
          <w:p w14:paraId="7FFEE565" w14:textId="77777777" w:rsidR="00B71F6F" w:rsidRPr="009E5255" w:rsidRDefault="00B71F6F" w:rsidP="000C0B17">
            <w:pPr>
              <w:pStyle w:val="TableParagraph"/>
              <w:ind w:left="0"/>
              <w:jc w:val="center"/>
              <w:rPr>
                <w:rFonts w:asciiTheme="majorHAnsi" w:hAnsiTheme="majorHAnsi" w:cstheme="majorHAnsi"/>
                <w:sz w:val="20"/>
                <w:szCs w:val="20"/>
                <w:lang w:val="en-AU"/>
              </w:rPr>
            </w:pPr>
            <w:r w:rsidRPr="009E5255">
              <w:rPr>
                <w:rFonts w:asciiTheme="majorHAnsi" w:hAnsiTheme="majorHAnsi" w:cstheme="majorHAnsi"/>
                <w:sz w:val="20"/>
                <w:szCs w:val="20"/>
                <w:lang w:val="en-AU"/>
              </w:rPr>
              <w:t>$167.98</w:t>
            </w:r>
          </w:p>
        </w:tc>
      </w:tr>
      <w:tr w:rsidR="00B71F6F" w:rsidRPr="009E5255" w14:paraId="748180A6" w14:textId="77777777" w:rsidTr="00684137">
        <w:trPr>
          <w:trHeight w:val="20"/>
        </w:trPr>
        <w:tc>
          <w:tcPr>
            <w:tcW w:w="2972" w:type="dxa"/>
            <w:tcBorders>
              <w:bottom w:val="single" w:sz="4" w:space="0" w:color="auto"/>
            </w:tcBorders>
          </w:tcPr>
          <w:p w14:paraId="2B867FDA" w14:textId="77777777" w:rsidR="00B71F6F" w:rsidRPr="009E5255" w:rsidRDefault="00B71F6F" w:rsidP="000C0B17">
            <w:pPr>
              <w:pStyle w:val="TableParagraph"/>
              <w:spacing w:line="223" w:lineRule="exact"/>
              <w:ind w:left="0"/>
              <w:rPr>
                <w:rFonts w:asciiTheme="majorHAnsi" w:hAnsiTheme="majorHAnsi" w:cstheme="majorHAnsi"/>
                <w:bCs/>
                <w:sz w:val="20"/>
                <w:szCs w:val="20"/>
                <w:lang w:val="en-AU"/>
              </w:rPr>
            </w:pPr>
            <w:r w:rsidRPr="009E5255">
              <w:rPr>
                <w:rFonts w:asciiTheme="majorHAnsi" w:hAnsiTheme="majorHAnsi" w:cstheme="majorHAnsi"/>
                <w:bCs/>
                <w:w w:val="85"/>
                <w:sz w:val="20"/>
                <w:szCs w:val="20"/>
                <w:lang w:val="en-AU"/>
              </w:rPr>
              <w:t>Supporting cost as in 2013 Review</w:t>
            </w:r>
            <w:r w:rsidRPr="009E5255">
              <w:rPr>
                <w:rFonts w:asciiTheme="majorHAnsi" w:hAnsiTheme="majorHAnsi" w:cstheme="majorHAnsi"/>
                <w:bCs/>
                <w:w w:val="85"/>
                <w:sz w:val="20"/>
                <w:szCs w:val="20"/>
                <w:vertAlign w:val="superscript"/>
                <w:lang w:val="en-AU"/>
              </w:rPr>
              <w:t>1</w:t>
            </w:r>
          </w:p>
        </w:tc>
        <w:tc>
          <w:tcPr>
            <w:tcW w:w="1559" w:type="dxa"/>
            <w:tcBorders>
              <w:bottom w:val="single" w:sz="4" w:space="0" w:color="auto"/>
            </w:tcBorders>
            <w:vAlign w:val="bottom"/>
          </w:tcPr>
          <w:p w14:paraId="61E3A017" w14:textId="77777777" w:rsidR="00B71F6F" w:rsidRPr="009E5255" w:rsidRDefault="00B71F6F" w:rsidP="000C0B17">
            <w:pPr>
              <w:pStyle w:val="TableParagraph"/>
              <w:spacing w:line="223" w:lineRule="exact"/>
              <w:ind w:left="0"/>
              <w:jc w:val="center"/>
              <w:rPr>
                <w:rFonts w:asciiTheme="majorHAnsi" w:hAnsiTheme="majorHAnsi" w:cstheme="majorHAnsi"/>
                <w:bCs/>
                <w:sz w:val="20"/>
                <w:szCs w:val="20"/>
                <w:lang w:val="en-AU"/>
              </w:rPr>
            </w:pPr>
            <w:r w:rsidRPr="009E5255">
              <w:rPr>
                <w:rFonts w:asciiTheme="majorHAnsi" w:hAnsiTheme="majorHAnsi" w:cstheme="majorHAnsi"/>
                <w:bCs/>
                <w:sz w:val="20"/>
                <w:szCs w:val="20"/>
                <w:lang w:val="en-AU"/>
              </w:rPr>
              <w:t>$143.18</w:t>
            </w:r>
          </w:p>
        </w:tc>
      </w:tr>
    </w:tbl>
    <w:p w14:paraId="27C68E97" w14:textId="77777777" w:rsidR="007B3034" w:rsidRPr="009E5255" w:rsidRDefault="007B3034" w:rsidP="003A6F1A">
      <w:pPr>
        <w:pStyle w:val="TableNotes"/>
      </w:pPr>
      <w:r w:rsidRPr="009E5255">
        <w:t>Abbreviations:</w:t>
      </w:r>
      <w:r w:rsidRPr="009E5255">
        <w:tab/>
        <w:t>AHI, administration handling and infrastructure; EFC, Efficient Funding of Chemotherapy.</w:t>
      </w:r>
    </w:p>
    <w:p w14:paraId="2F7C2D99" w14:textId="34F977D3" w:rsidR="002A25E0" w:rsidRPr="009E5255" w:rsidRDefault="00B71F6F" w:rsidP="003A6F1A">
      <w:pPr>
        <w:pStyle w:val="TableNotes"/>
      </w:pPr>
      <w:r w:rsidRPr="009E5255">
        <w:t>Notes:</w:t>
      </w:r>
      <w:r w:rsidRPr="009E5255">
        <w:tab/>
        <w:t>1. Inflated to 2020/21 prices.</w:t>
      </w:r>
    </w:p>
    <w:p w14:paraId="3C2B55B1" w14:textId="3A49778D" w:rsidR="00FB0C02" w:rsidRPr="009E5255" w:rsidRDefault="00FB0C02" w:rsidP="00FB0C02">
      <w:pPr>
        <w:spacing w:line="240" w:lineRule="auto"/>
        <w:rPr>
          <w:i/>
          <w:iCs/>
          <w:u w:val="single"/>
        </w:rPr>
      </w:pPr>
      <w:r w:rsidRPr="009E5255">
        <w:rPr>
          <w:i/>
          <w:iCs/>
          <w:u w:val="single"/>
        </w:rPr>
        <w:t>The Chemotherapy Compounding Payment Scheme</w:t>
      </w:r>
    </w:p>
    <w:p w14:paraId="5263AFA4" w14:textId="0E2A4CC4" w:rsidR="00A53907" w:rsidRPr="009E5255" w:rsidRDefault="00A53907" w:rsidP="00A53907">
      <w:r w:rsidRPr="009E5255">
        <w:t xml:space="preserve">Currently, under the EFC Program, </w:t>
      </w:r>
      <w:r w:rsidR="00040EB7" w:rsidRPr="009E5255">
        <w:t>TGA-licensed</w:t>
      </w:r>
      <w:r w:rsidRPr="009E5255">
        <w:t xml:space="preserve"> compounders are paid a $20 fee per eligible PBS reimbursed EFC item.  Payment of the fee is facilitated via the Chemotherapy Compounding Payment Scheme (</w:t>
      </w:r>
      <w:r w:rsidR="00F301FA" w:rsidRPr="009E5255">
        <w:t>CCPS</w:t>
      </w:r>
      <w:r w:rsidRPr="009E5255">
        <w:t xml:space="preserve">), via the Australian Healthcare Associates (the administrators of the scheme).  It is understood that the fee was initially introduced in recognition of the additional regulatory requirements faced by </w:t>
      </w:r>
      <w:r w:rsidR="00040EB7" w:rsidRPr="009E5255">
        <w:t>TGA-licensed</w:t>
      </w:r>
      <w:r w:rsidRPr="009E5255">
        <w:t xml:space="preserve"> compounders with respect to the provision of compounded medicines.</w:t>
      </w:r>
    </w:p>
    <w:p w14:paraId="319C8DC5" w14:textId="4D7FE529" w:rsidR="00647963" w:rsidRPr="009E5255" w:rsidRDefault="00A53907" w:rsidP="002032A1">
      <w:pPr>
        <w:rPr>
          <w:u w:val="single"/>
        </w:rPr>
      </w:pPr>
      <w:r w:rsidRPr="009E5255">
        <w:t xml:space="preserve">A compounded item is deemed eligible for payment of the fee if it is an EFC subsidised product for which the claiming pharmacy has correctly included the TGA compounder’s identification code as part of the PBS reimbursement claim.  Claims for payment of the </w:t>
      </w:r>
      <w:r w:rsidR="00C81E4B" w:rsidRPr="009E5255">
        <w:t xml:space="preserve">CCPS </w:t>
      </w:r>
      <w:r w:rsidRPr="009E5255">
        <w:t>fee are not lodged by TGA</w:t>
      </w:r>
      <w:r w:rsidR="00C81E4B" w:rsidRPr="009E5255">
        <w:t>-licensed</w:t>
      </w:r>
      <w:r w:rsidRPr="009E5255">
        <w:t xml:space="preserve"> compounders</w:t>
      </w:r>
      <w:r w:rsidR="00C81E4B" w:rsidRPr="009E5255">
        <w:t>,</w:t>
      </w:r>
      <w:r w:rsidRPr="009E5255">
        <w:t xml:space="preserve"> but rather are generated by reimbursement claims being lodged into the system by claiming pharmacists.</w:t>
      </w:r>
    </w:p>
    <w:p w14:paraId="3E5D3A00" w14:textId="0C6E6C23" w:rsidR="00647963" w:rsidRPr="009E5255" w:rsidRDefault="00647963" w:rsidP="002032A1">
      <w:pPr>
        <w:rPr>
          <w:i/>
          <w:iCs/>
          <w:u w:val="single"/>
        </w:rPr>
      </w:pPr>
      <w:r w:rsidRPr="009E5255">
        <w:rPr>
          <w:i/>
          <w:iCs/>
          <w:u w:val="single"/>
        </w:rPr>
        <w:t>Distribution of EFC Fees</w:t>
      </w:r>
    </w:p>
    <w:p w14:paraId="1E90813E" w14:textId="70102541" w:rsidR="002032A1" w:rsidRPr="009E5255" w:rsidRDefault="00647963" w:rsidP="00570B6F">
      <w:pPr>
        <w:rPr>
          <w:u w:val="single"/>
        </w:rPr>
      </w:pPr>
      <w:r w:rsidRPr="009E5255">
        <w:t>Noting the difference</w:t>
      </w:r>
      <w:r w:rsidR="005A4128" w:rsidRPr="009E5255">
        <w:t xml:space="preserve">s in fees paid across settings, it </w:t>
      </w:r>
      <w:r w:rsidR="00831B5B" w:rsidRPr="009E5255">
        <w:t>is</w:t>
      </w:r>
      <w:r w:rsidR="005A4128" w:rsidRPr="009E5255">
        <w:t xml:space="preserve"> pertinent to examine the impact of those differences</w:t>
      </w:r>
      <w:r w:rsidR="00831B5B" w:rsidRPr="009E5255">
        <w:t xml:space="preserve"> across molecules</w:t>
      </w:r>
      <w:r w:rsidR="005A4128" w:rsidRPr="009E5255">
        <w:t xml:space="preserve">.  </w:t>
      </w:r>
      <w:r w:rsidR="002032A1" w:rsidRPr="009E5255">
        <w:t xml:space="preserve">For each </w:t>
      </w:r>
      <w:r w:rsidR="00BA0826" w:rsidRPr="009E5255">
        <w:t xml:space="preserve">PBS </w:t>
      </w:r>
      <w:r w:rsidR="002032A1" w:rsidRPr="009E5255">
        <w:t xml:space="preserve">item, </w:t>
      </w:r>
      <w:r w:rsidR="00570B6F" w:rsidRPr="009E5255">
        <w:t>t</w:t>
      </w:r>
      <w:r w:rsidR="002032A1" w:rsidRPr="009E5255">
        <w:t xml:space="preserve">he relevant fees </w:t>
      </w:r>
      <w:r w:rsidR="00570B6F" w:rsidRPr="009E5255">
        <w:t xml:space="preserve">(taking into account the respective settings) </w:t>
      </w:r>
      <w:r w:rsidR="002032A1" w:rsidRPr="009E5255">
        <w:t xml:space="preserve">were expressed as a proportion of </w:t>
      </w:r>
      <w:r w:rsidR="00BA0826" w:rsidRPr="009E5255">
        <w:t xml:space="preserve">its </w:t>
      </w:r>
      <w:r w:rsidR="002032A1" w:rsidRPr="009E5255">
        <w:t xml:space="preserve">DPMA and averaged across all brands within a molecule.  </w:t>
      </w:r>
    </w:p>
    <w:p w14:paraId="279807D3" w14:textId="60A205A1" w:rsidR="002032A1" w:rsidRPr="009E5255" w:rsidRDefault="002032A1" w:rsidP="002032A1">
      <w:r w:rsidRPr="009E5255">
        <w:t xml:space="preserve">There are a total of 298 unique PBS </w:t>
      </w:r>
      <w:r w:rsidR="00570B6F" w:rsidRPr="009E5255">
        <w:t>i</w:t>
      </w:r>
      <w:r w:rsidRPr="009E5255">
        <w:t xml:space="preserve">tem </w:t>
      </w:r>
      <w:r w:rsidR="00570B6F" w:rsidRPr="009E5255">
        <w:t>n</w:t>
      </w:r>
      <w:r w:rsidRPr="009E5255">
        <w:t>umbers on the EFC (noting that this represents 149 unique listings as each listing on the EFC is associated with two unique PBS items</w:t>
      </w:r>
      <w:r w:rsidR="009246F0" w:rsidRPr="009E5255">
        <w:t>—</w:t>
      </w:r>
      <w:r w:rsidRPr="009E5255">
        <w:t xml:space="preserve">for public </w:t>
      </w:r>
      <w:r w:rsidR="009246F0" w:rsidRPr="009E5255">
        <w:t>and</w:t>
      </w:r>
      <w:r w:rsidRPr="009E5255">
        <w:t xml:space="preserve"> private hospital</w:t>
      </w:r>
      <w:r w:rsidR="009246F0" w:rsidRPr="009E5255">
        <w:t xml:space="preserve"> settings</w:t>
      </w:r>
      <w:r w:rsidRPr="009E5255">
        <w:t>), with a total of 96 brands (with the maximum for any one molecule being for trastuzumab;</w:t>
      </w:r>
      <w:r w:rsidR="009246F0" w:rsidRPr="009E5255">
        <w:t xml:space="preserve"> see</w:t>
      </w:r>
      <w:r w:rsidRPr="009E5255">
        <w:t xml:space="preserve"> </w:t>
      </w:r>
      <w:r w:rsidRPr="009E5255">
        <w:fldChar w:fldCharType="begin"/>
      </w:r>
      <w:r w:rsidRPr="009E5255">
        <w:instrText xml:space="preserve"> REF _Ref80250214 \h  \* MERGEFORMAT </w:instrText>
      </w:r>
      <w:r w:rsidRPr="009E5255">
        <w:fldChar w:fldCharType="separate"/>
      </w:r>
      <w:r w:rsidR="000C766B" w:rsidRPr="000C766B">
        <w:rPr>
          <w:color w:val="000000" w:themeColor="text1"/>
        </w:rPr>
        <w:t xml:space="preserve">Table </w:t>
      </w:r>
      <w:r w:rsidR="000C766B" w:rsidRPr="000C766B">
        <w:rPr>
          <w:noProof/>
          <w:color w:val="000000" w:themeColor="text1"/>
        </w:rPr>
        <w:t>6</w:t>
      </w:r>
      <w:r w:rsidRPr="009E5255">
        <w:fldChar w:fldCharType="end"/>
      </w:r>
      <w:r w:rsidRPr="009E5255">
        <w:t>).  Mean DPMA and the price per mg for each molecule (both averaged over all brands and strength presentations in that molecule) are shown in</w:t>
      </w:r>
      <w:r w:rsidR="00570B6F" w:rsidRPr="009E5255">
        <w:t xml:space="preserve"> </w:t>
      </w:r>
      <w:r w:rsidR="00570B6F" w:rsidRPr="009E5255">
        <w:fldChar w:fldCharType="begin"/>
      </w:r>
      <w:r w:rsidR="00570B6F" w:rsidRPr="009E5255">
        <w:instrText xml:space="preserve"> REF _Ref80250214 \h </w:instrText>
      </w:r>
      <w:r w:rsidR="00570B6F" w:rsidRPr="009E5255">
        <w:fldChar w:fldCharType="separate"/>
      </w:r>
      <w:r w:rsidR="000C766B" w:rsidRPr="009E5255">
        <w:t xml:space="preserve">Table </w:t>
      </w:r>
      <w:r w:rsidR="000C766B">
        <w:rPr>
          <w:noProof/>
        </w:rPr>
        <w:t>6</w:t>
      </w:r>
      <w:r w:rsidR="00570B6F" w:rsidRPr="009E5255">
        <w:fldChar w:fldCharType="end"/>
      </w:r>
      <w:r w:rsidRPr="009E5255">
        <w:t xml:space="preserve">.  </w:t>
      </w:r>
    </w:p>
    <w:p w14:paraId="0E7103B8" w14:textId="44575A2A" w:rsidR="002032A1" w:rsidRPr="009E5255" w:rsidRDefault="00570B6F" w:rsidP="00214FB7">
      <w:pPr>
        <w:pStyle w:val="Caption"/>
      </w:pPr>
      <w:bookmarkStart w:id="130" w:name="_Ref80250214"/>
      <w:bookmarkStart w:id="131" w:name="_Toc125972801"/>
      <w:r w:rsidRPr="009E5255">
        <w:t xml:space="preserve">Table </w:t>
      </w:r>
      <w:r w:rsidR="00E36C93">
        <w:fldChar w:fldCharType="begin"/>
      </w:r>
      <w:r w:rsidR="00E36C93">
        <w:instrText xml:space="preserve"> SEQ Table \* ARABIC </w:instrText>
      </w:r>
      <w:r w:rsidR="00E36C93">
        <w:fldChar w:fldCharType="separate"/>
      </w:r>
      <w:r w:rsidR="000C766B">
        <w:rPr>
          <w:noProof/>
        </w:rPr>
        <w:t>6</w:t>
      </w:r>
      <w:r w:rsidR="00E36C93">
        <w:rPr>
          <w:noProof/>
        </w:rPr>
        <w:fldChar w:fldCharType="end"/>
      </w:r>
      <w:bookmarkEnd w:id="130"/>
      <w:r w:rsidRPr="009E5255">
        <w:t>.</w:t>
      </w:r>
      <w:r w:rsidR="002032A1" w:rsidRPr="009E5255">
        <w:t xml:space="preserve"> </w:t>
      </w:r>
      <w:r w:rsidR="009246F0" w:rsidRPr="009E5255">
        <w:t>PBS item codes, unique brands, mean DPMA and price per mg by molecule</w:t>
      </w:r>
      <w:bookmarkEnd w:id="131"/>
    </w:p>
    <w:tbl>
      <w:tblPr>
        <w:tblW w:w="7862" w:type="dxa"/>
        <w:tblLook w:val="04A0" w:firstRow="1" w:lastRow="0" w:firstColumn="1" w:lastColumn="0" w:noHBand="0" w:noVBand="1"/>
        <w:tblCaption w:val="PBS item codes, unique brands, mean DPMA and price per mg by molecule "/>
      </w:tblPr>
      <w:tblGrid>
        <w:gridCol w:w="2182"/>
        <w:gridCol w:w="1480"/>
        <w:gridCol w:w="1480"/>
        <w:gridCol w:w="1400"/>
        <w:gridCol w:w="1320"/>
      </w:tblGrid>
      <w:tr w:rsidR="002032A1" w:rsidRPr="009E5255" w14:paraId="7FAD6A0D" w14:textId="77777777" w:rsidTr="00E13844">
        <w:trPr>
          <w:trHeight w:val="20"/>
          <w:tblHeader/>
        </w:trPr>
        <w:tc>
          <w:tcPr>
            <w:tcW w:w="2182" w:type="dxa"/>
            <w:tcBorders>
              <w:bottom w:val="single" w:sz="4" w:space="0" w:color="auto"/>
            </w:tcBorders>
            <w:shd w:val="clear" w:color="auto" w:fill="auto"/>
            <w:noWrap/>
            <w:vAlign w:val="bottom"/>
            <w:hideMark/>
          </w:tcPr>
          <w:p w14:paraId="20A86A0F" w14:textId="77777777" w:rsidR="002032A1" w:rsidRPr="009E5255" w:rsidRDefault="002032A1" w:rsidP="00D31DBA">
            <w:pPr>
              <w:spacing w:before="0" w:after="0" w:line="240" w:lineRule="auto"/>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Molecule</w:t>
            </w:r>
          </w:p>
        </w:tc>
        <w:tc>
          <w:tcPr>
            <w:tcW w:w="1480" w:type="dxa"/>
            <w:tcBorders>
              <w:bottom w:val="single" w:sz="4" w:space="0" w:color="auto"/>
            </w:tcBorders>
            <w:vAlign w:val="bottom"/>
          </w:tcPr>
          <w:p w14:paraId="77F98E79" w14:textId="77777777" w:rsidR="002032A1" w:rsidRPr="009E5255" w:rsidRDefault="002032A1" w:rsidP="00D31DBA">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PBS Item Codes</w:t>
            </w:r>
          </w:p>
        </w:tc>
        <w:tc>
          <w:tcPr>
            <w:tcW w:w="1480" w:type="dxa"/>
            <w:tcBorders>
              <w:bottom w:val="single" w:sz="4" w:space="0" w:color="auto"/>
            </w:tcBorders>
            <w:shd w:val="clear" w:color="auto" w:fill="auto"/>
            <w:noWrap/>
            <w:vAlign w:val="bottom"/>
            <w:hideMark/>
          </w:tcPr>
          <w:p w14:paraId="3BDBADAC" w14:textId="77777777" w:rsidR="002032A1" w:rsidRPr="009E5255" w:rsidRDefault="002032A1" w:rsidP="00D31DBA">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Unique Brands</w:t>
            </w:r>
          </w:p>
        </w:tc>
        <w:tc>
          <w:tcPr>
            <w:tcW w:w="1400" w:type="dxa"/>
            <w:tcBorders>
              <w:bottom w:val="single" w:sz="4" w:space="0" w:color="auto"/>
            </w:tcBorders>
            <w:shd w:val="clear" w:color="auto" w:fill="auto"/>
            <w:noWrap/>
            <w:vAlign w:val="bottom"/>
            <w:hideMark/>
          </w:tcPr>
          <w:p w14:paraId="75A260BE" w14:textId="29BE3E56" w:rsidR="002032A1" w:rsidRPr="009E5255" w:rsidRDefault="002032A1" w:rsidP="00D31DBA">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Mean DPMA</w:t>
            </w:r>
          </w:p>
        </w:tc>
        <w:tc>
          <w:tcPr>
            <w:tcW w:w="1320" w:type="dxa"/>
            <w:tcBorders>
              <w:bottom w:val="single" w:sz="4" w:space="0" w:color="auto"/>
            </w:tcBorders>
            <w:shd w:val="clear" w:color="auto" w:fill="auto"/>
            <w:noWrap/>
            <w:vAlign w:val="bottom"/>
            <w:hideMark/>
          </w:tcPr>
          <w:p w14:paraId="7166613E" w14:textId="2F7774A7" w:rsidR="002032A1" w:rsidRPr="009E5255" w:rsidRDefault="002032A1" w:rsidP="00D31DBA">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Price per mg</w:t>
            </w:r>
          </w:p>
        </w:tc>
      </w:tr>
      <w:tr w:rsidR="002032A1" w:rsidRPr="009E5255" w14:paraId="4C0EBED1" w14:textId="77777777" w:rsidTr="00E13844">
        <w:trPr>
          <w:trHeight w:val="20"/>
        </w:trPr>
        <w:tc>
          <w:tcPr>
            <w:tcW w:w="2182" w:type="dxa"/>
            <w:tcBorders>
              <w:top w:val="single" w:sz="4" w:space="0" w:color="auto"/>
            </w:tcBorders>
            <w:shd w:val="clear" w:color="auto" w:fill="auto"/>
            <w:noWrap/>
            <w:vAlign w:val="bottom"/>
            <w:hideMark/>
          </w:tcPr>
          <w:p w14:paraId="3ACA6F88"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Arsenic</w:t>
            </w:r>
          </w:p>
        </w:tc>
        <w:tc>
          <w:tcPr>
            <w:tcW w:w="1480" w:type="dxa"/>
            <w:tcBorders>
              <w:top w:val="single" w:sz="4" w:space="0" w:color="auto"/>
            </w:tcBorders>
            <w:vAlign w:val="bottom"/>
          </w:tcPr>
          <w:p w14:paraId="0325832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tcBorders>
              <w:top w:val="single" w:sz="4" w:space="0" w:color="auto"/>
            </w:tcBorders>
            <w:shd w:val="clear" w:color="auto" w:fill="auto"/>
            <w:noWrap/>
            <w:vAlign w:val="bottom"/>
            <w:hideMark/>
          </w:tcPr>
          <w:p w14:paraId="51256BB3"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3</w:t>
            </w:r>
          </w:p>
        </w:tc>
        <w:tc>
          <w:tcPr>
            <w:tcW w:w="1400" w:type="dxa"/>
            <w:tcBorders>
              <w:top w:val="single" w:sz="4" w:space="0" w:color="auto"/>
            </w:tcBorders>
            <w:shd w:val="clear" w:color="auto" w:fill="auto"/>
            <w:noWrap/>
            <w:vAlign w:val="bottom"/>
            <w:hideMark/>
          </w:tcPr>
          <w:p w14:paraId="23A18786" w14:textId="3CE149D3"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597.21</w:t>
            </w:r>
          </w:p>
        </w:tc>
        <w:tc>
          <w:tcPr>
            <w:tcW w:w="1320" w:type="dxa"/>
            <w:tcBorders>
              <w:top w:val="single" w:sz="4" w:space="0" w:color="auto"/>
            </w:tcBorders>
            <w:shd w:val="clear" w:color="auto" w:fill="auto"/>
            <w:noWrap/>
            <w:vAlign w:val="bottom"/>
            <w:hideMark/>
          </w:tcPr>
          <w:p w14:paraId="06D8F3D4" w14:textId="7BE74FDC"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3.18</w:t>
            </w:r>
          </w:p>
        </w:tc>
      </w:tr>
      <w:tr w:rsidR="002032A1" w:rsidRPr="009E5255" w14:paraId="259B19E7" w14:textId="77777777" w:rsidTr="00E13844">
        <w:trPr>
          <w:trHeight w:val="20"/>
        </w:trPr>
        <w:tc>
          <w:tcPr>
            <w:tcW w:w="2182" w:type="dxa"/>
            <w:shd w:val="clear" w:color="auto" w:fill="auto"/>
            <w:noWrap/>
            <w:vAlign w:val="bottom"/>
            <w:hideMark/>
          </w:tcPr>
          <w:p w14:paraId="6CBB379B"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Atezolizumab</w:t>
            </w:r>
          </w:p>
        </w:tc>
        <w:tc>
          <w:tcPr>
            <w:tcW w:w="1480" w:type="dxa"/>
            <w:vAlign w:val="bottom"/>
          </w:tcPr>
          <w:p w14:paraId="655133C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8</w:t>
            </w:r>
          </w:p>
        </w:tc>
        <w:tc>
          <w:tcPr>
            <w:tcW w:w="1480" w:type="dxa"/>
            <w:shd w:val="clear" w:color="auto" w:fill="auto"/>
            <w:noWrap/>
            <w:vAlign w:val="bottom"/>
            <w:hideMark/>
          </w:tcPr>
          <w:p w14:paraId="773C973C"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6A82C43E" w14:textId="29DA036A"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8</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594.08</w:t>
            </w:r>
          </w:p>
        </w:tc>
        <w:tc>
          <w:tcPr>
            <w:tcW w:w="1320" w:type="dxa"/>
            <w:shd w:val="clear" w:color="auto" w:fill="auto"/>
            <w:noWrap/>
            <w:vAlign w:val="bottom"/>
            <w:hideMark/>
          </w:tcPr>
          <w:p w14:paraId="35AF6AA5" w14:textId="1994C8C8"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6.04</w:t>
            </w:r>
          </w:p>
        </w:tc>
      </w:tr>
      <w:tr w:rsidR="002032A1" w:rsidRPr="009E5255" w14:paraId="7C07F145" w14:textId="77777777" w:rsidTr="00E13844">
        <w:trPr>
          <w:trHeight w:val="20"/>
        </w:trPr>
        <w:tc>
          <w:tcPr>
            <w:tcW w:w="2182" w:type="dxa"/>
            <w:shd w:val="clear" w:color="auto" w:fill="auto"/>
            <w:noWrap/>
            <w:vAlign w:val="bottom"/>
            <w:hideMark/>
          </w:tcPr>
          <w:p w14:paraId="4A3D8437"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Avelumab</w:t>
            </w:r>
          </w:p>
        </w:tc>
        <w:tc>
          <w:tcPr>
            <w:tcW w:w="1480" w:type="dxa"/>
            <w:vAlign w:val="bottom"/>
          </w:tcPr>
          <w:p w14:paraId="35060EE4"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447623A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0342D447" w14:textId="2BC1B23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8</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07.96</w:t>
            </w:r>
          </w:p>
        </w:tc>
        <w:tc>
          <w:tcPr>
            <w:tcW w:w="1320" w:type="dxa"/>
            <w:shd w:val="clear" w:color="auto" w:fill="auto"/>
            <w:noWrap/>
            <w:vAlign w:val="bottom"/>
            <w:hideMark/>
          </w:tcPr>
          <w:p w14:paraId="35D65F04" w14:textId="66D1CC3A"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6.92</w:t>
            </w:r>
          </w:p>
        </w:tc>
      </w:tr>
      <w:tr w:rsidR="002032A1" w:rsidRPr="009E5255" w14:paraId="7FB07A04" w14:textId="77777777" w:rsidTr="00E13844">
        <w:trPr>
          <w:trHeight w:val="20"/>
        </w:trPr>
        <w:tc>
          <w:tcPr>
            <w:tcW w:w="2182" w:type="dxa"/>
            <w:shd w:val="clear" w:color="auto" w:fill="auto"/>
            <w:noWrap/>
            <w:vAlign w:val="bottom"/>
            <w:hideMark/>
          </w:tcPr>
          <w:p w14:paraId="57BFEC96"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Bendamustine</w:t>
            </w:r>
          </w:p>
        </w:tc>
        <w:tc>
          <w:tcPr>
            <w:tcW w:w="1480" w:type="dxa"/>
            <w:vAlign w:val="bottom"/>
          </w:tcPr>
          <w:p w14:paraId="78E40E88"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600E61A7"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22C53363" w14:textId="40DF482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732.74</w:t>
            </w:r>
          </w:p>
        </w:tc>
        <w:tc>
          <w:tcPr>
            <w:tcW w:w="1320" w:type="dxa"/>
            <w:shd w:val="clear" w:color="auto" w:fill="auto"/>
            <w:noWrap/>
            <w:vAlign w:val="bottom"/>
            <w:hideMark/>
          </w:tcPr>
          <w:p w14:paraId="02513024" w14:textId="39A76B72"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8.66</w:t>
            </w:r>
          </w:p>
        </w:tc>
      </w:tr>
      <w:tr w:rsidR="002032A1" w:rsidRPr="009E5255" w14:paraId="6405B618" w14:textId="77777777" w:rsidTr="00E13844">
        <w:trPr>
          <w:trHeight w:val="20"/>
        </w:trPr>
        <w:tc>
          <w:tcPr>
            <w:tcW w:w="2182" w:type="dxa"/>
            <w:shd w:val="clear" w:color="auto" w:fill="auto"/>
            <w:noWrap/>
            <w:vAlign w:val="bottom"/>
            <w:hideMark/>
          </w:tcPr>
          <w:p w14:paraId="3045DA5A"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Bevacizumab</w:t>
            </w:r>
          </w:p>
        </w:tc>
        <w:tc>
          <w:tcPr>
            <w:tcW w:w="1480" w:type="dxa"/>
            <w:vAlign w:val="bottom"/>
          </w:tcPr>
          <w:p w14:paraId="02D672A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77F96734"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35F91D5F" w14:textId="50E05F14"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18.17</w:t>
            </w:r>
          </w:p>
        </w:tc>
        <w:tc>
          <w:tcPr>
            <w:tcW w:w="1320" w:type="dxa"/>
            <w:shd w:val="clear" w:color="auto" w:fill="auto"/>
            <w:noWrap/>
            <w:vAlign w:val="bottom"/>
            <w:hideMark/>
          </w:tcPr>
          <w:p w14:paraId="30E88A13" w14:textId="374A54E3"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29</w:t>
            </w:r>
          </w:p>
        </w:tc>
      </w:tr>
      <w:tr w:rsidR="002032A1" w:rsidRPr="009E5255" w14:paraId="66149984" w14:textId="77777777" w:rsidTr="00E13844">
        <w:trPr>
          <w:trHeight w:val="20"/>
        </w:trPr>
        <w:tc>
          <w:tcPr>
            <w:tcW w:w="2182" w:type="dxa"/>
            <w:shd w:val="clear" w:color="auto" w:fill="auto"/>
            <w:noWrap/>
            <w:vAlign w:val="bottom"/>
            <w:hideMark/>
          </w:tcPr>
          <w:p w14:paraId="4A27A397"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Bleomycin</w:t>
            </w:r>
          </w:p>
        </w:tc>
        <w:tc>
          <w:tcPr>
            <w:tcW w:w="1480" w:type="dxa"/>
            <w:vAlign w:val="bottom"/>
          </w:tcPr>
          <w:p w14:paraId="6DBBAEC5"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542CB061"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3</w:t>
            </w:r>
          </w:p>
        </w:tc>
        <w:tc>
          <w:tcPr>
            <w:tcW w:w="1400" w:type="dxa"/>
            <w:shd w:val="clear" w:color="auto" w:fill="auto"/>
            <w:noWrap/>
            <w:vAlign w:val="bottom"/>
            <w:hideMark/>
          </w:tcPr>
          <w:p w14:paraId="517759F8" w14:textId="4AAC6AB7"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87.36</w:t>
            </w:r>
          </w:p>
        </w:tc>
        <w:tc>
          <w:tcPr>
            <w:tcW w:w="1320" w:type="dxa"/>
            <w:shd w:val="clear" w:color="auto" w:fill="auto"/>
            <w:noWrap/>
            <w:vAlign w:val="bottom"/>
            <w:hideMark/>
          </w:tcPr>
          <w:p w14:paraId="6AC36C0A" w14:textId="5E748620"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01</w:t>
            </w:r>
          </w:p>
        </w:tc>
      </w:tr>
      <w:tr w:rsidR="002032A1" w:rsidRPr="009E5255" w14:paraId="67885945" w14:textId="77777777" w:rsidTr="00E13844">
        <w:trPr>
          <w:trHeight w:val="20"/>
        </w:trPr>
        <w:tc>
          <w:tcPr>
            <w:tcW w:w="2182" w:type="dxa"/>
            <w:shd w:val="clear" w:color="auto" w:fill="auto"/>
            <w:noWrap/>
            <w:vAlign w:val="bottom"/>
            <w:hideMark/>
          </w:tcPr>
          <w:p w14:paraId="3F524DA5"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Blinatumomab</w:t>
            </w:r>
          </w:p>
        </w:tc>
        <w:tc>
          <w:tcPr>
            <w:tcW w:w="1480" w:type="dxa"/>
            <w:vAlign w:val="bottom"/>
          </w:tcPr>
          <w:p w14:paraId="537993F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8</w:t>
            </w:r>
          </w:p>
        </w:tc>
        <w:tc>
          <w:tcPr>
            <w:tcW w:w="1480" w:type="dxa"/>
            <w:shd w:val="clear" w:color="auto" w:fill="auto"/>
            <w:noWrap/>
            <w:vAlign w:val="bottom"/>
            <w:hideMark/>
          </w:tcPr>
          <w:p w14:paraId="7A2E99E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68D37368" w14:textId="5386D043"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79</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84.63</w:t>
            </w:r>
          </w:p>
        </w:tc>
        <w:tc>
          <w:tcPr>
            <w:tcW w:w="1320" w:type="dxa"/>
            <w:shd w:val="clear" w:color="auto" w:fill="auto"/>
            <w:noWrap/>
            <w:vAlign w:val="bottom"/>
            <w:hideMark/>
          </w:tcPr>
          <w:p w14:paraId="12FF4F0D" w14:textId="2E145E5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05.45</w:t>
            </w:r>
          </w:p>
        </w:tc>
      </w:tr>
      <w:tr w:rsidR="002032A1" w:rsidRPr="009E5255" w14:paraId="0DC98ECA" w14:textId="77777777" w:rsidTr="00E13844">
        <w:trPr>
          <w:trHeight w:val="20"/>
        </w:trPr>
        <w:tc>
          <w:tcPr>
            <w:tcW w:w="2182" w:type="dxa"/>
            <w:shd w:val="clear" w:color="auto" w:fill="auto"/>
            <w:noWrap/>
            <w:vAlign w:val="bottom"/>
            <w:hideMark/>
          </w:tcPr>
          <w:p w14:paraId="74D5AB11"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Bortezomib</w:t>
            </w:r>
          </w:p>
        </w:tc>
        <w:tc>
          <w:tcPr>
            <w:tcW w:w="1480" w:type="dxa"/>
            <w:vAlign w:val="bottom"/>
          </w:tcPr>
          <w:p w14:paraId="4410A6CF"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6</w:t>
            </w:r>
          </w:p>
        </w:tc>
        <w:tc>
          <w:tcPr>
            <w:tcW w:w="1480" w:type="dxa"/>
            <w:shd w:val="clear" w:color="auto" w:fill="auto"/>
            <w:noWrap/>
            <w:vAlign w:val="bottom"/>
            <w:hideMark/>
          </w:tcPr>
          <w:p w14:paraId="4DDC21F3"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110F3D73" w14:textId="75F075C0"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629.15</w:t>
            </w:r>
          </w:p>
        </w:tc>
        <w:tc>
          <w:tcPr>
            <w:tcW w:w="1320" w:type="dxa"/>
            <w:shd w:val="clear" w:color="auto" w:fill="auto"/>
            <w:noWrap/>
            <w:vAlign w:val="bottom"/>
            <w:hideMark/>
          </w:tcPr>
          <w:p w14:paraId="10B513E9" w14:textId="318DF59D"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21</w:t>
            </w:r>
          </w:p>
        </w:tc>
      </w:tr>
      <w:tr w:rsidR="002032A1" w:rsidRPr="009E5255" w14:paraId="11807617" w14:textId="77777777" w:rsidTr="00E13844">
        <w:trPr>
          <w:trHeight w:val="20"/>
        </w:trPr>
        <w:tc>
          <w:tcPr>
            <w:tcW w:w="2182" w:type="dxa"/>
            <w:shd w:val="clear" w:color="auto" w:fill="auto"/>
            <w:noWrap/>
            <w:vAlign w:val="bottom"/>
            <w:hideMark/>
          </w:tcPr>
          <w:p w14:paraId="08779741"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Brentuximab vedotin</w:t>
            </w:r>
          </w:p>
        </w:tc>
        <w:tc>
          <w:tcPr>
            <w:tcW w:w="1480" w:type="dxa"/>
            <w:vAlign w:val="bottom"/>
          </w:tcPr>
          <w:p w14:paraId="6EF2511B"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6</w:t>
            </w:r>
          </w:p>
        </w:tc>
        <w:tc>
          <w:tcPr>
            <w:tcW w:w="1480" w:type="dxa"/>
            <w:shd w:val="clear" w:color="auto" w:fill="auto"/>
            <w:noWrap/>
            <w:vAlign w:val="bottom"/>
            <w:hideMark/>
          </w:tcPr>
          <w:p w14:paraId="611E775C"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68D5FCAE" w14:textId="24E237A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8</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857.14</w:t>
            </w:r>
          </w:p>
        </w:tc>
        <w:tc>
          <w:tcPr>
            <w:tcW w:w="1320" w:type="dxa"/>
            <w:shd w:val="clear" w:color="auto" w:fill="auto"/>
            <w:noWrap/>
            <w:vAlign w:val="bottom"/>
            <w:hideMark/>
          </w:tcPr>
          <w:p w14:paraId="744B8D81" w14:textId="1DB7DC5F"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96.90</w:t>
            </w:r>
          </w:p>
        </w:tc>
      </w:tr>
      <w:tr w:rsidR="002032A1" w:rsidRPr="009E5255" w14:paraId="0C603348" w14:textId="77777777" w:rsidTr="00E13844">
        <w:trPr>
          <w:trHeight w:val="20"/>
        </w:trPr>
        <w:tc>
          <w:tcPr>
            <w:tcW w:w="2182" w:type="dxa"/>
            <w:shd w:val="clear" w:color="auto" w:fill="auto"/>
            <w:noWrap/>
            <w:vAlign w:val="bottom"/>
            <w:hideMark/>
          </w:tcPr>
          <w:p w14:paraId="083F1D50"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Cabazitaxel</w:t>
            </w:r>
          </w:p>
        </w:tc>
        <w:tc>
          <w:tcPr>
            <w:tcW w:w="1480" w:type="dxa"/>
            <w:vAlign w:val="bottom"/>
          </w:tcPr>
          <w:p w14:paraId="78542814"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4F9272F0"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3</w:t>
            </w:r>
          </w:p>
        </w:tc>
        <w:tc>
          <w:tcPr>
            <w:tcW w:w="1400" w:type="dxa"/>
            <w:shd w:val="clear" w:color="auto" w:fill="auto"/>
            <w:noWrap/>
            <w:vAlign w:val="bottom"/>
            <w:hideMark/>
          </w:tcPr>
          <w:p w14:paraId="40503BC7" w14:textId="157E6AC6"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59.58</w:t>
            </w:r>
          </w:p>
        </w:tc>
        <w:tc>
          <w:tcPr>
            <w:tcW w:w="1320" w:type="dxa"/>
            <w:shd w:val="clear" w:color="auto" w:fill="auto"/>
            <w:noWrap/>
            <w:vAlign w:val="bottom"/>
            <w:hideMark/>
          </w:tcPr>
          <w:p w14:paraId="61120BEB" w14:textId="600F2745"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9.27</w:t>
            </w:r>
          </w:p>
        </w:tc>
      </w:tr>
      <w:tr w:rsidR="002032A1" w:rsidRPr="009E5255" w14:paraId="645DC5CE" w14:textId="77777777" w:rsidTr="00E13844">
        <w:trPr>
          <w:trHeight w:val="20"/>
        </w:trPr>
        <w:tc>
          <w:tcPr>
            <w:tcW w:w="2182" w:type="dxa"/>
            <w:shd w:val="clear" w:color="auto" w:fill="auto"/>
            <w:noWrap/>
            <w:vAlign w:val="bottom"/>
            <w:hideMark/>
          </w:tcPr>
          <w:p w14:paraId="619BFCC3"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Carboplatin</w:t>
            </w:r>
          </w:p>
        </w:tc>
        <w:tc>
          <w:tcPr>
            <w:tcW w:w="1480" w:type="dxa"/>
            <w:vAlign w:val="bottom"/>
          </w:tcPr>
          <w:p w14:paraId="383CBA1A"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0CBC5B8E"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3110FD7A" w14:textId="2DD2E4A1"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78.28</w:t>
            </w:r>
          </w:p>
        </w:tc>
        <w:tc>
          <w:tcPr>
            <w:tcW w:w="1320" w:type="dxa"/>
            <w:shd w:val="clear" w:color="auto" w:fill="auto"/>
            <w:noWrap/>
            <w:vAlign w:val="bottom"/>
            <w:hideMark/>
          </w:tcPr>
          <w:p w14:paraId="73D8EF35" w14:textId="5B622AC1"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20</w:t>
            </w:r>
          </w:p>
        </w:tc>
      </w:tr>
      <w:tr w:rsidR="002032A1" w:rsidRPr="009E5255" w14:paraId="5385773F" w14:textId="77777777" w:rsidTr="00E13844">
        <w:trPr>
          <w:trHeight w:val="20"/>
        </w:trPr>
        <w:tc>
          <w:tcPr>
            <w:tcW w:w="2182" w:type="dxa"/>
            <w:shd w:val="clear" w:color="auto" w:fill="auto"/>
            <w:noWrap/>
            <w:vAlign w:val="bottom"/>
            <w:hideMark/>
          </w:tcPr>
          <w:p w14:paraId="7C7A4BEB"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Carfilzomib</w:t>
            </w:r>
          </w:p>
        </w:tc>
        <w:tc>
          <w:tcPr>
            <w:tcW w:w="1480" w:type="dxa"/>
            <w:vAlign w:val="bottom"/>
          </w:tcPr>
          <w:p w14:paraId="7ABF7FA3"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1F90876E"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06A83A24" w14:textId="0E99BEE5"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88.38</w:t>
            </w:r>
          </w:p>
        </w:tc>
        <w:tc>
          <w:tcPr>
            <w:tcW w:w="1320" w:type="dxa"/>
            <w:shd w:val="clear" w:color="auto" w:fill="auto"/>
            <w:noWrap/>
            <w:vAlign w:val="bottom"/>
            <w:hideMark/>
          </w:tcPr>
          <w:p w14:paraId="7ECB2CE0" w14:textId="17816DE8"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2.08</w:t>
            </w:r>
          </w:p>
        </w:tc>
      </w:tr>
      <w:tr w:rsidR="002032A1" w:rsidRPr="009E5255" w14:paraId="5708B093" w14:textId="77777777" w:rsidTr="00E13844">
        <w:trPr>
          <w:trHeight w:val="20"/>
        </w:trPr>
        <w:tc>
          <w:tcPr>
            <w:tcW w:w="2182" w:type="dxa"/>
            <w:shd w:val="clear" w:color="auto" w:fill="auto"/>
            <w:noWrap/>
            <w:vAlign w:val="bottom"/>
            <w:hideMark/>
          </w:tcPr>
          <w:p w14:paraId="423C9F0D"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Cetuximab</w:t>
            </w:r>
          </w:p>
        </w:tc>
        <w:tc>
          <w:tcPr>
            <w:tcW w:w="1480" w:type="dxa"/>
            <w:vAlign w:val="bottom"/>
          </w:tcPr>
          <w:p w14:paraId="2AAE9688"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0</w:t>
            </w:r>
          </w:p>
        </w:tc>
        <w:tc>
          <w:tcPr>
            <w:tcW w:w="1480" w:type="dxa"/>
            <w:shd w:val="clear" w:color="auto" w:fill="auto"/>
            <w:noWrap/>
            <w:vAlign w:val="bottom"/>
            <w:hideMark/>
          </w:tcPr>
          <w:p w14:paraId="06D1ACF6"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34E50CC5" w14:textId="3B3D18D4"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20.70</w:t>
            </w:r>
          </w:p>
        </w:tc>
        <w:tc>
          <w:tcPr>
            <w:tcW w:w="1320" w:type="dxa"/>
            <w:shd w:val="clear" w:color="auto" w:fill="auto"/>
            <w:noWrap/>
            <w:vAlign w:val="bottom"/>
            <w:hideMark/>
          </w:tcPr>
          <w:p w14:paraId="5227AC45" w14:textId="3428ACFE"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29</w:t>
            </w:r>
          </w:p>
        </w:tc>
      </w:tr>
      <w:tr w:rsidR="002032A1" w:rsidRPr="009E5255" w14:paraId="7BA93278" w14:textId="77777777" w:rsidTr="00E13844">
        <w:trPr>
          <w:trHeight w:val="20"/>
        </w:trPr>
        <w:tc>
          <w:tcPr>
            <w:tcW w:w="2182" w:type="dxa"/>
            <w:shd w:val="clear" w:color="auto" w:fill="auto"/>
            <w:noWrap/>
            <w:vAlign w:val="bottom"/>
            <w:hideMark/>
          </w:tcPr>
          <w:p w14:paraId="036AEB9F"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Cisplatin</w:t>
            </w:r>
          </w:p>
        </w:tc>
        <w:tc>
          <w:tcPr>
            <w:tcW w:w="1480" w:type="dxa"/>
            <w:vAlign w:val="bottom"/>
          </w:tcPr>
          <w:p w14:paraId="37DDDBAC"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55413611"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41C4092F" w14:textId="31EE5B5A"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56.11</w:t>
            </w:r>
          </w:p>
        </w:tc>
        <w:tc>
          <w:tcPr>
            <w:tcW w:w="1320" w:type="dxa"/>
            <w:shd w:val="clear" w:color="auto" w:fill="auto"/>
            <w:noWrap/>
            <w:vAlign w:val="bottom"/>
            <w:hideMark/>
          </w:tcPr>
          <w:p w14:paraId="18A13634" w14:textId="0916362A"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71</w:t>
            </w:r>
          </w:p>
        </w:tc>
      </w:tr>
      <w:tr w:rsidR="002032A1" w:rsidRPr="009E5255" w14:paraId="26C6523B" w14:textId="77777777" w:rsidTr="00E13844">
        <w:trPr>
          <w:trHeight w:val="20"/>
        </w:trPr>
        <w:tc>
          <w:tcPr>
            <w:tcW w:w="2182" w:type="dxa"/>
            <w:shd w:val="clear" w:color="auto" w:fill="auto"/>
            <w:noWrap/>
            <w:vAlign w:val="bottom"/>
            <w:hideMark/>
          </w:tcPr>
          <w:p w14:paraId="25020DAC"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Cladribine</w:t>
            </w:r>
          </w:p>
        </w:tc>
        <w:tc>
          <w:tcPr>
            <w:tcW w:w="1480" w:type="dxa"/>
            <w:vAlign w:val="bottom"/>
          </w:tcPr>
          <w:p w14:paraId="5AD33E7F"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7511851F"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3C2CE12F" w14:textId="20335979"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54.52</w:t>
            </w:r>
          </w:p>
        </w:tc>
        <w:tc>
          <w:tcPr>
            <w:tcW w:w="1320" w:type="dxa"/>
            <w:shd w:val="clear" w:color="auto" w:fill="auto"/>
            <w:noWrap/>
            <w:vAlign w:val="bottom"/>
            <w:hideMark/>
          </w:tcPr>
          <w:p w14:paraId="20C7A9B5" w14:textId="6522F4CD"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67.91</w:t>
            </w:r>
          </w:p>
        </w:tc>
      </w:tr>
      <w:tr w:rsidR="002032A1" w:rsidRPr="009E5255" w14:paraId="12A5EB9B" w14:textId="77777777" w:rsidTr="00E13844">
        <w:trPr>
          <w:trHeight w:val="20"/>
        </w:trPr>
        <w:tc>
          <w:tcPr>
            <w:tcW w:w="2182" w:type="dxa"/>
            <w:shd w:val="clear" w:color="auto" w:fill="auto"/>
            <w:noWrap/>
            <w:vAlign w:val="bottom"/>
            <w:hideMark/>
          </w:tcPr>
          <w:p w14:paraId="214D743B"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Cyclophosphamide</w:t>
            </w:r>
          </w:p>
        </w:tc>
        <w:tc>
          <w:tcPr>
            <w:tcW w:w="1480" w:type="dxa"/>
            <w:vAlign w:val="bottom"/>
          </w:tcPr>
          <w:p w14:paraId="3370CA42"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090C231E"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31ABE0E9" w14:textId="6CFC3F43"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78.99</w:t>
            </w:r>
          </w:p>
        </w:tc>
        <w:tc>
          <w:tcPr>
            <w:tcW w:w="1320" w:type="dxa"/>
            <w:shd w:val="clear" w:color="auto" w:fill="auto"/>
            <w:noWrap/>
            <w:vAlign w:val="bottom"/>
            <w:hideMark/>
          </w:tcPr>
          <w:p w14:paraId="29E0082A" w14:textId="232BDF51"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06</w:t>
            </w:r>
          </w:p>
        </w:tc>
      </w:tr>
      <w:tr w:rsidR="002032A1" w:rsidRPr="009E5255" w14:paraId="77E11713" w14:textId="77777777" w:rsidTr="00E13844">
        <w:trPr>
          <w:trHeight w:val="20"/>
        </w:trPr>
        <w:tc>
          <w:tcPr>
            <w:tcW w:w="2182" w:type="dxa"/>
            <w:shd w:val="clear" w:color="auto" w:fill="auto"/>
            <w:noWrap/>
            <w:vAlign w:val="bottom"/>
            <w:hideMark/>
          </w:tcPr>
          <w:p w14:paraId="024C6391" w14:textId="3CADAB39"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Cytarabine</w:t>
            </w:r>
            <w:r w:rsidR="007E2451" w:rsidRPr="009E5255">
              <w:rPr>
                <w:rFonts w:eastAsia="Times New Roman" w:cstheme="minorHAnsi"/>
                <w:color w:val="000000"/>
                <w:sz w:val="20"/>
                <w:szCs w:val="20"/>
                <w:vertAlign w:val="superscript"/>
                <w:lang w:eastAsia="en-GB"/>
              </w:rPr>
              <w:t>1</w:t>
            </w:r>
          </w:p>
        </w:tc>
        <w:tc>
          <w:tcPr>
            <w:tcW w:w="1480" w:type="dxa"/>
            <w:vAlign w:val="bottom"/>
          </w:tcPr>
          <w:p w14:paraId="47946560"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2301FA75" w14:textId="5E7C6578"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1DF2182C" w14:textId="2413D20C"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910.40</w:t>
            </w:r>
          </w:p>
        </w:tc>
        <w:tc>
          <w:tcPr>
            <w:tcW w:w="1320" w:type="dxa"/>
            <w:shd w:val="clear" w:color="auto" w:fill="auto"/>
            <w:noWrap/>
            <w:vAlign w:val="bottom"/>
            <w:hideMark/>
          </w:tcPr>
          <w:p w14:paraId="6B961644" w14:textId="606F26AF"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13</w:t>
            </w:r>
          </w:p>
        </w:tc>
      </w:tr>
      <w:tr w:rsidR="002032A1" w:rsidRPr="009E5255" w14:paraId="00B865EF" w14:textId="77777777" w:rsidTr="00E13844">
        <w:trPr>
          <w:trHeight w:val="20"/>
        </w:trPr>
        <w:tc>
          <w:tcPr>
            <w:tcW w:w="2182" w:type="dxa"/>
            <w:shd w:val="clear" w:color="auto" w:fill="auto"/>
            <w:noWrap/>
            <w:vAlign w:val="bottom"/>
            <w:hideMark/>
          </w:tcPr>
          <w:p w14:paraId="113F3528"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Daratumumab</w:t>
            </w:r>
          </w:p>
        </w:tc>
        <w:tc>
          <w:tcPr>
            <w:tcW w:w="1480" w:type="dxa"/>
            <w:vAlign w:val="bottom"/>
          </w:tcPr>
          <w:p w14:paraId="40E6FFBF"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8</w:t>
            </w:r>
          </w:p>
        </w:tc>
        <w:tc>
          <w:tcPr>
            <w:tcW w:w="1480" w:type="dxa"/>
            <w:shd w:val="clear" w:color="auto" w:fill="auto"/>
            <w:noWrap/>
            <w:vAlign w:val="bottom"/>
            <w:hideMark/>
          </w:tcPr>
          <w:p w14:paraId="78EE0F6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5FD224DB" w14:textId="276DCEA2"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1</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872.37</w:t>
            </w:r>
          </w:p>
        </w:tc>
        <w:tc>
          <w:tcPr>
            <w:tcW w:w="1320" w:type="dxa"/>
            <w:shd w:val="clear" w:color="auto" w:fill="auto"/>
            <w:noWrap/>
            <w:vAlign w:val="bottom"/>
            <w:hideMark/>
          </w:tcPr>
          <w:p w14:paraId="1BDCCD30" w14:textId="75873E55"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6.18</w:t>
            </w:r>
          </w:p>
        </w:tc>
      </w:tr>
      <w:tr w:rsidR="002032A1" w:rsidRPr="009E5255" w14:paraId="36FC93A6" w14:textId="77777777" w:rsidTr="00E13844">
        <w:trPr>
          <w:trHeight w:val="20"/>
        </w:trPr>
        <w:tc>
          <w:tcPr>
            <w:tcW w:w="2182" w:type="dxa"/>
            <w:shd w:val="clear" w:color="auto" w:fill="auto"/>
            <w:noWrap/>
            <w:vAlign w:val="bottom"/>
            <w:hideMark/>
          </w:tcPr>
          <w:p w14:paraId="3D2B3DD8"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Docetaxel</w:t>
            </w:r>
          </w:p>
        </w:tc>
        <w:tc>
          <w:tcPr>
            <w:tcW w:w="1480" w:type="dxa"/>
            <w:vAlign w:val="bottom"/>
          </w:tcPr>
          <w:p w14:paraId="3EF04DE7"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23E97255"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4DD3F16F" w14:textId="3A9CE023"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03.96</w:t>
            </w:r>
          </w:p>
        </w:tc>
        <w:tc>
          <w:tcPr>
            <w:tcW w:w="1320" w:type="dxa"/>
            <w:shd w:val="clear" w:color="auto" w:fill="auto"/>
            <w:noWrap/>
            <w:vAlign w:val="bottom"/>
            <w:hideMark/>
          </w:tcPr>
          <w:p w14:paraId="56E1FEE6" w14:textId="2A46B47F"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82</w:t>
            </w:r>
          </w:p>
        </w:tc>
      </w:tr>
      <w:tr w:rsidR="002032A1" w:rsidRPr="009E5255" w14:paraId="5EEB5962" w14:textId="77777777" w:rsidTr="00E13844">
        <w:trPr>
          <w:trHeight w:val="20"/>
        </w:trPr>
        <w:tc>
          <w:tcPr>
            <w:tcW w:w="2182" w:type="dxa"/>
            <w:shd w:val="clear" w:color="auto" w:fill="auto"/>
            <w:noWrap/>
            <w:vAlign w:val="bottom"/>
            <w:hideMark/>
          </w:tcPr>
          <w:p w14:paraId="12B915D5"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Doxorubicin</w:t>
            </w:r>
          </w:p>
        </w:tc>
        <w:tc>
          <w:tcPr>
            <w:tcW w:w="1480" w:type="dxa"/>
            <w:vAlign w:val="bottom"/>
          </w:tcPr>
          <w:p w14:paraId="61874DA4"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1EBA6E70"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712B7AB4" w14:textId="2F4F7CE7"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58.31</w:t>
            </w:r>
          </w:p>
        </w:tc>
        <w:tc>
          <w:tcPr>
            <w:tcW w:w="1320" w:type="dxa"/>
            <w:shd w:val="clear" w:color="auto" w:fill="auto"/>
            <w:noWrap/>
            <w:vAlign w:val="bottom"/>
            <w:hideMark/>
          </w:tcPr>
          <w:p w14:paraId="2C0F3830" w14:textId="7CC4F061"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17</w:t>
            </w:r>
          </w:p>
        </w:tc>
      </w:tr>
      <w:tr w:rsidR="002032A1" w:rsidRPr="009E5255" w14:paraId="62A955CA" w14:textId="77777777" w:rsidTr="00E13844">
        <w:trPr>
          <w:trHeight w:val="20"/>
        </w:trPr>
        <w:tc>
          <w:tcPr>
            <w:tcW w:w="2182" w:type="dxa"/>
            <w:shd w:val="clear" w:color="auto" w:fill="auto"/>
            <w:noWrap/>
            <w:vAlign w:val="bottom"/>
            <w:hideMark/>
          </w:tcPr>
          <w:p w14:paraId="05D0FD8A" w14:textId="287CA6D6"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 xml:space="preserve">Doxorubicin </w:t>
            </w:r>
            <w:r w:rsidR="00D826C0" w:rsidRPr="009E5255">
              <w:rPr>
                <w:rFonts w:eastAsia="Times New Roman" w:cstheme="minorHAnsi"/>
                <w:color w:val="000000"/>
                <w:sz w:val="20"/>
                <w:szCs w:val="20"/>
                <w:lang w:eastAsia="en-GB"/>
              </w:rPr>
              <w:t>–</w:t>
            </w:r>
            <w:r w:rsidRPr="009E5255">
              <w:rPr>
                <w:rFonts w:eastAsia="Times New Roman" w:cstheme="minorHAnsi"/>
                <w:color w:val="000000"/>
                <w:sz w:val="20"/>
                <w:szCs w:val="20"/>
                <w:lang w:eastAsia="en-GB"/>
              </w:rPr>
              <w:t xml:space="preserve"> pegyl</w:t>
            </w:r>
          </w:p>
        </w:tc>
        <w:tc>
          <w:tcPr>
            <w:tcW w:w="1480" w:type="dxa"/>
            <w:vAlign w:val="bottom"/>
          </w:tcPr>
          <w:p w14:paraId="3D9B510E"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0A81493A"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1CE2DFF5" w14:textId="177769C2"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78.23</w:t>
            </w:r>
          </w:p>
        </w:tc>
        <w:tc>
          <w:tcPr>
            <w:tcW w:w="1320" w:type="dxa"/>
            <w:shd w:val="clear" w:color="auto" w:fill="auto"/>
            <w:noWrap/>
            <w:vAlign w:val="bottom"/>
            <w:hideMark/>
          </w:tcPr>
          <w:p w14:paraId="46B68216" w14:textId="39DA0A2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1.78</w:t>
            </w:r>
          </w:p>
        </w:tc>
      </w:tr>
      <w:tr w:rsidR="002032A1" w:rsidRPr="009E5255" w14:paraId="0506DF5A" w14:textId="77777777" w:rsidTr="00E13844">
        <w:trPr>
          <w:trHeight w:val="20"/>
        </w:trPr>
        <w:tc>
          <w:tcPr>
            <w:tcW w:w="2182" w:type="dxa"/>
            <w:shd w:val="clear" w:color="auto" w:fill="auto"/>
            <w:noWrap/>
            <w:vAlign w:val="bottom"/>
            <w:hideMark/>
          </w:tcPr>
          <w:p w14:paraId="154D1162"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Durvalumab</w:t>
            </w:r>
          </w:p>
        </w:tc>
        <w:tc>
          <w:tcPr>
            <w:tcW w:w="1480" w:type="dxa"/>
            <w:vAlign w:val="bottom"/>
          </w:tcPr>
          <w:p w14:paraId="48A09EC3"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54F78797"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37198326" w14:textId="5B210806"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9</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713.60</w:t>
            </w:r>
          </w:p>
        </w:tc>
        <w:tc>
          <w:tcPr>
            <w:tcW w:w="1320" w:type="dxa"/>
            <w:shd w:val="clear" w:color="auto" w:fill="auto"/>
            <w:noWrap/>
            <w:vAlign w:val="bottom"/>
            <w:hideMark/>
          </w:tcPr>
          <w:p w14:paraId="68C913BB" w14:textId="272B0E8D"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8.09</w:t>
            </w:r>
          </w:p>
        </w:tc>
      </w:tr>
      <w:tr w:rsidR="002032A1" w:rsidRPr="009E5255" w14:paraId="6DBDD472" w14:textId="77777777" w:rsidTr="00E13844">
        <w:trPr>
          <w:trHeight w:val="20"/>
        </w:trPr>
        <w:tc>
          <w:tcPr>
            <w:tcW w:w="2182" w:type="dxa"/>
            <w:shd w:val="clear" w:color="auto" w:fill="auto"/>
            <w:noWrap/>
            <w:vAlign w:val="bottom"/>
            <w:hideMark/>
          </w:tcPr>
          <w:p w14:paraId="73B3412E"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Epirubicin</w:t>
            </w:r>
          </w:p>
        </w:tc>
        <w:tc>
          <w:tcPr>
            <w:tcW w:w="1480" w:type="dxa"/>
            <w:vAlign w:val="bottom"/>
          </w:tcPr>
          <w:p w14:paraId="3ED8787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1192900E"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3EAD113F" w14:textId="1D3DB223"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87.60</w:t>
            </w:r>
          </w:p>
        </w:tc>
        <w:tc>
          <w:tcPr>
            <w:tcW w:w="1320" w:type="dxa"/>
            <w:shd w:val="clear" w:color="auto" w:fill="auto"/>
            <w:noWrap/>
            <w:vAlign w:val="bottom"/>
            <w:hideMark/>
          </w:tcPr>
          <w:p w14:paraId="107B8584" w14:textId="5828900C"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85</w:t>
            </w:r>
          </w:p>
        </w:tc>
      </w:tr>
      <w:tr w:rsidR="002032A1" w:rsidRPr="009E5255" w14:paraId="6EE886E2" w14:textId="77777777" w:rsidTr="00E13844">
        <w:trPr>
          <w:trHeight w:val="20"/>
        </w:trPr>
        <w:tc>
          <w:tcPr>
            <w:tcW w:w="2182" w:type="dxa"/>
            <w:shd w:val="clear" w:color="auto" w:fill="auto"/>
            <w:noWrap/>
            <w:vAlign w:val="bottom"/>
            <w:hideMark/>
          </w:tcPr>
          <w:p w14:paraId="268BFBCC"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Eribulin</w:t>
            </w:r>
          </w:p>
        </w:tc>
        <w:tc>
          <w:tcPr>
            <w:tcW w:w="1480" w:type="dxa"/>
            <w:vAlign w:val="bottom"/>
          </w:tcPr>
          <w:p w14:paraId="6347879D"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4A2A8F51"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5DC8E4E0" w14:textId="62E7A807"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795.58</w:t>
            </w:r>
          </w:p>
        </w:tc>
        <w:tc>
          <w:tcPr>
            <w:tcW w:w="1320" w:type="dxa"/>
            <w:shd w:val="clear" w:color="auto" w:fill="auto"/>
            <w:noWrap/>
            <w:vAlign w:val="bottom"/>
            <w:hideMark/>
          </w:tcPr>
          <w:p w14:paraId="7F014607" w14:textId="588096DD"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65.19</w:t>
            </w:r>
          </w:p>
        </w:tc>
      </w:tr>
      <w:tr w:rsidR="002032A1" w:rsidRPr="009E5255" w14:paraId="0FA5E859" w14:textId="77777777" w:rsidTr="00E13844">
        <w:trPr>
          <w:trHeight w:val="20"/>
        </w:trPr>
        <w:tc>
          <w:tcPr>
            <w:tcW w:w="2182" w:type="dxa"/>
            <w:shd w:val="clear" w:color="auto" w:fill="auto"/>
            <w:noWrap/>
            <w:vAlign w:val="bottom"/>
            <w:hideMark/>
          </w:tcPr>
          <w:p w14:paraId="698B6E2E"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Etoposide</w:t>
            </w:r>
          </w:p>
        </w:tc>
        <w:tc>
          <w:tcPr>
            <w:tcW w:w="1480" w:type="dxa"/>
            <w:vAlign w:val="bottom"/>
          </w:tcPr>
          <w:p w14:paraId="250ED213"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449DE3F1"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3</w:t>
            </w:r>
          </w:p>
        </w:tc>
        <w:tc>
          <w:tcPr>
            <w:tcW w:w="1400" w:type="dxa"/>
            <w:shd w:val="clear" w:color="auto" w:fill="auto"/>
            <w:noWrap/>
            <w:vAlign w:val="bottom"/>
            <w:hideMark/>
          </w:tcPr>
          <w:p w14:paraId="783E6180" w14:textId="6C260109"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01.65</w:t>
            </w:r>
          </w:p>
        </w:tc>
        <w:tc>
          <w:tcPr>
            <w:tcW w:w="1320" w:type="dxa"/>
            <w:shd w:val="clear" w:color="auto" w:fill="auto"/>
            <w:noWrap/>
            <w:vAlign w:val="bottom"/>
            <w:hideMark/>
          </w:tcPr>
          <w:p w14:paraId="0C2F5A3F" w14:textId="4DC34D7D"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69</w:t>
            </w:r>
          </w:p>
        </w:tc>
      </w:tr>
      <w:tr w:rsidR="002032A1" w:rsidRPr="009E5255" w14:paraId="5241FC99" w14:textId="77777777" w:rsidTr="00E13844">
        <w:trPr>
          <w:trHeight w:val="20"/>
        </w:trPr>
        <w:tc>
          <w:tcPr>
            <w:tcW w:w="2182" w:type="dxa"/>
            <w:shd w:val="clear" w:color="auto" w:fill="auto"/>
            <w:noWrap/>
            <w:vAlign w:val="bottom"/>
            <w:hideMark/>
          </w:tcPr>
          <w:p w14:paraId="6ACF606B"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Fludarabine</w:t>
            </w:r>
          </w:p>
        </w:tc>
        <w:tc>
          <w:tcPr>
            <w:tcW w:w="1480" w:type="dxa"/>
            <w:vAlign w:val="bottom"/>
          </w:tcPr>
          <w:p w14:paraId="30B2CAA7"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56154428"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08E4840F" w14:textId="0902B713"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70.93</w:t>
            </w:r>
          </w:p>
        </w:tc>
        <w:tc>
          <w:tcPr>
            <w:tcW w:w="1320" w:type="dxa"/>
            <w:shd w:val="clear" w:color="auto" w:fill="auto"/>
            <w:noWrap/>
            <w:vAlign w:val="bottom"/>
            <w:hideMark/>
          </w:tcPr>
          <w:p w14:paraId="41AAD88A" w14:textId="460BCCF9"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11</w:t>
            </w:r>
          </w:p>
        </w:tc>
      </w:tr>
      <w:tr w:rsidR="002032A1" w:rsidRPr="009E5255" w14:paraId="19F690B0" w14:textId="77777777" w:rsidTr="00E13844">
        <w:trPr>
          <w:trHeight w:val="20"/>
        </w:trPr>
        <w:tc>
          <w:tcPr>
            <w:tcW w:w="2182" w:type="dxa"/>
            <w:shd w:val="clear" w:color="auto" w:fill="auto"/>
            <w:noWrap/>
            <w:vAlign w:val="bottom"/>
            <w:hideMark/>
          </w:tcPr>
          <w:p w14:paraId="48846AF3"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Fluorouracil</w:t>
            </w:r>
          </w:p>
        </w:tc>
        <w:tc>
          <w:tcPr>
            <w:tcW w:w="1480" w:type="dxa"/>
            <w:vAlign w:val="bottom"/>
          </w:tcPr>
          <w:p w14:paraId="1B07BF4D"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1342AA58"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3</w:t>
            </w:r>
          </w:p>
        </w:tc>
        <w:tc>
          <w:tcPr>
            <w:tcW w:w="1400" w:type="dxa"/>
            <w:shd w:val="clear" w:color="auto" w:fill="auto"/>
            <w:noWrap/>
            <w:vAlign w:val="bottom"/>
            <w:hideMark/>
          </w:tcPr>
          <w:p w14:paraId="7F8D9C60" w14:textId="483610A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30.00</w:t>
            </w:r>
          </w:p>
        </w:tc>
        <w:tc>
          <w:tcPr>
            <w:tcW w:w="1320" w:type="dxa"/>
            <w:shd w:val="clear" w:color="auto" w:fill="auto"/>
            <w:noWrap/>
            <w:vAlign w:val="bottom"/>
            <w:hideMark/>
          </w:tcPr>
          <w:p w14:paraId="76B507BB" w14:textId="1D5AF8E9"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07</w:t>
            </w:r>
          </w:p>
        </w:tc>
      </w:tr>
      <w:tr w:rsidR="002032A1" w:rsidRPr="009E5255" w14:paraId="3BEC66A5" w14:textId="77777777" w:rsidTr="00E13844">
        <w:trPr>
          <w:trHeight w:val="20"/>
        </w:trPr>
        <w:tc>
          <w:tcPr>
            <w:tcW w:w="2182" w:type="dxa"/>
            <w:shd w:val="clear" w:color="auto" w:fill="auto"/>
            <w:noWrap/>
            <w:vAlign w:val="bottom"/>
            <w:hideMark/>
          </w:tcPr>
          <w:p w14:paraId="23197E3D"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Fotemustine</w:t>
            </w:r>
          </w:p>
        </w:tc>
        <w:tc>
          <w:tcPr>
            <w:tcW w:w="1480" w:type="dxa"/>
            <w:vAlign w:val="bottom"/>
          </w:tcPr>
          <w:p w14:paraId="240CBCE2"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17B6F1F6"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606D2542" w14:textId="2EE901A4"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880.63</w:t>
            </w:r>
          </w:p>
        </w:tc>
        <w:tc>
          <w:tcPr>
            <w:tcW w:w="1320" w:type="dxa"/>
            <w:shd w:val="clear" w:color="auto" w:fill="auto"/>
            <w:noWrap/>
            <w:vAlign w:val="bottom"/>
            <w:hideMark/>
          </w:tcPr>
          <w:p w14:paraId="563B4C56" w14:textId="545A0ABE"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8.55</w:t>
            </w:r>
          </w:p>
        </w:tc>
      </w:tr>
      <w:tr w:rsidR="002032A1" w:rsidRPr="009E5255" w14:paraId="1E7647BC" w14:textId="77777777" w:rsidTr="00E13844">
        <w:trPr>
          <w:trHeight w:val="20"/>
        </w:trPr>
        <w:tc>
          <w:tcPr>
            <w:tcW w:w="2182" w:type="dxa"/>
            <w:shd w:val="clear" w:color="auto" w:fill="auto"/>
            <w:noWrap/>
            <w:vAlign w:val="bottom"/>
            <w:hideMark/>
          </w:tcPr>
          <w:p w14:paraId="772A94E4"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Gemcitabine</w:t>
            </w:r>
          </w:p>
        </w:tc>
        <w:tc>
          <w:tcPr>
            <w:tcW w:w="1480" w:type="dxa"/>
            <w:vAlign w:val="bottom"/>
          </w:tcPr>
          <w:p w14:paraId="379EDD93"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64A715DC"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78FE815E" w14:textId="3BF0ADA5"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70.29</w:t>
            </w:r>
          </w:p>
        </w:tc>
        <w:tc>
          <w:tcPr>
            <w:tcW w:w="1320" w:type="dxa"/>
            <w:shd w:val="clear" w:color="auto" w:fill="auto"/>
            <w:noWrap/>
            <w:vAlign w:val="bottom"/>
            <w:hideMark/>
          </w:tcPr>
          <w:p w14:paraId="56B5FB4B" w14:textId="3DD2A03D"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06</w:t>
            </w:r>
          </w:p>
        </w:tc>
      </w:tr>
      <w:tr w:rsidR="002032A1" w:rsidRPr="009E5255" w14:paraId="438843CB" w14:textId="77777777" w:rsidTr="00E13844">
        <w:trPr>
          <w:trHeight w:val="20"/>
        </w:trPr>
        <w:tc>
          <w:tcPr>
            <w:tcW w:w="2182" w:type="dxa"/>
            <w:shd w:val="clear" w:color="auto" w:fill="auto"/>
            <w:noWrap/>
            <w:vAlign w:val="bottom"/>
            <w:hideMark/>
          </w:tcPr>
          <w:p w14:paraId="3AAAC8D2"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Idarubicin</w:t>
            </w:r>
          </w:p>
        </w:tc>
        <w:tc>
          <w:tcPr>
            <w:tcW w:w="1480" w:type="dxa"/>
            <w:vAlign w:val="bottom"/>
          </w:tcPr>
          <w:p w14:paraId="44E6EBBE"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69EEAE7D"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04A8E2C8" w14:textId="1B426E35"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87.52</w:t>
            </w:r>
          </w:p>
        </w:tc>
        <w:tc>
          <w:tcPr>
            <w:tcW w:w="1320" w:type="dxa"/>
            <w:shd w:val="clear" w:color="auto" w:fill="auto"/>
            <w:noWrap/>
            <w:vAlign w:val="bottom"/>
            <w:hideMark/>
          </w:tcPr>
          <w:p w14:paraId="5E10BF50" w14:textId="20F3A376"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9.58</w:t>
            </w:r>
          </w:p>
        </w:tc>
      </w:tr>
      <w:tr w:rsidR="002032A1" w:rsidRPr="009E5255" w14:paraId="149A4069" w14:textId="77777777" w:rsidTr="00E13844">
        <w:trPr>
          <w:trHeight w:val="20"/>
        </w:trPr>
        <w:tc>
          <w:tcPr>
            <w:tcW w:w="2182" w:type="dxa"/>
            <w:shd w:val="clear" w:color="auto" w:fill="auto"/>
            <w:noWrap/>
            <w:vAlign w:val="bottom"/>
            <w:hideMark/>
          </w:tcPr>
          <w:p w14:paraId="5D9D9384"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Ifosfamide</w:t>
            </w:r>
          </w:p>
        </w:tc>
        <w:tc>
          <w:tcPr>
            <w:tcW w:w="1480" w:type="dxa"/>
            <w:vAlign w:val="bottom"/>
          </w:tcPr>
          <w:p w14:paraId="013127D1"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55D12FE0"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552691FF" w14:textId="5E8AA3DF"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04.82</w:t>
            </w:r>
          </w:p>
        </w:tc>
        <w:tc>
          <w:tcPr>
            <w:tcW w:w="1320" w:type="dxa"/>
            <w:shd w:val="clear" w:color="auto" w:fill="auto"/>
            <w:noWrap/>
            <w:vAlign w:val="bottom"/>
            <w:hideMark/>
          </w:tcPr>
          <w:p w14:paraId="43BBBEF9" w14:textId="6BB885D8"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08</w:t>
            </w:r>
          </w:p>
        </w:tc>
      </w:tr>
      <w:tr w:rsidR="002032A1" w:rsidRPr="009E5255" w14:paraId="6A4F4AC4" w14:textId="77777777" w:rsidTr="00E13844">
        <w:trPr>
          <w:trHeight w:val="20"/>
        </w:trPr>
        <w:tc>
          <w:tcPr>
            <w:tcW w:w="2182" w:type="dxa"/>
            <w:shd w:val="clear" w:color="auto" w:fill="auto"/>
            <w:noWrap/>
            <w:vAlign w:val="bottom"/>
            <w:hideMark/>
          </w:tcPr>
          <w:p w14:paraId="7CA5A979"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Inotuzumab ozogamic</w:t>
            </w:r>
          </w:p>
        </w:tc>
        <w:tc>
          <w:tcPr>
            <w:tcW w:w="1480" w:type="dxa"/>
            <w:vAlign w:val="bottom"/>
          </w:tcPr>
          <w:p w14:paraId="7A63830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56A6E8AE"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5C393127" w14:textId="07BD79D5"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46</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10.31</w:t>
            </w:r>
          </w:p>
        </w:tc>
        <w:tc>
          <w:tcPr>
            <w:tcW w:w="1320" w:type="dxa"/>
            <w:shd w:val="clear" w:color="auto" w:fill="auto"/>
            <w:noWrap/>
            <w:vAlign w:val="bottom"/>
            <w:hideMark/>
          </w:tcPr>
          <w:p w14:paraId="191F8C1F" w14:textId="50B28581"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4.86</w:t>
            </w:r>
          </w:p>
        </w:tc>
      </w:tr>
      <w:tr w:rsidR="002032A1" w:rsidRPr="009E5255" w14:paraId="36012635" w14:textId="77777777" w:rsidTr="00E13844">
        <w:trPr>
          <w:trHeight w:val="20"/>
        </w:trPr>
        <w:tc>
          <w:tcPr>
            <w:tcW w:w="2182" w:type="dxa"/>
            <w:shd w:val="clear" w:color="auto" w:fill="auto"/>
            <w:noWrap/>
            <w:vAlign w:val="bottom"/>
            <w:hideMark/>
          </w:tcPr>
          <w:p w14:paraId="7EF4224F"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Ipilimumab</w:t>
            </w:r>
          </w:p>
        </w:tc>
        <w:tc>
          <w:tcPr>
            <w:tcW w:w="1480" w:type="dxa"/>
            <w:vAlign w:val="bottom"/>
          </w:tcPr>
          <w:p w14:paraId="76D51A1F"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0</w:t>
            </w:r>
          </w:p>
        </w:tc>
        <w:tc>
          <w:tcPr>
            <w:tcW w:w="1480" w:type="dxa"/>
            <w:shd w:val="clear" w:color="auto" w:fill="auto"/>
            <w:noWrap/>
            <w:vAlign w:val="bottom"/>
            <w:hideMark/>
          </w:tcPr>
          <w:p w14:paraId="685806FA"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14109E6F" w14:textId="0AF78F5D"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6</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544.86</w:t>
            </w:r>
          </w:p>
        </w:tc>
        <w:tc>
          <w:tcPr>
            <w:tcW w:w="1320" w:type="dxa"/>
            <w:shd w:val="clear" w:color="auto" w:fill="auto"/>
            <w:noWrap/>
            <w:vAlign w:val="bottom"/>
            <w:hideMark/>
          </w:tcPr>
          <w:p w14:paraId="5C9AB43B" w14:textId="7449DD0F"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37.08</w:t>
            </w:r>
          </w:p>
        </w:tc>
      </w:tr>
      <w:tr w:rsidR="002032A1" w:rsidRPr="009E5255" w14:paraId="50E97EDC" w14:textId="77777777" w:rsidTr="00E13844">
        <w:trPr>
          <w:trHeight w:val="20"/>
        </w:trPr>
        <w:tc>
          <w:tcPr>
            <w:tcW w:w="2182" w:type="dxa"/>
            <w:shd w:val="clear" w:color="auto" w:fill="auto"/>
            <w:noWrap/>
            <w:vAlign w:val="bottom"/>
            <w:hideMark/>
          </w:tcPr>
          <w:p w14:paraId="652392DF"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Irinotecan</w:t>
            </w:r>
          </w:p>
        </w:tc>
        <w:tc>
          <w:tcPr>
            <w:tcW w:w="1480" w:type="dxa"/>
            <w:vAlign w:val="bottom"/>
          </w:tcPr>
          <w:p w14:paraId="20C66A20"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76E223CA"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5</w:t>
            </w:r>
          </w:p>
        </w:tc>
        <w:tc>
          <w:tcPr>
            <w:tcW w:w="1400" w:type="dxa"/>
            <w:shd w:val="clear" w:color="auto" w:fill="auto"/>
            <w:noWrap/>
            <w:vAlign w:val="bottom"/>
            <w:hideMark/>
          </w:tcPr>
          <w:p w14:paraId="5C83F83D" w14:textId="564391FD"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72.30</w:t>
            </w:r>
          </w:p>
        </w:tc>
        <w:tc>
          <w:tcPr>
            <w:tcW w:w="1320" w:type="dxa"/>
            <w:shd w:val="clear" w:color="auto" w:fill="auto"/>
            <w:noWrap/>
            <w:vAlign w:val="bottom"/>
            <w:hideMark/>
          </w:tcPr>
          <w:p w14:paraId="4DD71FBD" w14:textId="74156829"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22</w:t>
            </w:r>
          </w:p>
        </w:tc>
      </w:tr>
      <w:tr w:rsidR="002032A1" w:rsidRPr="009E5255" w14:paraId="3A54CB69" w14:textId="77777777" w:rsidTr="00E13844">
        <w:trPr>
          <w:trHeight w:val="20"/>
        </w:trPr>
        <w:tc>
          <w:tcPr>
            <w:tcW w:w="2182" w:type="dxa"/>
            <w:shd w:val="clear" w:color="auto" w:fill="auto"/>
            <w:noWrap/>
            <w:vAlign w:val="bottom"/>
            <w:hideMark/>
          </w:tcPr>
          <w:p w14:paraId="28B498A9"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Methotrexate</w:t>
            </w:r>
          </w:p>
        </w:tc>
        <w:tc>
          <w:tcPr>
            <w:tcW w:w="1480" w:type="dxa"/>
            <w:vAlign w:val="bottom"/>
          </w:tcPr>
          <w:p w14:paraId="335163F6"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5474A2AB"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00" w:type="dxa"/>
            <w:shd w:val="clear" w:color="auto" w:fill="auto"/>
            <w:noWrap/>
            <w:vAlign w:val="bottom"/>
            <w:hideMark/>
          </w:tcPr>
          <w:p w14:paraId="19914CD8" w14:textId="79448161"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498.97</w:t>
            </w:r>
          </w:p>
        </w:tc>
        <w:tc>
          <w:tcPr>
            <w:tcW w:w="1320" w:type="dxa"/>
            <w:shd w:val="clear" w:color="auto" w:fill="auto"/>
            <w:noWrap/>
            <w:vAlign w:val="bottom"/>
            <w:hideMark/>
          </w:tcPr>
          <w:p w14:paraId="763DC252" w14:textId="2BCD0A6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29</w:t>
            </w:r>
          </w:p>
        </w:tc>
      </w:tr>
      <w:tr w:rsidR="002032A1" w:rsidRPr="009E5255" w14:paraId="22216128" w14:textId="77777777" w:rsidTr="00E13844">
        <w:trPr>
          <w:trHeight w:val="20"/>
        </w:trPr>
        <w:tc>
          <w:tcPr>
            <w:tcW w:w="2182" w:type="dxa"/>
            <w:shd w:val="clear" w:color="auto" w:fill="auto"/>
            <w:noWrap/>
            <w:vAlign w:val="bottom"/>
            <w:hideMark/>
          </w:tcPr>
          <w:p w14:paraId="620C4C4A"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Mitozantrone</w:t>
            </w:r>
          </w:p>
        </w:tc>
        <w:tc>
          <w:tcPr>
            <w:tcW w:w="1480" w:type="dxa"/>
            <w:vAlign w:val="bottom"/>
          </w:tcPr>
          <w:p w14:paraId="0CD7A83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485D576B"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3FEF6D00" w14:textId="54246AB6"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00.05</w:t>
            </w:r>
          </w:p>
        </w:tc>
        <w:tc>
          <w:tcPr>
            <w:tcW w:w="1320" w:type="dxa"/>
            <w:shd w:val="clear" w:color="auto" w:fill="auto"/>
            <w:noWrap/>
            <w:vAlign w:val="bottom"/>
            <w:hideMark/>
          </w:tcPr>
          <w:p w14:paraId="5F357DA1" w14:textId="436243BA"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6.67</w:t>
            </w:r>
          </w:p>
        </w:tc>
      </w:tr>
      <w:tr w:rsidR="002032A1" w:rsidRPr="009E5255" w14:paraId="3B1436F8" w14:textId="77777777" w:rsidTr="00E13844">
        <w:trPr>
          <w:trHeight w:val="20"/>
        </w:trPr>
        <w:tc>
          <w:tcPr>
            <w:tcW w:w="2182" w:type="dxa"/>
            <w:shd w:val="clear" w:color="auto" w:fill="auto"/>
            <w:noWrap/>
            <w:vAlign w:val="bottom"/>
            <w:hideMark/>
          </w:tcPr>
          <w:p w14:paraId="759902EF"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Nivolumab</w:t>
            </w:r>
          </w:p>
        </w:tc>
        <w:tc>
          <w:tcPr>
            <w:tcW w:w="1480" w:type="dxa"/>
            <w:vAlign w:val="bottom"/>
          </w:tcPr>
          <w:p w14:paraId="0A128F00"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30</w:t>
            </w:r>
          </w:p>
        </w:tc>
        <w:tc>
          <w:tcPr>
            <w:tcW w:w="1480" w:type="dxa"/>
            <w:shd w:val="clear" w:color="auto" w:fill="auto"/>
            <w:noWrap/>
            <w:vAlign w:val="bottom"/>
            <w:hideMark/>
          </w:tcPr>
          <w:p w14:paraId="0504B65D"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20D4CC94" w14:textId="141EA75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8</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973.85</w:t>
            </w:r>
          </w:p>
        </w:tc>
        <w:tc>
          <w:tcPr>
            <w:tcW w:w="1320" w:type="dxa"/>
            <w:shd w:val="clear" w:color="auto" w:fill="auto"/>
            <w:noWrap/>
            <w:vAlign w:val="bottom"/>
            <w:hideMark/>
          </w:tcPr>
          <w:p w14:paraId="1EB9057C" w14:textId="7B6A9851"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1.20</w:t>
            </w:r>
          </w:p>
        </w:tc>
      </w:tr>
      <w:tr w:rsidR="002032A1" w:rsidRPr="009E5255" w14:paraId="4671DB54" w14:textId="77777777" w:rsidTr="00E13844">
        <w:trPr>
          <w:trHeight w:val="20"/>
        </w:trPr>
        <w:tc>
          <w:tcPr>
            <w:tcW w:w="2182" w:type="dxa"/>
            <w:shd w:val="clear" w:color="auto" w:fill="auto"/>
            <w:noWrap/>
            <w:vAlign w:val="bottom"/>
            <w:hideMark/>
          </w:tcPr>
          <w:p w14:paraId="118DA888"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Obinutuzumab</w:t>
            </w:r>
          </w:p>
        </w:tc>
        <w:tc>
          <w:tcPr>
            <w:tcW w:w="1480" w:type="dxa"/>
            <w:vAlign w:val="bottom"/>
          </w:tcPr>
          <w:p w14:paraId="0287141F"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2</w:t>
            </w:r>
          </w:p>
        </w:tc>
        <w:tc>
          <w:tcPr>
            <w:tcW w:w="1480" w:type="dxa"/>
            <w:shd w:val="clear" w:color="auto" w:fill="auto"/>
            <w:noWrap/>
            <w:vAlign w:val="bottom"/>
            <w:hideMark/>
          </w:tcPr>
          <w:p w14:paraId="131B8AE8"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22ACAF1E" w14:textId="7706FC5C"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5</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70.35</w:t>
            </w:r>
          </w:p>
        </w:tc>
        <w:tc>
          <w:tcPr>
            <w:tcW w:w="1320" w:type="dxa"/>
            <w:shd w:val="clear" w:color="auto" w:fill="auto"/>
            <w:noWrap/>
            <w:vAlign w:val="bottom"/>
            <w:hideMark/>
          </w:tcPr>
          <w:p w14:paraId="55C6CB4B" w14:textId="19DAD6AE"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5.17</w:t>
            </w:r>
          </w:p>
        </w:tc>
      </w:tr>
      <w:tr w:rsidR="002032A1" w:rsidRPr="009E5255" w14:paraId="508A2EFD" w14:textId="77777777" w:rsidTr="00E13844">
        <w:trPr>
          <w:trHeight w:val="20"/>
        </w:trPr>
        <w:tc>
          <w:tcPr>
            <w:tcW w:w="2182" w:type="dxa"/>
            <w:shd w:val="clear" w:color="auto" w:fill="auto"/>
            <w:noWrap/>
            <w:vAlign w:val="bottom"/>
            <w:hideMark/>
          </w:tcPr>
          <w:p w14:paraId="18F8129D"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Oxaliplatin</w:t>
            </w:r>
          </w:p>
        </w:tc>
        <w:tc>
          <w:tcPr>
            <w:tcW w:w="1480" w:type="dxa"/>
            <w:vAlign w:val="bottom"/>
          </w:tcPr>
          <w:p w14:paraId="7FEED67D"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08A7883A"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3</w:t>
            </w:r>
          </w:p>
        </w:tc>
        <w:tc>
          <w:tcPr>
            <w:tcW w:w="1400" w:type="dxa"/>
            <w:shd w:val="clear" w:color="auto" w:fill="auto"/>
            <w:noWrap/>
            <w:vAlign w:val="bottom"/>
            <w:hideMark/>
          </w:tcPr>
          <w:p w14:paraId="1E21D4A4" w14:textId="620C5F5D"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66.43</w:t>
            </w:r>
          </w:p>
        </w:tc>
        <w:tc>
          <w:tcPr>
            <w:tcW w:w="1320" w:type="dxa"/>
            <w:shd w:val="clear" w:color="auto" w:fill="auto"/>
            <w:noWrap/>
            <w:vAlign w:val="bottom"/>
            <w:hideMark/>
          </w:tcPr>
          <w:p w14:paraId="12E75A91" w14:textId="3E45E123"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55</w:t>
            </w:r>
          </w:p>
        </w:tc>
      </w:tr>
      <w:tr w:rsidR="002032A1" w:rsidRPr="009E5255" w14:paraId="3DBF7AA3" w14:textId="77777777" w:rsidTr="00E13844">
        <w:trPr>
          <w:trHeight w:val="20"/>
        </w:trPr>
        <w:tc>
          <w:tcPr>
            <w:tcW w:w="2182" w:type="dxa"/>
            <w:shd w:val="clear" w:color="auto" w:fill="auto"/>
            <w:noWrap/>
            <w:vAlign w:val="bottom"/>
            <w:hideMark/>
          </w:tcPr>
          <w:p w14:paraId="6039703B"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Paclitaxel</w:t>
            </w:r>
          </w:p>
        </w:tc>
        <w:tc>
          <w:tcPr>
            <w:tcW w:w="1480" w:type="dxa"/>
            <w:vAlign w:val="bottom"/>
          </w:tcPr>
          <w:p w14:paraId="16937CD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33295C83"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00" w:type="dxa"/>
            <w:shd w:val="clear" w:color="auto" w:fill="auto"/>
            <w:noWrap/>
            <w:vAlign w:val="bottom"/>
            <w:hideMark/>
          </w:tcPr>
          <w:p w14:paraId="54CED299" w14:textId="0FB35C10"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81.80</w:t>
            </w:r>
          </w:p>
        </w:tc>
        <w:tc>
          <w:tcPr>
            <w:tcW w:w="1320" w:type="dxa"/>
            <w:shd w:val="clear" w:color="auto" w:fill="auto"/>
            <w:noWrap/>
            <w:vAlign w:val="bottom"/>
            <w:hideMark/>
          </w:tcPr>
          <w:p w14:paraId="1D721C96" w14:textId="06FD4B7E"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40</w:t>
            </w:r>
          </w:p>
        </w:tc>
      </w:tr>
      <w:tr w:rsidR="002032A1" w:rsidRPr="009E5255" w14:paraId="2D17E503" w14:textId="77777777" w:rsidTr="00E13844">
        <w:trPr>
          <w:trHeight w:val="20"/>
        </w:trPr>
        <w:tc>
          <w:tcPr>
            <w:tcW w:w="2182" w:type="dxa"/>
            <w:shd w:val="clear" w:color="auto" w:fill="auto"/>
            <w:noWrap/>
            <w:vAlign w:val="bottom"/>
            <w:hideMark/>
          </w:tcPr>
          <w:p w14:paraId="75D09860"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Paclitaxel, nanopar</w:t>
            </w:r>
          </w:p>
        </w:tc>
        <w:tc>
          <w:tcPr>
            <w:tcW w:w="1480" w:type="dxa"/>
            <w:vAlign w:val="bottom"/>
          </w:tcPr>
          <w:p w14:paraId="5E72A0EC"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6E9455EC"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4BB136EB" w14:textId="6EDF8D27"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662.33</w:t>
            </w:r>
          </w:p>
        </w:tc>
        <w:tc>
          <w:tcPr>
            <w:tcW w:w="1320" w:type="dxa"/>
            <w:shd w:val="clear" w:color="auto" w:fill="auto"/>
            <w:noWrap/>
            <w:vAlign w:val="bottom"/>
            <w:hideMark/>
          </w:tcPr>
          <w:p w14:paraId="6894BCB2" w14:textId="2D28882F"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96</w:t>
            </w:r>
          </w:p>
        </w:tc>
      </w:tr>
      <w:tr w:rsidR="002032A1" w:rsidRPr="009E5255" w14:paraId="5839CCFE" w14:textId="77777777" w:rsidTr="00E13844">
        <w:trPr>
          <w:trHeight w:val="20"/>
        </w:trPr>
        <w:tc>
          <w:tcPr>
            <w:tcW w:w="2182" w:type="dxa"/>
            <w:shd w:val="clear" w:color="auto" w:fill="auto"/>
            <w:noWrap/>
            <w:vAlign w:val="bottom"/>
            <w:hideMark/>
          </w:tcPr>
          <w:p w14:paraId="08B97098"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Panitumumab</w:t>
            </w:r>
          </w:p>
        </w:tc>
        <w:tc>
          <w:tcPr>
            <w:tcW w:w="1480" w:type="dxa"/>
            <w:vAlign w:val="bottom"/>
          </w:tcPr>
          <w:p w14:paraId="4D213C27"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0F0D8235"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1448DD29" w14:textId="11370BF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926.33</w:t>
            </w:r>
          </w:p>
        </w:tc>
        <w:tc>
          <w:tcPr>
            <w:tcW w:w="1320" w:type="dxa"/>
            <w:shd w:val="clear" w:color="auto" w:fill="auto"/>
            <w:noWrap/>
            <w:vAlign w:val="bottom"/>
            <w:hideMark/>
          </w:tcPr>
          <w:p w14:paraId="4A592052" w14:textId="5A16863C"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5.45</w:t>
            </w:r>
          </w:p>
        </w:tc>
      </w:tr>
      <w:tr w:rsidR="002032A1" w:rsidRPr="009E5255" w14:paraId="4030C65A" w14:textId="77777777" w:rsidTr="00E13844">
        <w:trPr>
          <w:trHeight w:val="20"/>
        </w:trPr>
        <w:tc>
          <w:tcPr>
            <w:tcW w:w="2182" w:type="dxa"/>
            <w:shd w:val="clear" w:color="auto" w:fill="auto"/>
            <w:noWrap/>
            <w:vAlign w:val="bottom"/>
            <w:hideMark/>
          </w:tcPr>
          <w:p w14:paraId="3C7A18FF"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Pembrolizumab</w:t>
            </w:r>
          </w:p>
        </w:tc>
        <w:tc>
          <w:tcPr>
            <w:tcW w:w="1480" w:type="dxa"/>
            <w:vAlign w:val="bottom"/>
          </w:tcPr>
          <w:p w14:paraId="331DB79E"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4</w:t>
            </w:r>
          </w:p>
        </w:tc>
        <w:tc>
          <w:tcPr>
            <w:tcW w:w="1480" w:type="dxa"/>
            <w:shd w:val="clear" w:color="auto" w:fill="auto"/>
            <w:noWrap/>
            <w:vAlign w:val="bottom"/>
            <w:hideMark/>
          </w:tcPr>
          <w:p w14:paraId="1619FF18"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7E5BF543" w14:textId="07D34493"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0</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74.84</w:t>
            </w:r>
          </w:p>
        </w:tc>
        <w:tc>
          <w:tcPr>
            <w:tcW w:w="1320" w:type="dxa"/>
            <w:shd w:val="clear" w:color="auto" w:fill="auto"/>
            <w:noWrap/>
            <w:vAlign w:val="bottom"/>
            <w:hideMark/>
          </w:tcPr>
          <w:p w14:paraId="28DCF85D" w14:textId="731DD237"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8.95</w:t>
            </w:r>
          </w:p>
        </w:tc>
      </w:tr>
      <w:tr w:rsidR="002032A1" w:rsidRPr="009E5255" w14:paraId="5E89D8A6" w14:textId="77777777" w:rsidTr="00E13844">
        <w:trPr>
          <w:trHeight w:val="20"/>
        </w:trPr>
        <w:tc>
          <w:tcPr>
            <w:tcW w:w="2182" w:type="dxa"/>
            <w:shd w:val="clear" w:color="auto" w:fill="auto"/>
            <w:noWrap/>
            <w:vAlign w:val="bottom"/>
            <w:hideMark/>
          </w:tcPr>
          <w:p w14:paraId="2A3637E0"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Pemetrexed</w:t>
            </w:r>
          </w:p>
        </w:tc>
        <w:tc>
          <w:tcPr>
            <w:tcW w:w="1480" w:type="dxa"/>
            <w:vAlign w:val="bottom"/>
          </w:tcPr>
          <w:p w14:paraId="7D0A434B"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0DC499EC"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5</w:t>
            </w:r>
          </w:p>
        </w:tc>
        <w:tc>
          <w:tcPr>
            <w:tcW w:w="1400" w:type="dxa"/>
            <w:shd w:val="clear" w:color="auto" w:fill="auto"/>
            <w:noWrap/>
            <w:vAlign w:val="bottom"/>
            <w:hideMark/>
          </w:tcPr>
          <w:p w14:paraId="4A51A802" w14:textId="4EFA6B35"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08.66</w:t>
            </w:r>
          </w:p>
        </w:tc>
        <w:tc>
          <w:tcPr>
            <w:tcW w:w="1320" w:type="dxa"/>
            <w:shd w:val="clear" w:color="auto" w:fill="auto"/>
            <w:noWrap/>
            <w:vAlign w:val="bottom"/>
            <w:hideMark/>
          </w:tcPr>
          <w:p w14:paraId="39A73430" w14:textId="15838F51"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19</w:t>
            </w:r>
          </w:p>
        </w:tc>
      </w:tr>
      <w:tr w:rsidR="002032A1" w:rsidRPr="009E5255" w14:paraId="2B1D6789" w14:textId="77777777" w:rsidTr="00E13844">
        <w:trPr>
          <w:trHeight w:val="20"/>
        </w:trPr>
        <w:tc>
          <w:tcPr>
            <w:tcW w:w="2182" w:type="dxa"/>
            <w:shd w:val="clear" w:color="auto" w:fill="auto"/>
            <w:noWrap/>
            <w:vAlign w:val="bottom"/>
            <w:hideMark/>
          </w:tcPr>
          <w:p w14:paraId="69492F85"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Pertuzumab</w:t>
            </w:r>
          </w:p>
        </w:tc>
        <w:tc>
          <w:tcPr>
            <w:tcW w:w="1480" w:type="dxa"/>
            <w:vAlign w:val="bottom"/>
          </w:tcPr>
          <w:p w14:paraId="37B0EBA4"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194CC2C1"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30D8273A" w14:textId="77EFA5BE"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4</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515.57</w:t>
            </w:r>
          </w:p>
        </w:tc>
        <w:tc>
          <w:tcPr>
            <w:tcW w:w="1320" w:type="dxa"/>
            <w:shd w:val="clear" w:color="auto" w:fill="auto"/>
            <w:noWrap/>
            <w:vAlign w:val="bottom"/>
            <w:hideMark/>
          </w:tcPr>
          <w:p w14:paraId="6F65AFFD" w14:textId="20A92F2D"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7.19</w:t>
            </w:r>
          </w:p>
        </w:tc>
      </w:tr>
      <w:tr w:rsidR="002032A1" w:rsidRPr="009E5255" w14:paraId="447AE680" w14:textId="77777777" w:rsidTr="00E13844">
        <w:trPr>
          <w:trHeight w:val="20"/>
        </w:trPr>
        <w:tc>
          <w:tcPr>
            <w:tcW w:w="2182" w:type="dxa"/>
            <w:shd w:val="clear" w:color="auto" w:fill="auto"/>
            <w:noWrap/>
            <w:vAlign w:val="bottom"/>
            <w:hideMark/>
          </w:tcPr>
          <w:p w14:paraId="2219B888"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Pralatrexate</w:t>
            </w:r>
          </w:p>
        </w:tc>
        <w:tc>
          <w:tcPr>
            <w:tcW w:w="1480" w:type="dxa"/>
            <w:vAlign w:val="bottom"/>
          </w:tcPr>
          <w:p w14:paraId="4FC8F101"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6AD284A8"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2938244F" w14:textId="3FB673E4"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4</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497.32</w:t>
            </w:r>
          </w:p>
        </w:tc>
        <w:tc>
          <w:tcPr>
            <w:tcW w:w="1320" w:type="dxa"/>
            <w:shd w:val="clear" w:color="auto" w:fill="auto"/>
            <w:noWrap/>
            <w:vAlign w:val="bottom"/>
            <w:hideMark/>
          </w:tcPr>
          <w:p w14:paraId="69D5A72A" w14:textId="739E72D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56.22</w:t>
            </w:r>
          </w:p>
        </w:tc>
      </w:tr>
      <w:tr w:rsidR="002032A1" w:rsidRPr="009E5255" w14:paraId="6F1F18DE" w14:textId="77777777" w:rsidTr="00E13844">
        <w:trPr>
          <w:trHeight w:val="20"/>
        </w:trPr>
        <w:tc>
          <w:tcPr>
            <w:tcW w:w="2182" w:type="dxa"/>
            <w:shd w:val="clear" w:color="auto" w:fill="auto"/>
            <w:noWrap/>
            <w:vAlign w:val="bottom"/>
            <w:hideMark/>
          </w:tcPr>
          <w:p w14:paraId="39E99A16"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Raltitrexed</w:t>
            </w:r>
          </w:p>
        </w:tc>
        <w:tc>
          <w:tcPr>
            <w:tcW w:w="1480" w:type="dxa"/>
            <w:vAlign w:val="bottom"/>
          </w:tcPr>
          <w:p w14:paraId="51C912CF"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29E380B8"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17CDCD71" w14:textId="5588D40F"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56.94</w:t>
            </w:r>
          </w:p>
        </w:tc>
        <w:tc>
          <w:tcPr>
            <w:tcW w:w="1320" w:type="dxa"/>
            <w:shd w:val="clear" w:color="auto" w:fill="auto"/>
            <w:noWrap/>
            <w:vAlign w:val="bottom"/>
            <w:hideMark/>
          </w:tcPr>
          <w:p w14:paraId="4D4F1D2D" w14:textId="762B3BB5"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65.28</w:t>
            </w:r>
          </w:p>
        </w:tc>
      </w:tr>
      <w:tr w:rsidR="002032A1" w:rsidRPr="009E5255" w14:paraId="53F2AE53" w14:textId="77777777" w:rsidTr="00E13844">
        <w:trPr>
          <w:trHeight w:val="20"/>
        </w:trPr>
        <w:tc>
          <w:tcPr>
            <w:tcW w:w="2182" w:type="dxa"/>
            <w:shd w:val="clear" w:color="auto" w:fill="auto"/>
            <w:noWrap/>
            <w:vAlign w:val="bottom"/>
            <w:hideMark/>
          </w:tcPr>
          <w:p w14:paraId="1709EE78"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Rituximab</w:t>
            </w:r>
          </w:p>
        </w:tc>
        <w:tc>
          <w:tcPr>
            <w:tcW w:w="1480" w:type="dxa"/>
            <w:vAlign w:val="bottom"/>
          </w:tcPr>
          <w:p w14:paraId="730E21C5"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0</w:t>
            </w:r>
          </w:p>
        </w:tc>
        <w:tc>
          <w:tcPr>
            <w:tcW w:w="1480" w:type="dxa"/>
            <w:shd w:val="clear" w:color="auto" w:fill="auto"/>
            <w:noWrap/>
            <w:vAlign w:val="bottom"/>
            <w:hideMark/>
          </w:tcPr>
          <w:p w14:paraId="00327AE8"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2BA1BEF8" w14:textId="7D3C224E"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57.62</w:t>
            </w:r>
          </w:p>
        </w:tc>
        <w:tc>
          <w:tcPr>
            <w:tcW w:w="1320" w:type="dxa"/>
            <w:shd w:val="clear" w:color="auto" w:fill="auto"/>
            <w:noWrap/>
            <w:vAlign w:val="bottom"/>
            <w:hideMark/>
          </w:tcPr>
          <w:p w14:paraId="7727FBC5" w14:textId="36FBD51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70</w:t>
            </w:r>
          </w:p>
        </w:tc>
      </w:tr>
      <w:tr w:rsidR="002032A1" w:rsidRPr="009E5255" w14:paraId="672D751B" w14:textId="77777777" w:rsidTr="00E13844">
        <w:trPr>
          <w:trHeight w:val="20"/>
        </w:trPr>
        <w:tc>
          <w:tcPr>
            <w:tcW w:w="2182" w:type="dxa"/>
            <w:shd w:val="clear" w:color="auto" w:fill="auto"/>
            <w:noWrap/>
            <w:vAlign w:val="bottom"/>
            <w:hideMark/>
          </w:tcPr>
          <w:p w14:paraId="20168670"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Topotecan</w:t>
            </w:r>
          </w:p>
        </w:tc>
        <w:tc>
          <w:tcPr>
            <w:tcW w:w="1480" w:type="dxa"/>
            <w:vAlign w:val="bottom"/>
          </w:tcPr>
          <w:p w14:paraId="1B3039D3"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242723E7"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0C991D01" w14:textId="06FD08E5"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39.10</w:t>
            </w:r>
          </w:p>
        </w:tc>
        <w:tc>
          <w:tcPr>
            <w:tcW w:w="1320" w:type="dxa"/>
            <w:shd w:val="clear" w:color="auto" w:fill="auto"/>
            <w:noWrap/>
            <w:vAlign w:val="bottom"/>
            <w:hideMark/>
          </w:tcPr>
          <w:p w14:paraId="68FA58CC" w14:textId="5854598A"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04</w:t>
            </w:r>
          </w:p>
        </w:tc>
      </w:tr>
      <w:tr w:rsidR="002032A1" w:rsidRPr="009E5255" w14:paraId="4B461E59" w14:textId="77777777" w:rsidTr="00E13844">
        <w:trPr>
          <w:trHeight w:val="20"/>
        </w:trPr>
        <w:tc>
          <w:tcPr>
            <w:tcW w:w="2182" w:type="dxa"/>
            <w:shd w:val="clear" w:color="auto" w:fill="auto"/>
            <w:noWrap/>
            <w:vAlign w:val="bottom"/>
            <w:hideMark/>
          </w:tcPr>
          <w:p w14:paraId="55F27555"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Trastuzumab</w:t>
            </w:r>
          </w:p>
        </w:tc>
        <w:tc>
          <w:tcPr>
            <w:tcW w:w="1480" w:type="dxa"/>
            <w:vAlign w:val="bottom"/>
          </w:tcPr>
          <w:p w14:paraId="518C26A1"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6</w:t>
            </w:r>
          </w:p>
        </w:tc>
        <w:tc>
          <w:tcPr>
            <w:tcW w:w="1480" w:type="dxa"/>
            <w:shd w:val="clear" w:color="auto" w:fill="auto"/>
            <w:noWrap/>
            <w:vAlign w:val="bottom"/>
            <w:hideMark/>
          </w:tcPr>
          <w:p w14:paraId="08B2C5C9"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6</w:t>
            </w:r>
          </w:p>
        </w:tc>
        <w:tc>
          <w:tcPr>
            <w:tcW w:w="1400" w:type="dxa"/>
            <w:shd w:val="clear" w:color="auto" w:fill="auto"/>
            <w:noWrap/>
            <w:vAlign w:val="bottom"/>
            <w:hideMark/>
          </w:tcPr>
          <w:p w14:paraId="4D5A5496" w14:textId="344AE4BA"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011.37</w:t>
            </w:r>
          </w:p>
        </w:tc>
        <w:tc>
          <w:tcPr>
            <w:tcW w:w="1320" w:type="dxa"/>
            <w:shd w:val="clear" w:color="auto" w:fill="auto"/>
            <w:noWrap/>
            <w:vAlign w:val="bottom"/>
            <w:hideMark/>
          </w:tcPr>
          <w:p w14:paraId="1D6BCA8C" w14:textId="30A5810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72</w:t>
            </w:r>
          </w:p>
        </w:tc>
      </w:tr>
      <w:tr w:rsidR="002032A1" w:rsidRPr="009E5255" w14:paraId="5FCC9D44" w14:textId="77777777" w:rsidTr="00E13844">
        <w:trPr>
          <w:trHeight w:val="20"/>
        </w:trPr>
        <w:tc>
          <w:tcPr>
            <w:tcW w:w="2182" w:type="dxa"/>
            <w:shd w:val="clear" w:color="auto" w:fill="auto"/>
            <w:noWrap/>
            <w:vAlign w:val="bottom"/>
            <w:hideMark/>
          </w:tcPr>
          <w:p w14:paraId="5C070CBB"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Trastuzumab emtansine</w:t>
            </w:r>
          </w:p>
        </w:tc>
        <w:tc>
          <w:tcPr>
            <w:tcW w:w="1480" w:type="dxa"/>
            <w:vAlign w:val="bottom"/>
          </w:tcPr>
          <w:p w14:paraId="158037F4"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1480" w:type="dxa"/>
            <w:shd w:val="clear" w:color="auto" w:fill="auto"/>
            <w:noWrap/>
            <w:vAlign w:val="bottom"/>
            <w:hideMark/>
          </w:tcPr>
          <w:p w14:paraId="72EF5332"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625790E9" w14:textId="38357B81"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7</w:t>
            </w:r>
            <w:r w:rsidR="000E4199"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337.04</w:t>
            </w:r>
          </w:p>
        </w:tc>
        <w:tc>
          <w:tcPr>
            <w:tcW w:w="1320" w:type="dxa"/>
            <w:shd w:val="clear" w:color="auto" w:fill="auto"/>
            <w:noWrap/>
            <w:vAlign w:val="bottom"/>
            <w:hideMark/>
          </w:tcPr>
          <w:p w14:paraId="545F1C46" w14:textId="6B763393"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6.30</w:t>
            </w:r>
          </w:p>
        </w:tc>
      </w:tr>
      <w:tr w:rsidR="002032A1" w:rsidRPr="009E5255" w14:paraId="356D5F95" w14:textId="77777777" w:rsidTr="00E13844">
        <w:trPr>
          <w:trHeight w:val="20"/>
        </w:trPr>
        <w:tc>
          <w:tcPr>
            <w:tcW w:w="2182" w:type="dxa"/>
            <w:shd w:val="clear" w:color="auto" w:fill="auto"/>
            <w:noWrap/>
            <w:vAlign w:val="bottom"/>
            <w:hideMark/>
          </w:tcPr>
          <w:p w14:paraId="47BA32DD"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Vinblastine</w:t>
            </w:r>
          </w:p>
        </w:tc>
        <w:tc>
          <w:tcPr>
            <w:tcW w:w="1480" w:type="dxa"/>
            <w:vAlign w:val="bottom"/>
          </w:tcPr>
          <w:p w14:paraId="4D3E171C"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62096A4E"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1E402A13" w14:textId="76CFC5B9"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80.65</w:t>
            </w:r>
          </w:p>
        </w:tc>
        <w:tc>
          <w:tcPr>
            <w:tcW w:w="1320" w:type="dxa"/>
            <w:shd w:val="clear" w:color="auto" w:fill="auto"/>
            <w:noWrap/>
            <w:vAlign w:val="bottom"/>
            <w:hideMark/>
          </w:tcPr>
          <w:p w14:paraId="1E9AD86C" w14:textId="299C47AB"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9.03</w:t>
            </w:r>
          </w:p>
        </w:tc>
      </w:tr>
      <w:tr w:rsidR="002032A1" w:rsidRPr="009E5255" w14:paraId="26078E10" w14:textId="77777777" w:rsidTr="00E13844">
        <w:trPr>
          <w:trHeight w:val="20"/>
        </w:trPr>
        <w:tc>
          <w:tcPr>
            <w:tcW w:w="2182" w:type="dxa"/>
            <w:shd w:val="clear" w:color="auto" w:fill="auto"/>
            <w:noWrap/>
            <w:vAlign w:val="bottom"/>
            <w:hideMark/>
          </w:tcPr>
          <w:p w14:paraId="3FF8A162"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Vincristine</w:t>
            </w:r>
          </w:p>
        </w:tc>
        <w:tc>
          <w:tcPr>
            <w:tcW w:w="1480" w:type="dxa"/>
            <w:vAlign w:val="bottom"/>
          </w:tcPr>
          <w:p w14:paraId="405406AA"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72908E55"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1400" w:type="dxa"/>
            <w:shd w:val="clear" w:color="auto" w:fill="auto"/>
            <w:noWrap/>
            <w:vAlign w:val="bottom"/>
            <w:hideMark/>
          </w:tcPr>
          <w:p w14:paraId="2EB14645" w14:textId="1BE13D73"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24.76</w:t>
            </w:r>
          </w:p>
        </w:tc>
        <w:tc>
          <w:tcPr>
            <w:tcW w:w="1320" w:type="dxa"/>
            <w:shd w:val="clear" w:color="auto" w:fill="auto"/>
            <w:noWrap/>
            <w:vAlign w:val="bottom"/>
            <w:hideMark/>
          </w:tcPr>
          <w:p w14:paraId="61E1946A" w14:textId="7C176C22"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62.38</w:t>
            </w:r>
          </w:p>
        </w:tc>
      </w:tr>
      <w:tr w:rsidR="002032A1" w:rsidRPr="009E5255" w14:paraId="10E93D48" w14:textId="77777777" w:rsidTr="00E13844">
        <w:trPr>
          <w:trHeight w:val="20"/>
        </w:trPr>
        <w:tc>
          <w:tcPr>
            <w:tcW w:w="2182" w:type="dxa"/>
            <w:shd w:val="clear" w:color="auto" w:fill="auto"/>
            <w:noWrap/>
            <w:vAlign w:val="bottom"/>
            <w:hideMark/>
          </w:tcPr>
          <w:p w14:paraId="0AE1B057" w14:textId="77777777" w:rsidR="002032A1" w:rsidRPr="009E5255" w:rsidRDefault="002032A1" w:rsidP="00D31DBA">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Vinorelbine</w:t>
            </w:r>
          </w:p>
        </w:tc>
        <w:tc>
          <w:tcPr>
            <w:tcW w:w="1480" w:type="dxa"/>
            <w:vAlign w:val="bottom"/>
          </w:tcPr>
          <w:p w14:paraId="0F36B9BF"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80" w:type="dxa"/>
            <w:shd w:val="clear" w:color="auto" w:fill="auto"/>
            <w:noWrap/>
            <w:vAlign w:val="bottom"/>
            <w:hideMark/>
          </w:tcPr>
          <w:p w14:paraId="41809A72" w14:textId="77777777" w:rsidR="002032A1" w:rsidRPr="009E5255" w:rsidRDefault="002032A1"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1400" w:type="dxa"/>
            <w:shd w:val="clear" w:color="auto" w:fill="auto"/>
            <w:noWrap/>
            <w:vAlign w:val="bottom"/>
            <w:hideMark/>
          </w:tcPr>
          <w:p w14:paraId="7DB1DAE1" w14:textId="2AFF2657"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178.19</w:t>
            </w:r>
          </w:p>
        </w:tc>
        <w:tc>
          <w:tcPr>
            <w:tcW w:w="1320" w:type="dxa"/>
            <w:shd w:val="clear" w:color="auto" w:fill="auto"/>
            <w:noWrap/>
            <w:vAlign w:val="bottom"/>
            <w:hideMark/>
          </w:tcPr>
          <w:p w14:paraId="2B26F748" w14:textId="6DB962FD" w:rsidR="002032A1" w:rsidRPr="009E5255" w:rsidRDefault="00E13844" w:rsidP="00D31DBA">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w:t>
            </w:r>
            <w:r w:rsidR="002032A1" w:rsidRPr="009E5255">
              <w:rPr>
                <w:rFonts w:eastAsia="Times New Roman" w:cstheme="minorHAnsi"/>
                <w:color w:val="000000"/>
                <w:sz w:val="20"/>
                <w:szCs w:val="20"/>
                <w:lang w:eastAsia="en-GB"/>
              </w:rPr>
              <w:t>2.55</w:t>
            </w:r>
          </w:p>
        </w:tc>
      </w:tr>
      <w:tr w:rsidR="002032A1" w:rsidRPr="009E5255" w14:paraId="005D6D60" w14:textId="77777777" w:rsidTr="00E13844">
        <w:trPr>
          <w:trHeight w:val="20"/>
        </w:trPr>
        <w:tc>
          <w:tcPr>
            <w:tcW w:w="2182" w:type="dxa"/>
            <w:tcBorders>
              <w:bottom w:val="single" w:sz="4" w:space="0" w:color="auto"/>
            </w:tcBorders>
            <w:shd w:val="clear" w:color="auto" w:fill="auto"/>
            <w:noWrap/>
            <w:vAlign w:val="bottom"/>
            <w:hideMark/>
          </w:tcPr>
          <w:p w14:paraId="5EE0A881" w14:textId="77777777" w:rsidR="002032A1" w:rsidRPr="009E5255" w:rsidRDefault="002032A1" w:rsidP="00D31DBA">
            <w:pPr>
              <w:spacing w:before="0" w:after="0" w:line="240" w:lineRule="auto"/>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Total</w:t>
            </w:r>
          </w:p>
        </w:tc>
        <w:tc>
          <w:tcPr>
            <w:tcW w:w="1480" w:type="dxa"/>
            <w:tcBorders>
              <w:bottom w:val="single" w:sz="4" w:space="0" w:color="auto"/>
            </w:tcBorders>
            <w:vAlign w:val="bottom"/>
          </w:tcPr>
          <w:p w14:paraId="6BAD434A" w14:textId="77777777" w:rsidR="002032A1" w:rsidRPr="009E5255" w:rsidRDefault="002032A1" w:rsidP="00D31DBA">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298</w:t>
            </w:r>
          </w:p>
        </w:tc>
        <w:tc>
          <w:tcPr>
            <w:tcW w:w="1480" w:type="dxa"/>
            <w:tcBorders>
              <w:bottom w:val="single" w:sz="4" w:space="0" w:color="auto"/>
            </w:tcBorders>
            <w:shd w:val="clear" w:color="auto" w:fill="auto"/>
            <w:noWrap/>
            <w:vAlign w:val="bottom"/>
            <w:hideMark/>
          </w:tcPr>
          <w:p w14:paraId="70FB5355" w14:textId="77777777" w:rsidR="002032A1" w:rsidRPr="009E5255" w:rsidRDefault="002032A1" w:rsidP="00D31DBA">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96</w:t>
            </w:r>
          </w:p>
        </w:tc>
        <w:tc>
          <w:tcPr>
            <w:tcW w:w="1400" w:type="dxa"/>
            <w:tcBorders>
              <w:bottom w:val="single" w:sz="4" w:space="0" w:color="auto"/>
            </w:tcBorders>
            <w:shd w:val="clear" w:color="auto" w:fill="auto"/>
            <w:noWrap/>
            <w:vAlign w:val="bottom"/>
            <w:hideMark/>
          </w:tcPr>
          <w:p w14:paraId="74B8E1FB" w14:textId="196EAEF9" w:rsidR="002032A1" w:rsidRPr="009E5255" w:rsidRDefault="00E13844" w:rsidP="00D31DBA">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w:t>
            </w:r>
            <w:r w:rsidR="002032A1" w:rsidRPr="009E5255">
              <w:rPr>
                <w:rFonts w:eastAsia="Times New Roman" w:cstheme="minorHAnsi"/>
                <w:bCs w:val="0"/>
                <w:i/>
                <w:iCs/>
                <w:color w:val="000000"/>
                <w:sz w:val="20"/>
                <w:szCs w:val="20"/>
                <w:lang w:eastAsia="en-GB"/>
              </w:rPr>
              <w:t>4</w:t>
            </w:r>
            <w:r w:rsidR="000E4199" w:rsidRPr="009E5255">
              <w:rPr>
                <w:rFonts w:eastAsia="Times New Roman" w:cstheme="minorHAnsi"/>
                <w:bCs w:val="0"/>
                <w:i/>
                <w:iCs/>
                <w:color w:val="000000"/>
                <w:sz w:val="20"/>
                <w:szCs w:val="20"/>
                <w:lang w:eastAsia="en-GB"/>
              </w:rPr>
              <w:t>,</w:t>
            </w:r>
            <w:r w:rsidR="002032A1" w:rsidRPr="009E5255">
              <w:rPr>
                <w:rFonts w:eastAsia="Times New Roman" w:cstheme="minorHAnsi"/>
                <w:bCs w:val="0"/>
                <w:i/>
                <w:iCs/>
                <w:color w:val="000000"/>
                <w:sz w:val="20"/>
                <w:szCs w:val="20"/>
                <w:lang w:eastAsia="en-GB"/>
              </w:rPr>
              <w:t>786.34</w:t>
            </w:r>
          </w:p>
        </w:tc>
        <w:tc>
          <w:tcPr>
            <w:tcW w:w="1320" w:type="dxa"/>
            <w:tcBorders>
              <w:bottom w:val="single" w:sz="4" w:space="0" w:color="auto"/>
            </w:tcBorders>
            <w:shd w:val="clear" w:color="auto" w:fill="auto"/>
            <w:noWrap/>
            <w:vAlign w:val="bottom"/>
            <w:hideMark/>
          </w:tcPr>
          <w:p w14:paraId="73C24EFE" w14:textId="463B585B" w:rsidR="002032A1" w:rsidRPr="009E5255" w:rsidRDefault="00E13844" w:rsidP="00D31DBA">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w:t>
            </w:r>
            <w:r w:rsidR="002032A1" w:rsidRPr="009E5255">
              <w:rPr>
                <w:rFonts w:eastAsia="Times New Roman" w:cstheme="minorHAnsi"/>
                <w:bCs w:val="0"/>
                <w:i/>
                <w:iCs/>
                <w:color w:val="000000"/>
                <w:sz w:val="20"/>
                <w:szCs w:val="20"/>
                <w:lang w:eastAsia="en-GB"/>
              </w:rPr>
              <w:t>14.48</w:t>
            </w:r>
          </w:p>
        </w:tc>
      </w:tr>
    </w:tbl>
    <w:p w14:paraId="6EB63590" w14:textId="7CB5FA8B" w:rsidR="00A73665" w:rsidRPr="009E5255" w:rsidRDefault="00A73665" w:rsidP="003A6F1A">
      <w:pPr>
        <w:pStyle w:val="TableNotes"/>
      </w:pPr>
      <w:r w:rsidRPr="009E5255">
        <w:t>Abbreviations:</w:t>
      </w:r>
      <w:r w:rsidRPr="009E5255">
        <w:tab/>
        <w:t>DPMA, dispensed price per maximum amount; PBS, Pharmaceutical Benefits Scheme.</w:t>
      </w:r>
    </w:p>
    <w:p w14:paraId="1B399C2C" w14:textId="0E0A3F0F" w:rsidR="002032A1" w:rsidRPr="009E5255" w:rsidRDefault="002032A1" w:rsidP="003A6F1A">
      <w:pPr>
        <w:pStyle w:val="TableNotes"/>
      </w:pPr>
      <w:r w:rsidRPr="009E5255">
        <w:t>Note</w:t>
      </w:r>
      <w:r w:rsidR="007E2451" w:rsidRPr="009E5255">
        <w:t>s</w:t>
      </w:r>
      <w:r w:rsidRPr="009E5255">
        <w:t>:</w:t>
      </w:r>
      <w:r w:rsidRPr="009E5255">
        <w:tab/>
      </w:r>
      <w:r w:rsidR="007E2451" w:rsidRPr="009E5255">
        <w:t xml:space="preserve">1. </w:t>
      </w:r>
      <w:r w:rsidRPr="009E5255">
        <w:t>There is only one brand of cytarabine, the generic provided by Pfizer Australia Pty Ltd</w:t>
      </w:r>
      <w:r w:rsidR="00A66478" w:rsidRPr="009E5255">
        <w:t>,</w:t>
      </w:r>
      <w:r w:rsidRPr="009E5255">
        <w:t xml:space="preserve"> listed with the company name as the brand.  This brand name appears across 8 PBS items and thus is not unique to cytarabine </w:t>
      </w:r>
      <w:r w:rsidR="00A66478" w:rsidRPr="009E5255">
        <w:t>(</w:t>
      </w:r>
      <w:r w:rsidRPr="009E5255">
        <w:t>but is shown here to ensure completeness of information</w:t>
      </w:r>
      <w:r w:rsidR="00A66478" w:rsidRPr="009E5255">
        <w:t>)</w:t>
      </w:r>
      <w:r w:rsidRPr="009E5255">
        <w:t>.</w:t>
      </w:r>
      <w:r w:rsidRPr="009E5255">
        <w:br/>
      </w:r>
      <w:r w:rsidR="007E2451" w:rsidRPr="009E5255">
        <w:t xml:space="preserve">2. </w:t>
      </w:r>
      <w:r w:rsidRPr="009E5255">
        <w:t>These 298 items appear across 730 observations due to multiple vial sizes being listed per item number.</w:t>
      </w:r>
    </w:p>
    <w:p w14:paraId="78AED885" w14:textId="66A70142" w:rsidR="002032A1" w:rsidRPr="009E5255" w:rsidRDefault="002032A1" w:rsidP="002032A1">
      <w:r w:rsidRPr="009E5255">
        <w:t>There is considerable variability across the prices of PBS listed items with respect to the proportion of the DPMA allocated to the manufacturer (reimbursement for the product) and others in the supply chain.  For items listed for use in the private hospital setting, the proportion of the DPMA attributed to manufacturer prices ranges from a minimum of 12.2% for vincristine (an off-patent, older product supplied by a generic manufacturer) to 98.5% for blinatumomab (an on patent, innovator brand), with the average across all products (not weighted by sales) being 77.4% (</w:t>
      </w:r>
      <w:r w:rsidR="001436FC" w:rsidRPr="009E5255">
        <w:t xml:space="preserve">see </w:t>
      </w:r>
      <w:r w:rsidR="009C03C2" w:rsidRPr="009E5255">
        <w:fldChar w:fldCharType="begin"/>
      </w:r>
      <w:r w:rsidR="009C03C2" w:rsidRPr="009E5255">
        <w:instrText xml:space="preserve"> REF _Ref80255557 \h </w:instrText>
      </w:r>
      <w:r w:rsidR="009C03C2" w:rsidRPr="009E5255">
        <w:fldChar w:fldCharType="separate"/>
      </w:r>
      <w:r w:rsidR="000C766B" w:rsidRPr="009E5255">
        <w:t xml:space="preserve">Figure </w:t>
      </w:r>
      <w:r w:rsidR="000C766B">
        <w:rPr>
          <w:noProof/>
        </w:rPr>
        <w:t>10</w:t>
      </w:r>
      <w:r w:rsidR="009C03C2" w:rsidRPr="009E5255">
        <w:fldChar w:fldCharType="end"/>
      </w:r>
      <w:r w:rsidRPr="009E5255">
        <w:t xml:space="preserve">).  The next major component of the DPMA is that associated with the preparation fee, ranging from 59.3% of the DPMA for vincristine to 0.1% for blinatumomab, with an average across all products of 14.8%.  The same pattern of fee components within the DPMA is observed for </w:t>
      </w:r>
      <w:r w:rsidR="001436FC" w:rsidRPr="009E5255">
        <w:t>(s94) private</w:t>
      </w:r>
      <w:r w:rsidRPr="009E5255">
        <w:t xml:space="preserve"> hospital items (noting that only a preparation fee is applied;</w:t>
      </w:r>
      <w:r w:rsidR="001436FC" w:rsidRPr="009E5255">
        <w:t xml:space="preserve"> see</w:t>
      </w:r>
      <w:r w:rsidR="009C03C2" w:rsidRPr="009E5255">
        <w:t xml:space="preserve"> </w:t>
      </w:r>
      <w:r w:rsidR="009C03C2" w:rsidRPr="009E5255">
        <w:fldChar w:fldCharType="begin"/>
      </w:r>
      <w:r w:rsidR="009C03C2" w:rsidRPr="009E5255">
        <w:instrText xml:space="preserve"> REF _Ref80255336 \h </w:instrText>
      </w:r>
      <w:r w:rsidR="003A19C2" w:rsidRPr="009E5255">
        <w:instrText xml:space="preserve"> \* MERGEFORMAT </w:instrText>
      </w:r>
      <w:r w:rsidR="009C03C2" w:rsidRPr="009E5255">
        <w:fldChar w:fldCharType="separate"/>
      </w:r>
      <w:r w:rsidR="000C766B" w:rsidRPr="009E5255">
        <w:t xml:space="preserve">Figure </w:t>
      </w:r>
      <w:r w:rsidR="000C766B">
        <w:t>11</w:t>
      </w:r>
      <w:r w:rsidR="009C03C2" w:rsidRPr="009E5255">
        <w:fldChar w:fldCharType="end"/>
      </w:r>
      <w:r w:rsidRPr="009E5255">
        <w:t>) and</w:t>
      </w:r>
      <w:r w:rsidR="00F47282" w:rsidRPr="009E5255">
        <w:t xml:space="preserve"> (s90) </w:t>
      </w:r>
      <w:r w:rsidRPr="009E5255">
        <w:t>community pharmacy items (</w:t>
      </w:r>
      <w:r w:rsidR="001436FC" w:rsidRPr="009E5255">
        <w:t xml:space="preserve">see </w:t>
      </w:r>
      <w:r w:rsidR="009C03C2" w:rsidRPr="009E5255">
        <w:fldChar w:fldCharType="begin"/>
      </w:r>
      <w:r w:rsidR="009C03C2" w:rsidRPr="009E5255">
        <w:instrText xml:space="preserve"> REF _Ref88060087 \h </w:instrText>
      </w:r>
      <w:r w:rsidR="003A19C2" w:rsidRPr="009E5255">
        <w:instrText xml:space="preserve"> \* MERGEFORMAT </w:instrText>
      </w:r>
      <w:r w:rsidR="009C03C2" w:rsidRPr="009E5255">
        <w:fldChar w:fldCharType="separate"/>
      </w:r>
      <w:r w:rsidR="000C766B" w:rsidRPr="009E5255">
        <w:t xml:space="preserve">Figure </w:t>
      </w:r>
      <w:r w:rsidR="000C766B">
        <w:t>12</w:t>
      </w:r>
      <w:r w:rsidR="009C03C2" w:rsidRPr="009E5255">
        <w:fldChar w:fldCharType="end"/>
      </w:r>
      <w:r w:rsidRPr="009E5255">
        <w:t xml:space="preserve">). </w:t>
      </w:r>
    </w:p>
    <w:p w14:paraId="66B54E04" w14:textId="159F6081" w:rsidR="002032A1" w:rsidRPr="009E5255" w:rsidRDefault="002032A1" w:rsidP="00214FB7">
      <w:pPr>
        <w:pStyle w:val="Caption"/>
      </w:pPr>
      <w:bookmarkStart w:id="132" w:name="_Ref80255557"/>
      <w:bookmarkStart w:id="133" w:name="_Toc125463718"/>
      <w:r w:rsidRPr="009E5255">
        <w:t xml:space="preserve">Figure </w:t>
      </w:r>
      <w:r w:rsidR="00E36C93">
        <w:fldChar w:fldCharType="begin"/>
      </w:r>
      <w:r w:rsidR="00E36C93">
        <w:instrText xml:space="preserve"> SEQ Figure \* ARABIC </w:instrText>
      </w:r>
      <w:r w:rsidR="00E36C93">
        <w:fldChar w:fldCharType="separate"/>
      </w:r>
      <w:r w:rsidR="000C766B">
        <w:rPr>
          <w:noProof/>
        </w:rPr>
        <w:t>10</w:t>
      </w:r>
      <w:r w:rsidR="00E36C93">
        <w:rPr>
          <w:noProof/>
        </w:rPr>
        <w:fldChar w:fldCharType="end"/>
      </w:r>
      <w:bookmarkEnd w:id="132"/>
      <w:r w:rsidR="009C03C2" w:rsidRPr="009E5255">
        <w:t>.</w:t>
      </w:r>
      <w:r w:rsidRPr="009E5255">
        <w:t xml:space="preserve"> EFC </w:t>
      </w:r>
      <w:r w:rsidR="00D2112C" w:rsidRPr="009E5255">
        <w:t>p</w:t>
      </w:r>
      <w:r w:rsidRPr="009E5255">
        <w:t xml:space="preserve">ricing </w:t>
      </w:r>
      <w:r w:rsidR="00D2112C" w:rsidRPr="009E5255">
        <w:t>c</w:t>
      </w:r>
      <w:r w:rsidRPr="009E5255">
        <w:t>omponents</w:t>
      </w:r>
      <w:r w:rsidR="00D2112C" w:rsidRPr="009E5255">
        <w:t xml:space="preserve">, </w:t>
      </w:r>
      <w:r w:rsidR="00F47282" w:rsidRPr="009E5255">
        <w:t xml:space="preserve">(s94) </w:t>
      </w:r>
      <w:r w:rsidR="00831B5B" w:rsidRPr="009E5255">
        <w:t>p</w:t>
      </w:r>
      <w:r w:rsidRPr="009E5255">
        <w:t xml:space="preserve">ublic </w:t>
      </w:r>
      <w:r w:rsidR="00D2112C" w:rsidRPr="009E5255">
        <w:t>i</w:t>
      </w:r>
      <w:r w:rsidRPr="009E5255">
        <w:t>tems</w:t>
      </w:r>
      <w:r w:rsidR="00276ED2" w:rsidRPr="009E5255">
        <w:t xml:space="preserve"> (2021)</w:t>
      </w:r>
      <w:bookmarkEnd w:id="133"/>
    </w:p>
    <w:p w14:paraId="547ED847" w14:textId="7C40BA7A" w:rsidR="002032A1" w:rsidRPr="009E5255" w:rsidRDefault="002032A1" w:rsidP="002032A1">
      <w:r w:rsidRPr="009E5255">
        <w:rPr>
          <w:noProof/>
        </w:rPr>
        <w:drawing>
          <wp:inline distT="0" distB="0" distL="0" distR="0" wp14:anchorId="24337F33" wp14:editId="2F49B0F2">
            <wp:extent cx="4844716" cy="3165716"/>
            <wp:effectExtent l="0" t="0" r="0" b="0"/>
            <wp:docPr id="15" name="Picture 15" descr="A Chart showing the distribution of EFC pricing components S94 public items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hart showing the distribution of EFC pricing components S94 public items 2021"/>
                    <pic:cNvPicPr/>
                  </pic:nvPicPr>
                  <pic:blipFill>
                    <a:blip r:embed="rId30"/>
                    <a:stretch>
                      <a:fillRect/>
                    </a:stretch>
                  </pic:blipFill>
                  <pic:spPr>
                    <a:xfrm>
                      <a:off x="0" y="0"/>
                      <a:ext cx="4858325" cy="3174609"/>
                    </a:xfrm>
                    <a:prstGeom prst="rect">
                      <a:avLst/>
                    </a:prstGeom>
                  </pic:spPr>
                </pic:pic>
              </a:graphicData>
            </a:graphic>
          </wp:inline>
        </w:drawing>
      </w:r>
    </w:p>
    <w:p w14:paraId="386ED722" w14:textId="27D3BC23" w:rsidR="00A73665" w:rsidRPr="009E5255" w:rsidRDefault="00A73665" w:rsidP="003A6F1A">
      <w:pPr>
        <w:pStyle w:val="TableNotes"/>
      </w:pPr>
      <w:r w:rsidRPr="009E5255">
        <w:t>Abbreviations:</w:t>
      </w:r>
      <w:r w:rsidRPr="009E5255">
        <w:tab/>
        <w:t>EFC, Efficient Funding of Chemotherapy.</w:t>
      </w:r>
    </w:p>
    <w:p w14:paraId="00E559FE" w14:textId="7AC0B941" w:rsidR="00A73665" w:rsidRPr="009E5255" w:rsidRDefault="00A73665" w:rsidP="003A6F1A">
      <w:pPr>
        <w:pStyle w:val="TableNotes"/>
      </w:pPr>
      <w:r w:rsidRPr="009E5255">
        <w:t>Source:</w:t>
      </w:r>
      <w:r w:rsidRPr="009E5255">
        <w:tab/>
        <w:t>Developed for this Review based on PBS list prices as at August 2021.</w:t>
      </w:r>
    </w:p>
    <w:p w14:paraId="213BFA0E" w14:textId="4BA997EF" w:rsidR="002032A1" w:rsidRPr="009E5255" w:rsidRDefault="002032A1" w:rsidP="002032A1"/>
    <w:p w14:paraId="14F4B1E5" w14:textId="3F908BC8" w:rsidR="002032A1" w:rsidRPr="009E5255" w:rsidRDefault="002032A1" w:rsidP="00214FB7">
      <w:pPr>
        <w:pStyle w:val="Caption"/>
      </w:pPr>
      <w:bookmarkStart w:id="134" w:name="_Ref80255336"/>
      <w:bookmarkStart w:id="135" w:name="_Toc125463719"/>
      <w:r w:rsidRPr="009E5255">
        <w:t xml:space="preserve">Figure </w:t>
      </w:r>
      <w:r w:rsidR="00E36C93">
        <w:fldChar w:fldCharType="begin"/>
      </w:r>
      <w:r w:rsidR="00E36C93">
        <w:instrText xml:space="preserve"> SEQ Figure \* ARABIC </w:instrText>
      </w:r>
      <w:r w:rsidR="00E36C93">
        <w:fldChar w:fldCharType="separate"/>
      </w:r>
      <w:r w:rsidR="000C766B">
        <w:rPr>
          <w:noProof/>
        </w:rPr>
        <w:t>11</w:t>
      </w:r>
      <w:r w:rsidR="00E36C93">
        <w:rPr>
          <w:noProof/>
        </w:rPr>
        <w:fldChar w:fldCharType="end"/>
      </w:r>
      <w:bookmarkEnd w:id="134"/>
      <w:r w:rsidR="009C03C2" w:rsidRPr="009E5255">
        <w:t>.</w:t>
      </w:r>
      <w:r w:rsidRPr="009E5255">
        <w:t xml:space="preserve"> EFC </w:t>
      </w:r>
      <w:r w:rsidR="00D2112C" w:rsidRPr="009E5255">
        <w:t>p</w:t>
      </w:r>
      <w:r w:rsidRPr="009E5255">
        <w:t xml:space="preserve">ricing </w:t>
      </w:r>
      <w:r w:rsidR="00D2112C" w:rsidRPr="009E5255">
        <w:t>c</w:t>
      </w:r>
      <w:r w:rsidRPr="009E5255">
        <w:t>omponents</w:t>
      </w:r>
      <w:r w:rsidR="00D2112C" w:rsidRPr="009E5255">
        <w:t xml:space="preserve">, </w:t>
      </w:r>
      <w:r w:rsidR="00F47282" w:rsidRPr="009E5255">
        <w:t xml:space="preserve">(s94) </w:t>
      </w:r>
      <w:r w:rsidR="00831B5B" w:rsidRPr="009E5255">
        <w:t>p</w:t>
      </w:r>
      <w:r w:rsidRPr="009E5255">
        <w:t xml:space="preserve">rivate </w:t>
      </w:r>
      <w:r w:rsidR="00D2112C" w:rsidRPr="009E5255">
        <w:t>i</w:t>
      </w:r>
      <w:r w:rsidRPr="009E5255">
        <w:t>tems</w:t>
      </w:r>
      <w:r w:rsidR="00000914" w:rsidRPr="009E5255">
        <w:t xml:space="preserve"> (2021)</w:t>
      </w:r>
      <w:bookmarkEnd w:id="135"/>
    </w:p>
    <w:p w14:paraId="235C13BB" w14:textId="5C820DA4" w:rsidR="002032A1" w:rsidRPr="009E5255" w:rsidRDefault="002032A1" w:rsidP="002032A1">
      <w:r w:rsidRPr="009E5255">
        <w:rPr>
          <w:noProof/>
        </w:rPr>
        <w:drawing>
          <wp:inline distT="0" distB="0" distL="0" distR="0" wp14:anchorId="2903236A" wp14:editId="32672241">
            <wp:extent cx="4508011" cy="2935705"/>
            <wp:effectExtent l="0" t="0" r="635" b="0"/>
            <wp:docPr id="21" name="Picture 21" descr="A Chart showing the distribution of EFC pricing components S94 private items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hart showing the distribution of EFC pricing components S94 private items 2021"/>
                    <pic:cNvPicPr/>
                  </pic:nvPicPr>
                  <pic:blipFill>
                    <a:blip r:embed="rId31"/>
                    <a:stretch>
                      <a:fillRect/>
                    </a:stretch>
                  </pic:blipFill>
                  <pic:spPr>
                    <a:xfrm>
                      <a:off x="0" y="0"/>
                      <a:ext cx="4515147" cy="2940352"/>
                    </a:xfrm>
                    <a:prstGeom prst="rect">
                      <a:avLst/>
                    </a:prstGeom>
                  </pic:spPr>
                </pic:pic>
              </a:graphicData>
            </a:graphic>
          </wp:inline>
        </w:drawing>
      </w:r>
    </w:p>
    <w:p w14:paraId="5E1FEDF9" w14:textId="77777777" w:rsidR="00A73665" w:rsidRPr="009E5255" w:rsidRDefault="00A73665" w:rsidP="003A6F1A">
      <w:pPr>
        <w:pStyle w:val="TableNotes"/>
      </w:pPr>
      <w:r w:rsidRPr="009E5255">
        <w:t>Abbreviations:</w:t>
      </w:r>
      <w:r w:rsidRPr="009E5255">
        <w:tab/>
        <w:t>EFC, Efficient Funding of Chemotherapy.</w:t>
      </w:r>
    </w:p>
    <w:p w14:paraId="18931FFF" w14:textId="01470A42" w:rsidR="00A73665" w:rsidRPr="009E5255" w:rsidRDefault="00A73665" w:rsidP="003A6F1A">
      <w:pPr>
        <w:pStyle w:val="TableNotes"/>
      </w:pPr>
      <w:r w:rsidRPr="009E5255">
        <w:t>Source:</w:t>
      </w:r>
      <w:r w:rsidRPr="009E5255">
        <w:tab/>
        <w:t>Developed for this Review based on PBS list prices as at August 2021.</w:t>
      </w:r>
    </w:p>
    <w:p w14:paraId="1E6DA8BB" w14:textId="5EFD10B1" w:rsidR="002032A1" w:rsidRPr="009E5255" w:rsidRDefault="002032A1" w:rsidP="00214FB7">
      <w:pPr>
        <w:pStyle w:val="Caption"/>
      </w:pPr>
      <w:bookmarkStart w:id="136" w:name="_Ref88060087"/>
      <w:bookmarkStart w:id="137" w:name="_Toc125463720"/>
      <w:r w:rsidRPr="009E5255">
        <w:t xml:space="preserve">Figure </w:t>
      </w:r>
      <w:r w:rsidR="00E36C93">
        <w:fldChar w:fldCharType="begin"/>
      </w:r>
      <w:r w:rsidR="00E36C93">
        <w:instrText xml:space="preserve"> SEQ Figure \* ARABIC </w:instrText>
      </w:r>
      <w:r w:rsidR="00E36C93">
        <w:fldChar w:fldCharType="separate"/>
      </w:r>
      <w:r w:rsidR="000C766B">
        <w:rPr>
          <w:noProof/>
        </w:rPr>
        <w:t>12</w:t>
      </w:r>
      <w:r w:rsidR="00E36C93">
        <w:rPr>
          <w:noProof/>
        </w:rPr>
        <w:fldChar w:fldCharType="end"/>
      </w:r>
      <w:bookmarkEnd w:id="136"/>
      <w:r w:rsidR="009C03C2" w:rsidRPr="009E5255">
        <w:t>.</w:t>
      </w:r>
      <w:r w:rsidRPr="009E5255">
        <w:t xml:space="preserve"> EFC </w:t>
      </w:r>
      <w:r w:rsidR="00D2112C" w:rsidRPr="009E5255">
        <w:t>p</w:t>
      </w:r>
      <w:r w:rsidRPr="009E5255">
        <w:t xml:space="preserve">ricing </w:t>
      </w:r>
      <w:r w:rsidR="00D2112C" w:rsidRPr="009E5255">
        <w:t>c</w:t>
      </w:r>
      <w:r w:rsidRPr="009E5255">
        <w:t>omponents</w:t>
      </w:r>
      <w:r w:rsidR="00D2112C" w:rsidRPr="009E5255">
        <w:t>,</w:t>
      </w:r>
      <w:r w:rsidR="00F47282" w:rsidRPr="009E5255">
        <w:t xml:space="preserve"> (s90) </w:t>
      </w:r>
      <w:r w:rsidR="00831B5B" w:rsidRPr="009E5255">
        <w:t>c</w:t>
      </w:r>
      <w:r w:rsidRPr="009E5255">
        <w:t xml:space="preserve">ommunity </w:t>
      </w:r>
      <w:r w:rsidR="00D2112C" w:rsidRPr="009E5255">
        <w:t>i</w:t>
      </w:r>
      <w:r w:rsidRPr="009E5255">
        <w:t>tems</w:t>
      </w:r>
      <w:r w:rsidR="00000914" w:rsidRPr="009E5255">
        <w:t xml:space="preserve"> (2021)</w:t>
      </w:r>
      <w:bookmarkEnd w:id="137"/>
    </w:p>
    <w:p w14:paraId="6FEEBF75" w14:textId="5F3F3235" w:rsidR="002032A1" w:rsidRPr="009E5255" w:rsidRDefault="002032A1" w:rsidP="002032A1">
      <w:r w:rsidRPr="009E5255">
        <w:rPr>
          <w:noProof/>
        </w:rPr>
        <w:drawing>
          <wp:inline distT="0" distB="0" distL="0" distR="0" wp14:anchorId="59A3304C" wp14:editId="413F31D8">
            <wp:extent cx="4484531" cy="2930358"/>
            <wp:effectExtent l="0" t="0" r="0" b="3810"/>
            <wp:docPr id="23" name="Picture 23" descr="A chart showing the distribution of EFC pricing components S90 community items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chart showing the distribution of EFC pricing components S90 community items 2021"/>
                    <pic:cNvPicPr/>
                  </pic:nvPicPr>
                  <pic:blipFill>
                    <a:blip r:embed="rId32"/>
                    <a:stretch>
                      <a:fillRect/>
                    </a:stretch>
                  </pic:blipFill>
                  <pic:spPr>
                    <a:xfrm>
                      <a:off x="0" y="0"/>
                      <a:ext cx="4512364" cy="2948545"/>
                    </a:xfrm>
                    <a:prstGeom prst="rect">
                      <a:avLst/>
                    </a:prstGeom>
                  </pic:spPr>
                </pic:pic>
              </a:graphicData>
            </a:graphic>
          </wp:inline>
        </w:drawing>
      </w:r>
    </w:p>
    <w:p w14:paraId="7AE80376" w14:textId="77777777" w:rsidR="00A73665" w:rsidRPr="009E5255" w:rsidRDefault="00A73665" w:rsidP="003A6F1A">
      <w:pPr>
        <w:pStyle w:val="TableNotes"/>
      </w:pPr>
      <w:r w:rsidRPr="009E5255">
        <w:t>Abbreviations:</w:t>
      </w:r>
      <w:r w:rsidRPr="009E5255">
        <w:tab/>
        <w:t>EFC, Efficient Funding of Chemotherapy.</w:t>
      </w:r>
    </w:p>
    <w:p w14:paraId="31D9CA91" w14:textId="77777777" w:rsidR="00A73665" w:rsidRPr="009E5255" w:rsidRDefault="00A73665" w:rsidP="003A6F1A">
      <w:pPr>
        <w:pStyle w:val="TableNotes"/>
      </w:pPr>
      <w:r w:rsidRPr="009E5255">
        <w:t>Source:</w:t>
      </w:r>
      <w:r w:rsidRPr="009E5255">
        <w:tab/>
        <w:t>Developed for this Review based on PBS list prices as at August 2021.</w:t>
      </w:r>
    </w:p>
    <w:p w14:paraId="7F999D52" w14:textId="6B62BF78" w:rsidR="00831B5B" w:rsidRPr="009E5255" w:rsidRDefault="002032A1" w:rsidP="003A19C2">
      <w:r w:rsidRPr="009E5255">
        <w:t xml:space="preserve">As noted, </w:t>
      </w:r>
      <w:r w:rsidR="00040EB7" w:rsidRPr="009E5255">
        <w:t>TGA-licensed</w:t>
      </w:r>
      <w:r w:rsidRPr="009E5255">
        <w:t xml:space="preserve"> compounders receive a $20 fee (CCPS Fee) per compounded </w:t>
      </w:r>
      <w:r w:rsidR="006A293A" w:rsidRPr="009E5255">
        <w:t xml:space="preserve">EFC </w:t>
      </w:r>
      <w:r w:rsidRPr="009E5255">
        <w:t xml:space="preserve">item claimed.  Payment of the CCPS fee is not </w:t>
      </w:r>
      <w:r w:rsidR="009A4690" w:rsidRPr="009E5255">
        <w:t>included</w:t>
      </w:r>
      <w:r w:rsidRPr="009E5255">
        <w:t xml:space="preserve"> as part of the D</w:t>
      </w:r>
      <w:r w:rsidR="00BA0826" w:rsidRPr="009E5255">
        <w:t>P</w:t>
      </w:r>
      <w:r w:rsidRPr="009E5255">
        <w:t xml:space="preserve">MA for EFC listed products (in either estimating the cost-effectiveness of drugs for which a </w:t>
      </w:r>
      <w:r w:rsidR="00DC387F" w:rsidRPr="009E5255">
        <w:t>CCPS</w:t>
      </w:r>
      <w:r w:rsidRPr="009E5255">
        <w:t xml:space="preserve"> fee might be claimed, or in reporting </w:t>
      </w:r>
      <w:r w:rsidR="00C06C6B" w:rsidRPr="009E5255">
        <w:t>Government</w:t>
      </w:r>
      <w:r w:rsidRPr="009E5255">
        <w:t xml:space="preserve"> PBS spending on EFC medicines).  For the majority of medicines (34/54), the CCPS fee represents less than 5% of the cost to </w:t>
      </w:r>
      <w:r w:rsidR="00C06C6B" w:rsidRPr="009E5255">
        <w:t>Government</w:t>
      </w:r>
      <w:r w:rsidRPr="009E5255">
        <w:t xml:space="preserve"> on a per</w:t>
      </w:r>
      <w:r w:rsidR="00C06C6B" w:rsidRPr="009E5255">
        <w:t>-</w:t>
      </w:r>
      <w:r w:rsidRPr="009E5255">
        <w:t xml:space="preserve">molecule basis (when added to the DPMA; see </w:t>
      </w:r>
      <w:r w:rsidR="00C44E08" w:rsidRPr="009E5255">
        <w:fldChar w:fldCharType="begin"/>
      </w:r>
      <w:r w:rsidR="00C44E08" w:rsidRPr="009E5255">
        <w:instrText xml:space="preserve"> REF _Ref90976258 \h </w:instrText>
      </w:r>
      <w:r w:rsidR="00C44E08" w:rsidRPr="009E5255">
        <w:fldChar w:fldCharType="separate"/>
      </w:r>
      <w:r w:rsidR="000C766B" w:rsidRPr="009E5255">
        <w:t xml:space="preserve">Appendix </w:t>
      </w:r>
      <w:r w:rsidR="000C766B">
        <w:rPr>
          <w:noProof/>
        </w:rPr>
        <w:t>12</w:t>
      </w:r>
      <w:r w:rsidR="00C44E08" w:rsidRPr="009E5255">
        <w:fldChar w:fldCharType="end"/>
      </w:r>
      <w:r w:rsidRPr="009E5255">
        <w:t>).  For those medicines with lower DPMAs (e.g. vincristine), the CCPS accounts for approximately 10% of the cost on a per molecule basis.</w:t>
      </w:r>
    </w:p>
    <w:p w14:paraId="421D6660" w14:textId="1961B157" w:rsidR="00706893" w:rsidRPr="009E5255" w:rsidRDefault="00706893" w:rsidP="003A19C2">
      <w:r w:rsidRPr="009E5255">
        <w:br w:type="page"/>
      </w:r>
    </w:p>
    <w:p w14:paraId="629D0CCD" w14:textId="77777777" w:rsidR="009302BF" w:rsidRPr="009E5255" w:rsidRDefault="009302BF" w:rsidP="00EA03B6"/>
    <w:p w14:paraId="4AA3E8A3" w14:textId="1993DEFA" w:rsidR="00EA03B6" w:rsidRPr="009E5255" w:rsidRDefault="005A2EA2" w:rsidP="00262BFA">
      <w:pPr>
        <w:pStyle w:val="Heading1"/>
        <w:ind w:left="426"/>
      </w:pPr>
      <w:bookmarkStart w:id="138" w:name="_Ref93386878"/>
      <w:bookmarkStart w:id="139" w:name="_Toc144886224"/>
      <w:r w:rsidRPr="009E5255">
        <w:t xml:space="preserve">EFC </w:t>
      </w:r>
      <w:r w:rsidR="00446FDF" w:rsidRPr="009E5255">
        <w:t>c</w:t>
      </w:r>
      <w:r w:rsidR="00EB15E2" w:rsidRPr="009E5255">
        <w:t>osts and reimbursement</w:t>
      </w:r>
      <w:bookmarkEnd w:id="138"/>
      <w:bookmarkEnd w:id="139"/>
    </w:p>
    <w:p w14:paraId="5993BDFE" w14:textId="5D5F8FD8" w:rsidR="009302BF" w:rsidRPr="009E5255" w:rsidRDefault="009302BF" w:rsidP="00262BFA">
      <w:pPr>
        <w:pStyle w:val="Heading2"/>
        <w:ind w:left="567"/>
      </w:pPr>
      <w:bookmarkStart w:id="140" w:name="_Toc144886225"/>
      <w:bookmarkEnd w:id="88"/>
      <w:r w:rsidRPr="009E5255">
        <w:t>Stakeholder views</w:t>
      </w:r>
      <w:bookmarkEnd w:id="140"/>
    </w:p>
    <w:p w14:paraId="0C306227" w14:textId="37794216" w:rsidR="004F100A" w:rsidRPr="009E5255" w:rsidRDefault="004F100A" w:rsidP="00353AC1">
      <w:r w:rsidRPr="009E5255">
        <w:t>Feedback from stakeholder submissions to the Review and subsequent targeted interviews on the current structure of the EFC program, its associated costs</w:t>
      </w:r>
      <w:r w:rsidR="006272D7" w:rsidRPr="009E5255">
        <w:t xml:space="preserve"> and the implications for the delivery of chemotherapy services for Australia</w:t>
      </w:r>
      <w:r w:rsidR="00754F74" w:rsidRPr="009E5255">
        <w:t>n</w:t>
      </w:r>
      <w:r w:rsidR="006272D7" w:rsidRPr="009E5255">
        <w:t xml:space="preserve"> patients are presented </w:t>
      </w:r>
      <w:r w:rsidR="00CB17D1" w:rsidRPr="009E5255">
        <w:t>below</w:t>
      </w:r>
      <w:r w:rsidR="006272D7" w:rsidRPr="009E5255">
        <w:t xml:space="preserve">.  </w:t>
      </w:r>
      <w:r w:rsidR="00CB17D1" w:rsidRPr="009E5255">
        <w:t>Presentation of s</w:t>
      </w:r>
      <w:r w:rsidR="006272D7" w:rsidRPr="009E5255">
        <w:t>takeholders</w:t>
      </w:r>
      <w:r w:rsidR="00CB17D1" w:rsidRPr="009E5255">
        <w:t>’</w:t>
      </w:r>
      <w:r w:rsidR="006272D7" w:rsidRPr="009E5255">
        <w:t xml:space="preserve"> views </w:t>
      </w:r>
      <w:r w:rsidR="00CB17D1" w:rsidRPr="009E5255">
        <w:t xml:space="preserve">has been organised thematically, </w:t>
      </w:r>
      <w:r w:rsidR="006272D7" w:rsidRPr="009E5255">
        <w:t xml:space="preserve">informed by the questions </w:t>
      </w:r>
      <w:r w:rsidR="00CB17D1" w:rsidRPr="009E5255">
        <w:t>that</w:t>
      </w:r>
      <w:r w:rsidR="006272D7" w:rsidRPr="009E5255">
        <w:t xml:space="preserve"> framed the Review (see</w:t>
      </w:r>
      <w:r w:rsidR="006D02DC" w:rsidRPr="009E5255">
        <w:t xml:space="preserve"> </w:t>
      </w:r>
      <w:r w:rsidR="006D02DC" w:rsidRPr="009E5255">
        <w:fldChar w:fldCharType="begin"/>
      </w:r>
      <w:r w:rsidR="006D02DC" w:rsidRPr="009E5255">
        <w:instrText xml:space="preserve"> REF _Ref90044379 \h </w:instrText>
      </w:r>
      <w:r w:rsidR="006D02DC" w:rsidRPr="009E5255">
        <w:fldChar w:fldCharType="separate"/>
      </w:r>
      <w:r w:rsidR="000C766B" w:rsidRPr="009E5255">
        <w:t xml:space="preserve">Appendix </w:t>
      </w:r>
      <w:r w:rsidR="000C766B">
        <w:rPr>
          <w:noProof/>
        </w:rPr>
        <w:t>1</w:t>
      </w:r>
      <w:r w:rsidR="006D02DC" w:rsidRPr="009E5255">
        <w:fldChar w:fldCharType="end"/>
      </w:r>
      <w:r w:rsidR="006272D7" w:rsidRPr="009E5255">
        <w:t>).</w:t>
      </w:r>
    </w:p>
    <w:p w14:paraId="1A59E0F6" w14:textId="6CADE1DF" w:rsidR="006907B8" w:rsidRPr="009E5255" w:rsidRDefault="006907B8" w:rsidP="005A2B78">
      <w:pPr>
        <w:pStyle w:val="Heading3"/>
      </w:pPr>
      <w:bookmarkStart w:id="141" w:name="_Toc90881804"/>
      <w:bookmarkStart w:id="142" w:name="_Ref93053640"/>
      <w:bookmarkStart w:id="143" w:name="_Ref93053811"/>
      <w:bookmarkStart w:id="144" w:name="_Ref93053879"/>
      <w:bookmarkStart w:id="145" w:name="_Toc144886226"/>
      <w:bookmarkEnd w:id="141"/>
      <w:r w:rsidRPr="009E5255">
        <w:t>Service viability</w:t>
      </w:r>
      <w:bookmarkEnd w:id="142"/>
      <w:bookmarkEnd w:id="143"/>
      <w:bookmarkEnd w:id="144"/>
      <w:bookmarkEnd w:id="145"/>
    </w:p>
    <w:p w14:paraId="173C82AE" w14:textId="7939224B" w:rsidR="008C6B9B" w:rsidRPr="009E5255" w:rsidRDefault="00A41269" w:rsidP="00783598">
      <w:r w:rsidRPr="009E5255">
        <w:t>Issues around supply chain activities affecting service viability were raised by member organisations, community pharmacy, logistics</w:t>
      </w:r>
      <w:r w:rsidR="00F73334" w:rsidRPr="009E5255">
        <w:t xml:space="preserve"> companies</w:t>
      </w:r>
      <w:r w:rsidRPr="009E5255">
        <w:t xml:space="preserve">, and </w:t>
      </w:r>
      <w:r w:rsidR="00F73334" w:rsidRPr="009E5255">
        <w:t xml:space="preserve">the </w:t>
      </w:r>
      <w:r w:rsidRPr="009E5255">
        <w:t>Department of Health</w:t>
      </w:r>
      <w:r w:rsidR="0048472F" w:rsidRPr="009E5255">
        <w:t xml:space="preserve">.  </w:t>
      </w:r>
      <w:r w:rsidRPr="009E5255">
        <w:t xml:space="preserve">Hospital and community pharmacies undertaking </w:t>
      </w:r>
      <w:r w:rsidR="00F73334" w:rsidRPr="009E5255">
        <w:t xml:space="preserve">in-house </w:t>
      </w:r>
      <w:r w:rsidRPr="009E5255">
        <w:t>compounding keep a range of non-compounded stock ‘on</w:t>
      </w:r>
      <w:r w:rsidR="00F73334" w:rsidRPr="009E5255">
        <w:t>-</w:t>
      </w:r>
      <w:r w:rsidRPr="009E5255">
        <w:t xml:space="preserve">hand’ for both routine </w:t>
      </w:r>
      <w:r w:rsidR="00436221" w:rsidRPr="009E5255">
        <w:t>and</w:t>
      </w:r>
      <w:r w:rsidRPr="009E5255">
        <w:t xml:space="preserve"> emergency </w:t>
      </w:r>
      <w:r w:rsidR="00436221" w:rsidRPr="009E5255">
        <w:t>use</w:t>
      </w:r>
      <w:r w:rsidR="008C6B9B" w:rsidRPr="009E5255">
        <w:t xml:space="preserve">. </w:t>
      </w:r>
      <w:r w:rsidRPr="009E5255">
        <w:t xml:space="preserve"> </w:t>
      </w:r>
      <w:r w:rsidR="008C6B9B" w:rsidRPr="009E5255">
        <w:t>H</w:t>
      </w:r>
      <w:r w:rsidRPr="009E5255">
        <w:t>owever</w:t>
      </w:r>
      <w:r w:rsidR="008C6B9B" w:rsidRPr="009E5255">
        <w:t>,</w:t>
      </w:r>
      <w:r w:rsidRPr="009E5255">
        <w:t xml:space="preserve"> increases in drug </w:t>
      </w:r>
      <w:r w:rsidR="008C6B9B" w:rsidRPr="009E5255">
        <w:t>prices</w:t>
      </w:r>
      <w:r w:rsidRPr="009E5255">
        <w:t xml:space="preserve">, particularly related to </w:t>
      </w:r>
      <w:r w:rsidR="008F76A2">
        <w:t>m</w:t>
      </w:r>
      <w:r w:rsidR="00F73334" w:rsidRPr="009E5255">
        <w:t xml:space="preserve">Abs and </w:t>
      </w:r>
      <w:r w:rsidR="00A83E55" w:rsidRPr="009E5255">
        <w:t>emergent</w:t>
      </w:r>
      <w:r w:rsidRPr="009E5255">
        <w:t xml:space="preserve"> immunotherapies, have caused significant increases in the cost of </w:t>
      </w:r>
      <w:r w:rsidR="00A83E55" w:rsidRPr="009E5255">
        <w:t xml:space="preserve">holding </w:t>
      </w:r>
      <w:r w:rsidRPr="009E5255">
        <w:t>stock</w:t>
      </w:r>
      <w:r w:rsidR="00A83E55" w:rsidRPr="009E5255">
        <w:t xml:space="preserve"> related to</w:t>
      </w:r>
      <w:r w:rsidR="008C6B9B" w:rsidRPr="009E5255">
        <w:t>:</w:t>
      </w:r>
    </w:p>
    <w:p w14:paraId="65E7EFCF" w14:textId="04135612" w:rsidR="00221B47" w:rsidRPr="009E5255" w:rsidRDefault="00DC7CE5" w:rsidP="005A2B78">
      <w:pPr>
        <w:pStyle w:val="ListParagraph"/>
        <w:rPr>
          <w:lang w:val="en-AU"/>
        </w:rPr>
      </w:pPr>
      <w:r w:rsidRPr="009E5255">
        <w:rPr>
          <w:lang w:val="en-AU"/>
        </w:rPr>
        <w:t>P</w:t>
      </w:r>
      <w:r w:rsidR="00A41269" w:rsidRPr="009E5255">
        <w:rPr>
          <w:lang w:val="en-AU"/>
        </w:rPr>
        <w:t xml:space="preserve">hysical space </w:t>
      </w:r>
      <w:r w:rsidR="00A83E55" w:rsidRPr="009E5255">
        <w:rPr>
          <w:lang w:val="en-AU"/>
        </w:rPr>
        <w:t>required for storage</w:t>
      </w:r>
      <w:r w:rsidR="008C6B9B" w:rsidRPr="009E5255">
        <w:rPr>
          <w:lang w:val="en-AU"/>
        </w:rPr>
        <w:t>;</w:t>
      </w:r>
    </w:p>
    <w:p w14:paraId="4B7578E9" w14:textId="5C93ECDF" w:rsidR="008C6B9B" w:rsidRPr="009E5255" w:rsidRDefault="00DC7CE5" w:rsidP="005A2B78">
      <w:pPr>
        <w:pStyle w:val="ListParagraph"/>
        <w:rPr>
          <w:lang w:val="en-AU"/>
        </w:rPr>
      </w:pPr>
      <w:r w:rsidRPr="009E5255">
        <w:rPr>
          <w:lang w:val="en-AU"/>
        </w:rPr>
        <w:t>I</w:t>
      </w:r>
      <w:r w:rsidR="00A83E55" w:rsidRPr="009E5255">
        <w:rPr>
          <w:lang w:val="en-AU"/>
        </w:rPr>
        <w:t>nterruption of</w:t>
      </w:r>
      <w:r w:rsidR="00A41269" w:rsidRPr="009E5255">
        <w:rPr>
          <w:lang w:val="en-AU"/>
        </w:rPr>
        <w:t xml:space="preserve"> cash</w:t>
      </w:r>
      <w:r w:rsidR="00A83E55" w:rsidRPr="009E5255">
        <w:rPr>
          <w:lang w:val="en-AU"/>
        </w:rPr>
        <w:t xml:space="preserve"> </w:t>
      </w:r>
      <w:r w:rsidR="00A41269" w:rsidRPr="009E5255">
        <w:rPr>
          <w:lang w:val="en-AU"/>
        </w:rPr>
        <w:t xml:space="preserve">flow </w:t>
      </w:r>
      <w:r w:rsidR="00A83E55" w:rsidRPr="009E5255">
        <w:rPr>
          <w:lang w:val="en-AU"/>
        </w:rPr>
        <w:t xml:space="preserve">linked to the delay between the </w:t>
      </w:r>
      <w:r w:rsidR="00A41269" w:rsidRPr="009E5255">
        <w:rPr>
          <w:lang w:val="en-AU"/>
        </w:rPr>
        <w:t xml:space="preserve">purchase </w:t>
      </w:r>
      <w:r w:rsidR="00A83E55" w:rsidRPr="009E5255">
        <w:rPr>
          <w:lang w:val="en-AU"/>
        </w:rPr>
        <w:t xml:space="preserve">of </w:t>
      </w:r>
      <w:r w:rsidR="00A41269" w:rsidRPr="009E5255">
        <w:rPr>
          <w:lang w:val="en-AU"/>
        </w:rPr>
        <w:t xml:space="preserve">expensive stock </w:t>
      </w:r>
      <w:r w:rsidR="00A83E55" w:rsidRPr="009E5255">
        <w:rPr>
          <w:lang w:val="en-AU"/>
        </w:rPr>
        <w:t>and (uncertain)</w:t>
      </w:r>
      <w:r w:rsidR="008C6B9B" w:rsidRPr="009E5255">
        <w:rPr>
          <w:lang w:val="en-AU"/>
        </w:rPr>
        <w:t xml:space="preserve"> </w:t>
      </w:r>
      <w:r w:rsidR="008A004F" w:rsidRPr="009E5255">
        <w:rPr>
          <w:lang w:val="en-AU"/>
        </w:rPr>
        <w:t>lodgement</w:t>
      </w:r>
      <w:r w:rsidR="00A83E55" w:rsidRPr="009E5255">
        <w:rPr>
          <w:lang w:val="en-AU"/>
        </w:rPr>
        <w:t xml:space="preserve"> of claim</w:t>
      </w:r>
      <w:r w:rsidR="00CE706A" w:rsidRPr="009E5255">
        <w:rPr>
          <w:lang w:val="en-AU"/>
        </w:rPr>
        <w:t>s</w:t>
      </w:r>
      <w:r w:rsidR="008C6B9B" w:rsidRPr="009E5255">
        <w:rPr>
          <w:lang w:val="en-AU"/>
        </w:rPr>
        <w:t xml:space="preserve"> for reimbursement;</w:t>
      </w:r>
    </w:p>
    <w:p w14:paraId="42B268E1" w14:textId="0B859DB9" w:rsidR="008C6B9B" w:rsidRPr="009E5255" w:rsidRDefault="008C6B9B" w:rsidP="005A2B78">
      <w:pPr>
        <w:pStyle w:val="ListParagraph"/>
        <w:rPr>
          <w:lang w:val="en-AU"/>
        </w:rPr>
      </w:pPr>
      <w:r w:rsidRPr="009E5255">
        <w:rPr>
          <w:lang w:val="en-AU"/>
        </w:rPr>
        <w:t>‘</w:t>
      </w:r>
      <w:r w:rsidR="00DC7CE5" w:rsidRPr="009E5255">
        <w:rPr>
          <w:lang w:val="en-AU"/>
        </w:rPr>
        <w:t>S</w:t>
      </w:r>
      <w:r w:rsidR="00A41269" w:rsidRPr="009E5255">
        <w:rPr>
          <w:lang w:val="en-AU"/>
        </w:rPr>
        <w:t>tranded’ stock purchased but not used before its expiry date</w:t>
      </w:r>
      <w:r w:rsidRPr="009E5255">
        <w:rPr>
          <w:lang w:val="en-AU"/>
        </w:rPr>
        <w:t>;</w:t>
      </w:r>
    </w:p>
    <w:p w14:paraId="6373A2F4" w14:textId="6C0BDBB1" w:rsidR="008C6B9B" w:rsidRPr="009E5255" w:rsidRDefault="00DC7CE5" w:rsidP="005A2B78">
      <w:pPr>
        <w:pStyle w:val="ListParagraph"/>
        <w:rPr>
          <w:lang w:val="en-AU"/>
        </w:rPr>
      </w:pPr>
      <w:r w:rsidRPr="009E5255">
        <w:rPr>
          <w:lang w:val="en-AU"/>
        </w:rPr>
        <w:t>I</w:t>
      </w:r>
      <w:r w:rsidR="00A41269" w:rsidRPr="009E5255">
        <w:rPr>
          <w:lang w:val="en-AU"/>
        </w:rPr>
        <w:t xml:space="preserve">ncreased </w:t>
      </w:r>
      <w:r w:rsidR="00A83E55" w:rsidRPr="009E5255">
        <w:rPr>
          <w:lang w:val="en-AU"/>
        </w:rPr>
        <w:t xml:space="preserve">insurance costs and financial exposure related to potential </w:t>
      </w:r>
      <w:r w:rsidR="00A41269" w:rsidRPr="009E5255">
        <w:rPr>
          <w:lang w:val="en-AU"/>
        </w:rPr>
        <w:t>stock loss (</w:t>
      </w:r>
      <w:r w:rsidR="00A83E55" w:rsidRPr="009E5255">
        <w:rPr>
          <w:lang w:val="en-AU"/>
        </w:rPr>
        <w:t>e</w:t>
      </w:r>
      <w:r w:rsidR="00CE706A" w:rsidRPr="009E5255">
        <w:rPr>
          <w:lang w:val="en-AU"/>
        </w:rPr>
        <w:t>.</w:t>
      </w:r>
      <w:r w:rsidR="00A83E55" w:rsidRPr="009E5255">
        <w:rPr>
          <w:lang w:val="en-AU"/>
        </w:rPr>
        <w:t xml:space="preserve">g., due to </w:t>
      </w:r>
      <w:r w:rsidR="00CE706A" w:rsidRPr="009E5255">
        <w:rPr>
          <w:lang w:val="en-AU"/>
        </w:rPr>
        <w:t>refrigerator</w:t>
      </w:r>
      <w:r w:rsidR="00A83E55" w:rsidRPr="009E5255">
        <w:rPr>
          <w:lang w:val="en-AU"/>
        </w:rPr>
        <w:t xml:space="preserve"> failure</w:t>
      </w:r>
      <w:r w:rsidR="00A41269" w:rsidRPr="009E5255">
        <w:rPr>
          <w:lang w:val="en-AU"/>
        </w:rPr>
        <w:t>)</w:t>
      </w:r>
      <w:r w:rsidR="008C6B9B" w:rsidRPr="009E5255">
        <w:rPr>
          <w:lang w:val="en-AU"/>
        </w:rPr>
        <w:t>;</w:t>
      </w:r>
    </w:p>
    <w:p w14:paraId="64183F2E" w14:textId="24DEFDED" w:rsidR="008C6B9B" w:rsidRPr="009E5255" w:rsidRDefault="00DC7CE5" w:rsidP="005A2B78">
      <w:pPr>
        <w:pStyle w:val="ListParagraph"/>
        <w:rPr>
          <w:lang w:val="en-AU"/>
        </w:rPr>
      </w:pPr>
      <w:r w:rsidRPr="009E5255">
        <w:rPr>
          <w:lang w:val="en-AU"/>
        </w:rPr>
        <w:t>C</w:t>
      </w:r>
      <w:r w:rsidR="00A41269" w:rsidRPr="009E5255">
        <w:rPr>
          <w:lang w:val="en-AU"/>
        </w:rPr>
        <w:t xml:space="preserve">hanges in </w:t>
      </w:r>
      <w:r w:rsidR="008C6B9B" w:rsidRPr="009E5255">
        <w:rPr>
          <w:lang w:val="en-AU"/>
        </w:rPr>
        <w:t xml:space="preserve">PBS list </w:t>
      </w:r>
      <w:r w:rsidR="00A41269" w:rsidRPr="009E5255">
        <w:rPr>
          <w:lang w:val="en-AU"/>
        </w:rPr>
        <w:t>prices after stock is purchased but before it is used</w:t>
      </w:r>
      <w:r w:rsidR="005F17CE" w:rsidRPr="009E5255">
        <w:rPr>
          <w:lang w:val="en-AU"/>
        </w:rPr>
        <w:t>, re</w:t>
      </w:r>
      <w:r w:rsidR="00CE706A" w:rsidRPr="009E5255">
        <w:rPr>
          <w:lang w:val="en-AU"/>
        </w:rPr>
        <w:t xml:space="preserve">sulting in declining </w:t>
      </w:r>
      <w:r w:rsidR="005F17CE" w:rsidRPr="009E5255">
        <w:rPr>
          <w:lang w:val="en-AU"/>
        </w:rPr>
        <w:t xml:space="preserve">margins on </w:t>
      </w:r>
      <w:r w:rsidR="00F73334" w:rsidRPr="009E5255">
        <w:rPr>
          <w:lang w:val="en-AU"/>
        </w:rPr>
        <w:t xml:space="preserve">the </w:t>
      </w:r>
      <w:r w:rsidR="005F17CE" w:rsidRPr="009E5255">
        <w:rPr>
          <w:lang w:val="en-AU"/>
        </w:rPr>
        <w:t>cost of goods sold</w:t>
      </w:r>
      <w:r w:rsidR="008C6B9B" w:rsidRPr="009E5255">
        <w:rPr>
          <w:lang w:val="en-AU"/>
        </w:rPr>
        <w:t xml:space="preserve">.  </w:t>
      </w:r>
      <w:r w:rsidR="005F17CE" w:rsidRPr="009E5255">
        <w:rPr>
          <w:lang w:val="en-AU"/>
        </w:rPr>
        <w:t xml:space="preserve">In addition, a number of </w:t>
      </w:r>
      <w:r w:rsidR="008C6B9B" w:rsidRPr="009E5255">
        <w:rPr>
          <w:lang w:val="en-AU"/>
        </w:rPr>
        <w:t xml:space="preserve">submissions reported </w:t>
      </w:r>
      <w:r w:rsidR="005F17CE" w:rsidRPr="009E5255">
        <w:rPr>
          <w:lang w:val="en-AU"/>
        </w:rPr>
        <w:t>instances of suppliers setting prices higher than the PBS reimburse</w:t>
      </w:r>
      <w:r w:rsidR="00FF69E2" w:rsidRPr="009E5255">
        <w:rPr>
          <w:lang w:val="en-AU"/>
        </w:rPr>
        <w:t>ment</w:t>
      </w:r>
      <w:r w:rsidR="005F17CE" w:rsidRPr="009E5255">
        <w:rPr>
          <w:lang w:val="en-AU"/>
        </w:rPr>
        <w:t xml:space="preserve"> amount</w:t>
      </w:r>
      <w:r w:rsidR="00CE706A" w:rsidRPr="009E5255">
        <w:rPr>
          <w:lang w:val="en-AU"/>
        </w:rPr>
        <w:t xml:space="preserve"> (PBS list price)</w:t>
      </w:r>
      <w:r w:rsidR="005F17CE" w:rsidRPr="009E5255">
        <w:rPr>
          <w:lang w:val="en-AU"/>
        </w:rPr>
        <w:t xml:space="preserve">, meaning </w:t>
      </w:r>
      <w:r w:rsidR="008C6B9B" w:rsidRPr="009E5255">
        <w:rPr>
          <w:lang w:val="en-AU"/>
        </w:rPr>
        <w:t xml:space="preserve">the cost to </w:t>
      </w:r>
      <w:r w:rsidR="005F17CE" w:rsidRPr="009E5255">
        <w:rPr>
          <w:lang w:val="en-AU"/>
        </w:rPr>
        <w:t xml:space="preserve">pharmacy to </w:t>
      </w:r>
      <w:r w:rsidR="008C6B9B" w:rsidRPr="009E5255">
        <w:rPr>
          <w:lang w:val="en-AU"/>
        </w:rPr>
        <w:t xml:space="preserve">purchase EFC medications </w:t>
      </w:r>
      <w:r w:rsidR="005F17CE" w:rsidRPr="009E5255">
        <w:rPr>
          <w:lang w:val="en-AU"/>
        </w:rPr>
        <w:t>may be</w:t>
      </w:r>
      <w:r w:rsidR="008C6B9B" w:rsidRPr="009E5255">
        <w:rPr>
          <w:lang w:val="en-AU"/>
        </w:rPr>
        <w:t xml:space="preserve"> </w:t>
      </w:r>
      <w:r w:rsidR="005F17CE" w:rsidRPr="009E5255">
        <w:rPr>
          <w:lang w:val="en-AU"/>
        </w:rPr>
        <w:t xml:space="preserve">greater </w:t>
      </w:r>
      <w:r w:rsidR="008C6B9B" w:rsidRPr="009E5255">
        <w:rPr>
          <w:lang w:val="en-AU"/>
        </w:rPr>
        <w:t xml:space="preserve">than </w:t>
      </w:r>
      <w:r w:rsidR="00FF69E2" w:rsidRPr="009E5255">
        <w:rPr>
          <w:lang w:val="en-AU"/>
        </w:rPr>
        <w:t>its associated sales</w:t>
      </w:r>
      <w:r w:rsidR="008C6B9B" w:rsidRPr="009E5255">
        <w:rPr>
          <w:lang w:val="en-AU"/>
        </w:rPr>
        <w:t xml:space="preserve"> </w:t>
      </w:r>
      <w:r w:rsidR="00FF69E2" w:rsidRPr="009E5255">
        <w:rPr>
          <w:lang w:val="en-AU"/>
        </w:rPr>
        <w:t xml:space="preserve">revenue </w:t>
      </w:r>
      <w:r w:rsidR="008C6B9B" w:rsidRPr="009E5255">
        <w:rPr>
          <w:lang w:val="en-AU"/>
        </w:rPr>
        <w:t>(see</w:t>
      </w:r>
      <w:r w:rsidR="005F17CE" w:rsidRPr="009E5255">
        <w:rPr>
          <w:lang w:val="en-AU"/>
        </w:rPr>
        <w:t xml:space="preserve"> Section </w:t>
      </w:r>
      <w:r w:rsidR="005F17CE" w:rsidRPr="009E5255">
        <w:rPr>
          <w:lang w:val="en-AU"/>
        </w:rPr>
        <w:fldChar w:fldCharType="begin"/>
      </w:r>
      <w:r w:rsidR="005F17CE" w:rsidRPr="009E5255">
        <w:rPr>
          <w:lang w:val="en-AU"/>
        </w:rPr>
        <w:instrText xml:space="preserve"> REF _Ref92198719 \r \h </w:instrText>
      </w:r>
      <w:r w:rsidR="005F17CE" w:rsidRPr="009E5255">
        <w:rPr>
          <w:lang w:val="en-AU"/>
        </w:rPr>
      </w:r>
      <w:r w:rsidR="005F17CE" w:rsidRPr="009E5255">
        <w:rPr>
          <w:lang w:val="en-AU"/>
        </w:rPr>
        <w:fldChar w:fldCharType="separate"/>
      </w:r>
      <w:r w:rsidR="000C766B">
        <w:rPr>
          <w:cs/>
          <w:lang w:val="en-AU"/>
        </w:rPr>
        <w:t>‎</w:t>
      </w:r>
      <w:r w:rsidR="000C766B">
        <w:rPr>
          <w:lang w:val="en-AU"/>
        </w:rPr>
        <w:t>4.3</w:t>
      </w:r>
      <w:r w:rsidR="005F17CE" w:rsidRPr="009E5255">
        <w:rPr>
          <w:lang w:val="en-AU"/>
        </w:rPr>
        <w:fldChar w:fldCharType="end"/>
      </w:r>
      <w:r w:rsidR="008C6B9B" w:rsidRPr="009E5255">
        <w:rPr>
          <w:lang w:val="en-AU"/>
        </w:rPr>
        <w:t xml:space="preserve"> for </w:t>
      </w:r>
      <w:r w:rsidR="005F17CE" w:rsidRPr="009E5255">
        <w:rPr>
          <w:lang w:val="en-AU"/>
        </w:rPr>
        <w:t xml:space="preserve">a </w:t>
      </w:r>
      <w:r w:rsidR="008C6B9B" w:rsidRPr="009E5255">
        <w:rPr>
          <w:lang w:val="en-AU"/>
        </w:rPr>
        <w:t xml:space="preserve">quantitative </w:t>
      </w:r>
      <w:r w:rsidR="005F17CE" w:rsidRPr="009E5255">
        <w:rPr>
          <w:lang w:val="en-AU"/>
        </w:rPr>
        <w:t xml:space="preserve">analysis </w:t>
      </w:r>
      <w:r w:rsidR="008C6B9B" w:rsidRPr="009E5255">
        <w:rPr>
          <w:lang w:val="en-AU"/>
        </w:rPr>
        <w:t xml:space="preserve">and discussion of supplier </w:t>
      </w:r>
      <w:r w:rsidR="005F17CE" w:rsidRPr="009E5255">
        <w:rPr>
          <w:lang w:val="en-AU"/>
        </w:rPr>
        <w:t xml:space="preserve">and PBS </w:t>
      </w:r>
      <w:r w:rsidR="008C6B9B" w:rsidRPr="009E5255">
        <w:rPr>
          <w:lang w:val="en-AU"/>
        </w:rPr>
        <w:t>reimbursement prices);</w:t>
      </w:r>
      <w:r w:rsidR="00A41269" w:rsidRPr="009E5255">
        <w:rPr>
          <w:lang w:val="en-AU"/>
        </w:rPr>
        <w:t xml:space="preserve"> and </w:t>
      </w:r>
    </w:p>
    <w:p w14:paraId="5ADD886D" w14:textId="201687CA" w:rsidR="008C6B9B" w:rsidRPr="009E5255" w:rsidRDefault="00DC7CE5" w:rsidP="005A2B78">
      <w:pPr>
        <w:pStyle w:val="ListParagraph"/>
        <w:rPr>
          <w:lang w:val="en-AU"/>
        </w:rPr>
      </w:pPr>
      <w:r w:rsidRPr="009E5255">
        <w:rPr>
          <w:lang w:val="en-AU"/>
        </w:rPr>
        <w:t>D</w:t>
      </w:r>
      <w:r w:rsidR="00A41269" w:rsidRPr="009E5255">
        <w:rPr>
          <w:lang w:val="en-AU"/>
        </w:rPr>
        <w:t>e-listing of medications</w:t>
      </w:r>
      <w:r w:rsidR="008C6B9B" w:rsidRPr="009E5255">
        <w:rPr>
          <w:lang w:val="en-AU"/>
        </w:rPr>
        <w:t xml:space="preserve"> </w:t>
      </w:r>
      <w:r w:rsidR="005F17CE" w:rsidRPr="009E5255">
        <w:rPr>
          <w:lang w:val="en-AU"/>
        </w:rPr>
        <w:t>after</w:t>
      </w:r>
      <w:r w:rsidR="008C6B9B" w:rsidRPr="009E5255">
        <w:rPr>
          <w:lang w:val="en-AU"/>
        </w:rPr>
        <w:t xml:space="preserve"> purchase </w:t>
      </w:r>
      <w:r w:rsidR="005F17CE" w:rsidRPr="009E5255">
        <w:rPr>
          <w:lang w:val="en-AU"/>
        </w:rPr>
        <w:t xml:space="preserve">of </w:t>
      </w:r>
      <w:r w:rsidR="008C6B9B" w:rsidRPr="009E5255">
        <w:rPr>
          <w:lang w:val="en-AU"/>
        </w:rPr>
        <w:t xml:space="preserve">stock </w:t>
      </w:r>
      <w:r w:rsidR="005F17CE" w:rsidRPr="009E5255">
        <w:rPr>
          <w:lang w:val="en-AU"/>
        </w:rPr>
        <w:t>but before</w:t>
      </w:r>
      <w:r w:rsidR="008C6B9B" w:rsidRPr="009E5255">
        <w:rPr>
          <w:lang w:val="en-AU"/>
        </w:rPr>
        <w:t xml:space="preserve"> a claim is submitted for PBS reimbursement</w:t>
      </w:r>
      <w:r w:rsidR="0048472F" w:rsidRPr="009E5255">
        <w:rPr>
          <w:lang w:val="en-AU"/>
        </w:rPr>
        <w:t xml:space="preserve">.  </w:t>
      </w:r>
      <w:r w:rsidR="00A41269" w:rsidRPr="009E5255">
        <w:rPr>
          <w:lang w:val="en-AU"/>
        </w:rPr>
        <w:t>This is of particular concern for small</w:t>
      </w:r>
      <w:r w:rsidR="00B32ACE" w:rsidRPr="009E5255">
        <w:rPr>
          <w:lang w:val="en-AU"/>
        </w:rPr>
        <w:t>-</w:t>
      </w:r>
      <w:r w:rsidR="00A41269" w:rsidRPr="009E5255">
        <w:rPr>
          <w:lang w:val="en-AU"/>
        </w:rPr>
        <w:t xml:space="preserve">volume pharmacies </w:t>
      </w:r>
      <w:r w:rsidR="00B32ACE" w:rsidRPr="009E5255">
        <w:rPr>
          <w:lang w:val="en-AU"/>
        </w:rPr>
        <w:t>and</w:t>
      </w:r>
      <w:r w:rsidR="00A41269" w:rsidRPr="009E5255">
        <w:rPr>
          <w:lang w:val="en-AU"/>
        </w:rPr>
        <w:t xml:space="preserve"> hospitals with </w:t>
      </w:r>
      <w:r w:rsidR="00B32ACE" w:rsidRPr="009E5255">
        <w:rPr>
          <w:lang w:val="en-AU"/>
        </w:rPr>
        <w:t>limited</w:t>
      </w:r>
      <w:r w:rsidR="00A41269" w:rsidRPr="009E5255">
        <w:rPr>
          <w:lang w:val="en-AU"/>
        </w:rPr>
        <w:t xml:space="preserve"> capacity to absorb such costs</w:t>
      </w:r>
      <w:r w:rsidR="0048472F" w:rsidRPr="009E5255">
        <w:rPr>
          <w:lang w:val="en-AU"/>
        </w:rPr>
        <w:t xml:space="preserve">.  </w:t>
      </w:r>
    </w:p>
    <w:p w14:paraId="20B4E3ED" w14:textId="5BF0398D" w:rsidR="004F100A" w:rsidRPr="009E5255" w:rsidRDefault="008D4EF4" w:rsidP="004F100A">
      <w:pPr>
        <w:rPr>
          <w:noProof/>
        </w:rPr>
      </w:pPr>
      <w:r w:rsidRPr="009E5255">
        <w:t>T</w:t>
      </w:r>
      <w:r w:rsidR="00A41269" w:rsidRPr="009E5255">
        <w:t>hese costs are borne by pharmac</w:t>
      </w:r>
      <w:r w:rsidRPr="009E5255">
        <w:t>ies</w:t>
      </w:r>
      <w:r w:rsidR="00A41269" w:rsidRPr="009E5255">
        <w:t xml:space="preserve"> and </w:t>
      </w:r>
      <w:r w:rsidR="00416BD3" w:rsidRPr="009E5255">
        <w:t xml:space="preserve">are </w:t>
      </w:r>
      <w:r w:rsidR="00A41269" w:rsidRPr="009E5255">
        <w:t xml:space="preserve">exacerbated by the </w:t>
      </w:r>
      <w:r w:rsidR="00D573AF" w:rsidRPr="009E5255">
        <w:t>higher</w:t>
      </w:r>
      <w:r w:rsidR="00416BD3" w:rsidRPr="009E5255">
        <w:t xml:space="preserve"> costs of emergent cancer medicines</w:t>
      </w:r>
      <w:r w:rsidR="000F4D54" w:rsidRPr="009E5255">
        <w:t xml:space="preserve"> and the requirement to maintain sufficient stock of a large range of medicines</w:t>
      </w:r>
      <w:r w:rsidR="00A41269" w:rsidRPr="009E5255">
        <w:t>.</w:t>
      </w:r>
    </w:p>
    <w:tbl>
      <w:tblPr>
        <w:tblW w:w="7796"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796"/>
      </w:tblGrid>
      <w:tr w:rsidR="004F100A" w:rsidRPr="009E5255" w14:paraId="34E6B6B8" w14:textId="77777777" w:rsidTr="000C0B17">
        <w:trPr>
          <w:trHeight w:val="3605"/>
        </w:trPr>
        <w:tc>
          <w:tcPr>
            <w:tcW w:w="7796" w:type="dxa"/>
            <w:tcBorders>
              <w:top w:val="single" w:sz="4" w:space="0" w:color="auto"/>
              <w:left w:val="single" w:sz="4" w:space="0" w:color="auto"/>
              <w:bottom w:val="single" w:sz="4" w:space="0" w:color="auto"/>
              <w:right w:val="single" w:sz="4" w:space="0" w:color="auto"/>
            </w:tcBorders>
          </w:tcPr>
          <w:p w14:paraId="5698B730" w14:textId="7D2F5D03" w:rsidR="004F100A" w:rsidRPr="009E5255" w:rsidRDefault="004F100A" w:rsidP="000C0B17">
            <w:pPr>
              <w:rPr>
                <w:i/>
                <w:iCs/>
                <w:noProof/>
              </w:rPr>
            </w:pPr>
            <w:r w:rsidRPr="009E5255">
              <w:rPr>
                <w:i/>
                <w:iCs/>
                <w:noProof/>
              </w:rPr>
              <w:t xml:space="preserve">The most significant cost is that of holding higher inventory levels.  Our inventory is purposefully at a level higher than industry standard to enable same-day treatment and to mitigate anticipated delays in transportation.  On the day this discussion paper was released, (21st May 2021) </w:t>
            </w:r>
            <w:r w:rsidR="00B32ACE" w:rsidRPr="009E5255">
              <w:rPr>
                <w:i/>
                <w:iCs/>
                <w:noProof/>
              </w:rPr>
              <w:t>[we]</w:t>
            </w:r>
            <w:r w:rsidRPr="009E5255">
              <w:rPr>
                <w:i/>
                <w:iCs/>
                <w:noProof/>
              </w:rPr>
              <w:t xml:space="preserve"> had $375,009 of chemotherapy inventory on hand in the oncology fridge.  These high inventory levels are kept at significant cost to the business.  The PBS funding model assumes ‘just in time’ supply</w:t>
            </w:r>
            <w:r w:rsidR="00B32ACE" w:rsidRPr="009E5255">
              <w:rPr>
                <w:i/>
                <w:iCs/>
                <w:noProof/>
              </w:rPr>
              <w:t>,</w:t>
            </w:r>
            <w:r w:rsidRPr="009E5255">
              <w:rPr>
                <w:i/>
                <w:iCs/>
                <w:noProof/>
              </w:rPr>
              <w:t xml:space="preserve"> which is ineffective in </w:t>
            </w:r>
            <w:r w:rsidR="00B32ACE" w:rsidRPr="009E5255">
              <w:rPr>
                <w:i/>
                <w:iCs/>
                <w:noProof/>
              </w:rPr>
              <w:t>[</w:t>
            </w:r>
            <w:r w:rsidRPr="009E5255">
              <w:rPr>
                <w:i/>
                <w:iCs/>
                <w:noProof/>
              </w:rPr>
              <w:t>…</w:t>
            </w:r>
            <w:r w:rsidR="00B32ACE" w:rsidRPr="009E5255">
              <w:rPr>
                <w:i/>
                <w:iCs/>
                <w:noProof/>
              </w:rPr>
              <w:t>]</w:t>
            </w:r>
            <w:r w:rsidRPr="009E5255">
              <w:rPr>
                <w:i/>
                <w:iCs/>
                <w:noProof/>
              </w:rPr>
              <w:t xml:space="preserve"> country areas where many drugs are delivered 2-3 business days (in some cases up to 5 days) after placing an order.  In other industries, the cost of holding higher inventories is generally offset by higher margins, which is not possible with established Commonwealth fees for compounding EFC medicines.</w:t>
            </w:r>
          </w:p>
          <w:p w14:paraId="3BB8A034" w14:textId="58D02F54" w:rsidR="004F100A" w:rsidRPr="009E5255" w:rsidRDefault="00E043F5" w:rsidP="000C0B17">
            <w:pPr>
              <w:jc w:val="right"/>
              <w:rPr>
                <w:i/>
                <w:iCs/>
                <w:noProof/>
              </w:rPr>
            </w:pPr>
            <w:r w:rsidRPr="009E5255">
              <w:rPr>
                <w:i/>
                <w:iCs/>
                <w:noProof/>
              </w:rPr>
              <w:t>-</w:t>
            </w:r>
            <w:r w:rsidR="00C146E9" w:rsidRPr="009E5255">
              <w:rPr>
                <w:i/>
                <w:iCs/>
                <w:noProof/>
              </w:rPr>
              <w:t>Commercial</w:t>
            </w:r>
            <w:r w:rsidR="00F47282" w:rsidRPr="009E5255">
              <w:rPr>
                <w:i/>
                <w:iCs/>
                <w:noProof/>
              </w:rPr>
              <w:t xml:space="preserve"> </w:t>
            </w:r>
            <w:r w:rsidR="00D019E8" w:rsidRPr="009E5255">
              <w:rPr>
                <w:i/>
                <w:iCs/>
                <w:noProof/>
              </w:rPr>
              <w:t>p</w:t>
            </w:r>
            <w:r w:rsidR="004F100A" w:rsidRPr="009E5255">
              <w:rPr>
                <w:i/>
                <w:iCs/>
                <w:noProof/>
              </w:rPr>
              <w:t>harmacy</w:t>
            </w:r>
          </w:p>
        </w:tc>
      </w:tr>
    </w:tbl>
    <w:p w14:paraId="74F1EBC1" w14:textId="77777777" w:rsidR="00A41269" w:rsidRPr="009E5255" w:rsidRDefault="00A41269" w:rsidP="00783598"/>
    <w:p w14:paraId="51D3DCE6" w14:textId="5F6C7DEA" w:rsidR="004F100A" w:rsidRPr="009E5255" w:rsidRDefault="00A41269" w:rsidP="004F100A">
      <w:r w:rsidRPr="009E5255">
        <w:t xml:space="preserve">Additionally, due to the </w:t>
      </w:r>
      <w:r w:rsidR="003A57FB" w:rsidRPr="009E5255">
        <w:t>gaps</w:t>
      </w:r>
      <w:r w:rsidRPr="009E5255">
        <w:t xml:space="preserve"> between when medications are compounded, administered and claimed, </w:t>
      </w:r>
      <w:r w:rsidR="00CE706A" w:rsidRPr="009E5255">
        <w:t>cancer medicines</w:t>
      </w:r>
      <w:r w:rsidRPr="009E5255">
        <w:t xml:space="preserve"> may be compounded and/or administered but </w:t>
      </w:r>
      <w:r w:rsidR="00C533C6" w:rsidRPr="009E5255">
        <w:t>ineligible for</w:t>
      </w:r>
      <w:r w:rsidR="008C6B9B" w:rsidRPr="009E5255">
        <w:t xml:space="preserve"> PBS reimbursement</w:t>
      </w:r>
      <w:r w:rsidR="0048472F" w:rsidRPr="009E5255">
        <w:t xml:space="preserve">.  </w:t>
      </w:r>
      <w:r w:rsidR="00C533C6" w:rsidRPr="009E5255">
        <w:t>A cancer medicine is</w:t>
      </w:r>
      <w:r w:rsidRPr="009E5255">
        <w:t xml:space="preserve"> compounded, either in</w:t>
      </w:r>
      <w:r w:rsidR="00CE706A" w:rsidRPr="009E5255">
        <w:t>-</w:t>
      </w:r>
      <w:r w:rsidRPr="009E5255">
        <w:t>house or externally once an order is written by a physician</w:t>
      </w:r>
      <w:r w:rsidR="0048472F" w:rsidRPr="009E5255">
        <w:t xml:space="preserve">.  </w:t>
      </w:r>
      <w:r w:rsidRPr="009E5255">
        <w:t>Claiming</w:t>
      </w:r>
      <w:r w:rsidR="00C533C6" w:rsidRPr="009E5255">
        <w:t>, on the other hand,</w:t>
      </w:r>
      <w:r w:rsidRPr="009E5255">
        <w:t xml:space="preserve"> </w:t>
      </w:r>
      <w:r w:rsidR="00C533C6" w:rsidRPr="009E5255">
        <w:t>cannot</w:t>
      </w:r>
      <w:r w:rsidRPr="009E5255">
        <w:t xml:space="preserve"> occur until the </w:t>
      </w:r>
      <w:r w:rsidR="00C533C6" w:rsidRPr="009E5255">
        <w:t xml:space="preserve">medicine </w:t>
      </w:r>
      <w:r w:rsidRPr="009E5255">
        <w:t>is administered to the patient</w:t>
      </w:r>
      <w:r w:rsidR="00C533C6" w:rsidRPr="009E5255">
        <w:t>,</w:t>
      </w:r>
      <w:r w:rsidRPr="009E5255">
        <w:t xml:space="preserve"> which</w:t>
      </w:r>
      <w:r w:rsidR="003A57FB" w:rsidRPr="009E5255">
        <w:t xml:space="preserve"> </w:t>
      </w:r>
      <w:r w:rsidR="00C533C6" w:rsidRPr="009E5255">
        <w:t xml:space="preserve">may be several days later. </w:t>
      </w:r>
      <w:r w:rsidR="002C25AA" w:rsidRPr="009E5255">
        <w:t xml:space="preserve"> </w:t>
      </w:r>
      <w:r w:rsidR="00C533C6" w:rsidRPr="009E5255">
        <w:t>I</w:t>
      </w:r>
      <w:r w:rsidRPr="009E5255">
        <w:t>n some settings</w:t>
      </w:r>
      <w:r w:rsidR="00C533C6" w:rsidRPr="009E5255">
        <w:t>,</w:t>
      </w:r>
      <w:r w:rsidRPr="009E5255">
        <w:t xml:space="preserve"> </w:t>
      </w:r>
      <w:r w:rsidR="00C71BF9" w:rsidRPr="009E5255">
        <w:t xml:space="preserve">the submission of claims </w:t>
      </w:r>
      <w:r w:rsidR="003A57FB" w:rsidRPr="009E5255">
        <w:t>was reportedly</w:t>
      </w:r>
      <w:r w:rsidRPr="009E5255">
        <w:t xml:space="preserve"> ‘batched’ on a monthly basis</w:t>
      </w:r>
      <w:r w:rsidR="004F100A" w:rsidRPr="009E5255">
        <w:t xml:space="preserve">.  </w:t>
      </w:r>
      <w:r w:rsidR="00C21B96" w:rsidRPr="009E5255">
        <w:t>P</w:t>
      </w:r>
      <w:r w:rsidR="004F100A" w:rsidRPr="009E5255">
        <w:t>rocessing of claims</w:t>
      </w:r>
      <w:r w:rsidRPr="009E5255">
        <w:t xml:space="preserve"> </w:t>
      </w:r>
      <w:r w:rsidR="00C21B96" w:rsidRPr="009E5255">
        <w:t xml:space="preserve">may </w:t>
      </w:r>
      <w:r w:rsidRPr="009E5255">
        <w:t xml:space="preserve">therefore occur weeks after </w:t>
      </w:r>
      <w:r w:rsidR="00C21B96" w:rsidRPr="009E5255">
        <w:t xml:space="preserve">a </w:t>
      </w:r>
      <w:r w:rsidRPr="009E5255">
        <w:t>drug has been administered</w:t>
      </w:r>
      <w:r w:rsidR="0048472F" w:rsidRPr="009E5255">
        <w:t xml:space="preserve">.  </w:t>
      </w:r>
      <w:r w:rsidR="003A57FB" w:rsidRPr="009E5255">
        <w:t xml:space="preserve">Further, </w:t>
      </w:r>
      <w:r w:rsidRPr="009E5255">
        <w:t xml:space="preserve">PBS claims may be rejected or reversed </w:t>
      </w:r>
      <w:r w:rsidR="00C21B96" w:rsidRPr="009E5255">
        <w:t xml:space="preserve">under audit </w:t>
      </w:r>
      <w:r w:rsidRPr="009E5255">
        <w:t xml:space="preserve">for minor administrative </w:t>
      </w:r>
      <w:r w:rsidR="00C21B96" w:rsidRPr="009E5255">
        <w:t xml:space="preserve">and </w:t>
      </w:r>
      <w:r w:rsidRPr="009E5255">
        <w:t>technical issues related to the prescription</w:t>
      </w:r>
      <w:r w:rsidR="00C21B96" w:rsidRPr="009E5255">
        <w:t xml:space="preserve"> as</w:t>
      </w:r>
      <w:r w:rsidRPr="009E5255">
        <w:t xml:space="preserve"> received by the pharmacy</w:t>
      </w:r>
      <w:r w:rsidR="00C21B96" w:rsidRPr="009E5255">
        <w:t>.  Where a</w:t>
      </w:r>
      <w:r w:rsidRPr="009E5255">
        <w:t xml:space="preserve"> corrected script</w:t>
      </w:r>
      <w:r w:rsidR="00C21B96" w:rsidRPr="009E5255">
        <w:t xml:space="preserve"> cannot be obtained, the associated </w:t>
      </w:r>
      <w:r w:rsidR="00062975" w:rsidRPr="009E5255">
        <w:t xml:space="preserve">reimbursement </w:t>
      </w:r>
      <w:r w:rsidRPr="009E5255">
        <w:t xml:space="preserve">is </w:t>
      </w:r>
      <w:r w:rsidR="003A57FB" w:rsidRPr="009E5255">
        <w:t xml:space="preserve">generally </w:t>
      </w:r>
      <w:r w:rsidRPr="009E5255">
        <w:t>foregone</w:t>
      </w:r>
      <w:r w:rsidR="00446FDF" w:rsidRPr="009E5255">
        <w:t>.</w:t>
      </w:r>
    </w:p>
    <w:p w14:paraId="7ADA4785" w14:textId="66082B0C" w:rsidR="00EA65D5" w:rsidRPr="009E5255" w:rsidRDefault="00EA65D5" w:rsidP="004F100A">
      <w:r w:rsidRPr="009E5255">
        <w:t>Stakeholder interviews with community pharmac</w:t>
      </w:r>
      <w:r w:rsidR="00FE4B64" w:rsidRPr="009E5255">
        <w:t>ists</w:t>
      </w:r>
      <w:r w:rsidRPr="009E5255">
        <w:t xml:space="preserve">, as well as </w:t>
      </w:r>
      <w:r w:rsidR="00FE4B64" w:rsidRPr="009E5255">
        <w:t xml:space="preserve">representatives of </w:t>
      </w:r>
      <w:r w:rsidRPr="009E5255">
        <w:t xml:space="preserve">a pharmacy member organisation, confirmed these issues, highlighting the challenges of holding expensive inventory and </w:t>
      </w:r>
      <w:r w:rsidR="00A375F4" w:rsidRPr="009E5255">
        <w:t xml:space="preserve">the </w:t>
      </w:r>
      <w:r w:rsidRPr="009E5255">
        <w:t xml:space="preserve">risks associated with stranded and spoiled stock.  </w:t>
      </w:r>
    </w:p>
    <w:tbl>
      <w:tblPr>
        <w:tblStyle w:val="TableGrid"/>
        <w:tblW w:w="0" w:type="auto"/>
        <w:tblInd w:w="1271" w:type="dxa"/>
        <w:tblLook w:val="04A0" w:firstRow="1" w:lastRow="0" w:firstColumn="1" w:lastColumn="0" w:noHBand="0" w:noVBand="1"/>
      </w:tblPr>
      <w:tblGrid>
        <w:gridCol w:w="7740"/>
      </w:tblGrid>
      <w:tr w:rsidR="004F100A" w:rsidRPr="009E5255" w14:paraId="39D7BE51" w14:textId="77777777" w:rsidTr="000C0B17">
        <w:tc>
          <w:tcPr>
            <w:tcW w:w="7740" w:type="dxa"/>
          </w:tcPr>
          <w:p w14:paraId="47CE4C14" w14:textId="6C009607" w:rsidR="004F100A" w:rsidRPr="009E5255" w:rsidRDefault="004F100A" w:rsidP="000C0B17">
            <w:pPr>
              <w:rPr>
                <w:i/>
                <w:iCs/>
              </w:rPr>
            </w:pPr>
            <w:r w:rsidRPr="009E5255">
              <w:rPr>
                <w:i/>
                <w:iCs/>
              </w:rPr>
              <w:t>The difference is the cost of stock</w:t>
            </w:r>
            <w:r w:rsidR="003A57FB" w:rsidRPr="009E5255">
              <w:rPr>
                <w:i/>
                <w:iCs/>
              </w:rPr>
              <w:t>-</w:t>
            </w:r>
            <w:r w:rsidRPr="009E5255">
              <w:rPr>
                <w:i/>
                <w:iCs/>
              </w:rPr>
              <w:t>holding</w:t>
            </w:r>
            <w:r w:rsidR="003A57FB" w:rsidRPr="009E5255">
              <w:rPr>
                <w:i/>
                <w:iCs/>
              </w:rPr>
              <w:t>—</w:t>
            </w:r>
            <w:r w:rsidRPr="009E5255">
              <w:rPr>
                <w:i/>
                <w:iCs/>
              </w:rPr>
              <w:t xml:space="preserve">these things are expensive, the risk is large.  Being in a rural regional site, we have to maintain our inventory at a greater </w:t>
            </w:r>
            <w:r w:rsidR="00A375F4" w:rsidRPr="009E5255">
              <w:rPr>
                <w:i/>
                <w:iCs/>
              </w:rPr>
              <w:t xml:space="preserve">level </w:t>
            </w:r>
            <w:r w:rsidR="003A57FB" w:rsidRPr="009E5255">
              <w:rPr>
                <w:i/>
                <w:iCs/>
              </w:rPr>
              <w:t xml:space="preserve">than </w:t>
            </w:r>
            <w:r w:rsidRPr="009E5255">
              <w:rPr>
                <w:i/>
                <w:iCs/>
              </w:rPr>
              <w:t>in the city</w:t>
            </w:r>
            <w:r w:rsidR="003A57FB" w:rsidRPr="009E5255">
              <w:rPr>
                <w:i/>
                <w:iCs/>
              </w:rPr>
              <w:t>—</w:t>
            </w:r>
            <w:r w:rsidRPr="009E5255">
              <w:rPr>
                <w:i/>
                <w:iCs/>
              </w:rPr>
              <w:t xml:space="preserve">those things take time to get to us.  Yes, </w:t>
            </w:r>
            <w:r w:rsidR="003A57FB" w:rsidRPr="009E5255">
              <w:rPr>
                <w:i/>
                <w:iCs/>
              </w:rPr>
              <w:t xml:space="preserve">the </w:t>
            </w:r>
            <w:r w:rsidRPr="009E5255">
              <w:rPr>
                <w:i/>
                <w:iCs/>
              </w:rPr>
              <w:t xml:space="preserve">majority of drugs are overnight, or depending, if it's a weekend can be two days.  There are some instances with specialised drugs that come from individual manufacturers that take longer.  </w:t>
            </w:r>
            <w:r w:rsidR="003A57FB" w:rsidRPr="009E5255">
              <w:rPr>
                <w:i/>
                <w:iCs/>
              </w:rPr>
              <w:t>For example,</w:t>
            </w:r>
            <w:r w:rsidRPr="009E5255">
              <w:rPr>
                <w:i/>
                <w:iCs/>
              </w:rPr>
              <w:t xml:space="preserve"> </w:t>
            </w:r>
            <w:r w:rsidR="00A375F4" w:rsidRPr="009E5255">
              <w:rPr>
                <w:i/>
                <w:iCs/>
              </w:rPr>
              <w:t>N</w:t>
            </w:r>
            <w:r w:rsidRPr="009E5255">
              <w:rPr>
                <w:i/>
                <w:iCs/>
              </w:rPr>
              <w:t>Ab paclitaxel</w:t>
            </w:r>
            <w:r w:rsidR="003A57FB" w:rsidRPr="009E5255">
              <w:rPr>
                <w:i/>
                <w:iCs/>
              </w:rPr>
              <w:t>—</w:t>
            </w:r>
            <w:r w:rsidRPr="009E5255">
              <w:rPr>
                <w:i/>
                <w:iCs/>
              </w:rPr>
              <w:t>that can take three to four days to get to us.  Pfizer is another one, or DHL</w:t>
            </w:r>
            <w:r w:rsidR="003A57FB" w:rsidRPr="009E5255">
              <w:rPr>
                <w:i/>
                <w:iCs/>
              </w:rPr>
              <w:t>,</w:t>
            </w:r>
            <w:r w:rsidRPr="009E5255">
              <w:rPr>
                <w:i/>
                <w:iCs/>
              </w:rPr>
              <w:t xml:space="preserve"> that can take an extra couple of days.  </w:t>
            </w:r>
          </w:p>
          <w:p w14:paraId="50498404" w14:textId="6D886953" w:rsidR="004F100A" w:rsidRPr="009E5255" w:rsidRDefault="00A375F4" w:rsidP="000C0B17">
            <w:pPr>
              <w:rPr>
                <w:i/>
                <w:iCs/>
              </w:rPr>
            </w:pPr>
            <w:r w:rsidRPr="009E5255">
              <w:rPr>
                <w:i/>
                <w:iCs/>
              </w:rPr>
              <w:t>Y</w:t>
            </w:r>
            <w:r w:rsidR="004F100A" w:rsidRPr="009E5255">
              <w:rPr>
                <w:i/>
                <w:iCs/>
              </w:rPr>
              <w:t>ou need to have stock on hand to cover your basics</w:t>
            </w:r>
            <w:r w:rsidR="003A57FB" w:rsidRPr="009E5255">
              <w:rPr>
                <w:i/>
                <w:iCs/>
              </w:rPr>
              <w:t xml:space="preserve"> and</w:t>
            </w:r>
            <w:r w:rsidR="004F100A" w:rsidRPr="009E5255">
              <w:rPr>
                <w:i/>
                <w:iCs/>
              </w:rPr>
              <w:t xml:space="preserve"> stock up again when needed.  </w:t>
            </w:r>
            <w:r w:rsidR="003A57FB" w:rsidRPr="009E5255">
              <w:rPr>
                <w:i/>
                <w:iCs/>
              </w:rPr>
              <w:t>Y</w:t>
            </w:r>
            <w:r w:rsidR="004F100A" w:rsidRPr="009E5255">
              <w:rPr>
                <w:i/>
                <w:iCs/>
              </w:rPr>
              <w:t xml:space="preserve">ou run the risk of </w:t>
            </w:r>
            <w:r w:rsidR="003A57FB" w:rsidRPr="009E5255">
              <w:rPr>
                <w:i/>
                <w:iCs/>
              </w:rPr>
              <w:t>1)</w:t>
            </w:r>
            <w:r w:rsidR="004F100A" w:rsidRPr="009E5255">
              <w:rPr>
                <w:i/>
                <w:iCs/>
              </w:rPr>
              <w:t xml:space="preserve"> not using drugs, for some reason, they fall out of favour, and you're left with stock</w:t>
            </w:r>
            <w:r w:rsidR="003A57FB" w:rsidRPr="009E5255">
              <w:rPr>
                <w:i/>
                <w:iCs/>
              </w:rPr>
              <w:t>;</w:t>
            </w:r>
            <w:r w:rsidR="004F100A" w:rsidRPr="009E5255">
              <w:rPr>
                <w:i/>
                <w:iCs/>
              </w:rPr>
              <w:t xml:space="preserve"> </w:t>
            </w:r>
            <w:r w:rsidR="003A57FB" w:rsidRPr="009E5255">
              <w:rPr>
                <w:i/>
                <w:iCs/>
              </w:rPr>
              <w:t>2)</w:t>
            </w:r>
            <w:r w:rsidR="004F100A" w:rsidRPr="009E5255">
              <w:rPr>
                <w:i/>
                <w:iCs/>
              </w:rPr>
              <w:t xml:space="preserve"> fridge failure and the insurance risks associated with that.</w:t>
            </w:r>
          </w:p>
          <w:p w14:paraId="2F5A64BF" w14:textId="5EE1AC3E" w:rsidR="004F100A" w:rsidRPr="009E5255" w:rsidRDefault="00E043F5" w:rsidP="00E043F5">
            <w:pPr>
              <w:jc w:val="right"/>
              <w:rPr>
                <w:i/>
                <w:iCs/>
              </w:rPr>
            </w:pPr>
            <w:r w:rsidRPr="009E5255">
              <w:rPr>
                <w:i/>
                <w:iCs/>
              </w:rPr>
              <w:t>-</w:t>
            </w:r>
            <w:r w:rsidR="00C146E9" w:rsidRPr="009E5255">
              <w:rPr>
                <w:i/>
                <w:iCs/>
              </w:rPr>
              <w:t>Commercial</w:t>
            </w:r>
            <w:r w:rsidR="004F100A" w:rsidRPr="009E5255">
              <w:rPr>
                <w:i/>
                <w:iCs/>
              </w:rPr>
              <w:t xml:space="preserve"> </w:t>
            </w:r>
            <w:r w:rsidR="005C3723" w:rsidRPr="009E5255">
              <w:rPr>
                <w:i/>
                <w:iCs/>
              </w:rPr>
              <w:t>p</w:t>
            </w:r>
            <w:r w:rsidR="004F100A" w:rsidRPr="009E5255">
              <w:rPr>
                <w:i/>
                <w:iCs/>
              </w:rPr>
              <w:t>harmacy</w:t>
            </w:r>
          </w:p>
        </w:tc>
      </w:tr>
    </w:tbl>
    <w:p w14:paraId="51AD7AA3" w14:textId="77777777" w:rsidR="004F100A" w:rsidRPr="009E5255" w:rsidDel="004F100A" w:rsidRDefault="004F100A" w:rsidP="00783598"/>
    <w:p w14:paraId="423F0CEA" w14:textId="48D0E65A" w:rsidR="00C43817" w:rsidRPr="009E5255" w:rsidRDefault="00BC290E" w:rsidP="00EA65D5">
      <w:r w:rsidRPr="009E5255">
        <w:t xml:space="preserve">A </w:t>
      </w:r>
      <w:r w:rsidR="00FE4B64" w:rsidRPr="009E5255">
        <w:t xml:space="preserve">representative of a </w:t>
      </w:r>
      <w:r w:rsidRPr="009E5255">
        <w:t xml:space="preserve">pharmacy </w:t>
      </w:r>
      <w:r w:rsidR="00EA65D5" w:rsidRPr="009E5255">
        <w:t xml:space="preserve">member </w:t>
      </w:r>
      <w:r w:rsidRPr="009E5255">
        <w:t>orga</w:t>
      </w:r>
      <w:r w:rsidR="00D26662" w:rsidRPr="009E5255">
        <w:t xml:space="preserve">nisation confirmed that </w:t>
      </w:r>
      <w:r w:rsidR="004D7D94" w:rsidRPr="009E5255">
        <w:t xml:space="preserve">as a result of the </w:t>
      </w:r>
      <w:r w:rsidR="003D1413" w:rsidRPr="009E5255">
        <w:t>substantial</w:t>
      </w:r>
      <w:r w:rsidR="004D7D94" w:rsidRPr="009E5255">
        <w:t xml:space="preserve"> costs associated with high-quality compounding</w:t>
      </w:r>
      <w:r w:rsidR="003D1413" w:rsidRPr="009E5255">
        <w:t xml:space="preserve"> of cancer medicines—</w:t>
      </w:r>
      <w:r w:rsidR="004D7D94" w:rsidRPr="009E5255">
        <w:t xml:space="preserve">from </w:t>
      </w:r>
      <w:r w:rsidR="003D1413" w:rsidRPr="009E5255">
        <w:t xml:space="preserve">facility and </w:t>
      </w:r>
      <w:r w:rsidR="004D7D94" w:rsidRPr="009E5255">
        <w:t>product logistics</w:t>
      </w:r>
      <w:r w:rsidR="003D1413" w:rsidRPr="009E5255">
        <w:t xml:space="preserve"> to </w:t>
      </w:r>
      <w:r w:rsidR="004D7D94" w:rsidRPr="009E5255">
        <w:t>skilled labour and insurance</w:t>
      </w:r>
      <w:r w:rsidR="003D1413" w:rsidRPr="009E5255">
        <w:t>—</w:t>
      </w:r>
      <w:r w:rsidR="00D26662" w:rsidRPr="009E5255">
        <w:t xml:space="preserve">very few community pharmacies </w:t>
      </w:r>
      <w:r w:rsidR="009B6529" w:rsidRPr="009E5255">
        <w:t>are in a position</w:t>
      </w:r>
      <w:r w:rsidR="00300077" w:rsidRPr="009E5255">
        <w:t xml:space="preserve"> to </w:t>
      </w:r>
      <w:r w:rsidR="00D26662" w:rsidRPr="009E5255">
        <w:t xml:space="preserve">offer </w:t>
      </w:r>
      <w:r w:rsidR="00E62B8A" w:rsidRPr="009E5255">
        <w:t>these</w:t>
      </w:r>
      <w:r w:rsidR="004D7D94" w:rsidRPr="009E5255">
        <w:t xml:space="preserve"> </w:t>
      </w:r>
      <w:r w:rsidR="00D26662" w:rsidRPr="009E5255">
        <w:t>services</w:t>
      </w:r>
      <w:r w:rsidR="004162D4" w:rsidRPr="009E5255">
        <w:t>.</w:t>
      </w:r>
    </w:p>
    <w:tbl>
      <w:tblPr>
        <w:tblStyle w:val="TableGrid"/>
        <w:tblW w:w="0" w:type="auto"/>
        <w:tblInd w:w="1271" w:type="dxa"/>
        <w:tblLook w:val="04A0" w:firstRow="1" w:lastRow="0" w:firstColumn="1" w:lastColumn="0" w:noHBand="0" w:noVBand="1"/>
      </w:tblPr>
      <w:tblGrid>
        <w:gridCol w:w="7740"/>
      </w:tblGrid>
      <w:tr w:rsidR="00C43817" w:rsidRPr="009E5255" w14:paraId="77AD93E5" w14:textId="77777777" w:rsidTr="000F551D">
        <w:tc>
          <w:tcPr>
            <w:tcW w:w="7740" w:type="dxa"/>
          </w:tcPr>
          <w:p w14:paraId="5B42A51E" w14:textId="275B31D2" w:rsidR="00C43817" w:rsidRPr="009E5255" w:rsidRDefault="00EA65D5" w:rsidP="00C43817">
            <w:pPr>
              <w:rPr>
                <w:i/>
                <w:iCs/>
              </w:rPr>
            </w:pPr>
            <w:r w:rsidRPr="009E5255">
              <w:rPr>
                <w:i/>
                <w:iCs/>
              </w:rPr>
              <w:t>W</w:t>
            </w:r>
            <w:r w:rsidR="00C43817" w:rsidRPr="009E5255">
              <w:rPr>
                <w:i/>
                <w:iCs/>
              </w:rPr>
              <w:t>hile most pharmacies do compounding of some sort</w:t>
            </w:r>
            <w:r w:rsidRPr="009E5255">
              <w:rPr>
                <w:i/>
                <w:iCs/>
              </w:rPr>
              <w:t>—</w:t>
            </w:r>
            <w:r w:rsidR="00C43817" w:rsidRPr="009E5255">
              <w:rPr>
                <w:i/>
                <w:iCs/>
              </w:rPr>
              <w:t>you know, making up a cream or an ointment, or a mixture</w:t>
            </w:r>
            <w:r w:rsidRPr="009E5255">
              <w:rPr>
                <w:i/>
                <w:iCs/>
              </w:rPr>
              <w:t>—</w:t>
            </w:r>
            <w:r w:rsidR="00B36F54" w:rsidRPr="009E5255">
              <w:rPr>
                <w:i/>
                <w:iCs/>
              </w:rPr>
              <w:t>t</w:t>
            </w:r>
            <w:r w:rsidR="00C43817" w:rsidRPr="009E5255">
              <w:rPr>
                <w:i/>
                <w:iCs/>
              </w:rPr>
              <w:t xml:space="preserve">here are really </w:t>
            </w:r>
            <w:r w:rsidRPr="009E5255">
              <w:rPr>
                <w:i/>
                <w:iCs/>
              </w:rPr>
              <w:t xml:space="preserve">only </w:t>
            </w:r>
            <w:r w:rsidR="00C43817" w:rsidRPr="009E5255">
              <w:rPr>
                <w:i/>
                <w:iCs/>
              </w:rPr>
              <w:t>specialty pharmacies now that are doing any sterile compounding</w:t>
            </w:r>
            <w:r w:rsidRPr="009E5255">
              <w:rPr>
                <w:i/>
                <w:iCs/>
              </w:rPr>
              <w:t>.</w:t>
            </w:r>
            <w:r w:rsidR="00C43817" w:rsidRPr="009E5255">
              <w:rPr>
                <w:i/>
                <w:iCs/>
              </w:rPr>
              <w:t xml:space="preserve"> </w:t>
            </w:r>
            <w:r w:rsidRPr="009E5255">
              <w:rPr>
                <w:i/>
                <w:iCs/>
              </w:rPr>
              <w:t>B</w:t>
            </w:r>
            <w:r w:rsidR="00C43817" w:rsidRPr="009E5255">
              <w:rPr>
                <w:i/>
                <w:iCs/>
              </w:rPr>
              <w:t>ecause again, you're needing specialty equipment, you need to have trained personnel, you need very strict protocols and processes in place</w:t>
            </w:r>
            <w:r w:rsidR="0048472F" w:rsidRPr="009E5255">
              <w:rPr>
                <w:i/>
                <w:iCs/>
              </w:rPr>
              <w:t xml:space="preserve">.  </w:t>
            </w:r>
            <w:r w:rsidRPr="009E5255">
              <w:rPr>
                <w:i/>
                <w:iCs/>
              </w:rPr>
              <w:t>[…]</w:t>
            </w:r>
            <w:r w:rsidR="0048472F" w:rsidRPr="009E5255">
              <w:rPr>
                <w:i/>
                <w:iCs/>
              </w:rPr>
              <w:t xml:space="preserve">  </w:t>
            </w:r>
            <w:r w:rsidRPr="009E5255">
              <w:rPr>
                <w:i/>
                <w:iCs/>
              </w:rPr>
              <w:t>E</w:t>
            </w:r>
            <w:r w:rsidR="00C43817" w:rsidRPr="009E5255">
              <w:rPr>
                <w:i/>
                <w:iCs/>
              </w:rPr>
              <w:t>ven with non</w:t>
            </w:r>
            <w:r w:rsidR="006272D7" w:rsidRPr="009E5255">
              <w:rPr>
                <w:i/>
                <w:iCs/>
              </w:rPr>
              <w:t>-</w:t>
            </w:r>
            <w:r w:rsidR="00C43817" w:rsidRPr="009E5255">
              <w:rPr>
                <w:i/>
                <w:iCs/>
              </w:rPr>
              <w:t xml:space="preserve">chemo compounding, you're seeing pharmacies </w:t>
            </w:r>
            <w:r w:rsidRPr="009E5255">
              <w:rPr>
                <w:i/>
                <w:iCs/>
              </w:rPr>
              <w:t>[…]</w:t>
            </w:r>
            <w:r w:rsidR="00C43817" w:rsidRPr="009E5255">
              <w:rPr>
                <w:i/>
                <w:iCs/>
              </w:rPr>
              <w:t xml:space="preserve"> having to refer that on to the specialty one</w:t>
            </w:r>
            <w:r w:rsidRPr="009E5255">
              <w:rPr>
                <w:i/>
                <w:iCs/>
              </w:rPr>
              <w:t>s.</w:t>
            </w:r>
          </w:p>
          <w:p w14:paraId="26C55282" w14:textId="2F91DD33" w:rsidR="00C43817" w:rsidRPr="009E5255" w:rsidRDefault="00DE41CA" w:rsidP="00C43817">
            <w:pPr>
              <w:rPr>
                <w:i/>
                <w:iCs/>
              </w:rPr>
            </w:pPr>
            <w:r w:rsidRPr="009E5255">
              <w:rPr>
                <w:i/>
                <w:iCs/>
              </w:rPr>
              <w:t>A</w:t>
            </w:r>
            <w:r w:rsidR="00C43817" w:rsidRPr="009E5255">
              <w:rPr>
                <w:i/>
                <w:iCs/>
              </w:rPr>
              <w:t xml:space="preserve"> lot of the</w:t>
            </w:r>
            <w:r w:rsidRPr="009E5255">
              <w:rPr>
                <w:i/>
                <w:iCs/>
              </w:rPr>
              <w:t xml:space="preserve"> </w:t>
            </w:r>
            <w:r w:rsidR="00C43817" w:rsidRPr="009E5255">
              <w:rPr>
                <w:i/>
                <w:iCs/>
              </w:rPr>
              <w:t>pharmacies</w:t>
            </w:r>
            <w:r w:rsidR="00193F70" w:rsidRPr="009E5255">
              <w:rPr>
                <w:i/>
                <w:iCs/>
              </w:rPr>
              <w:t xml:space="preserve"> [undertaking in-house compounding]</w:t>
            </w:r>
            <w:r w:rsidR="00C43817" w:rsidRPr="009E5255">
              <w:rPr>
                <w:i/>
                <w:iCs/>
              </w:rPr>
              <w:t xml:space="preserve"> tended to have a very small, local service</w:t>
            </w:r>
            <w:r w:rsidR="0048472F" w:rsidRPr="009E5255">
              <w:rPr>
                <w:i/>
                <w:iCs/>
              </w:rPr>
              <w:t xml:space="preserve"> </w:t>
            </w:r>
            <w:r w:rsidR="00C43817" w:rsidRPr="009E5255">
              <w:rPr>
                <w:i/>
                <w:iCs/>
              </w:rPr>
              <w:t>to be able to respond to last minute dose changes</w:t>
            </w:r>
            <w:r w:rsidR="0048472F" w:rsidRPr="009E5255">
              <w:rPr>
                <w:i/>
                <w:iCs/>
              </w:rPr>
              <w:t xml:space="preserve">.  </w:t>
            </w:r>
            <w:r w:rsidRPr="009E5255">
              <w:rPr>
                <w:i/>
                <w:iCs/>
              </w:rPr>
              <w:t>[…] T</w:t>
            </w:r>
            <w:r w:rsidR="00C43817" w:rsidRPr="009E5255">
              <w:rPr>
                <w:i/>
                <w:iCs/>
              </w:rPr>
              <w:t>he problem with that, of course, is you really need the trained staff and the equipment to even be able to do that</w:t>
            </w:r>
            <w:r w:rsidR="0048472F" w:rsidRPr="009E5255">
              <w:rPr>
                <w:i/>
                <w:iCs/>
              </w:rPr>
              <w:t xml:space="preserve">.  </w:t>
            </w:r>
          </w:p>
          <w:p w14:paraId="02C26BC8" w14:textId="1B8045C1" w:rsidR="00C43817" w:rsidRPr="009E5255" w:rsidRDefault="0055044A" w:rsidP="00A73665">
            <w:pPr>
              <w:jc w:val="right"/>
              <w:rPr>
                <w:i/>
                <w:iCs/>
              </w:rPr>
            </w:pPr>
            <w:r w:rsidRPr="009E5255">
              <w:rPr>
                <w:i/>
                <w:iCs/>
              </w:rPr>
              <w:t>-</w:t>
            </w:r>
            <w:r w:rsidR="00EA65D5" w:rsidRPr="009E5255">
              <w:rPr>
                <w:i/>
                <w:iCs/>
              </w:rPr>
              <w:t>Pharmacy m</w:t>
            </w:r>
            <w:r w:rsidR="00C43817" w:rsidRPr="009E5255">
              <w:rPr>
                <w:i/>
                <w:iCs/>
              </w:rPr>
              <w:t>ember</w:t>
            </w:r>
            <w:r w:rsidR="005D0A14" w:rsidRPr="009E5255">
              <w:rPr>
                <w:i/>
                <w:iCs/>
              </w:rPr>
              <w:t xml:space="preserve"> </w:t>
            </w:r>
            <w:r w:rsidR="00C43817" w:rsidRPr="009E5255">
              <w:rPr>
                <w:i/>
                <w:iCs/>
              </w:rPr>
              <w:t>organisation</w:t>
            </w:r>
          </w:p>
        </w:tc>
      </w:tr>
    </w:tbl>
    <w:p w14:paraId="26F8A37A" w14:textId="0A656C35" w:rsidR="009E78D5" w:rsidRPr="009E5255" w:rsidRDefault="009E78D5" w:rsidP="00783598"/>
    <w:p w14:paraId="72B6224F" w14:textId="3E991142" w:rsidR="00A41269" w:rsidRPr="009E5255" w:rsidRDefault="00A41269" w:rsidP="00783598">
      <w:r w:rsidRPr="009E5255">
        <w:t xml:space="preserve">A </w:t>
      </w:r>
      <w:r w:rsidR="00193F70" w:rsidRPr="009E5255">
        <w:t xml:space="preserve">non-metropolitan </w:t>
      </w:r>
      <w:r w:rsidRPr="009E5255">
        <w:t>hospital pharmac</w:t>
      </w:r>
      <w:r w:rsidR="00FE4B64" w:rsidRPr="009E5255">
        <w:t>ist</w:t>
      </w:r>
      <w:r w:rsidRPr="009E5255">
        <w:t xml:space="preserve"> </w:t>
      </w:r>
      <w:r w:rsidR="00193F70" w:rsidRPr="009E5255">
        <w:t>underscored</w:t>
      </w:r>
      <w:r w:rsidRPr="009E5255">
        <w:t xml:space="preserve"> the challenges of identifying, recruiting and retaining suitably qualified staff </w:t>
      </w:r>
      <w:r w:rsidR="00193F70" w:rsidRPr="009E5255">
        <w:t>as</w:t>
      </w:r>
      <w:r w:rsidRPr="009E5255">
        <w:t xml:space="preserve"> additional </w:t>
      </w:r>
      <w:r w:rsidR="00193F70" w:rsidRPr="009E5255">
        <w:t>barriers to</w:t>
      </w:r>
      <w:r w:rsidRPr="009E5255">
        <w:t xml:space="preserve"> service viability in rural areas</w:t>
      </w:r>
      <w:r w:rsidR="0048472F" w:rsidRPr="009E5255">
        <w:t xml:space="preserve">.  </w:t>
      </w:r>
      <w:r w:rsidR="00193F70" w:rsidRPr="009E5255">
        <w:t>The</w:t>
      </w:r>
      <w:r w:rsidR="00B822F5" w:rsidRPr="009E5255">
        <w:t xml:space="preserve"> stakeholder noted</w:t>
      </w:r>
      <w:r w:rsidR="00193F70" w:rsidRPr="009E5255">
        <w:t xml:space="preserve">, however, </w:t>
      </w:r>
      <w:r w:rsidR="00B822F5" w:rsidRPr="009E5255">
        <w:t xml:space="preserve">that </w:t>
      </w:r>
      <w:r w:rsidR="00B0352B" w:rsidRPr="009E5255">
        <w:t xml:space="preserve">despite these challenges, </w:t>
      </w:r>
      <w:r w:rsidR="007912D4" w:rsidRPr="009E5255">
        <w:t>maintaining</w:t>
      </w:r>
      <w:r w:rsidR="00B0352B" w:rsidRPr="009E5255">
        <w:t xml:space="preserve"> local capacity </w:t>
      </w:r>
      <w:r w:rsidR="007912D4" w:rsidRPr="009E5255">
        <w:t>in small-volume settings was critical to the retention of</w:t>
      </w:r>
      <w:r w:rsidR="009E78D5" w:rsidRPr="009E5255">
        <w:t xml:space="preserve"> specialised skills</w:t>
      </w:r>
      <w:r w:rsidR="007912D4" w:rsidRPr="009E5255">
        <w:t xml:space="preserve"> in the public sector</w:t>
      </w:r>
      <w:r w:rsidR="009E78D5" w:rsidRPr="009E5255">
        <w:t>.</w:t>
      </w:r>
    </w:p>
    <w:p w14:paraId="5B47B9F9" w14:textId="253D8CD1" w:rsidR="007D660F" w:rsidRPr="009E5255" w:rsidRDefault="00FE4B64" w:rsidP="001C70A0">
      <w:r w:rsidRPr="009E5255">
        <w:t>Members of a</w:t>
      </w:r>
      <w:r w:rsidR="00295848" w:rsidRPr="009E5255">
        <w:t xml:space="preserve"> </w:t>
      </w:r>
      <w:r w:rsidR="00C43B34" w:rsidRPr="009E5255">
        <w:t>commercial</w:t>
      </w:r>
      <w:r w:rsidR="00573AF8" w:rsidRPr="009E5255">
        <w:t xml:space="preserve"> pharmacy group </w:t>
      </w:r>
      <w:r w:rsidR="00971F11" w:rsidRPr="009E5255">
        <w:t xml:space="preserve">posited </w:t>
      </w:r>
      <w:r w:rsidR="00573AF8" w:rsidRPr="009E5255">
        <w:t xml:space="preserve">that </w:t>
      </w:r>
      <w:r w:rsidR="002A2E68" w:rsidRPr="009E5255">
        <w:t>in</w:t>
      </w:r>
      <w:r w:rsidR="00B822F5" w:rsidRPr="009E5255">
        <w:t>-</w:t>
      </w:r>
      <w:r w:rsidR="002A2E68" w:rsidRPr="009E5255">
        <w:t xml:space="preserve">house compounding could potentially save </w:t>
      </w:r>
      <w:r w:rsidR="00971F11" w:rsidRPr="009E5255">
        <w:t xml:space="preserve">hospitals </w:t>
      </w:r>
      <w:r w:rsidR="002A2E68" w:rsidRPr="009E5255">
        <w:t xml:space="preserve">money by </w:t>
      </w:r>
      <w:r w:rsidR="00971F11" w:rsidRPr="009E5255">
        <w:t>avoiding price mark-ups charged</w:t>
      </w:r>
      <w:r w:rsidR="002A2E68" w:rsidRPr="009E5255">
        <w:t xml:space="preserve"> </w:t>
      </w:r>
      <w:r w:rsidR="00971F11" w:rsidRPr="009E5255">
        <w:t>by</w:t>
      </w:r>
      <w:r w:rsidR="002A2E68" w:rsidRPr="009E5255">
        <w:t xml:space="preserve"> third</w:t>
      </w:r>
      <w:r w:rsidR="00971F11" w:rsidRPr="009E5255">
        <w:t>-</w:t>
      </w:r>
      <w:r w:rsidR="002A2E68" w:rsidRPr="009E5255">
        <w:t>party compounders</w:t>
      </w:r>
      <w:r w:rsidR="0048472F" w:rsidRPr="009E5255">
        <w:t xml:space="preserve">.  </w:t>
      </w:r>
      <w:r w:rsidR="001337CB" w:rsidRPr="009E5255">
        <w:t xml:space="preserve">However, specific </w:t>
      </w:r>
      <w:r w:rsidR="003914B2" w:rsidRPr="009E5255">
        <w:t xml:space="preserve">data </w:t>
      </w:r>
      <w:r w:rsidR="007E4E2B" w:rsidRPr="009E5255">
        <w:t>were</w:t>
      </w:r>
      <w:r w:rsidR="001337CB" w:rsidRPr="009E5255">
        <w:t xml:space="preserve"> </w:t>
      </w:r>
      <w:r w:rsidR="007E4E2B" w:rsidRPr="009E5255">
        <w:t xml:space="preserve">not </w:t>
      </w:r>
      <w:r w:rsidR="001337CB" w:rsidRPr="009E5255">
        <w:t xml:space="preserve">provided </w:t>
      </w:r>
      <w:r w:rsidR="007E4E2B" w:rsidRPr="009E5255">
        <w:t>with respect to</w:t>
      </w:r>
      <w:r w:rsidR="001337CB" w:rsidRPr="009E5255">
        <w:t xml:space="preserve"> </w:t>
      </w:r>
      <w:r w:rsidR="00971F11" w:rsidRPr="009E5255">
        <w:t xml:space="preserve">potential financial </w:t>
      </w:r>
      <w:r w:rsidR="004264A6" w:rsidRPr="009E5255">
        <w:t xml:space="preserve">differences between </w:t>
      </w:r>
      <w:r w:rsidR="00B822F5" w:rsidRPr="009E5255">
        <w:t>in-</w:t>
      </w:r>
      <w:r w:rsidR="004264A6" w:rsidRPr="009E5255">
        <w:t xml:space="preserve">house </w:t>
      </w:r>
      <w:r w:rsidR="00971F11" w:rsidRPr="009E5255">
        <w:t>and</w:t>
      </w:r>
      <w:r w:rsidR="004264A6" w:rsidRPr="009E5255">
        <w:t xml:space="preserve"> third</w:t>
      </w:r>
      <w:r w:rsidR="00971F11" w:rsidRPr="009E5255">
        <w:t>-</w:t>
      </w:r>
      <w:r w:rsidR="004264A6" w:rsidRPr="009E5255">
        <w:t>party compounding.</w:t>
      </w:r>
    </w:p>
    <w:p w14:paraId="070940E1" w14:textId="24FFB8A9" w:rsidR="00FD3ABD" w:rsidRPr="009E5255" w:rsidRDefault="00AE0D50" w:rsidP="00783598">
      <w:r w:rsidRPr="009E5255">
        <w:t>TGA</w:t>
      </w:r>
      <w:r w:rsidR="001C70A0" w:rsidRPr="009E5255">
        <w:t>-</w:t>
      </w:r>
      <w:r w:rsidR="005345FA" w:rsidRPr="009E5255">
        <w:t xml:space="preserve">licensed </w:t>
      </w:r>
      <w:r w:rsidRPr="009E5255">
        <w:t>compounders</w:t>
      </w:r>
      <w:r w:rsidR="007E4E2B" w:rsidRPr="009E5255">
        <w:t xml:space="preserve"> and</w:t>
      </w:r>
      <w:r w:rsidRPr="009E5255">
        <w:t xml:space="preserve"> </w:t>
      </w:r>
      <w:r w:rsidR="008F1107" w:rsidRPr="009E5255">
        <w:t>a</w:t>
      </w:r>
      <w:r w:rsidR="007E4E2B" w:rsidRPr="009E5255">
        <w:t>n independent</w:t>
      </w:r>
      <w:r w:rsidR="008F1107" w:rsidRPr="009E5255">
        <w:t xml:space="preserve"> compounding consultant </w:t>
      </w:r>
      <w:r w:rsidR="004306E1" w:rsidRPr="009E5255">
        <w:t xml:space="preserve">discussed in detail the differences between </w:t>
      </w:r>
      <w:r w:rsidR="005345FA" w:rsidRPr="009E5255">
        <w:t xml:space="preserve">in-house </w:t>
      </w:r>
      <w:r w:rsidR="004306E1" w:rsidRPr="009E5255">
        <w:t xml:space="preserve">and </w:t>
      </w:r>
      <w:r w:rsidR="005345FA" w:rsidRPr="009E5255">
        <w:t xml:space="preserve">third-party </w:t>
      </w:r>
      <w:r w:rsidR="004306E1" w:rsidRPr="009E5255">
        <w:t>compound</w:t>
      </w:r>
      <w:r w:rsidR="0049720A" w:rsidRPr="009E5255">
        <w:t>ing</w:t>
      </w:r>
      <w:r w:rsidR="004306E1" w:rsidRPr="009E5255">
        <w:t xml:space="preserve"> in relation to </w:t>
      </w:r>
      <w:r w:rsidR="003914B2" w:rsidRPr="009E5255">
        <w:t xml:space="preserve">auditing </w:t>
      </w:r>
      <w:r w:rsidR="004306E1" w:rsidRPr="009E5255">
        <w:t xml:space="preserve">requirements and </w:t>
      </w:r>
      <w:r w:rsidR="003914B2" w:rsidRPr="009E5255">
        <w:t xml:space="preserve">their </w:t>
      </w:r>
      <w:r w:rsidR="0049720A" w:rsidRPr="009E5255">
        <w:t xml:space="preserve">associated </w:t>
      </w:r>
      <w:r w:rsidR="004306E1" w:rsidRPr="009E5255">
        <w:t>costs</w:t>
      </w:r>
      <w:r w:rsidR="0048472F" w:rsidRPr="009E5255">
        <w:t xml:space="preserve">.  </w:t>
      </w:r>
      <w:r w:rsidR="00473991" w:rsidRPr="009E5255">
        <w:t>I</w:t>
      </w:r>
      <w:r w:rsidR="00223EBB" w:rsidRPr="009E5255">
        <w:t>t</w:t>
      </w:r>
      <w:r w:rsidR="00473991" w:rsidRPr="009E5255">
        <w:t xml:space="preserve"> was noted by one </w:t>
      </w:r>
      <w:r w:rsidR="00040EB7" w:rsidRPr="009E5255">
        <w:t>TGA-licensed</w:t>
      </w:r>
      <w:r w:rsidR="005345FA" w:rsidRPr="009E5255">
        <w:t xml:space="preserve"> </w:t>
      </w:r>
      <w:r w:rsidR="00473991" w:rsidRPr="009E5255">
        <w:t>compounder that changes to TGA requirements can have significant impact</w:t>
      </w:r>
      <w:r w:rsidR="0049720A" w:rsidRPr="009E5255">
        <w:t>s</w:t>
      </w:r>
      <w:r w:rsidR="00473991" w:rsidRPr="009E5255">
        <w:t xml:space="preserve"> </w:t>
      </w:r>
      <w:r w:rsidR="00223EBB" w:rsidRPr="009E5255">
        <w:t>on their business model</w:t>
      </w:r>
      <w:r w:rsidR="0048472F" w:rsidRPr="009E5255">
        <w:t xml:space="preserve">.  </w:t>
      </w:r>
      <w:r w:rsidR="00223EBB" w:rsidRPr="009E5255">
        <w:t xml:space="preserve">This was confirmed by </w:t>
      </w:r>
      <w:r w:rsidR="0049720A" w:rsidRPr="009E5255">
        <w:t>a number of small volume,</w:t>
      </w:r>
      <w:r w:rsidR="005345FA" w:rsidRPr="009E5255">
        <w:t xml:space="preserve"> non-TGA licensed</w:t>
      </w:r>
      <w:r w:rsidR="00223EBB" w:rsidRPr="009E5255">
        <w:t xml:space="preserve"> compounders</w:t>
      </w:r>
      <w:r w:rsidR="0049720A" w:rsidRPr="009E5255">
        <w:t>, for whom</w:t>
      </w:r>
      <w:r w:rsidR="00223EBB" w:rsidRPr="009E5255">
        <w:t xml:space="preserve"> </w:t>
      </w:r>
      <w:r w:rsidR="0049720A" w:rsidRPr="009E5255">
        <w:t>TGA compliance costs</w:t>
      </w:r>
      <w:r w:rsidR="00FD3ABD" w:rsidRPr="009E5255">
        <w:t xml:space="preserve"> </w:t>
      </w:r>
      <w:r w:rsidR="0049720A" w:rsidRPr="009E5255">
        <w:t>were deemed</w:t>
      </w:r>
      <w:r w:rsidR="00FD3ABD" w:rsidRPr="009E5255">
        <w:t xml:space="preserve"> prohibitive</w:t>
      </w:r>
      <w:r w:rsidR="0049720A" w:rsidRPr="009E5255">
        <w:t>.</w:t>
      </w:r>
    </w:p>
    <w:tbl>
      <w:tblPr>
        <w:tblStyle w:val="TableGrid"/>
        <w:tblW w:w="0" w:type="auto"/>
        <w:tblInd w:w="1413" w:type="dxa"/>
        <w:tblLook w:val="04A0" w:firstRow="1" w:lastRow="0" w:firstColumn="1" w:lastColumn="0" w:noHBand="0" w:noVBand="1"/>
      </w:tblPr>
      <w:tblGrid>
        <w:gridCol w:w="7598"/>
      </w:tblGrid>
      <w:tr w:rsidR="007D660F" w:rsidRPr="009E5255" w14:paraId="7DE300A8" w14:textId="77777777" w:rsidTr="000F551D">
        <w:tc>
          <w:tcPr>
            <w:tcW w:w="7598" w:type="dxa"/>
          </w:tcPr>
          <w:p w14:paraId="2EB16932" w14:textId="229C4248" w:rsidR="00351857" w:rsidRPr="009E5255" w:rsidRDefault="00C372D0" w:rsidP="007D660F">
            <w:pPr>
              <w:rPr>
                <w:i/>
                <w:iCs/>
              </w:rPr>
            </w:pPr>
            <w:r w:rsidRPr="009E5255">
              <w:rPr>
                <w:i/>
                <w:iCs/>
              </w:rPr>
              <w:t>T</w:t>
            </w:r>
            <w:r w:rsidR="007D660F" w:rsidRPr="009E5255">
              <w:rPr>
                <w:i/>
                <w:iCs/>
              </w:rPr>
              <w:t xml:space="preserve">he </w:t>
            </w:r>
            <w:r w:rsidRPr="009E5255">
              <w:rPr>
                <w:i/>
                <w:iCs/>
              </w:rPr>
              <w:t>P</w:t>
            </w:r>
            <w:r w:rsidR="007D660F" w:rsidRPr="009E5255">
              <w:rPr>
                <w:i/>
                <w:iCs/>
              </w:rPr>
              <w:t>harmaceutical Society of Australia has the compounding guidelines, and the professional practice standards.  And then the board recommends that you adhere to either PIC</w:t>
            </w:r>
            <w:r w:rsidR="008D4F9D" w:rsidRPr="009E5255">
              <w:rPr>
                <w:i/>
                <w:iCs/>
              </w:rPr>
              <w:t>/</w:t>
            </w:r>
            <w:r w:rsidR="007D660F" w:rsidRPr="009E5255">
              <w:rPr>
                <w:i/>
                <w:iCs/>
              </w:rPr>
              <w:t>S</w:t>
            </w:r>
            <w:r w:rsidR="008D4F9D" w:rsidRPr="009E5255">
              <w:rPr>
                <w:i/>
                <w:iCs/>
              </w:rPr>
              <w:t xml:space="preserve"> [010]</w:t>
            </w:r>
            <w:r w:rsidR="007D660F" w:rsidRPr="009E5255">
              <w:rPr>
                <w:i/>
                <w:iCs/>
              </w:rPr>
              <w:t xml:space="preserve"> or to USP 797, if you're doing sterile compounding.  </w:t>
            </w:r>
            <w:r w:rsidRPr="009E5255">
              <w:rPr>
                <w:i/>
                <w:iCs/>
              </w:rPr>
              <w:t>T</w:t>
            </w:r>
            <w:r w:rsidR="007D660F" w:rsidRPr="009E5255">
              <w:rPr>
                <w:i/>
                <w:iCs/>
              </w:rPr>
              <w:t>hat's self</w:t>
            </w:r>
            <w:r w:rsidR="00372CC3" w:rsidRPr="009E5255">
              <w:rPr>
                <w:i/>
                <w:iCs/>
              </w:rPr>
              <w:t>-</w:t>
            </w:r>
            <w:r w:rsidR="007D660F" w:rsidRPr="009E5255">
              <w:rPr>
                <w:i/>
                <w:iCs/>
              </w:rPr>
              <w:t xml:space="preserve">regulated, though.  </w:t>
            </w:r>
          </w:p>
          <w:p w14:paraId="0448A884" w14:textId="40CDBC57" w:rsidR="007D660F" w:rsidRPr="009E5255" w:rsidRDefault="00C372D0" w:rsidP="007D660F">
            <w:pPr>
              <w:rPr>
                <w:i/>
                <w:iCs/>
              </w:rPr>
            </w:pPr>
            <w:r w:rsidRPr="009E5255">
              <w:rPr>
                <w:i/>
                <w:iCs/>
              </w:rPr>
              <w:t>I</w:t>
            </w:r>
            <w:r w:rsidR="007D660F" w:rsidRPr="009E5255">
              <w:rPr>
                <w:i/>
                <w:iCs/>
              </w:rPr>
              <w:t xml:space="preserve">n </w:t>
            </w:r>
            <w:r w:rsidRPr="009E5255">
              <w:rPr>
                <w:i/>
                <w:iCs/>
              </w:rPr>
              <w:t>[community pharmacy</w:t>
            </w:r>
            <w:r w:rsidR="007D660F" w:rsidRPr="009E5255">
              <w:rPr>
                <w:i/>
                <w:iCs/>
              </w:rPr>
              <w:t xml:space="preserve">], the pharmacy board doesn't audit sites for compliance to either of those two standards.  </w:t>
            </w:r>
            <w:r w:rsidRPr="009E5255">
              <w:rPr>
                <w:i/>
                <w:iCs/>
              </w:rPr>
              <w:t>[…]</w:t>
            </w:r>
            <w:r w:rsidR="00351857" w:rsidRPr="009E5255">
              <w:rPr>
                <w:i/>
                <w:iCs/>
              </w:rPr>
              <w:t xml:space="preserve"> </w:t>
            </w:r>
            <w:r w:rsidRPr="009E5255">
              <w:rPr>
                <w:i/>
                <w:iCs/>
              </w:rPr>
              <w:t>W</w:t>
            </w:r>
            <w:r w:rsidR="007D660F" w:rsidRPr="009E5255">
              <w:rPr>
                <w:i/>
                <w:iCs/>
              </w:rPr>
              <w:t>e consider ourselves to be 797 compliant</w:t>
            </w:r>
            <w:r w:rsidRPr="009E5255">
              <w:rPr>
                <w:i/>
                <w:iCs/>
              </w:rPr>
              <w:t>—</w:t>
            </w:r>
            <w:r w:rsidR="007D660F" w:rsidRPr="009E5255">
              <w:rPr>
                <w:i/>
                <w:iCs/>
              </w:rPr>
              <w:t xml:space="preserve"> that's the standard we work to.  PIC</w:t>
            </w:r>
            <w:r w:rsidR="008D4F9D" w:rsidRPr="009E5255">
              <w:rPr>
                <w:i/>
                <w:iCs/>
              </w:rPr>
              <w:t>/</w:t>
            </w:r>
            <w:r w:rsidR="007D660F" w:rsidRPr="009E5255">
              <w:rPr>
                <w:i/>
                <w:iCs/>
              </w:rPr>
              <w:t xml:space="preserve">S really is for </w:t>
            </w:r>
            <w:r w:rsidR="00040EB7" w:rsidRPr="009E5255">
              <w:rPr>
                <w:i/>
                <w:iCs/>
              </w:rPr>
              <w:t>TGA-licensed</w:t>
            </w:r>
            <w:r w:rsidR="007D660F" w:rsidRPr="009E5255">
              <w:rPr>
                <w:i/>
                <w:iCs/>
              </w:rPr>
              <w:t xml:space="preserve"> compounders.  </w:t>
            </w:r>
            <w:r w:rsidRPr="009E5255">
              <w:rPr>
                <w:i/>
                <w:iCs/>
              </w:rPr>
              <w:t>K</w:t>
            </w:r>
            <w:r w:rsidR="007D660F" w:rsidRPr="009E5255">
              <w:rPr>
                <w:i/>
                <w:iCs/>
              </w:rPr>
              <w:t xml:space="preserve">nowing what is required for </w:t>
            </w:r>
            <w:r w:rsidR="00040EB7" w:rsidRPr="009E5255">
              <w:rPr>
                <w:i/>
                <w:iCs/>
              </w:rPr>
              <w:t>TGA-licensed</w:t>
            </w:r>
            <w:r w:rsidR="007D660F" w:rsidRPr="009E5255">
              <w:rPr>
                <w:i/>
                <w:iCs/>
              </w:rPr>
              <w:t xml:space="preserve"> compounders, if any community pharmacy said that they were compliant to PIC</w:t>
            </w:r>
            <w:r w:rsidR="008D4F9D" w:rsidRPr="009E5255">
              <w:rPr>
                <w:i/>
                <w:iCs/>
              </w:rPr>
              <w:t>/</w:t>
            </w:r>
            <w:r w:rsidR="007D660F" w:rsidRPr="009E5255">
              <w:rPr>
                <w:i/>
                <w:iCs/>
              </w:rPr>
              <w:t xml:space="preserve">S, I </w:t>
            </w:r>
            <w:r w:rsidRPr="009E5255">
              <w:rPr>
                <w:i/>
                <w:iCs/>
              </w:rPr>
              <w:t>think</w:t>
            </w:r>
            <w:r w:rsidR="007D660F" w:rsidRPr="009E5255">
              <w:rPr>
                <w:i/>
                <w:iCs/>
              </w:rPr>
              <w:t xml:space="preserve"> that would be a stretch, because it is another level.  </w:t>
            </w:r>
          </w:p>
          <w:p w14:paraId="2EF7F0F5" w14:textId="4288B9F4" w:rsidR="00372CC3" w:rsidRPr="009E5255" w:rsidRDefault="007D660F" w:rsidP="007D660F">
            <w:pPr>
              <w:rPr>
                <w:i/>
                <w:iCs/>
              </w:rPr>
            </w:pPr>
            <w:r w:rsidRPr="009E5255">
              <w:rPr>
                <w:i/>
                <w:iCs/>
              </w:rPr>
              <w:t>TGA</w:t>
            </w:r>
            <w:r w:rsidR="00C372D0" w:rsidRPr="009E5255">
              <w:rPr>
                <w:i/>
                <w:iCs/>
              </w:rPr>
              <w:t>-</w:t>
            </w:r>
            <w:r w:rsidRPr="009E5255">
              <w:rPr>
                <w:i/>
                <w:iCs/>
              </w:rPr>
              <w:t>licen</w:t>
            </w:r>
            <w:r w:rsidR="00C372D0" w:rsidRPr="009E5255">
              <w:rPr>
                <w:i/>
                <w:iCs/>
              </w:rPr>
              <w:t>s</w:t>
            </w:r>
            <w:r w:rsidRPr="009E5255">
              <w:rPr>
                <w:i/>
                <w:iCs/>
              </w:rPr>
              <w:t xml:space="preserve">ed compounders are inspected every 12 months by the TGA.  </w:t>
            </w:r>
            <w:r w:rsidR="00082835" w:rsidRPr="009E5255">
              <w:rPr>
                <w:i/>
                <w:iCs/>
              </w:rPr>
              <w:t>[…]</w:t>
            </w:r>
            <w:r w:rsidRPr="009E5255">
              <w:rPr>
                <w:i/>
                <w:iCs/>
              </w:rPr>
              <w:t xml:space="preserve"> So there's an entire quality team.  I could go on and on about the additional costs involved. </w:t>
            </w:r>
          </w:p>
          <w:p w14:paraId="599C3D58" w14:textId="54E4D02E" w:rsidR="00372CC3" w:rsidRPr="009E5255" w:rsidRDefault="007D660F" w:rsidP="002525E6">
            <w:pPr>
              <w:jc w:val="right"/>
              <w:rPr>
                <w:i/>
                <w:iCs/>
              </w:rPr>
            </w:pPr>
            <w:r w:rsidRPr="009E5255">
              <w:rPr>
                <w:i/>
                <w:iCs/>
              </w:rPr>
              <w:t xml:space="preserve"> </w:t>
            </w:r>
            <w:r w:rsidR="00CF7534" w:rsidRPr="009E5255">
              <w:rPr>
                <w:i/>
                <w:iCs/>
              </w:rPr>
              <w:t>-</w:t>
            </w:r>
            <w:r w:rsidR="00C146E9" w:rsidRPr="009E5255">
              <w:rPr>
                <w:i/>
                <w:iCs/>
              </w:rPr>
              <w:t>Commercial</w:t>
            </w:r>
            <w:r w:rsidRPr="009E5255">
              <w:rPr>
                <w:i/>
                <w:iCs/>
              </w:rPr>
              <w:t xml:space="preserve"> pharmacy</w:t>
            </w:r>
          </w:p>
          <w:p w14:paraId="22C6D30C" w14:textId="77777777" w:rsidR="007D660F" w:rsidRPr="009E5255" w:rsidRDefault="007D660F" w:rsidP="007D660F">
            <w:pPr>
              <w:rPr>
                <w:i/>
                <w:iCs/>
              </w:rPr>
            </w:pPr>
          </w:p>
          <w:p w14:paraId="6CA287B3" w14:textId="163DD150" w:rsidR="00372CC3" w:rsidRPr="009E5255" w:rsidRDefault="007D660F" w:rsidP="007D660F">
            <w:pPr>
              <w:rPr>
                <w:i/>
                <w:iCs/>
              </w:rPr>
            </w:pPr>
            <w:r w:rsidRPr="009E5255">
              <w:rPr>
                <w:i/>
                <w:iCs/>
              </w:rPr>
              <w:t xml:space="preserve">Right up through that whole transport process, that is also audited under the TGA component as well.  </w:t>
            </w:r>
            <w:r w:rsidR="006D6EB0" w:rsidRPr="009E5255">
              <w:rPr>
                <w:i/>
                <w:iCs/>
              </w:rPr>
              <w:t>A</w:t>
            </w:r>
            <w:r w:rsidRPr="009E5255">
              <w:rPr>
                <w:i/>
                <w:iCs/>
              </w:rPr>
              <w:t>gain, as they sort of zoom in and change different requirements</w:t>
            </w:r>
            <w:r w:rsidR="006D6EB0" w:rsidRPr="009E5255">
              <w:rPr>
                <w:i/>
                <w:iCs/>
              </w:rPr>
              <w:t>—</w:t>
            </w:r>
            <w:r w:rsidRPr="009E5255">
              <w:rPr>
                <w:i/>
                <w:iCs/>
              </w:rPr>
              <w:t>sometimes it's not even necessarily a requirement change, but how they interpret the change</w:t>
            </w:r>
            <w:r w:rsidR="006D6EB0" w:rsidRPr="009E5255">
              <w:rPr>
                <w:i/>
                <w:iCs/>
              </w:rPr>
              <w:t>—s</w:t>
            </w:r>
            <w:r w:rsidRPr="009E5255">
              <w:rPr>
                <w:i/>
                <w:iCs/>
              </w:rPr>
              <w:t>o too, does our testing requirements and the cost to go back and revalidate and do all those pieces</w:t>
            </w:r>
            <w:r w:rsidR="006D6EB0" w:rsidRPr="009E5255">
              <w:rPr>
                <w:i/>
                <w:iCs/>
              </w:rPr>
              <w:t>.  T</w:t>
            </w:r>
            <w:r w:rsidRPr="009E5255">
              <w:rPr>
                <w:i/>
                <w:iCs/>
              </w:rPr>
              <w:t>here's</w:t>
            </w:r>
            <w:r w:rsidR="003914B2" w:rsidRPr="009E5255">
              <w:rPr>
                <w:i/>
                <w:iCs/>
              </w:rPr>
              <w:t xml:space="preserve"> a</w:t>
            </w:r>
            <w:r w:rsidRPr="009E5255">
              <w:rPr>
                <w:i/>
                <w:iCs/>
              </w:rPr>
              <w:t xml:space="preserve"> very complex matrices involved in all of that. </w:t>
            </w:r>
          </w:p>
          <w:p w14:paraId="5556CC28" w14:textId="7B908AED" w:rsidR="007D660F" w:rsidRPr="009E5255" w:rsidRDefault="007D660F" w:rsidP="000F551D">
            <w:pPr>
              <w:jc w:val="right"/>
              <w:rPr>
                <w:i/>
                <w:iCs/>
              </w:rPr>
            </w:pPr>
            <w:r w:rsidRPr="009E5255">
              <w:rPr>
                <w:i/>
                <w:iCs/>
              </w:rPr>
              <w:t xml:space="preserve"> </w:t>
            </w:r>
            <w:r w:rsidR="00C440A9" w:rsidRPr="009E5255">
              <w:rPr>
                <w:rFonts w:ascii="Arial" w:hAnsi="Arial" w:cs="Arial"/>
                <w:i/>
                <w:iCs/>
              </w:rPr>
              <w:t>-</w:t>
            </w:r>
            <w:r w:rsidRPr="009E5255">
              <w:rPr>
                <w:i/>
                <w:iCs/>
              </w:rPr>
              <w:t>TGA</w:t>
            </w:r>
            <w:r w:rsidR="00C440A9" w:rsidRPr="009E5255">
              <w:rPr>
                <w:i/>
                <w:iCs/>
              </w:rPr>
              <w:t>-</w:t>
            </w:r>
            <w:r w:rsidRPr="009E5255">
              <w:rPr>
                <w:i/>
                <w:iCs/>
              </w:rPr>
              <w:t>licen</w:t>
            </w:r>
            <w:r w:rsidR="005345FA" w:rsidRPr="009E5255">
              <w:rPr>
                <w:i/>
                <w:iCs/>
              </w:rPr>
              <w:t>s</w:t>
            </w:r>
            <w:r w:rsidRPr="009E5255">
              <w:rPr>
                <w:i/>
                <w:iCs/>
              </w:rPr>
              <w:t>ed compounder</w:t>
            </w:r>
          </w:p>
        </w:tc>
      </w:tr>
    </w:tbl>
    <w:p w14:paraId="0072B211" w14:textId="77777777" w:rsidR="00CC0DD1" w:rsidRPr="009E5255" w:rsidRDefault="00CC0DD1" w:rsidP="00783598"/>
    <w:p w14:paraId="7294070D" w14:textId="5305F79C" w:rsidR="005B5CB2" w:rsidRPr="009E5255" w:rsidRDefault="00FE4B64" w:rsidP="00783598">
      <w:r w:rsidRPr="009E5255">
        <w:t>Members of a</w:t>
      </w:r>
      <w:r w:rsidR="000908AC" w:rsidRPr="009E5255">
        <w:t xml:space="preserve"> </w:t>
      </w:r>
      <w:r w:rsidR="00553C7B" w:rsidRPr="009E5255">
        <w:t xml:space="preserve">commercial </w:t>
      </w:r>
      <w:r w:rsidR="00A41269" w:rsidRPr="009E5255">
        <w:t xml:space="preserve">pharmacy </w:t>
      </w:r>
      <w:r w:rsidR="000908AC" w:rsidRPr="009E5255">
        <w:t>group</w:t>
      </w:r>
      <w:r w:rsidR="00A41269" w:rsidRPr="009E5255">
        <w:t xml:space="preserve"> </w:t>
      </w:r>
      <w:r w:rsidR="000908AC" w:rsidRPr="009E5255">
        <w:t>highlighted</w:t>
      </w:r>
      <w:r w:rsidR="00A41269" w:rsidRPr="009E5255">
        <w:t xml:space="preserve"> </w:t>
      </w:r>
      <w:r w:rsidR="000908AC" w:rsidRPr="009E5255">
        <w:t xml:space="preserve">the disparate reimbursement for like services based on </w:t>
      </w:r>
      <w:r w:rsidR="001A11B3" w:rsidRPr="009E5255">
        <w:t>providers’ registration status</w:t>
      </w:r>
      <w:r w:rsidR="0048472F" w:rsidRPr="009E5255">
        <w:t xml:space="preserve"> </w:t>
      </w:r>
      <w:r w:rsidR="001A11B3" w:rsidRPr="009E5255">
        <w:t>(i.e., (</w:t>
      </w:r>
      <w:r w:rsidR="00A41269" w:rsidRPr="009E5255">
        <w:t>s90</w:t>
      </w:r>
      <w:r w:rsidR="001A11B3" w:rsidRPr="009E5255">
        <w:t>)</w:t>
      </w:r>
      <w:r w:rsidR="00A41269" w:rsidRPr="009E5255">
        <w:t xml:space="preserve"> community pharmacies </w:t>
      </w:r>
      <w:r w:rsidR="001A11B3" w:rsidRPr="009E5255">
        <w:t>vs</w:t>
      </w:r>
      <w:r w:rsidR="00A41269" w:rsidRPr="009E5255">
        <w:t xml:space="preserve"> </w:t>
      </w:r>
      <w:r w:rsidR="001A11B3" w:rsidRPr="009E5255">
        <w:t>(</w:t>
      </w:r>
      <w:r w:rsidR="00A41269" w:rsidRPr="009E5255">
        <w:t>s94</w:t>
      </w:r>
      <w:r w:rsidR="001A11B3" w:rsidRPr="009E5255">
        <w:t>)</w:t>
      </w:r>
      <w:r w:rsidR="00A41269" w:rsidRPr="009E5255">
        <w:t xml:space="preserve"> </w:t>
      </w:r>
      <w:r w:rsidR="001A11B3" w:rsidRPr="009E5255">
        <w:t xml:space="preserve">private </w:t>
      </w:r>
      <w:r w:rsidR="00A41269" w:rsidRPr="009E5255">
        <w:t>hospital pharmacies</w:t>
      </w:r>
      <w:r w:rsidR="001A11B3" w:rsidRPr="009E5255">
        <w:t>)</w:t>
      </w:r>
      <w:r w:rsidR="0048472F" w:rsidRPr="009E5255">
        <w:t xml:space="preserve">.  </w:t>
      </w:r>
      <w:r w:rsidRPr="009E5255">
        <w:t>A</w:t>
      </w:r>
      <w:r w:rsidR="00A41269" w:rsidRPr="009E5255">
        <w:t xml:space="preserve"> provider also </w:t>
      </w:r>
      <w:r w:rsidR="000908AC" w:rsidRPr="009E5255">
        <w:t>maintained</w:t>
      </w:r>
      <w:r w:rsidR="00A41269" w:rsidRPr="009E5255">
        <w:t xml:space="preserve"> that hospital</w:t>
      </w:r>
      <w:r w:rsidR="000908AC" w:rsidRPr="009E5255">
        <w:t>-</w:t>
      </w:r>
      <w:r w:rsidR="00A41269" w:rsidRPr="009E5255">
        <w:t xml:space="preserve">owned pharmacies have </w:t>
      </w:r>
      <w:r w:rsidR="000908AC" w:rsidRPr="009E5255">
        <w:t>greater</w:t>
      </w:r>
      <w:r w:rsidR="00A41269" w:rsidRPr="009E5255">
        <w:t xml:space="preserve"> capacity to </w:t>
      </w:r>
      <w:r w:rsidR="000908AC" w:rsidRPr="009E5255">
        <w:t xml:space="preserve">offer supporting </w:t>
      </w:r>
      <w:r w:rsidR="00A41269" w:rsidRPr="009E5255">
        <w:t xml:space="preserve">clinical services covered by </w:t>
      </w:r>
      <w:r w:rsidR="000908AC" w:rsidRPr="009E5255">
        <w:t>their</w:t>
      </w:r>
      <w:r w:rsidR="00A41269" w:rsidRPr="009E5255">
        <w:t xml:space="preserve"> hospital</w:t>
      </w:r>
      <w:r w:rsidR="004D1E0B" w:rsidRPr="009E5255">
        <w:t>’s</w:t>
      </w:r>
      <w:r w:rsidR="00A41269" w:rsidRPr="009E5255">
        <w:t xml:space="preserve"> cost centre, whereas private pharmacies providing chemotherapy services to hospitals </w:t>
      </w:r>
      <w:r w:rsidR="004D1E0B" w:rsidRPr="009E5255">
        <w:t>must cover costs</w:t>
      </w:r>
      <w:r w:rsidR="00A41269" w:rsidRPr="009E5255">
        <w:t xml:space="preserve"> </w:t>
      </w:r>
      <w:r w:rsidR="004D1E0B" w:rsidRPr="009E5255">
        <w:t>through</w:t>
      </w:r>
      <w:r w:rsidR="00A41269" w:rsidRPr="009E5255">
        <w:t xml:space="preserve"> PBS reimbursement</w:t>
      </w:r>
      <w:r w:rsidR="004D1E0B" w:rsidRPr="009E5255">
        <w:t xml:space="preserve"> alone</w:t>
      </w:r>
      <w:r w:rsidR="00A41269" w:rsidRPr="009E5255">
        <w:t>.</w:t>
      </w:r>
    </w:p>
    <w:tbl>
      <w:tblPr>
        <w:tblStyle w:val="TableGrid"/>
        <w:tblW w:w="0" w:type="auto"/>
        <w:tblInd w:w="1413" w:type="dxa"/>
        <w:tblLook w:val="04A0" w:firstRow="1" w:lastRow="0" w:firstColumn="1" w:lastColumn="0" w:noHBand="0" w:noVBand="1"/>
      </w:tblPr>
      <w:tblGrid>
        <w:gridCol w:w="7598"/>
      </w:tblGrid>
      <w:tr w:rsidR="007B6A39" w:rsidRPr="009E5255" w14:paraId="117894C3" w14:textId="77777777" w:rsidTr="000F551D">
        <w:tc>
          <w:tcPr>
            <w:tcW w:w="7598" w:type="dxa"/>
          </w:tcPr>
          <w:p w14:paraId="5865DF04" w14:textId="015BF128" w:rsidR="007B6A39" w:rsidRPr="009E5255" w:rsidRDefault="00B221FF" w:rsidP="007B6A39">
            <w:pPr>
              <w:rPr>
                <w:i/>
                <w:iCs/>
              </w:rPr>
            </w:pPr>
            <w:r w:rsidRPr="009E5255">
              <w:rPr>
                <w:i/>
                <w:iCs/>
              </w:rPr>
              <w:t>W</w:t>
            </w:r>
            <w:r w:rsidR="007B6A39" w:rsidRPr="009E5255">
              <w:rPr>
                <w:i/>
                <w:iCs/>
              </w:rPr>
              <w:t xml:space="preserve">e operate a mixture of </w:t>
            </w:r>
            <w:r w:rsidR="00DF5AD2" w:rsidRPr="009E5255">
              <w:rPr>
                <w:i/>
                <w:iCs/>
              </w:rPr>
              <w:t>[(s90) and (s94) pharmacies]</w:t>
            </w:r>
            <w:r w:rsidR="007B6A39" w:rsidRPr="009E5255">
              <w:rPr>
                <w:i/>
                <w:iCs/>
              </w:rPr>
              <w:t xml:space="preserve"> throughout the country, depending on the size of the hospital facility.  </w:t>
            </w:r>
            <w:r w:rsidRPr="009E5255">
              <w:rPr>
                <w:i/>
                <w:iCs/>
              </w:rPr>
              <w:t>T</w:t>
            </w:r>
            <w:r w:rsidR="007B6A39" w:rsidRPr="009E5255">
              <w:rPr>
                <w:i/>
                <w:iCs/>
              </w:rPr>
              <w:t xml:space="preserve">he </w:t>
            </w:r>
            <w:r w:rsidR="00DF5AD2" w:rsidRPr="009E5255">
              <w:rPr>
                <w:i/>
                <w:iCs/>
              </w:rPr>
              <w:t>(s</w:t>
            </w:r>
            <w:r w:rsidR="007B6A39" w:rsidRPr="009E5255">
              <w:rPr>
                <w:i/>
                <w:iCs/>
              </w:rPr>
              <w:t>94</w:t>
            </w:r>
            <w:r w:rsidR="00DF5AD2" w:rsidRPr="009E5255">
              <w:rPr>
                <w:i/>
                <w:iCs/>
              </w:rPr>
              <w:t>)</w:t>
            </w:r>
            <w:r w:rsidR="007B6A39" w:rsidRPr="009E5255">
              <w:rPr>
                <w:i/>
                <w:iCs/>
              </w:rPr>
              <w:t>, just because of the way that it's set out</w:t>
            </w:r>
            <w:r w:rsidRPr="009E5255">
              <w:rPr>
                <w:i/>
                <w:iCs/>
              </w:rPr>
              <w:t>,</w:t>
            </w:r>
            <w:r w:rsidR="007B6A39" w:rsidRPr="009E5255">
              <w:rPr>
                <w:i/>
                <w:iCs/>
              </w:rPr>
              <w:t xml:space="preserve"> attracts less funding for these medications.  So not only are you in a smaller, less </w:t>
            </w:r>
            <w:r w:rsidR="00DF5AD2" w:rsidRPr="009E5255">
              <w:rPr>
                <w:i/>
                <w:iCs/>
              </w:rPr>
              <w:t>busy</w:t>
            </w:r>
            <w:r w:rsidR="007B6A39" w:rsidRPr="009E5255">
              <w:rPr>
                <w:i/>
                <w:iCs/>
              </w:rPr>
              <w:t xml:space="preserve"> facility, but you're getting </w:t>
            </w:r>
            <w:r w:rsidR="00DF5AD2" w:rsidRPr="009E5255">
              <w:rPr>
                <w:i/>
                <w:iCs/>
              </w:rPr>
              <w:t xml:space="preserve">less </w:t>
            </w:r>
            <w:r w:rsidR="007B6A39" w:rsidRPr="009E5255">
              <w:rPr>
                <w:i/>
                <w:iCs/>
              </w:rPr>
              <w:t>remunerat</w:t>
            </w:r>
            <w:r w:rsidR="00DF5AD2" w:rsidRPr="009E5255">
              <w:rPr>
                <w:i/>
                <w:iCs/>
              </w:rPr>
              <w:t>ion</w:t>
            </w:r>
            <w:r w:rsidR="007B6A39" w:rsidRPr="009E5255">
              <w:rPr>
                <w:i/>
                <w:iCs/>
              </w:rPr>
              <w:t xml:space="preserve"> as well</w:t>
            </w:r>
            <w:r w:rsidR="00DF5AD2" w:rsidRPr="009E5255">
              <w:rPr>
                <w:i/>
                <w:iCs/>
              </w:rPr>
              <w:t xml:space="preserve">.  </w:t>
            </w:r>
            <w:r w:rsidR="00315CA1" w:rsidRPr="009E5255">
              <w:rPr>
                <w:i/>
                <w:iCs/>
              </w:rPr>
              <w:t>[…] T</w:t>
            </w:r>
            <w:r w:rsidR="007B6A39" w:rsidRPr="009E5255">
              <w:rPr>
                <w:i/>
                <w:iCs/>
              </w:rPr>
              <w:t>he community pharmacy gets access to the AHI</w:t>
            </w:r>
            <w:r w:rsidR="00315CA1" w:rsidRPr="009E5255">
              <w:rPr>
                <w:i/>
                <w:iCs/>
              </w:rPr>
              <w:t>—</w:t>
            </w:r>
            <w:r w:rsidR="007B6A39" w:rsidRPr="009E5255">
              <w:rPr>
                <w:i/>
                <w:iCs/>
              </w:rPr>
              <w:t>the three level markup</w:t>
            </w:r>
            <w:r w:rsidR="00315CA1" w:rsidRPr="009E5255">
              <w:rPr>
                <w:i/>
                <w:iCs/>
              </w:rPr>
              <w:t>—</w:t>
            </w:r>
            <w:r w:rsidR="007B6A39" w:rsidRPr="009E5255">
              <w:rPr>
                <w:i/>
                <w:iCs/>
              </w:rPr>
              <w:t>whereas the</w:t>
            </w:r>
            <w:r w:rsidR="00F47282" w:rsidRPr="009E5255">
              <w:rPr>
                <w:i/>
                <w:iCs/>
              </w:rPr>
              <w:t xml:space="preserve"> (s94) </w:t>
            </w:r>
            <w:r w:rsidR="007B6A39" w:rsidRPr="009E5255">
              <w:rPr>
                <w:i/>
                <w:iCs/>
              </w:rPr>
              <w:t>has a 1.4% flat markup fee</w:t>
            </w:r>
            <w:r w:rsidR="00315CA1" w:rsidRPr="009E5255">
              <w:rPr>
                <w:i/>
                <w:iCs/>
              </w:rPr>
              <w:t>,</w:t>
            </w:r>
            <w:r w:rsidR="007B6A39" w:rsidRPr="009E5255">
              <w:rPr>
                <w:i/>
                <w:iCs/>
              </w:rPr>
              <w:t xml:space="preserve"> </w:t>
            </w:r>
            <w:r w:rsidR="00315CA1" w:rsidRPr="009E5255">
              <w:rPr>
                <w:i/>
                <w:iCs/>
              </w:rPr>
              <w:t>a</w:t>
            </w:r>
            <w:r w:rsidR="007B6A39" w:rsidRPr="009E5255">
              <w:rPr>
                <w:i/>
                <w:iCs/>
              </w:rPr>
              <w:t xml:space="preserve">nd that can be quite </w:t>
            </w:r>
            <w:r w:rsidRPr="009E5255">
              <w:rPr>
                <w:i/>
                <w:iCs/>
              </w:rPr>
              <w:t xml:space="preserve">a </w:t>
            </w:r>
            <w:r w:rsidR="007B6A39" w:rsidRPr="009E5255">
              <w:rPr>
                <w:i/>
                <w:iCs/>
              </w:rPr>
              <w:t xml:space="preserve">significant difference between the two.  </w:t>
            </w:r>
          </w:p>
          <w:p w14:paraId="1D763651" w14:textId="16B94DBC" w:rsidR="00B221FF" w:rsidRPr="009E5255" w:rsidRDefault="007B6A39" w:rsidP="007B6A39">
            <w:pPr>
              <w:rPr>
                <w:i/>
                <w:iCs/>
              </w:rPr>
            </w:pPr>
            <w:r w:rsidRPr="009E5255">
              <w:rPr>
                <w:i/>
                <w:iCs/>
              </w:rPr>
              <w:t>Our main source of revenue is from the prescriptions in the private hospital setting, so if we</w:t>
            </w:r>
            <w:r w:rsidR="00315CA1" w:rsidRPr="009E5255">
              <w:rPr>
                <w:i/>
                <w:iCs/>
              </w:rPr>
              <w:t xml:space="preserve"> </w:t>
            </w:r>
            <w:r w:rsidRPr="009E5255">
              <w:rPr>
                <w:i/>
                <w:iCs/>
              </w:rPr>
              <w:t>don't dispense the prescription, usually we're not paid</w:t>
            </w:r>
            <w:r w:rsidR="00B221FF" w:rsidRPr="009E5255">
              <w:rPr>
                <w:i/>
                <w:iCs/>
              </w:rPr>
              <w:t>.</w:t>
            </w:r>
            <w:r w:rsidRPr="009E5255">
              <w:rPr>
                <w:i/>
                <w:iCs/>
              </w:rPr>
              <w:t xml:space="preserve"> </w:t>
            </w:r>
            <w:r w:rsidR="00B221FF" w:rsidRPr="009E5255">
              <w:rPr>
                <w:i/>
                <w:iCs/>
              </w:rPr>
              <w:t xml:space="preserve"> S</w:t>
            </w:r>
            <w:r w:rsidRPr="009E5255">
              <w:rPr>
                <w:i/>
                <w:iCs/>
              </w:rPr>
              <w:t>ome hospitals do pay for above</w:t>
            </w:r>
            <w:r w:rsidR="00315CA1" w:rsidRPr="009E5255">
              <w:rPr>
                <w:i/>
                <w:iCs/>
              </w:rPr>
              <w:t>-</w:t>
            </w:r>
            <w:r w:rsidRPr="009E5255">
              <w:rPr>
                <w:i/>
                <w:iCs/>
              </w:rPr>
              <w:t>and</w:t>
            </w:r>
            <w:r w:rsidR="00315CA1" w:rsidRPr="009E5255">
              <w:rPr>
                <w:i/>
                <w:iCs/>
              </w:rPr>
              <w:t>-</w:t>
            </w:r>
            <w:r w:rsidRPr="009E5255">
              <w:rPr>
                <w:i/>
                <w:iCs/>
              </w:rPr>
              <w:t>beyond clinical services</w:t>
            </w:r>
            <w:r w:rsidR="00315CA1" w:rsidRPr="009E5255">
              <w:rPr>
                <w:i/>
                <w:iCs/>
              </w:rPr>
              <w:t>,</w:t>
            </w:r>
            <w:r w:rsidRPr="009E5255">
              <w:rPr>
                <w:i/>
                <w:iCs/>
              </w:rPr>
              <w:t xml:space="preserve"> </w:t>
            </w:r>
            <w:r w:rsidR="00315CA1" w:rsidRPr="009E5255">
              <w:rPr>
                <w:i/>
                <w:iCs/>
              </w:rPr>
              <w:t>b</w:t>
            </w:r>
            <w:r w:rsidRPr="009E5255">
              <w:rPr>
                <w:i/>
                <w:iCs/>
              </w:rPr>
              <w:t>ut</w:t>
            </w:r>
            <w:r w:rsidR="00315CA1" w:rsidRPr="009E5255">
              <w:rPr>
                <w:i/>
                <w:iCs/>
              </w:rPr>
              <w:t>,</w:t>
            </w:r>
            <w:r w:rsidRPr="009E5255">
              <w:rPr>
                <w:i/>
                <w:iCs/>
              </w:rPr>
              <w:t xml:space="preserve"> usually, not in the oncology setting</w:t>
            </w:r>
            <w:r w:rsidR="00315CA1" w:rsidRPr="009E5255">
              <w:rPr>
                <w:i/>
                <w:iCs/>
              </w:rPr>
              <w:t>.</w:t>
            </w:r>
            <w:r w:rsidRPr="009E5255">
              <w:rPr>
                <w:i/>
                <w:iCs/>
              </w:rPr>
              <w:t xml:space="preserve"> </w:t>
            </w:r>
            <w:r w:rsidR="00315CA1" w:rsidRPr="009E5255">
              <w:rPr>
                <w:i/>
                <w:iCs/>
              </w:rPr>
              <w:t>W</w:t>
            </w:r>
            <w:r w:rsidRPr="009E5255">
              <w:rPr>
                <w:i/>
                <w:iCs/>
              </w:rPr>
              <w:t xml:space="preserve">e usually provide that ourselves.  </w:t>
            </w:r>
          </w:p>
          <w:p w14:paraId="6CA62D2D" w14:textId="18EF178D" w:rsidR="007B6A39" w:rsidRPr="009E5255" w:rsidRDefault="00315CA1" w:rsidP="007B6A39">
            <w:pPr>
              <w:rPr>
                <w:i/>
                <w:iCs/>
              </w:rPr>
            </w:pPr>
            <w:r w:rsidRPr="009E5255">
              <w:rPr>
                <w:i/>
                <w:iCs/>
              </w:rPr>
              <w:t xml:space="preserve">[…] </w:t>
            </w:r>
            <w:r w:rsidR="007B6A39" w:rsidRPr="009E5255">
              <w:rPr>
                <w:i/>
                <w:iCs/>
              </w:rPr>
              <w:t xml:space="preserve">I think it's fair to say </w:t>
            </w:r>
            <w:r w:rsidRPr="009E5255">
              <w:rPr>
                <w:i/>
                <w:iCs/>
              </w:rPr>
              <w:t>[hospital-based pharmacies</w:t>
            </w:r>
            <w:r w:rsidR="003A27AA" w:rsidRPr="009E5255">
              <w:rPr>
                <w:i/>
                <w:iCs/>
              </w:rPr>
              <w:t>] are</w:t>
            </w:r>
            <w:r w:rsidR="007B6A39" w:rsidRPr="009E5255">
              <w:rPr>
                <w:i/>
                <w:iCs/>
              </w:rPr>
              <w:t xml:space="preserve"> more of a cost centr</w:t>
            </w:r>
            <w:r w:rsidR="00B221FF" w:rsidRPr="009E5255">
              <w:rPr>
                <w:i/>
                <w:iCs/>
              </w:rPr>
              <w:t>e</w:t>
            </w:r>
            <w:r w:rsidR="007B6A39" w:rsidRPr="009E5255">
              <w:rPr>
                <w:i/>
                <w:iCs/>
              </w:rPr>
              <w:t xml:space="preserve">.  </w:t>
            </w:r>
            <w:r w:rsidR="003A27AA" w:rsidRPr="009E5255">
              <w:rPr>
                <w:i/>
                <w:iCs/>
              </w:rPr>
              <w:t>Y</w:t>
            </w:r>
            <w:r w:rsidR="007B6A39" w:rsidRPr="009E5255">
              <w:rPr>
                <w:i/>
                <w:iCs/>
              </w:rPr>
              <w:t>ou know, they don</w:t>
            </w:r>
            <w:r w:rsidR="00B221FF" w:rsidRPr="009E5255">
              <w:rPr>
                <w:i/>
                <w:iCs/>
              </w:rPr>
              <w:t>’</w:t>
            </w:r>
            <w:r w:rsidR="007B6A39" w:rsidRPr="009E5255">
              <w:rPr>
                <w:i/>
                <w:iCs/>
              </w:rPr>
              <w:t>t need to stand up as a business</w:t>
            </w:r>
            <w:r w:rsidR="003A27AA" w:rsidRPr="009E5255">
              <w:rPr>
                <w:i/>
                <w:iCs/>
              </w:rPr>
              <w:t>—</w:t>
            </w:r>
            <w:r w:rsidR="007B6A39" w:rsidRPr="009E5255">
              <w:rPr>
                <w:i/>
                <w:iCs/>
              </w:rPr>
              <w:t>they can just keep incurring costs up to a point</w:t>
            </w:r>
            <w:r w:rsidR="003A27AA" w:rsidRPr="009E5255">
              <w:rPr>
                <w:i/>
                <w:iCs/>
              </w:rPr>
              <w:t>.</w:t>
            </w:r>
            <w:r w:rsidR="007B6A39" w:rsidRPr="009E5255">
              <w:rPr>
                <w:i/>
                <w:iCs/>
              </w:rPr>
              <w:t xml:space="preserve"> </w:t>
            </w:r>
            <w:r w:rsidR="003A27AA" w:rsidRPr="009E5255">
              <w:rPr>
                <w:i/>
                <w:iCs/>
              </w:rPr>
              <w:t xml:space="preserve"> T</w:t>
            </w:r>
            <w:r w:rsidR="007B6A39" w:rsidRPr="009E5255">
              <w:rPr>
                <w:i/>
                <w:iCs/>
              </w:rPr>
              <w:t>hey</w:t>
            </w:r>
            <w:r w:rsidR="00B221FF" w:rsidRPr="009E5255">
              <w:rPr>
                <w:i/>
                <w:iCs/>
              </w:rPr>
              <w:t>’</w:t>
            </w:r>
            <w:r w:rsidR="007B6A39" w:rsidRPr="009E5255">
              <w:rPr>
                <w:i/>
                <w:iCs/>
              </w:rPr>
              <w:t>ve obviously got a budget</w:t>
            </w:r>
            <w:r w:rsidR="003A27AA" w:rsidRPr="009E5255">
              <w:rPr>
                <w:i/>
                <w:iCs/>
              </w:rPr>
              <w:t>,</w:t>
            </w:r>
            <w:r w:rsidR="007B6A39" w:rsidRPr="009E5255">
              <w:rPr>
                <w:i/>
                <w:iCs/>
              </w:rPr>
              <w:t xml:space="preserve"> </w:t>
            </w:r>
            <w:r w:rsidR="003A27AA" w:rsidRPr="009E5255">
              <w:rPr>
                <w:i/>
                <w:iCs/>
              </w:rPr>
              <w:t>b</w:t>
            </w:r>
            <w:r w:rsidR="007B6A39" w:rsidRPr="009E5255">
              <w:rPr>
                <w:i/>
                <w:iCs/>
              </w:rPr>
              <w:t>ut there's a key difference there.</w:t>
            </w:r>
          </w:p>
          <w:p w14:paraId="16994855" w14:textId="2F635B0D" w:rsidR="007B6A39" w:rsidRPr="009E5255" w:rsidRDefault="002525E6" w:rsidP="00D74B24">
            <w:pPr>
              <w:jc w:val="right"/>
              <w:rPr>
                <w:i/>
                <w:iCs/>
              </w:rPr>
            </w:pPr>
            <w:r w:rsidRPr="009E5255">
              <w:rPr>
                <w:i/>
                <w:iCs/>
              </w:rPr>
              <w:t>-</w:t>
            </w:r>
            <w:r w:rsidR="00553C7B" w:rsidRPr="009E5255">
              <w:rPr>
                <w:i/>
                <w:iCs/>
              </w:rPr>
              <w:t>Commercial p</w:t>
            </w:r>
            <w:r w:rsidR="007B6A39" w:rsidRPr="009E5255">
              <w:rPr>
                <w:i/>
                <w:iCs/>
              </w:rPr>
              <w:t xml:space="preserve">harmacy </w:t>
            </w:r>
            <w:r w:rsidR="00315CA1" w:rsidRPr="009E5255">
              <w:rPr>
                <w:i/>
                <w:iCs/>
              </w:rPr>
              <w:t>group</w:t>
            </w:r>
          </w:p>
        </w:tc>
      </w:tr>
    </w:tbl>
    <w:p w14:paraId="56B7095D" w14:textId="77777777" w:rsidR="007B6A39" w:rsidRPr="009E5255" w:rsidRDefault="007B6A39" w:rsidP="00783598"/>
    <w:p w14:paraId="4CFD3498" w14:textId="5A3424A9" w:rsidR="000F551D" w:rsidRPr="009E5255" w:rsidRDefault="00FE4B64" w:rsidP="00783598">
      <w:r w:rsidRPr="009E5255">
        <w:t>Representatives of</w:t>
      </w:r>
      <w:r w:rsidR="005B5CB2" w:rsidRPr="009E5255">
        <w:t xml:space="preserve"> pharmacy </w:t>
      </w:r>
      <w:r w:rsidR="006E4870" w:rsidRPr="009E5255">
        <w:t>member</w:t>
      </w:r>
      <w:r w:rsidR="005B5CB2" w:rsidRPr="009E5255">
        <w:t xml:space="preserve"> </w:t>
      </w:r>
      <w:r w:rsidR="006E4870" w:rsidRPr="009E5255">
        <w:t>organisation</w:t>
      </w:r>
      <w:r w:rsidR="005B5CB2" w:rsidRPr="009E5255">
        <w:t xml:space="preserve"> </w:t>
      </w:r>
      <w:r w:rsidR="00300A44" w:rsidRPr="009E5255">
        <w:t>underscored</w:t>
      </w:r>
      <w:r w:rsidR="005B5CB2" w:rsidRPr="009E5255">
        <w:t xml:space="preserve"> </w:t>
      </w:r>
      <w:r w:rsidR="00894496" w:rsidRPr="009E5255">
        <w:t>th</w:t>
      </w:r>
      <w:r w:rsidR="006E4870" w:rsidRPr="009E5255">
        <w:t xml:space="preserve">at </w:t>
      </w:r>
      <w:r w:rsidR="00376015" w:rsidRPr="009E5255">
        <w:t xml:space="preserve">financial </w:t>
      </w:r>
      <w:r w:rsidR="006E4870" w:rsidRPr="009E5255">
        <w:t>risks associated with clinical errors are often</w:t>
      </w:r>
      <w:r w:rsidR="00894496" w:rsidRPr="009E5255">
        <w:t xml:space="preserve"> </w:t>
      </w:r>
      <w:r w:rsidR="006E4870" w:rsidRPr="009E5255">
        <w:t xml:space="preserve">borne </w:t>
      </w:r>
      <w:r w:rsidR="00894496" w:rsidRPr="009E5255">
        <w:t>by pharmac</w:t>
      </w:r>
      <w:r w:rsidR="006E4870" w:rsidRPr="009E5255">
        <w:t>y</w:t>
      </w:r>
      <w:r w:rsidR="00894496" w:rsidRPr="009E5255">
        <w:t>.</w:t>
      </w:r>
    </w:p>
    <w:tbl>
      <w:tblPr>
        <w:tblStyle w:val="TableGrid"/>
        <w:tblW w:w="0" w:type="auto"/>
        <w:tblInd w:w="1413" w:type="dxa"/>
        <w:tblLook w:val="04A0" w:firstRow="1" w:lastRow="0" w:firstColumn="1" w:lastColumn="0" w:noHBand="0" w:noVBand="1"/>
      </w:tblPr>
      <w:tblGrid>
        <w:gridCol w:w="7598"/>
      </w:tblGrid>
      <w:tr w:rsidR="000F551D" w:rsidRPr="009E5255" w14:paraId="13FCD374" w14:textId="77777777" w:rsidTr="000F551D">
        <w:tc>
          <w:tcPr>
            <w:tcW w:w="7598" w:type="dxa"/>
          </w:tcPr>
          <w:p w14:paraId="4712AA5D" w14:textId="5CC1073E" w:rsidR="00B221FF" w:rsidRPr="009E5255" w:rsidRDefault="004548BE" w:rsidP="000F551D">
            <w:pPr>
              <w:rPr>
                <w:i/>
                <w:iCs/>
              </w:rPr>
            </w:pPr>
            <w:r w:rsidRPr="009E5255">
              <w:rPr>
                <w:i/>
                <w:iCs/>
              </w:rPr>
              <w:t>N</w:t>
            </w:r>
            <w:r w:rsidR="000F551D" w:rsidRPr="009E5255">
              <w:rPr>
                <w:i/>
                <w:iCs/>
              </w:rPr>
              <w:t>ot all of them are expensive</w:t>
            </w:r>
            <w:r w:rsidRPr="009E5255">
              <w:rPr>
                <w:i/>
                <w:iCs/>
              </w:rPr>
              <w:t>,</w:t>
            </w:r>
            <w:r w:rsidR="000F551D" w:rsidRPr="009E5255">
              <w:rPr>
                <w:i/>
                <w:iCs/>
              </w:rPr>
              <w:t xml:space="preserve"> </w:t>
            </w:r>
            <w:r w:rsidRPr="009E5255">
              <w:rPr>
                <w:i/>
                <w:iCs/>
              </w:rPr>
              <w:t>b</w:t>
            </w:r>
            <w:r w:rsidR="000F551D" w:rsidRPr="009E5255">
              <w:rPr>
                <w:i/>
                <w:iCs/>
              </w:rPr>
              <w:t xml:space="preserve">ut some are and this can be a very expensive process </w:t>
            </w:r>
            <w:r w:rsidRPr="009E5255">
              <w:rPr>
                <w:i/>
                <w:iCs/>
              </w:rPr>
              <w:t>a</w:t>
            </w:r>
            <w:r w:rsidR="000F551D" w:rsidRPr="009E5255">
              <w:rPr>
                <w:i/>
                <w:iCs/>
              </w:rPr>
              <w:t xml:space="preserve">nd the pharmacy is so reliant on claims.  </w:t>
            </w:r>
            <w:r w:rsidRPr="009E5255">
              <w:rPr>
                <w:i/>
                <w:iCs/>
              </w:rPr>
              <w:t>W</w:t>
            </w:r>
            <w:r w:rsidR="000F551D" w:rsidRPr="009E5255">
              <w:rPr>
                <w:i/>
                <w:iCs/>
              </w:rPr>
              <w:t>e're seeing</w:t>
            </w:r>
            <w:r w:rsidRPr="009E5255">
              <w:rPr>
                <w:i/>
                <w:iCs/>
              </w:rPr>
              <w:t>,</w:t>
            </w:r>
            <w:r w:rsidR="000F551D" w:rsidRPr="009E5255">
              <w:rPr>
                <w:i/>
                <w:iCs/>
              </w:rPr>
              <w:t xml:space="preserve"> you know, the </w:t>
            </w:r>
            <w:r w:rsidRPr="009E5255">
              <w:rPr>
                <w:i/>
                <w:iCs/>
              </w:rPr>
              <w:t>D</w:t>
            </w:r>
            <w:r w:rsidR="000F551D" w:rsidRPr="009E5255">
              <w:rPr>
                <w:i/>
                <w:iCs/>
              </w:rPr>
              <w:t>epartment undertak</w:t>
            </w:r>
            <w:r w:rsidRPr="009E5255">
              <w:rPr>
                <w:i/>
                <w:iCs/>
              </w:rPr>
              <w:t>ing</w:t>
            </w:r>
            <w:r w:rsidR="000F551D" w:rsidRPr="009E5255">
              <w:rPr>
                <w:i/>
                <w:iCs/>
              </w:rPr>
              <w:t xml:space="preserve"> some compliance activities, and they come in a couple of years after and ping the pharmacy on a claim because of an administrative error, rather than a</w:t>
            </w:r>
            <w:r w:rsidR="00376015" w:rsidRPr="009E5255">
              <w:rPr>
                <w:i/>
                <w:iCs/>
              </w:rPr>
              <w:t>n</w:t>
            </w:r>
            <w:r w:rsidR="000F551D" w:rsidRPr="009E5255">
              <w:rPr>
                <w:i/>
                <w:iCs/>
              </w:rPr>
              <w:t xml:space="preserve"> eligibility error.  </w:t>
            </w:r>
          </w:p>
          <w:p w14:paraId="5E17D996" w14:textId="01590496" w:rsidR="000F551D" w:rsidRPr="009E5255" w:rsidRDefault="006824D7" w:rsidP="000F551D">
            <w:pPr>
              <w:rPr>
                <w:i/>
                <w:iCs/>
              </w:rPr>
            </w:pPr>
            <w:r w:rsidRPr="009E5255">
              <w:rPr>
                <w:i/>
                <w:iCs/>
              </w:rPr>
              <w:t>I</w:t>
            </w:r>
            <w:r w:rsidR="000F551D" w:rsidRPr="009E5255">
              <w:rPr>
                <w:i/>
                <w:iCs/>
              </w:rPr>
              <w:t xml:space="preserve">n some instances, the doctor has just reprinted a prescription from their dispense history and the pharmacist has dispensed that.  And then the pharmacy is the one that gets pinged and loses </w:t>
            </w:r>
            <w:r w:rsidRPr="009E5255">
              <w:rPr>
                <w:i/>
                <w:iCs/>
              </w:rPr>
              <w:t>thousands</w:t>
            </w:r>
            <w:r w:rsidR="000F551D" w:rsidRPr="009E5255">
              <w:rPr>
                <w:i/>
                <w:iCs/>
              </w:rPr>
              <w:t xml:space="preserve"> of dollars.  </w:t>
            </w:r>
            <w:r w:rsidRPr="009E5255">
              <w:rPr>
                <w:i/>
                <w:iCs/>
              </w:rPr>
              <w:t>A</w:t>
            </w:r>
            <w:r w:rsidR="000F551D" w:rsidRPr="009E5255">
              <w:rPr>
                <w:i/>
                <w:iCs/>
              </w:rPr>
              <w:t>t that stage</w:t>
            </w:r>
            <w:r w:rsidRPr="009E5255">
              <w:rPr>
                <w:i/>
                <w:iCs/>
              </w:rPr>
              <w:t>,</w:t>
            </w:r>
            <w:r w:rsidR="000F551D" w:rsidRPr="009E5255">
              <w:rPr>
                <w:i/>
                <w:iCs/>
              </w:rPr>
              <w:t xml:space="preserve"> </w:t>
            </w:r>
            <w:r w:rsidRPr="009E5255">
              <w:rPr>
                <w:i/>
                <w:iCs/>
              </w:rPr>
              <w:t>the doctor</w:t>
            </w:r>
            <w:r w:rsidR="000F551D" w:rsidRPr="009E5255">
              <w:rPr>
                <w:i/>
                <w:iCs/>
              </w:rPr>
              <w:t xml:space="preserve"> can't do anything</w:t>
            </w:r>
            <w:r w:rsidRPr="009E5255">
              <w:rPr>
                <w:i/>
                <w:iCs/>
              </w:rPr>
              <w:t>—</w:t>
            </w:r>
            <w:r w:rsidR="000F551D" w:rsidRPr="009E5255">
              <w:rPr>
                <w:i/>
                <w:iCs/>
              </w:rPr>
              <w:t>even if they want to help</w:t>
            </w:r>
            <w:r w:rsidRPr="009E5255">
              <w:rPr>
                <w:i/>
                <w:iCs/>
              </w:rPr>
              <w:t>—</w:t>
            </w:r>
            <w:r w:rsidR="000F551D" w:rsidRPr="009E5255">
              <w:rPr>
                <w:i/>
                <w:iCs/>
              </w:rPr>
              <w:t xml:space="preserve">because it's too late to get a new prescription and an authority or whatever.  </w:t>
            </w:r>
            <w:r w:rsidRPr="009E5255">
              <w:rPr>
                <w:i/>
                <w:iCs/>
              </w:rPr>
              <w:t>T</w:t>
            </w:r>
            <w:r w:rsidR="000F551D" w:rsidRPr="009E5255">
              <w:rPr>
                <w:i/>
                <w:iCs/>
              </w:rPr>
              <w:t xml:space="preserve">here's so many administrative issues within this PBS system as a whole.  </w:t>
            </w:r>
            <w:r w:rsidRPr="009E5255">
              <w:rPr>
                <w:i/>
                <w:iCs/>
              </w:rPr>
              <w:t>T</w:t>
            </w:r>
            <w:r w:rsidR="000F551D" w:rsidRPr="009E5255">
              <w:rPr>
                <w:i/>
                <w:iCs/>
              </w:rPr>
              <w:t>here</w:t>
            </w:r>
            <w:r w:rsidRPr="009E5255">
              <w:rPr>
                <w:i/>
                <w:iCs/>
              </w:rPr>
              <w:t xml:space="preserve"> are</w:t>
            </w:r>
            <w:r w:rsidR="000F551D" w:rsidRPr="009E5255">
              <w:rPr>
                <w:i/>
                <w:iCs/>
              </w:rPr>
              <w:t xml:space="preserve"> so many risks involved with </w:t>
            </w:r>
            <w:r w:rsidRPr="009E5255">
              <w:rPr>
                <w:i/>
                <w:iCs/>
              </w:rPr>
              <w:t>[chemotherapy]</w:t>
            </w:r>
            <w:r w:rsidR="000F551D" w:rsidRPr="009E5255">
              <w:rPr>
                <w:i/>
                <w:iCs/>
              </w:rPr>
              <w:t>.</w:t>
            </w:r>
            <w:r w:rsidRPr="009E5255">
              <w:rPr>
                <w:i/>
                <w:iCs/>
              </w:rPr>
              <w:t xml:space="preserve"> </w:t>
            </w:r>
            <w:r w:rsidR="000F551D" w:rsidRPr="009E5255">
              <w:rPr>
                <w:i/>
                <w:iCs/>
              </w:rPr>
              <w:t xml:space="preserve">I think administration of the PBS needs to be improved for the whole system, including for the specialty programs.  </w:t>
            </w:r>
          </w:p>
          <w:p w14:paraId="3AD18C36" w14:textId="41BFF888" w:rsidR="000F551D" w:rsidRPr="009E5255" w:rsidRDefault="002525E6" w:rsidP="00D74B24">
            <w:pPr>
              <w:jc w:val="right"/>
              <w:rPr>
                <w:i/>
                <w:iCs/>
              </w:rPr>
            </w:pPr>
            <w:r w:rsidRPr="009E5255">
              <w:rPr>
                <w:i/>
                <w:iCs/>
              </w:rPr>
              <w:t>-</w:t>
            </w:r>
            <w:r w:rsidR="00426855" w:rsidRPr="009E5255">
              <w:rPr>
                <w:i/>
                <w:iCs/>
              </w:rPr>
              <w:t>Pharmacy member organisation</w:t>
            </w:r>
          </w:p>
        </w:tc>
      </w:tr>
    </w:tbl>
    <w:p w14:paraId="42D70EAB" w14:textId="0DC2F6DB" w:rsidR="00894496" w:rsidRPr="009E5255" w:rsidRDefault="00894496" w:rsidP="00783598"/>
    <w:p w14:paraId="39EFDE27" w14:textId="21CE9797" w:rsidR="00E45992" w:rsidRPr="009E5255" w:rsidRDefault="00295091" w:rsidP="005A2B78">
      <w:pPr>
        <w:pStyle w:val="Heading3"/>
      </w:pPr>
      <w:bookmarkStart w:id="146" w:name="_Toc89935675"/>
      <w:bookmarkStart w:id="147" w:name="_Ref92892676"/>
      <w:bookmarkStart w:id="148" w:name="_Ref93053887"/>
      <w:bookmarkStart w:id="149" w:name="_Ref93055590"/>
      <w:bookmarkStart w:id="150" w:name="_Ref93307678"/>
      <w:bookmarkStart w:id="151" w:name="_Toc144886227"/>
      <w:r w:rsidRPr="009E5255">
        <w:t>Wastage</w:t>
      </w:r>
      <w:bookmarkEnd w:id="146"/>
      <w:bookmarkEnd w:id="147"/>
      <w:bookmarkEnd w:id="148"/>
      <w:bookmarkEnd w:id="149"/>
      <w:bookmarkEnd w:id="150"/>
      <w:bookmarkEnd w:id="151"/>
    </w:p>
    <w:p w14:paraId="04604762" w14:textId="47BF9356" w:rsidR="004F54A5" w:rsidRPr="009E5255" w:rsidRDefault="00FE4B64" w:rsidP="00783598">
      <w:r w:rsidRPr="009E5255">
        <w:t>Representatives of c</w:t>
      </w:r>
      <w:r w:rsidR="00B142FC" w:rsidRPr="009E5255">
        <w:t xml:space="preserve">ommunity and hospital pharmacies, </w:t>
      </w:r>
      <w:r w:rsidR="00085071" w:rsidRPr="009E5255">
        <w:t xml:space="preserve">pharmacy and medical </w:t>
      </w:r>
      <w:r w:rsidR="00592580" w:rsidRPr="009E5255">
        <w:t>member</w:t>
      </w:r>
      <w:r w:rsidR="00085071" w:rsidRPr="009E5255">
        <w:t xml:space="preserve"> organisations, industry</w:t>
      </w:r>
      <w:r w:rsidR="000E4CFD" w:rsidRPr="009E5255">
        <w:t xml:space="preserve">, and </w:t>
      </w:r>
      <w:r w:rsidR="00592580" w:rsidRPr="009E5255">
        <w:t>G</w:t>
      </w:r>
      <w:r w:rsidR="000E4CFD" w:rsidRPr="009E5255">
        <w:t xml:space="preserve">overnment reported </w:t>
      </w:r>
      <w:r w:rsidR="00592580" w:rsidRPr="009E5255">
        <w:t>a range of concerns pertaining to</w:t>
      </w:r>
      <w:r w:rsidR="000E4CFD" w:rsidRPr="009E5255">
        <w:t xml:space="preserve"> wastage </w:t>
      </w:r>
      <w:r w:rsidR="00592580" w:rsidRPr="009E5255">
        <w:t>stemming from</w:t>
      </w:r>
      <w:r w:rsidR="000323E6" w:rsidRPr="009E5255">
        <w:t xml:space="preserve"> </w:t>
      </w:r>
      <w:r w:rsidR="00592580" w:rsidRPr="009E5255">
        <w:t xml:space="preserve">the operation of the EFC </w:t>
      </w:r>
      <w:r w:rsidR="00EF21CE" w:rsidRPr="009E5255">
        <w:t>supply chain</w:t>
      </w:r>
      <w:r w:rsidR="0048472F" w:rsidRPr="009E5255">
        <w:t xml:space="preserve">.  </w:t>
      </w:r>
      <w:r w:rsidR="004D2DA9" w:rsidRPr="009E5255">
        <w:t xml:space="preserve">Issues raised included how </w:t>
      </w:r>
      <w:r w:rsidR="007207CA" w:rsidRPr="009E5255">
        <w:t>wastage occurs</w:t>
      </w:r>
      <w:r w:rsidR="00592580" w:rsidRPr="009E5255">
        <w:t>,</w:t>
      </w:r>
      <w:r w:rsidR="007207CA" w:rsidRPr="009E5255">
        <w:t xml:space="preserve"> </w:t>
      </w:r>
      <w:r w:rsidR="00592580" w:rsidRPr="009E5255">
        <w:t>a lack of</w:t>
      </w:r>
      <w:r w:rsidR="007207CA" w:rsidRPr="009E5255">
        <w:t xml:space="preserve"> system</w:t>
      </w:r>
      <w:r w:rsidR="004D2DA9" w:rsidRPr="009E5255">
        <w:t xml:space="preserve"> </w:t>
      </w:r>
      <w:r w:rsidR="00592580" w:rsidRPr="009E5255">
        <w:t>incentives to reduce</w:t>
      </w:r>
      <w:r w:rsidR="00974000" w:rsidRPr="009E5255">
        <w:t xml:space="preserve"> wastage</w:t>
      </w:r>
      <w:r w:rsidR="00F10898" w:rsidRPr="009E5255">
        <w:t>,</w:t>
      </w:r>
      <w:r w:rsidR="00376015" w:rsidRPr="009E5255">
        <w:t xml:space="preserve"> and</w:t>
      </w:r>
      <w:r w:rsidR="00F10898" w:rsidRPr="009E5255">
        <w:t xml:space="preserve"> </w:t>
      </w:r>
      <w:r w:rsidR="00376015" w:rsidRPr="009E5255">
        <w:t xml:space="preserve">the </w:t>
      </w:r>
      <w:r w:rsidR="00592580" w:rsidRPr="009E5255">
        <w:t>financial impact on</w:t>
      </w:r>
      <w:r w:rsidR="00F10898" w:rsidRPr="009E5255">
        <w:t xml:space="preserve"> industry related to practices </w:t>
      </w:r>
      <w:r w:rsidR="00376015" w:rsidRPr="009E5255">
        <w:t>such as vial-sharing (for a detailed discussion about vial-sharing and related reimbursement issues, see Section 3.2.2)</w:t>
      </w:r>
      <w:r w:rsidR="005E72B8" w:rsidRPr="009E5255">
        <w:t>.</w:t>
      </w:r>
    </w:p>
    <w:p w14:paraId="097FA57A" w14:textId="0C659183" w:rsidR="00EF21CE" w:rsidRPr="009E5255" w:rsidRDefault="005C4D95" w:rsidP="00783598">
      <w:r w:rsidRPr="009E5255">
        <w:t xml:space="preserve">In this context, </w:t>
      </w:r>
      <w:r w:rsidR="00901435" w:rsidRPr="009E5255">
        <w:t xml:space="preserve">interviewees used </w:t>
      </w:r>
      <w:r w:rsidRPr="009E5255">
        <w:t xml:space="preserve">the term </w:t>
      </w:r>
      <w:r w:rsidR="00901435" w:rsidRPr="009E5255">
        <w:t>‘</w:t>
      </w:r>
      <w:r w:rsidRPr="009E5255">
        <w:t>wastage</w:t>
      </w:r>
      <w:r w:rsidR="00901435" w:rsidRPr="009E5255">
        <w:t>’</w:t>
      </w:r>
      <w:r w:rsidRPr="009E5255">
        <w:t xml:space="preserve"> broadly to refer </w:t>
      </w:r>
      <w:r w:rsidR="00901435" w:rsidRPr="009E5255">
        <w:t xml:space="preserve">variously </w:t>
      </w:r>
      <w:r w:rsidRPr="009E5255">
        <w:t xml:space="preserve">to the </w:t>
      </w:r>
      <w:r w:rsidR="00901435" w:rsidRPr="009E5255">
        <w:t xml:space="preserve">amount of </w:t>
      </w:r>
      <w:r w:rsidRPr="009E5255">
        <w:t xml:space="preserve">pharmaceutical product </w:t>
      </w:r>
      <w:r w:rsidR="00901435" w:rsidRPr="009E5255">
        <w:t xml:space="preserve">contained </w:t>
      </w:r>
      <w:r w:rsidRPr="009E5255">
        <w:t xml:space="preserve">within a vial as provided by the manufacturer </w:t>
      </w:r>
      <w:r w:rsidR="00901435" w:rsidRPr="009E5255">
        <w:t xml:space="preserve">that is in excess of the amount required to formulate a dose for </w:t>
      </w:r>
      <w:r w:rsidRPr="009E5255">
        <w:t>a given patient</w:t>
      </w:r>
      <w:r w:rsidR="00901435" w:rsidRPr="009E5255">
        <w:t>, product that has been prepared but not administered to a nominated patient</w:t>
      </w:r>
      <w:r w:rsidR="00340AB1" w:rsidRPr="009E5255">
        <w:t>, and product that has expired or whose sterility has been compromised and must be discarded</w:t>
      </w:r>
      <w:r w:rsidRPr="009E5255">
        <w:t>.  Wastage may arise from a number of sources</w:t>
      </w:r>
      <w:r w:rsidR="00EF21CE" w:rsidRPr="009E5255">
        <w:t>:</w:t>
      </w:r>
    </w:p>
    <w:p w14:paraId="19318E21" w14:textId="3365A318" w:rsidR="00B4718D" w:rsidRPr="009E5255" w:rsidRDefault="00A05219" w:rsidP="005A2B78">
      <w:pPr>
        <w:pStyle w:val="ListParagraph"/>
        <w:rPr>
          <w:lang w:val="en-AU"/>
        </w:rPr>
      </w:pPr>
      <w:r w:rsidRPr="009E5255">
        <w:rPr>
          <w:lang w:val="en-AU"/>
        </w:rPr>
        <w:t>When doses are compounded</w:t>
      </w:r>
      <w:r w:rsidR="00C075FD" w:rsidRPr="009E5255">
        <w:rPr>
          <w:lang w:val="en-AU"/>
        </w:rPr>
        <w:t>,</w:t>
      </w:r>
      <w:r w:rsidRPr="009E5255">
        <w:rPr>
          <w:lang w:val="en-AU"/>
        </w:rPr>
        <w:t xml:space="preserve"> there is </w:t>
      </w:r>
      <w:r w:rsidR="00C075FD" w:rsidRPr="009E5255">
        <w:rPr>
          <w:lang w:val="en-AU"/>
        </w:rPr>
        <w:t>typically</w:t>
      </w:r>
      <w:r w:rsidRPr="009E5255">
        <w:rPr>
          <w:lang w:val="en-AU"/>
        </w:rPr>
        <w:t xml:space="preserve"> some </w:t>
      </w:r>
      <w:r w:rsidR="00C075FD" w:rsidRPr="009E5255">
        <w:rPr>
          <w:lang w:val="en-AU"/>
        </w:rPr>
        <w:t xml:space="preserve">level of ‘overage,’ i.e., </w:t>
      </w:r>
      <w:r w:rsidRPr="009E5255">
        <w:rPr>
          <w:lang w:val="en-AU"/>
        </w:rPr>
        <w:t>product left in the vial</w:t>
      </w:r>
      <w:r w:rsidR="00C075FD" w:rsidRPr="009E5255">
        <w:rPr>
          <w:lang w:val="en-AU"/>
        </w:rPr>
        <w:t xml:space="preserve"> </w:t>
      </w:r>
      <w:r w:rsidR="00340AD8" w:rsidRPr="009E5255">
        <w:rPr>
          <w:lang w:val="en-AU"/>
        </w:rPr>
        <w:t xml:space="preserve">that cannot be </w:t>
      </w:r>
      <w:r w:rsidR="00EA0EF4" w:rsidRPr="009E5255">
        <w:rPr>
          <w:lang w:val="en-AU"/>
        </w:rPr>
        <w:t xml:space="preserve">accessed due to the size or shape of the vial, </w:t>
      </w:r>
      <w:r w:rsidR="00B4718D" w:rsidRPr="009E5255">
        <w:rPr>
          <w:lang w:val="en-AU"/>
        </w:rPr>
        <w:t>viscosity of the drug</w:t>
      </w:r>
      <w:r w:rsidR="005C4D95" w:rsidRPr="009E5255">
        <w:rPr>
          <w:lang w:val="en-AU"/>
        </w:rPr>
        <w:t xml:space="preserve">, </w:t>
      </w:r>
      <w:r w:rsidR="00EA0EF4" w:rsidRPr="009E5255">
        <w:rPr>
          <w:lang w:val="en-AU"/>
        </w:rPr>
        <w:t>needle used to aspirate the drug</w:t>
      </w:r>
      <w:r w:rsidR="005C4D95" w:rsidRPr="009E5255">
        <w:rPr>
          <w:lang w:val="en-AU"/>
        </w:rPr>
        <w:t>, or proficiency of the technician compounding the product</w:t>
      </w:r>
      <w:r w:rsidR="0048472F" w:rsidRPr="009E5255">
        <w:rPr>
          <w:lang w:val="en-AU"/>
        </w:rPr>
        <w:t>.</w:t>
      </w:r>
    </w:p>
    <w:p w14:paraId="5D2EAD87" w14:textId="476507C5" w:rsidR="008C6621" w:rsidRPr="009E5255" w:rsidRDefault="008C6621" w:rsidP="005A2B78">
      <w:pPr>
        <w:pStyle w:val="ListParagraph"/>
        <w:rPr>
          <w:lang w:val="en-AU"/>
        </w:rPr>
      </w:pPr>
      <w:r w:rsidRPr="009E5255">
        <w:rPr>
          <w:lang w:val="en-AU"/>
        </w:rPr>
        <w:t>Accidental loss through operator error at the time of compounding, resulting in drug being discarded.</w:t>
      </w:r>
    </w:p>
    <w:p w14:paraId="39458A11" w14:textId="78D0F2E7" w:rsidR="00A05219" w:rsidRPr="009E5255" w:rsidRDefault="009B0635" w:rsidP="005A2B78">
      <w:pPr>
        <w:pStyle w:val="ListParagraph"/>
        <w:rPr>
          <w:lang w:val="en-AU"/>
        </w:rPr>
      </w:pPr>
      <w:r w:rsidRPr="009E5255">
        <w:rPr>
          <w:lang w:val="en-AU"/>
        </w:rPr>
        <w:t>A</w:t>
      </w:r>
      <w:r w:rsidR="00B4718D" w:rsidRPr="009E5255">
        <w:rPr>
          <w:lang w:val="en-AU"/>
        </w:rPr>
        <w:t xml:space="preserve"> prescribed </w:t>
      </w:r>
      <w:r w:rsidR="00C075FD" w:rsidRPr="009E5255">
        <w:rPr>
          <w:lang w:val="en-AU"/>
        </w:rPr>
        <w:t xml:space="preserve">dose </w:t>
      </w:r>
      <w:r w:rsidRPr="009E5255">
        <w:rPr>
          <w:lang w:val="en-AU"/>
        </w:rPr>
        <w:t xml:space="preserve">may require </w:t>
      </w:r>
      <w:r w:rsidR="00B4718D" w:rsidRPr="009E5255">
        <w:rPr>
          <w:lang w:val="en-AU"/>
        </w:rPr>
        <w:t xml:space="preserve">less </w:t>
      </w:r>
      <w:r w:rsidRPr="009E5255">
        <w:rPr>
          <w:lang w:val="en-AU"/>
        </w:rPr>
        <w:t xml:space="preserve">product </w:t>
      </w:r>
      <w:r w:rsidR="00B4718D" w:rsidRPr="009E5255">
        <w:rPr>
          <w:lang w:val="en-AU"/>
        </w:rPr>
        <w:t xml:space="preserve">than the quantity provided in </w:t>
      </w:r>
      <w:r w:rsidRPr="009E5255">
        <w:rPr>
          <w:lang w:val="en-AU"/>
        </w:rPr>
        <w:t>its</w:t>
      </w:r>
      <w:r w:rsidR="00B4718D" w:rsidRPr="009E5255">
        <w:rPr>
          <w:lang w:val="en-AU"/>
        </w:rPr>
        <w:t xml:space="preserve"> </w:t>
      </w:r>
      <w:r w:rsidR="00C075FD" w:rsidRPr="009E5255">
        <w:rPr>
          <w:lang w:val="en-AU"/>
        </w:rPr>
        <w:t xml:space="preserve">comprising </w:t>
      </w:r>
      <w:r w:rsidR="00B4718D" w:rsidRPr="009E5255">
        <w:rPr>
          <w:lang w:val="en-AU"/>
        </w:rPr>
        <w:t>vial</w:t>
      </w:r>
      <w:r w:rsidR="00C075FD" w:rsidRPr="009E5255">
        <w:rPr>
          <w:lang w:val="en-AU"/>
        </w:rPr>
        <w:t>(</w:t>
      </w:r>
      <w:r w:rsidR="00B4718D" w:rsidRPr="009E5255">
        <w:rPr>
          <w:lang w:val="en-AU"/>
        </w:rPr>
        <w:t>s</w:t>
      </w:r>
      <w:r w:rsidR="00C075FD" w:rsidRPr="009E5255">
        <w:rPr>
          <w:lang w:val="en-AU"/>
        </w:rPr>
        <w:t>)</w:t>
      </w:r>
      <w:r w:rsidRPr="009E5255">
        <w:rPr>
          <w:lang w:val="en-AU"/>
        </w:rPr>
        <w:t>,</w:t>
      </w:r>
      <w:r w:rsidR="00B4718D" w:rsidRPr="009E5255">
        <w:rPr>
          <w:lang w:val="en-AU"/>
        </w:rPr>
        <w:t xml:space="preserve"> </w:t>
      </w:r>
      <w:r w:rsidR="00175BBA" w:rsidRPr="009E5255">
        <w:rPr>
          <w:lang w:val="en-AU"/>
        </w:rPr>
        <w:t>e.g</w:t>
      </w:r>
      <w:r w:rsidR="0048472F" w:rsidRPr="009E5255">
        <w:rPr>
          <w:lang w:val="en-AU"/>
        </w:rPr>
        <w:t>.</w:t>
      </w:r>
      <w:r w:rsidRPr="009E5255">
        <w:rPr>
          <w:lang w:val="en-AU"/>
        </w:rPr>
        <w:t>,</w:t>
      </w:r>
      <w:r w:rsidR="0048472F" w:rsidRPr="009E5255">
        <w:rPr>
          <w:lang w:val="en-AU"/>
        </w:rPr>
        <w:t xml:space="preserve">  </w:t>
      </w:r>
      <w:r w:rsidRPr="009E5255">
        <w:rPr>
          <w:lang w:val="en-AU"/>
        </w:rPr>
        <w:t>a</w:t>
      </w:r>
      <w:r w:rsidR="00175BBA" w:rsidRPr="009E5255">
        <w:rPr>
          <w:lang w:val="en-AU"/>
        </w:rPr>
        <w:t xml:space="preserve"> </w:t>
      </w:r>
      <w:r w:rsidRPr="009E5255">
        <w:rPr>
          <w:lang w:val="en-AU"/>
        </w:rPr>
        <w:t xml:space="preserve">prescribed </w:t>
      </w:r>
      <w:r w:rsidR="00175BBA" w:rsidRPr="009E5255">
        <w:rPr>
          <w:lang w:val="en-AU"/>
        </w:rPr>
        <w:t xml:space="preserve">dose </w:t>
      </w:r>
      <w:r w:rsidRPr="009E5255">
        <w:rPr>
          <w:lang w:val="en-AU"/>
        </w:rPr>
        <w:t>of</w:t>
      </w:r>
      <w:r w:rsidR="00175BBA" w:rsidRPr="009E5255">
        <w:rPr>
          <w:lang w:val="en-AU"/>
        </w:rPr>
        <w:t xml:space="preserve"> 160</w:t>
      </w:r>
      <w:r w:rsidR="00B4718D" w:rsidRPr="009E5255">
        <w:rPr>
          <w:lang w:val="en-AU"/>
        </w:rPr>
        <w:t xml:space="preserve"> </w:t>
      </w:r>
      <w:r w:rsidR="00175BBA" w:rsidRPr="009E5255">
        <w:rPr>
          <w:lang w:val="en-AU"/>
        </w:rPr>
        <w:t xml:space="preserve">mg </w:t>
      </w:r>
      <w:r w:rsidRPr="009E5255">
        <w:rPr>
          <w:lang w:val="en-AU"/>
        </w:rPr>
        <w:t>drawn from</w:t>
      </w:r>
      <w:r w:rsidR="00175BBA" w:rsidRPr="009E5255">
        <w:rPr>
          <w:lang w:val="en-AU"/>
        </w:rPr>
        <w:t xml:space="preserve"> </w:t>
      </w:r>
      <w:r w:rsidRPr="009E5255">
        <w:rPr>
          <w:lang w:val="en-AU"/>
        </w:rPr>
        <w:t>a</w:t>
      </w:r>
      <w:r w:rsidR="00175BBA" w:rsidRPr="009E5255">
        <w:rPr>
          <w:lang w:val="en-AU"/>
        </w:rPr>
        <w:t xml:space="preserve"> vial contain</w:t>
      </w:r>
      <w:r w:rsidRPr="009E5255">
        <w:rPr>
          <w:lang w:val="en-AU"/>
        </w:rPr>
        <w:t>ing</w:t>
      </w:r>
      <w:r w:rsidR="00175BBA" w:rsidRPr="009E5255">
        <w:rPr>
          <w:lang w:val="en-AU"/>
        </w:rPr>
        <w:t xml:space="preserve"> 200 mg</w:t>
      </w:r>
      <w:r w:rsidRPr="009E5255">
        <w:rPr>
          <w:lang w:val="en-AU"/>
        </w:rPr>
        <w:t xml:space="preserve"> will produce</w:t>
      </w:r>
      <w:r w:rsidR="00175BBA" w:rsidRPr="009E5255">
        <w:rPr>
          <w:lang w:val="en-AU"/>
        </w:rPr>
        <w:t xml:space="preserve"> 40 mg </w:t>
      </w:r>
      <w:r w:rsidRPr="009E5255">
        <w:rPr>
          <w:lang w:val="en-AU"/>
        </w:rPr>
        <w:t xml:space="preserve">of excess product, less overage. </w:t>
      </w:r>
      <w:r w:rsidR="00A32A24" w:rsidRPr="009E5255">
        <w:rPr>
          <w:lang w:val="en-AU"/>
        </w:rPr>
        <w:t xml:space="preserve">PBS </w:t>
      </w:r>
      <w:r w:rsidRPr="009E5255">
        <w:rPr>
          <w:lang w:val="en-AU"/>
        </w:rPr>
        <w:t>remuneration</w:t>
      </w:r>
      <w:r w:rsidR="00A32A24" w:rsidRPr="009E5255">
        <w:rPr>
          <w:lang w:val="en-AU"/>
        </w:rPr>
        <w:t xml:space="preserve"> </w:t>
      </w:r>
      <w:r w:rsidRPr="009E5255">
        <w:rPr>
          <w:lang w:val="en-AU"/>
        </w:rPr>
        <w:t xml:space="preserve">based on </w:t>
      </w:r>
      <w:r w:rsidR="00A32A24" w:rsidRPr="009E5255">
        <w:rPr>
          <w:lang w:val="en-AU"/>
        </w:rPr>
        <w:t xml:space="preserve">the most efficient combination of vials </w:t>
      </w:r>
      <w:r w:rsidR="008D4EF4" w:rsidRPr="009E5255">
        <w:rPr>
          <w:lang w:val="en-AU"/>
        </w:rPr>
        <w:t>assumes</w:t>
      </w:r>
      <w:r w:rsidR="00A32A24" w:rsidRPr="009E5255">
        <w:rPr>
          <w:lang w:val="en-AU"/>
        </w:rPr>
        <w:t xml:space="preserve"> </w:t>
      </w:r>
      <w:r w:rsidRPr="009E5255">
        <w:rPr>
          <w:lang w:val="en-AU"/>
        </w:rPr>
        <w:t>this excess product</w:t>
      </w:r>
      <w:r w:rsidR="00A32A24" w:rsidRPr="009E5255">
        <w:rPr>
          <w:lang w:val="en-AU"/>
        </w:rPr>
        <w:t xml:space="preserve"> is </w:t>
      </w:r>
      <w:r w:rsidRPr="009E5255">
        <w:rPr>
          <w:lang w:val="en-AU"/>
        </w:rPr>
        <w:t>discarded</w:t>
      </w:r>
      <w:r w:rsidR="00904931" w:rsidRPr="009E5255">
        <w:rPr>
          <w:lang w:val="en-AU"/>
        </w:rPr>
        <w:t xml:space="preserve">.  </w:t>
      </w:r>
    </w:p>
    <w:p w14:paraId="62A5EDF7" w14:textId="1C722218" w:rsidR="007F611B" w:rsidRPr="009E5255" w:rsidRDefault="0059509C" w:rsidP="005A2B78">
      <w:pPr>
        <w:pStyle w:val="ListParagraph"/>
        <w:rPr>
          <w:lang w:val="en-AU"/>
        </w:rPr>
      </w:pPr>
      <w:r w:rsidRPr="009E5255">
        <w:rPr>
          <w:lang w:val="en-AU"/>
        </w:rPr>
        <w:t xml:space="preserve">A </w:t>
      </w:r>
      <w:r w:rsidR="00092808" w:rsidRPr="009E5255">
        <w:rPr>
          <w:lang w:val="en-AU"/>
        </w:rPr>
        <w:t>dose</w:t>
      </w:r>
      <w:r w:rsidR="0038023D" w:rsidRPr="009E5255">
        <w:rPr>
          <w:lang w:val="en-AU"/>
        </w:rPr>
        <w:t xml:space="preserve"> </w:t>
      </w:r>
      <w:r w:rsidRPr="009E5255">
        <w:rPr>
          <w:lang w:val="en-AU"/>
        </w:rPr>
        <w:t>may</w:t>
      </w:r>
      <w:r w:rsidR="0038023D" w:rsidRPr="009E5255">
        <w:rPr>
          <w:lang w:val="en-AU"/>
        </w:rPr>
        <w:t xml:space="preserve"> </w:t>
      </w:r>
      <w:r w:rsidR="008D4EF4" w:rsidRPr="009E5255">
        <w:rPr>
          <w:lang w:val="en-AU"/>
        </w:rPr>
        <w:t xml:space="preserve">be </w:t>
      </w:r>
      <w:r w:rsidR="0038023D" w:rsidRPr="009E5255">
        <w:rPr>
          <w:lang w:val="en-AU"/>
        </w:rPr>
        <w:t>ordered and compounded</w:t>
      </w:r>
      <w:r w:rsidRPr="009E5255">
        <w:rPr>
          <w:lang w:val="en-AU"/>
        </w:rPr>
        <w:t>,</w:t>
      </w:r>
      <w:r w:rsidR="0038023D" w:rsidRPr="009E5255">
        <w:rPr>
          <w:lang w:val="en-AU"/>
        </w:rPr>
        <w:t xml:space="preserve"> </w:t>
      </w:r>
      <w:r w:rsidRPr="009E5255">
        <w:rPr>
          <w:lang w:val="en-AU"/>
        </w:rPr>
        <w:t>but not administered,</w:t>
      </w:r>
      <w:r w:rsidR="00F80FA0" w:rsidRPr="009E5255">
        <w:rPr>
          <w:lang w:val="en-AU"/>
        </w:rPr>
        <w:t xml:space="preserve"> </w:t>
      </w:r>
      <w:r w:rsidR="00994FFC" w:rsidRPr="009E5255">
        <w:rPr>
          <w:lang w:val="en-AU"/>
        </w:rPr>
        <w:t>e.g</w:t>
      </w:r>
      <w:r w:rsidR="0048472F" w:rsidRPr="009E5255">
        <w:rPr>
          <w:lang w:val="en-AU"/>
        </w:rPr>
        <w:t>.</w:t>
      </w:r>
      <w:r w:rsidRPr="009E5255">
        <w:rPr>
          <w:lang w:val="en-AU"/>
        </w:rPr>
        <w:t>,</w:t>
      </w:r>
      <w:r w:rsidR="0048472F" w:rsidRPr="009E5255">
        <w:rPr>
          <w:lang w:val="en-AU"/>
        </w:rPr>
        <w:t xml:space="preserve"> </w:t>
      </w:r>
      <w:r w:rsidR="00F80FA0" w:rsidRPr="009E5255">
        <w:rPr>
          <w:lang w:val="en-AU"/>
        </w:rPr>
        <w:t>due to the patient</w:t>
      </w:r>
      <w:r w:rsidRPr="009E5255">
        <w:rPr>
          <w:lang w:val="en-AU"/>
        </w:rPr>
        <w:t>’s health</w:t>
      </w:r>
      <w:r w:rsidR="007F611B" w:rsidRPr="009E5255">
        <w:rPr>
          <w:lang w:val="en-AU"/>
        </w:rPr>
        <w:t xml:space="preserve"> status</w:t>
      </w:r>
      <w:r w:rsidR="00092808" w:rsidRPr="009E5255">
        <w:rPr>
          <w:lang w:val="en-AU"/>
        </w:rPr>
        <w:t>,</w:t>
      </w:r>
      <w:r w:rsidRPr="009E5255">
        <w:rPr>
          <w:lang w:val="en-AU"/>
        </w:rPr>
        <w:t xml:space="preserve"> </w:t>
      </w:r>
      <w:r w:rsidR="00F80FA0" w:rsidRPr="009E5255">
        <w:rPr>
          <w:lang w:val="en-AU"/>
        </w:rPr>
        <w:t xml:space="preserve">pathology </w:t>
      </w:r>
      <w:r w:rsidR="007F611B" w:rsidRPr="009E5255">
        <w:rPr>
          <w:lang w:val="en-AU"/>
        </w:rPr>
        <w:t>results</w:t>
      </w:r>
      <w:r w:rsidR="00F80FA0" w:rsidRPr="009E5255">
        <w:rPr>
          <w:lang w:val="en-AU"/>
        </w:rPr>
        <w:t xml:space="preserve"> or </w:t>
      </w:r>
      <w:r w:rsidR="00092808" w:rsidRPr="009E5255">
        <w:rPr>
          <w:lang w:val="en-AU"/>
        </w:rPr>
        <w:t>death</w:t>
      </w:r>
      <w:r w:rsidR="0048472F" w:rsidRPr="009E5255">
        <w:rPr>
          <w:lang w:val="en-AU"/>
        </w:rPr>
        <w:t>.</w:t>
      </w:r>
    </w:p>
    <w:p w14:paraId="5568B866" w14:textId="261ED381" w:rsidR="00FE4B64" w:rsidRPr="009E5255" w:rsidRDefault="007F611B" w:rsidP="005A2B78">
      <w:pPr>
        <w:pStyle w:val="ListParagraph"/>
        <w:rPr>
          <w:lang w:val="en-AU"/>
        </w:rPr>
      </w:pPr>
      <w:r w:rsidRPr="009E5255">
        <w:rPr>
          <w:lang w:val="en-AU"/>
        </w:rPr>
        <w:t>Product stock may expire before it can be used.</w:t>
      </w:r>
      <w:r w:rsidR="0048472F" w:rsidRPr="009E5255">
        <w:rPr>
          <w:lang w:val="en-AU"/>
        </w:rPr>
        <w:t xml:space="preserve">  </w:t>
      </w:r>
      <w:r w:rsidR="00146154" w:rsidRPr="009E5255">
        <w:rPr>
          <w:lang w:val="en-AU"/>
        </w:rPr>
        <w:t xml:space="preserve">This issue </w:t>
      </w:r>
      <w:r w:rsidRPr="009E5255">
        <w:rPr>
          <w:lang w:val="en-AU"/>
        </w:rPr>
        <w:t xml:space="preserve">may be particularly challenging </w:t>
      </w:r>
      <w:r w:rsidR="00146154" w:rsidRPr="009E5255">
        <w:rPr>
          <w:lang w:val="en-AU"/>
        </w:rPr>
        <w:t xml:space="preserve">for </w:t>
      </w:r>
      <w:r w:rsidRPr="009E5255">
        <w:rPr>
          <w:lang w:val="en-AU"/>
        </w:rPr>
        <w:t>low-volume</w:t>
      </w:r>
      <w:r w:rsidR="00146154" w:rsidRPr="009E5255">
        <w:rPr>
          <w:lang w:val="en-AU"/>
        </w:rPr>
        <w:t xml:space="preserve"> </w:t>
      </w:r>
      <w:r w:rsidRPr="009E5255">
        <w:rPr>
          <w:lang w:val="en-AU"/>
        </w:rPr>
        <w:t>providers</w:t>
      </w:r>
      <w:r w:rsidR="00146154" w:rsidRPr="009E5255">
        <w:rPr>
          <w:lang w:val="en-AU"/>
        </w:rPr>
        <w:t xml:space="preserve"> who need to keep stock on hand</w:t>
      </w:r>
      <w:r w:rsidR="00A33BB1" w:rsidRPr="009E5255">
        <w:rPr>
          <w:lang w:val="en-AU"/>
        </w:rPr>
        <w:t xml:space="preserve"> </w:t>
      </w:r>
      <w:r w:rsidRPr="009E5255">
        <w:rPr>
          <w:lang w:val="en-AU"/>
        </w:rPr>
        <w:t>for ‘just-in-tim</w:t>
      </w:r>
      <w:r w:rsidR="00376015" w:rsidRPr="009E5255">
        <w:rPr>
          <w:lang w:val="en-AU"/>
        </w:rPr>
        <w:t>e</w:t>
      </w:r>
      <w:r w:rsidRPr="009E5255">
        <w:rPr>
          <w:lang w:val="en-AU"/>
        </w:rPr>
        <w:t>’</w:t>
      </w:r>
      <w:r w:rsidR="00A33BB1" w:rsidRPr="009E5255">
        <w:rPr>
          <w:lang w:val="en-AU"/>
        </w:rPr>
        <w:t xml:space="preserve"> compoun</w:t>
      </w:r>
      <w:r w:rsidRPr="009E5255">
        <w:rPr>
          <w:lang w:val="en-AU"/>
        </w:rPr>
        <w:t>ding</w:t>
      </w:r>
      <w:r w:rsidR="003D1E3A" w:rsidRPr="009E5255">
        <w:rPr>
          <w:lang w:val="en-AU"/>
        </w:rPr>
        <w:t xml:space="preserve">, but </w:t>
      </w:r>
      <w:r w:rsidRPr="009E5255">
        <w:rPr>
          <w:lang w:val="en-AU"/>
        </w:rPr>
        <w:t xml:space="preserve">who lack </w:t>
      </w:r>
      <w:r w:rsidR="003D1E3A" w:rsidRPr="009E5255">
        <w:rPr>
          <w:lang w:val="en-AU"/>
        </w:rPr>
        <w:t xml:space="preserve">regular throughput of </w:t>
      </w:r>
      <w:r w:rsidR="00F25757" w:rsidRPr="009E5255">
        <w:rPr>
          <w:lang w:val="en-AU"/>
        </w:rPr>
        <w:t>various medicines</w:t>
      </w:r>
      <w:r w:rsidR="0048472F" w:rsidRPr="009E5255">
        <w:rPr>
          <w:lang w:val="en-AU"/>
        </w:rPr>
        <w:t xml:space="preserve">.  </w:t>
      </w:r>
    </w:p>
    <w:tbl>
      <w:tblPr>
        <w:tblStyle w:val="TableGrid"/>
        <w:tblW w:w="0" w:type="auto"/>
        <w:tblInd w:w="1412" w:type="dxa"/>
        <w:tblLook w:val="04A0" w:firstRow="1" w:lastRow="0" w:firstColumn="1" w:lastColumn="0" w:noHBand="0" w:noVBand="1"/>
      </w:tblPr>
      <w:tblGrid>
        <w:gridCol w:w="7604"/>
      </w:tblGrid>
      <w:tr w:rsidR="00114C97" w:rsidRPr="009E5255" w14:paraId="30B1A8EE" w14:textId="77777777" w:rsidTr="00915D38">
        <w:tc>
          <w:tcPr>
            <w:tcW w:w="9011" w:type="dxa"/>
          </w:tcPr>
          <w:p w14:paraId="5573DD4F" w14:textId="56EF2C38" w:rsidR="00915D38" w:rsidRPr="009E5255" w:rsidRDefault="00114C97" w:rsidP="00114C97">
            <w:pPr>
              <w:ind w:left="173"/>
              <w:rPr>
                <w:i/>
                <w:iCs/>
                <w:noProof/>
              </w:rPr>
            </w:pPr>
            <w:r w:rsidRPr="009E5255">
              <w:rPr>
                <w:i/>
                <w:iCs/>
                <w:noProof/>
              </w:rPr>
              <w:t>Gilbar et al</w:t>
            </w:r>
            <w:r w:rsidR="00484CEA" w:rsidRPr="009E5255">
              <w:rPr>
                <w:i/>
                <w:iCs/>
                <w:noProof/>
              </w:rPr>
              <w:t>.</w:t>
            </w:r>
            <w:r w:rsidRPr="009E5255">
              <w:rPr>
                <w:i/>
                <w:iCs/>
                <w:noProof/>
              </w:rPr>
              <w:t xml:space="preserve"> </w:t>
            </w:r>
            <w:r w:rsidR="002C0D74" w:rsidRPr="009E5255">
              <w:rPr>
                <w:i/>
                <w:iCs/>
                <w:noProof/>
              </w:rPr>
              <w:t>[</w:t>
            </w:r>
            <w:r w:rsidRPr="009E5255">
              <w:rPr>
                <w:i/>
                <w:iCs/>
                <w:noProof/>
              </w:rPr>
              <w:t>evaluate</w:t>
            </w:r>
            <w:r w:rsidR="002C0D74" w:rsidRPr="009E5255">
              <w:rPr>
                <w:i/>
                <w:iCs/>
                <w:noProof/>
              </w:rPr>
              <w:t>d]</w:t>
            </w:r>
            <w:r w:rsidRPr="009E5255">
              <w:rPr>
                <w:i/>
                <w:iCs/>
                <w:noProof/>
              </w:rPr>
              <w:t xml:space="preserve"> the proportion of compounded cancer medicines that could not be administered to the patient as planned.  The researchers concluded that over 12% of compounded cancer drug products used in the Toowoomba Hospital became orphaned for a variety of reasons.  Where these cancer treatments could be used for the same patient or another patient at a later stage there would be significant cost reductions where compounded medicines were compounded by a </w:t>
            </w:r>
            <w:r w:rsidR="00040EB7" w:rsidRPr="009E5255">
              <w:rPr>
                <w:i/>
                <w:iCs/>
                <w:noProof/>
              </w:rPr>
              <w:t>TGA-licensed</w:t>
            </w:r>
            <w:r w:rsidRPr="009E5255">
              <w:rPr>
                <w:i/>
                <w:iCs/>
                <w:noProof/>
              </w:rPr>
              <w:t xml:space="preserve"> </w:t>
            </w:r>
            <w:r w:rsidR="00484CEA" w:rsidRPr="009E5255">
              <w:rPr>
                <w:i/>
                <w:iCs/>
                <w:noProof/>
              </w:rPr>
              <w:t>c</w:t>
            </w:r>
            <w:r w:rsidRPr="009E5255">
              <w:rPr>
                <w:i/>
                <w:iCs/>
                <w:noProof/>
              </w:rPr>
              <w:t xml:space="preserve">ompounder that could allocate extended stability to their products.  </w:t>
            </w:r>
          </w:p>
          <w:p w14:paraId="16967647" w14:textId="04044739" w:rsidR="00915D38" w:rsidRPr="009E5255" w:rsidRDefault="00114C97" w:rsidP="00114C97">
            <w:pPr>
              <w:ind w:left="173"/>
              <w:rPr>
                <w:i/>
                <w:iCs/>
                <w:noProof/>
              </w:rPr>
            </w:pPr>
            <w:r w:rsidRPr="009E5255">
              <w:rPr>
                <w:i/>
                <w:iCs/>
                <w:noProof/>
              </w:rPr>
              <w:t>Likewise, King et al</w:t>
            </w:r>
            <w:r w:rsidR="00484CEA" w:rsidRPr="009E5255">
              <w:rPr>
                <w:i/>
                <w:iCs/>
                <w:noProof/>
              </w:rPr>
              <w:t>.</w:t>
            </w:r>
            <w:r w:rsidRPr="009E5255">
              <w:rPr>
                <w:i/>
                <w:iCs/>
                <w:noProof/>
              </w:rPr>
              <w:t xml:space="preserve"> found in a study at the Princess Alexandra Hospital in Brisbane that 1</w:t>
            </w:r>
            <w:r w:rsidR="002C0D74" w:rsidRPr="009E5255">
              <w:rPr>
                <w:i/>
                <w:iCs/>
                <w:noProof/>
              </w:rPr>
              <w:t>,</w:t>
            </w:r>
            <w:r w:rsidRPr="009E5255">
              <w:rPr>
                <w:i/>
                <w:iCs/>
                <w:noProof/>
              </w:rPr>
              <w:t>847 doses of parenteral cancer medicines were reassigned over a 12-month period in 2018 and 2019, resulting in a saving of $2.4</w:t>
            </w:r>
            <w:r w:rsidR="00E304F1" w:rsidRPr="009E5255">
              <w:rPr>
                <w:i/>
                <w:iCs/>
                <w:noProof/>
              </w:rPr>
              <w:t xml:space="preserve"> </w:t>
            </w:r>
            <w:r w:rsidRPr="009E5255">
              <w:rPr>
                <w:i/>
                <w:iCs/>
                <w:noProof/>
              </w:rPr>
              <w:t xml:space="preserve">m to the PBS.  In addition to the financial benefits, the ability of hospitals to store chemotherapy medicines with extended stability has a positive impact on those patients who might experience a treatment disruption and </w:t>
            </w:r>
            <w:r w:rsidR="002C0D74" w:rsidRPr="009E5255">
              <w:rPr>
                <w:i/>
                <w:iCs/>
                <w:noProof/>
              </w:rPr>
              <w:t xml:space="preserve">are </w:t>
            </w:r>
            <w:r w:rsidRPr="009E5255">
              <w:rPr>
                <w:i/>
                <w:iCs/>
                <w:noProof/>
              </w:rPr>
              <w:t xml:space="preserve">able to recommence their treatment immediately when they are assessed as being in a state of readiness. </w:t>
            </w:r>
          </w:p>
          <w:p w14:paraId="51E44899" w14:textId="732E9A89" w:rsidR="00114C97" w:rsidRPr="009E5255" w:rsidRDefault="00114C97" w:rsidP="00915D38">
            <w:pPr>
              <w:ind w:left="173"/>
              <w:jc w:val="right"/>
              <w:rPr>
                <w:i/>
                <w:iCs/>
                <w:noProof/>
              </w:rPr>
            </w:pPr>
            <w:r w:rsidRPr="009E5255">
              <w:rPr>
                <w:i/>
                <w:iCs/>
                <w:noProof/>
              </w:rPr>
              <w:t xml:space="preserve"> </w:t>
            </w:r>
            <w:r w:rsidR="00082A1B" w:rsidRPr="009E5255">
              <w:rPr>
                <w:i/>
                <w:iCs/>
                <w:noProof/>
              </w:rPr>
              <w:t>-</w:t>
            </w:r>
            <w:r w:rsidRPr="009E5255">
              <w:rPr>
                <w:i/>
                <w:iCs/>
                <w:noProof/>
              </w:rPr>
              <w:t>TGA</w:t>
            </w:r>
            <w:r w:rsidR="00082A1B" w:rsidRPr="009E5255">
              <w:rPr>
                <w:i/>
                <w:iCs/>
                <w:noProof/>
              </w:rPr>
              <w:t>-licensed</w:t>
            </w:r>
            <w:r w:rsidRPr="009E5255">
              <w:rPr>
                <w:i/>
                <w:iCs/>
                <w:noProof/>
              </w:rPr>
              <w:t xml:space="preserve"> compounder</w:t>
            </w:r>
          </w:p>
          <w:p w14:paraId="553E6611" w14:textId="2CD79E09" w:rsidR="00114C97" w:rsidRPr="009E5255" w:rsidRDefault="00114C97" w:rsidP="00CA5EF6">
            <w:pPr>
              <w:ind w:left="177"/>
              <w:rPr>
                <w:i/>
                <w:iCs/>
                <w:noProof/>
              </w:rPr>
            </w:pPr>
            <w:r w:rsidRPr="009E5255">
              <w:rPr>
                <w:i/>
                <w:iCs/>
                <w:noProof/>
              </w:rPr>
              <w:t>If a patient cancels or reschedules, pharmacies aim to keep and reuse chemotherapy for their next treatment wherever possible by cancelling the initial dispensing and PBS claim</w:t>
            </w:r>
            <w:r w:rsidR="002C0D74" w:rsidRPr="009E5255">
              <w:rPr>
                <w:i/>
                <w:iCs/>
                <w:noProof/>
              </w:rPr>
              <w:t>,</w:t>
            </w:r>
            <w:r w:rsidRPr="009E5255">
              <w:rPr>
                <w:i/>
                <w:iCs/>
                <w:noProof/>
              </w:rPr>
              <w:t xml:space="preserve"> then reallocating the treatment to another patient where appropriate.  </w:t>
            </w:r>
          </w:p>
          <w:p w14:paraId="55DE86F8" w14:textId="77777777" w:rsidR="00114C97" w:rsidRPr="009E5255" w:rsidRDefault="00114C97" w:rsidP="00915D38">
            <w:pPr>
              <w:ind w:left="173"/>
              <w:rPr>
                <w:i/>
                <w:iCs/>
                <w:noProof/>
              </w:rPr>
            </w:pPr>
            <w:r w:rsidRPr="009E5255">
              <w:rPr>
                <w:i/>
                <w:iCs/>
                <w:noProof/>
              </w:rPr>
              <w:t xml:space="preserve">This saves taxpayers’ money and prevents unnecessary discarding and remaking.   As referenced elsewhere in this submission, independent studies have demonstrated the benefits of these practices to the PBS.  However, it is important to recognise that when pharmacies orphan a chemotherapy product and re-use it for another patient, there is a significant administrative/unfunded burden for the pharmacy in terms of cancelling and re-issuing PBS scripts, and monitoring risk of expiry, as well as the additional work in manipulating the dose.  </w:t>
            </w:r>
          </w:p>
          <w:p w14:paraId="0133863E" w14:textId="74EFC14D" w:rsidR="00114C97" w:rsidRPr="009E5255" w:rsidRDefault="00082A1B" w:rsidP="00915D38">
            <w:pPr>
              <w:ind w:left="173"/>
              <w:jc w:val="right"/>
            </w:pPr>
            <w:r w:rsidRPr="009E5255">
              <w:rPr>
                <w:i/>
                <w:iCs/>
                <w:noProof/>
              </w:rPr>
              <w:t>-</w:t>
            </w:r>
            <w:r w:rsidR="002C0D74" w:rsidRPr="009E5255">
              <w:rPr>
                <w:i/>
                <w:iCs/>
                <w:noProof/>
              </w:rPr>
              <w:t>Pharmacy</w:t>
            </w:r>
            <w:r w:rsidR="00114C97" w:rsidRPr="009E5255">
              <w:rPr>
                <w:i/>
                <w:iCs/>
                <w:noProof/>
              </w:rPr>
              <w:t xml:space="preserve"> </w:t>
            </w:r>
            <w:r w:rsidR="002C0D74" w:rsidRPr="009E5255">
              <w:rPr>
                <w:i/>
                <w:iCs/>
                <w:noProof/>
              </w:rPr>
              <w:t>member</w:t>
            </w:r>
            <w:r w:rsidR="00114C97" w:rsidRPr="009E5255">
              <w:rPr>
                <w:i/>
                <w:iCs/>
                <w:noProof/>
              </w:rPr>
              <w:t xml:space="preserve"> organisation</w:t>
            </w:r>
          </w:p>
        </w:tc>
      </w:tr>
    </w:tbl>
    <w:p w14:paraId="4741C879" w14:textId="77777777" w:rsidR="00FC33AC" w:rsidRPr="009E5255" w:rsidRDefault="00FC33AC" w:rsidP="00783598"/>
    <w:p w14:paraId="293FDDE1" w14:textId="5373B2FB" w:rsidR="006112C0" w:rsidRPr="009E5255" w:rsidRDefault="00BA2740" w:rsidP="00783598">
      <w:r w:rsidRPr="009E5255">
        <w:t>Strategies</w:t>
      </w:r>
      <w:r w:rsidR="009E6031" w:rsidRPr="009E5255">
        <w:t xml:space="preserve"> </w:t>
      </w:r>
      <w:r w:rsidR="00BB71B5" w:rsidRPr="009E5255">
        <w:t xml:space="preserve">reported by stakeholders to mitigate wastage </w:t>
      </w:r>
      <w:r w:rsidR="009E6031" w:rsidRPr="009E5255">
        <w:t xml:space="preserve">included: </w:t>
      </w:r>
    </w:p>
    <w:p w14:paraId="41CA310A" w14:textId="4B7EE7A1" w:rsidR="006112C0" w:rsidRPr="009E5255" w:rsidRDefault="00825ED0" w:rsidP="005A2B78">
      <w:pPr>
        <w:pStyle w:val="ListParagraph"/>
        <w:rPr>
          <w:lang w:val="en-AU"/>
        </w:rPr>
      </w:pPr>
      <w:r w:rsidRPr="009E5255">
        <w:rPr>
          <w:lang w:val="en-AU"/>
        </w:rPr>
        <w:t>R</w:t>
      </w:r>
      <w:r w:rsidR="009E6031" w:rsidRPr="009E5255">
        <w:rPr>
          <w:lang w:val="en-AU"/>
        </w:rPr>
        <w:t xml:space="preserve">epurposing </w:t>
      </w:r>
      <w:r w:rsidR="000E6223" w:rsidRPr="009E5255">
        <w:rPr>
          <w:lang w:val="en-AU"/>
        </w:rPr>
        <w:t>prepared</w:t>
      </w:r>
      <w:r w:rsidR="009E6031" w:rsidRPr="009E5255">
        <w:rPr>
          <w:lang w:val="en-AU"/>
        </w:rPr>
        <w:t xml:space="preserve"> </w:t>
      </w:r>
      <w:r w:rsidR="000E6223" w:rsidRPr="009E5255">
        <w:rPr>
          <w:lang w:val="en-AU"/>
        </w:rPr>
        <w:t>doses</w:t>
      </w:r>
      <w:r w:rsidR="009E6031" w:rsidRPr="009E5255">
        <w:rPr>
          <w:lang w:val="en-AU"/>
        </w:rPr>
        <w:t xml:space="preserve"> for other patients</w:t>
      </w:r>
      <w:r w:rsidR="005B50BE" w:rsidRPr="009E5255">
        <w:rPr>
          <w:lang w:val="en-AU"/>
        </w:rPr>
        <w:t>—</w:t>
      </w:r>
      <w:r w:rsidRPr="009E5255">
        <w:rPr>
          <w:lang w:val="en-AU"/>
        </w:rPr>
        <w:t xml:space="preserve">Where a patient is </w:t>
      </w:r>
      <w:r w:rsidR="000E6223" w:rsidRPr="009E5255">
        <w:rPr>
          <w:lang w:val="en-AU"/>
        </w:rPr>
        <w:t>un</w:t>
      </w:r>
      <w:r w:rsidRPr="009E5255">
        <w:rPr>
          <w:lang w:val="en-AU"/>
        </w:rPr>
        <w:t xml:space="preserve">able to receive a compounded </w:t>
      </w:r>
      <w:r w:rsidR="000E6223" w:rsidRPr="009E5255">
        <w:rPr>
          <w:lang w:val="en-AU"/>
        </w:rPr>
        <w:t>dose</w:t>
      </w:r>
      <w:r w:rsidRPr="009E5255">
        <w:rPr>
          <w:lang w:val="en-AU"/>
        </w:rPr>
        <w:t xml:space="preserve">, the </w:t>
      </w:r>
      <w:r w:rsidR="006112C0" w:rsidRPr="009E5255">
        <w:rPr>
          <w:lang w:val="en-AU"/>
        </w:rPr>
        <w:t xml:space="preserve">drug needs to be discarded unless it can be repurposed or </w:t>
      </w:r>
      <w:r w:rsidR="008A004F" w:rsidRPr="009E5255">
        <w:rPr>
          <w:lang w:val="en-AU"/>
        </w:rPr>
        <w:t>relabelled</w:t>
      </w:r>
      <w:r w:rsidR="006112C0" w:rsidRPr="009E5255">
        <w:rPr>
          <w:lang w:val="en-AU"/>
        </w:rPr>
        <w:t xml:space="preserve"> for another patient within the </w:t>
      </w:r>
      <w:r w:rsidR="000E6223" w:rsidRPr="009E5255">
        <w:rPr>
          <w:lang w:val="en-AU"/>
        </w:rPr>
        <w:t xml:space="preserve">product’s </w:t>
      </w:r>
      <w:r w:rsidR="006112C0" w:rsidRPr="009E5255">
        <w:rPr>
          <w:lang w:val="en-AU"/>
        </w:rPr>
        <w:t xml:space="preserve">expiry date.  This repurposing </w:t>
      </w:r>
      <w:r w:rsidR="000E6223" w:rsidRPr="009E5255">
        <w:rPr>
          <w:lang w:val="en-AU"/>
        </w:rPr>
        <w:t>may</w:t>
      </w:r>
      <w:r w:rsidR="006112C0" w:rsidRPr="009E5255">
        <w:rPr>
          <w:lang w:val="en-AU"/>
        </w:rPr>
        <w:t xml:space="preserve"> occur for both PBS indications</w:t>
      </w:r>
      <w:r w:rsidR="000E6223" w:rsidRPr="009E5255">
        <w:rPr>
          <w:lang w:val="en-AU"/>
        </w:rPr>
        <w:t>,</w:t>
      </w:r>
      <w:r w:rsidR="006112C0" w:rsidRPr="009E5255">
        <w:rPr>
          <w:lang w:val="en-AU"/>
        </w:rPr>
        <w:t xml:space="preserve"> as well as non-PBS indications (e.g.</w:t>
      </w:r>
      <w:r w:rsidR="000E6223" w:rsidRPr="009E5255">
        <w:rPr>
          <w:lang w:val="en-AU"/>
        </w:rPr>
        <w:t>,</w:t>
      </w:r>
      <w:r w:rsidR="006112C0" w:rsidRPr="009E5255">
        <w:rPr>
          <w:lang w:val="en-AU"/>
        </w:rPr>
        <w:t xml:space="preserve"> compassionate use).  It was noted that extended </w:t>
      </w:r>
      <w:r w:rsidR="00E304F1" w:rsidRPr="009E5255">
        <w:rPr>
          <w:lang w:val="en-AU"/>
        </w:rPr>
        <w:t xml:space="preserve">drug </w:t>
      </w:r>
      <w:r w:rsidR="006112C0" w:rsidRPr="009E5255">
        <w:rPr>
          <w:lang w:val="en-AU"/>
        </w:rPr>
        <w:t xml:space="preserve">expiry (such as allocated by </w:t>
      </w:r>
      <w:r w:rsidR="00040EB7" w:rsidRPr="009E5255">
        <w:rPr>
          <w:lang w:val="en-AU"/>
        </w:rPr>
        <w:t>TGA-licensed</w:t>
      </w:r>
      <w:r w:rsidR="006112C0" w:rsidRPr="009E5255">
        <w:rPr>
          <w:lang w:val="en-AU"/>
        </w:rPr>
        <w:t xml:space="preserve"> compounders) </w:t>
      </w:r>
      <w:r w:rsidR="008D4EF4" w:rsidRPr="009E5255">
        <w:rPr>
          <w:lang w:val="en-AU"/>
        </w:rPr>
        <w:t>i</w:t>
      </w:r>
      <w:r w:rsidR="00E304F1" w:rsidRPr="009E5255">
        <w:rPr>
          <w:lang w:val="en-AU"/>
        </w:rPr>
        <w:t xml:space="preserve">s </w:t>
      </w:r>
      <w:r w:rsidR="006112C0" w:rsidRPr="009E5255">
        <w:rPr>
          <w:lang w:val="en-AU"/>
        </w:rPr>
        <w:t xml:space="preserve">critical to facilitate </w:t>
      </w:r>
      <w:r w:rsidR="0009421B" w:rsidRPr="009E5255">
        <w:rPr>
          <w:lang w:val="en-AU"/>
        </w:rPr>
        <w:t xml:space="preserve">dose </w:t>
      </w:r>
      <w:r w:rsidR="006112C0" w:rsidRPr="009E5255">
        <w:rPr>
          <w:lang w:val="en-AU"/>
        </w:rPr>
        <w:t>repurposing.</w:t>
      </w:r>
    </w:p>
    <w:p w14:paraId="6A0F72E8" w14:textId="0F8155F0" w:rsidR="003C7C29" w:rsidRPr="009E5255" w:rsidRDefault="005B50BE" w:rsidP="005A2B78">
      <w:pPr>
        <w:pStyle w:val="ListParagraph"/>
        <w:rPr>
          <w:lang w:val="en-AU"/>
        </w:rPr>
      </w:pPr>
      <w:r w:rsidRPr="009E5255">
        <w:rPr>
          <w:lang w:val="en-AU"/>
        </w:rPr>
        <w:t>‘Just-in-time’ c</w:t>
      </w:r>
      <w:r w:rsidR="009E6031" w:rsidRPr="009E5255">
        <w:rPr>
          <w:lang w:val="en-AU"/>
        </w:rPr>
        <w:t>ompounding</w:t>
      </w:r>
      <w:r w:rsidRPr="009E5255">
        <w:rPr>
          <w:lang w:val="en-AU"/>
        </w:rPr>
        <w:t xml:space="preserve">, </w:t>
      </w:r>
      <w:r w:rsidR="009E6031" w:rsidRPr="009E5255">
        <w:rPr>
          <w:lang w:val="en-AU"/>
        </w:rPr>
        <w:t>i.e</w:t>
      </w:r>
      <w:r w:rsidR="0048472F" w:rsidRPr="009E5255">
        <w:rPr>
          <w:lang w:val="en-AU"/>
        </w:rPr>
        <w:t>.</w:t>
      </w:r>
      <w:r w:rsidRPr="009E5255">
        <w:rPr>
          <w:lang w:val="en-AU"/>
        </w:rPr>
        <w:t>,</w:t>
      </w:r>
      <w:r w:rsidR="0048472F" w:rsidRPr="009E5255">
        <w:rPr>
          <w:lang w:val="en-AU"/>
        </w:rPr>
        <w:t xml:space="preserve"> </w:t>
      </w:r>
      <w:r w:rsidR="009E6031" w:rsidRPr="009E5255">
        <w:rPr>
          <w:lang w:val="en-AU"/>
        </w:rPr>
        <w:t xml:space="preserve">the </w:t>
      </w:r>
      <w:r w:rsidRPr="009E5255">
        <w:rPr>
          <w:lang w:val="en-AU"/>
        </w:rPr>
        <w:t>preparation of a dose</w:t>
      </w:r>
      <w:r w:rsidR="009E6031" w:rsidRPr="009E5255">
        <w:rPr>
          <w:lang w:val="en-AU"/>
        </w:rPr>
        <w:t xml:space="preserve"> </w:t>
      </w:r>
      <w:r w:rsidRPr="009E5255">
        <w:rPr>
          <w:lang w:val="en-AU"/>
        </w:rPr>
        <w:t xml:space="preserve">only </w:t>
      </w:r>
      <w:r w:rsidR="009E6031" w:rsidRPr="009E5255">
        <w:rPr>
          <w:lang w:val="en-AU"/>
        </w:rPr>
        <w:t xml:space="preserve">once patient </w:t>
      </w:r>
      <w:r w:rsidR="00E304F1" w:rsidRPr="009E5255">
        <w:rPr>
          <w:lang w:val="en-AU"/>
        </w:rPr>
        <w:t xml:space="preserve">eligibility </w:t>
      </w:r>
      <w:r w:rsidR="003C7C29" w:rsidRPr="009E5255">
        <w:rPr>
          <w:lang w:val="en-AU"/>
        </w:rPr>
        <w:t>is</w:t>
      </w:r>
      <w:r w:rsidRPr="009E5255">
        <w:rPr>
          <w:lang w:val="en-AU"/>
        </w:rPr>
        <w:t xml:space="preserve"> confirmed </w:t>
      </w:r>
      <w:r w:rsidR="009E6031" w:rsidRPr="009E5255">
        <w:rPr>
          <w:lang w:val="en-AU"/>
        </w:rPr>
        <w:t xml:space="preserve">and </w:t>
      </w:r>
      <w:r w:rsidRPr="009E5255">
        <w:rPr>
          <w:lang w:val="en-AU"/>
        </w:rPr>
        <w:t>a</w:t>
      </w:r>
      <w:r w:rsidR="00BA2740" w:rsidRPr="009E5255">
        <w:rPr>
          <w:lang w:val="en-AU"/>
        </w:rPr>
        <w:t>waiting</w:t>
      </w:r>
      <w:r w:rsidRPr="009E5255">
        <w:rPr>
          <w:lang w:val="en-AU"/>
        </w:rPr>
        <w:t xml:space="preserve"> administration</w:t>
      </w:r>
      <w:r w:rsidR="003C7C29" w:rsidRPr="009E5255">
        <w:rPr>
          <w:lang w:val="en-AU"/>
        </w:rPr>
        <w:t>.</w:t>
      </w:r>
    </w:p>
    <w:p w14:paraId="5AA6B88F" w14:textId="4C552E4E" w:rsidR="006112C0" w:rsidRPr="009E5255" w:rsidRDefault="003C7C29" w:rsidP="005A2B78">
      <w:pPr>
        <w:pStyle w:val="ListParagraph"/>
        <w:rPr>
          <w:lang w:val="en-AU"/>
        </w:rPr>
      </w:pPr>
      <w:r w:rsidRPr="009E5255">
        <w:rPr>
          <w:lang w:val="en-AU"/>
        </w:rPr>
        <w:t>I</w:t>
      </w:r>
      <w:r w:rsidR="006112C0" w:rsidRPr="009E5255">
        <w:rPr>
          <w:lang w:val="en-AU"/>
        </w:rPr>
        <w:t xml:space="preserve">nformal networks </w:t>
      </w:r>
      <w:r w:rsidR="005B50BE" w:rsidRPr="009E5255">
        <w:rPr>
          <w:lang w:val="en-AU"/>
        </w:rPr>
        <w:t xml:space="preserve">of proximate providers </w:t>
      </w:r>
      <w:r w:rsidR="006112C0" w:rsidRPr="009E5255">
        <w:rPr>
          <w:lang w:val="en-AU"/>
        </w:rPr>
        <w:t xml:space="preserve">so that medications </w:t>
      </w:r>
      <w:r w:rsidR="005B50BE" w:rsidRPr="009E5255">
        <w:rPr>
          <w:lang w:val="en-AU"/>
        </w:rPr>
        <w:t>approaching their expiry may</w:t>
      </w:r>
      <w:r w:rsidR="006112C0" w:rsidRPr="009E5255">
        <w:rPr>
          <w:lang w:val="en-AU"/>
        </w:rPr>
        <w:t xml:space="preserve"> be </w:t>
      </w:r>
      <w:r w:rsidR="005B50BE" w:rsidRPr="009E5255">
        <w:rPr>
          <w:lang w:val="en-AU"/>
        </w:rPr>
        <w:t xml:space="preserve">put to use where </w:t>
      </w:r>
      <w:r w:rsidR="00F93B5C" w:rsidRPr="009E5255">
        <w:rPr>
          <w:lang w:val="en-AU"/>
        </w:rPr>
        <w:t>needed</w:t>
      </w:r>
      <w:r w:rsidR="006112C0" w:rsidRPr="009E5255">
        <w:rPr>
          <w:lang w:val="en-AU"/>
        </w:rPr>
        <w:t>.</w:t>
      </w:r>
    </w:p>
    <w:p w14:paraId="46EB0748" w14:textId="6C6138A6" w:rsidR="009E6031" w:rsidRPr="009E5255" w:rsidRDefault="00F93B5C" w:rsidP="005A2B78">
      <w:pPr>
        <w:pStyle w:val="ListParagraph"/>
        <w:rPr>
          <w:lang w:val="en-AU"/>
        </w:rPr>
      </w:pPr>
      <w:r w:rsidRPr="009E5255">
        <w:rPr>
          <w:lang w:val="en-AU"/>
        </w:rPr>
        <w:t>E</w:t>
      </w:r>
      <w:r w:rsidR="002C6952" w:rsidRPr="009E5255">
        <w:rPr>
          <w:lang w:val="en-AU"/>
        </w:rPr>
        <w:t>xtended expiry dates</w:t>
      </w:r>
      <w:r w:rsidRPr="009E5255">
        <w:rPr>
          <w:lang w:val="en-AU"/>
        </w:rPr>
        <w:t xml:space="preserve">—Stability studies, typically undertaken by </w:t>
      </w:r>
      <w:r w:rsidR="002C6952" w:rsidRPr="009E5255">
        <w:rPr>
          <w:lang w:val="en-AU"/>
        </w:rPr>
        <w:t>TGA</w:t>
      </w:r>
      <w:r w:rsidRPr="009E5255">
        <w:rPr>
          <w:lang w:val="en-AU"/>
        </w:rPr>
        <w:t>-licensed</w:t>
      </w:r>
      <w:r w:rsidR="002C6952" w:rsidRPr="009E5255">
        <w:rPr>
          <w:lang w:val="en-AU"/>
        </w:rPr>
        <w:t xml:space="preserve"> compounders</w:t>
      </w:r>
      <w:r w:rsidRPr="009E5255">
        <w:rPr>
          <w:lang w:val="en-AU"/>
        </w:rPr>
        <w:t>,</w:t>
      </w:r>
      <w:r w:rsidR="002C6952" w:rsidRPr="009E5255">
        <w:rPr>
          <w:lang w:val="en-AU"/>
        </w:rPr>
        <w:t xml:space="preserve"> </w:t>
      </w:r>
      <w:r w:rsidRPr="009E5255">
        <w:rPr>
          <w:lang w:val="en-AU"/>
        </w:rPr>
        <w:t>mitigate wastage by allowing pharmacies to maintain ageing stock</w:t>
      </w:r>
      <w:r w:rsidR="0048472F" w:rsidRPr="009E5255">
        <w:rPr>
          <w:lang w:val="en-AU"/>
        </w:rPr>
        <w:t xml:space="preserve"> </w:t>
      </w:r>
      <w:r w:rsidRPr="009E5255">
        <w:rPr>
          <w:lang w:val="en-AU"/>
        </w:rPr>
        <w:t>that would otherwise need to be discarded.</w:t>
      </w:r>
    </w:p>
    <w:p w14:paraId="02C6DA5C" w14:textId="4F210C21" w:rsidR="005E28E3" w:rsidRPr="009E5255" w:rsidRDefault="00DF3C43" w:rsidP="005A2B78">
      <w:pPr>
        <w:pStyle w:val="ListParagraph"/>
        <w:rPr>
          <w:lang w:val="en-AU"/>
        </w:rPr>
      </w:pPr>
      <w:r w:rsidRPr="009E5255">
        <w:rPr>
          <w:lang w:val="en-AU"/>
        </w:rPr>
        <w:t>Vial-sharing</w:t>
      </w:r>
      <w:r w:rsidR="00F93B5C" w:rsidRPr="009E5255">
        <w:rPr>
          <w:lang w:val="en-AU"/>
        </w:rPr>
        <w:t>—</w:t>
      </w:r>
      <w:r w:rsidR="006112C0" w:rsidRPr="009E5255">
        <w:rPr>
          <w:lang w:val="en-AU"/>
        </w:rPr>
        <w:t xml:space="preserve">Compounders </w:t>
      </w:r>
      <w:r w:rsidR="00F93B5C" w:rsidRPr="009E5255">
        <w:rPr>
          <w:lang w:val="en-AU"/>
        </w:rPr>
        <w:t>frequently</w:t>
      </w:r>
      <w:r w:rsidR="006112C0" w:rsidRPr="009E5255">
        <w:rPr>
          <w:lang w:val="en-AU"/>
        </w:rPr>
        <w:t xml:space="preserve"> </w:t>
      </w:r>
      <w:r w:rsidR="00F93B5C" w:rsidRPr="009E5255">
        <w:rPr>
          <w:lang w:val="en-AU"/>
        </w:rPr>
        <w:t>combine</w:t>
      </w:r>
      <w:r w:rsidR="006112C0" w:rsidRPr="009E5255">
        <w:rPr>
          <w:lang w:val="en-AU"/>
        </w:rPr>
        <w:t xml:space="preserve"> the </w:t>
      </w:r>
      <w:r w:rsidR="00F93B5C" w:rsidRPr="009E5255">
        <w:rPr>
          <w:lang w:val="en-AU"/>
        </w:rPr>
        <w:t>excess</w:t>
      </w:r>
      <w:r w:rsidR="006112C0" w:rsidRPr="009E5255">
        <w:rPr>
          <w:lang w:val="en-AU"/>
        </w:rPr>
        <w:t xml:space="preserve"> product left over in vials to compound </w:t>
      </w:r>
      <w:r w:rsidR="00F93B5C" w:rsidRPr="009E5255">
        <w:rPr>
          <w:lang w:val="en-AU"/>
        </w:rPr>
        <w:t>additional</w:t>
      </w:r>
      <w:r w:rsidR="006112C0" w:rsidRPr="009E5255">
        <w:rPr>
          <w:lang w:val="en-AU"/>
        </w:rPr>
        <w:t xml:space="preserve"> </w:t>
      </w:r>
      <w:r w:rsidR="00F93B5C" w:rsidRPr="009E5255">
        <w:rPr>
          <w:lang w:val="en-AU"/>
        </w:rPr>
        <w:t>prescribed doses</w:t>
      </w:r>
      <w:r w:rsidR="006112C0" w:rsidRPr="009E5255">
        <w:rPr>
          <w:lang w:val="en-AU"/>
        </w:rPr>
        <w:t>.</w:t>
      </w:r>
      <w:r w:rsidR="00D86710" w:rsidRPr="009E5255">
        <w:rPr>
          <w:lang w:val="en-AU"/>
        </w:rPr>
        <w:t xml:space="preserve">  Excess product may be combined across vials within a single compounding session or, under suitable conditions, re-</w:t>
      </w:r>
      <w:r w:rsidR="008A004F" w:rsidRPr="009E5255">
        <w:rPr>
          <w:lang w:val="en-AU"/>
        </w:rPr>
        <w:t>labelled</w:t>
      </w:r>
      <w:r w:rsidR="000F2C7D" w:rsidRPr="009E5255">
        <w:rPr>
          <w:lang w:val="en-AU"/>
        </w:rPr>
        <w:t xml:space="preserve"> and stored</w:t>
      </w:r>
      <w:r w:rsidR="00825ED0" w:rsidRPr="009E5255">
        <w:rPr>
          <w:lang w:val="en-AU"/>
        </w:rPr>
        <w:t xml:space="preserve"> for </w:t>
      </w:r>
      <w:r w:rsidR="00CF1441" w:rsidRPr="009E5255">
        <w:rPr>
          <w:lang w:val="en-AU"/>
        </w:rPr>
        <w:t xml:space="preserve">later </w:t>
      </w:r>
      <w:r w:rsidR="00825ED0" w:rsidRPr="009E5255">
        <w:rPr>
          <w:lang w:val="en-AU"/>
        </w:rPr>
        <w:t>use.</w:t>
      </w:r>
      <w:r w:rsidR="00A41F9B" w:rsidRPr="009E5255">
        <w:rPr>
          <w:lang w:val="en-AU"/>
        </w:rPr>
        <w:t xml:space="preserve">  Discrepancies arising from </w:t>
      </w:r>
      <w:r w:rsidRPr="009E5255">
        <w:rPr>
          <w:lang w:val="en-AU"/>
        </w:rPr>
        <w:t>vial-sharing</w:t>
      </w:r>
      <w:r w:rsidR="00A41F9B" w:rsidRPr="009E5255">
        <w:rPr>
          <w:lang w:val="en-AU"/>
        </w:rPr>
        <w:t xml:space="preserve"> </w:t>
      </w:r>
      <w:r w:rsidR="00D44DE5" w:rsidRPr="009E5255">
        <w:rPr>
          <w:lang w:val="en-AU"/>
        </w:rPr>
        <w:t>concerning</w:t>
      </w:r>
      <w:r w:rsidR="00A41F9B" w:rsidRPr="009E5255">
        <w:rPr>
          <w:lang w:val="en-AU"/>
        </w:rPr>
        <w:t xml:space="preserve"> manufacturers’ recorded unit sales and </w:t>
      </w:r>
      <w:r w:rsidR="003817C0" w:rsidRPr="009E5255">
        <w:rPr>
          <w:lang w:val="en-AU"/>
        </w:rPr>
        <w:t xml:space="preserve">service volumes </w:t>
      </w:r>
      <w:r w:rsidR="00A41F9B" w:rsidRPr="009E5255">
        <w:rPr>
          <w:lang w:val="en-AU"/>
        </w:rPr>
        <w:t xml:space="preserve">claimed </w:t>
      </w:r>
      <w:r w:rsidR="003817C0" w:rsidRPr="009E5255">
        <w:rPr>
          <w:lang w:val="en-AU"/>
        </w:rPr>
        <w:t xml:space="preserve">via those dispensing PBS items </w:t>
      </w:r>
      <w:r w:rsidR="00A41F9B" w:rsidRPr="009E5255">
        <w:rPr>
          <w:lang w:val="en-AU"/>
        </w:rPr>
        <w:t xml:space="preserve">are </w:t>
      </w:r>
      <w:r w:rsidR="005E28E3" w:rsidRPr="009E5255">
        <w:rPr>
          <w:lang w:val="en-AU"/>
        </w:rPr>
        <w:t xml:space="preserve">discussed in detail in </w:t>
      </w:r>
      <w:r w:rsidR="00D100B7" w:rsidRPr="009E5255">
        <w:rPr>
          <w:lang w:val="en-AU"/>
        </w:rPr>
        <w:t>Section 3.2.2</w:t>
      </w:r>
      <w:r w:rsidR="0048472F" w:rsidRPr="009E5255">
        <w:rPr>
          <w:lang w:val="en-AU"/>
        </w:rPr>
        <w:t xml:space="preserve">.  </w:t>
      </w:r>
    </w:p>
    <w:p w14:paraId="0F248BB8" w14:textId="40FFDF83" w:rsidR="00915D38" w:rsidRPr="009E5255" w:rsidRDefault="00964FDA" w:rsidP="007F1F53">
      <w:r w:rsidRPr="009E5255">
        <w:t xml:space="preserve">Some </w:t>
      </w:r>
      <w:r w:rsidR="00733107" w:rsidRPr="009E5255">
        <w:t>low-volume</w:t>
      </w:r>
      <w:r w:rsidRPr="009E5255">
        <w:t xml:space="preserve"> compounders, including private and hospital pharmacies, expressed frustration that </w:t>
      </w:r>
      <w:r w:rsidR="00040EB7" w:rsidRPr="009E5255">
        <w:t>TGA-licensed</w:t>
      </w:r>
      <w:r w:rsidR="00825ED0" w:rsidRPr="009E5255">
        <w:t xml:space="preserve"> </w:t>
      </w:r>
      <w:r w:rsidRPr="009E5255">
        <w:t xml:space="preserve">compounders </w:t>
      </w:r>
      <w:r w:rsidR="009C4D9B" w:rsidRPr="009E5255">
        <w:t xml:space="preserve">typically </w:t>
      </w:r>
      <w:r w:rsidR="00733107" w:rsidRPr="009E5255">
        <w:t>do</w:t>
      </w:r>
      <w:r w:rsidRPr="009E5255">
        <w:t xml:space="preserve"> not publish the results of their </w:t>
      </w:r>
      <w:r w:rsidR="009C4D9B" w:rsidRPr="009E5255">
        <w:t xml:space="preserve">product </w:t>
      </w:r>
      <w:r w:rsidRPr="009E5255">
        <w:t xml:space="preserve">stability </w:t>
      </w:r>
      <w:r w:rsidR="009C4D9B" w:rsidRPr="009E5255">
        <w:t>research</w:t>
      </w:r>
      <w:r w:rsidR="003D19AF" w:rsidRPr="009E5255">
        <w:t>.</w:t>
      </w:r>
      <w:r w:rsidRPr="009E5255">
        <w:t xml:space="preserve"> </w:t>
      </w:r>
      <w:r w:rsidR="003D19AF" w:rsidRPr="009E5255">
        <w:t xml:space="preserve"> </w:t>
      </w:r>
      <w:r w:rsidR="00FA4972" w:rsidRPr="009E5255">
        <w:t>S</w:t>
      </w:r>
      <w:r w:rsidRPr="009E5255">
        <w:t xml:space="preserve">maller compounders, who </w:t>
      </w:r>
      <w:r w:rsidR="003D19AF" w:rsidRPr="009E5255">
        <w:t xml:space="preserve">cannot </w:t>
      </w:r>
      <w:r w:rsidRPr="009E5255">
        <w:t xml:space="preserve">afford to undertake their own </w:t>
      </w:r>
      <w:r w:rsidR="005373EC" w:rsidRPr="009E5255">
        <w:t>stability</w:t>
      </w:r>
      <w:r w:rsidRPr="009E5255">
        <w:t xml:space="preserve"> studies, </w:t>
      </w:r>
      <w:r w:rsidR="003D19AF" w:rsidRPr="009E5255">
        <w:t>therefore remain unable to apply extended</w:t>
      </w:r>
      <w:r w:rsidRPr="009E5255">
        <w:t xml:space="preserve"> </w:t>
      </w:r>
      <w:r w:rsidR="005373EC" w:rsidRPr="009E5255">
        <w:t>expiry</w:t>
      </w:r>
      <w:r w:rsidRPr="009E5255">
        <w:t xml:space="preserve"> dates </w:t>
      </w:r>
      <w:r w:rsidR="003D19AF" w:rsidRPr="009E5255">
        <w:t>to their own</w:t>
      </w:r>
      <w:r w:rsidRPr="009E5255">
        <w:t xml:space="preserve"> compounded </w:t>
      </w:r>
      <w:r w:rsidR="003D19AF" w:rsidRPr="009E5255">
        <w:t>products, exacerbating the issue of wastage.</w:t>
      </w:r>
      <w:r w:rsidR="0048472F" w:rsidRPr="009E5255">
        <w:t xml:space="preserve"> </w:t>
      </w:r>
      <w:r w:rsidR="003D19AF" w:rsidRPr="009E5255">
        <w:t xml:space="preserve"> </w:t>
      </w:r>
      <w:r w:rsidR="005373EC" w:rsidRPr="009E5255">
        <w:t>However</w:t>
      </w:r>
      <w:r w:rsidR="00825ED0" w:rsidRPr="009E5255">
        <w:t>,</w:t>
      </w:r>
      <w:r w:rsidR="005373EC" w:rsidRPr="009E5255">
        <w:t xml:space="preserve"> a</w:t>
      </w:r>
      <w:r w:rsidR="003D19AF" w:rsidRPr="009E5255">
        <w:t>n independent</w:t>
      </w:r>
      <w:r w:rsidR="005373EC" w:rsidRPr="009E5255">
        <w:t xml:space="preserve"> compounding consultant </w:t>
      </w:r>
      <w:r w:rsidR="00B71920" w:rsidRPr="009E5255">
        <w:t>suggested</w:t>
      </w:r>
      <w:r w:rsidR="00AA1A9A" w:rsidRPr="009E5255">
        <w:t xml:space="preserve"> to the Review</w:t>
      </w:r>
      <w:r w:rsidR="00B71920" w:rsidRPr="009E5255">
        <w:t xml:space="preserve"> that </w:t>
      </w:r>
      <w:r w:rsidR="008A7AC5" w:rsidRPr="009E5255">
        <w:t xml:space="preserve">even if </w:t>
      </w:r>
      <w:r w:rsidR="00AA1A9A" w:rsidRPr="009E5255">
        <w:t>product stability results</w:t>
      </w:r>
      <w:r w:rsidR="008A7AC5" w:rsidRPr="009E5255">
        <w:t xml:space="preserve"> were </w:t>
      </w:r>
      <w:r w:rsidR="00AA1A9A" w:rsidRPr="009E5255">
        <w:t xml:space="preserve">made </w:t>
      </w:r>
      <w:r w:rsidR="008A7AC5" w:rsidRPr="009E5255">
        <w:t>available, smaller</w:t>
      </w:r>
      <w:r w:rsidR="00B71920" w:rsidRPr="009E5255">
        <w:t xml:space="preserve"> pharmacies </w:t>
      </w:r>
      <w:r w:rsidR="008A7AC5" w:rsidRPr="009E5255">
        <w:t xml:space="preserve">are typically </w:t>
      </w:r>
      <w:r w:rsidR="00B71920" w:rsidRPr="009E5255">
        <w:t xml:space="preserve">not </w:t>
      </w:r>
      <w:r w:rsidR="008A7AC5" w:rsidRPr="009E5255">
        <w:t>capable of</w:t>
      </w:r>
      <w:r w:rsidR="00B71920" w:rsidRPr="009E5255">
        <w:t xml:space="preserve"> replicat</w:t>
      </w:r>
      <w:r w:rsidR="008A7AC5" w:rsidRPr="009E5255">
        <w:t>ing the</w:t>
      </w:r>
      <w:r w:rsidR="00AA1A9A" w:rsidRPr="009E5255">
        <w:t>se</w:t>
      </w:r>
      <w:r w:rsidR="008A7AC5" w:rsidRPr="009E5255">
        <w:t xml:space="preserve"> studies’ </w:t>
      </w:r>
      <w:r w:rsidR="00DC0486" w:rsidRPr="009E5255">
        <w:t>strict</w:t>
      </w:r>
      <w:r w:rsidR="008A7AC5" w:rsidRPr="009E5255">
        <w:t xml:space="preserve"> conditions.</w:t>
      </w:r>
    </w:p>
    <w:tbl>
      <w:tblPr>
        <w:tblStyle w:val="TableGrid"/>
        <w:tblW w:w="0" w:type="auto"/>
        <w:tblInd w:w="1412" w:type="dxa"/>
        <w:tblLook w:val="04A0" w:firstRow="1" w:lastRow="0" w:firstColumn="1" w:lastColumn="0" w:noHBand="0" w:noVBand="1"/>
      </w:tblPr>
      <w:tblGrid>
        <w:gridCol w:w="7604"/>
      </w:tblGrid>
      <w:tr w:rsidR="00915D38" w:rsidRPr="009E5255" w14:paraId="62602716" w14:textId="77777777" w:rsidTr="00915D38">
        <w:tc>
          <w:tcPr>
            <w:tcW w:w="9011" w:type="dxa"/>
          </w:tcPr>
          <w:p w14:paraId="6E903EB3" w14:textId="64B3487B" w:rsidR="00915D38" w:rsidRPr="009E5255" w:rsidRDefault="009C4D9B" w:rsidP="00915D38">
            <w:pPr>
              <w:rPr>
                <w:i/>
                <w:iCs/>
              </w:rPr>
            </w:pPr>
            <w:r w:rsidRPr="009E5255">
              <w:rPr>
                <w:i/>
                <w:iCs/>
              </w:rPr>
              <w:t>O</w:t>
            </w:r>
            <w:r w:rsidR="00915D38" w:rsidRPr="009E5255">
              <w:rPr>
                <w:i/>
                <w:iCs/>
              </w:rPr>
              <w:t>lder agents tend to have published stability studies that we can lean on</w:t>
            </w:r>
            <w:r w:rsidR="00401756" w:rsidRPr="009E5255">
              <w:rPr>
                <w:i/>
                <w:iCs/>
              </w:rPr>
              <w:t>.</w:t>
            </w:r>
            <w:r w:rsidR="003817C0" w:rsidRPr="009E5255">
              <w:rPr>
                <w:i/>
                <w:iCs/>
              </w:rPr>
              <w:t xml:space="preserve"> </w:t>
            </w:r>
            <w:r w:rsidR="00915D38" w:rsidRPr="009E5255">
              <w:rPr>
                <w:i/>
                <w:iCs/>
              </w:rPr>
              <w:t xml:space="preserve"> </w:t>
            </w:r>
            <w:r w:rsidR="00401756" w:rsidRPr="009E5255">
              <w:rPr>
                <w:i/>
                <w:iCs/>
              </w:rPr>
              <w:t>O</w:t>
            </w:r>
            <w:r w:rsidR="00915D38" w:rsidRPr="009E5255">
              <w:rPr>
                <w:i/>
                <w:iCs/>
              </w:rPr>
              <w:t>f course, then you</w:t>
            </w:r>
            <w:r w:rsidR="00401756" w:rsidRPr="009E5255">
              <w:rPr>
                <w:i/>
                <w:iCs/>
              </w:rPr>
              <w:t>’ve</w:t>
            </w:r>
            <w:r w:rsidR="00915D38" w:rsidRPr="009E5255">
              <w:rPr>
                <w:i/>
                <w:iCs/>
              </w:rPr>
              <w:t xml:space="preserve"> got to be confident in your sterile production facilities.  We don't think that in our facilitie</w:t>
            </w:r>
            <w:r w:rsidR="00401756" w:rsidRPr="009E5255">
              <w:rPr>
                <w:i/>
                <w:iCs/>
              </w:rPr>
              <w:t>s</w:t>
            </w:r>
            <w:r w:rsidR="00915D38" w:rsidRPr="009E5255">
              <w:rPr>
                <w:i/>
                <w:iCs/>
              </w:rPr>
              <w:t xml:space="preserve"> we will be looking to put 28</w:t>
            </w:r>
            <w:r w:rsidR="00401756" w:rsidRPr="009E5255">
              <w:rPr>
                <w:i/>
                <w:iCs/>
              </w:rPr>
              <w:t>,</w:t>
            </w:r>
            <w:r w:rsidR="00915D38" w:rsidRPr="009E5255">
              <w:rPr>
                <w:i/>
                <w:iCs/>
              </w:rPr>
              <w:t xml:space="preserve"> 30</w:t>
            </w:r>
            <w:r w:rsidR="00401756" w:rsidRPr="009E5255">
              <w:rPr>
                <w:i/>
                <w:iCs/>
              </w:rPr>
              <w:t>,</w:t>
            </w:r>
            <w:r w:rsidR="00915D38" w:rsidRPr="009E5255">
              <w:rPr>
                <w:i/>
                <w:iCs/>
              </w:rPr>
              <w:t xml:space="preserve"> up to 60 days shelf</w:t>
            </w:r>
            <w:r w:rsidR="00401756" w:rsidRPr="009E5255">
              <w:rPr>
                <w:i/>
                <w:iCs/>
              </w:rPr>
              <w:t>-</w:t>
            </w:r>
            <w:r w:rsidR="00915D38" w:rsidRPr="009E5255">
              <w:rPr>
                <w:i/>
                <w:iCs/>
              </w:rPr>
              <w:t>life on products</w:t>
            </w:r>
            <w:r w:rsidR="00401756" w:rsidRPr="009E5255">
              <w:rPr>
                <w:i/>
                <w:iCs/>
              </w:rPr>
              <w:t>—</w:t>
            </w:r>
            <w:r w:rsidR="00915D38" w:rsidRPr="009E5255">
              <w:rPr>
                <w:i/>
                <w:iCs/>
              </w:rPr>
              <w:t xml:space="preserve">that is what particular licensed compounders do.  They feel confident doing that because of the way that they validate their operators, validate equipment, that continuous air particle monitoring, things like that, that feed them that confidence on the sterility.  </w:t>
            </w:r>
          </w:p>
          <w:p w14:paraId="265BBB12" w14:textId="73F55C12" w:rsidR="00F71EA3" w:rsidRPr="009E5255" w:rsidRDefault="00401756" w:rsidP="00915D38">
            <w:pPr>
              <w:rPr>
                <w:i/>
                <w:iCs/>
              </w:rPr>
            </w:pPr>
            <w:r w:rsidRPr="009E5255">
              <w:rPr>
                <w:i/>
                <w:iCs/>
              </w:rPr>
              <w:t>[…] I</w:t>
            </w:r>
            <w:r w:rsidR="00915D38" w:rsidRPr="009E5255">
              <w:rPr>
                <w:i/>
                <w:iCs/>
              </w:rPr>
              <w:t xml:space="preserve">n the UK, for instance, NICE has taken a more active role in encouraging the sponsors to perform those studies themselves.  </w:t>
            </w:r>
            <w:r w:rsidRPr="009E5255">
              <w:rPr>
                <w:i/>
                <w:iCs/>
              </w:rPr>
              <w:t>[…]</w:t>
            </w:r>
            <w:r w:rsidR="006934E2" w:rsidRPr="009E5255">
              <w:rPr>
                <w:i/>
                <w:iCs/>
              </w:rPr>
              <w:t xml:space="preserve"> </w:t>
            </w:r>
            <w:r w:rsidR="00E261D7" w:rsidRPr="009E5255">
              <w:rPr>
                <w:i/>
                <w:iCs/>
              </w:rPr>
              <w:t>B</w:t>
            </w:r>
            <w:r w:rsidR="00915D38" w:rsidRPr="009E5255">
              <w:rPr>
                <w:i/>
                <w:iCs/>
              </w:rPr>
              <w:t xml:space="preserve">ut I don't think </w:t>
            </w:r>
            <w:r w:rsidR="006934E2" w:rsidRPr="009E5255">
              <w:rPr>
                <w:i/>
                <w:iCs/>
              </w:rPr>
              <w:t>[facilities like ours]</w:t>
            </w:r>
            <w:r w:rsidR="00915D38" w:rsidRPr="009E5255">
              <w:rPr>
                <w:i/>
                <w:iCs/>
              </w:rPr>
              <w:t xml:space="preserve"> would ever be looking to put the amount of time on products that the </w:t>
            </w:r>
            <w:r w:rsidR="00040EB7" w:rsidRPr="009E5255">
              <w:rPr>
                <w:i/>
                <w:iCs/>
              </w:rPr>
              <w:t>TGA-licensed</w:t>
            </w:r>
            <w:r w:rsidR="00915D38" w:rsidRPr="009E5255">
              <w:rPr>
                <w:i/>
                <w:iCs/>
              </w:rPr>
              <w:t xml:space="preserve"> can. </w:t>
            </w:r>
          </w:p>
          <w:p w14:paraId="5BBB68B3" w14:textId="3775E01E" w:rsidR="00915D38" w:rsidRPr="009E5255" w:rsidRDefault="00915D38" w:rsidP="00CA5EF6">
            <w:pPr>
              <w:jc w:val="right"/>
              <w:rPr>
                <w:i/>
                <w:iCs/>
              </w:rPr>
            </w:pPr>
            <w:r w:rsidRPr="009E5255">
              <w:rPr>
                <w:i/>
                <w:iCs/>
              </w:rPr>
              <w:t xml:space="preserve"> </w:t>
            </w:r>
            <w:r w:rsidR="00082A1B" w:rsidRPr="009E5255">
              <w:rPr>
                <w:i/>
                <w:iCs/>
              </w:rPr>
              <w:t>-</w:t>
            </w:r>
            <w:r w:rsidR="00C146E9" w:rsidRPr="009E5255">
              <w:rPr>
                <w:i/>
                <w:iCs/>
              </w:rPr>
              <w:t>Commercial</w:t>
            </w:r>
            <w:r w:rsidRPr="009E5255">
              <w:rPr>
                <w:i/>
                <w:iCs/>
              </w:rPr>
              <w:t xml:space="preserve"> pharmacy </w:t>
            </w:r>
            <w:r w:rsidR="00401756" w:rsidRPr="009E5255">
              <w:rPr>
                <w:i/>
                <w:iCs/>
              </w:rPr>
              <w:t>group</w:t>
            </w:r>
          </w:p>
          <w:p w14:paraId="568AB4A1" w14:textId="1969D90F" w:rsidR="00915D38" w:rsidRPr="009E5255" w:rsidRDefault="00915D38" w:rsidP="00096A74">
            <w:pPr>
              <w:ind w:left="739"/>
              <w:rPr>
                <w:i/>
                <w:iCs/>
              </w:rPr>
            </w:pPr>
            <w:r w:rsidRPr="009E5255">
              <w:rPr>
                <w:i/>
                <w:iCs/>
              </w:rPr>
              <w:t xml:space="preserve">Interviewer: </w:t>
            </w:r>
            <w:r w:rsidR="00E261D7" w:rsidRPr="009E5255">
              <w:rPr>
                <w:i/>
                <w:iCs/>
              </w:rPr>
              <w:t>I</w:t>
            </w:r>
            <w:r w:rsidRPr="009E5255">
              <w:rPr>
                <w:i/>
                <w:iCs/>
              </w:rPr>
              <w:t>f you test something for stability</w:t>
            </w:r>
            <w:r w:rsidR="00E261D7" w:rsidRPr="009E5255">
              <w:rPr>
                <w:i/>
                <w:iCs/>
              </w:rPr>
              <w:t xml:space="preserve"> </w:t>
            </w:r>
            <w:r w:rsidRPr="009E5255">
              <w:rPr>
                <w:i/>
                <w:iCs/>
              </w:rPr>
              <w:t>under certain conditions at the laboratories here in Australia</w:t>
            </w:r>
            <w:r w:rsidR="00E261D7" w:rsidRPr="009E5255">
              <w:rPr>
                <w:i/>
                <w:iCs/>
              </w:rPr>
              <w:t>—</w:t>
            </w:r>
            <w:r w:rsidRPr="009E5255">
              <w:rPr>
                <w:i/>
                <w:iCs/>
              </w:rPr>
              <w:t>assuming the same laboratory conditions</w:t>
            </w:r>
            <w:r w:rsidR="00E261D7" w:rsidRPr="009E5255">
              <w:rPr>
                <w:i/>
                <w:iCs/>
              </w:rPr>
              <w:t>—your colleagues</w:t>
            </w:r>
            <w:r w:rsidRPr="009E5255">
              <w:rPr>
                <w:i/>
                <w:iCs/>
              </w:rPr>
              <w:t xml:space="preserve"> can use that data</w:t>
            </w:r>
            <w:r w:rsidR="00E261D7" w:rsidRPr="009E5255">
              <w:rPr>
                <w:i/>
                <w:iCs/>
              </w:rPr>
              <w:t xml:space="preserve"> internationally</w:t>
            </w:r>
            <w:r w:rsidRPr="009E5255">
              <w:rPr>
                <w:i/>
                <w:iCs/>
              </w:rPr>
              <w:t>, correct?</w:t>
            </w:r>
          </w:p>
          <w:p w14:paraId="2240685F" w14:textId="4CBF8142" w:rsidR="00915D38" w:rsidRPr="009E5255" w:rsidRDefault="00915D38" w:rsidP="00915D38">
            <w:pPr>
              <w:rPr>
                <w:i/>
                <w:iCs/>
              </w:rPr>
            </w:pPr>
            <w:r w:rsidRPr="009E5255">
              <w:rPr>
                <w:i/>
                <w:iCs/>
              </w:rPr>
              <w:t>Yep.  Whereas hospital</w:t>
            </w:r>
            <w:r w:rsidR="00E261D7" w:rsidRPr="009E5255">
              <w:rPr>
                <w:i/>
                <w:iCs/>
              </w:rPr>
              <w:t>s</w:t>
            </w:r>
            <w:r w:rsidRPr="009E5255">
              <w:rPr>
                <w:i/>
                <w:iCs/>
              </w:rPr>
              <w:t xml:space="preserve"> can’t replicate the study, because often they don't have the same level of some conditions </w:t>
            </w:r>
            <w:r w:rsidR="00E261D7" w:rsidRPr="009E5255">
              <w:rPr>
                <w:i/>
                <w:iCs/>
              </w:rPr>
              <w:t>that</w:t>
            </w:r>
            <w:r w:rsidRPr="009E5255">
              <w:rPr>
                <w:i/>
                <w:iCs/>
              </w:rPr>
              <w:t xml:space="preserve"> we did</w:t>
            </w:r>
            <w:r w:rsidR="00E261D7" w:rsidRPr="009E5255">
              <w:rPr>
                <w:i/>
                <w:iCs/>
              </w:rPr>
              <w:t>.</w:t>
            </w:r>
          </w:p>
          <w:p w14:paraId="3CF6C7EA" w14:textId="2CD76493" w:rsidR="00915D38" w:rsidRPr="009E5255" w:rsidRDefault="00F74FC5" w:rsidP="00D74B24">
            <w:pPr>
              <w:jc w:val="right"/>
              <w:rPr>
                <w:i/>
                <w:iCs/>
              </w:rPr>
            </w:pPr>
            <w:r w:rsidRPr="009E5255">
              <w:rPr>
                <w:i/>
                <w:iCs/>
              </w:rPr>
              <w:t>-</w:t>
            </w:r>
            <w:r w:rsidR="00915D38" w:rsidRPr="009E5255">
              <w:rPr>
                <w:i/>
                <w:iCs/>
              </w:rPr>
              <w:t>TGA</w:t>
            </w:r>
            <w:r w:rsidR="005C3723" w:rsidRPr="009E5255">
              <w:rPr>
                <w:i/>
                <w:iCs/>
              </w:rPr>
              <w:t>-licensed</w:t>
            </w:r>
            <w:r w:rsidR="00915D38" w:rsidRPr="009E5255">
              <w:rPr>
                <w:i/>
                <w:iCs/>
              </w:rPr>
              <w:t xml:space="preserve"> compounder</w:t>
            </w:r>
          </w:p>
        </w:tc>
      </w:tr>
    </w:tbl>
    <w:p w14:paraId="3869D874" w14:textId="536A463A" w:rsidR="00B71920" w:rsidRPr="009E5255" w:rsidRDefault="00B71920" w:rsidP="00783598"/>
    <w:p w14:paraId="46C98881" w14:textId="52E2D67C" w:rsidR="00E45992" w:rsidRPr="009E5255" w:rsidRDefault="00AA51E3" w:rsidP="005A2B78">
      <w:pPr>
        <w:pStyle w:val="Heading3"/>
      </w:pPr>
      <w:bookmarkStart w:id="152" w:name="_Toc89935676"/>
      <w:bookmarkStart w:id="153" w:name="_Ref93053736"/>
      <w:bookmarkStart w:id="154" w:name="_Ref93055439"/>
      <w:bookmarkStart w:id="155" w:name="_Toc144886228"/>
      <w:r w:rsidRPr="009E5255">
        <w:t>Administrative burden of EFC claiming</w:t>
      </w:r>
      <w:bookmarkEnd w:id="152"/>
      <w:bookmarkEnd w:id="153"/>
      <w:bookmarkEnd w:id="154"/>
      <w:bookmarkEnd w:id="155"/>
    </w:p>
    <w:p w14:paraId="2E0556A4" w14:textId="7F4BE3EB" w:rsidR="00DF2709" w:rsidRPr="009E5255" w:rsidRDefault="00DF2709" w:rsidP="00783598">
      <w:r w:rsidRPr="009E5255">
        <w:t xml:space="preserve">Several </w:t>
      </w:r>
      <w:r w:rsidR="009C0438" w:rsidRPr="009E5255">
        <w:t>respondents</w:t>
      </w:r>
      <w:r w:rsidRPr="009E5255">
        <w:t xml:space="preserve"> reported challenges with the administrative burden related to EFC claiming</w:t>
      </w:r>
      <w:r w:rsidR="00673C8A" w:rsidRPr="009E5255">
        <w:t xml:space="preserve"> (see S</w:t>
      </w:r>
      <w:r w:rsidRPr="009E5255">
        <w:t xml:space="preserve">ection </w:t>
      </w:r>
      <w:r w:rsidR="00673C8A" w:rsidRPr="009E5255">
        <w:fldChar w:fldCharType="begin"/>
      </w:r>
      <w:r w:rsidR="00673C8A" w:rsidRPr="009E5255">
        <w:instrText xml:space="preserve"> REF _Ref92785607 \r \h </w:instrText>
      </w:r>
      <w:r w:rsidR="00673C8A" w:rsidRPr="009E5255">
        <w:fldChar w:fldCharType="separate"/>
      </w:r>
      <w:r w:rsidR="000C766B">
        <w:rPr>
          <w:cs/>
        </w:rPr>
        <w:t>‎</w:t>
      </w:r>
      <w:r w:rsidR="000C766B">
        <w:t>6.1.3</w:t>
      </w:r>
      <w:r w:rsidR="00673C8A" w:rsidRPr="009E5255">
        <w:fldChar w:fldCharType="end"/>
      </w:r>
      <w:r w:rsidR="009C0438" w:rsidRPr="009E5255">
        <w:t xml:space="preserve"> </w:t>
      </w:r>
      <w:r w:rsidR="00673C8A" w:rsidRPr="009E5255">
        <w:t xml:space="preserve">for a discussion of </w:t>
      </w:r>
      <w:r w:rsidR="00A8338C" w:rsidRPr="009E5255">
        <w:t>strategies</w:t>
      </w:r>
      <w:r w:rsidR="00673C8A" w:rsidRPr="009E5255">
        <w:t xml:space="preserve"> to</w:t>
      </w:r>
      <w:r w:rsidR="00A8338C" w:rsidRPr="009E5255">
        <w:t xml:space="preserve"> mitigate</w:t>
      </w:r>
      <w:r w:rsidR="00673C8A" w:rsidRPr="009E5255">
        <w:t xml:space="preserve"> this administrative burden)</w:t>
      </w:r>
      <w:r w:rsidR="0048472F" w:rsidRPr="009E5255">
        <w:t xml:space="preserve">.  </w:t>
      </w:r>
      <w:r w:rsidR="003F6CDC" w:rsidRPr="009E5255">
        <w:t xml:space="preserve">Issues raised </w:t>
      </w:r>
      <w:r w:rsidR="00951938" w:rsidRPr="009E5255">
        <w:t xml:space="preserve">by physicians </w:t>
      </w:r>
      <w:r w:rsidR="003F6CDC" w:rsidRPr="009E5255">
        <w:t xml:space="preserve">included </w:t>
      </w:r>
      <w:r w:rsidR="00A8338C" w:rsidRPr="009E5255">
        <w:t>time spent seeking</w:t>
      </w:r>
      <w:r w:rsidR="003F6CDC" w:rsidRPr="009E5255">
        <w:t xml:space="preserve"> authority</w:t>
      </w:r>
      <w:r w:rsidR="001F52AC" w:rsidRPr="009E5255">
        <w:t xml:space="preserve"> approvals </w:t>
      </w:r>
      <w:r w:rsidR="00A8338C" w:rsidRPr="009E5255">
        <w:t>and</w:t>
      </w:r>
      <w:r w:rsidR="001F52AC" w:rsidRPr="009E5255">
        <w:t xml:space="preserve"> </w:t>
      </w:r>
      <w:r w:rsidR="00D5697F" w:rsidRPr="009E5255">
        <w:t>insufficient maximum quantities for obese patients</w:t>
      </w:r>
      <w:r w:rsidR="0048472F" w:rsidRPr="009E5255">
        <w:t xml:space="preserve">.  </w:t>
      </w:r>
      <w:r w:rsidR="00A8338C" w:rsidRPr="009E5255">
        <w:t>In addition</w:t>
      </w:r>
      <w:r w:rsidR="0007448A" w:rsidRPr="009E5255">
        <w:t>,</w:t>
      </w:r>
      <w:r w:rsidR="00951938" w:rsidRPr="009E5255">
        <w:t xml:space="preserve"> </w:t>
      </w:r>
      <w:r w:rsidR="00A8338C" w:rsidRPr="009E5255">
        <w:t xml:space="preserve">respondents highlighted the </w:t>
      </w:r>
      <w:r w:rsidR="00951938" w:rsidRPr="009E5255">
        <w:t xml:space="preserve">complexity </w:t>
      </w:r>
      <w:r w:rsidR="00A8338C" w:rsidRPr="009E5255">
        <w:t xml:space="preserve">of PBS </w:t>
      </w:r>
      <w:r w:rsidR="00951938" w:rsidRPr="009E5255">
        <w:t xml:space="preserve">item </w:t>
      </w:r>
      <w:r w:rsidR="00A8338C" w:rsidRPr="009E5255">
        <w:t>codes, with molecules ascribed</w:t>
      </w:r>
      <w:r w:rsidR="00951938" w:rsidRPr="009E5255">
        <w:t xml:space="preserve"> </w:t>
      </w:r>
      <w:r w:rsidR="00A8338C" w:rsidRPr="009E5255">
        <w:t>multiple codes</w:t>
      </w:r>
      <w:r w:rsidR="001100FF" w:rsidRPr="009E5255">
        <w:t xml:space="preserve"> across </w:t>
      </w:r>
      <w:r w:rsidR="00A8338C" w:rsidRPr="009E5255">
        <w:t xml:space="preserve">various </w:t>
      </w:r>
      <w:r w:rsidR="001100FF" w:rsidRPr="009E5255">
        <w:t xml:space="preserve">conditions </w:t>
      </w:r>
      <w:r w:rsidR="00A8338C" w:rsidRPr="009E5255">
        <w:t>and treatment settings</w:t>
      </w:r>
      <w:r w:rsidR="001100FF" w:rsidRPr="009E5255">
        <w:t>.</w:t>
      </w:r>
    </w:p>
    <w:p w14:paraId="75133FE8" w14:textId="3F0FFBFB" w:rsidR="00585AE5" w:rsidRPr="009E5255" w:rsidRDefault="00A64B9F" w:rsidP="005A2B78">
      <w:pPr>
        <w:pStyle w:val="Heading3"/>
      </w:pPr>
      <w:bookmarkStart w:id="156" w:name="_Toc89935677"/>
      <w:bookmarkStart w:id="157" w:name="_Ref93053816"/>
      <w:bookmarkStart w:id="158" w:name="_Ref93054029"/>
      <w:bookmarkStart w:id="159" w:name="_Ref93055797"/>
      <w:bookmarkStart w:id="160" w:name="_Toc144886229"/>
      <w:r w:rsidRPr="009E5255">
        <w:t>Standards</w:t>
      </w:r>
      <w:bookmarkEnd w:id="156"/>
      <w:bookmarkEnd w:id="157"/>
      <w:bookmarkEnd w:id="158"/>
      <w:bookmarkEnd w:id="159"/>
      <w:bookmarkEnd w:id="160"/>
      <w:r w:rsidRPr="009E5255">
        <w:t xml:space="preserve"> </w:t>
      </w:r>
    </w:p>
    <w:p w14:paraId="4FF9D9E8" w14:textId="176AD5DD" w:rsidR="00F71EA3" w:rsidRPr="009E5255" w:rsidRDefault="00203CA0" w:rsidP="00783598">
      <w:r w:rsidRPr="009E5255">
        <w:t xml:space="preserve">Stakeholders outlined </w:t>
      </w:r>
      <w:r w:rsidR="00E07E36" w:rsidRPr="009E5255">
        <w:t>disparate</w:t>
      </w:r>
      <w:r w:rsidRPr="009E5255">
        <w:t xml:space="preserve"> regulatory standards</w:t>
      </w:r>
      <w:r w:rsidR="00E07E36" w:rsidRPr="009E5255">
        <w:t xml:space="preserve"> and enforcement</w:t>
      </w:r>
      <w:r w:rsidRPr="009E5255">
        <w:t xml:space="preserve"> </w:t>
      </w:r>
      <w:r w:rsidR="00D23B4F" w:rsidRPr="009E5255">
        <w:t>regimens</w:t>
      </w:r>
      <w:r w:rsidR="009A02E2" w:rsidRPr="009E5255">
        <w:t xml:space="preserve"> </w:t>
      </w:r>
      <w:r w:rsidR="00E07E36" w:rsidRPr="009E5255">
        <w:t>applied to</w:t>
      </w:r>
      <w:r w:rsidRPr="009E5255">
        <w:t xml:space="preserve"> compounders</w:t>
      </w:r>
      <w:r w:rsidR="00FC550D" w:rsidRPr="009E5255">
        <w:t>, with</w:t>
      </w:r>
      <w:r w:rsidRPr="009E5255">
        <w:t xml:space="preserve"> </w:t>
      </w:r>
      <w:r w:rsidR="00040EB7" w:rsidRPr="009E5255">
        <w:t>TGA-licensed</w:t>
      </w:r>
      <w:r w:rsidRPr="009E5255">
        <w:t xml:space="preserve"> compound</w:t>
      </w:r>
      <w:r w:rsidR="00D653FE" w:rsidRPr="009E5255">
        <w:t>er</w:t>
      </w:r>
      <w:r w:rsidRPr="009E5255">
        <w:t xml:space="preserve">s </w:t>
      </w:r>
      <w:r w:rsidR="00FB5A19" w:rsidRPr="009E5255">
        <w:t xml:space="preserve">required to </w:t>
      </w:r>
      <w:r w:rsidRPr="009E5255">
        <w:t>adher</w:t>
      </w:r>
      <w:r w:rsidR="00FB5A19" w:rsidRPr="009E5255">
        <w:t>e</w:t>
      </w:r>
      <w:r w:rsidRPr="009E5255">
        <w:t xml:space="preserve"> to the</w:t>
      </w:r>
      <w:r w:rsidR="00023320" w:rsidRPr="009E5255">
        <w:t xml:space="preserve"> Pharmaceutical Inspection Co-operati</w:t>
      </w:r>
      <w:r w:rsidR="00FC550D" w:rsidRPr="009E5255">
        <w:t>on</w:t>
      </w:r>
      <w:r w:rsidR="00023320" w:rsidRPr="009E5255">
        <w:t xml:space="preserve"> Scheme</w:t>
      </w:r>
      <w:r w:rsidR="00FC550D" w:rsidRPr="009E5255">
        <w:t xml:space="preserve"> (PIC/S</w:t>
      </w:r>
      <w:r w:rsidR="00B12F83" w:rsidRPr="009E5255">
        <w:t>) PE009</w:t>
      </w:r>
      <w:r w:rsidR="00023320" w:rsidRPr="009E5255">
        <w:t xml:space="preserve"> standards</w:t>
      </w:r>
      <w:r w:rsidR="00D653FE" w:rsidRPr="009E5255">
        <w:t>, and no</w:t>
      </w:r>
      <w:r w:rsidR="009A02E2" w:rsidRPr="009E5255">
        <w:t>n-</w:t>
      </w:r>
      <w:r w:rsidR="00D653FE" w:rsidRPr="009E5255">
        <w:t xml:space="preserve">TGA licenced compounders </w:t>
      </w:r>
      <w:r w:rsidR="009A02E2" w:rsidRPr="009E5255">
        <w:t>typically</w:t>
      </w:r>
      <w:r w:rsidR="00D653FE" w:rsidRPr="009E5255">
        <w:t xml:space="preserve"> </w:t>
      </w:r>
      <w:r w:rsidR="009A02E2" w:rsidRPr="009E5255">
        <w:t>following</w:t>
      </w:r>
      <w:r w:rsidR="00D653FE" w:rsidRPr="009E5255">
        <w:t xml:space="preserve"> United States Pharmacopeia </w:t>
      </w:r>
      <w:r w:rsidR="005D2B2C" w:rsidRPr="009E5255">
        <w:t xml:space="preserve">(USP) </w:t>
      </w:r>
      <w:r w:rsidR="00D653FE" w:rsidRPr="009E5255">
        <w:t>797 standards</w:t>
      </w:r>
      <w:r w:rsidR="0048472F" w:rsidRPr="009E5255">
        <w:t xml:space="preserve">.  </w:t>
      </w:r>
      <w:r w:rsidR="002F7524" w:rsidRPr="009E5255">
        <w:t xml:space="preserve">A comparison of these standards as they pertain to the sterile compounding of (cytotoxic) drugs for administration to single patients by injection or infusion is provided in </w:t>
      </w:r>
      <w:r w:rsidR="009D1559" w:rsidRPr="009E5255">
        <w:fldChar w:fldCharType="begin"/>
      </w:r>
      <w:r w:rsidR="009D1559" w:rsidRPr="009E5255">
        <w:instrText xml:space="preserve"> REF _Ref106185551 \h </w:instrText>
      </w:r>
      <w:r w:rsidR="009D1559" w:rsidRPr="009E5255">
        <w:fldChar w:fldCharType="separate"/>
      </w:r>
      <w:r w:rsidR="000C766B" w:rsidRPr="009E5255">
        <w:t xml:space="preserve">Appendix </w:t>
      </w:r>
      <w:r w:rsidR="000C766B">
        <w:rPr>
          <w:noProof/>
        </w:rPr>
        <w:t>15</w:t>
      </w:r>
      <w:r w:rsidR="009D1559" w:rsidRPr="009E5255">
        <w:fldChar w:fldCharType="end"/>
      </w:r>
      <w:r w:rsidR="002F7524" w:rsidRPr="009E5255">
        <w:t xml:space="preserve">.  </w:t>
      </w:r>
      <w:r w:rsidR="00D653FE" w:rsidRPr="009E5255">
        <w:t xml:space="preserve">Only </w:t>
      </w:r>
      <w:r w:rsidR="00040EB7" w:rsidRPr="009E5255">
        <w:t>TGA-licensed</w:t>
      </w:r>
      <w:r w:rsidR="00D653FE" w:rsidRPr="009E5255">
        <w:t xml:space="preserve"> compounders are audited by the TGA, with apparent</w:t>
      </w:r>
      <w:r w:rsidR="005D2B2C" w:rsidRPr="009E5255">
        <w:t>ly</w:t>
      </w:r>
      <w:r w:rsidR="00D653FE" w:rsidRPr="009E5255">
        <w:t xml:space="preserve"> </w:t>
      </w:r>
      <w:r w:rsidR="005D2B2C" w:rsidRPr="009E5255">
        <w:t>diverse</w:t>
      </w:r>
      <w:r w:rsidR="00D653FE" w:rsidRPr="009E5255">
        <w:t xml:space="preserve"> auditing of non-TGA licenced facilities, depending on jurisdiction.</w:t>
      </w:r>
    </w:p>
    <w:tbl>
      <w:tblPr>
        <w:tblStyle w:val="TableGrid"/>
        <w:tblW w:w="0" w:type="auto"/>
        <w:tblInd w:w="1412" w:type="dxa"/>
        <w:tblLook w:val="04A0" w:firstRow="1" w:lastRow="0" w:firstColumn="1" w:lastColumn="0" w:noHBand="0" w:noVBand="1"/>
      </w:tblPr>
      <w:tblGrid>
        <w:gridCol w:w="7604"/>
      </w:tblGrid>
      <w:tr w:rsidR="00F71EA3" w:rsidRPr="009E5255" w14:paraId="5D76354D" w14:textId="77777777" w:rsidTr="00CA5EF6">
        <w:tc>
          <w:tcPr>
            <w:tcW w:w="9011" w:type="dxa"/>
          </w:tcPr>
          <w:p w14:paraId="2583122E" w14:textId="49B48A29" w:rsidR="007F3DA2" w:rsidRPr="009E5255" w:rsidRDefault="00F71EA3" w:rsidP="00F71EA3">
            <w:pPr>
              <w:rPr>
                <w:i/>
                <w:iCs/>
              </w:rPr>
            </w:pPr>
            <w:r w:rsidRPr="009E5255">
              <w:rPr>
                <w:i/>
                <w:iCs/>
              </w:rPr>
              <w:t xml:space="preserve">The </w:t>
            </w:r>
            <w:r w:rsidR="005D2B2C" w:rsidRPr="009E5255">
              <w:rPr>
                <w:i/>
                <w:iCs/>
              </w:rPr>
              <w:t>P</w:t>
            </w:r>
            <w:r w:rsidRPr="009E5255">
              <w:rPr>
                <w:i/>
                <w:iCs/>
              </w:rPr>
              <w:t xml:space="preserve">harmacy </w:t>
            </w:r>
            <w:r w:rsidR="005D2B2C" w:rsidRPr="009E5255">
              <w:rPr>
                <w:i/>
                <w:iCs/>
              </w:rPr>
              <w:t>B</w:t>
            </w:r>
            <w:r w:rsidRPr="009E5255">
              <w:rPr>
                <w:i/>
                <w:iCs/>
              </w:rPr>
              <w:t>oard of Australia allows compounding to take place under three scenarios.  The first scenario is to comply with the full code of good manufacturing practice, which is the PIC</w:t>
            </w:r>
            <w:r w:rsidR="005D2B2C" w:rsidRPr="009E5255">
              <w:rPr>
                <w:i/>
                <w:iCs/>
              </w:rPr>
              <w:t>/</w:t>
            </w:r>
            <w:r w:rsidRPr="009E5255">
              <w:rPr>
                <w:i/>
                <w:iCs/>
              </w:rPr>
              <w:t>S document,</w:t>
            </w:r>
            <w:r w:rsidR="004831D4" w:rsidRPr="009E5255">
              <w:rPr>
                <w:i/>
                <w:iCs/>
              </w:rPr>
              <w:t xml:space="preserve"> 00</w:t>
            </w:r>
            <w:r w:rsidR="00B12F83" w:rsidRPr="009E5255">
              <w:rPr>
                <w:i/>
                <w:iCs/>
              </w:rPr>
              <w:t>9</w:t>
            </w:r>
            <w:r w:rsidR="004831D4" w:rsidRPr="009E5255">
              <w:rPr>
                <w:i/>
                <w:iCs/>
              </w:rPr>
              <w:t>,</w:t>
            </w:r>
            <w:r w:rsidRPr="009E5255">
              <w:rPr>
                <w:i/>
                <w:iCs/>
              </w:rPr>
              <w:t xml:space="preserve"> which has very little relevance in hospital or compounding.  Then there is the PIC</w:t>
            </w:r>
            <w:r w:rsidR="005D2B2C" w:rsidRPr="009E5255">
              <w:rPr>
                <w:i/>
                <w:iCs/>
              </w:rPr>
              <w:t>/</w:t>
            </w:r>
            <w:r w:rsidRPr="009E5255">
              <w:rPr>
                <w:i/>
                <w:iCs/>
              </w:rPr>
              <w:t>S document, 010</w:t>
            </w:r>
            <w:r w:rsidR="005D2B2C" w:rsidRPr="009E5255">
              <w:rPr>
                <w:i/>
                <w:iCs/>
              </w:rPr>
              <w:t>, C</w:t>
            </w:r>
            <w:r w:rsidRPr="009E5255">
              <w:rPr>
                <w:i/>
                <w:iCs/>
              </w:rPr>
              <w:t xml:space="preserve">ompounding in </w:t>
            </w:r>
            <w:r w:rsidR="005D2B2C" w:rsidRPr="009E5255">
              <w:rPr>
                <w:i/>
                <w:iCs/>
              </w:rPr>
              <w:t>H</w:t>
            </w:r>
            <w:r w:rsidRPr="009E5255">
              <w:rPr>
                <w:i/>
                <w:iCs/>
              </w:rPr>
              <w:t xml:space="preserve">ealthcare </w:t>
            </w:r>
            <w:r w:rsidR="005D2B2C" w:rsidRPr="009E5255">
              <w:rPr>
                <w:i/>
                <w:iCs/>
              </w:rPr>
              <w:t>E</w:t>
            </w:r>
            <w:r w:rsidRPr="009E5255">
              <w:rPr>
                <w:i/>
                <w:iCs/>
              </w:rPr>
              <w:t>stablishments</w:t>
            </w:r>
            <w:r w:rsidR="005D2B2C" w:rsidRPr="009E5255">
              <w:rPr>
                <w:i/>
                <w:iCs/>
              </w:rPr>
              <w:t>—a</w:t>
            </w:r>
            <w:r w:rsidRPr="009E5255">
              <w:rPr>
                <w:i/>
                <w:iCs/>
              </w:rPr>
              <w:t xml:space="preserve">nd that's a critical document.  But they have also determined that we can work within the United States </w:t>
            </w:r>
            <w:r w:rsidR="005D2B2C" w:rsidRPr="009E5255">
              <w:rPr>
                <w:i/>
                <w:iCs/>
              </w:rPr>
              <w:t>P</w:t>
            </w:r>
            <w:r w:rsidRPr="009E5255">
              <w:rPr>
                <w:i/>
                <w:iCs/>
              </w:rPr>
              <w:t>harmacopeia</w:t>
            </w:r>
            <w:r w:rsidR="00001EF1" w:rsidRPr="009E5255">
              <w:rPr>
                <w:i/>
                <w:iCs/>
              </w:rPr>
              <w:t xml:space="preserve"> (USP)</w:t>
            </w:r>
            <w:r w:rsidR="005D2B2C" w:rsidRPr="009E5255">
              <w:rPr>
                <w:i/>
                <w:iCs/>
              </w:rPr>
              <w:t>,</w:t>
            </w:r>
            <w:r w:rsidRPr="009E5255">
              <w:rPr>
                <w:i/>
                <w:iCs/>
              </w:rPr>
              <w:t xml:space="preserve"> 797</w:t>
            </w:r>
            <w:r w:rsidR="005D2B2C" w:rsidRPr="009E5255">
              <w:rPr>
                <w:i/>
                <w:iCs/>
              </w:rPr>
              <w:t>,</w:t>
            </w:r>
            <w:r w:rsidRPr="009E5255">
              <w:rPr>
                <w:i/>
                <w:iCs/>
              </w:rPr>
              <w:t xml:space="preserve"> </w:t>
            </w:r>
            <w:r w:rsidR="005D2B2C" w:rsidRPr="009E5255">
              <w:rPr>
                <w:i/>
                <w:iCs/>
              </w:rPr>
              <w:t>C</w:t>
            </w:r>
            <w:r w:rsidRPr="009E5255">
              <w:rPr>
                <w:i/>
                <w:iCs/>
              </w:rPr>
              <w:t xml:space="preserve">ompounding of </w:t>
            </w:r>
            <w:r w:rsidR="005D2B2C" w:rsidRPr="009E5255">
              <w:rPr>
                <w:i/>
                <w:iCs/>
              </w:rPr>
              <w:t>S</w:t>
            </w:r>
            <w:r w:rsidRPr="009E5255">
              <w:rPr>
                <w:i/>
                <w:iCs/>
              </w:rPr>
              <w:t xml:space="preserve">terile </w:t>
            </w:r>
            <w:r w:rsidR="005D2B2C" w:rsidRPr="009E5255">
              <w:rPr>
                <w:i/>
                <w:iCs/>
              </w:rPr>
              <w:t>P</w:t>
            </w:r>
            <w:r w:rsidRPr="009E5255">
              <w:rPr>
                <w:i/>
                <w:iCs/>
              </w:rPr>
              <w:t xml:space="preserve">roducts.  </w:t>
            </w:r>
            <w:r w:rsidR="005D2B2C" w:rsidRPr="009E5255">
              <w:rPr>
                <w:i/>
                <w:iCs/>
              </w:rPr>
              <w:t>T</w:t>
            </w:r>
            <w:r w:rsidRPr="009E5255">
              <w:rPr>
                <w:i/>
                <w:iCs/>
              </w:rPr>
              <w:t>hat's a very detailed set of instruction</w:t>
            </w:r>
            <w:r w:rsidR="004831D4" w:rsidRPr="009E5255">
              <w:rPr>
                <w:i/>
                <w:iCs/>
              </w:rPr>
              <w:t>s</w:t>
            </w:r>
            <w:r w:rsidR="005D2B2C" w:rsidRPr="009E5255">
              <w:rPr>
                <w:i/>
                <w:iCs/>
              </w:rPr>
              <w:t xml:space="preserve"> </w:t>
            </w:r>
            <w:r w:rsidRPr="009E5255">
              <w:rPr>
                <w:i/>
                <w:iCs/>
              </w:rPr>
              <w:t xml:space="preserve">prepared in conjunction with the FDA.  </w:t>
            </w:r>
          </w:p>
          <w:p w14:paraId="418DF56C" w14:textId="10220CE3" w:rsidR="007F3DA2" w:rsidRPr="009E5255" w:rsidRDefault="005D2B2C" w:rsidP="00F71EA3">
            <w:pPr>
              <w:rPr>
                <w:i/>
                <w:iCs/>
              </w:rPr>
            </w:pPr>
            <w:r w:rsidRPr="009E5255">
              <w:rPr>
                <w:i/>
                <w:iCs/>
              </w:rPr>
              <w:t>T</w:t>
            </w:r>
            <w:r w:rsidR="00F71EA3" w:rsidRPr="009E5255">
              <w:rPr>
                <w:i/>
                <w:iCs/>
              </w:rPr>
              <w:t>he reason why the pharmacy board chose that as a standard</w:t>
            </w:r>
            <w:r w:rsidR="007F3DA2" w:rsidRPr="009E5255">
              <w:rPr>
                <w:i/>
                <w:iCs/>
              </w:rPr>
              <w:t>,</w:t>
            </w:r>
            <w:r w:rsidR="00F71EA3" w:rsidRPr="009E5255">
              <w:rPr>
                <w:i/>
                <w:iCs/>
              </w:rPr>
              <w:t xml:space="preserve"> was that a lot of the retail pharmacists had joined up with an American compounding organi</w:t>
            </w:r>
            <w:r w:rsidR="007F3DA2" w:rsidRPr="009E5255">
              <w:rPr>
                <w:i/>
                <w:iCs/>
              </w:rPr>
              <w:t>s</w:t>
            </w:r>
            <w:r w:rsidR="00F71EA3" w:rsidRPr="009E5255">
              <w:rPr>
                <w:i/>
                <w:iCs/>
              </w:rPr>
              <w:t>ation called PCCA</w:t>
            </w:r>
            <w:r w:rsidR="00FF499E" w:rsidRPr="009E5255">
              <w:rPr>
                <w:i/>
                <w:iCs/>
              </w:rPr>
              <w:t xml:space="preserve"> (Professional Compounding Centers of America)</w:t>
            </w:r>
            <w:r w:rsidR="00F71EA3" w:rsidRPr="009E5255">
              <w:rPr>
                <w:i/>
                <w:iCs/>
              </w:rPr>
              <w:t xml:space="preserve"> that sells a heck of a lot of raw </w:t>
            </w:r>
            <w:r w:rsidR="00CF1441" w:rsidRPr="009E5255">
              <w:rPr>
                <w:i/>
                <w:iCs/>
              </w:rPr>
              <w:t>materials and</w:t>
            </w:r>
            <w:r w:rsidR="00F71EA3" w:rsidRPr="009E5255">
              <w:rPr>
                <w:i/>
                <w:iCs/>
              </w:rPr>
              <w:t xml:space="preserve"> provides training and all that sort of stuff.  And that is all, of course</w:t>
            </w:r>
            <w:r w:rsidR="004831D4" w:rsidRPr="009E5255">
              <w:rPr>
                <w:i/>
                <w:iCs/>
              </w:rPr>
              <w:t>,</w:t>
            </w:r>
            <w:r w:rsidR="00F71EA3" w:rsidRPr="009E5255">
              <w:rPr>
                <w:i/>
                <w:iCs/>
              </w:rPr>
              <w:t xml:space="preserve"> compliant with the </w:t>
            </w:r>
            <w:r w:rsidR="00001EF1" w:rsidRPr="009E5255">
              <w:rPr>
                <w:i/>
                <w:iCs/>
              </w:rPr>
              <w:t>[USP]</w:t>
            </w:r>
            <w:r w:rsidR="00F71EA3" w:rsidRPr="009E5255">
              <w:rPr>
                <w:i/>
                <w:iCs/>
              </w:rPr>
              <w:t xml:space="preserve"> 797.  So</w:t>
            </w:r>
            <w:r w:rsidR="007F3DA2" w:rsidRPr="009E5255">
              <w:rPr>
                <w:i/>
                <w:iCs/>
              </w:rPr>
              <w:t>,</w:t>
            </w:r>
            <w:r w:rsidR="00F71EA3" w:rsidRPr="009E5255">
              <w:rPr>
                <w:i/>
                <w:iCs/>
              </w:rPr>
              <w:t xml:space="preserve"> a very large swathe of the community pharmacies know and reali</w:t>
            </w:r>
            <w:r w:rsidR="007F3DA2" w:rsidRPr="009E5255">
              <w:rPr>
                <w:i/>
                <w:iCs/>
              </w:rPr>
              <w:t>s</w:t>
            </w:r>
            <w:r w:rsidR="00F71EA3" w:rsidRPr="009E5255">
              <w:rPr>
                <w:i/>
                <w:iCs/>
              </w:rPr>
              <w:t xml:space="preserve">e the importance of 797.  </w:t>
            </w:r>
          </w:p>
          <w:p w14:paraId="28984B3B" w14:textId="2DED5F13" w:rsidR="00F71EA3" w:rsidRPr="009E5255" w:rsidRDefault="00C50E72" w:rsidP="00F71EA3">
            <w:pPr>
              <w:rPr>
                <w:i/>
                <w:iCs/>
              </w:rPr>
            </w:pPr>
            <w:r w:rsidRPr="009E5255">
              <w:rPr>
                <w:i/>
                <w:iCs/>
              </w:rPr>
              <w:t>T</w:t>
            </w:r>
            <w:r w:rsidR="00F71EA3" w:rsidRPr="009E5255">
              <w:rPr>
                <w:i/>
                <w:iCs/>
              </w:rPr>
              <w:t>hese documents are not contradictory</w:t>
            </w:r>
            <w:r w:rsidRPr="009E5255">
              <w:rPr>
                <w:i/>
                <w:iCs/>
              </w:rPr>
              <w:t>—</w:t>
            </w:r>
            <w:r w:rsidR="00F71EA3" w:rsidRPr="009E5255">
              <w:rPr>
                <w:i/>
                <w:iCs/>
              </w:rPr>
              <w:t>they can't b</w:t>
            </w:r>
            <w:r w:rsidRPr="009E5255">
              <w:rPr>
                <w:i/>
                <w:iCs/>
              </w:rPr>
              <w:t>e.  […]</w:t>
            </w:r>
            <w:r w:rsidR="00F71EA3" w:rsidRPr="009E5255">
              <w:rPr>
                <w:i/>
                <w:iCs/>
              </w:rPr>
              <w:t xml:space="preserve"> </w:t>
            </w:r>
            <w:r w:rsidRPr="009E5255">
              <w:rPr>
                <w:i/>
                <w:iCs/>
              </w:rPr>
              <w:t>T</w:t>
            </w:r>
            <w:r w:rsidR="00F71EA3" w:rsidRPr="009E5255">
              <w:rPr>
                <w:i/>
                <w:iCs/>
              </w:rPr>
              <w:t>he difference is the extent of regulation and surveillance that the industry people have to ensure that they comply</w:t>
            </w:r>
            <w:r w:rsidR="00CF56A5" w:rsidRPr="009E5255">
              <w:rPr>
                <w:i/>
                <w:iCs/>
              </w:rPr>
              <w:t>.  […]</w:t>
            </w:r>
            <w:r w:rsidR="00F71EA3" w:rsidRPr="009E5255">
              <w:rPr>
                <w:i/>
                <w:iCs/>
              </w:rPr>
              <w:t xml:space="preserve"> But in the end, all the practitioners are fully aware of this set of standards</w:t>
            </w:r>
            <w:r w:rsidR="00CF56A5" w:rsidRPr="009E5255">
              <w:rPr>
                <w:i/>
                <w:iCs/>
              </w:rPr>
              <w:t xml:space="preserve"> a</w:t>
            </w:r>
            <w:r w:rsidR="00F71EA3" w:rsidRPr="009E5255">
              <w:rPr>
                <w:i/>
                <w:iCs/>
              </w:rPr>
              <w:t>nd they work to that very well.</w:t>
            </w:r>
            <w:r w:rsidR="00CF56A5" w:rsidRPr="009E5255">
              <w:rPr>
                <w:i/>
                <w:iCs/>
              </w:rPr>
              <w:t xml:space="preserve">  […] B</w:t>
            </w:r>
            <w:r w:rsidR="00F71EA3" w:rsidRPr="009E5255">
              <w:rPr>
                <w:i/>
                <w:iCs/>
              </w:rPr>
              <w:t xml:space="preserve">y and large, </w:t>
            </w:r>
            <w:r w:rsidR="00CF1441" w:rsidRPr="009E5255">
              <w:rPr>
                <w:i/>
                <w:iCs/>
              </w:rPr>
              <w:t>self-regulation</w:t>
            </w:r>
            <w:r w:rsidR="00F71EA3" w:rsidRPr="009E5255">
              <w:rPr>
                <w:i/>
                <w:iCs/>
              </w:rPr>
              <w:t xml:space="preserve"> in that area is very good.</w:t>
            </w:r>
          </w:p>
          <w:p w14:paraId="758AD1D9" w14:textId="30345AB3" w:rsidR="00F71EA3" w:rsidRPr="009E5255" w:rsidRDefault="00F71EA3" w:rsidP="00CA5EF6">
            <w:pPr>
              <w:jc w:val="right"/>
              <w:rPr>
                <w:i/>
                <w:iCs/>
              </w:rPr>
            </w:pPr>
            <w:r w:rsidRPr="009E5255">
              <w:rPr>
                <w:i/>
                <w:iCs/>
              </w:rPr>
              <w:t xml:space="preserve"> </w:t>
            </w:r>
            <w:r w:rsidR="008608C4" w:rsidRPr="009E5255">
              <w:rPr>
                <w:i/>
                <w:iCs/>
              </w:rPr>
              <w:t>-</w:t>
            </w:r>
            <w:r w:rsidRPr="009E5255">
              <w:rPr>
                <w:i/>
                <w:iCs/>
              </w:rPr>
              <w:t>Independent compounding consultant</w:t>
            </w:r>
          </w:p>
          <w:p w14:paraId="39028F7B" w14:textId="4CF07F35" w:rsidR="007F3DA2" w:rsidRPr="009E5255" w:rsidRDefault="007F3DA2" w:rsidP="00F71EA3">
            <w:pPr>
              <w:rPr>
                <w:i/>
                <w:iCs/>
              </w:rPr>
            </w:pPr>
            <w:r w:rsidRPr="009E5255">
              <w:rPr>
                <w:i/>
                <w:iCs/>
              </w:rPr>
              <w:t>Y</w:t>
            </w:r>
            <w:r w:rsidR="00F71EA3" w:rsidRPr="009E5255">
              <w:rPr>
                <w:i/>
                <w:iCs/>
              </w:rPr>
              <w:t xml:space="preserve">ou have the </w:t>
            </w:r>
            <w:r w:rsidRPr="009E5255">
              <w:rPr>
                <w:i/>
                <w:iCs/>
              </w:rPr>
              <w:t>P</w:t>
            </w:r>
            <w:r w:rsidR="00F71EA3" w:rsidRPr="009E5255">
              <w:rPr>
                <w:i/>
                <w:iCs/>
              </w:rPr>
              <w:t xml:space="preserve">harmaceutical Society of Australia </w:t>
            </w:r>
            <w:r w:rsidRPr="009E5255">
              <w:rPr>
                <w:i/>
                <w:iCs/>
              </w:rPr>
              <w:t xml:space="preserve">with </w:t>
            </w:r>
            <w:r w:rsidR="00F71EA3" w:rsidRPr="009E5255">
              <w:rPr>
                <w:i/>
                <w:iCs/>
              </w:rPr>
              <w:t xml:space="preserve">the compounding guidelines, and the professional practice standards.  And then the board recommends that you adhere to either </w:t>
            </w:r>
            <w:r w:rsidRPr="009E5255">
              <w:rPr>
                <w:i/>
                <w:iCs/>
              </w:rPr>
              <w:t>PIC</w:t>
            </w:r>
            <w:r w:rsidR="003457AE" w:rsidRPr="009E5255">
              <w:rPr>
                <w:i/>
                <w:iCs/>
              </w:rPr>
              <w:t>/</w:t>
            </w:r>
            <w:r w:rsidRPr="009E5255">
              <w:rPr>
                <w:i/>
                <w:iCs/>
              </w:rPr>
              <w:t xml:space="preserve">S </w:t>
            </w:r>
            <w:r w:rsidR="00F71EA3" w:rsidRPr="009E5255">
              <w:rPr>
                <w:i/>
                <w:iCs/>
              </w:rPr>
              <w:t xml:space="preserve">or to USP 797 if you're doing sterile compounding.  </w:t>
            </w:r>
            <w:r w:rsidR="003457AE" w:rsidRPr="009E5255">
              <w:rPr>
                <w:i/>
                <w:iCs/>
              </w:rPr>
              <w:t>[…] T</w:t>
            </w:r>
            <w:r w:rsidR="00F71EA3" w:rsidRPr="009E5255">
              <w:rPr>
                <w:i/>
                <w:iCs/>
              </w:rPr>
              <w:t xml:space="preserve">he pharmacy board doesn't audit </w:t>
            </w:r>
            <w:r w:rsidR="003457AE" w:rsidRPr="009E5255">
              <w:rPr>
                <w:i/>
                <w:iCs/>
              </w:rPr>
              <w:t xml:space="preserve">[Hospital pharmacy] </w:t>
            </w:r>
            <w:r w:rsidR="00F71EA3" w:rsidRPr="009E5255">
              <w:rPr>
                <w:i/>
                <w:iCs/>
              </w:rPr>
              <w:t>for compliance to either of those two standards</w:t>
            </w:r>
            <w:r w:rsidR="003457AE" w:rsidRPr="009E5255">
              <w:rPr>
                <w:i/>
                <w:iCs/>
              </w:rPr>
              <w:t>—i</w:t>
            </w:r>
            <w:r w:rsidR="00F71EA3" w:rsidRPr="009E5255">
              <w:rPr>
                <w:i/>
                <w:iCs/>
              </w:rPr>
              <w:t>t's largely self</w:t>
            </w:r>
            <w:r w:rsidR="00FF499E" w:rsidRPr="009E5255">
              <w:rPr>
                <w:i/>
                <w:iCs/>
              </w:rPr>
              <w:t>-</w:t>
            </w:r>
            <w:r w:rsidR="00F71EA3" w:rsidRPr="009E5255">
              <w:rPr>
                <w:i/>
                <w:iCs/>
              </w:rPr>
              <w:t>regulated</w:t>
            </w:r>
            <w:r w:rsidR="003457AE" w:rsidRPr="009E5255">
              <w:rPr>
                <w:i/>
                <w:iCs/>
              </w:rPr>
              <w:t>.  W</w:t>
            </w:r>
            <w:r w:rsidR="00F71EA3" w:rsidRPr="009E5255">
              <w:rPr>
                <w:i/>
                <w:iCs/>
              </w:rPr>
              <w:t>e consider ourselves to be 797</w:t>
            </w:r>
            <w:r w:rsidR="003457AE" w:rsidRPr="009E5255">
              <w:rPr>
                <w:i/>
                <w:iCs/>
              </w:rPr>
              <w:t>-</w:t>
            </w:r>
            <w:r w:rsidR="00F71EA3" w:rsidRPr="009E5255">
              <w:rPr>
                <w:i/>
                <w:iCs/>
              </w:rPr>
              <w:t xml:space="preserve">compliant.  </w:t>
            </w:r>
            <w:r w:rsidR="003457AE" w:rsidRPr="009E5255">
              <w:rPr>
                <w:i/>
                <w:iCs/>
              </w:rPr>
              <w:t>[…</w:t>
            </w:r>
            <w:r w:rsidR="00A43CCA" w:rsidRPr="009E5255">
              <w:rPr>
                <w:i/>
                <w:iCs/>
              </w:rPr>
              <w:t xml:space="preserve">] </w:t>
            </w:r>
            <w:r w:rsidR="00F71EA3" w:rsidRPr="009E5255">
              <w:rPr>
                <w:i/>
                <w:iCs/>
              </w:rPr>
              <w:t>PIC</w:t>
            </w:r>
            <w:r w:rsidR="003457AE" w:rsidRPr="009E5255">
              <w:rPr>
                <w:i/>
                <w:iCs/>
              </w:rPr>
              <w:t>/</w:t>
            </w:r>
            <w:r w:rsidR="00F71EA3" w:rsidRPr="009E5255">
              <w:rPr>
                <w:i/>
                <w:iCs/>
              </w:rPr>
              <w:t xml:space="preserve">S really is for </w:t>
            </w:r>
            <w:r w:rsidR="00040EB7" w:rsidRPr="009E5255">
              <w:rPr>
                <w:i/>
                <w:iCs/>
              </w:rPr>
              <w:t>TGA-licensed</w:t>
            </w:r>
            <w:r w:rsidR="00F71EA3" w:rsidRPr="009E5255">
              <w:rPr>
                <w:i/>
                <w:iCs/>
              </w:rPr>
              <w:t xml:space="preserve"> compounders.  </w:t>
            </w:r>
            <w:r w:rsidR="00A43CCA" w:rsidRPr="009E5255">
              <w:rPr>
                <w:i/>
                <w:iCs/>
              </w:rPr>
              <w:t>[…] K</w:t>
            </w:r>
            <w:r w:rsidR="00F71EA3" w:rsidRPr="009E5255">
              <w:rPr>
                <w:i/>
                <w:iCs/>
              </w:rPr>
              <w:t>nowing what is required for TGA</w:t>
            </w:r>
            <w:r w:rsidR="00406825" w:rsidRPr="009E5255">
              <w:rPr>
                <w:i/>
                <w:iCs/>
              </w:rPr>
              <w:t>-</w:t>
            </w:r>
            <w:r w:rsidR="00F71EA3" w:rsidRPr="009E5255">
              <w:rPr>
                <w:i/>
                <w:iCs/>
              </w:rPr>
              <w:t>license</w:t>
            </w:r>
            <w:r w:rsidR="00406825" w:rsidRPr="009E5255">
              <w:rPr>
                <w:i/>
                <w:iCs/>
              </w:rPr>
              <w:t>d</w:t>
            </w:r>
            <w:r w:rsidR="00F71EA3" w:rsidRPr="009E5255">
              <w:rPr>
                <w:i/>
                <w:iCs/>
              </w:rPr>
              <w:t xml:space="preserve"> compounders, if any community pharmacy said that they were compliant to PIC</w:t>
            </w:r>
            <w:r w:rsidR="00A43CCA" w:rsidRPr="009E5255">
              <w:rPr>
                <w:i/>
                <w:iCs/>
              </w:rPr>
              <w:t>/</w:t>
            </w:r>
            <w:r w:rsidR="00F71EA3" w:rsidRPr="009E5255">
              <w:rPr>
                <w:i/>
                <w:iCs/>
              </w:rPr>
              <w:t>S, I think that'd</w:t>
            </w:r>
            <w:r w:rsidR="00650B28" w:rsidRPr="009E5255">
              <w:rPr>
                <w:i/>
                <w:iCs/>
              </w:rPr>
              <w:t xml:space="preserve"> </w:t>
            </w:r>
            <w:r w:rsidR="00F71EA3" w:rsidRPr="009E5255">
              <w:rPr>
                <w:i/>
                <w:iCs/>
              </w:rPr>
              <w:t>be a stretch</w:t>
            </w:r>
            <w:r w:rsidR="00A43CCA" w:rsidRPr="009E5255">
              <w:rPr>
                <w:i/>
                <w:iCs/>
              </w:rPr>
              <w:t>.</w:t>
            </w:r>
          </w:p>
          <w:p w14:paraId="60C54411" w14:textId="63884B02" w:rsidR="00F71EA3" w:rsidRPr="009E5255" w:rsidRDefault="00F71EA3" w:rsidP="00CA5EF6">
            <w:pPr>
              <w:jc w:val="right"/>
              <w:rPr>
                <w:i/>
                <w:iCs/>
              </w:rPr>
            </w:pPr>
            <w:r w:rsidRPr="009E5255">
              <w:rPr>
                <w:i/>
                <w:iCs/>
              </w:rPr>
              <w:t xml:space="preserve"> </w:t>
            </w:r>
            <w:r w:rsidR="008608C4" w:rsidRPr="009E5255">
              <w:rPr>
                <w:i/>
                <w:iCs/>
              </w:rPr>
              <w:t>-</w:t>
            </w:r>
            <w:r w:rsidRPr="009E5255">
              <w:rPr>
                <w:i/>
                <w:iCs/>
              </w:rPr>
              <w:t>Hospital pharmacy</w:t>
            </w:r>
          </w:p>
          <w:p w14:paraId="54E2B8C2" w14:textId="1A47133E" w:rsidR="007F3DA2" w:rsidRPr="009E5255" w:rsidRDefault="00F71EA3" w:rsidP="00F71EA3">
            <w:pPr>
              <w:rPr>
                <w:i/>
                <w:iCs/>
              </w:rPr>
            </w:pPr>
            <w:r w:rsidRPr="009E5255">
              <w:rPr>
                <w:i/>
                <w:iCs/>
              </w:rPr>
              <w:t xml:space="preserve">But in the private hospital setting, there is also the hospital that has oversight as well.  </w:t>
            </w:r>
            <w:r w:rsidR="00406825" w:rsidRPr="009E5255">
              <w:rPr>
                <w:i/>
                <w:iCs/>
              </w:rPr>
              <w:t>U</w:t>
            </w:r>
            <w:r w:rsidRPr="009E5255">
              <w:rPr>
                <w:i/>
                <w:iCs/>
              </w:rPr>
              <w:t xml:space="preserve">sually when they're going through the hospital accreditation process, they’ll investigate the compounding facility. </w:t>
            </w:r>
          </w:p>
          <w:p w14:paraId="63841714" w14:textId="1C9CFAE0" w:rsidR="00F71EA3" w:rsidRPr="009E5255" w:rsidRDefault="00F71EA3" w:rsidP="00CA5EF6">
            <w:pPr>
              <w:jc w:val="right"/>
              <w:rPr>
                <w:b/>
              </w:rPr>
            </w:pPr>
            <w:r w:rsidRPr="009E5255">
              <w:rPr>
                <w:i/>
                <w:iCs/>
              </w:rPr>
              <w:t xml:space="preserve"> </w:t>
            </w:r>
            <w:r w:rsidR="008608C4" w:rsidRPr="009E5255">
              <w:rPr>
                <w:i/>
                <w:iCs/>
              </w:rPr>
              <w:t>-</w:t>
            </w:r>
            <w:r w:rsidR="00C146E9" w:rsidRPr="009E5255">
              <w:rPr>
                <w:i/>
                <w:iCs/>
              </w:rPr>
              <w:t>Commercial</w:t>
            </w:r>
            <w:r w:rsidRPr="009E5255">
              <w:rPr>
                <w:i/>
                <w:iCs/>
              </w:rPr>
              <w:t xml:space="preserve"> pharmacy group</w:t>
            </w:r>
          </w:p>
        </w:tc>
      </w:tr>
    </w:tbl>
    <w:p w14:paraId="1AC665AD" w14:textId="1618A65B" w:rsidR="00A64B9F" w:rsidRPr="009E5255" w:rsidRDefault="00A64B9F" w:rsidP="00783598"/>
    <w:p w14:paraId="08CAAC07" w14:textId="3F191A0B" w:rsidR="00585AE5" w:rsidRPr="009E5255" w:rsidRDefault="00C23D0D" w:rsidP="005A2B78">
      <w:pPr>
        <w:pStyle w:val="Heading3"/>
      </w:pPr>
      <w:bookmarkStart w:id="161" w:name="_Toc89935678"/>
      <w:bookmarkStart w:id="162" w:name="_Ref93053468"/>
      <w:bookmarkStart w:id="163" w:name="_Ref93053941"/>
      <w:bookmarkStart w:id="164" w:name="_Ref93054033"/>
      <w:bookmarkStart w:id="165" w:name="_Ref93054070"/>
      <w:bookmarkStart w:id="166" w:name="_Ref93055088"/>
      <w:bookmarkStart w:id="167" w:name="_Ref93055525"/>
      <w:bookmarkStart w:id="168" w:name="_Ref93055875"/>
      <w:bookmarkStart w:id="169" w:name="_Toc144886230"/>
      <w:r w:rsidRPr="009E5255">
        <w:t>Complexity of</w:t>
      </w:r>
      <w:r w:rsidR="009161A4" w:rsidRPr="009E5255">
        <w:t xml:space="preserve"> </w:t>
      </w:r>
      <w:r w:rsidR="00AF3B4B" w:rsidRPr="009E5255">
        <w:t>s</w:t>
      </w:r>
      <w:r w:rsidR="009161A4" w:rsidRPr="009E5255">
        <w:t>ervice delivery</w:t>
      </w:r>
      <w:bookmarkEnd w:id="161"/>
      <w:bookmarkEnd w:id="162"/>
      <w:bookmarkEnd w:id="163"/>
      <w:bookmarkEnd w:id="164"/>
      <w:bookmarkEnd w:id="165"/>
      <w:bookmarkEnd w:id="166"/>
      <w:bookmarkEnd w:id="167"/>
      <w:bookmarkEnd w:id="168"/>
      <w:bookmarkEnd w:id="169"/>
    </w:p>
    <w:p w14:paraId="76E8A70C" w14:textId="75BAABB7" w:rsidR="00F05A4F" w:rsidRPr="009E5255" w:rsidRDefault="00C11679" w:rsidP="007E563F">
      <w:r w:rsidRPr="009E5255">
        <w:t>R</w:t>
      </w:r>
      <w:r w:rsidR="00135A11" w:rsidRPr="009E5255">
        <w:t xml:space="preserve">epresentatives of the </w:t>
      </w:r>
      <w:r w:rsidR="00F05A4F" w:rsidRPr="009E5255">
        <w:t xml:space="preserve">Department of Health </w:t>
      </w:r>
      <w:r w:rsidRPr="009E5255">
        <w:t>provided</w:t>
      </w:r>
      <w:r w:rsidR="00F05A4F" w:rsidRPr="009E5255">
        <w:t xml:space="preserve"> insight into practical aspects of program deliver</w:t>
      </w:r>
      <w:r w:rsidRPr="009E5255">
        <w:t>y</w:t>
      </w:r>
      <w:r w:rsidR="0048472F" w:rsidRPr="009E5255">
        <w:t xml:space="preserve">.  </w:t>
      </w:r>
      <w:r w:rsidRPr="009E5255">
        <w:t>The EFC</w:t>
      </w:r>
      <w:r w:rsidR="0007554A" w:rsidRPr="009E5255">
        <w:t xml:space="preserve"> is governed by the relevant legislative instrument</w:t>
      </w:r>
      <w:r w:rsidR="00B050ED" w:rsidRPr="009E5255">
        <w:t xml:space="preserve"> (see</w:t>
      </w:r>
      <w:r w:rsidR="00650B28" w:rsidRPr="009E5255">
        <w:t xml:space="preserve"> Section </w:t>
      </w:r>
      <w:r w:rsidR="00650B28" w:rsidRPr="009E5255">
        <w:fldChar w:fldCharType="begin"/>
      </w:r>
      <w:r w:rsidR="00650B28" w:rsidRPr="009E5255">
        <w:instrText xml:space="preserve"> REF _Ref93672372 \n \h </w:instrText>
      </w:r>
      <w:r w:rsidR="00650B28" w:rsidRPr="009E5255">
        <w:fldChar w:fldCharType="separate"/>
      </w:r>
      <w:r w:rsidR="000C766B">
        <w:rPr>
          <w:cs/>
        </w:rPr>
        <w:t>‎</w:t>
      </w:r>
      <w:r w:rsidR="000C766B">
        <w:t>3.1</w:t>
      </w:r>
      <w:r w:rsidR="00650B28" w:rsidRPr="009E5255">
        <w:fldChar w:fldCharType="end"/>
      </w:r>
      <w:r w:rsidR="00B050ED" w:rsidRPr="009E5255">
        <w:t>)</w:t>
      </w:r>
      <w:r w:rsidRPr="009E5255">
        <w:t>.</w:t>
      </w:r>
      <w:r w:rsidR="0007554A" w:rsidRPr="009E5255">
        <w:t xml:space="preserve"> </w:t>
      </w:r>
      <w:r w:rsidRPr="009E5255">
        <w:t xml:space="preserve"> A</w:t>
      </w:r>
      <w:r w:rsidR="0007554A" w:rsidRPr="009E5255">
        <w:t xml:space="preserve">ny changes </w:t>
      </w:r>
      <w:r w:rsidR="00650B28" w:rsidRPr="009E5255">
        <w:t xml:space="preserve">to the PBS legislation </w:t>
      </w:r>
      <w:r w:rsidRPr="009E5255">
        <w:t>impacting</w:t>
      </w:r>
      <w:r w:rsidR="0007554A" w:rsidRPr="009E5255">
        <w:t xml:space="preserve"> </w:t>
      </w:r>
      <w:r w:rsidR="00B050ED" w:rsidRPr="009E5255">
        <w:t xml:space="preserve">the </w:t>
      </w:r>
      <w:r w:rsidR="0007554A" w:rsidRPr="009E5255">
        <w:t xml:space="preserve">cost </w:t>
      </w:r>
      <w:r w:rsidR="00B050ED" w:rsidRPr="009E5255">
        <w:t>of implement</w:t>
      </w:r>
      <w:r w:rsidRPr="009E5255">
        <w:t>ation</w:t>
      </w:r>
      <w:r w:rsidR="00B050ED" w:rsidRPr="009E5255">
        <w:t xml:space="preserve"> </w:t>
      </w:r>
      <w:r w:rsidR="0007554A" w:rsidRPr="009E5255">
        <w:t>requir</w:t>
      </w:r>
      <w:r w:rsidRPr="009E5255">
        <w:t>e approval of the</w:t>
      </w:r>
      <w:r w:rsidR="0007554A" w:rsidRPr="009E5255">
        <w:t xml:space="preserve"> </w:t>
      </w:r>
      <w:r w:rsidR="00B050ED" w:rsidRPr="009E5255">
        <w:t>Federal C</w:t>
      </w:r>
      <w:r w:rsidR="0007554A" w:rsidRPr="009E5255">
        <w:t>abinet</w:t>
      </w:r>
      <w:r w:rsidR="0048472F" w:rsidRPr="009E5255">
        <w:t xml:space="preserve">.  </w:t>
      </w:r>
      <w:r w:rsidRPr="009E5255">
        <w:t>Some newly listed</w:t>
      </w:r>
      <w:r w:rsidR="00B050ED" w:rsidRPr="009E5255">
        <w:t xml:space="preserve"> </w:t>
      </w:r>
      <w:r w:rsidR="0056751E" w:rsidRPr="009E5255">
        <w:t>drugs</w:t>
      </w:r>
      <w:r w:rsidRPr="009E5255">
        <w:t>—including subcutaneous medications—were</w:t>
      </w:r>
      <w:r w:rsidR="00B050ED" w:rsidRPr="009E5255">
        <w:t xml:space="preserve"> </w:t>
      </w:r>
      <w:r w:rsidRPr="009E5255">
        <w:t xml:space="preserve">reportedly </w:t>
      </w:r>
      <w:r w:rsidR="00B050ED" w:rsidRPr="009E5255">
        <w:t xml:space="preserve">difficult </w:t>
      </w:r>
      <w:r w:rsidR="0056751E" w:rsidRPr="009E5255">
        <w:t xml:space="preserve">to place within </w:t>
      </w:r>
      <w:r w:rsidRPr="009E5255">
        <w:t>the</w:t>
      </w:r>
      <w:r w:rsidR="0056751E" w:rsidRPr="009E5255">
        <w:t xml:space="preserve"> service delivery framework, </w:t>
      </w:r>
      <w:r w:rsidR="00DC408D" w:rsidRPr="009E5255">
        <w:t>as they</w:t>
      </w:r>
      <w:r w:rsidR="0056751E" w:rsidRPr="009E5255">
        <w:t xml:space="preserve"> d</w:t>
      </w:r>
      <w:r w:rsidR="00DC408D" w:rsidRPr="009E5255">
        <w:t>o</w:t>
      </w:r>
      <w:r w:rsidR="0056751E" w:rsidRPr="009E5255">
        <w:t xml:space="preserve"> not fit </w:t>
      </w:r>
      <w:r w:rsidR="00DC408D" w:rsidRPr="009E5255">
        <w:t xml:space="preserve">readily </w:t>
      </w:r>
      <w:r w:rsidR="0056751E" w:rsidRPr="009E5255">
        <w:t xml:space="preserve">within the </w:t>
      </w:r>
      <w:r w:rsidR="00B050ED" w:rsidRPr="009E5255">
        <w:t>Schedule 1 of the EFC</w:t>
      </w:r>
      <w:r w:rsidR="00DC408D" w:rsidRPr="009E5255">
        <w:t xml:space="preserve">’s legislative framework. </w:t>
      </w:r>
      <w:r w:rsidR="00B050ED" w:rsidRPr="009E5255">
        <w:t xml:space="preserve"> </w:t>
      </w:r>
      <w:r w:rsidR="00DC408D" w:rsidRPr="009E5255">
        <w:t>Such medicines have been</w:t>
      </w:r>
      <w:r w:rsidR="00B050ED" w:rsidRPr="009E5255">
        <w:t xml:space="preserve"> placed </w:t>
      </w:r>
      <w:r w:rsidR="00DC408D" w:rsidRPr="009E5255">
        <w:t>on</w:t>
      </w:r>
      <w:r w:rsidR="00B050ED" w:rsidRPr="009E5255">
        <w:t xml:space="preserve"> Schedule 2</w:t>
      </w:r>
      <w:r w:rsidR="00DC408D" w:rsidRPr="009E5255">
        <w:t>, despite not actually being considered ‘</w:t>
      </w:r>
      <w:r w:rsidR="00CF0DA7" w:rsidRPr="009E5255">
        <w:t>related benefits</w:t>
      </w:r>
      <w:r w:rsidR="00DC408D" w:rsidRPr="009E5255">
        <w:t>’</w:t>
      </w:r>
      <w:r w:rsidR="00B050ED" w:rsidRPr="009E5255">
        <w:t xml:space="preserve"> (</w:t>
      </w:r>
      <w:r w:rsidR="00DC408D" w:rsidRPr="009E5255">
        <w:t xml:space="preserve">i.e., </w:t>
      </w:r>
      <w:r w:rsidR="00B050ED" w:rsidRPr="009E5255">
        <w:t>they are alternat</w:t>
      </w:r>
      <w:r w:rsidR="00DC408D" w:rsidRPr="009E5255">
        <w:t>ive</w:t>
      </w:r>
      <w:r w:rsidR="00B050ED" w:rsidRPr="009E5255">
        <w:t xml:space="preserve"> presentations of molecules </w:t>
      </w:r>
      <w:r w:rsidR="00DC408D" w:rsidRPr="009E5255">
        <w:t>that</w:t>
      </w:r>
      <w:r w:rsidR="00B050ED" w:rsidRPr="009E5255">
        <w:t xml:space="preserve"> can be infused</w:t>
      </w:r>
      <w:r w:rsidR="00DC408D" w:rsidRPr="009E5255">
        <w:t>,</w:t>
      </w:r>
      <w:r w:rsidR="00B050ED" w:rsidRPr="009E5255">
        <w:t xml:space="preserve"> e.g.</w:t>
      </w:r>
      <w:r w:rsidR="00DC408D" w:rsidRPr="009E5255">
        <w:t>,</w:t>
      </w:r>
      <w:r w:rsidR="00B050ED" w:rsidRPr="009E5255">
        <w:t xml:space="preserve"> trastuzumab, but are not intended as supportive therapies of</w:t>
      </w:r>
      <w:r w:rsidR="00DC408D" w:rsidRPr="009E5255">
        <w:t xml:space="preserve"> Schedule 1</w:t>
      </w:r>
      <w:r w:rsidR="00B050ED" w:rsidRPr="009E5255">
        <w:t xml:space="preserve"> molecules, e.g.</w:t>
      </w:r>
      <w:r w:rsidR="00DC408D" w:rsidRPr="009E5255">
        <w:t>,</w:t>
      </w:r>
      <w:r w:rsidR="00B050ED" w:rsidRPr="009E5255">
        <w:t xml:space="preserve"> ondansetron)</w:t>
      </w:r>
      <w:r w:rsidR="00CF0DA7" w:rsidRPr="009E5255">
        <w:t>.</w:t>
      </w:r>
      <w:r w:rsidR="007E563F" w:rsidRPr="009E5255">
        <w:t xml:space="preserve">  </w:t>
      </w:r>
      <w:r w:rsidR="007E563F" w:rsidRPr="009E5255">
        <w:rPr>
          <w:rFonts w:eastAsia="Calibri"/>
        </w:rPr>
        <w:t>A government representative who is also a clinician mentioned that a drug’s product information dictates how reimbursement will be made.</w:t>
      </w:r>
    </w:p>
    <w:p w14:paraId="2B4F2A24" w14:textId="06652C87" w:rsidR="00C972DE" w:rsidRPr="009E5255" w:rsidRDefault="00870501" w:rsidP="00517029">
      <w:r w:rsidRPr="009E5255">
        <w:t>From a service</w:t>
      </w:r>
      <w:r w:rsidR="00DC408D" w:rsidRPr="009E5255">
        <w:t>-</w:t>
      </w:r>
      <w:r w:rsidRPr="009E5255">
        <w:t>delivery point</w:t>
      </w:r>
      <w:r w:rsidR="00DC408D" w:rsidRPr="009E5255">
        <w:t>-</w:t>
      </w:r>
      <w:r w:rsidRPr="009E5255">
        <w:t>of</w:t>
      </w:r>
      <w:r w:rsidR="00DC408D" w:rsidRPr="009E5255">
        <w:t>-</w:t>
      </w:r>
      <w:r w:rsidRPr="009E5255">
        <w:t xml:space="preserve">view, decisions made elsewhere in the </w:t>
      </w:r>
      <w:r w:rsidR="00C972DE" w:rsidRPr="009E5255">
        <w:t>Department</w:t>
      </w:r>
      <w:r w:rsidR="00DC408D" w:rsidRPr="009E5255">
        <w:t xml:space="preserve"> of Health</w:t>
      </w:r>
      <w:r w:rsidRPr="009E5255">
        <w:t>, such as item coding</w:t>
      </w:r>
      <w:r w:rsidR="00DC408D" w:rsidRPr="009E5255">
        <w:t>,</w:t>
      </w:r>
      <w:r w:rsidR="00845E06" w:rsidRPr="009E5255">
        <w:t xml:space="preserve"> impact </w:t>
      </w:r>
      <w:r w:rsidR="00DC408D" w:rsidRPr="009E5255">
        <w:t>EFC</w:t>
      </w:r>
      <w:r w:rsidR="00B050ED" w:rsidRPr="009E5255">
        <w:t xml:space="preserve"> implementation</w:t>
      </w:r>
      <w:r w:rsidR="0048472F" w:rsidRPr="009E5255">
        <w:t xml:space="preserve">.  </w:t>
      </w:r>
      <w:r w:rsidR="00820733" w:rsidRPr="009E5255">
        <w:t xml:space="preserve">For example, </w:t>
      </w:r>
      <w:r w:rsidR="00DC408D" w:rsidRPr="009E5255">
        <w:t>ascribing separate PBS item numbers for</w:t>
      </w:r>
      <w:r w:rsidR="00517029" w:rsidRPr="009E5255">
        <w:t xml:space="preserve"> molecules in</w:t>
      </w:r>
      <w:r w:rsidR="00845E06" w:rsidRPr="009E5255">
        <w:t xml:space="preserve"> public </w:t>
      </w:r>
      <w:r w:rsidR="00517029" w:rsidRPr="009E5255">
        <w:t>and</w:t>
      </w:r>
      <w:r w:rsidR="00845E06" w:rsidRPr="009E5255">
        <w:t xml:space="preserve"> private </w:t>
      </w:r>
      <w:r w:rsidR="00517029" w:rsidRPr="009E5255">
        <w:t>settings has</w:t>
      </w:r>
      <w:r w:rsidR="00845E06" w:rsidRPr="009E5255">
        <w:t xml:space="preserve"> </w:t>
      </w:r>
      <w:r w:rsidR="00893FDB" w:rsidRPr="009E5255">
        <w:t xml:space="preserve">led to patient access issues </w:t>
      </w:r>
      <w:r w:rsidR="00517029" w:rsidRPr="009E5255">
        <w:t xml:space="preserve">(e.g., </w:t>
      </w:r>
      <w:r w:rsidR="00893FDB" w:rsidRPr="009E5255">
        <w:t xml:space="preserve">when patients </w:t>
      </w:r>
      <w:r w:rsidR="00517029" w:rsidRPr="009E5255">
        <w:t>begin</w:t>
      </w:r>
      <w:r w:rsidR="00893FDB" w:rsidRPr="009E5255">
        <w:t xml:space="preserve"> </w:t>
      </w:r>
      <w:r w:rsidR="00517029" w:rsidRPr="009E5255">
        <w:t>cancer treatment</w:t>
      </w:r>
      <w:r w:rsidR="00893FDB" w:rsidRPr="009E5255">
        <w:t xml:space="preserve"> in the public system</w:t>
      </w:r>
      <w:r w:rsidR="00517029" w:rsidRPr="009E5255">
        <w:t xml:space="preserve"> and are</w:t>
      </w:r>
      <w:r w:rsidR="00893FDB" w:rsidRPr="009E5255">
        <w:t xml:space="preserve"> </w:t>
      </w:r>
      <w:r w:rsidR="00517029" w:rsidRPr="009E5255">
        <w:t>subsequently</w:t>
      </w:r>
      <w:r w:rsidR="00893FDB" w:rsidRPr="009E5255">
        <w:t xml:space="preserve"> moved to the private system</w:t>
      </w:r>
      <w:r w:rsidR="00517029" w:rsidRPr="009E5255">
        <w:t>,</w:t>
      </w:r>
      <w:r w:rsidR="00893FDB" w:rsidRPr="009E5255">
        <w:t xml:space="preserve"> or vice versa)</w:t>
      </w:r>
      <w:r w:rsidR="0048472F" w:rsidRPr="009E5255">
        <w:t xml:space="preserve">.  </w:t>
      </w:r>
      <w:r w:rsidR="00893FDB" w:rsidRPr="009E5255">
        <w:t xml:space="preserve">As a workaround, and to maximise patient access, </w:t>
      </w:r>
      <w:r w:rsidR="00835933" w:rsidRPr="009E5255">
        <w:t>Government</w:t>
      </w:r>
      <w:r w:rsidR="00E072BC" w:rsidRPr="009E5255">
        <w:t xml:space="preserve"> administrators at the </w:t>
      </w:r>
      <w:r w:rsidR="007A5399" w:rsidRPr="009E5255">
        <w:t>‘</w:t>
      </w:r>
      <w:r w:rsidR="00E072BC" w:rsidRPr="009E5255">
        <w:t>back</w:t>
      </w:r>
      <w:r w:rsidR="00835933" w:rsidRPr="009E5255">
        <w:t>-</w:t>
      </w:r>
      <w:r w:rsidR="00E072BC" w:rsidRPr="009E5255">
        <w:t>end</w:t>
      </w:r>
      <w:r w:rsidR="007A5399" w:rsidRPr="009E5255">
        <w:t>’</w:t>
      </w:r>
      <w:r w:rsidR="00E072BC" w:rsidRPr="009E5255">
        <w:t xml:space="preserve"> allocate </w:t>
      </w:r>
      <w:r w:rsidR="000F3EFD" w:rsidRPr="009E5255">
        <w:t xml:space="preserve">all scripts to </w:t>
      </w:r>
      <w:r w:rsidR="00E072BC" w:rsidRPr="009E5255">
        <w:t>‘</w:t>
      </w:r>
      <w:r w:rsidR="000F3EFD" w:rsidRPr="009E5255">
        <w:t>private</w:t>
      </w:r>
      <w:r w:rsidR="00E072BC" w:rsidRPr="009E5255">
        <w:t>’</w:t>
      </w:r>
      <w:r w:rsidR="000F3EFD" w:rsidRPr="009E5255">
        <w:t xml:space="preserve"> status</w:t>
      </w:r>
      <w:r w:rsidR="00E072BC" w:rsidRPr="009E5255">
        <w:t xml:space="preserve"> </w:t>
      </w:r>
      <w:r w:rsidR="000F3EFD" w:rsidRPr="009E5255">
        <w:t xml:space="preserve">to allow patients seamless </w:t>
      </w:r>
      <w:r w:rsidR="00E072BC" w:rsidRPr="009E5255">
        <w:t>access to prescribed medications in</w:t>
      </w:r>
      <w:r w:rsidR="000F3EFD" w:rsidRPr="009E5255">
        <w:t xml:space="preserve"> private hospital, public hospital and community pharmac</w:t>
      </w:r>
      <w:r w:rsidR="00E072BC" w:rsidRPr="009E5255">
        <w:t>y settings</w:t>
      </w:r>
      <w:r w:rsidR="000F3EFD" w:rsidRPr="009E5255">
        <w:t>.</w:t>
      </w:r>
    </w:p>
    <w:tbl>
      <w:tblPr>
        <w:tblStyle w:val="TableGrid"/>
        <w:tblW w:w="0" w:type="auto"/>
        <w:tblInd w:w="1412" w:type="dxa"/>
        <w:tblLook w:val="04A0" w:firstRow="1" w:lastRow="0" w:firstColumn="1" w:lastColumn="0" w:noHBand="0" w:noVBand="1"/>
      </w:tblPr>
      <w:tblGrid>
        <w:gridCol w:w="7604"/>
      </w:tblGrid>
      <w:tr w:rsidR="00C972DE" w:rsidRPr="009E5255" w14:paraId="381C92F3" w14:textId="77777777" w:rsidTr="00CA5EF6">
        <w:tc>
          <w:tcPr>
            <w:tcW w:w="9011" w:type="dxa"/>
          </w:tcPr>
          <w:p w14:paraId="033C51A7" w14:textId="40041C27" w:rsidR="00D95745" w:rsidRPr="009E5255" w:rsidRDefault="00E072BC" w:rsidP="00C972DE">
            <w:pPr>
              <w:rPr>
                <w:i/>
                <w:iCs/>
              </w:rPr>
            </w:pPr>
            <w:r w:rsidRPr="009E5255">
              <w:rPr>
                <w:i/>
                <w:iCs/>
              </w:rPr>
              <w:t>W</w:t>
            </w:r>
            <w:r w:rsidR="00C972DE" w:rsidRPr="009E5255">
              <w:rPr>
                <w:i/>
                <w:iCs/>
              </w:rPr>
              <w:t>hen patients are in a public hospital and it's been claimed for the public hospital pharmacy</w:t>
            </w:r>
            <w:r w:rsidRPr="009E5255">
              <w:rPr>
                <w:i/>
                <w:iCs/>
              </w:rPr>
              <w:t>—</w:t>
            </w:r>
            <w:r w:rsidR="00C972DE" w:rsidRPr="009E5255">
              <w:rPr>
                <w:i/>
                <w:iCs/>
              </w:rPr>
              <w:t>but they're expecting to get their medicines from a community pharmacy that can do compounding</w:t>
            </w:r>
            <w:r w:rsidRPr="009E5255">
              <w:rPr>
                <w:i/>
                <w:iCs/>
              </w:rPr>
              <w:t>—</w:t>
            </w:r>
            <w:r w:rsidR="00C972DE" w:rsidRPr="009E5255">
              <w:rPr>
                <w:i/>
                <w:iCs/>
              </w:rPr>
              <w:t xml:space="preserve">then the </w:t>
            </w:r>
            <w:r w:rsidRPr="009E5255">
              <w:rPr>
                <w:i/>
                <w:iCs/>
              </w:rPr>
              <w:t>‘</w:t>
            </w:r>
            <w:r w:rsidR="00C972DE" w:rsidRPr="009E5255">
              <w:rPr>
                <w:i/>
                <w:iCs/>
              </w:rPr>
              <w:t>private</w:t>
            </w:r>
            <w:r w:rsidRPr="009E5255">
              <w:rPr>
                <w:i/>
                <w:iCs/>
              </w:rPr>
              <w:t>’</w:t>
            </w:r>
            <w:r w:rsidR="00C972DE" w:rsidRPr="009E5255">
              <w:rPr>
                <w:i/>
                <w:iCs/>
              </w:rPr>
              <w:t xml:space="preserve"> item code is the correct one to use in that setting.  </w:t>
            </w:r>
            <w:r w:rsidR="00ED66AB" w:rsidRPr="009E5255">
              <w:rPr>
                <w:i/>
                <w:iCs/>
              </w:rPr>
              <w:t>W</w:t>
            </w:r>
            <w:r w:rsidR="00C972DE" w:rsidRPr="009E5255">
              <w:rPr>
                <w:i/>
                <w:iCs/>
              </w:rPr>
              <w:t xml:space="preserve">here they started in a public hospital </w:t>
            </w:r>
            <w:r w:rsidR="00ED66AB" w:rsidRPr="009E5255">
              <w:rPr>
                <w:i/>
                <w:iCs/>
              </w:rPr>
              <w:t>[…]</w:t>
            </w:r>
            <w:r w:rsidR="00C972DE" w:rsidRPr="009E5255">
              <w:rPr>
                <w:i/>
                <w:iCs/>
              </w:rPr>
              <w:t xml:space="preserve"> it gets a bit more complicated when they go home and try to take that script to a community pharmacy.  And there's actually been the reverse</w:t>
            </w:r>
            <w:r w:rsidR="00ED66AB" w:rsidRPr="009E5255">
              <w:rPr>
                <w:i/>
                <w:iCs/>
              </w:rPr>
              <w:t>,</w:t>
            </w:r>
            <w:r w:rsidR="00C972DE" w:rsidRPr="009E5255">
              <w:rPr>
                <w:i/>
                <w:iCs/>
              </w:rPr>
              <w:t xml:space="preserve"> where they started in a private hospital </w:t>
            </w:r>
            <w:r w:rsidR="00ED66AB" w:rsidRPr="009E5255">
              <w:rPr>
                <w:i/>
                <w:iCs/>
              </w:rPr>
              <w:t>a</w:t>
            </w:r>
            <w:r w:rsidR="00C972DE" w:rsidRPr="009E5255">
              <w:rPr>
                <w:i/>
                <w:iCs/>
              </w:rPr>
              <w:t>nd there's a public</w:t>
            </w:r>
            <w:r w:rsidR="00ED66AB" w:rsidRPr="009E5255">
              <w:rPr>
                <w:i/>
                <w:iCs/>
              </w:rPr>
              <w:t>ly</w:t>
            </w:r>
            <w:r w:rsidR="00C972DE" w:rsidRPr="009E5255">
              <w:rPr>
                <w:i/>
                <w:iCs/>
              </w:rPr>
              <w:t xml:space="preserve"> funded clinic in their home town that they can use.</w:t>
            </w:r>
          </w:p>
          <w:p w14:paraId="4AB90C60" w14:textId="5DB733A8" w:rsidR="00C972DE" w:rsidRPr="009E5255" w:rsidRDefault="00C972DE" w:rsidP="00CA5EF6">
            <w:pPr>
              <w:jc w:val="right"/>
            </w:pPr>
            <w:r w:rsidRPr="009E5255">
              <w:rPr>
                <w:i/>
                <w:iCs/>
              </w:rPr>
              <w:t xml:space="preserve"> </w:t>
            </w:r>
            <w:r w:rsidR="008608C4" w:rsidRPr="009E5255">
              <w:rPr>
                <w:i/>
                <w:iCs/>
              </w:rPr>
              <w:t>-</w:t>
            </w:r>
            <w:r w:rsidR="00835933" w:rsidRPr="009E5255">
              <w:rPr>
                <w:i/>
                <w:iCs/>
              </w:rPr>
              <w:t xml:space="preserve">Government </w:t>
            </w:r>
            <w:r w:rsidR="00C74EC4" w:rsidRPr="009E5255">
              <w:rPr>
                <w:i/>
                <w:iCs/>
              </w:rPr>
              <w:t>program</w:t>
            </w:r>
            <w:r w:rsidR="00835933" w:rsidRPr="009E5255">
              <w:rPr>
                <w:i/>
                <w:iCs/>
              </w:rPr>
              <w:t xml:space="preserve"> administrator</w:t>
            </w:r>
          </w:p>
        </w:tc>
      </w:tr>
    </w:tbl>
    <w:p w14:paraId="26A94749" w14:textId="0D5FA3E1" w:rsidR="000F3EFD" w:rsidRPr="009E5255" w:rsidRDefault="000F3EFD" w:rsidP="00783598"/>
    <w:p w14:paraId="4E5790C8" w14:textId="7A88A33E" w:rsidR="00820733" w:rsidRPr="009E5255" w:rsidRDefault="00530765" w:rsidP="00783598">
      <w:r w:rsidRPr="009E5255">
        <w:t>TGA</w:t>
      </w:r>
      <w:r w:rsidR="001A0EA4" w:rsidRPr="009E5255">
        <w:t>-licensed</w:t>
      </w:r>
      <w:r w:rsidRPr="009E5255">
        <w:t xml:space="preserve"> compounders and </w:t>
      </w:r>
      <w:r w:rsidR="00905182" w:rsidRPr="009E5255">
        <w:t>hospital pharmac</w:t>
      </w:r>
      <w:r w:rsidR="001C17B8" w:rsidRPr="009E5255">
        <w:t>ists</w:t>
      </w:r>
      <w:r w:rsidR="00905182" w:rsidRPr="009E5255">
        <w:t xml:space="preserve"> outlined that provision of compounded </w:t>
      </w:r>
      <w:r w:rsidR="00A87E5B" w:rsidRPr="009E5255">
        <w:t>cancer</w:t>
      </w:r>
      <w:r w:rsidR="00905182" w:rsidRPr="009E5255">
        <w:t xml:space="preserve"> </w:t>
      </w:r>
      <w:r w:rsidR="00A87E5B" w:rsidRPr="009E5255">
        <w:t>medicines</w:t>
      </w:r>
      <w:r w:rsidR="00905182" w:rsidRPr="009E5255">
        <w:t xml:space="preserve"> is governed by contracts between providers and </w:t>
      </w:r>
      <w:r w:rsidR="001528EA" w:rsidRPr="009E5255">
        <w:t>hospitals/pharmacies</w:t>
      </w:r>
      <w:r w:rsidR="0048472F" w:rsidRPr="009E5255">
        <w:t xml:space="preserve">.  </w:t>
      </w:r>
      <w:r w:rsidR="001528EA" w:rsidRPr="009E5255">
        <w:t xml:space="preserve">These contracts are </w:t>
      </w:r>
      <w:r w:rsidR="008544B5" w:rsidRPr="009E5255">
        <w:t>negotiated at the hospital</w:t>
      </w:r>
      <w:r w:rsidR="008B4D6B" w:rsidRPr="009E5255">
        <w:t>/pharmacy</w:t>
      </w:r>
      <w:r w:rsidR="00A87E5B" w:rsidRPr="009E5255">
        <w:t>-</w:t>
      </w:r>
      <w:r w:rsidR="008544B5" w:rsidRPr="009E5255">
        <w:t xml:space="preserve">level and </w:t>
      </w:r>
      <w:r w:rsidR="00F7797F" w:rsidRPr="009E5255">
        <w:t xml:space="preserve">may be subject to different rates depending on </w:t>
      </w:r>
      <w:r w:rsidR="00B36EAD" w:rsidRPr="009E5255">
        <w:t>the volume of service</w:t>
      </w:r>
      <w:r w:rsidR="00A87E5B" w:rsidRPr="009E5255">
        <w:t>s,</w:t>
      </w:r>
      <w:r w:rsidR="00DD2C2D" w:rsidRPr="009E5255">
        <w:t xml:space="preserve"> </w:t>
      </w:r>
      <w:r w:rsidR="00A87E5B" w:rsidRPr="009E5255">
        <w:t>among</w:t>
      </w:r>
      <w:r w:rsidR="00DD2C2D" w:rsidRPr="009E5255">
        <w:t xml:space="preserve"> other factors</w:t>
      </w:r>
      <w:r w:rsidR="0048472F" w:rsidRPr="009E5255">
        <w:t xml:space="preserve">.  </w:t>
      </w:r>
      <w:r w:rsidR="00A87E5B" w:rsidRPr="009E5255">
        <w:t>As t</w:t>
      </w:r>
      <w:r w:rsidR="003027C9" w:rsidRPr="009E5255">
        <w:t>he</w:t>
      </w:r>
      <w:r w:rsidR="00A87E5B" w:rsidRPr="009E5255">
        <w:t>se</w:t>
      </w:r>
      <w:r w:rsidR="003027C9" w:rsidRPr="009E5255">
        <w:t xml:space="preserve"> contracts are not </w:t>
      </w:r>
      <w:r w:rsidR="00A87E5B" w:rsidRPr="009E5255">
        <w:t xml:space="preserve">necessarily </w:t>
      </w:r>
      <w:r w:rsidR="003027C9" w:rsidRPr="009E5255">
        <w:t>negotiated with reference to PBS reimbursement amounts</w:t>
      </w:r>
      <w:r w:rsidR="00A87E5B" w:rsidRPr="009E5255">
        <w:t>,</w:t>
      </w:r>
      <w:r w:rsidR="003027C9" w:rsidRPr="009E5255">
        <w:t xml:space="preserve"> </w:t>
      </w:r>
      <w:r w:rsidR="00A87E5B" w:rsidRPr="009E5255">
        <w:t xml:space="preserve">there is a systemic disconnect </w:t>
      </w:r>
      <w:r w:rsidR="003027C9" w:rsidRPr="009E5255">
        <w:t xml:space="preserve">between what is paid to external providers </w:t>
      </w:r>
      <w:r w:rsidR="00A87E5B" w:rsidRPr="009E5255">
        <w:t>and</w:t>
      </w:r>
      <w:r w:rsidR="003027C9" w:rsidRPr="009E5255">
        <w:t xml:space="preserve"> </w:t>
      </w:r>
      <w:r w:rsidR="00133012" w:rsidRPr="009E5255">
        <w:t xml:space="preserve">what is reimbursed </w:t>
      </w:r>
      <w:r w:rsidR="00A87E5B" w:rsidRPr="009E5255">
        <w:t>by</w:t>
      </w:r>
      <w:r w:rsidR="008B4D6B" w:rsidRPr="009E5255">
        <w:t xml:space="preserve"> the PBS</w:t>
      </w:r>
      <w:r w:rsidR="0048472F" w:rsidRPr="009E5255">
        <w:t xml:space="preserve">.  </w:t>
      </w:r>
    </w:p>
    <w:p w14:paraId="5559732C" w14:textId="24CAFA6C" w:rsidR="00D95745" w:rsidRPr="009E5255" w:rsidRDefault="00CF5464" w:rsidP="00783598">
      <w:r w:rsidRPr="009E5255">
        <w:t>S</w:t>
      </w:r>
      <w:r w:rsidR="002145BA" w:rsidRPr="009E5255">
        <w:t xml:space="preserve">takeholders had differing opinions on the effect of distributing </w:t>
      </w:r>
      <w:r w:rsidRPr="009E5255">
        <w:t>cancer</w:t>
      </w:r>
      <w:r w:rsidR="00DA7C17" w:rsidRPr="009E5255">
        <w:t xml:space="preserve"> </w:t>
      </w:r>
      <w:r w:rsidRPr="009E5255">
        <w:t>medicines</w:t>
      </w:r>
      <w:r w:rsidR="00DA7C17" w:rsidRPr="009E5255">
        <w:t xml:space="preserve"> to rural areas</w:t>
      </w:r>
      <w:r w:rsidR="0048472F" w:rsidRPr="009E5255">
        <w:t xml:space="preserve">.  </w:t>
      </w:r>
      <w:r w:rsidR="00DA7C17" w:rsidRPr="009E5255">
        <w:t>One TGA</w:t>
      </w:r>
      <w:r w:rsidRPr="009E5255">
        <w:t>-licensed</w:t>
      </w:r>
      <w:r w:rsidR="00DA7C17" w:rsidRPr="009E5255">
        <w:t xml:space="preserve"> compounder </w:t>
      </w:r>
      <w:r w:rsidRPr="009E5255">
        <w:t xml:space="preserve">maintained </w:t>
      </w:r>
      <w:r w:rsidR="00DA7C17" w:rsidRPr="009E5255">
        <w:t>that rural distribution was not necessarily more expensive than metropolitan distribution</w:t>
      </w:r>
      <w:r w:rsidRPr="009E5255">
        <w:t>—</w:t>
      </w:r>
      <w:r w:rsidR="008E06CC" w:rsidRPr="009E5255">
        <w:t xml:space="preserve">rural distribution was </w:t>
      </w:r>
      <w:r w:rsidRPr="009E5255">
        <w:t xml:space="preserve">often </w:t>
      </w:r>
      <w:r w:rsidR="008E06CC" w:rsidRPr="009E5255">
        <w:t>planned</w:t>
      </w:r>
      <w:r w:rsidR="008362C5" w:rsidRPr="009E5255">
        <w:t xml:space="preserve"> </w:t>
      </w:r>
      <w:r w:rsidR="008E06CC" w:rsidRPr="009E5255">
        <w:t xml:space="preserve">well in advance, whereas metropolitan distribution was </w:t>
      </w:r>
      <w:r w:rsidRPr="009E5255">
        <w:t>frequently</w:t>
      </w:r>
      <w:r w:rsidR="008E06CC" w:rsidRPr="009E5255">
        <w:t xml:space="preserve"> </w:t>
      </w:r>
      <w:r w:rsidRPr="009E5255">
        <w:t>on</w:t>
      </w:r>
      <w:r w:rsidR="008E06CC" w:rsidRPr="009E5255">
        <w:t xml:space="preserve"> short notice or after</w:t>
      </w:r>
      <w:r w:rsidRPr="009E5255">
        <w:t>-</w:t>
      </w:r>
      <w:r w:rsidR="008E06CC" w:rsidRPr="009E5255">
        <w:t>hours</w:t>
      </w:r>
      <w:r w:rsidRPr="009E5255">
        <w:t>,</w:t>
      </w:r>
      <w:r w:rsidR="008E06CC" w:rsidRPr="009E5255">
        <w:t xml:space="preserve"> leading to additional costs </w:t>
      </w:r>
      <w:r w:rsidR="00087E50" w:rsidRPr="009E5255">
        <w:t>to accommodate</w:t>
      </w:r>
      <w:r w:rsidR="008E06CC" w:rsidRPr="009E5255">
        <w:t xml:space="preserve"> rapid turnaround</w:t>
      </w:r>
      <w:r w:rsidR="0048472F" w:rsidRPr="009E5255">
        <w:t xml:space="preserve">.  </w:t>
      </w:r>
      <w:r w:rsidR="008362C5" w:rsidRPr="009E5255">
        <w:t>Representatives</w:t>
      </w:r>
      <w:r w:rsidR="008B610A" w:rsidRPr="009E5255">
        <w:t xml:space="preserve"> from a </w:t>
      </w:r>
      <w:r w:rsidR="00087E50" w:rsidRPr="009E5255">
        <w:t>third-party logistics</w:t>
      </w:r>
      <w:r w:rsidR="008B610A" w:rsidRPr="009E5255">
        <w:t xml:space="preserve"> </w:t>
      </w:r>
      <w:r w:rsidR="00087E50" w:rsidRPr="009E5255">
        <w:t>provider</w:t>
      </w:r>
      <w:r w:rsidR="008B610A" w:rsidRPr="009E5255">
        <w:t xml:space="preserve"> noted that </w:t>
      </w:r>
      <w:r w:rsidR="00087E50" w:rsidRPr="009E5255">
        <w:t xml:space="preserve">the </w:t>
      </w:r>
      <w:r w:rsidR="008B610A" w:rsidRPr="009E5255">
        <w:t xml:space="preserve">volume of goods </w:t>
      </w:r>
      <w:r w:rsidR="00087E50" w:rsidRPr="009E5255">
        <w:t>is</w:t>
      </w:r>
      <w:r w:rsidR="008B610A" w:rsidRPr="009E5255">
        <w:t xml:space="preserve"> often more </w:t>
      </w:r>
      <w:r w:rsidR="00087E50" w:rsidRPr="009E5255">
        <w:t>impactful</w:t>
      </w:r>
      <w:r w:rsidR="008B610A" w:rsidRPr="009E5255">
        <w:t xml:space="preserve"> than cost of goods or distance travelled</w:t>
      </w:r>
      <w:r w:rsidR="00087E50" w:rsidRPr="009E5255">
        <w:t>,</w:t>
      </w:r>
      <w:r w:rsidR="008B610A" w:rsidRPr="009E5255">
        <w:t xml:space="preserve"> as there </w:t>
      </w:r>
      <w:r w:rsidR="00087E50" w:rsidRPr="009E5255">
        <w:t>are</w:t>
      </w:r>
      <w:r w:rsidR="008B610A" w:rsidRPr="009E5255">
        <w:t xml:space="preserve"> economies</w:t>
      </w:r>
      <w:r w:rsidR="00087E50" w:rsidRPr="009E5255">
        <w:t>-</w:t>
      </w:r>
      <w:r w:rsidR="008B610A" w:rsidRPr="009E5255">
        <w:t>of</w:t>
      </w:r>
      <w:r w:rsidR="00087E50" w:rsidRPr="009E5255">
        <w:t>-</w:t>
      </w:r>
      <w:r w:rsidR="008B610A" w:rsidRPr="009E5255">
        <w:t xml:space="preserve">scale associated with </w:t>
      </w:r>
      <w:r w:rsidR="005B42B5" w:rsidRPr="009E5255">
        <w:t xml:space="preserve">the delivery of </w:t>
      </w:r>
      <w:r w:rsidR="008B610A" w:rsidRPr="009E5255">
        <w:t>larger quantities</w:t>
      </w:r>
      <w:r w:rsidR="0048472F" w:rsidRPr="009E5255">
        <w:t xml:space="preserve">.  </w:t>
      </w:r>
      <w:r w:rsidR="00087E50" w:rsidRPr="009E5255">
        <w:t>Distributors</w:t>
      </w:r>
      <w:r w:rsidR="00AC25B9" w:rsidRPr="009E5255">
        <w:t xml:space="preserve"> </w:t>
      </w:r>
      <w:r w:rsidR="00087E50" w:rsidRPr="009E5255">
        <w:t>reportedly</w:t>
      </w:r>
      <w:r w:rsidR="00AC25B9" w:rsidRPr="009E5255">
        <w:t xml:space="preserve"> cross-subsidise costs between regions to </w:t>
      </w:r>
      <w:r w:rsidR="00087E50" w:rsidRPr="009E5255">
        <w:t>ensure a more</w:t>
      </w:r>
      <w:r w:rsidR="00AC25B9" w:rsidRPr="009E5255">
        <w:t xml:space="preserve"> affordable service to rural </w:t>
      </w:r>
      <w:r w:rsidR="008362C5" w:rsidRPr="009E5255">
        <w:t>customers</w:t>
      </w:r>
      <w:r w:rsidR="0048472F" w:rsidRPr="009E5255">
        <w:t xml:space="preserve">.  </w:t>
      </w:r>
      <w:r w:rsidR="008362C5" w:rsidRPr="009E5255">
        <w:t>However</w:t>
      </w:r>
      <w:r w:rsidR="00820733" w:rsidRPr="009E5255">
        <w:t>,</w:t>
      </w:r>
      <w:r w:rsidR="008362C5" w:rsidRPr="009E5255">
        <w:t xml:space="preserve"> it was noted that rural supply </w:t>
      </w:r>
      <w:r w:rsidR="005B42B5" w:rsidRPr="009E5255">
        <w:t xml:space="preserve">was </w:t>
      </w:r>
      <w:r w:rsidR="008362C5" w:rsidRPr="009E5255">
        <w:t xml:space="preserve">often more challenging due to </w:t>
      </w:r>
      <w:r w:rsidR="00087E50" w:rsidRPr="009E5255">
        <w:t xml:space="preserve">having </w:t>
      </w:r>
      <w:r w:rsidR="008362C5" w:rsidRPr="009E5255">
        <w:t>only one ‘run’ per day</w:t>
      </w:r>
      <w:r w:rsidR="00087E50" w:rsidRPr="009E5255">
        <w:t>.</w:t>
      </w:r>
      <w:r w:rsidR="008362C5" w:rsidRPr="009E5255">
        <w:t xml:space="preserve"> </w:t>
      </w:r>
      <w:r w:rsidR="00087E50" w:rsidRPr="009E5255">
        <w:t xml:space="preserve"> Further, (third-party) delivery d</w:t>
      </w:r>
      <w:r w:rsidR="008362C5" w:rsidRPr="009E5255">
        <w:t xml:space="preserve">rivers </w:t>
      </w:r>
      <w:r w:rsidR="00087E50" w:rsidRPr="009E5255">
        <w:t>and receiving personnel may not be aware of medicines’</w:t>
      </w:r>
      <w:r w:rsidR="00D450B4" w:rsidRPr="009E5255">
        <w:t xml:space="preserve"> critical</w:t>
      </w:r>
      <w:r w:rsidR="00087E50" w:rsidRPr="009E5255">
        <w:t xml:space="preserve"> cold-chain</w:t>
      </w:r>
      <w:r w:rsidR="00D450B4" w:rsidRPr="009E5255">
        <w:t xml:space="preserve"> requirements</w:t>
      </w:r>
      <w:r w:rsidR="00087E50" w:rsidRPr="009E5255">
        <w:t xml:space="preserve">, </w:t>
      </w:r>
      <w:r w:rsidR="00B445BC" w:rsidRPr="009E5255">
        <w:t>leaving stock</w:t>
      </w:r>
      <w:r w:rsidR="00D450B4" w:rsidRPr="009E5255">
        <w:t xml:space="preserve"> </w:t>
      </w:r>
      <w:r w:rsidR="00B445BC" w:rsidRPr="009E5255">
        <w:t xml:space="preserve">to spoil or expire </w:t>
      </w:r>
      <w:r w:rsidR="00D450B4" w:rsidRPr="009E5255">
        <w:t xml:space="preserve">on </w:t>
      </w:r>
      <w:r w:rsidR="00B445BC" w:rsidRPr="009E5255">
        <w:t>loading</w:t>
      </w:r>
      <w:r w:rsidR="00D450B4" w:rsidRPr="009E5255">
        <w:t xml:space="preserve"> dock</w:t>
      </w:r>
      <w:r w:rsidR="00B445BC" w:rsidRPr="009E5255">
        <w:t>s</w:t>
      </w:r>
      <w:r w:rsidR="0048472F" w:rsidRPr="009E5255">
        <w:t xml:space="preserve">.  </w:t>
      </w:r>
      <w:r w:rsidR="00B445BC" w:rsidRPr="009E5255">
        <w:t xml:space="preserve">While the majority of </w:t>
      </w:r>
      <w:r w:rsidR="00D450B4" w:rsidRPr="009E5255">
        <w:t>cost</w:t>
      </w:r>
      <w:r w:rsidR="00B445BC" w:rsidRPr="009E5255">
        <w:t>s</w:t>
      </w:r>
      <w:r w:rsidR="00D450B4" w:rsidRPr="009E5255">
        <w:t xml:space="preserve"> </w:t>
      </w:r>
      <w:r w:rsidR="00B445BC" w:rsidRPr="009E5255">
        <w:t>for lost stock are</w:t>
      </w:r>
      <w:r w:rsidR="00D450B4" w:rsidRPr="009E5255">
        <w:t xml:space="preserve"> borne by the delivery company</w:t>
      </w:r>
      <w:r w:rsidR="00B445BC" w:rsidRPr="009E5255">
        <w:t xml:space="preserve"> or purchaser</w:t>
      </w:r>
      <w:r w:rsidR="00D450B4" w:rsidRPr="009E5255">
        <w:t xml:space="preserve">, limited liability </w:t>
      </w:r>
      <w:r w:rsidR="00B445BC" w:rsidRPr="009E5255">
        <w:t>agreements may pass some costs on to distributors</w:t>
      </w:r>
      <w:r w:rsidR="0048472F" w:rsidRPr="009E5255">
        <w:t xml:space="preserve">.  </w:t>
      </w:r>
    </w:p>
    <w:tbl>
      <w:tblPr>
        <w:tblStyle w:val="TableGrid"/>
        <w:tblW w:w="0" w:type="auto"/>
        <w:tblInd w:w="1412" w:type="dxa"/>
        <w:tblLook w:val="04A0" w:firstRow="1" w:lastRow="0" w:firstColumn="1" w:lastColumn="0" w:noHBand="0" w:noVBand="1"/>
      </w:tblPr>
      <w:tblGrid>
        <w:gridCol w:w="7604"/>
      </w:tblGrid>
      <w:tr w:rsidR="00BE401D" w:rsidRPr="009E5255" w14:paraId="6C40AE39" w14:textId="77777777" w:rsidTr="00D95745">
        <w:tc>
          <w:tcPr>
            <w:tcW w:w="9011" w:type="dxa"/>
          </w:tcPr>
          <w:p w14:paraId="49463444" w14:textId="42A03538" w:rsidR="00D95745" w:rsidRPr="009E5255" w:rsidRDefault="00D95745" w:rsidP="00096A74">
            <w:pPr>
              <w:ind w:left="739"/>
              <w:rPr>
                <w:i/>
                <w:iCs/>
              </w:rPr>
            </w:pPr>
            <w:r w:rsidRPr="009E5255">
              <w:rPr>
                <w:i/>
                <w:iCs/>
              </w:rPr>
              <w:t>In</w:t>
            </w:r>
            <w:r w:rsidR="00096A74" w:rsidRPr="009E5255">
              <w:rPr>
                <w:i/>
                <w:iCs/>
              </w:rPr>
              <w:t xml:space="preserve">terviewer: </w:t>
            </w:r>
            <w:r w:rsidRPr="009E5255">
              <w:rPr>
                <w:i/>
                <w:iCs/>
              </w:rPr>
              <w:t xml:space="preserve">What about drug fees? </w:t>
            </w:r>
            <w:r w:rsidR="00F813BD" w:rsidRPr="009E5255">
              <w:rPr>
                <w:i/>
                <w:iCs/>
              </w:rPr>
              <w:t xml:space="preserve"> D</w:t>
            </w:r>
            <w:r w:rsidRPr="009E5255">
              <w:rPr>
                <w:i/>
                <w:iCs/>
              </w:rPr>
              <w:t xml:space="preserve">o you negotiate per item? </w:t>
            </w:r>
            <w:r w:rsidR="00F813BD" w:rsidRPr="009E5255">
              <w:rPr>
                <w:i/>
                <w:iCs/>
              </w:rPr>
              <w:t xml:space="preserve"> </w:t>
            </w:r>
            <w:r w:rsidRPr="009E5255">
              <w:rPr>
                <w:i/>
                <w:iCs/>
              </w:rPr>
              <w:t xml:space="preserve">Like, do you have a standard list of items you provide for chemotherapy compounding and how much </w:t>
            </w:r>
            <w:r w:rsidR="00F813BD" w:rsidRPr="009E5255">
              <w:rPr>
                <w:i/>
                <w:iCs/>
              </w:rPr>
              <w:t>you</w:t>
            </w:r>
            <w:r w:rsidRPr="009E5255">
              <w:rPr>
                <w:i/>
                <w:iCs/>
              </w:rPr>
              <w:t xml:space="preserve"> charge for them?</w:t>
            </w:r>
          </w:p>
          <w:p w14:paraId="0600A1DD" w14:textId="17266F00" w:rsidR="00D95745" w:rsidRPr="009E5255" w:rsidRDefault="00D95745" w:rsidP="00D95745">
            <w:pPr>
              <w:rPr>
                <w:i/>
                <w:iCs/>
              </w:rPr>
            </w:pPr>
            <w:r w:rsidRPr="009E5255">
              <w:rPr>
                <w:i/>
                <w:iCs/>
              </w:rPr>
              <w:t>Correct</w:t>
            </w:r>
            <w:r w:rsidR="00F813BD" w:rsidRPr="009E5255">
              <w:rPr>
                <w:i/>
                <w:iCs/>
              </w:rPr>
              <w:t xml:space="preserve">. </w:t>
            </w:r>
            <w:r w:rsidRPr="009E5255">
              <w:rPr>
                <w:i/>
                <w:iCs/>
              </w:rPr>
              <w:t xml:space="preserve"> </w:t>
            </w:r>
            <w:r w:rsidR="00F813BD" w:rsidRPr="009E5255">
              <w:rPr>
                <w:i/>
                <w:iCs/>
              </w:rPr>
              <w:t>W</w:t>
            </w:r>
            <w:r w:rsidRPr="009E5255">
              <w:rPr>
                <w:i/>
                <w:iCs/>
              </w:rPr>
              <w:t xml:space="preserve">e charge them an individual price per drug, negotiated by individual customers.  </w:t>
            </w:r>
            <w:r w:rsidR="00F813BD" w:rsidRPr="009E5255">
              <w:rPr>
                <w:i/>
                <w:iCs/>
              </w:rPr>
              <w:t>[…] T</w:t>
            </w:r>
            <w:r w:rsidRPr="009E5255">
              <w:rPr>
                <w:i/>
                <w:iCs/>
              </w:rPr>
              <w:t>he commercial terms can be different for different customers.</w:t>
            </w:r>
          </w:p>
          <w:p w14:paraId="128CB365" w14:textId="7974EAAF" w:rsidR="00D95745" w:rsidRPr="009E5255" w:rsidRDefault="00D95745" w:rsidP="00096A74">
            <w:pPr>
              <w:ind w:left="739"/>
              <w:rPr>
                <w:i/>
                <w:iCs/>
              </w:rPr>
            </w:pPr>
            <w:r w:rsidRPr="009E5255">
              <w:rPr>
                <w:i/>
                <w:iCs/>
              </w:rPr>
              <w:t>Interviewer:  So that allows larger customers to negotiate a better price for the drugs based on volume</w:t>
            </w:r>
            <w:r w:rsidR="00423370" w:rsidRPr="009E5255">
              <w:rPr>
                <w:i/>
                <w:iCs/>
              </w:rPr>
              <w:t>?</w:t>
            </w:r>
          </w:p>
          <w:p w14:paraId="17705FCF" w14:textId="387D1BAE" w:rsidR="00D95745" w:rsidRPr="009E5255" w:rsidRDefault="00423370" w:rsidP="00D95745">
            <w:pPr>
              <w:rPr>
                <w:i/>
                <w:iCs/>
              </w:rPr>
            </w:pPr>
            <w:r w:rsidRPr="009E5255">
              <w:rPr>
                <w:i/>
                <w:iCs/>
              </w:rPr>
              <w:t>B</w:t>
            </w:r>
            <w:r w:rsidR="00D95745" w:rsidRPr="009E5255">
              <w:rPr>
                <w:i/>
                <w:iCs/>
              </w:rPr>
              <w:t>ased on a whole lot of factors, but absolutely right.  Based on efficiencies, cost to serve, all those pieces</w:t>
            </w:r>
            <w:r w:rsidRPr="009E5255">
              <w:rPr>
                <w:i/>
                <w:iCs/>
              </w:rPr>
              <w:t>.</w:t>
            </w:r>
          </w:p>
          <w:p w14:paraId="1C64F47C" w14:textId="09F67923" w:rsidR="00D95745" w:rsidRPr="009E5255" w:rsidRDefault="00D95745" w:rsidP="00096A74">
            <w:pPr>
              <w:ind w:left="739"/>
              <w:rPr>
                <w:i/>
                <w:iCs/>
              </w:rPr>
            </w:pPr>
            <w:r w:rsidRPr="009E5255">
              <w:rPr>
                <w:i/>
                <w:iCs/>
              </w:rPr>
              <w:t xml:space="preserve">Interviewer: </w:t>
            </w:r>
            <w:r w:rsidR="00423370" w:rsidRPr="009E5255">
              <w:rPr>
                <w:i/>
                <w:iCs/>
              </w:rPr>
              <w:t>B</w:t>
            </w:r>
            <w:r w:rsidRPr="009E5255">
              <w:rPr>
                <w:i/>
                <w:iCs/>
              </w:rPr>
              <w:t>eyond the cost of the drug itself, would that also cover things like the logistics of getting the drug</w:t>
            </w:r>
            <w:r w:rsidR="00423370" w:rsidRPr="009E5255">
              <w:rPr>
                <w:i/>
                <w:iCs/>
              </w:rPr>
              <w:t xml:space="preserve"> </w:t>
            </w:r>
            <w:r w:rsidRPr="009E5255">
              <w:rPr>
                <w:i/>
                <w:iCs/>
              </w:rPr>
              <w:t>from your door to their door in a form that they can inject into the patient</w:t>
            </w:r>
            <w:r w:rsidR="00423370" w:rsidRPr="009E5255">
              <w:rPr>
                <w:i/>
                <w:iCs/>
              </w:rPr>
              <w:t>—t</w:t>
            </w:r>
            <w:r w:rsidRPr="009E5255">
              <w:rPr>
                <w:i/>
                <w:iCs/>
              </w:rPr>
              <w:t>hat's all captured</w:t>
            </w:r>
            <w:r w:rsidR="00423370" w:rsidRPr="009E5255">
              <w:rPr>
                <w:i/>
                <w:iCs/>
              </w:rPr>
              <w:t>?</w:t>
            </w:r>
          </w:p>
          <w:p w14:paraId="79F19E36" w14:textId="329BC365" w:rsidR="00D95745" w:rsidRPr="009E5255" w:rsidRDefault="00D95745" w:rsidP="00D95745">
            <w:pPr>
              <w:rPr>
                <w:i/>
                <w:iCs/>
              </w:rPr>
            </w:pPr>
            <w:r w:rsidRPr="009E5255">
              <w:rPr>
                <w:i/>
                <w:iCs/>
              </w:rPr>
              <w:t>Sometimes it's a standard fee.  Sometimes it'll be broken up into multiple parts, and that'll depend on the particular customer, the particular devices that they want to use.  Yeah, logistics, that sort of stuff will get in there.</w:t>
            </w:r>
          </w:p>
          <w:p w14:paraId="5060CB84" w14:textId="4A66D990" w:rsidR="00D95745" w:rsidRPr="009E5255" w:rsidRDefault="00F74FC5" w:rsidP="00D74B24">
            <w:pPr>
              <w:jc w:val="right"/>
              <w:rPr>
                <w:i/>
                <w:iCs/>
              </w:rPr>
            </w:pPr>
            <w:r w:rsidRPr="009E5255">
              <w:rPr>
                <w:i/>
                <w:iCs/>
              </w:rPr>
              <w:t>-</w:t>
            </w:r>
            <w:r w:rsidR="00D95745" w:rsidRPr="009E5255">
              <w:rPr>
                <w:i/>
                <w:iCs/>
              </w:rPr>
              <w:t>TGA</w:t>
            </w:r>
            <w:r w:rsidR="00D3282C" w:rsidRPr="009E5255">
              <w:rPr>
                <w:i/>
                <w:iCs/>
              </w:rPr>
              <w:t>-licensed</w:t>
            </w:r>
            <w:r w:rsidR="00D95745" w:rsidRPr="009E5255">
              <w:rPr>
                <w:i/>
                <w:iCs/>
              </w:rPr>
              <w:t xml:space="preserve"> </w:t>
            </w:r>
            <w:r w:rsidR="005C3723" w:rsidRPr="009E5255">
              <w:rPr>
                <w:i/>
                <w:iCs/>
              </w:rPr>
              <w:t>c</w:t>
            </w:r>
            <w:r w:rsidR="00D95745" w:rsidRPr="009E5255">
              <w:rPr>
                <w:i/>
                <w:iCs/>
              </w:rPr>
              <w:t>ompounder</w:t>
            </w:r>
          </w:p>
        </w:tc>
      </w:tr>
    </w:tbl>
    <w:p w14:paraId="5E299B6B" w14:textId="77777777" w:rsidR="00D95745" w:rsidRPr="009E5255" w:rsidRDefault="00D95745" w:rsidP="00783598"/>
    <w:p w14:paraId="66B9418A" w14:textId="6338A437" w:rsidR="0090010B" w:rsidRPr="009E5255" w:rsidRDefault="283E0C89" w:rsidP="00783598">
      <w:pPr>
        <w:rPr>
          <w:rFonts w:eastAsia="Calibri"/>
        </w:rPr>
      </w:pPr>
      <w:r w:rsidRPr="009E5255">
        <w:t>Hospital pharmac</w:t>
      </w:r>
      <w:r w:rsidR="001C17B8" w:rsidRPr="009E5255">
        <w:t>ists</w:t>
      </w:r>
      <w:r w:rsidRPr="009E5255">
        <w:t xml:space="preserve"> </w:t>
      </w:r>
      <w:r w:rsidR="70D02562" w:rsidRPr="009E5255">
        <w:t xml:space="preserve">noted different </w:t>
      </w:r>
      <w:r w:rsidR="00945D84" w:rsidRPr="009E5255">
        <w:t xml:space="preserve">levels of </w:t>
      </w:r>
      <w:r w:rsidR="70D02562" w:rsidRPr="009E5255">
        <w:t>funding for pharmacies</w:t>
      </w:r>
      <w:r w:rsidR="00945D84" w:rsidRPr="009E5255">
        <w:t>,</w:t>
      </w:r>
      <w:r w:rsidR="70D02562" w:rsidRPr="009E5255">
        <w:t xml:space="preserve"> determined by location</w:t>
      </w:r>
      <w:r w:rsidR="0048472F" w:rsidRPr="009E5255">
        <w:t xml:space="preserve">.  </w:t>
      </w:r>
      <w:r w:rsidR="1270AD96" w:rsidRPr="009E5255">
        <w:t xml:space="preserve">Two </w:t>
      </w:r>
      <w:r w:rsidR="00040EB7" w:rsidRPr="009E5255">
        <w:t>TGA-licensed</w:t>
      </w:r>
      <w:r w:rsidR="00820733" w:rsidRPr="009E5255">
        <w:t xml:space="preserve"> </w:t>
      </w:r>
      <w:r w:rsidR="1270AD96" w:rsidRPr="009E5255">
        <w:t xml:space="preserve">compounders and a clinician added that additional fees include </w:t>
      </w:r>
      <w:r w:rsidR="00945D84" w:rsidRPr="009E5255">
        <w:t xml:space="preserve">a </w:t>
      </w:r>
      <w:r w:rsidR="1270AD96" w:rsidRPr="009E5255">
        <w:t>whole</w:t>
      </w:r>
      <w:r w:rsidR="657A2588" w:rsidRPr="009E5255">
        <w:t>saler fee</w:t>
      </w:r>
      <w:r w:rsidR="00945D84" w:rsidRPr="009E5255">
        <w:t>,</w:t>
      </w:r>
      <w:r w:rsidR="657A2588" w:rsidRPr="009E5255">
        <w:t xml:space="preserve"> </w:t>
      </w:r>
      <w:r w:rsidR="7915A8A2" w:rsidRPr="009E5255">
        <w:t xml:space="preserve">which is </w:t>
      </w:r>
      <w:r w:rsidR="657A2588" w:rsidRPr="009E5255">
        <w:t>paid by sponsors</w:t>
      </w:r>
      <w:r w:rsidR="0048472F" w:rsidRPr="009E5255">
        <w:t xml:space="preserve">.  </w:t>
      </w:r>
      <w:r w:rsidR="03320096" w:rsidRPr="009E5255">
        <w:t xml:space="preserve">A </w:t>
      </w:r>
      <w:r w:rsidR="00040EB7" w:rsidRPr="009E5255">
        <w:t>TGA-licensed</w:t>
      </w:r>
      <w:r w:rsidR="00820733" w:rsidRPr="009E5255">
        <w:t xml:space="preserve"> </w:t>
      </w:r>
      <w:r w:rsidR="03320096" w:rsidRPr="009E5255">
        <w:t>compounder stated</w:t>
      </w:r>
      <w:r w:rsidR="00945D84" w:rsidRPr="009E5255">
        <w:t xml:space="preserve"> that</w:t>
      </w:r>
      <w:r w:rsidR="03320096" w:rsidRPr="009E5255">
        <w:t xml:space="preserve"> as a third</w:t>
      </w:r>
      <w:r w:rsidR="5D7FA040" w:rsidRPr="009E5255">
        <w:t>-</w:t>
      </w:r>
      <w:r w:rsidR="03320096" w:rsidRPr="009E5255">
        <w:t>party compounder</w:t>
      </w:r>
      <w:r w:rsidR="61001F69" w:rsidRPr="009E5255">
        <w:t xml:space="preserve">, they </w:t>
      </w:r>
      <w:r w:rsidR="527A352A" w:rsidRPr="009E5255">
        <w:t>can</w:t>
      </w:r>
      <w:r w:rsidR="61001F69" w:rsidRPr="009E5255">
        <w:t xml:space="preserve"> only </w:t>
      </w:r>
      <w:r w:rsidR="00945D84" w:rsidRPr="009E5255">
        <w:t xml:space="preserve">claim </w:t>
      </w:r>
      <w:r w:rsidR="61001F69" w:rsidRPr="009E5255">
        <w:t xml:space="preserve">the $20 compounding fee from </w:t>
      </w:r>
      <w:r w:rsidR="005B42B5" w:rsidRPr="009E5255">
        <w:t xml:space="preserve">the </w:t>
      </w:r>
      <w:r w:rsidR="61001F69" w:rsidRPr="009E5255">
        <w:t>PBS</w:t>
      </w:r>
      <w:r w:rsidR="0048472F" w:rsidRPr="009E5255">
        <w:t xml:space="preserve">.  </w:t>
      </w:r>
      <w:r w:rsidR="1A3ECEEF" w:rsidRPr="009E5255">
        <w:t xml:space="preserve">Any other money is claimed from the hospital or pharmacy </w:t>
      </w:r>
      <w:r w:rsidR="00945D84" w:rsidRPr="009E5255">
        <w:t>that</w:t>
      </w:r>
      <w:r w:rsidR="1A3ECEEF" w:rsidRPr="009E5255">
        <w:t xml:space="preserve"> procured their services</w:t>
      </w:r>
      <w:r w:rsidR="0048472F" w:rsidRPr="009E5255">
        <w:t xml:space="preserve">.  </w:t>
      </w:r>
      <w:r w:rsidR="21A1D366" w:rsidRPr="009E5255">
        <w:t>TGA</w:t>
      </w:r>
      <w:r w:rsidR="00945D84" w:rsidRPr="009E5255">
        <w:t xml:space="preserve">-licensed </w:t>
      </w:r>
      <w:r w:rsidR="21A1D366" w:rsidRPr="009E5255">
        <w:t xml:space="preserve">compounders added that the $20 CCPS </w:t>
      </w:r>
      <w:r w:rsidR="00820733" w:rsidRPr="009E5255">
        <w:t xml:space="preserve">fee </w:t>
      </w:r>
      <w:r w:rsidR="17072E2D" w:rsidRPr="009E5255">
        <w:t xml:space="preserve">is </w:t>
      </w:r>
      <w:r w:rsidR="00945D84" w:rsidRPr="009E5255">
        <w:t>a non-indexed</w:t>
      </w:r>
      <w:r w:rsidR="17072E2D" w:rsidRPr="009E5255">
        <w:t xml:space="preserve"> </w:t>
      </w:r>
      <w:r w:rsidR="00945D84" w:rsidRPr="009E5255">
        <w:t>amount</w:t>
      </w:r>
      <w:r w:rsidR="17072E2D" w:rsidRPr="009E5255">
        <w:t xml:space="preserve"> </w:t>
      </w:r>
      <w:r w:rsidR="00945D84" w:rsidRPr="009E5255">
        <w:t>(</w:t>
      </w:r>
      <w:r w:rsidR="21A1D366" w:rsidRPr="009E5255">
        <w:t>intro</w:t>
      </w:r>
      <w:r w:rsidR="351CC845" w:rsidRPr="009E5255">
        <w:t>duced in 2012/2013</w:t>
      </w:r>
      <w:r w:rsidR="00945D84" w:rsidRPr="009E5255">
        <w:t>),</w:t>
      </w:r>
      <w:r w:rsidR="351CC845" w:rsidRPr="009E5255">
        <w:t xml:space="preserve"> </w:t>
      </w:r>
      <w:r w:rsidR="000F7A0C" w:rsidRPr="009E5255">
        <w:t>calculated on a per-item basis prepared in accordance with</w:t>
      </w:r>
      <w:r w:rsidR="6797CE7A" w:rsidRPr="009E5255">
        <w:t xml:space="preserve"> PIC</w:t>
      </w:r>
      <w:r w:rsidR="00945D84" w:rsidRPr="009E5255">
        <w:t>/</w:t>
      </w:r>
      <w:r w:rsidR="6797CE7A" w:rsidRPr="009E5255">
        <w:t xml:space="preserve">S </w:t>
      </w:r>
      <w:r w:rsidR="00945D84" w:rsidRPr="009E5255">
        <w:t>guidelines</w:t>
      </w:r>
      <w:r w:rsidR="0048472F" w:rsidRPr="009E5255">
        <w:t xml:space="preserve">.  </w:t>
      </w:r>
    </w:p>
    <w:p w14:paraId="282F1CDE" w14:textId="4BDBDF45" w:rsidR="00CB4AAC" w:rsidRPr="009E5255" w:rsidRDefault="2A85A11E" w:rsidP="00783598">
      <w:r w:rsidRPr="009E5255">
        <w:t xml:space="preserve">Representatives from </w:t>
      </w:r>
      <w:r w:rsidR="000F7A0C" w:rsidRPr="009E5255">
        <w:t xml:space="preserve">a </w:t>
      </w:r>
      <w:r w:rsidRPr="009E5255">
        <w:t xml:space="preserve">community </w:t>
      </w:r>
      <w:r w:rsidR="4CEC31D5" w:rsidRPr="009E5255">
        <w:t>pharmac</w:t>
      </w:r>
      <w:r w:rsidR="000F7A0C" w:rsidRPr="009E5255">
        <w:t>y member organisation</w:t>
      </w:r>
      <w:r w:rsidR="001C17B8" w:rsidRPr="009E5255">
        <w:t>, a clinician</w:t>
      </w:r>
      <w:r w:rsidR="000F7A0C" w:rsidRPr="009E5255">
        <w:t xml:space="preserve"> </w:t>
      </w:r>
      <w:r w:rsidRPr="009E5255">
        <w:t>and a hospital pharmac</w:t>
      </w:r>
      <w:r w:rsidR="001C17B8" w:rsidRPr="009E5255">
        <w:t>ist</w:t>
      </w:r>
      <w:r w:rsidRPr="009E5255">
        <w:t xml:space="preserve"> </w:t>
      </w:r>
      <w:r w:rsidR="000F7A0C" w:rsidRPr="009E5255">
        <w:t>likewise</w:t>
      </w:r>
      <w:r w:rsidR="283E0C89" w:rsidRPr="009E5255">
        <w:t xml:space="preserve"> mentioned the </w:t>
      </w:r>
      <w:r w:rsidR="000F7A0C" w:rsidRPr="009E5255">
        <w:t>disparate</w:t>
      </w:r>
      <w:r w:rsidR="283E0C89" w:rsidRPr="009E5255">
        <w:t xml:space="preserve"> reimbursement </w:t>
      </w:r>
      <w:r w:rsidR="000F7A0C" w:rsidRPr="009E5255">
        <w:t>structure</w:t>
      </w:r>
      <w:r w:rsidR="283E0C89" w:rsidRPr="009E5255">
        <w:t xml:space="preserve"> for private and public hospitals</w:t>
      </w:r>
      <w:r w:rsidR="003F162C" w:rsidRPr="009E5255">
        <w:t>,</w:t>
      </w:r>
      <w:r w:rsidR="283E0C89" w:rsidRPr="009E5255">
        <w:t xml:space="preserve"> </w:t>
      </w:r>
      <w:r w:rsidR="003F162C" w:rsidRPr="009E5255">
        <w:t>and for</w:t>
      </w:r>
      <w:r w:rsidR="283E0C89" w:rsidRPr="009E5255">
        <w:t xml:space="preserve"> </w:t>
      </w:r>
      <w:r w:rsidR="7FCF55A5" w:rsidRPr="009E5255">
        <w:t xml:space="preserve">different payers at </w:t>
      </w:r>
      <w:r w:rsidR="003F162C" w:rsidRPr="009E5255">
        <w:t>various</w:t>
      </w:r>
      <w:r w:rsidR="7FCF55A5" w:rsidRPr="009E5255">
        <w:t xml:space="preserve"> point</w:t>
      </w:r>
      <w:r w:rsidR="00820733" w:rsidRPr="009E5255">
        <w:t xml:space="preserve">s in the </w:t>
      </w:r>
      <w:r w:rsidR="7FCF55A5" w:rsidRPr="009E5255">
        <w:t>treatment</w:t>
      </w:r>
      <w:r w:rsidR="00820733" w:rsidRPr="009E5255">
        <w:t xml:space="preserve"> pathway</w:t>
      </w:r>
      <w:r w:rsidR="003F162C" w:rsidRPr="009E5255">
        <w:t>.  All of which potentially</w:t>
      </w:r>
      <w:r w:rsidR="6BE0BBEC" w:rsidRPr="009E5255">
        <w:t xml:space="preserve"> </w:t>
      </w:r>
      <w:r w:rsidR="003F162C" w:rsidRPr="009E5255">
        <w:t>impact</w:t>
      </w:r>
      <w:r w:rsidR="6BE0BBEC" w:rsidRPr="009E5255">
        <w:t xml:space="preserve"> </w:t>
      </w:r>
      <w:r w:rsidR="003F162C" w:rsidRPr="009E5255">
        <w:t xml:space="preserve">patient </w:t>
      </w:r>
      <w:r w:rsidR="6BE0BBEC" w:rsidRPr="009E5255">
        <w:t xml:space="preserve">access </w:t>
      </w:r>
      <w:r w:rsidR="00820733" w:rsidRPr="009E5255">
        <w:t xml:space="preserve">to </w:t>
      </w:r>
      <w:r w:rsidR="6BE0BBEC" w:rsidRPr="009E5255">
        <w:t>care</w:t>
      </w:r>
      <w:r w:rsidR="003F162C" w:rsidRPr="009E5255">
        <w:t>,</w:t>
      </w:r>
      <w:r w:rsidR="6BE0BBEC" w:rsidRPr="009E5255">
        <w:t xml:space="preserve"> </w:t>
      </w:r>
      <w:r w:rsidR="00820733" w:rsidRPr="009E5255">
        <w:t>since</w:t>
      </w:r>
      <w:r w:rsidR="6BE0BBEC" w:rsidRPr="009E5255">
        <w:t xml:space="preserve"> treatment may involve </w:t>
      </w:r>
      <w:r w:rsidR="003F162C" w:rsidRPr="009E5255">
        <w:t>multiple settings,</w:t>
      </w:r>
      <w:r w:rsidR="6BE0BBEC" w:rsidRPr="009E5255">
        <w:t xml:space="preserve"> payer</w:t>
      </w:r>
      <w:r w:rsidR="00820733" w:rsidRPr="009E5255">
        <w:t>s</w:t>
      </w:r>
      <w:r w:rsidR="6BE0BBEC" w:rsidRPr="009E5255">
        <w:t xml:space="preserve"> and reimbursement systems</w:t>
      </w:r>
      <w:r w:rsidR="007E563F" w:rsidRPr="009E5255">
        <w:t xml:space="preserve"> (see </w:t>
      </w:r>
      <w:r w:rsidR="0ACCBF9C" w:rsidRPr="009E5255">
        <w:t xml:space="preserve">Section </w:t>
      </w:r>
      <w:r w:rsidR="007E563F" w:rsidRPr="009E5255">
        <w:fldChar w:fldCharType="begin"/>
      </w:r>
      <w:r w:rsidR="007E563F" w:rsidRPr="009E5255">
        <w:instrText xml:space="preserve"> REF _Ref92791441 \r \h </w:instrText>
      </w:r>
      <w:r w:rsidR="007E563F" w:rsidRPr="009E5255">
        <w:fldChar w:fldCharType="separate"/>
      </w:r>
      <w:r w:rsidR="000C766B">
        <w:rPr>
          <w:cs/>
        </w:rPr>
        <w:t>‎</w:t>
      </w:r>
      <w:r w:rsidR="000C766B">
        <w:t>5.1.2</w:t>
      </w:r>
      <w:r w:rsidR="007E563F" w:rsidRPr="009E5255">
        <w:fldChar w:fldCharType="end"/>
      </w:r>
      <w:r w:rsidR="007E563F" w:rsidRPr="009E5255">
        <w:t xml:space="preserve"> for </w:t>
      </w:r>
      <w:r w:rsidR="003F162C" w:rsidRPr="009E5255">
        <w:t>further discussion of</w:t>
      </w:r>
      <w:r w:rsidR="007E563F" w:rsidRPr="009E5255">
        <w:t xml:space="preserve"> patient access).</w:t>
      </w:r>
    </w:p>
    <w:tbl>
      <w:tblPr>
        <w:tblStyle w:val="TableGrid"/>
        <w:tblW w:w="7797" w:type="dxa"/>
        <w:tblInd w:w="1412" w:type="dxa"/>
        <w:tblLayout w:type="fixed"/>
        <w:tblLook w:val="06A0" w:firstRow="1" w:lastRow="0" w:firstColumn="1" w:lastColumn="0" w:noHBand="1" w:noVBand="1"/>
      </w:tblPr>
      <w:tblGrid>
        <w:gridCol w:w="7797"/>
      </w:tblGrid>
      <w:tr w:rsidR="4C5DB712" w:rsidRPr="009E5255" w14:paraId="774A4393" w14:textId="77777777" w:rsidTr="00CA5EF6">
        <w:tc>
          <w:tcPr>
            <w:tcW w:w="7797" w:type="dxa"/>
          </w:tcPr>
          <w:p w14:paraId="67BD9FCF" w14:textId="043C039C" w:rsidR="16970765" w:rsidRPr="009E5255" w:rsidRDefault="16970765" w:rsidP="00783598">
            <w:pPr>
              <w:rPr>
                <w:i/>
                <w:iCs/>
              </w:rPr>
            </w:pPr>
            <w:r w:rsidRPr="009E5255">
              <w:rPr>
                <w:i/>
                <w:iCs/>
              </w:rPr>
              <w:t>The one thing on my mind is the issue around infusional drugs for public hospital inpatient</w:t>
            </w:r>
            <w:r w:rsidR="00CB4AAC" w:rsidRPr="009E5255">
              <w:rPr>
                <w:i/>
                <w:iCs/>
              </w:rPr>
              <w:t>s</w:t>
            </w:r>
            <w:r w:rsidR="003F162C" w:rsidRPr="009E5255">
              <w:rPr>
                <w:i/>
                <w:iCs/>
              </w:rPr>
              <w:t>—i</w:t>
            </w:r>
            <w:r w:rsidRPr="009E5255">
              <w:rPr>
                <w:i/>
                <w:iCs/>
              </w:rPr>
              <w:t>npatient</w:t>
            </w:r>
            <w:r w:rsidR="00CB4AAC" w:rsidRPr="009E5255">
              <w:rPr>
                <w:i/>
                <w:iCs/>
              </w:rPr>
              <w:t>s</w:t>
            </w:r>
            <w:r w:rsidRPr="009E5255">
              <w:rPr>
                <w:i/>
                <w:iCs/>
              </w:rPr>
              <w:t xml:space="preserve"> </w:t>
            </w:r>
            <w:r w:rsidR="003F162C" w:rsidRPr="009E5255">
              <w:rPr>
                <w:i/>
                <w:iCs/>
              </w:rPr>
              <w:t>becoming</w:t>
            </w:r>
            <w:r w:rsidRPr="009E5255">
              <w:rPr>
                <w:i/>
                <w:iCs/>
              </w:rPr>
              <w:t xml:space="preserve"> outpatients and outpatients becoming inpatients</w:t>
            </w:r>
            <w:r w:rsidR="0048472F" w:rsidRPr="009E5255">
              <w:rPr>
                <w:i/>
                <w:iCs/>
              </w:rPr>
              <w:t xml:space="preserve">.  </w:t>
            </w:r>
            <w:r w:rsidR="003F162C" w:rsidRPr="009E5255">
              <w:rPr>
                <w:i/>
                <w:iCs/>
              </w:rPr>
              <w:t>T</w:t>
            </w:r>
            <w:r w:rsidRPr="009E5255">
              <w:rPr>
                <w:i/>
                <w:iCs/>
              </w:rPr>
              <w:t>his is an issue in the clinical h</w:t>
            </w:r>
            <w:r w:rsidR="009819CA" w:rsidRPr="009E5255">
              <w:rPr>
                <w:i/>
                <w:iCs/>
              </w:rPr>
              <w:t>a</w:t>
            </w:r>
            <w:r w:rsidRPr="009E5255">
              <w:rPr>
                <w:i/>
                <w:iCs/>
              </w:rPr>
              <w:t xml:space="preserve">ematology space for a couple of drugs, but the big one at the moment is </w:t>
            </w:r>
            <w:r w:rsidR="005B42B5" w:rsidRPr="009E5255">
              <w:rPr>
                <w:i/>
                <w:iCs/>
              </w:rPr>
              <w:t>blinatumomab</w:t>
            </w:r>
            <w:r w:rsidR="0048472F" w:rsidRPr="009E5255">
              <w:rPr>
                <w:i/>
                <w:iCs/>
              </w:rPr>
              <w:t xml:space="preserve">.  </w:t>
            </w:r>
            <w:r w:rsidR="003F162C" w:rsidRPr="009E5255">
              <w:rPr>
                <w:i/>
                <w:iCs/>
              </w:rPr>
              <w:t>[…]</w:t>
            </w:r>
            <w:r w:rsidRPr="009E5255">
              <w:rPr>
                <w:i/>
                <w:iCs/>
              </w:rPr>
              <w:t xml:space="preserve"> </w:t>
            </w:r>
            <w:r w:rsidR="003F162C" w:rsidRPr="009E5255">
              <w:rPr>
                <w:i/>
                <w:iCs/>
              </w:rPr>
              <w:t>T</w:t>
            </w:r>
            <w:r w:rsidRPr="009E5255">
              <w:rPr>
                <w:i/>
                <w:iCs/>
              </w:rPr>
              <w:t>he problem is this issue about reduced access for patients</w:t>
            </w:r>
            <w:r w:rsidR="003F162C" w:rsidRPr="009E5255">
              <w:rPr>
                <w:i/>
                <w:iCs/>
              </w:rPr>
              <w:t>—</w:t>
            </w:r>
            <w:r w:rsidRPr="009E5255">
              <w:rPr>
                <w:i/>
                <w:iCs/>
              </w:rPr>
              <w:t>the hospital feels it</w:t>
            </w:r>
            <w:r w:rsidR="009819CA" w:rsidRPr="009E5255">
              <w:rPr>
                <w:i/>
                <w:iCs/>
              </w:rPr>
              <w:t>’</w:t>
            </w:r>
            <w:r w:rsidRPr="009E5255">
              <w:rPr>
                <w:i/>
                <w:iCs/>
              </w:rPr>
              <w:t xml:space="preserve">s paying for drugs that if the person </w:t>
            </w:r>
            <w:r w:rsidR="003F162C" w:rsidRPr="009E5255">
              <w:rPr>
                <w:i/>
                <w:iCs/>
              </w:rPr>
              <w:t>was</w:t>
            </w:r>
            <w:r w:rsidRPr="009E5255">
              <w:rPr>
                <w:i/>
                <w:iCs/>
              </w:rPr>
              <w:t xml:space="preserve"> an outpatient</w:t>
            </w:r>
            <w:r w:rsidR="003F162C" w:rsidRPr="009E5255">
              <w:rPr>
                <w:i/>
                <w:iCs/>
              </w:rPr>
              <w:t>,</w:t>
            </w:r>
            <w:r w:rsidR="009819CA" w:rsidRPr="009E5255">
              <w:rPr>
                <w:i/>
                <w:iCs/>
              </w:rPr>
              <w:t xml:space="preserve"> the</w:t>
            </w:r>
            <w:r w:rsidRPr="009E5255">
              <w:rPr>
                <w:i/>
                <w:iCs/>
              </w:rPr>
              <w:t xml:space="preserve"> Commonwealth would be paying for</w:t>
            </w:r>
            <w:r w:rsidR="003F162C" w:rsidRPr="009E5255">
              <w:rPr>
                <w:i/>
                <w:iCs/>
              </w:rPr>
              <w:t>,</w:t>
            </w:r>
            <w:r w:rsidRPr="009E5255">
              <w:rPr>
                <w:i/>
                <w:iCs/>
              </w:rPr>
              <w:t xml:space="preserve"> and if they're an inpatient, the Commonwealth</w:t>
            </w:r>
            <w:r w:rsidR="003F162C" w:rsidRPr="009E5255">
              <w:rPr>
                <w:i/>
                <w:iCs/>
              </w:rPr>
              <w:t>’s</w:t>
            </w:r>
            <w:r w:rsidRPr="009E5255">
              <w:rPr>
                <w:i/>
                <w:iCs/>
              </w:rPr>
              <w:t xml:space="preserve"> view is that </w:t>
            </w:r>
            <w:r w:rsidR="003F162C" w:rsidRPr="009E5255">
              <w:rPr>
                <w:i/>
                <w:iCs/>
              </w:rPr>
              <w:t xml:space="preserve">the </w:t>
            </w:r>
            <w:r w:rsidRPr="009E5255">
              <w:rPr>
                <w:i/>
                <w:iCs/>
              </w:rPr>
              <w:t xml:space="preserve">hospital </w:t>
            </w:r>
            <w:r w:rsidR="009819CA" w:rsidRPr="009E5255">
              <w:rPr>
                <w:i/>
                <w:iCs/>
              </w:rPr>
              <w:t xml:space="preserve">should be </w:t>
            </w:r>
            <w:r w:rsidRPr="009E5255">
              <w:rPr>
                <w:i/>
                <w:iCs/>
              </w:rPr>
              <w:t>paying for it.</w:t>
            </w:r>
          </w:p>
          <w:p w14:paraId="36A4F2B9" w14:textId="29849BF6" w:rsidR="009819CA" w:rsidRPr="009E5255" w:rsidRDefault="003F162C" w:rsidP="00783598">
            <w:pPr>
              <w:rPr>
                <w:i/>
                <w:iCs/>
              </w:rPr>
            </w:pPr>
            <w:r w:rsidRPr="009E5255">
              <w:rPr>
                <w:i/>
                <w:iCs/>
              </w:rPr>
              <w:t>I</w:t>
            </w:r>
            <w:r w:rsidR="16970765" w:rsidRPr="009E5255">
              <w:rPr>
                <w:i/>
                <w:iCs/>
              </w:rPr>
              <w:t>t makes no sense at the patient or physician</w:t>
            </w:r>
            <w:r w:rsidRPr="009E5255">
              <w:rPr>
                <w:i/>
                <w:iCs/>
              </w:rPr>
              <w:t>-</w:t>
            </w:r>
            <w:r w:rsidR="16970765" w:rsidRPr="009E5255">
              <w:rPr>
                <w:i/>
                <w:iCs/>
              </w:rPr>
              <w:t>level</w:t>
            </w:r>
            <w:r w:rsidR="0048472F" w:rsidRPr="009E5255">
              <w:rPr>
                <w:i/>
                <w:iCs/>
              </w:rPr>
              <w:t xml:space="preserve">.  </w:t>
            </w:r>
            <w:r w:rsidR="16970765" w:rsidRPr="009E5255">
              <w:rPr>
                <w:i/>
                <w:iCs/>
              </w:rPr>
              <w:t>And it leads to game</w:t>
            </w:r>
            <w:r w:rsidRPr="009E5255">
              <w:rPr>
                <w:i/>
                <w:iCs/>
              </w:rPr>
              <w:t>-</w:t>
            </w:r>
            <w:r w:rsidR="16970765" w:rsidRPr="009E5255">
              <w:rPr>
                <w:i/>
                <w:iCs/>
              </w:rPr>
              <w:t>playing and to use of drugs not strictly per protocol</w:t>
            </w:r>
            <w:r w:rsidR="0048472F" w:rsidRPr="009E5255">
              <w:rPr>
                <w:i/>
                <w:iCs/>
              </w:rPr>
              <w:t xml:space="preserve">.  </w:t>
            </w:r>
            <w:r w:rsidR="16970765" w:rsidRPr="009E5255">
              <w:rPr>
                <w:i/>
                <w:iCs/>
              </w:rPr>
              <w:t>I think there</w:t>
            </w:r>
            <w:r w:rsidRPr="009E5255">
              <w:rPr>
                <w:i/>
                <w:iCs/>
              </w:rPr>
              <w:t xml:space="preserve"> are</w:t>
            </w:r>
            <w:r w:rsidR="16970765" w:rsidRPr="009E5255">
              <w:rPr>
                <w:i/>
                <w:iCs/>
              </w:rPr>
              <w:t xml:space="preserve"> a lot of adverse consequences from that and I would wonder, particularly for a patient who might start as an inpatient but continue</w:t>
            </w:r>
            <w:r w:rsidRPr="009E5255">
              <w:rPr>
                <w:i/>
                <w:iCs/>
              </w:rPr>
              <w:t>s</w:t>
            </w:r>
            <w:r w:rsidR="16970765" w:rsidRPr="009E5255">
              <w:rPr>
                <w:i/>
                <w:iCs/>
              </w:rPr>
              <w:t xml:space="preserve"> </w:t>
            </w:r>
            <w:r w:rsidRPr="009E5255">
              <w:rPr>
                <w:i/>
                <w:iCs/>
              </w:rPr>
              <w:t>an</w:t>
            </w:r>
            <w:r w:rsidR="16970765" w:rsidRPr="009E5255">
              <w:rPr>
                <w:i/>
                <w:iCs/>
              </w:rPr>
              <w:t xml:space="preserve"> infusional drug as an outpatient</w:t>
            </w:r>
            <w:r w:rsidR="005549DA" w:rsidRPr="009E5255">
              <w:rPr>
                <w:i/>
                <w:iCs/>
              </w:rPr>
              <w:t>,</w:t>
            </w:r>
            <w:r w:rsidR="16970765" w:rsidRPr="009E5255">
              <w:rPr>
                <w:i/>
                <w:iCs/>
              </w:rPr>
              <w:t xml:space="preserve"> which is the PBS bit and which isn't</w:t>
            </w:r>
            <w:r w:rsidR="005549DA" w:rsidRPr="009E5255">
              <w:rPr>
                <w:i/>
                <w:iCs/>
              </w:rPr>
              <w:t>?</w:t>
            </w:r>
            <w:r w:rsidR="0048472F" w:rsidRPr="009E5255">
              <w:rPr>
                <w:i/>
                <w:iCs/>
              </w:rPr>
              <w:t xml:space="preserve">  </w:t>
            </w:r>
          </w:p>
          <w:p w14:paraId="0C56A7E6" w14:textId="66B54CE4" w:rsidR="4C5DB712" w:rsidRPr="009E5255" w:rsidRDefault="16970765" w:rsidP="00CA5EF6">
            <w:pPr>
              <w:jc w:val="right"/>
              <w:rPr>
                <w:i/>
                <w:iCs/>
              </w:rPr>
            </w:pPr>
            <w:r w:rsidRPr="009E5255">
              <w:rPr>
                <w:i/>
                <w:iCs/>
              </w:rPr>
              <w:t xml:space="preserve"> -Clinician</w:t>
            </w:r>
          </w:p>
        </w:tc>
      </w:tr>
    </w:tbl>
    <w:p w14:paraId="539C2AF9" w14:textId="334ED9DF" w:rsidR="1523DC10" w:rsidRPr="009E5255" w:rsidRDefault="1523DC10" w:rsidP="00783598"/>
    <w:p w14:paraId="4437F4C7" w14:textId="6D205081" w:rsidR="00585AE5" w:rsidRPr="009E5255" w:rsidRDefault="00F56EC0" w:rsidP="005A2B78">
      <w:pPr>
        <w:pStyle w:val="Heading3"/>
      </w:pPr>
      <w:bookmarkStart w:id="170" w:name="_Toc89935684"/>
      <w:bookmarkStart w:id="171" w:name="_Ref93053700"/>
      <w:bookmarkStart w:id="172" w:name="_Ref93053819"/>
      <w:bookmarkStart w:id="173" w:name="_Ref93055265"/>
      <w:bookmarkStart w:id="174" w:name="_Ref93055802"/>
      <w:bookmarkStart w:id="175" w:name="_Toc144886231"/>
      <w:r w:rsidRPr="009E5255">
        <w:t>Challenges with EFC remuneration</w:t>
      </w:r>
      <w:bookmarkEnd w:id="170"/>
      <w:bookmarkEnd w:id="171"/>
      <w:bookmarkEnd w:id="172"/>
      <w:bookmarkEnd w:id="173"/>
      <w:bookmarkEnd w:id="174"/>
      <w:bookmarkEnd w:id="175"/>
    </w:p>
    <w:p w14:paraId="3598C619" w14:textId="11234FB7" w:rsidR="00BD060B" w:rsidRPr="009E5255" w:rsidRDefault="002F4A4F" w:rsidP="00783598">
      <w:r w:rsidRPr="009E5255">
        <w:t xml:space="preserve">Representatives from </w:t>
      </w:r>
      <w:r w:rsidR="001C17B8" w:rsidRPr="009E5255">
        <w:t>f</w:t>
      </w:r>
      <w:r w:rsidR="00D2607F" w:rsidRPr="009E5255">
        <w:t xml:space="preserve">ederal and </w:t>
      </w:r>
      <w:r w:rsidR="001C17B8" w:rsidRPr="009E5255">
        <w:t>s</w:t>
      </w:r>
      <w:r w:rsidR="00D2607F" w:rsidRPr="009E5255">
        <w:t xml:space="preserve">tate </w:t>
      </w:r>
      <w:r w:rsidR="00CA52ED" w:rsidRPr="009E5255">
        <w:t>Department</w:t>
      </w:r>
      <w:r w:rsidR="00C96B6C" w:rsidRPr="009E5255">
        <w:t>s</w:t>
      </w:r>
      <w:r w:rsidR="00CA52ED" w:rsidRPr="009E5255">
        <w:t xml:space="preserve"> of Health, </w:t>
      </w:r>
      <w:r w:rsidR="00C80D4F" w:rsidRPr="009E5255">
        <w:t xml:space="preserve">community and hospital pharmacies, </w:t>
      </w:r>
      <w:r w:rsidR="00CA52ED" w:rsidRPr="009E5255">
        <w:t xml:space="preserve">pharmacy </w:t>
      </w:r>
      <w:r w:rsidR="00CC246F" w:rsidRPr="009E5255">
        <w:t xml:space="preserve">and physician </w:t>
      </w:r>
      <w:r w:rsidR="00CA52ED" w:rsidRPr="009E5255">
        <w:t xml:space="preserve">member organisations, </w:t>
      </w:r>
      <w:r w:rsidR="00CC246F" w:rsidRPr="009E5255">
        <w:t>logistics</w:t>
      </w:r>
      <w:r w:rsidR="00C80D4F" w:rsidRPr="009E5255">
        <w:t xml:space="preserve"> providers</w:t>
      </w:r>
      <w:r w:rsidR="00CC246F" w:rsidRPr="009E5255">
        <w:t>, and TGA</w:t>
      </w:r>
      <w:r w:rsidR="00C80D4F" w:rsidRPr="009E5255">
        <w:t>-licensed</w:t>
      </w:r>
      <w:r w:rsidR="00CC246F" w:rsidRPr="009E5255">
        <w:t xml:space="preserve"> compounders</w:t>
      </w:r>
      <w:r w:rsidR="003F501C" w:rsidRPr="009E5255">
        <w:t xml:space="preserve"> all claim</w:t>
      </w:r>
      <w:r w:rsidR="001C17B8" w:rsidRPr="009E5255">
        <w:t>ed</w:t>
      </w:r>
      <w:r w:rsidR="003F501C" w:rsidRPr="009E5255">
        <w:t xml:space="preserve"> that </w:t>
      </w:r>
      <w:r w:rsidR="00C80D4F" w:rsidRPr="009E5255">
        <w:t xml:space="preserve">extant </w:t>
      </w:r>
      <w:r w:rsidR="00573C73" w:rsidRPr="009E5255">
        <w:t>EFC remuneration</w:t>
      </w:r>
      <w:r w:rsidR="003F501C" w:rsidRPr="009E5255">
        <w:t xml:space="preserve"> arrangements</w:t>
      </w:r>
      <w:r w:rsidR="00A00AEF" w:rsidRPr="009E5255">
        <w:t xml:space="preserve"> were inadequate for </w:t>
      </w:r>
      <w:r w:rsidR="000F5627" w:rsidRPr="009E5255">
        <w:t xml:space="preserve">current activities undertaken </w:t>
      </w:r>
      <w:r w:rsidR="00C80D4F" w:rsidRPr="009E5255">
        <w:t>throughout</w:t>
      </w:r>
      <w:r w:rsidR="000F5627" w:rsidRPr="009E5255">
        <w:t xml:space="preserve"> the EFC supply chain</w:t>
      </w:r>
      <w:r w:rsidR="0048472F" w:rsidRPr="009E5255">
        <w:t xml:space="preserve">.  </w:t>
      </w:r>
      <w:r w:rsidR="00AE3E75" w:rsidRPr="009E5255">
        <w:t xml:space="preserve">Although the </w:t>
      </w:r>
      <w:r w:rsidR="00987DD2" w:rsidRPr="009E5255">
        <w:t>areas of concern were outlined</w:t>
      </w:r>
      <w:r w:rsidR="00D2607F" w:rsidRPr="009E5255">
        <w:t xml:space="preserve"> by stakeholders</w:t>
      </w:r>
      <w:r w:rsidR="00987DD2" w:rsidRPr="009E5255">
        <w:t xml:space="preserve">, </w:t>
      </w:r>
      <w:r w:rsidR="00401B31" w:rsidRPr="009E5255">
        <w:t>scant</w:t>
      </w:r>
      <w:r w:rsidR="00987DD2" w:rsidRPr="009E5255">
        <w:t xml:space="preserve"> quantitative data to support these claims w</w:t>
      </w:r>
      <w:r w:rsidR="0001182E" w:rsidRPr="009E5255">
        <w:t>ere</w:t>
      </w:r>
      <w:r w:rsidR="00987DD2" w:rsidRPr="009E5255">
        <w:t xml:space="preserve"> presented</w:t>
      </w:r>
      <w:r w:rsidR="00D2607F" w:rsidRPr="009E5255">
        <w:t xml:space="preserve"> as part of the consultation process</w:t>
      </w:r>
      <w:r w:rsidR="0048472F" w:rsidRPr="009E5255">
        <w:t xml:space="preserve">.  </w:t>
      </w:r>
      <w:r w:rsidR="00401B31" w:rsidRPr="009E5255">
        <w:t>The limited data that were</w:t>
      </w:r>
      <w:r w:rsidR="00987DD2" w:rsidRPr="009E5255">
        <w:t xml:space="preserve"> presented </w:t>
      </w:r>
      <w:r w:rsidR="00401B31" w:rsidRPr="009E5255">
        <w:t>typically</w:t>
      </w:r>
      <w:r w:rsidR="001C270C" w:rsidRPr="009E5255">
        <w:t xml:space="preserve"> related to case studies of specific scenarios</w:t>
      </w:r>
      <w:r w:rsidR="00401B31" w:rsidRPr="009E5255">
        <w:t>,</w:t>
      </w:r>
      <w:r w:rsidR="001C270C" w:rsidRPr="009E5255">
        <w:t xml:space="preserve"> rather than </w:t>
      </w:r>
      <w:r w:rsidR="00C157C7" w:rsidRPr="009E5255">
        <w:t>a systematic accounting of the costs of the activi</w:t>
      </w:r>
      <w:r w:rsidR="008A004F">
        <w:t>ti</w:t>
      </w:r>
      <w:r w:rsidR="00C157C7" w:rsidRPr="009E5255">
        <w:t xml:space="preserve">es involved in EFC activities that would have illuminated any </w:t>
      </w:r>
      <w:r w:rsidR="003C5D3A" w:rsidRPr="009E5255">
        <w:t>discrepanc</w:t>
      </w:r>
      <w:r w:rsidR="00401B31" w:rsidRPr="009E5255">
        <w:t>ies</w:t>
      </w:r>
      <w:r w:rsidR="003C5D3A" w:rsidRPr="009E5255">
        <w:t xml:space="preserve"> between </w:t>
      </w:r>
      <w:r w:rsidR="00C157C7" w:rsidRPr="009E5255">
        <w:t xml:space="preserve">those </w:t>
      </w:r>
      <w:r w:rsidR="00401B31" w:rsidRPr="009E5255">
        <w:t xml:space="preserve">costs and </w:t>
      </w:r>
      <w:r w:rsidR="00C157C7" w:rsidRPr="009E5255">
        <w:t xml:space="preserve">the associated EFC </w:t>
      </w:r>
      <w:r w:rsidR="00401B31" w:rsidRPr="009E5255">
        <w:t>reimbursement</w:t>
      </w:r>
      <w:r w:rsidR="00B038AA" w:rsidRPr="009E5255">
        <w:t>.</w:t>
      </w:r>
    </w:p>
    <w:p w14:paraId="3B3863B4" w14:textId="7885EEE7" w:rsidR="00D2607F" w:rsidRPr="009E5255" w:rsidRDefault="00B038AA" w:rsidP="00783598">
      <w:r w:rsidRPr="009E5255">
        <w:t>Issues rais</w:t>
      </w:r>
      <w:r w:rsidR="000F5627" w:rsidRPr="009E5255">
        <w:t>e</w:t>
      </w:r>
      <w:r w:rsidRPr="009E5255">
        <w:t>d</w:t>
      </w:r>
      <w:r w:rsidR="000F5627" w:rsidRPr="009E5255">
        <w:t xml:space="preserve"> </w:t>
      </w:r>
      <w:r w:rsidR="00D2607F" w:rsidRPr="009E5255">
        <w:t xml:space="preserve">with respect to EFC reimbursement </w:t>
      </w:r>
      <w:r w:rsidR="000F5627" w:rsidRPr="009E5255">
        <w:t>included</w:t>
      </w:r>
      <w:r w:rsidR="00D2607F" w:rsidRPr="009E5255">
        <w:t>:</w:t>
      </w:r>
    </w:p>
    <w:p w14:paraId="3F9A89E6" w14:textId="128A7CB3" w:rsidR="00D2607F" w:rsidRPr="009E5255" w:rsidRDefault="00D2607F" w:rsidP="005A2B78">
      <w:pPr>
        <w:pStyle w:val="ListParagraph"/>
        <w:rPr>
          <w:lang w:val="en-AU"/>
        </w:rPr>
      </w:pPr>
      <w:r w:rsidRPr="009E5255">
        <w:rPr>
          <w:lang w:val="en-AU"/>
        </w:rPr>
        <w:t xml:space="preserve">A </w:t>
      </w:r>
      <w:r w:rsidR="000F5627" w:rsidRPr="009E5255">
        <w:rPr>
          <w:lang w:val="en-AU"/>
        </w:rPr>
        <w:t xml:space="preserve">lack of specific coverage of various components </w:t>
      </w:r>
      <w:r w:rsidR="009E2D76" w:rsidRPr="009E5255">
        <w:rPr>
          <w:lang w:val="en-AU"/>
        </w:rPr>
        <w:t xml:space="preserve">directly </w:t>
      </w:r>
      <w:r w:rsidR="000F5627" w:rsidRPr="009E5255">
        <w:rPr>
          <w:lang w:val="en-AU"/>
        </w:rPr>
        <w:t>required for EFC compounding</w:t>
      </w:r>
      <w:r w:rsidR="00401B31" w:rsidRPr="009E5255">
        <w:rPr>
          <w:lang w:val="en-AU"/>
        </w:rPr>
        <w:t>,</w:t>
      </w:r>
      <w:r w:rsidR="000F5627" w:rsidRPr="009E5255">
        <w:rPr>
          <w:lang w:val="en-AU"/>
        </w:rPr>
        <w:t xml:space="preserve"> such as the cost of the device/container </w:t>
      </w:r>
      <w:r w:rsidRPr="009E5255">
        <w:rPr>
          <w:lang w:val="en-AU"/>
        </w:rPr>
        <w:t>in</w:t>
      </w:r>
      <w:r w:rsidR="00401B31" w:rsidRPr="009E5255">
        <w:rPr>
          <w:lang w:val="en-AU"/>
        </w:rPr>
        <w:t>to</w:t>
      </w:r>
      <w:r w:rsidRPr="009E5255">
        <w:rPr>
          <w:lang w:val="en-AU"/>
        </w:rPr>
        <w:t xml:space="preserve"> which </w:t>
      </w:r>
      <w:r w:rsidR="00401B31" w:rsidRPr="009E5255">
        <w:rPr>
          <w:lang w:val="en-AU"/>
        </w:rPr>
        <w:t xml:space="preserve">a </w:t>
      </w:r>
      <w:r w:rsidRPr="009E5255">
        <w:rPr>
          <w:lang w:val="en-AU"/>
        </w:rPr>
        <w:t xml:space="preserve">cancer medicine </w:t>
      </w:r>
      <w:r w:rsidR="00401B31" w:rsidRPr="009E5255">
        <w:rPr>
          <w:lang w:val="en-AU"/>
        </w:rPr>
        <w:t>is</w:t>
      </w:r>
      <w:r w:rsidR="000F5627" w:rsidRPr="009E5255">
        <w:rPr>
          <w:lang w:val="en-AU"/>
        </w:rPr>
        <w:t xml:space="preserve"> compounded</w:t>
      </w:r>
      <w:r w:rsidRPr="009E5255">
        <w:rPr>
          <w:lang w:val="en-AU"/>
        </w:rPr>
        <w:t>;</w:t>
      </w:r>
    </w:p>
    <w:p w14:paraId="616570E2" w14:textId="2F0366C1" w:rsidR="00BC40F3" w:rsidRPr="009E5255" w:rsidRDefault="00D2607F" w:rsidP="005A2B78">
      <w:pPr>
        <w:pStyle w:val="ListParagraph"/>
        <w:rPr>
          <w:lang w:val="en-AU"/>
        </w:rPr>
      </w:pPr>
      <w:r w:rsidRPr="009E5255">
        <w:rPr>
          <w:lang w:val="en-AU"/>
        </w:rPr>
        <w:t xml:space="preserve">A </w:t>
      </w:r>
      <w:r w:rsidR="00B038AA" w:rsidRPr="009E5255">
        <w:rPr>
          <w:lang w:val="en-AU"/>
        </w:rPr>
        <w:t xml:space="preserve">lack of </w:t>
      </w:r>
      <w:r w:rsidR="000F5627" w:rsidRPr="009E5255">
        <w:rPr>
          <w:lang w:val="en-AU"/>
        </w:rPr>
        <w:t>wholesaler and logistics</w:t>
      </w:r>
      <w:r w:rsidR="00401B31" w:rsidRPr="009E5255">
        <w:rPr>
          <w:lang w:val="en-AU"/>
        </w:rPr>
        <w:t xml:space="preserve"> provider</w:t>
      </w:r>
      <w:r w:rsidR="000F5627" w:rsidRPr="009E5255">
        <w:rPr>
          <w:lang w:val="en-AU"/>
        </w:rPr>
        <w:t xml:space="preserve"> </w:t>
      </w:r>
      <w:r w:rsidR="00401B31" w:rsidRPr="009E5255">
        <w:rPr>
          <w:lang w:val="en-AU"/>
        </w:rPr>
        <w:t>fees</w:t>
      </w:r>
      <w:r w:rsidR="000F5627" w:rsidRPr="009E5255">
        <w:rPr>
          <w:lang w:val="en-AU"/>
        </w:rPr>
        <w:t xml:space="preserve"> (which is inconsistent with </w:t>
      </w:r>
      <w:r w:rsidRPr="009E5255">
        <w:rPr>
          <w:lang w:val="en-AU"/>
        </w:rPr>
        <w:t xml:space="preserve">the fees paid for items reimbursed under </w:t>
      </w:r>
      <w:r w:rsidR="000F5627" w:rsidRPr="009E5255">
        <w:rPr>
          <w:lang w:val="en-AU"/>
        </w:rPr>
        <w:t>other PBS sections)</w:t>
      </w:r>
      <w:r w:rsidRPr="009E5255">
        <w:rPr>
          <w:lang w:val="en-AU"/>
        </w:rPr>
        <w:t>;</w:t>
      </w:r>
    </w:p>
    <w:p w14:paraId="45375187" w14:textId="54ADF2E1" w:rsidR="00D2607F" w:rsidRPr="009E5255" w:rsidRDefault="00401B31" w:rsidP="005A2B78">
      <w:pPr>
        <w:pStyle w:val="ListParagraph"/>
        <w:rPr>
          <w:lang w:val="en-AU"/>
        </w:rPr>
      </w:pPr>
      <w:r w:rsidRPr="009E5255">
        <w:rPr>
          <w:lang w:val="en-AU"/>
        </w:rPr>
        <w:t>The</w:t>
      </w:r>
      <w:r w:rsidR="00D2607F" w:rsidRPr="009E5255">
        <w:rPr>
          <w:lang w:val="en-AU"/>
        </w:rPr>
        <w:t xml:space="preserve"> </w:t>
      </w:r>
      <w:r w:rsidRPr="009E5255">
        <w:rPr>
          <w:lang w:val="en-AU"/>
        </w:rPr>
        <w:t>reimbursement of logistics costs</w:t>
      </w:r>
      <w:r w:rsidR="004A1A61" w:rsidRPr="009E5255">
        <w:rPr>
          <w:lang w:val="en-AU"/>
        </w:rPr>
        <w:t xml:space="preserve"> associated with</w:t>
      </w:r>
      <w:r w:rsidRPr="009E5255">
        <w:rPr>
          <w:lang w:val="en-AU"/>
        </w:rPr>
        <w:t xml:space="preserve"> delivery to</w:t>
      </w:r>
      <w:r w:rsidR="004A1A61" w:rsidRPr="009E5255">
        <w:rPr>
          <w:lang w:val="en-AU"/>
        </w:rPr>
        <w:t xml:space="preserve"> rural areas</w:t>
      </w:r>
      <w:r w:rsidR="00D2607F" w:rsidRPr="009E5255">
        <w:rPr>
          <w:lang w:val="en-AU"/>
        </w:rPr>
        <w:t>;</w:t>
      </w:r>
    </w:p>
    <w:p w14:paraId="6BF75A29" w14:textId="61A01817" w:rsidR="00D2607F" w:rsidRPr="009E5255" w:rsidRDefault="00401B31" w:rsidP="005A2B78">
      <w:pPr>
        <w:pStyle w:val="ListParagraph"/>
        <w:rPr>
          <w:lang w:val="en-AU"/>
        </w:rPr>
      </w:pPr>
      <w:r w:rsidRPr="009E5255">
        <w:rPr>
          <w:lang w:val="en-AU"/>
        </w:rPr>
        <w:t>P</w:t>
      </w:r>
      <w:r w:rsidR="006E28E4" w:rsidRPr="009E5255">
        <w:rPr>
          <w:lang w:val="en-AU"/>
        </w:rPr>
        <w:t xml:space="preserve">ayment for </w:t>
      </w:r>
      <w:r w:rsidR="009E2D76" w:rsidRPr="009E5255">
        <w:rPr>
          <w:lang w:val="en-AU"/>
        </w:rPr>
        <w:t>specialised staff training to undertake compounding</w:t>
      </w:r>
      <w:r w:rsidR="00D2607F" w:rsidRPr="009E5255">
        <w:rPr>
          <w:lang w:val="en-AU"/>
        </w:rPr>
        <w:t>;</w:t>
      </w:r>
      <w:r w:rsidR="00573C73" w:rsidRPr="009E5255">
        <w:rPr>
          <w:lang w:val="en-AU"/>
        </w:rPr>
        <w:t xml:space="preserve"> </w:t>
      </w:r>
    </w:p>
    <w:p w14:paraId="7DF5A131" w14:textId="069DAD2B" w:rsidR="00AA7020" w:rsidRPr="009E5255" w:rsidRDefault="00401B31" w:rsidP="005A2B78">
      <w:pPr>
        <w:pStyle w:val="ListParagraph"/>
        <w:rPr>
          <w:lang w:val="en-AU"/>
        </w:rPr>
      </w:pPr>
      <w:r w:rsidRPr="009E5255">
        <w:rPr>
          <w:lang w:val="en-AU"/>
        </w:rPr>
        <w:t>H</w:t>
      </w:r>
      <w:r w:rsidR="00D2607F" w:rsidRPr="009E5255">
        <w:rPr>
          <w:lang w:val="en-AU"/>
        </w:rPr>
        <w:t xml:space="preserve">igh </w:t>
      </w:r>
      <w:r w:rsidR="00573C73" w:rsidRPr="009E5255">
        <w:rPr>
          <w:lang w:val="en-AU"/>
        </w:rPr>
        <w:t>cost</w:t>
      </w:r>
      <w:r w:rsidR="00D2607F" w:rsidRPr="009E5255">
        <w:rPr>
          <w:lang w:val="en-AU"/>
        </w:rPr>
        <w:t>s</w:t>
      </w:r>
      <w:r w:rsidR="00573C73" w:rsidRPr="009E5255">
        <w:rPr>
          <w:lang w:val="en-AU"/>
        </w:rPr>
        <w:t xml:space="preserve"> associated with maintaining the sterile production environment</w:t>
      </w:r>
      <w:r w:rsidR="00D2607F" w:rsidRPr="009E5255">
        <w:rPr>
          <w:lang w:val="en-AU"/>
        </w:rPr>
        <w:t xml:space="preserve"> required for the compounding of cancer medicines</w:t>
      </w:r>
      <w:r w:rsidR="00E50A23" w:rsidRPr="009E5255">
        <w:rPr>
          <w:lang w:val="en-AU"/>
        </w:rPr>
        <w:t>;</w:t>
      </w:r>
      <w:r w:rsidR="0048472F" w:rsidRPr="009E5255">
        <w:rPr>
          <w:lang w:val="en-AU"/>
        </w:rPr>
        <w:t xml:space="preserve"> </w:t>
      </w:r>
      <w:r w:rsidR="00AA7020" w:rsidRPr="009E5255">
        <w:rPr>
          <w:lang w:val="en-AU"/>
        </w:rPr>
        <w:t>and</w:t>
      </w:r>
      <w:r w:rsidR="0048472F" w:rsidRPr="009E5255">
        <w:rPr>
          <w:lang w:val="en-AU"/>
        </w:rPr>
        <w:t xml:space="preserve"> </w:t>
      </w:r>
    </w:p>
    <w:p w14:paraId="161229E7" w14:textId="2A5BEAE7" w:rsidR="00AA7020" w:rsidRPr="009E5255" w:rsidRDefault="00751CCD" w:rsidP="005A2B78">
      <w:pPr>
        <w:pStyle w:val="ListParagraph"/>
        <w:rPr>
          <w:lang w:val="en-AU"/>
        </w:rPr>
      </w:pPr>
      <w:r w:rsidRPr="009E5255">
        <w:rPr>
          <w:lang w:val="en-AU"/>
        </w:rPr>
        <w:t>C</w:t>
      </w:r>
      <w:r w:rsidR="00C72C7F" w:rsidRPr="009E5255">
        <w:rPr>
          <w:lang w:val="en-AU"/>
        </w:rPr>
        <w:t>osts associated wit</w:t>
      </w:r>
      <w:r w:rsidR="00257BAC" w:rsidRPr="009E5255">
        <w:rPr>
          <w:lang w:val="en-AU"/>
        </w:rPr>
        <w:t xml:space="preserve">h </w:t>
      </w:r>
      <w:r w:rsidR="00C72C7F" w:rsidRPr="009E5255">
        <w:rPr>
          <w:lang w:val="en-AU"/>
        </w:rPr>
        <w:t>potential defects in the compounded product (e.g</w:t>
      </w:r>
      <w:r w:rsidR="0048472F" w:rsidRPr="009E5255">
        <w:rPr>
          <w:lang w:val="en-AU"/>
        </w:rPr>
        <w:t>.</w:t>
      </w:r>
      <w:r w:rsidRPr="009E5255">
        <w:rPr>
          <w:lang w:val="en-AU"/>
        </w:rPr>
        <w:t>,</w:t>
      </w:r>
      <w:r w:rsidR="0048472F" w:rsidRPr="009E5255">
        <w:rPr>
          <w:lang w:val="en-AU"/>
        </w:rPr>
        <w:t xml:space="preserve"> </w:t>
      </w:r>
      <w:r w:rsidR="00C72C7F" w:rsidRPr="009E5255">
        <w:rPr>
          <w:lang w:val="en-AU"/>
        </w:rPr>
        <w:t>particulates</w:t>
      </w:r>
      <w:r w:rsidRPr="009E5255">
        <w:rPr>
          <w:lang w:val="en-AU"/>
        </w:rPr>
        <w:t>,</w:t>
      </w:r>
      <w:r w:rsidR="00C72C7F" w:rsidRPr="009E5255">
        <w:rPr>
          <w:lang w:val="en-AU"/>
        </w:rPr>
        <w:t xml:space="preserve"> discolouration)</w:t>
      </w:r>
      <w:r w:rsidRPr="009E5255">
        <w:rPr>
          <w:lang w:val="en-AU"/>
        </w:rPr>
        <w:t>, which</w:t>
      </w:r>
      <w:r w:rsidR="00C72C7F" w:rsidRPr="009E5255">
        <w:rPr>
          <w:lang w:val="en-AU"/>
        </w:rPr>
        <w:t xml:space="preserve"> requir</w:t>
      </w:r>
      <w:r w:rsidRPr="009E5255">
        <w:rPr>
          <w:lang w:val="en-AU"/>
        </w:rPr>
        <w:t>e</w:t>
      </w:r>
      <w:r w:rsidR="00C72C7F" w:rsidRPr="009E5255">
        <w:rPr>
          <w:lang w:val="en-AU"/>
        </w:rPr>
        <w:t xml:space="preserve"> discarding of the dose</w:t>
      </w:r>
      <w:r w:rsidR="0048472F" w:rsidRPr="009E5255">
        <w:rPr>
          <w:lang w:val="en-AU"/>
        </w:rPr>
        <w:t xml:space="preserve">.  </w:t>
      </w:r>
      <w:r w:rsidR="00257BAC" w:rsidRPr="009E5255">
        <w:rPr>
          <w:lang w:val="en-AU"/>
        </w:rPr>
        <w:t xml:space="preserve">With emerging immunotherapies, </w:t>
      </w:r>
      <w:r w:rsidRPr="009E5255">
        <w:rPr>
          <w:lang w:val="en-AU"/>
        </w:rPr>
        <w:t>in particular, such</w:t>
      </w:r>
      <w:r w:rsidR="00257BAC" w:rsidRPr="009E5255">
        <w:rPr>
          <w:lang w:val="en-AU"/>
        </w:rPr>
        <w:t xml:space="preserve"> costs can be substantial and were </w:t>
      </w:r>
      <w:r w:rsidR="001D184C" w:rsidRPr="009E5255">
        <w:rPr>
          <w:lang w:val="en-AU"/>
        </w:rPr>
        <w:t xml:space="preserve">anecdotally </w:t>
      </w:r>
      <w:r w:rsidR="00257BAC" w:rsidRPr="009E5255">
        <w:rPr>
          <w:lang w:val="en-AU"/>
        </w:rPr>
        <w:t xml:space="preserve">estimated </w:t>
      </w:r>
      <w:r w:rsidR="00C157C7" w:rsidRPr="009E5255">
        <w:rPr>
          <w:lang w:val="en-AU"/>
        </w:rPr>
        <w:t xml:space="preserve">(but not substantiated) </w:t>
      </w:r>
      <w:r w:rsidR="00257BAC" w:rsidRPr="009E5255">
        <w:rPr>
          <w:lang w:val="en-AU"/>
        </w:rPr>
        <w:t xml:space="preserve">to be </w:t>
      </w:r>
      <w:r w:rsidRPr="009E5255">
        <w:rPr>
          <w:lang w:val="en-AU"/>
        </w:rPr>
        <w:t xml:space="preserve">in the </w:t>
      </w:r>
      <w:r w:rsidR="00257BAC" w:rsidRPr="009E5255">
        <w:rPr>
          <w:lang w:val="en-AU"/>
        </w:rPr>
        <w:t>millions of dollars each year</w:t>
      </w:r>
      <w:r w:rsidR="001D184C" w:rsidRPr="009E5255">
        <w:rPr>
          <w:lang w:val="en-AU"/>
        </w:rPr>
        <w:t xml:space="preserve"> for some compounding services</w:t>
      </w:r>
      <w:r w:rsidR="00257BAC" w:rsidRPr="009E5255">
        <w:rPr>
          <w:lang w:val="en-AU"/>
        </w:rPr>
        <w:t>.</w:t>
      </w:r>
    </w:p>
    <w:tbl>
      <w:tblPr>
        <w:tblStyle w:val="TableGrid"/>
        <w:tblW w:w="0" w:type="auto"/>
        <w:tblInd w:w="1412" w:type="dxa"/>
        <w:tblLook w:val="04A0" w:firstRow="1" w:lastRow="0" w:firstColumn="1" w:lastColumn="0" w:noHBand="0" w:noVBand="1"/>
      </w:tblPr>
      <w:tblGrid>
        <w:gridCol w:w="7604"/>
      </w:tblGrid>
      <w:tr w:rsidR="00D916A6" w:rsidRPr="009E5255" w14:paraId="77DE0254" w14:textId="77777777" w:rsidTr="00D71D67">
        <w:tc>
          <w:tcPr>
            <w:tcW w:w="9011" w:type="dxa"/>
          </w:tcPr>
          <w:p w14:paraId="6A8DBF4B" w14:textId="77777777" w:rsidR="00D71D67" w:rsidRPr="009E5255" w:rsidRDefault="00D71D67" w:rsidP="00783598">
            <w:pPr>
              <w:rPr>
                <w:i/>
                <w:iCs/>
                <w:noProof/>
              </w:rPr>
            </w:pPr>
            <w:r w:rsidRPr="009E5255">
              <w:rPr>
                <w:i/>
                <w:iCs/>
                <w:noProof/>
              </w:rPr>
              <w:t xml:space="preserve">The current remuneration arrangements are not commensurate with the increased costs incurred in the compounding and dispensing of EFC medicines, including the higher average cost of the medications, the additional investments required in extended stability studies, increased operating costs, and the resultant costs when compounded EFC medicines cannot be administered to patients. </w:t>
            </w:r>
          </w:p>
          <w:p w14:paraId="31732103" w14:textId="6455D59E" w:rsidR="00D71D67" w:rsidRPr="009E5255" w:rsidRDefault="00D71D67" w:rsidP="00CA5EF6">
            <w:pPr>
              <w:jc w:val="right"/>
              <w:rPr>
                <w:i/>
                <w:iCs/>
              </w:rPr>
            </w:pPr>
            <w:r w:rsidRPr="009E5255">
              <w:rPr>
                <w:i/>
                <w:iCs/>
                <w:noProof/>
              </w:rPr>
              <w:t xml:space="preserve"> </w:t>
            </w:r>
            <w:r w:rsidR="00953599" w:rsidRPr="009E5255">
              <w:rPr>
                <w:i/>
                <w:iCs/>
                <w:noProof/>
              </w:rPr>
              <w:t>-</w:t>
            </w:r>
            <w:r w:rsidR="003A354C" w:rsidRPr="009E5255">
              <w:rPr>
                <w:i/>
                <w:iCs/>
                <w:noProof/>
              </w:rPr>
              <w:t>Pharmacy m</w:t>
            </w:r>
            <w:r w:rsidRPr="009E5255">
              <w:rPr>
                <w:i/>
                <w:iCs/>
                <w:noProof/>
              </w:rPr>
              <w:t>ember organisation</w:t>
            </w:r>
          </w:p>
        </w:tc>
      </w:tr>
    </w:tbl>
    <w:p w14:paraId="28F532E6" w14:textId="77777777" w:rsidR="00FD21DD" w:rsidRPr="009E5255" w:rsidRDefault="00FD21DD" w:rsidP="00783598"/>
    <w:p w14:paraId="284FDE5E" w14:textId="2226CEA7" w:rsidR="00FD21DD" w:rsidRPr="009E5255" w:rsidRDefault="00751CCD" w:rsidP="00FD21DD">
      <w:r w:rsidRPr="009E5255">
        <w:t>Stakeholders noted</w:t>
      </w:r>
      <w:r w:rsidR="00FD21DD" w:rsidRPr="009E5255">
        <w:t xml:space="preserve"> </w:t>
      </w:r>
      <w:r w:rsidRPr="009E5255">
        <w:t xml:space="preserve">service viability </w:t>
      </w:r>
      <w:r w:rsidR="00FD21DD" w:rsidRPr="009E5255">
        <w:t>risk</w:t>
      </w:r>
      <w:r w:rsidRPr="009E5255">
        <w:t xml:space="preserve">s associated </w:t>
      </w:r>
      <w:r w:rsidR="00FD21DD" w:rsidRPr="009E5255">
        <w:t xml:space="preserve">with </w:t>
      </w:r>
      <w:r w:rsidRPr="009E5255">
        <w:t>the provision of</w:t>
      </w:r>
      <w:r w:rsidR="00FD21DD" w:rsidRPr="009E5255">
        <w:t xml:space="preserve"> cancer medicines services </w:t>
      </w:r>
      <w:r w:rsidRPr="009E5255">
        <w:t>in</w:t>
      </w:r>
      <w:r w:rsidR="00FD21DD" w:rsidRPr="009E5255">
        <w:t xml:space="preserve"> rural areas, particularly </w:t>
      </w:r>
      <w:r w:rsidRPr="009E5255">
        <w:t>with respect</w:t>
      </w:r>
      <w:r w:rsidR="00FD21DD" w:rsidRPr="009E5255">
        <w:t xml:space="preserve"> to higher risk of damaged goods, wastage due to</w:t>
      </w:r>
      <w:r w:rsidRPr="009E5255">
        <w:t xml:space="preserve"> dose</w:t>
      </w:r>
      <w:r w:rsidR="00FD21DD" w:rsidRPr="009E5255">
        <w:t xml:space="preserve"> changes, and non-payment of claims due to changes in treatment.  Additionally</w:t>
      </w:r>
      <w:r w:rsidRPr="009E5255">
        <w:t>,</w:t>
      </w:r>
      <w:r w:rsidR="00FD21DD" w:rsidRPr="009E5255">
        <w:t xml:space="preserve"> Close the Gap (CTG) concessions </w:t>
      </w:r>
      <w:r w:rsidRPr="009E5255">
        <w:t>are</w:t>
      </w:r>
      <w:r w:rsidR="00FD21DD" w:rsidRPr="009E5255">
        <w:t xml:space="preserve"> not available in public hospital pharmacies</w:t>
      </w:r>
      <w:r w:rsidRPr="009E5255">
        <w:t>,</w:t>
      </w:r>
      <w:r w:rsidR="00FD21DD" w:rsidRPr="009E5255">
        <w:t xml:space="preserve"> </w:t>
      </w:r>
      <w:r w:rsidRPr="009E5255">
        <w:t>with potential impact on</w:t>
      </w:r>
      <w:r w:rsidR="00FD21DD" w:rsidRPr="009E5255">
        <w:t xml:space="preserve"> patient access.</w:t>
      </w:r>
    </w:p>
    <w:tbl>
      <w:tblPr>
        <w:tblStyle w:val="TableGrid"/>
        <w:tblW w:w="0" w:type="auto"/>
        <w:tblInd w:w="1412" w:type="dxa"/>
        <w:tblLook w:val="04A0" w:firstRow="1" w:lastRow="0" w:firstColumn="1" w:lastColumn="0" w:noHBand="0" w:noVBand="1"/>
      </w:tblPr>
      <w:tblGrid>
        <w:gridCol w:w="7604"/>
      </w:tblGrid>
      <w:tr w:rsidR="00FD21DD" w:rsidRPr="009E5255" w14:paraId="0629054E" w14:textId="77777777" w:rsidTr="000C0B17">
        <w:tc>
          <w:tcPr>
            <w:tcW w:w="9011" w:type="dxa"/>
          </w:tcPr>
          <w:p w14:paraId="2ED80D36" w14:textId="541E08A4" w:rsidR="00FD21DD" w:rsidRPr="009E5255" w:rsidRDefault="00FD21DD" w:rsidP="000C0B17">
            <w:pPr>
              <w:rPr>
                <w:i/>
                <w:iCs/>
                <w:noProof/>
              </w:rPr>
            </w:pPr>
            <w:r w:rsidRPr="009E5255">
              <w:rPr>
                <w:i/>
                <w:iCs/>
                <w:noProof/>
              </w:rPr>
              <w:t>CTG co-payment concession</w:t>
            </w:r>
            <w:r w:rsidR="00751CCD" w:rsidRPr="009E5255">
              <w:rPr>
                <w:i/>
                <w:iCs/>
                <w:noProof/>
              </w:rPr>
              <w:t>s</w:t>
            </w:r>
            <w:r w:rsidRPr="009E5255">
              <w:rPr>
                <w:i/>
                <w:iCs/>
                <w:noProof/>
              </w:rPr>
              <w:t xml:space="preserve"> are available in private hospital </w:t>
            </w:r>
            <w:r w:rsidR="00751CCD" w:rsidRPr="009E5255">
              <w:rPr>
                <w:i/>
                <w:iCs/>
                <w:noProof/>
              </w:rPr>
              <w:t>and</w:t>
            </w:r>
            <w:r w:rsidRPr="009E5255">
              <w:rPr>
                <w:i/>
                <w:iCs/>
                <w:noProof/>
              </w:rPr>
              <w:t xml:space="preserve"> community pharmacies</w:t>
            </w:r>
            <w:r w:rsidR="00751CCD" w:rsidRPr="009E5255">
              <w:rPr>
                <w:i/>
                <w:iCs/>
                <w:noProof/>
              </w:rPr>
              <w:t>,</w:t>
            </w:r>
            <w:r w:rsidRPr="009E5255">
              <w:rPr>
                <w:i/>
                <w:iCs/>
                <w:noProof/>
              </w:rPr>
              <w:t xml:space="preserve"> but not public hospital pharmacies.  This does not align with community expectation</w:t>
            </w:r>
            <w:r w:rsidR="00751CCD" w:rsidRPr="009E5255">
              <w:rPr>
                <w:i/>
                <w:iCs/>
                <w:noProof/>
              </w:rPr>
              <w:t>s</w:t>
            </w:r>
            <w:r w:rsidRPr="009E5255">
              <w:rPr>
                <w:i/>
                <w:iCs/>
                <w:noProof/>
              </w:rPr>
              <w:t xml:space="preserve"> of continual/consistent care across services. </w:t>
            </w:r>
          </w:p>
          <w:p w14:paraId="317F92A1" w14:textId="66623081" w:rsidR="00FD21DD" w:rsidRPr="009E5255" w:rsidRDefault="00FD21DD" w:rsidP="000C0B17">
            <w:pPr>
              <w:jc w:val="right"/>
            </w:pPr>
            <w:r w:rsidRPr="009E5255">
              <w:rPr>
                <w:i/>
                <w:iCs/>
                <w:noProof/>
              </w:rPr>
              <w:t xml:space="preserve"> </w:t>
            </w:r>
            <w:r w:rsidR="00953599" w:rsidRPr="009E5255">
              <w:rPr>
                <w:i/>
                <w:iCs/>
                <w:noProof/>
              </w:rPr>
              <w:t>-</w:t>
            </w:r>
            <w:r w:rsidRPr="009E5255">
              <w:rPr>
                <w:i/>
                <w:iCs/>
                <w:noProof/>
              </w:rPr>
              <w:t xml:space="preserve">Hospital </w:t>
            </w:r>
            <w:r w:rsidR="001A35A9" w:rsidRPr="009E5255">
              <w:rPr>
                <w:i/>
                <w:iCs/>
                <w:noProof/>
              </w:rPr>
              <w:t>p</w:t>
            </w:r>
            <w:r w:rsidRPr="009E5255">
              <w:rPr>
                <w:i/>
                <w:iCs/>
                <w:noProof/>
              </w:rPr>
              <w:t>harmacy</w:t>
            </w:r>
          </w:p>
        </w:tc>
      </w:tr>
    </w:tbl>
    <w:p w14:paraId="26BA4D15" w14:textId="0F54B34A" w:rsidR="00093A9B" w:rsidRPr="009E5255" w:rsidRDefault="00093A9B" w:rsidP="00783598"/>
    <w:p w14:paraId="4CB284A9" w14:textId="5C72B3F6" w:rsidR="009018A9" w:rsidRPr="009E5255" w:rsidRDefault="009018A9" w:rsidP="00783598">
      <w:pPr>
        <w:rPr>
          <w:u w:val="single"/>
        </w:rPr>
      </w:pPr>
      <w:r w:rsidRPr="009E5255">
        <w:rPr>
          <w:u w:val="single"/>
        </w:rPr>
        <w:t>Exclusion of wholesaler costs</w:t>
      </w:r>
    </w:p>
    <w:p w14:paraId="19F9ECB4" w14:textId="4995ADE0" w:rsidR="00EB71AF" w:rsidRPr="009E5255" w:rsidRDefault="00CD0EAA" w:rsidP="00783598">
      <w:r w:rsidRPr="009E5255">
        <w:t>Stakeholders</w:t>
      </w:r>
      <w:r w:rsidR="00E44B08" w:rsidRPr="009E5255">
        <w:t xml:space="preserve"> noted that chemotherapy drugs are not covered under the </w:t>
      </w:r>
      <w:r w:rsidR="00AA7020" w:rsidRPr="009E5255">
        <w:t xml:space="preserve">existing </w:t>
      </w:r>
      <w:r w:rsidR="00E44B08" w:rsidRPr="009E5255">
        <w:t xml:space="preserve">Community Service </w:t>
      </w:r>
      <w:r w:rsidR="0002693C" w:rsidRPr="009E5255">
        <w:t>Obligation</w:t>
      </w:r>
      <w:r w:rsidR="00AA7020" w:rsidRPr="009E5255">
        <w:t xml:space="preserve"> (CSO) that applies to other areas of the PBS.  The CS</w:t>
      </w:r>
      <w:r w:rsidR="004B4892" w:rsidRPr="009E5255">
        <w:t>O</w:t>
      </w:r>
      <w:r w:rsidR="00AA7020" w:rsidRPr="009E5255">
        <w:t xml:space="preserve"> requires that participating </w:t>
      </w:r>
      <w:r w:rsidR="00C90276" w:rsidRPr="009E5255">
        <w:t>wholesalers adhere to</w:t>
      </w:r>
      <w:r w:rsidR="00571707" w:rsidRPr="009E5255">
        <w:t xml:space="preserve"> pr</w:t>
      </w:r>
      <w:r w:rsidR="2FE205ED" w:rsidRPr="009E5255">
        <w:t>e</w:t>
      </w:r>
      <w:r w:rsidR="00571707" w:rsidRPr="009E5255">
        <w:t xml:space="preserve">scribed timeframes for </w:t>
      </w:r>
      <w:r w:rsidR="00C157C7" w:rsidRPr="009E5255">
        <w:t xml:space="preserve">medication </w:t>
      </w:r>
      <w:r w:rsidR="00571707" w:rsidRPr="009E5255">
        <w:t>delivery</w:t>
      </w:r>
      <w:r w:rsidR="00AA7020" w:rsidRPr="009E5255">
        <w:t>, for which they are remunerated under the PBS fee structure</w:t>
      </w:r>
      <w:r w:rsidR="0048472F" w:rsidRPr="009E5255">
        <w:t xml:space="preserve">.  </w:t>
      </w:r>
      <w:r w:rsidR="00571707" w:rsidRPr="009E5255">
        <w:t>The CSO ensures that pharmacies have access to the full range of PBS medications regardless of their location</w:t>
      </w:r>
      <w:r w:rsidR="00AA7020" w:rsidRPr="009E5255">
        <w:t xml:space="preserve">. </w:t>
      </w:r>
      <w:r w:rsidR="00571707" w:rsidRPr="009E5255">
        <w:t xml:space="preserve"> </w:t>
      </w:r>
      <w:r w:rsidR="00AA7020" w:rsidRPr="009E5255">
        <w:t>H</w:t>
      </w:r>
      <w:r w:rsidR="00B03751" w:rsidRPr="009E5255">
        <w:t>owever</w:t>
      </w:r>
      <w:r w:rsidR="00AA7020" w:rsidRPr="009E5255">
        <w:t>,</w:t>
      </w:r>
      <w:r w:rsidR="00B03751" w:rsidRPr="009E5255">
        <w:t xml:space="preserve"> there is no equivalent</w:t>
      </w:r>
      <w:r w:rsidR="00AA7020" w:rsidRPr="009E5255">
        <w:t xml:space="preserve"> to the CSO</w:t>
      </w:r>
      <w:r w:rsidR="00B03751" w:rsidRPr="009E5255">
        <w:t xml:space="preserve"> for </w:t>
      </w:r>
      <w:r w:rsidRPr="009E5255">
        <w:t>cancer medicines,</w:t>
      </w:r>
      <w:r w:rsidR="00B03751" w:rsidRPr="009E5255">
        <w:t xml:space="preserve"> </w:t>
      </w:r>
      <w:r w:rsidR="00416AE2" w:rsidRPr="009E5255">
        <w:t>even though these drugs are as time</w:t>
      </w:r>
      <w:r w:rsidRPr="009E5255">
        <w:t>-</w:t>
      </w:r>
      <w:r w:rsidR="00416AE2" w:rsidRPr="009E5255">
        <w:t>critical, if not more</w:t>
      </w:r>
      <w:r w:rsidRPr="009E5255">
        <w:t xml:space="preserve"> so</w:t>
      </w:r>
      <w:r w:rsidR="00376646" w:rsidRPr="009E5255">
        <w:t xml:space="preserve">, </w:t>
      </w:r>
      <w:r w:rsidRPr="009E5255">
        <w:t>than</w:t>
      </w:r>
      <w:r w:rsidR="00416AE2" w:rsidRPr="009E5255">
        <w:t xml:space="preserve"> many </w:t>
      </w:r>
      <w:r w:rsidRPr="009E5255">
        <w:t>(s</w:t>
      </w:r>
      <w:r w:rsidR="00416AE2" w:rsidRPr="009E5255">
        <w:t>85</w:t>
      </w:r>
      <w:r w:rsidRPr="009E5255">
        <w:t>) general schedule</w:t>
      </w:r>
      <w:r w:rsidR="00416AE2" w:rsidRPr="009E5255">
        <w:t xml:space="preserve"> drugs</w:t>
      </w:r>
      <w:r w:rsidR="0048472F" w:rsidRPr="009E5255">
        <w:t xml:space="preserve">.  </w:t>
      </w:r>
    </w:p>
    <w:tbl>
      <w:tblPr>
        <w:tblStyle w:val="TableGrid"/>
        <w:tblW w:w="0" w:type="auto"/>
        <w:tblInd w:w="1412" w:type="dxa"/>
        <w:tblLook w:val="04A0" w:firstRow="1" w:lastRow="0" w:firstColumn="1" w:lastColumn="0" w:noHBand="0" w:noVBand="1"/>
      </w:tblPr>
      <w:tblGrid>
        <w:gridCol w:w="7604"/>
      </w:tblGrid>
      <w:tr w:rsidR="00BE401D" w:rsidRPr="009E5255" w14:paraId="762DA814" w14:textId="77777777" w:rsidTr="00EB71AF">
        <w:tc>
          <w:tcPr>
            <w:tcW w:w="9011" w:type="dxa"/>
          </w:tcPr>
          <w:p w14:paraId="2401A59F" w14:textId="3B2CD714" w:rsidR="00EB71AF" w:rsidRPr="009E5255" w:rsidRDefault="00EB71AF" w:rsidP="00EB71AF">
            <w:pPr>
              <w:rPr>
                <w:i/>
                <w:iCs/>
                <w:noProof/>
              </w:rPr>
            </w:pPr>
            <w:r w:rsidRPr="009E5255">
              <w:rPr>
                <w:i/>
                <w:iCs/>
                <w:noProof/>
              </w:rPr>
              <w:t>As a Section 100 PBS program, unless dual-listed, EFC medicines are not covered by the CSO.  This means there are no formal controls to manage either the timeliness of delivery or to ensure the chemotherapy medicines are delivered at the agreed price to pharmacy.</w:t>
            </w:r>
          </w:p>
          <w:p w14:paraId="4530A312" w14:textId="5DF7E2E3" w:rsidR="00EB71AF" w:rsidRPr="009E5255" w:rsidRDefault="00EB71AF" w:rsidP="00CA5EF6">
            <w:pPr>
              <w:jc w:val="right"/>
              <w:rPr>
                <w:i/>
                <w:iCs/>
                <w:noProof/>
              </w:rPr>
            </w:pPr>
            <w:r w:rsidRPr="009E5255">
              <w:rPr>
                <w:i/>
                <w:iCs/>
                <w:noProof/>
              </w:rPr>
              <w:t xml:space="preserve">  </w:t>
            </w:r>
            <w:r w:rsidR="001A35A9" w:rsidRPr="009E5255">
              <w:rPr>
                <w:i/>
                <w:iCs/>
                <w:noProof/>
              </w:rPr>
              <w:t>-</w:t>
            </w:r>
            <w:r w:rsidR="003A354C" w:rsidRPr="009E5255">
              <w:rPr>
                <w:i/>
                <w:iCs/>
                <w:noProof/>
              </w:rPr>
              <w:t>Pharmacy peak body</w:t>
            </w:r>
          </w:p>
          <w:p w14:paraId="09AE4BD3" w14:textId="45852FA2" w:rsidR="00EB71AF" w:rsidRPr="009E5255" w:rsidRDefault="00EB71AF" w:rsidP="00783598">
            <w:pPr>
              <w:rPr>
                <w:i/>
                <w:iCs/>
                <w:noProof/>
              </w:rPr>
            </w:pPr>
            <w:r w:rsidRPr="009E5255">
              <w:rPr>
                <w:i/>
                <w:iCs/>
                <w:noProof/>
              </w:rPr>
              <w:t>EFC medicines supplied to [</w:t>
            </w:r>
            <w:r w:rsidR="00AF5119" w:rsidRPr="009E5255">
              <w:rPr>
                <w:i/>
                <w:iCs/>
                <w:noProof/>
              </w:rPr>
              <w:t>TGA-licensed compounder</w:t>
            </w:r>
            <w:r w:rsidRPr="009E5255">
              <w:rPr>
                <w:i/>
                <w:iCs/>
                <w:noProof/>
              </w:rPr>
              <w:t>] by wholesalers are excluded from the pool of funding that is made available to full-line wholesalers under the CSO.  Many new EFC medicines are high</w:t>
            </w:r>
            <w:r w:rsidR="00AF5119" w:rsidRPr="009E5255">
              <w:rPr>
                <w:i/>
                <w:iCs/>
                <w:noProof/>
              </w:rPr>
              <w:t>-</w:t>
            </w:r>
            <w:r w:rsidRPr="009E5255">
              <w:rPr>
                <w:i/>
                <w:iCs/>
                <w:noProof/>
              </w:rPr>
              <w:t xml:space="preserve">cost, and this has a flow-on impact in terms of the costs of their safe storage, distribution, and supply, as well as the potentially increased financial risk in terms of their purchase and sale through the supply chain.  It is vital that wholesalers are appropriately funded to ensure timely access of EFC medicines to patients throughout Australia. </w:t>
            </w:r>
          </w:p>
          <w:p w14:paraId="08DFBA3D" w14:textId="1081E16A" w:rsidR="00EB71AF" w:rsidRPr="009E5255" w:rsidRDefault="00EB71AF" w:rsidP="00CA5EF6">
            <w:pPr>
              <w:jc w:val="right"/>
            </w:pPr>
            <w:r w:rsidRPr="009E5255">
              <w:rPr>
                <w:i/>
                <w:iCs/>
                <w:noProof/>
              </w:rPr>
              <w:t xml:space="preserve"> </w:t>
            </w:r>
            <w:r w:rsidR="001A35A9" w:rsidRPr="009E5255">
              <w:rPr>
                <w:i/>
                <w:iCs/>
                <w:noProof/>
              </w:rPr>
              <w:t>-</w:t>
            </w:r>
            <w:r w:rsidRPr="009E5255">
              <w:rPr>
                <w:i/>
                <w:iCs/>
                <w:noProof/>
              </w:rPr>
              <w:t>TGA</w:t>
            </w:r>
            <w:r w:rsidR="001A35A9" w:rsidRPr="009E5255">
              <w:rPr>
                <w:i/>
                <w:iCs/>
                <w:noProof/>
              </w:rPr>
              <w:t>-</w:t>
            </w:r>
            <w:r w:rsidRPr="009E5255">
              <w:rPr>
                <w:i/>
                <w:iCs/>
                <w:noProof/>
              </w:rPr>
              <w:t>licen</w:t>
            </w:r>
            <w:r w:rsidR="001A35A9" w:rsidRPr="009E5255">
              <w:rPr>
                <w:i/>
                <w:iCs/>
                <w:noProof/>
              </w:rPr>
              <w:t>s</w:t>
            </w:r>
            <w:r w:rsidRPr="009E5255">
              <w:rPr>
                <w:i/>
                <w:iCs/>
                <w:noProof/>
              </w:rPr>
              <w:t>ed compounder</w:t>
            </w:r>
          </w:p>
        </w:tc>
      </w:tr>
    </w:tbl>
    <w:p w14:paraId="36A226D6" w14:textId="77777777" w:rsidR="009018A9" w:rsidRPr="009E5255" w:rsidRDefault="009018A9" w:rsidP="00783598"/>
    <w:p w14:paraId="4F0502FE" w14:textId="218139FD" w:rsidR="009018A9" w:rsidRPr="009E5255" w:rsidRDefault="002C267B" w:rsidP="009018A9">
      <w:r w:rsidRPr="009E5255">
        <w:t>As cancer</w:t>
      </w:r>
      <w:r w:rsidR="009018A9" w:rsidRPr="009E5255">
        <w:t xml:space="preserve"> </w:t>
      </w:r>
      <w:r w:rsidRPr="009E5255">
        <w:t>medicines</w:t>
      </w:r>
      <w:r w:rsidR="009018A9" w:rsidRPr="009E5255">
        <w:t xml:space="preserve"> </w:t>
      </w:r>
      <w:r w:rsidR="00C157C7" w:rsidRPr="009E5255">
        <w:t xml:space="preserve">are </w:t>
      </w:r>
      <w:r w:rsidR="009018A9" w:rsidRPr="009E5255">
        <w:t>not covered under the CSO</w:t>
      </w:r>
      <w:r w:rsidRPr="009E5255">
        <w:t>,</w:t>
      </w:r>
      <w:r w:rsidR="009018A9" w:rsidRPr="009E5255">
        <w:t xml:space="preserve"> wholesalers do not receive payment to stock these drugs.  As previously noted, AHI fees are inconsistent between EFC and non-EFC drugs, despite similar administrative and labour costs in ordering and dispensing</w:t>
      </w:r>
      <w:r w:rsidRPr="009E5255">
        <w:t>, and f</w:t>
      </w:r>
      <w:r w:rsidR="009018A9" w:rsidRPr="009E5255">
        <w:t xml:space="preserve">ees differ </w:t>
      </w:r>
      <w:r w:rsidRPr="009E5255">
        <w:t>according to dispensing setting</w:t>
      </w:r>
      <w:r w:rsidR="009018A9" w:rsidRPr="009E5255">
        <w:t xml:space="preserve">.  </w:t>
      </w:r>
    </w:p>
    <w:tbl>
      <w:tblPr>
        <w:tblStyle w:val="TableGrid"/>
        <w:tblW w:w="0" w:type="auto"/>
        <w:tblInd w:w="1412" w:type="dxa"/>
        <w:tblLook w:val="04A0" w:firstRow="1" w:lastRow="0" w:firstColumn="1" w:lastColumn="0" w:noHBand="0" w:noVBand="1"/>
      </w:tblPr>
      <w:tblGrid>
        <w:gridCol w:w="7604"/>
      </w:tblGrid>
      <w:tr w:rsidR="009018A9" w:rsidRPr="009E5255" w14:paraId="2297E5B9" w14:textId="77777777" w:rsidTr="000C0B17">
        <w:tc>
          <w:tcPr>
            <w:tcW w:w="9011" w:type="dxa"/>
          </w:tcPr>
          <w:p w14:paraId="0E50A756" w14:textId="0A054412" w:rsidR="009018A9" w:rsidRPr="009E5255" w:rsidRDefault="009018A9" w:rsidP="000C0B17">
            <w:pPr>
              <w:rPr>
                <w:i/>
                <w:iCs/>
                <w:noProof/>
              </w:rPr>
            </w:pPr>
            <w:r w:rsidRPr="009E5255">
              <w:rPr>
                <w:i/>
                <w:iCs/>
                <w:noProof/>
              </w:rPr>
              <w:t>The 6</w:t>
            </w:r>
            <w:r w:rsidR="002C267B" w:rsidRPr="009E5255">
              <w:rPr>
                <w:i/>
                <w:iCs/>
                <w:noProof/>
                <w:vertAlign w:val="superscript"/>
              </w:rPr>
              <w:t>th</w:t>
            </w:r>
            <w:r w:rsidR="002C267B" w:rsidRPr="009E5255">
              <w:rPr>
                <w:i/>
                <w:iCs/>
                <w:noProof/>
              </w:rPr>
              <w:t xml:space="preserve"> </w:t>
            </w:r>
            <w:r w:rsidRPr="009E5255">
              <w:rPr>
                <w:i/>
                <w:iCs/>
                <w:noProof/>
              </w:rPr>
              <w:t xml:space="preserve">CPA introduced the </w:t>
            </w:r>
            <w:r w:rsidR="00B01DE9" w:rsidRPr="009E5255">
              <w:rPr>
                <w:i/>
                <w:iCs/>
                <w:noProof/>
              </w:rPr>
              <w:t>AHI</w:t>
            </w:r>
            <w:r w:rsidRPr="009E5255">
              <w:rPr>
                <w:i/>
                <w:iCs/>
                <w:noProof/>
              </w:rPr>
              <w:t xml:space="preserve"> Fee which recognises the administration, handling and storage costs entailed in dispensing medicines by the pharmacy, including associated infrastructure.  The AHI is a three-tiered fee based on the AEMP of the allowable maximum quantity of the PBS medicine.  While this works well for most PBS medicines, which are dispensed in packs, it results in significant reductions in the AHI that is paid to chemotherapy pharmacies.  The AHI for chemotherapy infusions is paid on the proportion of the allowable maximum quantity, rather than the AEMP of the actual prescribed dose.  </w:t>
            </w:r>
          </w:p>
          <w:p w14:paraId="473058A5" w14:textId="77777777" w:rsidR="009018A9" w:rsidRPr="009E5255" w:rsidRDefault="009018A9" w:rsidP="000C0B17">
            <w:pPr>
              <w:rPr>
                <w:i/>
                <w:iCs/>
                <w:noProof/>
              </w:rPr>
            </w:pPr>
            <w:r w:rsidRPr="009E5255">
              <w:rPr>
                <w:i/>
                <w:iCs/>
                <w:noProof/>
              </w:rPr>
              <w:t xml:space="preserve">Depending on the volume of the prescribed dose and the AEMP of the maximum quantity of the EFC medicine being supplied, the ‘proportion of the maximum quantity’ approach can mean that chemotherapy pharmacies receive an AHI fee that is a fraction of the AHI fee that is paid for non-EFC items with the same AEMP.  The AHI fees that are payable for two EFC items with the same or similar AEMPs can be significantly different because of the ‘proportion of the maximum quantity’ approach.  </w:t>
            </w:r>
          </w:p>
          <w:p w14:paraId="24C599F2" w14:textId="77777777" w:rsidR="009018A9" w:rsidRPr="009E5255" w:rsidRDefault="009018A9" w:rsidP="000C0B17">
            <w:pPr>
              <w:rPr>
                <w:i/>
                <w:iCs/>
                <w:noProof/>
              </w:rPr>
            </w:pPr>
            <w:r w:rsidRPr="009E5255">
              <w:rPr>
                <w:i/>
                <w:iCs/>
                <w:noProof/>
              </w:rPr>
              <w:t>In addition, if there is an upward change to the allowable maximum quantity, the AHI fee that is paid under the ‘proportion of the maximum quantity’ approach reduces accordingly, although the cost of the medicine, and the risk, cost and work entailed remain unchanged.  This issue should be addressed in the review by basing the level of AHI that is paid on the AEMP of the actual dose prescribed.</w:t>
            </w:r>
          </w:p>
          <w:p w14:paraId="686C6CD4" w14:textId="410A9C09" w:rsidR="009018A9" w:rsidRPr="009E5255" w:rsidRDefault="009018A9" w:rsidP="009018A9">
            <w:pPr>
              <w:jc w:val="right"/>
              <w:rPr>
                <w:i/>
                <w:iCs/>
                <w:noProof/>
              </w:rPr>
            </w:pPr>
            <w:r w:rsidRPr="009E5255">
              <w:rPr>
                <w:i/>
                <w:iCs/>
                <w:noProof/>
              </w:rPr>
              <w:t xml:space="preserve">  </w:t>
            </w:r>
            <w:r w:rsidR="001A35A9" w:rsidRPr="009E5255">
              <w:rPr>
                <w:i/>
                <w:iCs/>
                <w:noProof/>
              </w:rPr>
              <w:t>-</w:t>
            </w:r>
            <w:r w:rsidR="003A3771" w:rsidRPr="009E5255">
              <w:rPr>
                <w:i/>
                <w:iCs/>
                <w:noProof/>
              </w:rPr>
              <w:t>Compounder m</w:t>
            </w:r>
            <w:r w:rsidRPr="009E5255">
              <w:rPr>
                <w:i/>
                <w:iCs/>
                <w:noProof/>
              </w:rPr>
              <w:t>ember organisation</w:t>
            </w:r>
          </w:p>
        </w:tc>
      </w:tr>
    </w:tbl>
    <w:p w14:paraId="40CE9337" w14:textId="47FF9D8C" w:rsidR="00F45F36" w:rsidRPr="009E5255" w:rsidRDefault="00F45F36" w:rsidP="00783598"/>
    <w:p w14:paraId="5AE3327B" w14:textId="5F132CEF" w:rsidR="009018A9" w:rsidRPr="009E5255" w:rsidRDefault="009018A9" w:rsidP="00783598">
      <w:pPr>
        <w:rPr>
          <w:u w:val="single"/>
        </w:rPr>
      </w:pPr>
      <w:r w:rsidRPr="009E5255">
        <w:rPr>
          <w:u w:val="single"/>
        </w:rPr>
        <w:t>Pharmac</w:t>
      </w:r>
      <w:r w:rsidR="00E3136D" w:rsidRPr="009E5255">
        <w:rPr>
          <w:u w:val="single"/>
        </w:rPr>
        <w:t>y</w:t>
      </w:r>
      <w:r w:rsidRPr="009E5255">
        <w:rPr>
          <w:u w:val="single"/>
        </w:rPr>
        <w:t xml:space="preserve"> services</w:t>
      </w:r>
    </w:p>
    <w:p w14:paraId="5794F426" w14:textId="50E7EB0B" w:rsidR="00081450" w:rsidRPr="009E5255" w:rsidRDefault="00E3136D" w:rsidP="00783598">
      <w:r w:rsidRPr="009E5255">
        <w:t>I</w:t>
      </w:r>
      <w:r w:rsidR="00AA4B03" w:rsidRPr="009E5255">
        <w:t xml:space="preserve">t was noted that additional </w:t>
      </w:r>
      <w:r w:rsidRPr="009E5255">
        <w:t xml:space="preserve">pharmacy </w:t>
      </w:r>
      <w:r w:rsidR="00AA4B03" w:rsidRPr="009E5255">
        <w:t>services occur ‘around’ the compounding itself</w:t>
      </w:r>
      <w:r w:rsidRPr="009E5255">
        <w:t>,</w:t>
      </w:r>
      <w:r w:rsidR="00AA4B03" w:rsidRPr="009E5255">
        <w:t xml:space="preserve"> which </w:t>
      </w:r>
      <w:r w:rsidRPr="009E5255">
        <w:t>are</w:t>
      </w:r>
      <w:r w:rsidR="00AA4B03" w:rsidRPr="009E5255">
        <w:t xml:space="preserve"> important to the delivery of chemotherapy </w:t>
      </w:r>
      <w:r w:rsidRPr="009E5255">
        <w:t>but are</w:t>
      </w:r>
      <w:r w:rsidR="00AA4B03" w:rsidRPr="009E5255">
        <w:t xml:space="preserve"> not specifically reimbursed</w:t>
      </w:r>
      <w:r w:rsidRPr="009E5255">
        <w:t xml:space="preserve"> (e.g., </w:t>
      </w:r>
      <w:r w:rsidR="00980CF6" w:rsidRPr="009E5255">
        <w:t>costs associated with checking the compounded product</w:t>
      </w:r>
      <w:r w:rsidRPr="009E5255">
        <w:t>,</w:t>
      </w:r>
      <w:r w:rsidR="00980CF6" w:rsidRPr="009E5255">
        <w:t xml:space="preserve"> providing clinical advice at the point of dispensing</w:t>
      </w:r>
      <w:r w:rsidRPr="009E5255">
        <w:t>)</w:t>
      </w:r>
      <w:r w:rsidR="0048472F" w:rsidRPr="009E5255">
        <w:t xml:space="preserve">.  </w:t>
      </w:r>
    </w:p>
    <w:p w14:paraId="0103E81A" w14:textId="6A1D6815" w:rsidR="00DD6B07" w:rsidRPr="009E5255" w:rsidRDefault="00E3136D" w:rsidP="004B4892">
      <w:r w:rsidRPr="009E5255">
        <w:t>A</w:t>
      </w:r>
      <w:r w:rsidR="00DD6B07" w:rsidRPr="009E5255">
        <w:t xml:space="preserve"> hospital pharmac</w:t>
      </w:r>
      <w:r w:rsidR="00C16C29" w:rsidRPr="009E5255">
        <w:t>ist</w:t>
      </w:r>
      <w:r w:rsidR="00DD6B07" w:rsidRPr="009E5255">
        <w:t xml:space="preserve"> also noted additional costs associated with dispensing compounded medications</w:t>
      </w:r>
      <w:r w:rsidRPr="009E5255">
        <w:t>,</w:t>
      </w:r>
      <w:r w:rsidR="00DD6B07" w:rsidRPr="009E5255">
        <w:t xml:space="preserve"> such as clinical quality services </w:t>
      </w:r>
      <w:r w:rsidRPr="009E5255">
        <w:t>that</w:t>
      </w:r>
      <w:r w:rsidR="00DD6B07" w:rsidRPr="009E5255">
        <w:t xml:space="preserve"> are not directly reimbursed by the EFC (although it must be noted that in the case of hospital pharmacies</w:t>
      </w:r>
      <w:r w:rsidRPr="009E5255">
        <w:t>,</w:t>
      </w:r>
      <w:r w:rsidR="00DD6B07" w:rsidRPr="009E5255">
        <w:t xml:space="preserve"> these may be covered under a pharmacy cost centre as part of routine clinical services).  </w:t>
      </w:r>
      <w:r w:rsidR="00C16C29" w:rsidRPr="009E5255">
        <w:t>Representatives of a</w:t>
      </w:r>
      <w:r w:rsidR="00DD6B07" w:rsidRPr="009E5255">
        <w:t xml:space="preserve"> pharmacy member organisation additionally noted that </w:t>
      </w:r>
      <w:r w:rsidR="009F6863" w:rsidRPr="009E5255">
        <w:t xml:space="preserve">costs </w:t>
      </w:r>
      <w:r w:rsidR="00DD6B07" w:rsidRPr="009E5255">
        <w:t xml:space="preserve">specifically associated with </w:t>
      </w:r>
      <w:r w:rsidR="009F6863" w:rsidRPr="009E5255">
        <w:t xml:space="preserve">the </w:t>
      </w:r>
      <w:r w:rsidR="00DD6B07" w:rsidRPr="009E5255">
        <w:t xml:space="preserve">disposal of cytotoxics </w:t>
      </w:r>
      <w:r w:rsidR="009F6863" w:rsidRPr="009E5255">
        <w:t xml:space="preserve">can be a significant burden to community pharmacies but </w:t>
      </w:r>
      <w:r w:rsidR="00DD6B07" w:rsidRPr="009E5255">
        <w:t xml:space="preserve">are not covered under the EFC.  </w:t>
      </w:r>
    </w:p>
    <w:tbl>
      <w:tblPr>
        <w:tblStyle w:val="TableGrid"/>
        <w:tblW w:w="0" w:type="auto"/>
        <w:tblInd w:w="1412" w:type="dxa"/>
        <w:tblLook w:val="04A0" w:firstRow="1" w:lastRow="0" w:firstColumn="1" w:lastColumn="0" w:noHBand="0" w:noVBand="1"/>
      </w:tblPr>
      <w:tblGrid>
        <w:gridCol w:w="7604"/>
      </w:tblGrid>
      <w:tr w:rsidR="00DD6B07" w:rsidRPr="009E5255" w14:paraId="3F7CDABD" w14:textId="77777777" w:rsidTr="000C0B17">
        <w:tc>
          <w:tcPr>
            <w:tcW w:w="9011" w:type="dxa"/>
          </w:tcPr>
          <w:p w14:paraId="0DEBD28A" w14:textId="4F5B32C6" w:rsidR="00DD6B07" w:rsidRPr="009E5255" w:rsidRDefault="00DD6B07" w:rsidP="000C0B17">
            <w:pPr>
              <w:rPr>
                <w:i/>
                <w:iCs/>
              </w:rPr>
            </w:pPr>
            <w:r w:rsidRPr="009E5255">
              <w:rPr>
                <w:i/>
                <w:iCs/>
              </w:rPr>
              <w:t>Pharmacies that supply chemotherapy, that are part of the hospital, they're more likely to have a</w:t>
            </w:r>
            <w:r w:rsidR="009F6863" w:rsidRPr="009E5255">
              <w:rPr>
                <w:i/>
                <w:iCs/>
              </w:rPr>
              <w:t>n</w:t>
            </w:r>
            <w:r w:rsidRPr="009E5255">
              <w:rPr>
                <w:i/>
                <w:iCs/>
              </w:rPr>
              <w:t xml:space="preserve"> advanced clinical waste disposal arrangement in place for everything</w:t>
            </w:r>
            <w:r w:rsidR="009F6863" w:rsidRPr="009E5255">
              <w:rPr>
                <w:i/>
                <w:iCs/>
              </w:rPr>
              <w:t>—</w:t>
            </w:r>
            <w:r w:rsidRPr="009E5255">
              <w:rPr>
                <w:i/>
                <w:iCs/>
              </w:rPr>
              <w:t>you know, biological, cytotoxic, the whole works</w:t>
            </w:r>
            <w:r w:rsidR="009F6863" w:rsidRPr="009E5255">
              <w:rPr>
                <w:i/>
                <w:iCs/>
              </w:rPr>
              <w:t>.</w:t>
            </w:r>
            <w:r w:rsidRPr="009E5255">
              <w:rPr>
                <w:i/>
                <w:iCs/>
              </w:rPr>
              <w:t xml:space="preserve"> </w:t>
            </w:r>
            <w:r w:rsidR="009F6863" w:rsidRPr="009E5255">
              <w:rPr>
                <w:i/>
                <w:iCs/>
              </w:rPr>
              <w:t xml:space="preserve"> T</w:t>
            </w:r>
            <w:r w:rsidRPr="009E5255">
              <w:rPr>
                <w:i/>
                <w:iCs/>
              </w:rPr>
              <w:t>he smaller pharmacies don't have those arrangements in place</w:t>
            </w:r>
            <w:r w:rsidR="009F6863" w:rsidRPr="009E5255">
              <w:rPr>
                <w:i/>
                <w:iCs/>
              </w:rPr>
              <w:t>.  […]</w:t>
            </w:r>
            <w:r w:rsidRPr="009E5255">
              <w:rPr>
                <w:i/>
                <w:iCs/>
              </w:rPr>
              <w:t xml:space="preserve"> I probably have the normal drum disposal, but that doesn't allow cytotoxics.  </w:t>
            </w:r>
          </w:p>
          <w:p w14:paraId="205B02AB" w14:textId="2A9266A9" w:rsidR="00DD6B07" w:rsidRPr="009E5255" w:rsidRDefault="009F6863" w:rsidP="004E3304">
            <w:pPr>
              <w:rPr>
                <w:i/>
                <w:iCs/>
              </w:rPr>
            </w:pPr>
            <w:r w:rsidRPr="009E5255">
              <w:rPr>
                <w:i/>
                <w:iCs/>
              </w:rPr>
              <w:t>[…] I</w:t>
            </w:r>
            <w:r w:rsidR="00DD6B07" w:rsidRPr="009E5255">
              <w:rPr>
                <w:i/>
                <w:iCs/>
              </w:rPr>
              <w:t xml:space="preserve">f they're doing vaccinations, they would have sharps disposal, but they don't have the special cytotoxic disposal arrangements.  Now, that is well and good if you're buying </w:t>
            </w:r>
            <w:r w:rsidR="004E3304" w:rsidRPr="009E5255">
              <w:rPr>
                <w:i/>
                <w:iCs/>
              </w:rPr>
              <w:t>[compounded medicines]</w:t>
            </w:r>
            <w:r w:rsidR="00DD6B07" w:rsidRPr="009E5255">
              <w:rPr>
                <w:i/>
                <w:iCs/>
              </w:rPr>
              <w:t xml:space="preserve"> from a third</w:t>
            </w:r>
            <w:r w:rsidR="004E3304" w:rsidRPr="009E5255">
              <w:rPr>
                <w:i/>
                <w:iCs/>
              </w:rPr>
              <w:t>-</w:t>
            </w:r>
            <w:r w:rsidR="00DD6B07" w:rsidRPr="009E5255">
              <w:rPr>
                <w:i/>
                <w:iCs/>
              </w:rPr>
              <w:t xml:space="preserve">party provider, </w:t>
            </w:r>
            <w:r w:rsidR="004E3304" w:rsidRPr="009E5255">
              <w:rPr>
                <w:i/>
                <w:iCs/>
              </w:rPr>
              <w:t xml:space="preserve">[…] </w:t>
            </w:r>
            <w:r w:rsidR="00DD6B07" w:rsidRPr="009E5255">
              <w:rPr>
                <w:i/>
                <w:iCs/>
              </w:rPr>
              <w:t>but again, if for some reason the dose changes and you're stuck with this infusion, what do you do with it?  I even know from prior experience of patients trying to return cytotoxic medicines to a pharmacy that they got from a hospital</w:t>
            </w:r>
            <w:r w:rsidR="004E3304" w:rsidRPr="009E5255">
              <w:rPr>
                <w:i/>
                <w:iCs/>
              </w:rPr>
              <w:t>—</w:t>
            </w:r>
            <w:r w:rsidR="00DD6B07" w:rsidRPr="009E5255">
              <w:rPr>
                <w:i/>
                <w:iCs/>
              </w:rPr>
              <w:t>you know, they've gone to the major centre and they come back.</w:t>
            </w:r>
            <w:r w:rsidR="004E3304" w:rsidRPr="009E5255">
              <w:rPr>
                <w:i/>
                <w:iCs/>
              </w:rPr>
              <w:t xml:space="preserve">  </w:t>
            </w:r>
            <w:r w:rsidR="00DD6B07" w:rsidRPr="009E5255">
              <w:rPr>
                <w:i/>
                <w:iCs/>
              </w:rPr>
              <w:t xml:space="preserve">I think pharmacies may be putting those sorts of things into the drum bin when they shouldn't because they have no other means of disposing them.  </w:t>
            </w:r>
          </w:p>
          <w:p w14:paraId="5E82156D" w14:textId="603BEF17" w:rsidR="00DD6B07" w:rsidRPr="009E5255" w:rsidRDefault="00684841" w:rsidP="000C0B17">
            <w:pPr>
              <w:jc w:val="right"/>
              <w:rPr>
                <w:i/>
                <w:iCs/>
              </w:rPr>
            </w:pPr>
            <w:r w:rsidRPr="009E5255">
              <w:rPr>
                <w:i/>
                <w:iCs/>
              </w:rPr>
              <w:t>-</w:t>
            </w:r>
            <w:r w:rsidR="009F6863" w:rsidRPr="009E5255">
              <w:rPr>
                <w:i/>
                <w:iCs/>
              </w:rPr>
              <w:t>Pharmacy m</w:t>
            </w:r>
            <w:r w:rsidR="00DD6B07" w:rsidRPr="009E5255">
              <w:rPr>
                <w:i/>
                <w:iCs/>
              </w:rPr>
              <w:t>ember organisation</w:t>
            </w:r>
          </w:p>
        </w:tc>
      </w:tr>
    </w:tbl>
    <w:p w14:paraId="33E0689E" w14:textId="77777777" w:rsidR="00DD6B07" w:rsidRPr="009E5255" w:rsidRDefault="00DD6B07" w:rsidP="00DD6B07"/>
    <w:p w14:paraId="0CBD268C" w14:textId="234F4B4D" w:rsidR="00DD6B07" w:rsidRPr="009E5255" w:rsidRDefault="00C16C29" w:rsidP="00783598">
      <w:r w:rsidRPr="009E5255">
        <w:t>H</w:t>
      </w:r>
      <w:r w:rsidR="00DD6B07" w:rsidRPr="009E5255">
        <w:t>ospital pharma</w:t>
      </w:r>
      <w:r w:rsidR="001B799B" w:rsidRPr="009E5255">
        <w:t>ci</w:t>
      </w:r>
      <w:r w:rsidRPr="009E5255">
        <w:t>sts</w:t>
      </w:r>
      <w:r w:rsidR="001B799B" w:rsidRPr="009E5255">
        <w:t xml:space="preserve"> and</w:t>
      </w:r>
      <w:r w:rsidR="00DD6B07" w:rsidRPr="009E5255">
        <w:t xml:space="preserve"> a TGA</w:t>
      </w:r>
      <w:r w:rsidR="001B799B" w:rsidRPr="009E5255">
        <w:t>-licensed</w:t>
      </w:r>
      <w:r w:rsidR="00DD6B07" w:rsidRPr="009E5255">
        <w:t xml:space="preserve"> compounder added </w:t>
      </w:r>
      <w:r w:rsidR="001B799B" w:rsidRPr="009E5255">
        <w:t xml:space="preserve">that </w:t>
      </w:r>
      <w:r w:rsidR="00DD6B07" w:rsidRPr="009E5255">
        <w:t xml:space="preserve">it was a challenge to estimate the exact cost of </w:t>
      </w:r>
      <w:r w:rsidR="001B799B" w:rsidRPr="009E5255">
        <w:t xml:space="preserve">providing cancer </w:t>
      </w:r>
      <w:r w:rsidR="00DD6B07" w:rsidRPr="009E5255">
        <w:t>services</w:t>
      </w:r>
      <w:r w:rsidR="001B799B" w:rsidRPr="009E5255">
        <w:t>,</w:t>
      </w:r>
      <w:r w:rsidR="00DD6B07" w:rsidRPr="009E5255">
        <w:t xml:space="preserve"> especially with regards to dispensing EFC medicines</w:t>
      </w:r>
      <w:r w:rsidR="001B799B" w:rsidRPr="009E5255">
        <w:t>,</w:t>
      </w:r>
      <w:r w:rsidR="00DD6B07" w:rsidRPr="009E5255">
        <w:t xml:space="preserve"> as there is an overlap of these </w:t>
      </w:r>
      <w:r w:rsidR="001B799B" w:rsidRPr="009E5255">
        <w:t>and</w:t>
      </w:r>
      <w:r w:rsidR="00DD6B07" w:rsidRPr="009E5255">
        <w:t xml:space="preserve"> other services provided </w:t>
      </w:r>
      <w:r w:rsidR="001B799B" w:rsidRPr="009E5255">
        <w:t>by</w:t>
      </w:r>
      <w:r w:rsidR="00DD6B07" w:rsidRPr="009E5255">
        <w:t xml:space="preserve"> health facilities.</w:t>
      </w:r>
    </w:p>
    <w:p w14:paraId="20A47275" w14:textId="0CADA313" w:rsidR="009018A9" w:rsidRPr="009E5255" w:rsidRDefault="009018A9" w:rsidP="00783598">
      <w:pPr>
        <w:rPr>
          <w:u w:val="single"/>
        </w:rPr>
      </w:pPr>
      <w:r w:rsidRPr="009E5255">
        <w:rPr>
          <w:u w:val="single"/>
        </w:rPr>
        <w:t>Stability studies</w:t>
      </w:r>
    </w:p>
    <w:p w14:paraId="77DEA1A8" w14:textId="7269FB99" w:rsidR="004F423A" w:rsidRPr="009E5255" w:rsidRDefault="003D2AAA" w:rsidP="00783598">
      <w:r w:rsidRPr="009E5255">
        <w:t>Multiple stakeholders discussed the</w:t>
      </w:r>
      <w:r w:rsidR="00B15804" w:rsidRPr="009E5255">
        <w:t xml:space="preserve"> issue of stability studies</w:t>
      </w:r>
      <w:r w:rsidR="0048472F" w:rsidRPr="009E5255">
        <w:t xml:space="preserve">.  </w:t>
      </w:r>
      <w:r w:rsidR="00040EB7" w:rsidRPr="009E5255">
        <w:t>TGA-licensed</w:t>
      </w:r>
      <w:r w:rsidR="007B2E5F" w:rsidRPr="009E5255">
        <w:t xml:space="preserve"> c</w:t>
      </w:r>
      <w:r w:rsidR="00B15804" w:rsidRPr="009E5255">
        <w:t xml:space="preserve">ompounders argued </w:t>
      </w:r>
      <w:r w:rsidR="00C842B4" w:rsidRPr="009E5255">
        <w:t xml:space="preserve">that </w:t>
      </w:r>
      <w:r w:rsidR="005A5256" w:rsidRPr="009E5255">
        <w:t>it was imperative to</w:t>
      </w:r>
      <w:r w:rsidR="00C842B4" w:rsidRPr="009E5255">
        <w:t xml:space="preserve"> undertak</w:t>
      </w:r>
      <w:r w:rsidR="005A5256" w:rsidRPr="009E5255">
        <w:t>e</w:t>
      </w:r>
      <w:r w:rsidR="00C842B4" w:rsidRPr="009E5255">
        <w:t xml:space="preserve"> rigorous stability studies to extend </w:t>
      </w:r>
      <w:r w:rsidR="005A5256" w:rsidRPr="009E5255">
        <w:t xml:space="preserve">the </w:t>
      </w:r>
      <w:r w:rsidR="00C842B4" w:rsidRPr="009E5255">
        <w:t>expiry of compounded product</w:t>
      </w:r>
      <w:r w:rsidR="00AA7020" w:rsidRPr="009E5255">
        <w:t>s</w:t>
      </w:r>
      <w:r w:rsidR="00C842B4" w:rsidRPr="009E5255">
        <w:t xml:space="preserve"> from the </w:t>
      </w:r>
      <w:r w:rsidR="007B2E5F" w:rsidRPr="009E5255">
        <w:t xml:space="preserve">default </w:t>
      </w:r>
      <w:r w:rsidR="00C842B4" w:rsidRPr="009E5255">
        <w:t>24 hours, to several days or even weeks</w:t>
      </w:r>
      <w:r w:rsidR="000D121A" w:rsidRPr="009E5255">
        <w:t xml:space="preserve">, </w:t>
      </w:r>
      <w:r w:rsidR="005A5256" w:rsidRPr="009E5255">
        <w:t>which is</w:t>
      </w:r>
      <w:r w:rsidR="000D121A" w:rsidRPr="009E5255">
        <w:t xml:space="preserve"> critical to maintain</w:t>
      </w:r>
      <w:r w:rsidR="00AA7020" w:rsidRPr="009E5255">
        <w:t>ing</w:t>
      </w:r>
      <w:r w:rsidR="000D121A" w:rsidRPr="009E5255">
        <w:t xml:space="preserve"> access to </w:t>
      </w:r>
      <w:r w:rsidR="00AA7020" w:rsidRPr="009E5255">
        <w:t xml:space="preserve">cancer medicines </w:t>
      </w:r>
      <w:r w:rsidR="000D121A" w:rsidRPr="009E5255">
        <w:t>in rural area</w:t>
      </w:r>
      <w:r w:rsidR="000C6040" w:rsidRPr="009E5255">
        <w:t>s</w:t>
      </w:r>
      <w:r w:rsidR="0048472F" w:rsidRPr="009E5255">
        <w:t xml:space="preserve">.  </w:t>
      </w:r>
      <w:r w:rsidR="000C6040" w:rsidRPr="009E5255">
        <w:t>However</w:t>
      </w:r>
      <w:r w:rsidR="00642160" w:rsidRPr="009E5255">
        <w:t>,</w:t>
      </w:r>
      <w:r w:rsidR="000C6040" w:rsidRPr="009E5255">
        <w:t xml:space="preserve"> stability studies</w:t>
      </w:r>
      <w:r w:rsidR="005A5256" w:rsidRPr="009E5255">
        <w:t>—</w:t>
      </w:r>
      <w:r w:rsidR="000C6040" w:rsidRPr="009E5255">
        <w:t xml:space="preserve">which </w:t>
      </w:r>
      <w:r w:rsidR="00642160" w:rsidRPr="009E5255">
        <w:t>are</w:t>
      </w:r>
      <w:r w:rsidR="000C6040" w:rsidRPr="009E5255">
        <w:t xml:space="preserve"> expensive</w:t>
      </w:r>
      <w:r w:rsidR="005A5256" w:rsidRPr="009E5255">
        <w:t>—</w:t>
      </w:r>
      <w:r w:rsidR="000C6040" w:rsidRPr="009E5255">
        <w:t xml:space="preserve">are not </w:t>
      </w:r>
      <w:r w:rsidR="007B2E5F" w:rsidRPr="009E5255">
        <w:t xml:space="preserve">explicitly </w:t>
      </w:r>
      <w:r w:rsidR="000C6040" w:rsidRPr="009E5255">
        <w:t>reimbursed</w:t>
      </w:r>
      <w:r w:rsidR="00D34867" w:rsidRPr="009E5255">
        <w:t xml:space="preserve"> </w:t>
      </w:r>
      <w:r w:rsidR="005A5256" w:rsidRPr="009E5255">
        <w:t xml:space="preserve">by the EFC </w:t>
      </w:r>
      <w:r w:rsidR="00AA7020" w:rsidRPr="009E5255">
        <w:t>(</w:t>
      </w:r>
      <w:r w:rsidR="005A5256" w:rsidRPr="009E5255">
        <w:t>though</w:t>
      </w:r>
      <w:r w:rsidR="00AA7020" w:rsidRPr="009E5255">
        <w:t xml:space="preserve"> </w:t>
      </w:r>
      <w:r w:rsidR="005A5256" w:rsidRPr="009E5255">
        <w:t xml:space="preserve">may </w:t>
      </w:r>
      <w:r w:rsidR="00AA7020" w:rsidRPr="009E5255">
        <w:t xml:space="preserve">be captured </w:t>
      </w:r>
      <w:r w:rsidR="00D63C81" w:rsidRPr="009E5255">
        <w:t>within</w:t>
      </w:r>
      <w:r w:rsidR="00AA7020" w:rsidRPr="009E5255">
        <w:t xml:space="preserve"> the CCPS fee).</w:t>
      </w:r>
    </w:p>
    <w:tbl>
      <w:tblPr>
        <w:tblStyle w:val="TableGrid"/>
        <w:tblW w:w="0" w:type="auto"/>
        <w:tblInd w:w="1412" w:type="dxa"/>
        <w:tblLook w:val="04A0" w:firstRow="1" w:lastRow="0" w:firstColumn="1" w:lastColumn="0" w:noHBand="0" w:noVBand="1"/>
      </w:tblPr>
      <w:tblGrid>
        <w:gridCol w:w="7604"/>
      </w:tblGrid>
      <w:tr w:rsidR="00BE401D" w:rsidRPr="009E5255" w14:paraId="5BF975EF" w14:textId="77777777" w:rsidTr="00EB71AF">
        <w:tc>
          <w:tcPr>
            <w:tcW w:w="9011" w:type="dxa"/>
          </w:tcPr>
          <w:p w14:paraId="0A728FF6" w14:textId="6CDFB72B" w:rsidR="00EB71AF" w:rsidRPr="009E5255" w:rsidRDefault="00EB71AF" w:rsidP="00783598">
            <w:pPr>
              <w:rPr>
                <w:i/>
                <w:iCs/>
                <w:noProof/>
              </w:rPr>
            </w:pPr>
            <w:r w:rsidRPr="009E5255">
              <w:rPr>
                <w:i/>
                <w:iCs/>
                <w:noProof/>
              </w:rPr>
              <w:t xml:space="preserve">Reducing the level of wastage of chemotherapy medicines with longer shelf lives is highly relevant to regional locations where usage levels are, on average, likely to be lower.  Providing regional chemotherapy providers with access to medicines that have been compounded to a quality standard that allows an extended stability, can enhance patient access, lowers the cost of supply, and reduces wastage.  Several Australian and overseas studies have demonstrated the benefits of extended stability, including studies in regional hospitals.  It is in the interests of all stakeholders for valid stability data to be available to compounders, including data held by manufacturers, and that the additional costs incurred by </w:t>
            </w:r>
            <w:r w:rsidR="00040EB7" w:rsidRPr="009E5255">
              <w:rPr>
                <w:i/>
                <w:iCs/>
                <w:noProof/>
              </w:rPr>
              <w:t>TGA-licensed</w:t>
            </w:r>
            <w:r w:rsidRPr="009E5255">
              <w:rPr>
                <w:i/>
                <w:iCs/>
                <w:noProof/>
              </w:rPr>
              <w:t xml:space="preserve"> </w:t>
            </w:r>
            <w:r w:rsidR="005C597B" w:rsidRPr="009E5255">
              <w:rPr>
                <w:i/>
                <w:iCs/>
                <w:noProof/>
              </w:rPr>
              <w:t>c</w:t>
            </w:r>
            <w:r w:rsidRPr="009E5255">
              <w:rPr>
                <w:i/>
                <w:iCs/>
                <w:noProof/>
              </w:rPr>
              <w:t xml:space="preserve">ompounders in conducting extended stability studies, including for newly listed high-cost medicines, are recognised in the EFC arrangements. </w:t>
            </w:r>
          </w:p>
          <w:p w14:paraId="4AA4E111" w14:textId="5F25CEDC" w:rsidR="00EB71AF" w:rsidRPr="009E5255" w:rsidRDefault="00EB71AF" w:rsidP="00CA5EF6">
            <w:pPr>
              <w:jc w:val="right"/>
              <w:rPr>
                <w:i/>
                <w:iCs/>
              </w:rPr>
            </w:pPr>
            <w:r w:rsidRPr="009E5255">
              <w:rPr>
                <w:i/>
                <w:iCs/>
                <w:noProof/>
              </w:rPr>
              <w:t xml:space="preserve"> </w:t>
            </w:r>
            <w:r w:rsidR="00684841" w:rsidRPr="009E5255">
              <w:rPr>
                <w:i/>
                <w:iCs/>
                <w:noProof/>
              </w:rPr>
              <w:t>-</w:t>
            </w:r>
            <w:r w:rsidR="00F04E45" w:rsidRPr="009E5255">
              <w:rPr>
                <w:i/>
                <w:iCs/>
                <w:noProof/>
              </w:rPr>
              <w:t>Compounder m</w:t>
            </w:r>
            <w:r w:rsidRPr="009E5255">
              <w:rPr>
                <w:i/>
                <w:iCs/>
                <w:noProof/>
              </w:rPr>
              <w:t>ember organisation</w:t>
            </w:r>
          </w:p>
        </w:tc>
      </w:tr>
    </w:tbl>
    <w:p w14:paraId="6E510972" w14:textId="3923EE68" w:rsidR="00EB71AF" w:rsidRPr="009E5255" w:rsidRDefault="00EB71AF" w:rsidP="00783598"/>
    <w:p w14:paraId="5EEBE144" w14:textId="77C89726" w:rsidR="00FD21DD" w:rsidRPr="009E5255" w:rsidRDefault="00FD21DD" w:rsidP="004B4892">
      <w:r w:rsidRPr="009E5255">
        <w:t>All compounders reiterated that stability testing</w:t>
      </w:r>
      <w:r w:rsidR="005C597B" w:rsidRPr="009E5255">
        <w:t>—</w:t>
      </w:r>
      <w:r w:rsidRPr="009E5255">
        <w:t xml:space="preserve">and resulting extension of </w:t>
      </w:r>
      <w:r w:rsidR="005C597B" w:rsidRPr="009E5255">
        <w:t xml:space="preserve">product </w:t>
      </w:r>
      <w:r w:rsidRPr="009E5255">
        <w:t>expiry dates</w:t>
      </w:r>
      <w:r w:rsidR="005C597B" w:rsidRPr="009E5255">
        <w:t>—is</w:t>
      </w:r>
      <w:r w:rsidRPr="009E5255">
        <w:t xml:space="preserve"> critical in enabling access to compounded </w:t>
      </w:r>
      <w:r w:rsidR="005C597B" w:rsidRPr="009E5255">
        <w:t>cancer medicines</w:t>
      </w:r>
      <w:r w:rsidRPr="009E5255">
        <w:t xml:space="preserve"> in rural locations.  TGA</w:t>
      </w:r>
      <w:r w:rsidR="00A75D26" w:rsidRPr="009E5255">
        <w:t>-licensed</w:t>
      </w:r>
      <w:r w:rsidRPr="009E5255">
        <w:t xml:space="preserve"> compounders and a</w:t>
      </w:r>
      <w:r w:rsidR="00A75D26" w:rsidRPr="009E5255">
        <w:t>n independent</w:t>
      </w:r>
      <w:r w:rsidRPr="009E5255">
        <w:t xml:space="preserve"> compounding consultant reported that as stability studies are expensive (variously reported between $50,000 to $100,000 per study) and not explicitly reimbursed, studies are mostly </w:t>
      </w:r>
      <w:r w:rsidR="00A75D26" w:rsidRPr="009E5255">
        <w:t>undertaken</w:t>
      </w:r>
      <w:r w:rsidRPr="009E5255">
        <w:t xml:space="preserve"> for drugs </w:t>
      </w:r>
      <w:r w:rsidR="00A75D26" w:rsidRPr="009E5255">
        <w:t xml:space="preserve">with high </w:t>
      </w:r>
      <w:r w:rsidRPr="009E5255">
        <w:t xml:space="preserve">demand and a robust </w:t>
      </w:r>
      <w:r w:rsidR="00A75D26" w:rsidRPr="009E5255">
        <w:t xml:space="preserve">anticipated </w:t>
      </w:r>
      <w:r w:rsidRPr="009E5255">
        <w:t xml:space="preserve">return on investment.  </w:t>
      </w:r>
    </w:p>
    <w:tbl>
      <w:tblPr>
        <w:tblStyle w:val="TableGrid"/>
        <w:tblW w:w="0" w:type="auto"/>
        <w:tblInd w:w="1412" w:type="dxa"/>
        <w:tblLook w:val="04A0" w:firstRow="1" w:lastRow="0" w:firstColumn="1" w:lastColumn="0" w:noHBand="0" w:noVBand="1"/>
      </w:tblPr>
      <w:tblGrid>
        <w:gridCol w:w="7604"/>
      </w:tblGrid>
      <w:tr w:rsidR="00FD21DD" w:rsidRPr="009E5255" w14:paraId="47CCD803" w14:textId="77777777" w:rsidTr="000C0B17">
        <w:tc>
          <w:tcPr>
            <w:tcW w:w="9011" w:type="dxa"/>
          </w:tcPr>
          <w:p w14:paraId="1A2DC78B" w14:textId="78136A5E" w:rsidR="00FD21DD" w:rsidRPr="009E5255" w:rsidRDefault="00FD21DD" w:rsidP="000C0B17">
            <w:pPr>
              <w:rPr>
                <w:i/>
                <w:iCs/>
              </w:rPr>
            </w:pPr>
            <w:r w:rsidRPr="009E5255">
              <w:rPr>
                <w:i/>
                <w:iCs/>
              </w:rPr>
              <w:t xml:space="preserve">A typical stability study will take at least six months and the companies </w:t>
            </w:r>
            <w:r w:rsidR="00140D1A" w:rsidRPr="009E5255">
              <w:rPr>
                <w:i/>
                <w:iCs/>
              </w:rPr>
              <w:t>[…]</w:t>
            </w:r>
            <w:r w:rsidRPr="009E5255">
              <w:rPr>
                <w:i/>
                <w:iCs/>
              </w:rPr>
              <w:t xml:space="preserve"> have to try to estimate what the value of compounding that drug would be.  Bearing in mind, the typical stability study is about $40,000</w:t>
            </w:r>
            <w:r w:rsidR="00140D1A" w:rsidRPr="009E5255">
              <w:rPr>
                <w:i/>
                <w:iCs/>
              </w:rPr>
              <w:t>,</w:t>
            </w:r>
            <w:r w:rsidRPr="009E5255">
              <w:rPr>
                <w:i/>
                <w:iCs/>
              </w:rPr>
              <w:t xml:space="preserve"> probably $50,000 by now.  </w:t>
            </w:r>
            <w:r w:rsidR="00140D1A" w:rsidRPr="009E5255">
              <w:rPr>
                <w:i/>
                <w:iCs/>
              </w:rPr>
              <w:t>Y</w:t>
            </w:r>
            <w:r w:rsidRPr="009E5255">
              <w:rPr>
                <w:i/>
                <w:iCs/>
              </w:rPr>
              <w:t xml:space="preserve">ou have to make a value judgment about whether or not you're interested in providing that drug at all.  And you need a fair volume of work before you can justify it. </w:t>
            </w:r>
          </w:p>
          <w:p w14:paraId="694CF12A" w14:textId="2F826FE6" w:rsidR="00FD21DD" w:rsidRPr="009E5255" w:rsidRDefault="00FD21DD" w:rsidP="000C0B17">
            <w:pPr>
              <w:jc w:val="right"/>
              <w:rPr>
                <w:i/>
                <w:iCs/>
              </w:rPr>
            </w:pPr>
            <w:r w:rsidRPr="009E5255">
              <w:rPr>
                <w:i/>
                <w:iCs/>
              </w:rPr>
              <w:t xml:space="preserve"> </w:t>
            </w:r>
            <w:r w:rsidR="00684841" w:rsidRPr="009E5255">
              <w:rPr>
                <w:i/>
                <w:iCs/>
              </w:rPr>
              <w:t>-</w:t>
            </w:r>
            <w:r w:rsidR="006459FE" w:rsidRPr="009E5255">
              <w:rPr>
                <w:i/>
                <w:iCs/>
              </w:rPr>
              <w:t>Independent c</w:t>
            </w:r>
            <w:r w:rsidRPr="009E5255">
              <w:rPr>
                <w:i/>
                <w:iCs/>
              </w:rPr>
              <w:t>ompounding consultant</w:t>
            </w:r>
          </w:p>
        </w:tc>
      </w:tr>
    </w:tbl>
    <w:p w14:paraId="327DE41F" w14:textId="655B9386" w:rsidR="00FD21DD" w:rsidRPr="009E5255" w:rsidRDefault="00FD21DD" w:rsidP="00783598"/>
    <w:p w14:paraId="05376C4D" w14:textId="2C050787" w:rsidR="00140D1A" w:rsidRPr="009E5255" w:rsidRDefault="00140D1A" w:rsidP="00783598">
      <w:r w:rsidRPr="009E5255">
        <w:t xml:space="preserve">Notwithstanding concerns expressed by several drug manufacturers concerning the application of extended expiry to their products (i.e., beyond manufacturers’ own product information), regulatory experts confirmed that once compounded, a </w:t>
      </w:r>
      <w:r w:rsidR="00774976" w:rsidRPr="009E5255">
        <w:t>given infusion preparation</w:t>
      </w:r>
      <w:r w:rsidRPr="009E5255">
        <w:t xml:space="preserve"> is considered </w:t>
      </w:r>
      <w:r w:rsidR="00774976" w:rsidRPr="009E5255">
        <w:t xml:space="preserve">to be a </w:t>
      </w:r>
      <w:r w:rsidRPr="009E5255">
        <w:t xml:space="preserve">‘new’ </w:t>
      </w:r>
      <w:r w:rsidR="00774976" w:rsidRPr="009E5255">
        <w:t xml:space="preserve">product (i.e., just manufactured) </w:t>
      </w:r>
      <w:r w:rsidRPr="009E5255">
        <w:t>by the TGA</w:t>
      </w:r>
      <w:r w:rsidR="00774976" w:rsidRPr="009E5255">
        <w:t xml:space="preserve"> </w:t>
      </w:r>
      <w:r w:rsidRPr="009E5255">
        <w:t xml:space="preserve">and </w:t>
      </w:r>
      <w:r w:rsidR="00774976" w:rsidRPr="009E5255">
        <w:t xml:space="preserve">is therefore </w:t>
      </w:r>
      <w:r w:rsidRPr="009E5255">
        <w:t>eligible to receive an extended expiry date (given stability studies are conducted to exacting standards).</w:t>
      </w:r>
      <w:r w:rsidR="00774976" w:rsidRPr="009E5255">
        <w:t xml:space="preserve">  The potential to attach extended expiry dates to compounded products subject to stability testing thus affords TGA-licensed compounders a competitive advantage in the supply of cancer medicines. </w:t>
      </w:r>
    </w:p>
    <w:p w14:paraId="66FD0BA0" w14:textId="7063B845" w:rsidR="009018A9" w:rsidRPr="009E5255" w:rsidRDefault="009018A9" w:rsidP="00783598">
      <w:pPr>
        <w:rPr>
          <w:u w:val="single"/>
        </w:rPr>
      </w:pPr>
      <w:r w:rsidRPr="009E5255">
        <w:rPr>
          <w:u w:val="single"/>
        </w:rPr>
        <w:t>Exclusion of some compounded items</w:t>
      </w:r>
    </w:p>
    <w:p w14:paraId="322F6C38" w14:textId="071129E7" w:rsidR="002D00C9" w:rsidRPr="009E5255" w:rsidRDefault="00740588" w:rsidP="00783598">
      <w:r w:rsidRPr="009E5255">
        <w:t>Stakeholders</w:t>
      </w:r>
      <w:r w:rsidR="001E7BC2" w:rsidRPr="009E5255">
        <w:t xml:space="preserve"> noted that </w:t>
      </w:r>
      <w:r w:rsidR="00846AFF" w:rsidRPr="009E5255">
        <w:t xml:space="preserve">compounding </w:t>
      </w:r>
      <w:r w:rsidRPr="009E5255">
        <w:t>of some products for</w:t>
      </w:r>
      <w:r w:rsidR="00846AFF" w:rsidRPr="009E5255">
        <w:t xml:space="preserve"> </w:t>
      </w:r>
      <w:r w:rsidR="001E7BC2" w:rsidRPr="009E5255">
        <w:t>non-IV</w:t>
      </w:r>
      <w:r w:rsidR="000162F1" w:rsidRPr="009E5255">
        <w:t xml:space="preserve"> and/or non-cancer use (e.g</w:t>
      </w:r>
      <w:r w:rsidR="0048472F" w:rsidRPr="009E5255">
        <w:t>.</w:t>
      </w:r>
      <w:r w:rsidRPr="009E5255">
        <w:t>,</w:t>
      </w:r>
      <w:r w:rsidR="0048472F" w:rsidRPr="009E5255">
        <w:t xml:space="preserve"> </w:t>
      </w:r>
      <w:r w:rsidR="000162F1" w:rsidRPr="009E5255">
        <w:t xml:space="preserve">rituximab) was not </w:t>
      </w:r>
      <w:r w:rsidR="00215A81" w:rsidRPr="009E5255">
        <w:t>funded</w:t>
      </w:r>
      <w:r w:rsidR="009B2580" w:rsidRPr="009E5255">
        <w:t xml:space="preserve"> </w:t>
      </w:r>
      <w:r w:rsidRPr="009E5255">
        <w:t xml:space="preserve">by the EFC </w:t>
      </w:r>
      <w:r w:rsidR="009B2580" w:rsidRPr="009E5255">
        <w:t>despite the preparation being very similar</w:t>
      </w:r>
      <w:r w:rsidRPr="009E5255">
        <w:t xml:space="preserve"> in some cases</w:t>
      </w:r>
      <w:r w:rsidR="0048472F" w:rsidRPr="009E5255">
        <w:t xml:space="preserve">.  </w:t>
      </w:r>
      <w:r w:rsidR="00423AF2" w:rsidRPr="009E5255">
        <w:t>In</w:t>
      </w:r>
      <w:r w:rsidR="001A7BDA" w:rsidRPr="009E5255">
        <w:t xml:space="preserve"> </w:t>
      </w:r>
      <w:r w:rsidR="00D06A99" w:rsidRPr="009E5255">
        <w:t xml:space="preserve">the specific </w:t>
      </w:r>
      <w:r w:rsidR="00423AF2" w:rsidRPr="009E5255">
        <w:t>case</w:t>
      </w:r>
      <w:r w:rsidR="00D06A99" w:rsidRPr="009E5255">
        <w:t xml:space="preserve"> of azacitadine, </w:t>
      </w:r>
      <w:r w:rsidR="00423AF2" w:rsidRPr="009E5255">
        <w:t xml:space="preserve">which </w:t>
      </w:r>
      <w:r w:rsidR="00D06A99" w:rsidRPr="009E5255">
        <w:t>requir</w:t>
      </w:r>
      <w:r w:rsidR="00423AF2" w:rsidRPr="009E5255">
        <w:t>es</w:t>
      </w:r>
      <w:r w:rsidR="00D06A99" w:rsidRPr="009E5255">
        <w:t xml:space="preserve"> </w:t>
      </w:r>
      <w:r w:rsidR="005129B5" w:rsidRPr="009E5255">
        <w:t>daily preparation</w:t>
      </w:r>
      <w:r w:rsidR="00423AF2" w:rsidRPr="009E5255">
        <w:t xml:space="preserve"> over seven days</w:t>
      </w:r>
      <w:r w:rsidR="005129B5" w:rsidRPr="009E5255">
        <w:t xml:space="preserve"> due to </w:t>
      </w:r>
      <w:r w:rsidR="00423AF2" w:rsidRPr="009E5255">
        <w:t>its</w:t>
      </w:r>
      <w:r w:rsidR="005129B5" w:rsidRPr="009E5255">
        <w:t xml:space="preserve"> extremely short expiry </w:t>
      </w:r>
      <w:r w:rsidR="00620ABA" w:rsidRPr="009E5255">
        <w:t>timeframe</w:t>
      </w:r>
      <w:r w:rsidR="005129B5" w:rsidRPr="009E5255">
        <w:t xml:space="preserve">, only </w:t>
      </w:r>
      <w:r w:rsidR="00171189" w:rsidRPr="009E5255">
        <w:t>a single</w:t>
      </w:r>
      <w:r w:rsidR="005129B5" w:rsidRPr="009E5255">
        <w:t xml:space="preserve"> compounding</w:t>
      </w:r>
      <w:r w:rsidR="00620ABA" w:rsidRPr="009E5255">
        <w:t xml:space="preserve"> fee is</w:t>
      </w:r>
      <w:r w:rsidR="005129B5" w:rsidRPr="009E5255">
        <w:t xml:space="preserve"> reimbursed</w:t>
      </w:r>
      <w:r w:rsidR="00620ABA" w:rsidRPr="009E5255">
        <w:t>.</w:t>
      </w:r>
    </w:p>
    <w:tbl>
      <w:tblPr>
        <w:tblStyle w:val="TableGrid"/>
        <w:tblW w:w="0" w:type="auto"/>
        <w:tblInd w:w="1412" w:type="dxa"/>
        <w:tblLook w:val="04A0" w:firstRow="1" w:lastRow="0" w:firstColumn="1" w:lastColumn="0" w:noHBand="0" w:noVBand="1"/>
      </w:tblPr>
      <w:tblGrid>
        <w:gridCol w:w="7604"/>
      </w:tblGrid>
      <w:tr w:rsidR="002D00C9" w:rsidRPr="009E5255" w14:paraId="6745ECF2" w14:textId="77777777" w:rsidTr="00CA5EF6">
        <w:tc>
          <w:tcPr>
            <w:tcW w:w="9011" w:type="dxa"/>
          </w:tcPr>
          <w:p w14:paraId="402C3FE8" w14:textId="1833C315" w:rsidR="002D00C9" w:rsidRPr="009E5255" w:rsidRDefault="002D00C9" w:rsidP="002D00C9">
            <w:pPr>
              <w:rPr>
                <w:i/>
                <w:iCs/>
                <w:noProof/>
              </w:rPr>
            </w:pPr>
            <w:r w:rsidRPr="009E5255">
              <w:rPr>
                <w:i/>
                <w:iCs/>
                <w:noProof/>
              </w:rPr>
              <w:t xml:space="preserve">There are several chemotherapy or cancer medicines that remain outside the EFC although their preparation, dispensing and administering involves a similar level of complex work and oversight in a safe and sterile environment.  All these medicines, such as azacitadine, should attract fees for dispensing, reviewing, preparing, and distributing, which reflect their complexity and high-risk nature.   </w:t>
            </w:r>
          </w:p>
          <w:p w14:paraId="1B4051DE" w14:textId="3661F80A" w:rsidR="002D00C9" w:rsidRPr="009E5255" w:rsidRDefault="002D00C9" w:rsidP="002D00C9">
            <w:pPr>
              <w:rPr>
                <w:i/>
                <w:iCs/>
                <w:noProof/>
              </w:rPr>
            </w:pPr>
            <w:r w:rsidRPr="009E5255">
              <w:rPr>
                <w:i/>
                <w:iCs/>
                <w:noProof/>
              </w:rPr>
              <w:t xml:space="preserve">Similarly, there should be recognition of the costs entailed in safely dispensing highly toxic oral therapies.  Finally, there is a need to recognise the additional costs when a dose cannot be given in one infusion and is split due to dosing requirements into two or three components, which should all be reimbursed.  </w:t>
            </w:r>
          </w:p>
          <w:p w14:paraId="0D916F9E" w14:textId="02E1DFD1" w:rsidR="002D00C9" w:rsidRPr="009E5255" w:rsidRDefault="00E04514" w:rsidP="00CA5EF6">
            <w:pPr>
              <w:jc w:val="right"/>
              <w:rPr>
                <w:i/>
                <w:iCs/>
              </w:rPr>
            </w:pPr>
            <w:r w:rsidRPr="009E5255">
              <w:rPr>
                <w:i/>
                <w:iCs/>
              </w:rPr>
              <w:t>-</w:t>
            </w:r>
            <w:r w:rsidR="00A55455" w:rsidRPr="009E5255">
              <w:rPr>
                <w:i/>
                <w:iCs/>
              </w:rPr>
              <w:t>Compounder m</w:t>
            </w:r>
            <w:r w:rsidR="002D00C9" w:rsidRPr="009E5255">
              <w:rPr>
                <w:i/>
                <w:iCs/>
              </w:rPr>
              <w:t>ember organisation</w:t>
            </w:r>
          </w:p>
          <w:p w14:paraId="2372A2EF" w14:textId="513E1411" w:rsidR="002D00C9" w:rsidRPr="009E5255" w:rsidRDefault="002D00C9" w:rsidP="00783598">
            <w:pPr>
              <w:rPr>
                <w:i/>
                <w:iCs/>
                <w:noProof/>
              </w:rPr>
            </w:pPr>
            <w:r w:rsidRPr="009E5255">
              <w:rPr>
                <w:i/>
                <w:iCs/>
                <w:noProof/>
              </w:rPr>
              <w:t>The main challenge is that non-EFC infusible medications are still required to be compounded in the same manner as the EFC items (for example azacitadine, sub-cutaneous rituximab and trastuzumab)</w:t>
            </w:r>
            <w:r w:rsidR="00373D33" w:rsidRPr="009E5255">
              <w:rPr>
                <w:i/>
                <w:iCs/>
                <w:noProof/>
              </w:rPr>
              <w:t>.</w:t>
            </w:r>
            <w:r w:rsidRPr="009E5255">
              <w:rPr>
                <w:i/>
                <w:iCs/>
                <w:noProof/>
              </w:rPr>
              <w:t xml:space="preserve"> </w:t>
            </w:r>
            <w:r w:rsidR="00373D33" w:rsidRPr="009E5255">
              <w:rPr>
                <w:i/>
                <w:iCs/>
                <w:noProof/>
              </w:rPr>
              <w:t xml:space="preserve"> H</w:t>
            </w:r>
            <w:r w:rsidRPr="009E5255">
              <w:rPr>
                <w:i/>
                <w:iCs/>
                <w:noProof/>
              </w:rPr>
              <w:t>owever</w:t>
            </w:r>
            <w:r w:rsidR="00373D33" w:rsidRPr="009E5255">
              <w:rPr>
                <w:i/>
                <w:iCs/>
                <w:noProof/>
              </w:rPr>
              <w:t>,</w:t>
            </w:r>
            <w:r w:rsidRPr="009E5255">
              <w:rPr>
                <w:i/>
                <w:iCs/>
                <w:noProof/>
              </w:rPr>
              <w:t xml:space="preserve"> the current level of remuneration does not support this service.  This results in the preparation </w:t>
            </w:r>
            <w:r w:rsidR="00373D33" w:rsidRPr="009E5255">
              <w:rPr>
                <w:i/>
                <w:iCs/>
                <w:noProof/>
              </w:rPr>
              <w:t>being</w:t>
            </w:r>
            <w:r w:rsidRPr="009E5255">
              <w:rPr>
                <w:i/>
                <w:iCs/>
                <w:noProof/>
              </w:rPr>
              <w:t xml:space="preserve"> provided at an unrecoverable cost to the pharmacy or at the safety risk of the nurse if prepared on the ward/infusion centre. </w:t>
            </w:r>
          </w:p>
          <w:p w14:paraId="39B81D39" w14:textId="56A4C8A6" w:rsidR="002D00C9" w:rsidRPr="009E5255" w:rsidRDefault="002D00C9" w:rsidP="00CA5EF6">
            <w:pPr>
              <w:jc w:val="right"/>
            </w:pPr>
            <w:r w:rsidRPr="009E5255">
              <w:rPr>
                <w:i/>
                <w:iCs/>
                <w:noProof/>
              </w:rPr>
              <w:t xml:space="preserve"> </w:t>
            </w:r>
            <w:r w:rsidR="00E04514" w:rsidRPr="009E5255">
              <w:rPr>
                <w:i/>
                <w:iCs/>
                <w:noProof/>
              </w:rPr>
              <w:t>-</w:t>
            </w:r>
            <w:r w:rsidR="00C146E9" w:rsidRPr="009E5255">
              <w:rPr>
                <w:i/>
                <w:iCs/>
                <w:noProof/>
              </w:rPr>
              <w:t>Commercial</w:t>
            </w:r>
            <w:r w:rsidRPr="009E5255">
              <w:rPr>
                <w:i/>
                <w:iCs/>
                <w:noProof/>
              </w:rPr>
              <w:t xml:space="preserve"> </w:t>
            </w:r>
            <w:r w:rsidR="00E04514" w:rsidRPr="009E5255">
              <w:rPr>
                <w:i/>
                <w:iCs/>
                <w:noProof/>
              </w:rPr>
              <w:t>p</w:t>
            </w:r>
            <w:r w:rsidRPr="009E5255">
              <w:rPr>
                <w:i/>
                <w:iCs/>
                <w:noProof/>
              </w:rPr>
              <w:t>harmacy</w:t>
            </w:r>
          </w:p>
        </w:tc>
      </w:tr>
    </w:tbl>
    <w:p w14:paraId="24BE3CA7" w14:textId="560C6494" w:rsidR="00356957" w:rsidRPr="009E5255" w:rsidRDefault="00356957" w:rsidP="00783598"/>
    <w:p w14:paraId="4EEF2479" w14:textId="52AF2DA7" w:rsidR="00356957" w:rsidRPr="009E5255" w:rsidRDefault="00966510" w:rsidP="00356957">
      <w:r w:rsidRPr="009E5255">
        <w:t xml:space="preserve">One </w:t>
      </w:r>
      <w:r w:rsidR="00040EB7" w:rsidRPr="009E5255">
        <w:t>TGA-licensed</w:t>
      </w:r>
      <w:r w:rsidRPr="009E5255">
        <w:t xml:space="preserve"> compounder suggested that infusions prepared for the Life Saving Drugs Program </w:t>
      </w:r>
      <w:r w:rsidR="002053BB" w:rsidRPr="009E5255">
        <w:t xml:space="preserve">(LSDP) </w:t>
      </w:r>
      <w:r w:rsidRPr="009E5255">
        <w:t xml:space="preserve">be captured under the EFC.  </w:t>
      </w:r>
      <w:r w:rsidR="00356957" w:rsidRPr="009E5255">
        <w:t xml:space="preserve">Interviews with community pharmacies confirmed issues </w:t>
      </w:r>
      <w:r w:rsidR="00B12761" w:rsidRPr="009E5255">
        <w:t>related to</w:t>
      </w:r>
      <w:r w:rsidR="00C24552" w:rsidRPr="009E5255">
        <w:t xml:space="preserve"> the lack of funding for</w:t>
      </w:r>
      <w:r w:rsidR="00B12761" w:rsidRPr="009E5255">
        <w:t xml:space="preserve"> </w:t>
      </w:r>
      <w:r w:rsidR="00356957" w:rsidRPr="009E5255">
        <w:t xml:space="preserve">azacitadine, subcutaneous rituximab and subcutaneous trastuzumab, which all require similar preparation to </w:t>
      </w:r>
      <w:r w:rsidR="00AF3B4B" w:rsidRPr="009E5255">
        <w:t>IV</w:t>
      </w:r>
      <w:r w:rsidR="00356957" w:rsidRPr="009E5255">
        <w:t xml:space="preserve"> cytotoxics but are not reimbursed for compounding.</w:t>
      </w:r>
    </w:p>
    <w:tbl>
      <w:tblPr>
        <w:tblStyle w:val="TableGrid"/>
        <w:tblW w:w="0" w:type="auto"/>
        <w:tblInd w:w="1412" w:type="dxa"/>
        <w:tblLook w:val="04A0" w:firstRow="1" w:lastRow="0" w:firstColumn="1" w:lastColumn="0" w:noHBand="0" w:noVBand="1"/>
      </w:tblPr>
      <w:tblGrid>
        <w:gridCol w:w="7604"/>
      </w:tblGrid>
      <w:tr w:rsidR="00356957" w:rsidRPr="009E5255" w14:paraId="7ED95C9B" w14:textId="77777777" w:rsidTr="000C0B17">
        <w:tc>
          <w:tcPr>
            <w:tcW w:w="9011" w:type="dxa"/>
          </w:tcPr>
          <w:p w14:paraId="475704C8" w14:textId="03E00F37" w:rsidR="00356957" w:rsidRPr="009E5255" w:rsidRDefault="00356957" w:rsidP="000C0B17">
            <w:pPr>
              <w:rPr>
                <w:i/>
                <w:iCs/>
              </w:rPr>
            </w:pPr>
            <w:r w:rsidRPr="009E5255">
              <w:rPr>
                <w:i/>
                <w:iCs/>
              </w:rPr>
              <w:t xml:space="preserve">I think that </w:t>
            </w:r>
            <w:r w:rsidR="00B12761" w:rsidRPr="009E5255">
              <w:rPr>
                <w:i/>
                <w:iCs/>
              </w:rPr>
              <w:t xml:space="preserve">with </w:t>
            </w:r>
            <w:r w:rsidRPr="009E5255">
              <w:rPr>
                <w:i/>
                <w:iCs/>
              </w:rPr>
              <w:t xml:space="preserve">some of the newer </w:t>
            </w:r>
            <w:r w:rsidR="008F76A2">
              <w:rPr>
                <w:i/>
                <w:iCs/>
              </w:rPr>
              <w:t>m</w:t>
            </w:r>
            <w:r w:rsidR="00C24552" w:rsidRPr="009E5255">
              <w:rPr>
                <w:i/>
                <w:iCs/>
              </w:rPr>
              <w:t>A</w:t>
            </w:r>
            <w:r w:rsidRPr="009E5255">
              <w:rPr>
                <w:i/>
                <w:iCs/>
              </w:rPr>
              <w:t>bs</w:t>
            </w:r>
            <w:r w:rsidR="00B12761" w:rsidRPr="009E5255">
              <w:rPr>
                <w:i/>
                <w:iCs/>
              </w:rPr>
              <w:t>,</w:t>
            </w:r>
            <w:r w:rsidRPr="009E5255">
              <w:rPr>
                <w:i/>
                <w:iCs/>
              </w:rPr>
              <w:t xml:space="preserve"> they probably don't recognise that with the funding and </w:t>
            </w:r>
            <w:r w:rsidR="00B12761" w:rsidRPr="009E5255">
              <w:rPr>
                <w:i/>
                <w:iCs/>
              </w:rPr>
              <w:t>whether</w:t>
            </w:r>
            <w:r w:rsidRPr="009E5255">
              <w:rPr>
                <w:i/>
                <w:iCs/>
              </w:rPr>
              <w:t xml:space="preserve"> they sit on the EFC or not.</w:t>
            </w:r>
            <w:r w:rsidR="00B12761" w:rsidRPr="009E5255">
              <w:rPr>
                <w:i/>
                <w:iCs/>
              </w:rPr>
              <w:t xml:space="preserve">  T</w:t>
            </w:r>
            <w:r w:rsidRPr="009E5255">
              <w:rPr>
                <w:i/>
                <w:iCs/>
              </w:rPr>
              <w:t>here's a bit of a gap</w:t>
            </w:r>
            <w:r w:rsidR="00B12761" w:rsidRPr="009E5255">
              <w:rPr>
                <w:i/>
                <w:iCs/>
              </w:rPr>
              <w:t>.  […] Y</w:t>
            </w:r>
            <w:r w:rsidRPr="009E5255">
              <w:rPr>
                <w:i/>
                <w:iCs/>
              </w:rPr>
              <w:t>ou'll get the subcut trastuz</w:t>
            </w:r>
            <w:r w:rsidR="000804BC">
              <w:rPr>
                <w:i/>
                <w:iCs/>
              </w:rPr>
              <w:t>u</w:t>
            </w:r>
            <w:r w:rsidRPr="009E5255">
              <w:rPr>
                <w:i/>
                <w:iCs/>
              </w:rPr>
              <w:t>mab and rituximab</w:t>
            </w:r>
            <w:r w:rsidR="00B12761" w:rsidRPr="009E5255">
              <w:rPr>
                <w:i/>
                <w:iCs/>
              </w:rPr>
              <w:t>—</w:t>
            </w:r>
            <w:r w:rsidRPr="009E5255">
              <w:rPr>
                <w:i/>
                <w:iCs/>
              </w:rPr>
              <w:t>which are now being probably phased out in the next couple of months</w:t>
            </w:r>
            <w:r w:rsidR="00B12761" w:rsidRPr="009E5255">
              <w:rPr>
                <w:i/>
                <w:iCs/>
              </w:rPr>
              <w:t>—b</w:t>
            </w:r>
            <w:r w:rsidRPr="009E5255">
              <w:rPr>
                <w:i/>
                <w:iCs/>
              </w:rPr>
              <w:t>ut they came out and the nurses straightaway wanted us to compound them.  And we wanted to compound them</w:t>
            </w:r>
            <w:r w:rsidR="00B12761" w:rsidRPr="009E5255">
              <w:rPr>
                <w:i/>
                <w:iCs/>
              </w:rPr>
              <w:t>,</w:t>
            </w:r>
            <w:r w:rsidRPr="009E5255">
              <w:rPr>
                <w:i/>
                <w:iCs/>
              </w:rPr>
              <w:t xml:space="preserve"> but there was no funding to support that.  </w:t>
            </w:r>
            <w:r w:rsidR="00B12761" w:rsidRPr="009E5255">
              <w:rPr>
                <w:i/>
                <w:iCs/>
              </w:rPr>
              <w:t>[…] A</w:t>
            </w:r>
            <w:r w:rsidRPr="009E5255">
              <w:rPr>
                <w:i/>
                <w:iCs/>
              </w:rPr>
              <w:t>zacitadine’s another one</w:t>
            </w:r>
            <w:r w:rsidR="00B12761" w:rsidRPr="009E5255">
              <w:rPr>
                <w:i/>
                <w:iCs/>
              </w:rPr>
              <w:t>,</w:t>
            </w:r>
            <w:r w:rsidRPr="009E5255">
              <w:rPr>
                <w:i/>
                <w:iCs/>
              </w:rPr>
              <w:t xml:space="preserve"> where it's not funded</w:t>
            </w:r>
            <w:r w:rsidR="00B12761" w:rsidRPr="009E5255">
              <w:rPr>
                <w:i/>
                <w:iCs/>
              </w:rPr>
              <w:t>,</w:t>
            </w:r>
            <w:r w:rsidRPr="009E5255">
              <w:rPr>
                <w:i/>
                <w:iCs/>
              </w:rPr>
              <w:t xml:space="preserve"> but who would compound that without having it in a proper facility</w:t>
            </w:r>
            <w:r w:rsidR="00B12761" w:rsidRPr="009E5255">
              <w:rPr>
                <w:i/>
                <w:iCs/>
              </w:rPr>
              <w:t>.</w:t>
            </w:r>
            <w:r w:rsidRPr="009E5255">
              <w:rPr>
                <w:i/>
                <w:iCs/>
              </w:rPr>
              <w:t xml:space="preserve"> </w:t>
            </w:r>
            <w:r w:rsidR="00B12761" w:rsidRPr="009E5255">
              <w:rPr>
                <w:i/>
                <w:iCs/>
              </w:rPr>
              <w:t xml:space="preserve"> I</w:t>
            </w:r>
            <w:r w:rsidRPr="009E5255">
              <w:rPr>
                <w:i/>
                <w:iCs/>
              </w:rPr>
              <w:t>t puts us in an awkward situation.  But we would always recommend that they’re compounded within that sterile facility</w:t>
            </w:r>
            <w:r w:rsidR="00B12761" w:rsidRPr="009E5255">
              <w:rPr>
                <w:i/>
                <w:iCs/>
              </w:rPr>
              <w:t>—</w:t>
            </w:r>
            <w:r w:rsidRPr="009E5255">
              <w:rPr>
                <w:i/>
                <w:iCs/>
              </w:rPr>
              <w:t xml:space="preserve">for both user protection and to protect the product itself.  </w:t>
            </w:r>
          </w:p>
          <w:p w14:paraId="705F49CA" w14:textId="4AE319D9" w:rsidR="00356957" w:rsidRPr="009E5255" w:rsidRDefault="00D61675" w:rsidP="00D74B24">
            <w:pPr>
              <w:jc w:val="right"/>
              <w:rPr>
                <w:i/>
                <w:iCs/>
              </w:rPr>
            </w:pPr>
            <w:r w:rsidRPr="009E5255">
              <w:rPr>
                <w:i/>
                <w:iCs/>
              </w:rPr>
              <w:t>-</w:t>
            </w:r>
            <w:r w:rsidR="00C146E9" w:rsidRPr="009E5255">
              <w:rPr>
                <w:i/>
                <w:iCs/>
              </w:rPr>
              <w:t>Commercial</w:t>
            </w:r>
            <w:r w:rsidR="00356957" w:rsidRPr="009E5255">
              <w:rPr>
                <w:i/>
                <w:iCs/>
              </w:rPr>
              <w:t xml:space="preserve"> pharmacy</w:t>
            </w:r>
          </w:p>
          <w:p w14:paraId="196501EC" w14:textId="77777777" w:rsidR="00DD6B07" w:rsidRPr="009E5255" w:rsidRDefault="00DD6B07" w:rsidP="00B12761"/>
          <w:p w14:paraId="129EC21F" w14:textId="09748BF5" w:rsidR="00356957" w:rsidRPr="009E5255" w:rsidRDefault="00B12761" w:rsidP="000C0B17">
            <w:pPr>
              <w:rPr>
                <w:i/>
                <w:iCs/>
              </w:rPr>
            </w:pPr>
            <w:r w:rsidRPr="009E5255">
              <w:rPr>
                <w:i/>
                <w:iCs/>
              </w:rPr>
              <w:t>The E</w:t>
            </w:r>
            <w:r w:rsidR="00356957" w:rsidRPr="009E5255">
              <w:rPr>
                <w:i/>
                <w:iCs/>
              </w:rPr>
              <w:t xml:space="preserve">fficient </w:t>
            </w:r>
            <w:r w:rsidRPr="009E5255">
              <w:rPr>
                <w:i/>
                <w:iCs/>
              </w:rPr>
              <w:t>F</w:t>
            </w:r>
            <w:r w:rsidR="00356957" w:rsidRPr="009E5255">
              <w:rPr>
                <w:i/>
                <w:iCs/>
              </w:rPr>
              <w:t xml:space="preserve">unding of </w:t>
            </w:r>
            <w:r w:rsidRPr="009E5255">
              <w:rPr>
                <w:i/>
                <w:iCs/>
              </w:rPr>
              <w:t>C</w:t>
            </w:r>
            <w:r w:rsidR="00356957" w:rsidRPr="009E5255">
              <w:rPr>
                <w:i/>
                <w:iCs/>
              </w:rPr>
              <w:t xml:space="preserve">hemotherapy is basically dispensing fees to recognise the specialist nature of preparing chemotherapy.  </w:t>
            </w:r>
            <w:r w:rsidRPr="009E5255">
              <w:rPr>
                <w:i/>
                <w:iCs/>
              </w:rPr>
              <w:t>A</w:t>
            </w:r>
            <w:r w:rsidR="00356957" w:rsidRPr="009E5255">
              <w:rPr>
                <w:i/>
                <w:iCs/>
              </w:rPr>
              <w:t xml:space="preserve">zacitadine is not a drug that's included on that formulary. </w:t>
            </w:r>
            <w:r w:rsidRPr="009E5255">
              <w:rPr>
                <w:i/>
                <w:iCs/>
              </w:rPr>
              <w:t xml:space="preserve"> H</w:t>
            </w:r>
            <w:r w:rsidR="00356957" w:rsidRPr="009E5255">
              <w:rPr>
                <w:i/>
                <w:iCs/>
              </w:rPr>
              <w:t xml:space="preserve">owever, it's required to be specially prepared.  </w:t>
            </w:r>
            <w:r w:rsidR="00533115" w:rsidRPr="009E5255">
              <w:rPr>
                <w:i/>
                <w:iCs/>
              </w:rPr>
              <w:t>I</w:t>
            </w:r>
            <w:r w:rsidR="00356957" w:rsidRPr="009E5255">
              <w:rPr>
                <w:i/>
                <w:iCs/>
              </w:rPr>
              <w:t xml:space="preserve">t is cytotoxic, special handling is required, and that is stated in the product information from the company.  We have to reconstitute vials with water for injection, we have to calculate </w:t>
            </w:r>
            <w:r w:rsidR="00533115" w:rsidRPr="009E5255">
              <w:rPr>
                <w:i/>
                <w:iCs/>
              </w:rPr>
              <w:t xml:space="preserve">individual </w:t>
            </w:r>
            <w:r w:rsidR="00356957" w:rsidRPr="009E5255">
              <w:rPr>
                <w:i/>
                <w:iCs/>
              </w:rPr>
              <w:t>patient dosages, and put it into two syringes for subcutaneous administration.  It has a very short expiry</w:t>
            </w:r>
            <w:r w:rsidR="00533115" w:rsidRPr="009E5255">
              <w:rPr>
                <w:i/>
                <w:iCs/>
              </w:rPr>
              <w:t>—</w:t>
            </w:r>
            <w:r w:rsidR="00356957" w:rsidRPr="009E5255">
              <w:rPr>
                <w:i/>
                <w:iCs/>
              </w:rPr>
              <w:t xml:space="preserve">eight hours, up to 22 hours if you use refrigerated water for injections.  And it needs to be compounded every day for a seven-day cycle.  </w:t>
            </w:r>
          </w:p>
          <w:p w14:paraId="6F89DCED" w14:textId="15625D4C" w:rsidR="00356957" w:rsidRPr="009E5255" w:rsidRDefault="00356957" w:rsidP="000C0B17">
            <w:pPr>
              <w:rPr>
                <w:i/>
                <w:iCs/>
              </w:rPr>
            </w:pPr>
            <w:r w:rsidRPr="009E5255">
              <w:rPr>
                <w:i/>
                <w:iCs/>
              </w:rPr>
              <w:t>The current rate of reimbursement from the PBS as it stands in the general schedule under Section 100 is $2,240 for 14 vials.  So that's a standard seven-day treatment</w:t>
            </w:r>
            <w:r w:rsidR="00533115" w:rsidRPr="009E5255">
              <w:rPr>
                <w:i/>
                <w:iCs/>
              </w:rPr>
              <w:t>—</w:t>
            </w:r>
            <w:r w:rsidRPr="009E5255">
              <w:rPr>
                <w:i/>
                <w:iCs/>
              </w:rPr>
              <w:t>two vials a day</w:t>
            </w:r>
            <w:r w:rsidR="00533115" w:rsidRPr="009E5255">
              <w:rPr>
                <w:i/>
                <w:iCs/>
              </w:rPr>
              <w:t>,</w:t>
            </w:r>
            <w:r w:rsidRPr="009E5255">
              <w:rPr>
                <w:i/>
                <w:iCs/>
              </w:rPr>
              <w:t xml:space="preserve"> seven days.  The cost of </w:t>
            </w:r>
            <w:r w:rsidR="00533115" w:rsidRPr="009E5255">
              <w:rPr>
                <w:i/>
                <w:iCs/>
              </w:rPr>
              <w:t>the</w:t>
            </w:r>
            <w:r w:rsidRPr="009E5255">
              <w:rPr>
                <w:i/>
                <w:iCs/>
              </w:rPr>
              <w:t xml:space="preserve"> originator brand Vidaza is $156 a vial and that equates to a total wholesale cost of $2,192</w:t>
            </w:r>
            <w:r w:rsidR="00267788" w:rsidRPr="009E5255">
              <w:rPr>
                <w:i/>
                <w:iCs/>
              </w:rPr>
              <w:t xml:space="preserve"> [sic]</w:t>
            </w:r>
            <w:r w:rsidRPr="009E5255">
              <w:rPr>
                <w:i/>
                <w:iCs/>
              </w:rPr>
              <w:t>.  After the cost of goods, you have $47 that remains that doesn't even cover the cost of compounding day</w:t>
            </w:r>
            <w:r w:rsidR="00533115" w:rsidRPr="009E5255">
              <w:rPr>
                <w:i/>
                <w:iCs/>
              </w:rPr>
              <w:t>-</w:t>
            </w:r>
            <w:r w:rsidRPr="009E5255">
              <w:rPr>
                <w:i/>
                <w:iCs/>
              </w:rPr>
              <w:t>one of the cycle</w:t>
            </w:r>
            <w:r w:rsidR="00533115" w:rsidRPr="009E5255">
              <w:rPr>
                <w:i/>
                <w:iCs/>
              </w:rPr>
              <w:t>,</w:t>
            </w:r>
            <w:r w:rsidRPr="009E5255">
              <w:rPr>
                <w:i/>
                <w:iCs/>
              </w:rPr>
              <w:t xml:space="preserve"> let alone the remaining six days.  </w:t>
            </w:r>
          </w:p>
          <w:p w14:paraId="16ED5CBF" w14:textId="440B8C4D" w:rsidR="00356957" w:rsidRPr="009E5255" w:rsidRDefault="00356957" w:rsidP="000C0B17">
            <w:pPr>
              <w:rPr>
                <w:i/>
                <w:iCs/>
              </w:rPr>
            </w:pPr>
            <w:r w:rsidRPr="009E5255">
              <w:rPr>
                <w:i/>
                <w:iCs/>
              </w:rPr>
              <w:t xml:space="preserve">So, the pharmacy makes the </w:t>
            </w:r>
            <w:r w:rsidR="00533115" w:rsidRPr="009E5255">
              <w:rPr>
                <w:i/>
                <w:iCs/>
              </w:rPr>
              <w:t xml:space="preserve">remaining </w:t>
            </w:r>
            <w:r w:rsidRPr="009E5255">
              <w:rPr>
                <w:i/>
                <w:iCs/>
              </w:rPr>
              <w:t>six days of treatment with no reimbursement and</w:t>
            </w:r>
            <w:r w:rsidR="00533115" w:rsidRPr="009E5255">
              <w:rPr>
                <w:i/>
                <w:iCs/>
              </w:rPr>
              <w:t>,</w:t>
            </w:r>
            <w:r w:rsidRPr="009E5255">
              <w:rPr>
                <w:i/>
                <w:iCs/>
              </w:rPr>
              <w:t xml:space="preserve"> therefore, we compound at a loss for these patients.  Considering the specialist nature of it, it should attract that EFC funding.  So that's $127 per day we should be reimbursed on top of the cost of the drug.</w:t>
            </w:r>
          </w:p>
          <w:p w14:paraId="2B0BCD8D" w14:textId="7F31FBD3" w:rsidR="00356957" w:rsidRPr="009E5255" w:rsidRDefault="00356957" w:rsidP="000C0B17">
            <w:pPr>
              <w:jc w:val="right"/>
              <w:rPr>
                <w:i/>
                <w:iCs/>
              </w:rPr>
            </w:pPr>
            <w:r w:rsidRPr="009E5255">
              <w:rPr>
                <w:i/>
                <w:iCs/>
              </w:rPr>
              <w:t xml:space="preserve">  -</w:t>
            </w:r>
            <w:r w:rsidR="00C146E9" w:rsidRPr="009E5255">
              <w:rPr>
                <w:i/>
                <w:iCs/>
              </w:rPr>
              <w:t>Commercial</w:t>
            </w:r>
            <w:r w:rsidRPr="009E5255">
              <w:rPr>
                <w:i/>
                <w:iCs/>
              </w:rPr>
              <w:t xml:space="preserve"> </w:t>
            </w:r>
            <w:r w:rsidR="00D61675" w:rsidRPr="009E5255">
              <w:rPr>
                <w:i/>
                <w:iCs/>
              </w:rPr>
              <w:t>p</w:t>
            </w:r>
            <w:r w:rsidRPr="009E5255">
              <w:rPr>
                <w:i/>
                <w:iCs/>
              </w:rPr>
              <w:t>harmacy</w:t>
            </w:r>
          </w:p>
        </w:tc>
      </w:tr>
    </w:tbl>
    <w:p w14:paraId="73C2A3F6" w14:textId="77777777" w:rsidR="00356957" w:rsidRPr="009E5255" w:rsidRDefault="00356957" w:rsidP="00356957"/>
    <w:p w14:paraId="06120E7C" w14:textId="1C4BF63D" w:rsidR="00DD6B07" w:rsidRPr="009E5255" w:rsidRDefault="00DD6B07" w:rsidP="00783598">
      <w:pPr>
        <w:rPr>
          <w:u w:val="single"/>
        </w:rPr>
      </w:pPr>
      <w:r w:rsidRPr="009E5255">
        <w:rPr>
          <w:u w:val="single"/>
        </w:rPr>
        <w:t>Compound</w:t>
      </w:r>
      <w:r w:rsidR="00B32288" w:rsidRPr="009E5255">
        <w:rPr>
          <w:u w:val="single"/>
        </w:rPr>
        <w:t>i</w:t>
      </w:r>
      <w:r w:rsidRPr="009E5255">
        <w:rPr>
          <w:u w:val="single"/>
        </w:rPr>
        <w:t xml:space="preserve">ng </w:t>
      </w:r>
      <w:r w:rsidR="00B32288" w:rsidRPr="009E5255">
        <w:rPr>
          <w:u w:val="single"/>
        </w:rPr>
        <w:t>facilities and fees</w:t>
      </w:r>
    </w:p>
    <w:p w14:paraId="40CCE17C" w14:textId="76CE7937" w:rsidR="72447446" w:rsidRPr="009E5255" w:rsidRDefault="00DD6B07" w:rsidP="00DD6B07">
      <w:r w:rsidRPr="009E5255">
        <w:t>Stakeholder</w:t>
      </w:r>
      <w:r w:rsidR="007F375B" w:rsidRPr="009E5255">
        <w:t>s</w:t>
      </w:r>
      <w:r w:rsidRPr="009E5255">
        <w:t xml:space="preserve"> </w:t>
      </w:r>
      <w:r w:rsidR="00215A81" w:rsidRPr="009E5255">
        <w:t xml:space="preserve">noted that the $20 </w:t>
      </w:r>
      <w:r w:rsidR="00F2709C" w:rsidRPr="009E5255">
        <w:t>CCPS</w:t>
      </w:r>
      <w:r w:rsidR="00215A81" w:rsidRPr="009E5255">
        <w:t xml:space="preserve"> fee available to </w:t>
      </w:r>
      <w:r w:rsidR="00040EB7" w:rsidRPr="009E5255">
        <w:t>TGA-licensed</w:t>
      </w:r>
      <w:r w:rsidR="00215A81" w:rsidRPr="009E5255">
        <w:t xml:space="preserve"> compounders </w:t>
      </w:r>
      <w:r w:rsidR="00585557" w:rsidRPr="009E5255">
        <w:t>is</w:t>
      </w:r>
      <w:r w:rsidR="00215A81" w:rsidRPr="009E5255">
        <w:t xml:space="preserve"> not available to non-TGA</w:t>
      </w:r>
      <w:r w:rsidR="00585557" w:rsidRPr="009E5255">
        <w:t xml:space="preserve"> licensed</w:t>
      </w:r>
      <w:r w:rsidR="00215A81" w:rsidRPr="009E5255">
        <w:t xml:space="preserve"> compounding </w:t>
      </w:r>
      <w:r w:rsidR="00EE1314" w:rsidRPr="009E5255">
        <w:t>pharmacies</w:t>
      </w:r>
      <w:r w:rsidR="007D3996" w:rsidRPr="009E5255">
        <w:t xml:space="preserve"> (seen as unfair by hospital pharmacies)</w:t>
      </w:r>
      <w:r w:rsidR="00EE1314" w:rsidRPr="009E5255">
        <w:t xml:space="preserve"> and</w:t>
      </w:r>
      <w:r w:rsidR="00215A81" w:rsidRPr="009E5255">
        <w:t xml:space="preserve"> </w:t>
      </w:r>
      <w:r w:rsidR="00585557" w:rsidRPr="009E5255">
        <w:t>is</w:t>
      </w:r>
      <w:r w:rsidR="00215A81" w:rsidRPr="009E5255">
        <w:t xml:space="preserve"> not indexed</w:t>
      </w:r>
      <w:r w:rsidR="00312E31" w:rsidRPr="009E5255">
        <w:t xml:space="preserve"> (raised by TGA</w:t>
      </w:r>
      <w:r w:rsidR="00585557" w:rsidRPr="009E5255">
        <w:t>-licensed</w:t>
      </w:r>
      <w:r w:rsidR="00312E31" w:rsidRPr="009E5255">
        <w:t xml:space="preserve"> compounders).</w:t>
      </w:r>
      <w:r w:rsidRPr="009E5255">
        <w:t xml:space="preserve">  </w:t>
      </w:r>
      <w:r w:rsidR="00AD2A80" w:rsidRPr="009E5255">
        <w:t xml:space="preserve">Stakeholders felt that fees should be consistent between providers and indexed.  </w:t>
      </w:r>
      <w:r w:rsidR="67402CC9" w:rsidRPr="009E5255">
        <w:t>When asked about the composition of the compounding process, a group of TGA</w:t>
      </w:r>
      <w:r w:rsidR="00585557" w:rsidRPr="009E5255">
        <w:t xml:space="preserve">-licensed </w:t>
      </w:r>
      <w:r w:rsidR="67402CC9" w:rsidRPr="009E5255">
        <w:t xml:space="preserve">compounders </w:t>
      </w:r>
      <w:r w:rsidR="00585557" w:rsidRPr="009E5255">
        <w:t>enumerated</w:t>
      </w:r>
      <w:r w:rsidR="67402CC9" w:rsidRPr="009E5255">
        <w:t xml:space="preserve"> the following consideration</w:t>
      </w:r>
      <w:r w:rsidR="00585557" w:rsidRPr="009E5255">
        <w:t>s</w:t>
      </w:r>
      <w:r w:rsidR="67402CC9" w:rsidRPr="009E5255">
        <w:t xml:space="preserve">: </w:t>
      </w:r>
    </w:p>
    <w:p w14:paraId="4D7B1C13" w14:textId="20F4D1A4" w:rsidR="00665CD8" w:rsidRPr="009E5255" w:rsidRDefault="6217B8D0" w:rsidP="005A2B78">
      <w:pPr>
        <w:pStyle w:val="ListParagraph"/>
        <w:rPr>
          <w:lang w:val="en-AU"/>
        </w:rPr>
      </w:pPr>
      <w:r w:rsidRPr="009E5255">
        <w:rPr>
          <w:lang w:val="en-AU"/>
        </w:rPr>
        <w:t>Costing the processes and resources involved in compounding should be the same for all drugs</w:t>
      </w:r>
      <w:r w:rsidR="00F554A8" w:rsidRPr="009E5255">
        <w:rPr>
          <w:lang w:val="en-AU"/>
        </w:rPr>
        <w:t>;</w:t>
      </w:r>
    </w:p>
    <w:p w14:paraId="2D66956B" w14:textId="7BE166BE" w:rsidR="00665CD8" w:rsidRPr="009E5255" w:rsidRDefault="6217B8D0" w:rsidP="005A2B78">
      <w:pPr>
        <w:pStyle w:val="ListParagraph"/>
        <w:rPr>
          <w:lang w:val="en-AU"/>
        </w:rPr>
      </w:pPr>
      <w:r w:rsidRPr="009E5255">
        <w:rPr>
          <w:lang w:val="en-AU"/>
        </w:rPr>
        <w:t>Costing should start from when the medicine is prescribed</w:t>
      </w:r>
      <w:r w:rsidR="00585557" w:rsidRPr="009E5255">
        <w:rPr>
          <w:lang w:val="en-AU"/>
        </w:rPr>
        <w:t>,</w:t>
      </w:r>
      <w:r w:rsidRPr="009E5255">
        <w:rPr>
          <w:lang w:val="en-AU"/>
        </w:rPr>
        <w:t xml:space="preserve"> through to compounding and </w:t>
      </w:r>
      <w:r w:rsidR="00585557" w:rsidRPr="009E5255">
        <w:rPr>
          <w:lang w:val="en-AU"/>
        </w:rPr>
        <w:t>admin</w:t>
      </w:r>
      <w:r w:rsidR="00C24552" w:rsidRPr="009E5255">
        <w:rPr>
          <w:lang w:val="en-AU"/>
        </w:rPr>
        <w:t>i</w:t>
      </w:r>
      <w:r w:rsidR="00585557" w:rsidRPr="009E5255">
        <w:rPr>
          <w:lang w:val="en-AU"/>
        </w:rPr>
        <w:t xml:space="preserve">stration to the </w:t>
      </w:r>
      <w:r w:rsidRPr="009E5255">
        <w:rPr>
          <w:lang w:val="en-AU"/>
        </w:rPr>
        <w:t>patient</w:t>
      </w:r>
      <w:r w:rsidR="00F554A8" w:rsidRPr="009E5255">
        <w:rPr>
          <w:lang w:val="en-AU"/>
        </w:rPr>
        <w:t>;</w:t>
      </w:r>
    </w:p>
    <w:p w14:paraId="6506BBFA" w14:textId="4AACF5FD" w:rsidR="00665CD8" w:rsidRPr="009E5255" w:rsidRDefault="6217B8D0" w:rsidP="005A2B78">
      <w:pPr>
        <w:pStyle w:val="ListParagraph"/>
        <w:rPr>
          <w:lang w:val="en-AU"/>
        </w:rPr>
      </w:pPr>
      <w:r w:rsidRPr="009E5255">
        <w:rPr>
          <w:lang w:val="en-AU"/>
        </w:rPr>
        <w:t xml:space="preserve">Costs attributed to labour should specify the type of labour and level </w:t>
      </w:r>
      <w:r w:rsidR="00F554A8" w:rsidRPr="009E5255">
        <w:rPr>
          <w:lang w:val="en-AU"/>
        </w:rPr>
        <w:t>(</w:t>
      </w:r>
      <w:r w:rsidR="00585557" w:rsidRPr="009E5255">
        <w:rPr>
          <w:lang w:val="en-AU"/>
        </w:rPr>
        <w:t xml:space="preserve">i.e., </w:t>
      </w:r>
      <w:r w:rsidR="00F554A8" w:rsidRPr="009E5255">
        <w:rPr>
          <w:lang w:val="en-AU"/>
        </w:rPr>
        <w:t xml:space="preserve">technical qualification) </w:t>
      </w:r>
      <w:r w:rsidRPr="009E5255">
        <w:rPr>
          <w:lang w:val="en-AU"/>
        </w:rPr>
        <w:t>of that individual</w:t>
      </w:r>
      <w:r w:rsidR="00F554A8" w:rsidRPr="009E5255">
        <w:rPr>
          <w:lang w:val="en-AU"/>
        </w:rPr>
        <w:t>; and</w:t>
      </w:r>
    </w:p>
    <w:p w14:paraId="4214E7C9" w14:textId="3D65AE0B" w:rsidR="00665CD8" w:rsidRPr="009E5255" w:rsidRDefault="6217B8D0" w:rsidP="005A2B78">
      <w:pPr>
        <w:pStyle w:val="ListParagraph"/>
        <w:rPr>
          <w:lang w:val="en-AU"/>
        </w:rPr>
      </w:pPr>
      <w:r w:rsidRPr="009E5255">
        <w:rPr>
          <w:lang w:val="en-AU"/>
        </w:rPr>
        <w:t>Costing should incorporate the yearly review</w:t>
      </w:r>
      <w:r w:rsidR="002B27C6" w:rsidRPr="009E5255">
        <w:rPr>
          <w:lang w:val="en-AU"/>
        </w:rPr>
        <w:t>s</w:t>
      </w:r>
      <w:r w:rsidRPr="009E5255">
        <w:rPr>
          <w:lang w:val="en-AU"/>
        </w:rPr>
        <w:t xml:space="preserve"> of PIC</w:t>
      </w:r>
      <w:r w:rsidR="00585557" w:rsidRPr="009E5255">
        <w:rPr>
          <w:lang w:val="en-AU"/>
        </w:rPr>
        <w:t>/</w:t>
      </w:r>
      <w:r w:rsidRPr="009E5255">
        <w:rPr>
          <w:lang w:val="en-AU"/>
        </w:rPr>
        <w:t>S</w:t>
      </w:r>
      <w:r w:rsidR="002B27C6" w:rsidRPr="009E5255">
        <w:rPr>
          <w:lang w:val="en-AU"/>
        </w:rPr>
        <w:t>, which</w:t>
      </w:r>
      <w:r w:rsidRPr="009E5255">
        <w:rPr>
          <w:lang w:val="en-AU"/>
        </w:rPr>
        <w:t xml:space="preserve"> </w:t>
      </w:r>
      <w:r w:rsidR="00585557" w:rsidRPr="009E5255">
        <w:rPr>
          <w:lang w:val="en-AU"/>
        </w:rPr>
        <w:t>serve to expand</w:t>
      </w:r>
      <w:r w:rsidRPr="009E5255">
        <w:rPr>
          <w:lang w:val="en-AU"/>
        </w:rPr>
        <w:t xml:space="preserve"> safety guidelines</w:t>
      </w:r>
      <w:r w:rsidR="00585557" w:rsidRPr="009E5255">
        <w:rPr>
          <w:lang w:val="en-AU"/>
        </w:rPr>
        <w:t xml:space="preserve"> and</w:t>
      </w:r>
      <w:r w:rsidR="00F554A8" w:rsidRPr="009E5255">
        <w:rPr>
          <w:lang w:val="en-AU"/>
        </w:rPr>
        <w:t xml:space="preserve"> </w:t>
      </w:r>
      <w:r w:rsidRPr="009E5255">
        <w:rPr>
          <w:lang w:val="en-AU"/>
        </w:rPr>
        <w:t>requir</w:t>
      </w:r>
      <w:r w:rsidR="00F554A8" w:rsidRPr="009E5255">
        <w:rPr>
          <w:lang w:val="en-AU"/>
        </w:rPr>
        <w:t>e</w:t>
      </w:r>
      <w:r w:rsidRPr="009E5255">
        <w:rPr>
          <w:lang w:val="en-AU"/>
        </w:rPr>
        <w:t xml:space="preserve"> </w:t>
      </w:r>
      <w:r w:rsidR="00585557" w:rsidRPr="009E5255">
        <w:rPr>
          <w:lang w:val="en-AU"/>
        </w:rPr>
        <w:t>additional</w:t>
      </w:r>
      <w:r w:rsidRPr="009E5255">
        <w:rPr>
          <w:lang w:val="en-AU"/>
        </w:rPr>
        <w:t xml:space="preserve"> work</w:t>
      </w:r>
      <w:r w:rsidR="00F554A8" w:rsidRPr="009E5255">
        <w:rPr>
          <w:lang w:val="en-AU"/>
        </w:rPr>
        <w:t>.</w:t>
      </w:r>
    </w:p>
    <w:p w14:paraId="3486C610" w14:textId="41E9B167" w:rsidR="549F9612" w:rsidRPr="009E5255" w:rsidRDefault="005DF996" w:rsidP="00783598">
      <w:r w:rsidRPr="009E5255">
        <w:t xml:space="preserve">Representatives from three hospital pharmacies mentioned </w:t>
      </w:r>
      <w:r w:rsidR="00B32288" w:rsidRPr="009E5255">
        <w:t xml:space="preserve">that </w:t>
      </w:r>
      <w:r w:rsidRPr="009E5255">
        <w:t xml:space="preserve">setting up and running a </w:t>
      </w:r>
      <w:r w:rsidR="002B27C6" w:rsidRPr="009E5255">
        <w:t xml:space="preserve">compounding </w:t>
      </w:r>
      <w:r w:rsidRPr="009E5255">
        <w:t xml:space="preserve">facility was </w:t>
      </w:r>
      <w:r w:rsidR="29859EAD" w:rsidRPr="009E5255">
        <w:t>resource (</w:t>
      </w:r>
      <w:r w:rsidR="00DB2126" w:rsidRPr="009E5255">
        <w:t>i.e., labour</w:t>
      </w:r>
      <w:r w:rsidR="29859EAD" w:rsidRPr="009E5255">
        <w:t xml:space="preserve"> and </w:t>
      </w:r>
      <w:r w:rsidR="002B27C6" w:rsidRPr="009E5255">
        <w:t>financial</w:t>
      </w:r>
      <w:r w:rsidR="00DB2126" w:rsidRPr="009E5255">
        <w:t>ly</w:t>
      </w:r>
      <w:r w:rsidR="29859EAD" w:rsidRPr="009E5255">
        <w:t>)</w:t>
      </w:r>
      <w:r w:rsidR="3AE29002" w:rsidRPr="009E5255">
        <w:t xml:space="preserve"> intensive</w:t>
      </w:r>
      <w:r w:rsidR="0048472F" w:rsidRPr="009E5255">
        <w:t xml:space="preserve">.  </w:t>
      </w:r>
      <w:r w:rsidRPr="009E5255">
        <w:t xml:space="preserve">There </w:t>
      </w:r>
      <w:r w:rsidR="5119B015" w:rsidRPr="009E5255">
        <w:t>are</w:t>
      </w:r>
      <w:r w:rsidRPr="009E5255">
        <w:t xml:space="preserve"> capital cost</w:t>
      </w:r>
      <w:r w:rsidR="00B32288" w:rsidRPr="009E5255">
        <w:t>s</w:t>
      </w:r>
      <w:r w:rsidRPr="009E5255">
        <w:t xml:space="preserve"> involved in setting up and managing </w:t>
      </w:r>
      <w:r w:rsidR="00B32288" w:rsidRPr="009E5255">
        <w:t>such a facility</w:t>
      </w:r>
      <w:r w:rsidRPr="009E5255">
        <w:t xml:space="preserve"> and </w:t>
      </w:r>
      <w:r w:rsidR="00B32288" w:rsidRPr="009E5255">
        <w:t xml:space="preserve">in </w:t>
      </w:r>
      <w:r w:rsidRPr="009E5255">
        <w:t>training people to do the work</w:t>
      </w:r>
      <w:r w:rsidR="0048472F" w:rsidRPr="009E5255">
        <w:t xml:space="preserve">.  </w:t>
      </w:r>
      <w:r w:rsidR="381F469F" w:rsidRPr="009E5255">
        <w:t xml:space="preserve">Representatives from a </w:t>
      </w:r>
      <w:r w:rsidR="00040EB7" w:rsidRPr="009E5255">
        <w:t>TGA-licensed</w:t>
      </w:r>
      <w:r w:rsidR="00B32288" w:rsidRPr="009E5255">
        <w:t xml:space="preserve"> </w:t>
      </w:r>
      <w:r w:rsidR="381F469F" w:rsidRPr="009E5255">
        <w:t xml:space="preserve">compounder, industry, </w:t>
      </w:r>
      <w:r w:rsidR="00B32288" w:rsidRPr="009E5255">
        <w:t>clinical</w:t>
      </w:r>
      <w:r w:rsidR="3CA3A330" w:rsidRPr="009E5255">
        <w:t>,</w:t>
      </w:r>
      <w:r w:rsidR="2E427824" w:rsidRPr="009E5255">
        <w:t xml:space="preserve"> and community pharmac</w:t>
      </w:r>
      <w:r w:rsidR="002B27C6" w:rsidRPr="009E5255">
        <w:t>y</w:t>
      </w:r>
      <w:r w:rsidR="2E427824" w:rsidRPr="009E5255">
        <w:t xml:space="preserve"> group</w:t>
      </w:r>
      <w:r w:rsidR="00B32288" w:rsidRPr="009E5255">
        <w:t>s</w:t>
      </w:r>
      <w:r w:rsidR="2E427824" w:rsidRPr="009E5255">
        <w:t xml:space="preserve"> added that logistics for compounding included</w:t>
      </w:r>
      <w:r w:rsidR="002B27C6" w:rsidRPr="009E5255">
        <w:t>, inter alia,</w:t>
      </w:r>
      <w:r w:rsidR="2E427824" w:rsidRPr="009E5255">
        <w:t xml:space="preserve"> leasing </w:t>
      </w:r>
      <w:r w:rsidR="002B27C6" w:rsidRPr="009E5255">
        <w:t>the space</w:t>
      </w:r>
      <w:r w:rsidR="2E427824" w:rsidRPr="009E5255">
        <w:t xml:space="preserve">, </w:t>
      </w:r>
      <w:r w:rsidR="002B27C6" w:rsidRPr="009E5255">
        <w:t>facility setup</w:t>
      </w:r>
      <w:r w:rsidR="2E427824" w:rsidRPr="009E5255">
        <w:t>, validation processes and disposal of cytotox</w:t>
      </w:r>
      <w:r w:rsidR="36D7FE25" w:rsidRPr="009E5255">
        <w:t>ic</w:t>
      </w:r>
      <w:r w:rsidR="002B27C6" w:rsidRPr="009E5255">
        <w:t xml:space="preserve"> waste</w:t>
      </w:r>
      <w:r w:rsidR="0048472F" w:rsidRPr="009E5255">
        <w:t xml:space="preserve">.  </w:t>
      </w:r>
      <w:r w:rsidR="002B27C6" w:rsidRPr="009E5255">
        <w:t xml:space="preserve">One </w:t>
      </w:r>
      <w:r w:rsidR="37E6C9B9" w:rsidRPr="009E5255">
        <w:t>TGA</w:t>
      </w:r>
      <w:r w:rsidR="002B27C6" w:rsidRPr="009E5255">
        <w:t xml:space="preserve">-licensed </w:t>
      </w:r>
      <w:r w:rsidR="37E6C9B9" w:rsidRPr="009E5255">
        <w:t xml:space="preserve">compounder added that </w:t>
      </w:r>
      <w:r w:rsidR="00040EB7" w:rsidRPr="009E5255">
        <w:t>TGA-licensed</w:t>
      </w:r>
      <w:r w:rsidR="2DC371EF" w:rsidRPr="009E5255">
        <w:t xml:space="preserve"> </w:t>
      </w:r>
      <w:r w:rsidR="37E6C9B9" w:rsidRPr="009E5255">
        <w:t>compounders spend</w:t>
      </w:r>
      <w:r w:rsidR="2B46B1DB" w:rsidRPr="009E5255">
        <w:t xml:space="preserve"> money </w:t>
      </w:r>
      <w:r w:rsidR="002B27C6" w:rsidRPr="009E5255">
        <w:t>to</w:t>
      </w:r>
      <w:r w:rsidR="2B46B1DB" w:rsidRPr="009E5255">
        <w:t xml:space="preserve"> maintain </w:t>
      </w:r>
      <w:r w:rsidR="002B27C6" w:rsidRPr="009E5255">
        <w:t>strict</w:t>
      </w:r>
      <w:r w:rsidR="2B46B1DB" w:rsidRPr="009E5255">
        <w:t xml:space="preserve"> quality standards</w:t>
      </w:r>
      <w:r w:rsidR="002B27C6" w:rsidRPr="009E5255">
        <w:t xml:space="preserve"> to which</w:t>
      </w:r>
      <w:r w:rsidR="2B46B1DB" w:rsidRPr="009E5255">
        <w:t xml:space="preserve"> hospital and community pharmacists are not </w:t>
      </w:r>
      <w:r w:rsidR="002B27C6" w:rsidRPr="009E5255">
        <w:t>audited</w:t>
      </w:r>
      <w:r w:rsidR="0048472F" w:rsidRPr="009E5255">
        <w:t xml:space="preserve">. </w:t>
      </w:r>
    </w:p>
    <w:tbl>
      <w:tblPr>
        <w:tblStyle w:val="TableGrid"/>
        <w:tblW w:w="7939" w:type="dxa"/>
        <w:tblInd w:w="1412" w:type="dxa"/>
        <w:tblLayout w:type="fixed"/>
        <w:tblLook w:val="06A0" w:firstRow="1" w:lastRow="0" w:firstColumn="1" w:lastColumn="0" w:noHBand="1" w:noVBand="1"/>
      </w:tblPr>
      <w:tblGrid>
        <w:gridCol w:w="7939"/>
      </w:tblGrid>
      <w:tr w:rsidR="3C7672DD" w:rsidRPr="009E5255" w14:paraId="13468D63" w14:textId="77777777" w:rsidTr="00CA5EF6">
        <w:tc>
          <w:tcPr>
            <w:tcW w:w="7939" w:type="dxa"/>
          </w:tcPr>
          <w:p w14:paraId="2307C56F" w14:textId="531631AC" w:rsidR="007F698F" w:rsidRPr="009E5255" w:rsidRDefault="002B27C6" w:rsidP="00783598">
            <w:pPr>
              <w:rPr>
                <w:i/>
                <w:iCs/>
              </w:rPr>
            </w:pPr>
            <w:r w:rsidRPr="009E5255">
              <w:rPr>
                <w:i/>
                <w:iCs/>
              </w:rPr>
              <w:t>I</w:t>
            </w:r>
            <w:r w:rsidR="21FEA96B" w:rsidRPr="009E5255">
              <w:rPr>
                <w:i/>
                <w:iCs/>
              </w:rPr>
              <w:t>n general, over the years, we have seen the cost of adhering to TGA</w:t>
            </w:r>
            <w:r w:rsidRPr="009E5255">
              <w:rPr>
                <w:i/>
                <w:iCs/>
              </w:rPr>
              <w:t>-</w:t>
            </w:r>
            <w:r w:rsidR="21FEA96B" w:rsidRPr="009E5255">
              <w:rPr>
                <w:i/>
                <w:iCs/>
              </w:rPr>
              <w:t>level qualit</w:t>
            </w:r>
            <w:r w:rsidRPr="009E5255">
              <w:rPr>
                <w:i/>
                <w:iCs/>
              </w:rPr>
              <w:t>y</w:t>
            </w:r>
            <w:r w:rsidR="21FEA96B" w:rsidRPr="009E5255">
              <w:rPr>
                <w:i/>
                <w:iCs/>
              </w:rPr>
              <w:t xml:space="preserve"> goes up</w:t>
            </w:r>
            <w:r w:rsidR="0031768C" w:rsidRPr="009E5255">
              <w:rPr>
                <w:i/>
                <w:iCs/>
              </w:rPr>
              <w:t>—</w:t>
            </w:r>
            <w:r w:rsidR="21FEA96B" w:rsidRPr="009E5255">
              <w:rPr>
                <w:i/>
                <w:iCs/>
              </w:rPr>
              <w:t>a</w:t>
            </w:r>
            <w:r w:rsidR="007F698F" w:rsidRPr="009E5255">
              <w:rPr>
                <w:i/>
                <w:iCs/>
              </w:rPr>
              <w:t xml:space="preserve">nd </w:t>
            </w:r>
            <w:r w:rsidR="21FEA96B" w:rsidRPr="009E5255">
              <w:rPr>
                <w:i/>
                <w:iCs/>
              </w:rPr>
              <w:t>I am not overcooking it</w:t>
            </w:r>
            <w:r w:rsidR="0031768C" w:rsidRPr="009E5255">
              <w:rPr>
                <w:i/>
                <w:iCs/>
              </w:rPr>
              <w:t xml:space="preserve">—in </w:t>
            </w:r>
            <w:r w:rsidR="21FEA96B" w:rsidRPr="009E5255">
              <w:rPr>
                <w:i/>
                <w:iCs/>
              </w:rPr>
              <w:t>almost every review, there's a significant cost increase to adhere to TGA</w:t>
            </w:r>
            <w:r w:rsidR="0031768C" w:rsidRPr="009E5255">
              <w:rPr>
                <w:i/>
                <w:iCs/>
              </w:rPr>
              <w:t>-</w:t>
            </w:r>
            <w:r w:rsidR="21FEA96B" w:rsidRPr="009E5255">
              <w:rPr>
                <w:i/>
                <w:iCs/>
              </w:rPr>
              <w:t>level standards</w:t>
            </w:r>
            <w:r w:rsidR="6F266B31" w:rsidRPr="009E5255">
              <w:rPr>
                <w:i/>
                <w:iCs/>
              </w:rPr>
              <w:t>.</w:t>
            </w:r>
            <w:r w:rsidR="0031768C" w:rsidRPr="009E5255">
              <w:rPr>
                <w:i/>
                <w:iCs/>
              </w:rPr>
              <w:t xml:space="preserve">  […] T</w:t>
            </w:r>
            <w:r w:rsidR="6F266B31" w:rsidRPr="009E5255">
              <w:rPr>
                <w:i/>
                <w:iCs/>
              </w:rPr>
              <w:t>he newest particle monitoring that I showed you</w:t>
            </w:r>
            <w:r w:rsidR="0031768C" w:rsidRPr="009E5255">
              <w:rPr>
                <w:i/>
                <w:iCs/>
              </w:rPr>
              <w:t>—</w:t>
            </w:r>
            <w:r w:rsidR="6F266B31" w:rsidRPr="009E5255">
              <w:rPr>
                <w:i/>
                <w:iCs/>
              </w:rPr>
              <w:t>that was over a million dollars across the network</w:t>
            </w:r>
            <w:r w:rsidR="0048472F" w:rsidRPr="009E5255">
              <w:rPr>
                <w:i/>
                <w:iCs/>
              </w:rPr>
              <w:t xml:space="preserve">.  </w:t>
            </w:r>
            <w:r w:rsidR="6F266B31" w:rsidRPr="009E5255">
              <w:rPr>
                <w:i/>
                <w:iCs/>
              </w:rPr>
              <w:t>The prepping with hydrogen peroxide, that's $600,000 in materials, nearly $2 million in labo</w:t>
            </w:r>
            <w:r w:rsidR="007F698F" w:rsidRPr="009E5255">
              <w:rPr>
                <w:i/>
                <w:iCs/>
              </w:rPr>
              <w:t>u</w:t>
            </w:r>
            <w:r w:rsidR="6F266B31" w:rsidRPr="009E5255">
              <w:rPr>
                <w:i/>
                <w:iCs/>
              </w:rPr>
              <w:t>r</w:t>
            </w:r>
            <w:r w:rsidR="0031768C" w:rsidRPr="009E5255">
              <w:rPr>
                <w:i/>
                <w:iCs/>
              </w:rPr>
              <w:t>.  T</w:t>
            </w:r>
            <w:r w:rsidR="6F266B31" w:rsidRPr="009E5255">
              <w:rPr>
                <w:i/>
                <w:iCs/>
              </w:rPr>
              <w:t>hese additional steps of the process and additional requirements certainly add to the cost of the operation</w:t>
            </w:r>
            <w:r w:rsidR="0048472F" w:rsidRPr="009E5255">
              <w:rPr>
                <w:i/>
                <w:iCs/>
              </w:rPr>
              <w:t xml:space="preserve">.  </w:t>
            </w:r>
          </w:p>
          <w:p w14:paraId="3EA1CE64" w14:textId="5EFD12E1" w:rsidR="21FEA96B" w:rsidRPr="009E5255" w:rsidRDefault="708EB0EF" w:rsidP="00CA5EF6">
            <w:pPr>
              <w:jc w:val="right"/>
              <w:rPr>
                <w:i/>
                <w:iCs/>
              </w:rPr>
            </w:pPr>
            <w:r w:rsidRPr="009E5255">
              <w:rPr>
                <w:i/>
                <w:iCs/>
              </w:rPr>
              <w:t>-TGA</w:t>
            </w:r>
            <w:r w:rsidR="00D61675" w:rsidRPr="009E5255">
              <w:rPr>
                <w:i/>
                <w:iCs/>
              </w:rPr>
              <w:t>-</w:t>
            </w:r>
            <w:r w:rsidRPr="009E5255">
              <w:rPr>
                <w:i/>
                <w:iCs/>
              </w:rPr>
              <w:t>licensed compounder</w:t>
            </w:r>
          </w:p>
        </w:tc>
      </w:tr>
    </w:tbl>
    <w:p w14:paraId="4689F51D" w14:textId="4606BD77" w:rsidR="53D90372" w:rsidRPr="009E5255" w:rsidRDefault="53D90372" w:rsidP="00783598"/>
    <w:p w14:paraId="738AABA9" w14:textId="36A04A8B" w:rsidR="00F01CDD" w:rsidRPr="009E5255" w:rsidRDefault="00677C8A" w:rsidP="00783598">
      <w:r w:rsidRPr="009E5255">
        <w:t>Representatives of a</w:t>
      </w:r>
      <w:r w:rsidR="00F46D02" w:rsidRPr="009E5255">
        <w:t xml:space="preserve"> </w:t>
      </w:r>
      <w:r w:rsidR="00C43B34" w:rsidRPr="009E5255">
        <w:t>commercial</w:t>
      </w:r>
      <w:r w:rsidR="00F46D02" w:rsidRPr="009E5255">
        <w:t xml:space="preserve"> pharmacy </w:t>
      </w:r>
      <w:r w:rsidR="0031768C" w:rsidRPr="009E5255">
        <w:t>group</w:t>
      </w:r>
      <w:r w:rsidR="00F46D02" w:rsidRPr="009E5255">
        <w:t xml:space="preserve"> elaborated on the role of </w:t>
      </w:r>
      <w:r w:rsidR="004B4892" w:rsidRPr="009E5255">
        <w:t>(</w:t>
      </w:r>
      <w:r w:rsidR="00F46D02" w:rsidRPr="009E5255">
        <w:t>s90</w:t>
      </w:r>
      <w:r w:rsidR="004B4892" w:rsidRPr="009E5255">
        <w:t>)</w:t>
      </w:r>
      <w:r w:rsidR="00F46D02" w:rsidRPr="009E5255">
        <w:t xml:space="preserve"> community pharmacies vs </w:t>
      </w:r>
      <w:r w:rsidR="004B4892" w:rsidRPr="009E5255">
        <w:t>(</w:t>
      </w:r>
      <w:r w:rsidR="00F46D02" w:rsidRPr="009E5255">
        <w:t>s94</w:t>
      </w:r>
      <w:r w:rsidR="004B4892" w:rsidRPr="009E5255">
        <w:t>)</w:t>
      </w:r>
      <w:r w:rsidR="00F46D02" w:rsidRPr="009E5255">
        <w:t xml:space="preserve"> hospital pharmacies</w:t>
      </w:r>
      <w:r w:rsidR="008E6733" w:rsidRPr="009E5255">
        <w:t>, and difference</w:t>
      </w:r>
      <w:r w:rsidR="000B7838" w:rsidRPr="009E5255">
        <w:t>s</w:t>
      </w:r>
      <w:r w:rsidR="008E6733" w:rsidRPr="009E5255">
        <w:t xml:space="preserve"> between </w:t>
      </w:r>
      <w:r w:rsidR="0031768C" w:rsidRPr="009E5255">
        <w:t>fees for TGA-</w:t>
      </w:r>
      <w:r w:rsidR="008E6733" w:rsidRPr="009E5255">
        <w:t>licen</w:t>
      </w:r>
      <w:r w:rsidR="00B32288" w:rsidRPr="009E5255">
        <w:t>sed</w:t>
      </w:r>
      <w:r w:rsidR="00FD21DD" w:rsidRPr="009E5255">
        <w:t xml:space="preserve"> and non-licensed facilities</w:t>
      </w:r>
      <w:r w:rsidR="0031768C" w:rsidRPr="009E5255">
        <w:t xml:space="preserve"> (see Section </w:t>
      </w:r>
      <w:r w:rsidR="0031768C" w:rsidRPr="009E5255">
        <w:fldChar w:fldCharType="begin"/>
      </w:r>
      <w:r w:rsidR="0031768C" w:rsidRPr="009E5255">
        <w:instrText xml:space="preserve"> REF _Ref92802051 \r \h </w:instrText>
      </w:r>
      <w:r w:rsidR="0031768C" w:rsidRPr="009E5255">
        <w:fldChar w:fldCharType="separate"/>
      </w:r>
      <w:r w:rsidR="000C766B">
        <w:rPr>
          <w:cs/>
        </w:rPr>
        <w:t>‎</w:t>
      </w:r>
      <w:r w:rsidR="000C766B">
        <w:t>3.2.4</w:t>
      </w:r>
      <w:r w:rsidR="0031768C" w:rsidRPr="009E5255">
        <w:fldChar w:fldCharType="end"/>
      </w:r>
      <w:r w:rsidR="0031768C" w:rsidRPr="009E5255">
        <w:t>)</w:t>
      </w:r>
      <w:r w:rsidR="0048472F" w:rsidRPr="009E5255">
        <w:t xml:space="preserve">.  </w:t>
      </w:r>
      <w:r w:rsidR="0031768C" w:rsidRPr="009E5255">
        <w:t>P</w:t>
      </w:r>
      <w:r w:rsidR="00DC4EF2" w:rsidRPr="009E5255">
        <w:t>rivately owned</w:t>
      </w:r>
      <w:r w:rsidR="0031768C" w:rsidRPr="009E5255">
        <w:t xml:space="preserve"> pharmacies</w:t>
      </w:r>
      <w:r w:rsidR="00DC4EF2" w:rsidRPr="009E5255">
        <w:t xml:space="preserve"> receive revenue</w:t>
      </w:r>
      <w:r w:rsidR="005012F4" w:rsidRPr="009E5255">
        <w:t xml:space="preserve"> from PBS claim</w:t>
      </w:r>
      <w:r w:rsidR="0031768C" w:rsidRPr="009E5255">
        <w:t>s,</w:t>
      </w:r>
      <w:r w:rsidR="005012F4" w:rsidRPr="009E5255">
        <w:t xml:space="preserve"> rather than from a hospital’s </w:t>
      </w:r>
      <w:r w:rsidR="00266152" w:rsidRPr="009E5255">
        <w:t>overall budget</w:t>
      </w:r>
      <w:r w:rsidR="000331C5" w:rsidRPr="009E5255">
        <w:t xml:space="preserve"> (see</w:t>
      </w:r>
      <w:r w:rsidR="0031768C" w:rsidRPr="009E5255">
        <w:t xml:space="preserve"> Section </w:t>
      </w:r>
      <w:r w:rsidR="0031768C" w:rsidRPr="009E5255">
        <w:fldChar w:fldCharType="begin"/>
      </w:r>
      <w:r w:rsidR="0031768C" w:rsidRPr="009E5255">
        <w:instrText xml:space="preserve"> REF _Ref92188536 \r \h </w:instrText>
      </w:r>
      <w:r w:rsidR="0031768C" w:rsidRPr="009E5255">
        <w:fldChar w:fldCharType="separate"/>
      </w:r>
      <w:r w:rsidR="000C766B">
        <w:rPr>
          <w:cs/>
        </w:rPr>
        <w:t>‎</w:t>
      </w:r>
      <w:r w:rsidR="000C766B">
        <w:t>3.2.2</w:t>
      </w:r>
      <w:r w:rsidR="0031768C" w:rsidRPr="009E5255">
        <w:fldChar w:fldCharType="end"/>
      </w:r>
      <w:r w:rsidR="000331C5" w:rsidRPr="009E5255">
        <w:t>)</w:t>
      </w:r>
      <w:r w:rsidR="00266152" w:rsidRPr="009E5255">
        <w:t>, hence differen</w:t>
      </w:r>
      <w:r w:rsidR="00B35C8D" w:rsidRPr="009E5255">
        <w:t>t</w:t>
      </w:r>
      <w:r w:rsidR="00266152" w:rsidRPr="009E5255">
        <w:t xml:space="preserve"> claim</w:t>
      </w:r>
      <w:r w:rsidR="0031768C" w:rsidRPr="009E5255">
        <w:t xml:space="preserve"> values</w:t>
      </w:r>
      <w:r w:rsidR="00266152" w:rsidRPr="009E5255">
        <w:t xml:space="preserve"> can </w:t>
      </w:r>
      <w:r w:rsidR="0031768C" w:rsidRPr="009E5255">
        <w:t>have</w:t>
      </w:r>
      <w:r w:rsidR="00266152" w:rsidRPr="009E5255">
        <w:t xml:space="preserve"> significant</w:t>
      </w:r>
      <w:r w:rsidR="0031768C" w:rsidRPr="009E5255">
        <w:t xml:space="preserve"> impact</w:t>
      </w:r>
      <w:r w:rsidR="0048472F" w:rsidRPr="009E5255">
        <w:t xml:space="preserve">.  </w:t>
      </w:r>
    </w:p>
    <w:tbl>
      <w:tblPr>
        <w:tblStyle w:val="TableGrid"/>
        <w:tblW w:w="0" w:type="auto"/>
        <w:tblInd w:w="1412" w:type="dxa"/>
        <w:tblLook w:val="04A0" w:firstRow="1" w:lastRow="0" w:firstColumn="1" w:lastColumn="0" w:noHBand="0" w:noVBand="1"/>
      </w:tblPr>
      <w:tblGrid>
        <w:gridCol w:w="7604"/>
      </w:tblGrid>
      <w:tr w:rsidR="00F01CDD" w:rsidRPr="009E5255" w14:paraId="6110DA7F" w14:textId="77777777" w:rsidTr="00CA5EF6">
        <w:tc>
          <w:tcPr>
            <w:tcW w:w="9011" w:type="dxa"/>
          </w:tcPr>
          <w:p w14:paraId="7DCEBD7C" w14:textId="77777777" w:rsidR="000579F3" w:rsidRPr="009E5255" w:rsidRDefault="00F01CDD" w:rsidP="000579F3">
            <w:pPr>
              <w:rPr>
                <w:i/>
                <w:iCs/>
              </w:rPr>
            </w:pPr>
            <w:r w:rsidRPr="009E5255">
              <w:rPr>
                <w:i/>
                <w:iCs/>
              </w:rPr>
              <w:t xml:space="preserve">We've got </w:t>
            </w:r>
            <w:r w:rsidR="008B355B" w:rsidRPr="009E5255">
              <w:rPr>
                <w:i/>
                <w:iCs/>
              </w:rPr>
              <w:t>[more than 20]</w:t>
            </w:r>
            <w:r w:rsidRPr="009E5255">
              <w:rPr>
                <w:i/>
                <w:iCs/>
              </w:rPr>
              <w:t xml:space="preserve"> pharmacies, I'd say more than half of that would be </w:t>
            </w:r>
            <w:r w:rsidR="008B355B" w:rsidRPr="009E5255">
              <w:rPr>
                <w:i/>
                <w:iCs/>
              </w:rPr>
              <w:t>(</w:t>
            </w:r>
            <w:r w:rsidRPr="009E5255">
              <w:rPr>
                <w:i/>
                <w:iCs/>
              </w:rPr>
              <w:t>s94</w:t>
            </w:r>
            <w:r w:rsidR="008B355B" w:rsidRPr="009E5255">
              <w:rPr>
                <w:i/>
                <w:iCs/>
              </w:rPr>
              <w:t>)</w:t>
            </w:r>
            <w:r w:rsidRPr="009E5255">
              <w:rPr>
                <w:i/>
                <w:iCs/>
              </w:rPr>
              <w:t xml:space="preserve"> and the remaining will be </w:t>
            </w:r>
            <w:r w:rsidR="008B355B" w:rsidRPr="009E5255">
              <w:rPr>
                <w:i/>
                <w:iCs/>
              </w:rPr>
              <w:t>(</w:t>
            </w:r>
            <w:r w:rsidRPr="009E5255">
              <w:rPr>
                <w:i/>
                <w:iCs/>
              </w:rPr>
              <w:t>s90</w:t>
            </w:r>
            <w:r w:rsidR="008B355B" w:rsidRPr="009E5255">
              <w:rPr>
                <w:i/>
                <w:iCs/>
              </w:rPr>
              <w:t>)</w:t>
            </w:r>
            <w:r w:rsidRPr="009E5255">
              <w:rPr>
                <w:i/>
                <w:iCs/>
              </w:rPr>
              <w:t>.</w:t>
            </w:r>
            <w:r w:rsidR="008B355B" w:rsidRPr="009E5255">
              <w:rPr>
                <w:i/>
                <w:iCs/>
              </w:rPr>
              <w:t xml:space="preserve">  […] T</w:t>
            </w:r>
            <w:r w:rsidRPr="009E5255">
              <w:rPr>
                <w:i/>
                <w:iCs/>
              </w:rPr>
              <w:t xml:space="preserve">hey are mainly in private hospitals.  </w:t>
            </w:r>
            <w:r w:rsidR="000579F3" w:rsidRPr="009E5255">
              <w:rPr>
                <w:i/>
                <w:iCs/>
              </w:rPr>
              <w:t>I</w:t>
            </w:r>
            <w:r w:rsidRPr="009E5255">
              <w:rPr>
                <w:i/>
                <w:iCs/>
              </w:rPr>
              <w:t>t's just how they're licensed</w:t>
            </w:r>
            <w:r w:rsidR="000579F3" w:rsidRPr="009E5255">
              <w:rPr>
                <w:i/>
                <w:iCs/>
              </w:rPr>
              <w:t xml:space="preserve">. </w:t>
            </w:r>
            <w:r w:rsidRPr="009E5255">
              <w:rPr>
                <w:i/>
                <w:iCs/>
              </w:rPr>
              <w:t xml:space="preserve"> </w:t>
            </w:r>
            <w:r w:rsidR="000579F3" w:rsidRPr="009E5255">
              <w:rPr>
                <w:i/>
                <w:iCs/>
              </w:rPr>
              <w:t>A</w:t>
            </w:r>
            <w:r w:rsidRPr="009E5255">
              <w:rPr>
                <w:i/>
                <w:iCs/>
              </w:rPr>
              <w:t xml:space="preserve"> large hospital facility</w:t>
            </w:r>
            <w:r w:rsidR="000579F3" w:rsidRPr="009E5255">
              <w:rPr>
                <w:i/>
                <w:iCs/>
              </w:rPr>
              <w:t>—</w:t>
            </w:r>
            <w:r w:rsidRPr="009E5255">
              <w:rPr>
                <w:i/>
                <w:iCs/>
              </w:rPr>
              <w:t>150 beds or more</w:t>
            </w:r>
            <w:r w:rsidR="000579F3" w:rsidRPr="009E5255">
              <w:rPr>
                <w:i/>
                <w:iCs/>
              </w:rPr>
              <w:t>—</w:t>
            </w:r>
            <w:r w:rsidRPr="009E5255">
              <w:rPr>
                <w:i/>
                <w:iCs/>
              </w:rPr>
              <w:t xml:space="preserve">you can usually get an s90 license.  Or it may be the case that a community pharmacy license was purchased and moved into the hospital historically, versus a smaller facility where you can only get access to an </w:t>
            </w:r>
            <w:r w:rsidR="000579F3" w:rsidRPr="009E5255">
              <w:rPr>
                <w:i/>
                <w:iCs/>
              </w:rPr>
              <w:t>(</w:t>
            </w:r>
            <w:r w:rsidRPr="009E5255">
              <w:rPr>
                <w:i/>
                <w:iCs/>
              </w:rPr>
              <w:t>s94</w:t>
            </w:r>
            <w:r w:rsidR="000579F3" w:rsidRPr="009E5255">
              <w:rPr>
                <w:i/>
                <w:iCs/>
              </w:rPr>
              <w:t>)</w:t>
            </w:r>
            <w:r w:rsidRPr="009E5255">
              <w:rPr>
                <w:i/>
                <w:iCs/>
              </w:rPr>
              <w:t xml:space="preserve">. </w:t>
            </w:r>
          </w:p>
          <w:p w14:paraId="61558254" w14:textId="0DAC05EA" w:rsidR="00F01CDD" w:rsidRPr="009E5255" w:rsidRDefault="000579F3" w:rsidP="000579F3">
            <w:pPr>
              <w:rPr>
                <w:i/>
                <w:iCs/>
              </w:rPr>
            </w:pPr>
            <w:r w:rsidRPr="009E5255">
              <w:rPr>
                <w:i/>
                <w:iCs/>
              </w:rPr>
              <w:t>[…] F</w:t>
            </w:r>
            <w:r w:rsidR="00F01CDD" w:rsidRPr="009E5255">
              <w:rPr>
                <w:i/>
                <w:iCs/>
              </w:rPr>
              <w:t>or example, we've got a service</w:t>
            </w:r>
            <w:r w:rsidRPr="009E5255">
              <w:rPr>
                <w:i/>
                <w:iCs/>
              </w:rPr>
              <w:t xml:space="preserve"> […]</w:t>
            </w:r>
            <w:r w:rsidR="00F01CDD" w:rsidRPr="009E5255">
              <w:rPr>
                <w:i/>
                <w:iCs/>
              </w:rPr>
              <w:t xml:space="preserve"> that's an </w:t>
            </w:r>
            <w:r w:rsidRPr="009E5255">
              <w:rPr>
                <w:i/>
                <w:iCs/>
              </w:rPr>
              <w:t>(</w:t>
            </w:r>
            <w:r w:rsidR="00F01CDD" w:rsidRPr="009E5255">
              <w:rPr>
                <w:i/>
                <w:iCs/>
              </w:rPr>
              <w:t>s90</w:t>
            </w:r>
            <w:r w:rsidRPr="009E5255">
              <w:rPr>
                <w:i/>
                <w:iCs/>
              </w:rPr>
              <w:t>)</w:t>
            </w:r>
            <w:r w:rsidR="00F01CDD" w:rsidRPr="009E5255">
              <w:rPr>
                <w:i/>
                <w:iCs/>
              </w:rPr>
              <w:t xml:space="preserve"> license.  So</w:t>
            </w:r>
            <w:r w:rsidRPr="009E5255">
              <w:rPr>
                <w:i/>
                <w:iCs/>
              </w:rPr>
              <w:t>,</w:t>
            </w:r>
            <w:r w:rsidR="00F01CDD" w:rsidRPr="009E5255">
              <w:rPr>
                <w:i/>
                <w:iCs/>
              </w:rPr>
              <w:t xml:space="preserve"> technically, it's a community pharmacy.  But we know it's really a hospital pharmacy, and it's there predominately for the hospital</w:t>
            </w:r>
            <w:r w:rsidRPr="009E5255">
              <w:rPr>
                <w:i/>
                <w:iCs/>
              </w:rPr>
              <w:t>.</w:t>
            </w:r>
            <w:r w:rsidR="00F01CDD" w:rsidRPr="009E5255">
              <w:rPr>
                <w:i/>
                <w:iCs/>
              </w:rPr>
              <w:t xml:space="preserve"> </w:t>
            </w:r>
            <w:r w:rsidRPr="009E5255">
              <w:rPr>
                <w:i/>
                <w:iCs/>
              </w:rPr>
              <w:t xml:space="preserve"> I</w:t>
            </w:r>
            <w:r w:rsidR="00F01CDD" w:rsidRPr="009E5255">
              <w:rPr>
                <w:i/>
                <w:iCs/>
              </w:rPr>
              <w:t>t's there for the community</w:t>
            </w:r>
            <w:r w:rsidRPr="009E5255">
              <w:rPr>
                <w:i/>
                <w:iCs/>
              </w:rPr>
              <w:t>,</w:t>
            </w:r>
            <w:r w:rsidR="00F01CDD" w:rsidRPr="009E5255">
              <w:rPr>
                <w:i/>
                <w:iCs/>
              </w:rPr>
              <w:t xml:space="preserve"> </w:t>
            </w:r>
            <w:r w:rsidRPr="009E5255">
              <w:rPr>
                <w:i/>
                <w:iCs/>
              </w:rPr>
              <w:t>b</w:t>
            </w:r>
            <w:r w:rsidR="00F01CDD" w:rsidRPr="009E5255">
              <w:rPr>
                <w:i/>
                <w:iCs/>
              </w:rPr>
              <w:t>ut we don't really get people coming in just off the street</w:t>
            </w:r>
            <w:r w:rsidRPr="009E5255">
              <w:rPr>
                <w:i/>
                <w:iCs/>
              </w:rPr>
              <w:t>—</w:t>
            </w:r>
            <w:r w:rsidR="00F01CDD" w:rsidRPr="009E5255">
              <w:rPr>
                <w:i/>
                <w:iCs/>
              </w:rPr>
              <w:t xml:space="preserve">they tend to come as outpatients for specific medicines.  </w:t>
            </w:r>
            <w:r w:rsidRPr="009E5255">
              <w:rPr>
                <w:i/>
                <w:iCs/>
              </w:rPr>
              <w:t>I</w:t>
            </w:r>
            <w:r w:rsidR="00F01CDD" w:rsidRPr="009E5255">
              <w:rPr>
                <w:i/>
                <w:iCs/>
              </w:rPr>
              <w:t>n that sort of environment</w:t>
            </w:r>
            <w:r w:rsidRPr="009E5255">
              <w:rPr>
                <w:i/>
                <w:iCs/>
              </w:rPr>
              <w:t>,</w:t>
            </w:r>
            <w:r w:rsidR="00F01CDD" w:rsidRPr="009E5255">
              <w:rPr>
                <w:i/>
                <w:iCs/>
              </w:rPr>
              <w:t xml:space="preserve"> where there's a lot of choices, they usually go to outside pharmacies</w:t>
            </w:r>
            <w:r w:rsidRPr="009E5255">
              <w:rPr>
                <w:i/>
                <w:iCs/>
              </w:rPr>
              <w:t xml:space="preserve"> […].  W</w:t>
            </w:r>
            <w:r w:rsidR="00F01CDD" w:rsidRPr="009E5255">
              <w:rPr>
                <w:i/>
                <w:iCs/>
              </w:rPr>
              <w:t>e sort of think about community pharmacies more like hospital pharmacie</w:t>
            </w:r>
            <w:r w:rsidRPr="009E5255">
              <w:rPr>
                <w:i/>
                <w:iCs/>
              </w:rPr>
              <w:t xml:space="preserve">s, </w:t>
            </w:r>
            <w:r w:rsidR="00F01CDD" w:rsidRPr="009E5255">
              <w:rPr>
                <w:i/>
                <w:iCs/>
              </w:rPr>
              <w:t xml:space="preserve">just licensed differently.  </w:t>
            </w:r>
            <w:r w:rsidRPr="009E5255">
              <w:rPr>
                <w:i/>
                <w:iCs/>
              </w:rPr>
              <w:t xml:space="preserve">[…] </w:t>
            </w:r>
            <w:r w:rsidR="004156B4" w:rsidRPr="009E5255">
              <w:rPr>
                <w:i/>
                <w:iCs/>
              </w:rPr>
              <w:t>I</w:t>
            </w:r>
            <w:r w:rsidR="00F01CDD" w:rsidRPr="009E5255">
              <w:rPr>
                <w:i/>
                <w:iCs/>
              </w:rPr>
              <w:t xml:space="preserve">n some of these </w:t>
            </w:r>
            <w:r w:rsidRPr="009E5255">
              <w:rPr>
                <w:i/>
                <w:iCs/>
              </w:rPr>
              <w:t xml:space="preserve">[s90] </w:t>
            </w:r>
            <w:r w:rsidR="00F01CDD" w:rsidRPr="009E5255">
              <w:rPr>
                <w:i/>
                <w:iCs/>
              </w:rPr>
              <w:t>settings, we actually service</w:t>
            </w:r>
            <w:r w:rsidRPr="009E5255">
              <w:rPr>
                <w:i/>
                <w:iCs/>
              </w:rPr>
              <w:t xml:space="preserve"> </w:t>
            </w:r>
            <w:r w:rsidR="00F01CDD" w:rsidRPr="009E5255">
              <w:rPr>
                <w:i/>
                <w:iCs/>
              </w:rPr>
              <w:t>smaller hospital facilities that don't justify having a pharmacy on site</w:t>
            </w:r>
            <w:r w:rsidRPr="009E5255">
              <w:rPr>
                <w:i/>
                <w:iCs/>
              </w:rPr>
              <w:t>.</w:t>
            </w:r>
          </w:p>
          <w:p w14:paraId="62DD5B9F" w14:textId="6F214C80" w:rsidR="00F01CDD" w:rsidRPr="009E5255" w:rsidRDefault="00F01CDD" w:rsidP="00CA5EF6">
            <w:pPr>
              <w:jc w:val="right"/>
              <w:rPr>
                <w:i/>
                <w:iCs/>
              </w:rPr>
            </w:pPr>
            <w:r w:rsidRPr="009E5255">
              <w:rPr>
                <w:i/>
                <w:iCs/>
              </w:rPr>
              <w:softHyphen/>
              <w:t xml:space="preserve"> </w:t>
            </w:r>
            <w:r w:rsidR="00D61675" w:rsidRPr="009E5255">
              <w:rPr>
                <w:i/>
                <w:iCs/>
              </w:rPr>
              <w:t>-</w:t>
            </w:r>
            <w:r w:rsidR="001D0E46" w:rsidRPr="009E5255">
              <w:rPr>
                <w:i/>
                <w:iCs/>
              </w:rPr>
              <w:t>Commercial</w:t>
            </w:r>
            <w:r w:rsidRPr="009E5255">
              <w:rPr>
                <w:i/>
                <w:iCs/>
              </w:rPr>
              <w:t xml:space="preserve"> </w:t>
            </w:r>
            <w:r w:rsidR="00D61675" w:rsidRPr="009E5255">
              <w:rPr>
                <w:i/>
                <w:iCs/>
              </w:rPr>
              <w:t>p</w:t>
            </w:r>
            <w:r w:rsidRPr="009E5255">
              <w:rPr>
                <w:i/>
                <w:iCs/>
              </w:rPr>
              <w:t xml:space="preserve">harmacy </w:t>
            </w:r>
            <w:r w:rsidR="008B355B" w:rsidRPr="009E5255">
              <w:rPr>
                <w:i/>
                <w:iCs/>
              </w:rPr>
              <w:t>group</w:t>
            </w:r>
          </w:p>
        </w:tc>
      </w:tr>
    </w:tbl>
    <w:p w14:paraId="32D20212" w14:textId="77777777" w:rsidR="00F01CDD" w:rsidRPr="009E5255" w:rsidRDefault="00F01CDD" w:rsidP="00783598"/>
    <w:p w14:paraId="69F0AA3C" w14:textId="01330044" w:rsidR="009533CF" w:rsidRPr="009E5255" w:rsidRDefault="00676E72" w:rsidP="00657351">
      <w:r w:rsidRPr="009E5255">
        <w:t xml:space="preserve">Alternatively, a </w:t>
      </w:r>
      <w:r w:rsidR="003F1595" w:rsidRPr="009E5255">
        <w:t xml:space="preserve">public hospital </w:t>
      </w:r>
      <w:r w:rsidRPr="009E5255">
        <w:t>representative noted some third</w:t>
      </w:r>
      <w:r w:rsidR="00FD21DD" w:rsidRPr="009E5255">
        <w:t>-</w:t>
      </w:r>
      <w:r w:rsidRPr="009E5255">
        <w:t xml:space="preserve">party providers offer a full </w:t>
      </w:r>
      <w:r w:rsidR="003F1595" w:rsidRPr="009E5255">
        <w:t xml:space="preserve">suite of </w:t>
      </w:r>
      <w:r w:rsidRPr="009E5255">
        <w:t>service</w:t>
      </w:r>
      <w:r w:rsidR="003F1595" w:rsidRPr="009E5255">
        <w:t>s on a contract—</w:t>
      </w:r>
      <w:r w:rsidRPr="009E5255">
        <w:t xml:space="preserve">from </w:t>
      </w:r>
      <w:r w:rsidR="00AD0E95" w:rsidRPr="009E5255">
        <w:t>processing of PBS scripts</w:t>
      </w:r>
      <w:r w:rsidR="00CA3A06" w:rsidRPr="009E5255">
        <w:t xml:space="preserve"> </w:t>
      </w:r>
      <w:r w:rsidR="00AD0E95" w:rsidRPr="009E5255">
        <w:t>to provision of compounded drug</w:t>
      </w:r>
      <w:r w:rsidR="003F1595" w:rsidRPr="009E5255">
        <w:t>—</w:t>
      </w:r>
      <w:r w:rsidR="00AD0E95" w:rsidRPr="009E5255">
        <w:t xml:space="preserve">negotiated directly with each </w:t>
      </w:r>
      <w:r w:rsidR="00173A2C" w:rsidRPr="009E5255">
        <w:t>health</w:t>
      </w:r>
      <w:r w:rsidR="003A55D4" w:rsidRPr="009E5255">
        <w:t xml:space="preserve"> service </w:t>
      </w:r>
      <w:r w:rsidR="00173A2C" w:rsidRPr="009E5255">
        <w:t xml:space="preserve">and </w:t>
      </w:r>
      <w:r w:rsidR="003A55D4" w:rsidRPr="009E5255">
        <w:t>with no standardised pricing.</w:t>
      </w:r>
    </w:p>
    <w:tbl>
      <w:tblPr>
        <w:tblStyle w:val="TableGrid"/>
        <w:tblW w:w="0" w:type="auto"/>
        <w:tblInd w:w="1412" w:type="dxa"/>
        <w:tblLook w:val="04A0" w:firstRow="1" w:lastRow="0" w:firstColumn="1" w:lastColumn="0" w:noHBand="0" w:noVBand="1"/>
      </w:tblPr>
      <w:tblGrid>
        <w:gridCol w:w="7604"/>
      </w:tblGrid>
      <w:tr w:rsidR="007F698F" w:rsidRPr="009E5255" w14:paraId="585B9F29" w14:textId="77777777" w:rsidTr="00CA5EF6">
        <w:tc>
          <w:tcPr>
            <w:tcW w:w="9011" w:type="dxa"/>
          </w:tcPr>
          <w:p w14:paraId="754FCBCF" w14:textId="24885B57" w:rsidR="00F01CDD" w:rsidRPr="009E5255" w:rsidRDefault="000E5B47" w:rsidP="007F698F">
            <w:pPr>
              <w:rPr>
                <w:i/>
                <w:iCs/>
              </w:rPr>
            </w:pPr>
            <w:r w:rsidRPr="009E5255">
              <w:rPr>
                <w:i/>
                <w:iCs/>
              </w:rPr>
              <w:t>T</w:t>
            </w:r>
            <w:r w:rsidR="007F698F" w:rsidRPr="009E5255">
              <w:rPr>
                <w:i/>
                <w:iCs/>
              </w:rPr>
              <w:t xml:space="preserve">he other workaround is to get a private pharmacy to process your PBS scripts for you.  </w:t>
            </w:r>
            <w:r w:rsidR="00A07012" w:rsidRPr="009E5255">
              <w:rPr>
                <w:i/>
                <w:iCs/>
              </w:rPr>
              <w:t>T</w:t>
            </w:r>
            <w:r w:rsidR="007F698F" w:rsidRPr="009E5255">
              <w:rPr>
                <w:i/>
                <w:iCs/>
              </w:rPr>
              <w:t xml:space="preserve">here's a couple of big players in this field.  </w:t>
            </w:r>
            <w:r w:rsidR="00A07012" w:rsidRPr="009E5255">
              <w:rPr>
                <w:i/>
                <w:iCs/>
              </w:rPr>
              <w:t>A</w:t>
            </w:r>
            <w:r w:rsidR="007F698F" w:rsidRPr="009E5255">
              <w:rPr>
                <w:i/>
                <w:iCs/>
              </w:rPr>
              <w:t>s well as the compounding</w:t>
            </w:r>
            <w:r w:rsidR="00A07012" w:rsidRPr="009E5255">
              <w:rPr>
                <w:i/>
                <w:iCs/>
              </w:rPr>
              <w:t>/</w:t>
            </w:r>
            <w:r w:rsidR="007F698F" w:rsidRPr="009E5255">
              <w:rPr>
                <w:i/>
                <w:iCs/>
              </w:rPr>
              <w:t>manufacturing side, they offer a PBS scripting and processing functionality as well</w:t>
            </w:r>
            <w:r w:rsidR="00A07012" w:rsidRPr="009E5255">
              <w:rPr>
                <w:i/>
                <w:iCs/>
              </w:rPr>
              <w:t xml:space="preserve">. </w:t>
            </w:r>
            <w:r w:rsidR="007F698F" w:rsidRPr="009E5255">
              <w:rPr>
                <w:i/>
                <w:iCs/>
              </w:rPr>
              <w:t xml:space="preserve"> </w:t>
            </w:r>
            <w:r w:rsidR="00A07012" w:rsidRPr="009E5255">
              <w:rPr>
                <w:i/>
                <w:iCs/>
              </w:rPr>
              <w:t>T</w:t>
            </w:r>
            <w:r w:rsidR="007F698F" w:rsidRPr="009E5255">
              <w:rPr>
                <w:i/>
                <w:iCs/>
              </w:rPr>
              <w:t>hey also have a registered pharmacy as part of their business</w:t>
            </w:r>
            <w:r w:rsidR="00F01CDD" w:rsidRPr="009E5255">
              <w:rPr>
                <w:i/>
                <w:iCs/>
              </w:rPr>
              <w:t xml:space="preserve">.  </w:t>
            </w:r>
            <w:r w:rsidR="007F698F" w:rsidRPr="009E5255">
              <w:rPr>
                <w:i/>
                <w:iCs/>
              </w:rPr>
              <w:t>And they offer this all</w:t>
            </w:r>
            <w:r w:rsidR="00FC0149" w:rsidRPr="009E5255">
              <w:rPr>
                <w:i/>
                <w:iCs/>
              </w:rPr>
              <w:t>-</w:t>
            </w:r>
            <w:r w:rsidR="007F698F" w:rsidRPr="009E5255">
              <w:rPr>
                <w:i/>
                <w:iCs/>
              </w:rPr>
              <w:t>in</w:t>
            </w:r>
            <w:r w:rsidR="00FC0149" w:rsidRPr="009E5255">
              <w:rPr>
                <w:i/>
                <w:iCs/>
              </w:rPr>
              <w:t>-</w:t>
            </w:r>
            <w:r w:rsidR="007F698F" w:rsidRPr="009E5255">
              <w:rPr>
                <w:i/>
                <w:iCs/>
              </w:rPr>
              <w:t xml:space="preserve">one model as part of your contract with them.  </w:t>
            </w:r>
            <w:r w:rsidR="00FC0149" w:rsidRPr="009E5255">
              <w:rPr>
                <w:i/>
                <w:iCs/>
              </w:rPr>
              <w:t>T</w:t>
            </w:r>
            <w:r w:rsidR="007F698F" w:rsidRPr="009E5255">
              <w:rPr>
                <w:i/>
                <w:iCs/>
              </w:rPr>
              <w:t>hey coordinate getting the scripts from the doctors, processing them, ordering the drugs</w:t>
            </w:r>
            <w:r w:rsidR="00FC0149" w:rsidRPr="009E5255">
              <w:rPr>
                <w:i/>
                <w:iCs/>
              </w:rPr>
              <w:t>.</w:t>
            </w:r>
            <w:r w:rsidR="007F698F" w:rsidRPr="009E5255">
              <w:rPr>
                <w:i/>
                <w:iCs/>
              </w:rPr>
              <w:t xml:space="preserve"> </w:t>
            </w:r>
            <w:r w:rsidR="00FC0149" w:rsidRPr="009E5255">
              <w:rPr>
                <w:i/>
                <w:iCs/>
              </w:rPr>
              <w:t xml:space="preserve"> They</w:t>
            </w:r>
            <w:r w:rsidR="007F698F" w:rsidRPr="009E5255">
              <w:rPr>
                <w:i/>
                <w:iCs/>
              </w:rPr>
              <w:t xml:space="preserve"> facilitate that and coordinate with the doctors on site, the pharmacist on site if there are any.  </w:t>
            </w:r>
            <w:r w:rsidR="00FC0149" w:rsidRPr="009E5255">
              <w:rPr>
                <w:i/>
                <w:iCs/>
              </w:rPr>
              <w:t>I</w:t>
            </w:r>
            <w:r w:rsidR="007F698F" w:rsidRPr="009E5255">
              <w:rPr>
                <w:i/>
                <w:iCs/>
              </w:rPr>
              <w:t>t's a very good model in that they provide this all in one service, but it's really down to each individual hospital or LHD, to negotiate their own terms and conditions of those contracts.</w:t>
            </w:r>
          </w:p>
          <w:p w14:paraId="52CBF68B" w14:textId="190D1AE0" w:rsidR="007F698F" w:rsidRPr="009E5255" w:rsidRDefault="007F698F" w:rsidP="007F698F">
            <w:pPr>
              <w:rPr>
                <w:i/>
                <w:iCs/>
              </w:rPr>
            </w:pPr>
            <w:r w:rsidRPr="009E5255">
              <w:rPr>
                <w:i/>
                <w:iCs/>
              </w:rPr>
              <w:t>There isn't, you know, for example, a state</w:t>
            </w:r>
            <w:r w:rsidR="00F01CDD" w:rsidRPr="009E5255">
              <w:rPr>
                <w:i/>
                <w:iCs/>
              </w:rPr>
              <w:t>-</w:t>
            </w:r>
            <w:r w:rsidRPr="009E5255">
              <w:rPr>
                <w:i/>
                <w:iCs/>
              </w:rPr>
              <w:t>wide contract, where you notice a certain level of services agreed across the board.  I know from talking to colleagues across the state, there are very different levels of service negotiated in those contracts and provided and therefore the rebate that is negotiated as part of that contract is very different as well.</w:t>
            </w:r>
          </w:p>
          <w:p w14:paraId="11EDE8C3" w14:textId="2397CA45" w:rsidR="00F01CDD" w:rsidRPr="009E5255" w:rsidRDefault="00FC0149" w:rsidP="007F698F">
            <w:pPr>
              <w:rPr>
                <w:i/>
                <w:iCs/>
              </w:rPr>
            </w:pPr>
            <w:r w:rsidRPr="009E5255">
              <w:rPr>
                <w:i/>
                <w:iCs/>
              </w:rPr>
              <w:t>F</w:t>
            </w:r>
            <w:r w:rsidR="007F698F" w:rsidRPr="009E5255">
              <w:rPr>
                <w:i/>
                <w:iCs/>
              </w:rPr>
              <w:t>rom a private pharmacy perspective, it's a very lucrative business for the</w:t>
            </w:r>
            <w:r w:rsidRPr="009E5255">
              <w:rPr>
                <w:i/>
                <w:iCs/>
              </w:rPr>
              <w:t xml:space="preserve">m, </w:t>
            </w:r>
            <w:r w:rsidR="007F698F" w:rsidRPr="009E5255">
              <w:rPr>
                <w:i/>
                <w:iCs/>
              </w:rPr>
              <w:t xml:space="preserve">getting all those scripts, because cancer treatments are quite expensive.  </w:t>
            </w:r>
            <w:r w:rsidRPr="009E5255">
              <w:rPr>
                <w:i/>
                <w:iCs/>
              </w:rPr>
              <w:t>[…]</w:t>
            </w:r>
            <w:r w:rsidR="007F698F" w:rsidRPr="009E5255">
              <w:rPr>
                <w:i/>
                <w:iCs/>
              </w:rPr>
              <w:t xml:space="preserve"> </w:t>
            </w:r>
            <w:r w:rsidRPr="009E5255">
              <w:rPr>
                <w:i/>
                <w:iCs/>
              </w:rPr>
              <w:t>T</w:t>
            </w:r>
            <w:r w:rsidR="007F698F" w:rsidRPr="009E5255">
              <w:rPr>
                <w:i/>
                <w:iCs/>
              </w:rPr>
              <w:t>hey do agree to a certain percentage of rebate with who</w:t>
            </w:r>
            <w:r w:rsidRPr="009E5255">
              <w:rPr>
                <w:i/>
                <w:iCs/>
              </w:rPr>
              <w:t>m</w:t>
            </w:r>
            <w:r w:rsidR="007F698F" w:rsidRPr="009E5255">
              <w:rPr>
                <w:i/>
                <w:iCs/>
              </w:rPr>
              <w:t>ever that contract is negotiated</w:t>
            </w:r>
            <w:r w:rsidRPr="009E5255">
              <w:rPr>
                <w:i/>
                <w:iCs/>
              </w:rPr>
              <w:t>,</w:t>
            </w:r>
            <w:r w:rsidR="007F698F" w:rsidRPr="009E5255">
              <w:rPr>
                <w:i/>
                <w:iCs/>
              </w:rPr>
              <w:t xml:space="preserve"> </w:t>
            </w:r>
            <w:r w:rsidRPr="009E5255">
              <w:rPr>
                <w:i/>
                <w:iCs/>
              </w:rPr>
              <w:t>b</w:t>
            </w:r>
            <w:r w:rsidR="007F698F" w:rsidRPr="009E5255">
              <w:rPr>
                <w:i/>
                <w:iCs/>
              </w:rPr>
              <w:t xml:space="preserve">ut it's down to your own negotiating skills as to what you get. </w:t>
            </w:r>
          </w:p>
          <w:p w14:paraId="37D74415" w14:textId="5741C529" w:rsidR="007F698F" w:rsidRPr="009E5255" w:rsidRDefault="007F698F" w:rsidP="00CA5EF6">
            <w:pPr>
              <w:jc w:val="right"/>
              <w:rPr>
                <w:i/>
                <w:iCs/>
              </w:rPr>
            </w:pPr>
            <w:r w:rsidRPr="009E5255">
              <w:rPr>
                <w:i/>
                <w:iCs/>
              </w:rPr>
              <w:t xml:space="preserve"> </w:t>
            </w:r>
            <w:r w:rsidR="005D0A14" w:rsidRPr="009E5255">
              <w:rPr>
                <w:i/>
                <w:iCs/>
              </w:rPr>
              <w:t>-</w:t>
            </w:r>
            <w:r w:rsidRPr="009E5255">
              <w:rPr>
                <w:i/>
                <w:iCs/>
              </w:rPr>
              <w:t xml:space="preserve">Public </w:t>
            </w:r>
            <w:r w:rsidR="005D0A14" w:rsidRPr="009E5255">
              <w:rPr>
                <w:i/>
                <w:iCs/>
              </w:rPr>
              <w:t>health service</w:t>
            </w:r>
          </w:p>
        </w:tc>
      </w:tr>
    </w:tbl>
    <w:p w14:paraId="17D790A0" w14:textId="43880502" w:rsidR="001A6A72" w:rsidRPr="009E5255" w:rsidRDefault="001A6A72" w:rsidP="00783598"/>
    <w:p w14:paraId="770E835B" w14:textId="5BE6A1AB" w:rsidR="00F70E2E" w:rsidRPr="009E5255" w:rsidRDefault="0005398C" w:rsidP="00657351">
      <w:r w:rsidRPr="009E5255">
        <w:t>Several</w:t>
      </w:r>
      <w:r w:rsidR="00365498" w:rsidRPr="009E5255">
        <w:t xml:space="preserve"> </w:t>
      </w:r>
      <w:r w:rsidR="00C2598B" w:rsidRPr="009E5255">
        <w:t xml:space="preserve">written </w:t>
      </w:r>
      <w:r w:rsidR="00365498" w:rsidRPr="009E5255">
        <w:t>submissions</w:t>
      </w:r>
      <w:r w:rsidR="00C2598B" w:rsidRPr="009E5255">
        <w:t xml:space="preserve"> to the Review</w:t>
      </w:r>
      <w:r w:rsidR="00365498" w:rsidRPr="009E5255">
        <w:t xml:space="preserve"> implied that </w:t>
      </w:r>
      <w:r w:rsidR="00C2598B" w:rsidRPr="009E5255">
        <w:t xml:space="preserve">the </w:t>
      </w:r>
      <w:r w:rsidR="00365498" w:rsidRPr="009E5255">
        <w:t xml:space="preserve">compounding </w:t>
      </w:r>
      <w:r w:rsidR="00C2598B" w:rsidRPr="009E5255">
        <w:t>of emergent</w:t>
      </w:r>
      <w:r w:rsidR="00365498" w:rsidRPr="009E5255">
        <w:t xml:space="preserve"> immunotherapies was more </w:t>
      </w:r>
      <w:r w:rsidR="00C2598B" w:rsidRPr="009E5255">
        <w:t xml:space="preserve">technically </w:t>
      </w:r>
      <w:r w:rsidR="00365498" w:rsidRPr="009E5255">
        <w:t xml:space="preserve">challenging </w:t>
      </w:r>
      <w:r w:rsidR="00C2598B" w:rsidRPr="009E5255">
        <w:t>and EFC</w:t>
      </w:r>
      <w:r w:rsidR="00AD2A80" w:rsidRPr="009E5255">
        <w:t xml:space="preserve"> fees should take complex, high</w:t>
      </w:r>
      <w:r w:rsidR="00C2598B" w:rsidRPr="009E5255">
        <w:t>-</w:t>
      </w:r>
      <w:r w:rsidR="00AD2A80" w:rsidRPr="009E5255">
        <w:t>cost immunotherapies</w:t>
      </w:r>
      <w:r w:rsidR="00C2598B" w:rsidRPr="009E5255">
        <w:t xml:space="preserve"> specifically into account.</w:t>
      </w:r>
      <w:r w:rsidR="00AD2A80" w:rsidRPr="009E5255">
        <w:t xml:space="preserve"> </w:t>
      </w:r>
      <w:r w:rsidR="00C2598B" w:rsidRPr="009E5255">
        <w:t xml:space="preserve"> </w:t>
      </w:r>
      <w:r w:rsidR="00F21918" w:rsidRPr="009E5255">
        <w:t>However, i</w:t>
      </w:r>
      <w:r w:rsidR="00AD2A80" w:rsidRPr="009E5255">
        <w:t>t was unclear</w:t>
      </w:r>
      <w:r w:rsidR="00F21918" w:rsidRPr="009E5255">
        <w:t xml:space="preserve"> from that input</w:t>
      </w:r>
      <w:r w:rsidR="00C2598B" w:rsidRPr="009E5255">
        <w:t xml:space="preserve"> </w:t>
      </w:r>
      <w:r w:rsidR="00AD2A80" w:rsidRPr="009E5255">
        <w:t xml:space="preserve">how </w:t>
      </w:r>
      <w:r w:rsidR="00C2598B" w:rsidRPr="009E5255">
        <w:t xml:space="preserve">the </w:t>
      </w:r>
      <w:r w:rsidR="00AD2A80" w:rsidRPr="009E5255">
        <w:t xml:space="preserve">compounding of immunotherapies </w:t>
      </w:r>
      <w:r w:rsidR="00F21918" w:rsidRPr="009E5255">
        <w:t xml:space="preserve">or its associated costs differed </w:t>
      </w:r>
      <w:r w:rsidR="00AD2A80" w:rsidRPr="009E5255">
        <w:t xml:space="preserve">from </w:t>
      </w:r>
      <w:r w:rsidR="00F21918" w:rsidRPr="009E5255">
        <w:t xml:space="preserve">that of </w:t>
      </w:r>
      <w:r w:rsidR="00AD2A80" w:rsidRPr="009E5255">
        <w:t xml:space="preserve">small molecule chemotherapies. </w:t>
      </w:r>
      <w:r w:rsidR="00C2598B" w:rsidRPr="009E5255">
        <w:t xml:space="preserve"> </w:t>
      </w:r>
      <w:r w:rsidR="00AD2A80" w:rsidRPr="009E5255">
        <w:t>W</w:t>
      </w:r>
      <w:r w:rsidR="009C7D15" w:rsidRPr="009E5255">
        <w:t xml:space="preserve">hen queried in interviews, </w:t>
      </w:r>
      <w:r w:rsidR="00040EB7" w:rsidRPr="009E5255">
        <w:t>TGA-licensed</w:t>
      </w:r>
      <w:r w:rsidR="009C7D15" w:rsidRPr="009E5255">
        <w:t xml:space="preserve"> compounders, community pharmaci</w:t>
      </w:r>
      <w:r w:rsidR="00677C8A" w:rsidRPr="009E5255">
        <w:t>sts</w:t>
      </w:r>
      <w:r w:rsidR="009C7D15" w:rsidRPr="009E5255">
        <w:t xml:space="preserve"> and </w:t>
      </w:r>
      <w:r w:rsidR="00677C8A" w:rsidRPr="009E5255">
        <w:t xml:space="preserve">representatives of </w:t>
      </w:r>
      <w:r w:rsidR="009C7D15" w:rsidRPr="009E5255">
        <w:t xml:space="preserve">a </w:t>
      </w:r>
      <w:r w:rsidR="00C43B34" w:rsidRPr="009E5255">
        <w:t>commercial</w:t>
      </w:r>
      <w:r w:rsidR="009C7D15" w:rsidRPr="009E5255">
        <w:t xml:space="preserve"> pharmacy </w:t>
      </w:r>
      <w:r w:rsidR="00C2598B" w:rsidRPr="009E5255">
        <w:t>group</w:t>
      </w:r>
      <w:r w:rsidR="009C7D15" w:rsidRPr="009E5255">
        <w:t xml:space="preserve"> agreed </w:t>
      </w:r>
      <w:r w:rsidR="00C2598B" w:rsidRPr="009E5255">
        <w:t xml:space="preserve">that </w:t>
      </w:r>
      <w:r w:rsidR="009C7D15" w:rsidRPr="009E5255">
        <w:t xml:space="preserve">there is no difference in how the newer </w:t>
      </w:r>
      <w:r w:rsidR="008F76A2">
        <w:t>m</w:t>
      </w:r>
      <w:r w:rsidR="009C7D15" w:rsidRPr="009E5255">
        <w:t>A</w:t>
      </w:r>
      <w:r w:rsidR="00FD21DD" w:rsidRPr="009E5255">
        <w:t>b</w:t>
      </w:r>
      <w:r w:rsidR="009C7D15" w:rsidRPr="009E5255">
        <w:t xml:space="preserve">s are compounded </w:t>
      </w:r>
      <w:r w:rsidR="00C2598B" w:rsidRPr="009E5255">
        <w:t>relative</w:t>
      </w:r>
      <w:r w:rsidR="009C7D15" w:rsidRPr="009E5255">
        <w:t xml:space="preserve"> to </w:t>
      </w:r>
      <w:r w:rsidR="00C2598B" w:rsidRPr="009E5255">
        <w:t xml:space="preserve">the </w:t>
      </w:r>
      <w:r w:rsidR="009C7D15" w:rsidRPr="009E5255">
        <w:t>older cytotoxic drugs</w:t>
      </w:r>
      <w:r w:rsidR="00DB5D08" w:rsidRPr="009E5255">
        <w:t xml:space="preserve"> and</w:t>
      </w:r>
      <w:r w:rsidRPr="009E5255">
        <w:t xml:space="preserve"> may be safer from an operator perspective</w:t>
      </w:r>
      <w:r w:rsidR="00F70E2E" w:rsidRPr="009E5255">
        <w:t>.</w:t>
      </w:r>
    </w:p>
    <w:tbl>
      <w:tblPr>
        <w:tblStyle w:val="TableGrid"/>
        <w:tblW w:w="0" w:type="auto"/>
        <w:tblInd w:w="1412" w:type="dxa"/>
        <w:tblLook w:val="04A0" w:firstRow="1" w:lastRow="0" w:firstColumn="1" w:lastColumn="0" w:noHBand="0" w:noVBand="1"/>
      </w:tblPr>
      <w:tblGrid>
        <w:gridCol w:w="7604"/>
      </w:tblGrid>
      <w:tr w:rsidR="004156B4" w:rsidRPr="009E5255" w14:paraId="034E9A26" w14:textId="77777777" w:rsidTr="00CA5EF6">
        <w:tc>
          <w:tcPr>
            <w:tcW w:w="9011" w:type="dxa"/>
          </w:tcPr>
          <w:p w14:paraId="146D93CF" w14:textId="1D7025CB" w:rsidR="004156B4" w:rsidRPr="009E5255" w:rsidRDefault="004156B4" w:rsidP="004156B4">
            <w:pPr>
              <w:rPr>
                <w:i/>
                <w:iCs/>
              </w:rPr>
            </w:pPr>
            <w:r w:rsidRPr="009E5255">
              <w:rPr>
                <w:i/>
                <w:iCs/>
              </w:rPr>
              <w:t xml:space="preserve">We basically treat </w:t>
            </w:r>
            <w:r w:rsidR="008F76A2">
              <w:rPr>
                <w:i/>
                <w:iCs/>
              </w:rPr>
              <w:t>mAbs</w:t>
            </w:r>
            <w:r w:rsidRPr="009E5255">
              <w:rPr>
                <w:i/>
                <w:iCs/>
              </w:rPr>
              <w:t xml:space="preserve"> in the same way as the older cytotoxics in terms of safety, and sterility so we will still compound them in the sterile suite.  There are some hospitals that</w:t>
            </w:r>
            <w:r w:rsidR="006A2469" w:rsidRPr="009E5255">
              <w:rPr>
                <w:i/>
                <w:iCs/>
              </w:rPr>
              <w:t xml:space="preserve"> </w:t>
            </w:r>
            <w:r w:rsidRPr="009E5255">
              <w:rPr>
                <w:i/>
                <w:iCs/>
              </w:rPr>
              <w:t xml:space="preserve">have nurses doing some of the </w:t>
            </w:r>
            <w:r w:rsidR="008F76A2">
              <w:rPr>
                <w:i/>
                <w:iCs/>
              </w:rPr>
              <w:t>mAbs</w:t>
            </w:r>
            <w:r w:rsidRPr="009E5255">
              <w:rPr>
                <w:i/>
                <w:iCs/>
              </w:rPr>
              <w:t xml:space="preserve"> themselves, maybe with a closed system</w:t>
            </w:r>
            <w:r w:rsidR="006A2469" w:rsidRPr="009E5255">
              <w:rPr>
                <w:i/>
                <w:iCs/>
              </w:rPr>
              <w:t>-</w:t>
            </w:r>
            <w:r w:rsidRPr="009E5255">
              <w:rPr>
                <w:i/>
                <w:iCs/>
              </w:rPr>
              <w:t xml:space="preserve">type design.  But we don't recommend that anywhere because of the unknowns with </w:t>
            </w:r>
            <w:r w:rsidR="008F76A2">
              <w:rPr>
                <w:i/>
                <w:iCs/>
              </w:rPr>
              <w:t>mAbs</w:t>
            </w:r>
            <w:r w:rsidRPr="009E5255">
              <w:rPr>
                <w:i/>
                <w:iCs/>
              </w:rPr>
              <w:t xml:space="preserve">.  Theoretically, they may be safer to handle, but I don't think it's clear cut enough to recommend that to anyone; we just treat them all the same. </w:t>
            </w:r>
          </w:p>
          <w:p w14:paraId="6B88B997" w14:textId="55AC9AD5" w:rsidR="004156B4" w:rsidRPr="009E5255" w:rsidRDefault="004156B4" w:rsidP="00CA5EF6">
            <w:pPr>
              <w:jc w:val="right"/>
              <w:rPr>
                <w:i/>
                <w:iCs/>
              </w:rPr>
            </w:pPr>
            <w:r w:rsidRPr="009E5255">
              <w:rPr>
                <w:i/>
                <w:iCs/>
              </w:rPr>
              <w:t xml:space="preserve"> </w:t>
            </w:r>
            <w:r w:rsidR="007E1832" w:rsidRPr="009E5255">
              <w:rPr>
                <w:i/>
                <w:iCs/>
              </w:rPr>
              <w:t>-</w:t>
            </w:r>
            <w:r w:rsidR="00C146E9" w:rsidRPr="009E5255">
              <w:rPr>
                <w:i/>
                <w:iCs/>
              </w:rPr>
              <w:t>Commercial</w:t>
            </w:r>
            <w:r w:rsidR="007E1832" w:rsidRPr="009E5255">
              <w:rPr>
                <w:i/>
                <w:iCs/>
              </w:rPr>
              <w:t xml:space="preserve"> p</w:t>
            </w:r>
            <w:r w:rsidRPr="009E5255">
              <w:rPr>
                <w:i/>
                <w:iCs/>
              </w:rPr>
              <w:t xml:space="preserve">harmacy </w:t>
            </w:r>
            <w:r w:rsidR="00C2598B" w:rsidRPr="009E5255">
              <w:rPr>
                <w:i/>
                <w:iCs/>
              </w:rPr>
              <w:t>group</w:t>
            </w:r>
          </w:p>
          <w:p w14:paraId="478B6AE9" w14:textId="77777777" w:rsidR="00C16895" w:rsidRPr="009E5255" w:rsidRDefault="00C16895" w:rsidP="004156B4">
            <w:pPr>
              <w:rPr>
                <w:i/>
                <w:iCs/>
              </w:rPr>
            </w:pPr>
          </w:p>
          <w:p w14:paraId="5FE87797" w14:textId="726FD6AC" w:rsidR="00121DED" w:rsidRPr="009E5255" w:rsidRDefault="004156B4" w:rsidP="004156B4">
            <w:pPr>
              <w:rPr>
                <w:i/>
                <w:iCs/>
              </w:rPr>
            </w:pPr>
            <w:r w:rsidRPr="009E5255">
              <w:rPr>
                <w:i/>
                <w:iCs/>
              </w:rPr>
              <w:t xml:space="preserve">The macromolecules, or the proteins really, of the newer agents, they do not pass skin barriers or GI tract barriers.  </w:t>
            </w:r>
            <w:r w:rsidR="006A2469" w:rsidRPr="009E5255">
              <w:rPr>
                <w:i/>
                <w:iCs/>
              </w:rPr>
              <w:t>E</w:t>
            </w:r>
            <w:r w:rsidRPr="009E5255">
              <w:rPr>
                <w:i/>
                <w:iCs/>
              </w:rPr>
              <w:t>xcept for the one or two which are conjugated with an existing cytotoxic drug, the</w:t>
            </w:r>
            <w:r w:rsidR="006A2469" w:rsidRPr="009E5255">
              <w:rPr>
                <w:i/>
                <w:iCs/>
              </w:rPr>
              <w:t>y</w:t>
            </w:r>
            <w:r w:rsidRPr="009E5255">
              <w:rPr>
                <w:i/>
                <w:iCs/>
              </w:rPr>
              <w:t xml:space="preserve"> pose no hazard.  And all that causes a bit of a problem for people in hospital pharmacy, who initially treated them as though they were cytotoxic agents and became used to compounding them in their cytotoxic drug safety cabinets.  </w:t>
            </w:r>
            <w:r w:rsidR="006A2469" w:rsidRPr="009E5255">
              <w:rPr>
                <w:i/>
                <w:iCs/>
              </w:rPr>
              <w:t>T</w:t>
            </w:r>
            <w:r w:rsidRPr="009E5255">
              <w:rPr>
                <w:i/>
                <w:iCs/>
              </w:rPr>
              <w:t>hat was fine until it was recogni</w:t>
            </w:r>
            <w:r w:rsidR="00121DED" w:rsidRPr="009E5255">
              <w:rPr>
                <w:i/>
                <w:iCs/>
              </w:rPr>
              <w:t>s</w:t>
            </w:r>
            <w:r w:rsidRPr="009E5255">
              <w:rPr>
                <w:i/>
                <w:iCs/>
              </w:rPr>
              <w:t xml:space="preserve">ed that they were not an occupational hazard. </w:t>
            </w:r>
          </w:p>
          <w:p w14:paraId="160CC783" w14:textId="09413668" w:rsidR="004156B4" w:rsidRPr="009E5255" w:rsidRDefault="004156B4" w:rsidP="00CA5EF6">
            <w:pPr>
              <w:jc w:val="right"/>
              <w:rPr>
                <w:i/>
                <w:iCs/>
              </w:rPr>
            </w:pPr>
            <w:r w:rsidRPr="009E5255">
              <w:rPr>
                <w:i/>
                <w:iCs/>
              </w:rPr>
              <w:t xml:space="preserve"> </w:t>
            </w:r>
            <w:r w:rsidR="007E1832" w:rsidRPr="009E5255">
              <w:rPr>
                <w:i/>
                <w:iCs/>
              </w:rPr>
              <w:t>-Independent c</w:t>
            </w:r>
            <w:r w:rsidRPr="009E5255">
              <w:rPr>
                <w:i/>
                <w:iCs/>
              </w:rPr>
              <w:t xml:space="preserve">ompounding consultant </w:t>
            </w:r>
          </w:p>
        </w:tc>
      </w:tr>
    </w:tbl>
    <w:p w14:paraId="09C106F8" w14:textId="48001A36" w:rsidR="001A6A72" w:rsidRPr="009E5255" w:rsidRDefault="001A6A72" w:rsidP="00783598"/>
    <w:p w14:paraId="0285329B" w14:textId="68337F3D" w:rsidR="007D4625" w:rsidRPr="009E5255" w:rsidRDefault="002C25AA" w:rsidP="00546C4D">
      <w:pPr>
        <w:pStyle w:val="Heading2"/>
        <w:ind w:left="567"/>
      </w:pPr>
      <w:bookmarkStart w:id="176" w:name="_Toc144886232"/>
      <w:r w:rsidRPr="009E5255">
        <w:t>Evidence from the l</w:t>
      </w:r>
      <w:r w:rsidR="007D4625" w:rsidRPr="009E5255">
        <w:t>iterature</w:t>
      </w:r>
      <w:r w:rsidR="006603F1" w:rsidRPr="009E5255">
        <w:t xml:space="preserve"> </w:t>
      </w:r>
      <w:r w:rsidRPr="009E5255">
        <w:t>on approaches to the efficient funding of cancer medicines</w:t>
      </w:r>
      <w:bookmarkEnd w:id="176"/>
    </w:p>
    <w:p w14:paraId="66E8F86B" w14:textId="61DF7441" w:rsidR="002C25AA" w:rsidRPr="009E5255" w:rsidRDefault="00392DA2" w:rsidP="002C25AA">
      <w:r w:rsidRPr="009E5255">
        <w:t>A systematic literature review</w:t>
      </w:r>
      <w:r w:rsidR="002C25AA" w:rsidRPr="009E5255">
        <w:t xml:space="preserve"> </w:t>
      </w:r>
      <w:r w:rsidRPr="009E5255">
        <w:t>was undertaken to explore current and alternative models for the provision and funding of cancer medicines</w:t>
      </w:r>
      <w:r w:rsidR="002C25AA" w:rsidRPr="009E5255">
        <w:t xml:space="preserve"> (</w:t>
      </w:r>
      <w:r w:rsidR="00D44F72" w:rsidRPr="009E5255">
        <w:t xml:space="preserve">for a discussion of the literature review methodology, </w:t>
      </w:r>
      <w:r w:rsidR="002C25AA" w:rsidRPr="009E5255">
        <w:t xml:space="preserve">see </w:t>
      </w:r>
      <w:r w:rsidR="002C25AA" w:rsidRPr="009E5255">
        <w:fldChar w:fldCharType="begin"/>
      </w:r>
      <w:r w:rsidR="002C25AA" w:rsidRPr="009E5255">
        <w:instrText xml:space="preserve"> REF _Ref90045477 \h </w:instrText>
      </w:r>
      <w:r w:rsidR="002C25AA" w:rsidRPr="009E5255">
        <w:fldChar w:fldCharType="separate"/>
      </w:r>
      <w:r w:rsidR="000C766B" w:rsidRPr="009E5255">
        <w:t xml:space="preserve">Appendix </w:t>
      </w:r>
      <w:r w:rsidR="000C766B">
        <w:rPr>
          <w:noProof/>
        </w:rPr>
        <w:t>3</w:t>
      </w:r>
      <w:r w:rsidR="002C25AA" w:rsidRPr="009E5255">
        <w:fldChar w:fldCharType="end"/>
      </w:r>
      <w:r w:rsidR="002C25AA" w:rsidRPr="009E5255">
        <w:t xml:space="preserve">).  </w:t>
      </w:r>
      <w:r w:rsidRPr="009E5255">
        <w:t>Included studies</w:t>
      </w:r>
      <w:r w:rsidR="00244E80" w:rsidRPr="009E5255">
        <w:t xml:space="preserve"> </w:t>
      </w:r>
      <w:r w:rsidRPr="009E5255">
        <w:t>discuss</w:t>
      </w:r>
      <w:r w:rsidR="00244E80" w:rsidRPr="009E5255">
        <w:t xml:space="preserve"> </w:t>
      </w:r>
      <w:r w:rsidRPr="009E5255">
        <w:t>the minimisation of costs and wastage</w:t>
      </w:r>
      <w:r w:rsidR="00244E80" w:rsidRPr="009E5255">
        <w:t xml:space="preserve"> associated with the practices of:</w:t>
      </w:r>
    </w:p>
    <w:p w14:paraId="3BBAC7AC" w14:textId="04897FD3" w:rsidR="00244E80" w:rsidRPr="009E5255" w:rsidRDefault="00244E80" w:rsidP="005A2B78">
      <w:pPr>
        <w:pStyle w:val="ListParagraph"/>
        <w:rPr>
          <w:lang w:val="en-AU"/>
        </w:rPr>
      </w:pPr>
      <w:r w:rsidRPr="009E5255">
        <w:rPr>
          <w:lang w:val="en-AU"/>
        </w:rPr>
        <w:t>Prescribing cancer medicines, including dose</w:t>
      </w:r>
      <w:r w:rsidR="00392DA2" w:rsidRPr="009E5255">
        <w:rPr>
          <w:lang w:val="en-AU"/>
        </w:rPr>
        <w:t>-</w:t>
      </w:r>
      <w:r w:rsidRPr="009E5255">
        <w:rPr>
          <w:lang w:val="en-AU"/>
        </w:rPr>
        <w:t>rounding</w:t>
      </w:r>
      <w:r w:rsidR="0018220A" w:rsidRPr="009E5255">
        <w:rPr>
          <w:lang w:val="en-AU"/>
        </w:rPr>
        <w:t xml:space="preserve"> and </w:t>
      </w:r>
      <w:r w:rsidRPr="009E5255">
        <w:rPr>
          <w:lang w:val="en-AU"/>
        </w:rPr>
        <w:t>dose</w:t>
      </w:r>
      <w:r w:rsidR="00392DA2" w:rsidRPr="009E5255">
        <w:rPr>
          <w:lang w:val="en-AU"/>
        </w:rPr>
        <w:t>-</w:t>
      </w:r>
      <w:r w:rsidRPr="009E5255">
        <w:rPr>
          <w:lang w:val="en-AU"/>
        </w:rPr>
        <w:t>banding</w:t>
      </w:r>
    </w:p>
    <w:p w14:paraId="07B79199" w14:textId="722045B1" w:rsidR="00244E80" w:rsidRPr="009E5255" w:rsidRDefault="00FC6089" w:rsidP="005A2B78">
      <w:pPr>
        <w:pStyle w:val="ListParagraph"/>
        <w:rPr>
          <w:lang w:val="en-AU"/>
        </w:rPr>
      </w:pPr>
      <w:r w:rsidRPr="009E5255">
        <w:rPr>
          <w:lang w:val="en-AU"/>
        </w:rPr>
        <w:t xml:space="preserve">Optimisation of vial contents in the preparation of </w:t>
      </w:r>
      <w:r w:rsidR="00B112F4" w:rsidRPr="009E5255">
        <w:rPr>
          <w:lang w:val="en-AU"/>
        </w:rPr>
        <w:t xml:space="preserve">multiple </w:t>
      </w:r>
      <w:r w:rsidRPr="009E5255">
        <w:rPr>
          <w:lang w:val="en-AU"/>
        </w:rPr>
        <w:t xml:space="preserve">doses </w:t>
      </w:r>
      <w:r w:rsidR="00B112F4" w:rsidRPr="009E5255">
        <w:rPr>
          <w:lang w:val="en-AU"/>
        </w:rPr>
        <w:t>(</w:t>
      </w:r>
      <w:r w:rsidR="00323A73" w:rsidRPr="009E5255">
        <w:rPr>
          <w:lang w:val="en-AU"/>
        </w:rPr>
        <w:t xml:space="preserve">i.e., </w:t>
      </w:r>
      <w:r w:rsidR="00DF3C43" w:rsidRPr="009E5255">
        <w:rPr>
          <w:lang w:val="en-AU"/>
        </w:rPr>
        <w:t>vial-sharing</w:t>
      </w:r>
      <w:r w:rsidR="00B112F4" w:rsidRPr="009E5255">
        <w:rPr>
          <w:lang w:val="en-AU"/>
        </w:rPr>
        <w:t>)</w:t>
      </w:r>
    </w:p>
    <w:p w14:paraId="1A108139" w14:textId="41B973B1" w:rsidR="001D0FCA" w:rsidRPr="009E5255" w:rsidRDefault="003942A5" w:rsidP="005A2B78">
      <w:pPr>
        <w:pStyle w:val="ListParagraph"/>
        <w:rPr>
          <w:lang w:val="en-AU"/>
        </w:rPr>
      </w:pPr>
      <w:r w:rsidRPr="009E5255">
        <w:rPr>
          <w:lang w:val="en-AU"/>
        </w:rPr>
        <w:t xml:space="preserve">Administrative and technological practices </w:t>
      </w:r>
      <w:r w:rsidR="001D0FCA" w:rsidRPr="009E5255">
        <w:rPr>
          <w:lang w:val="en-AU"/>
        </w:rPr>
        <w:t xml:space="preserve">associated with the preparation and use of cancer medicines </w:t>
      </w:r>
    </w:p>
    <w:p w14:paraId="051691A0" w14:textId="6E70D183" w:rsidR="00B112F4" w:rsidRPr="009E5255" w:rsidRDefault="00B112F4" w:rsidP="00B112F4">
      <w:r w:rsidRPr="009E5255">
        <w:t xml:space="preserve">In addition, </w:t>
      </w:r>
      <w:r w:rsidR="00621184" w:rsidRPr="009E5255">
        <w:t xml:space="preserve">the literature review included </w:t>
      </w:r>
      <w:r w:rsidRPr="009E5255">
        <w:t>evidence from time</w:t>
      </w:r>
      <w:r w:rsidR="00621184" w:rsidRPr="009E5255">
        <w:t>-</w:t>
      </w:r>
      <w:r w:rsidRPr="009E5255">
        <w:t>and</w:t>
      </w:r>
      <w:r w:rsidR="00621184" w:rsidRPr="009E5255">
        <w:t>-</w:t>
      </w:r>
      <w:r w:rsidRPr="009E5255">
        <w:t xml:space="preserve">motion studies </w:t>
      </w:r>
      <w:r w:rsidR="00621184" w:rsidRPr="009E5255">
        <w:t xml:space="preserve">that </w:t>
      </w:r>
      <w:r w:rsidRPr="009E5255">
        <w:t>explore the costs associated with the acquisition, preparation and delivery of cancer medicines.</w:t>
      </w:r>
    </w:p>
    <w:p w14:paraId="743AD72D" w14:textId="4BE39997" w:rsidR="00767C0E" w:rsidRPr="009E5255" w:rsidRDefault="00B112F4" w:rsidP="005A2B78">
      <w:pPr>
        <w:pStyle w:val="Heading3"/>
      </w:pPr>
      <w:bookmarkStart w:id="177" w:name="_Ref93055598"/>
      <w:bookmarkStart w:id="178" w:name="_Toc144886233"/>
      <w:r w:rsidRPr="009E5255">
        <w:t xml:space="preserve">Efficiency in </w:t>
      </w:r>
      <w:r w:rsidR="00AF3B4B" w:rsidRPr="009E5255">
        <w:t>p</w:t>
      </w:r>
      <w:r w:rsidRPr="009E5255">
        <w:t xml:space="preserve">rescribing </w:t>
      </w:r>
      <w:r w:rsidR="00AF3B4B" w:rsidRPr="009E5255">
        <w:t>c</w:t>
      </w:r>
      <w:r w:rsidRPr="009E5255">
        <w:t xml:space="preserve">ancer </w:t>
      </w:r>
      <w:r w:rsidR="00AF3B4B" w:rsidRPr="009E5255">
        <w:t>m</w:t>
      </w:r>
      <w:r w:rsidRPr="009E5255">
        <w:t>edicines</w:t>
      </w:r>
      <w:bookmarkEnd w:id="177"/>
      <w:bookmarkEnd w:id="178"/>
    </w:p>
    <w:p w14:paraId="1DCCDEC2" w14:textId="7922723E" w:rsidR="00B112F4" w:rsidRPr="009E5255" w:rsidRDefault="00B112F4" w:rsidP="00B112F4">
      <w:pPr>
        <w:pStyle w:val="SubHead-NotNumbered"/>
        <w:rPr>
          <w:u w:val="single"/>
          <w:lang w:eastAsia="en-GB"/>
        </w:rPr>
      </w:pPr>
      <w:r w:rsidRPr="009E5255">
        <w:rPr>
          <w:u w:val="single"/>
          <w:lang w:eastAsia="en-GB"/>
        </w:rPr>
        <w:t>Dose</w:t>
      </w:r>
      <w:r w:rsidR="007972F4" w:rsidRPr="009E5255">
        <w:rPr>
          <w:u w:val="single"/>
          <w:lang w:eastAsia="en-GB"/>
        </w:rPr>
        <w:t>-r</w:t>
      </w:r>
      <w:r w:rsidRPr="009E5255">
        <w:rPr>
          <w:u w:val="single"/>
          <w:lang w:eastAsia="en-GB"/>
        </w:rPr>
        <w:t>ounding</w:t>
      </w:r>
    </w:p>
    <w:p w14:paraId="10A9707D" w14:textId="299F6524" w:rsidR="003C7D7B" w:rsidRPr="009E5255" w:rsidRDefault="00194365" w:rsidP="009026D0">
      <w:pPr>
        <w:rPr>
          <w:i/>
          <w:iCs/>
          <w:lang w:eastAsia="en-GB"/>
        </w:rPr>
      </w:pPr>
      <w:r w:rsidRPr="009E5255">
        <w:rPr>
          <w:i/>
          <w:iCs/>
          <w:lang w:eastAsia="en-GB"/>
        </w:rPr>
        <w:t>N</w:t>
      </w:r>
      <w:r w:rsidR="00E57788" w:rsidRPr="009E5255">
        <w:rPr>
          <w:i/>
          <w:iCs/>
          <w:lang w:eastAsia="en-GB"/>
        </w:rPr>
        <w:t xml:space="preserve">ine </w:t>
      </w:r>
      <w:r w:rsidR="00DB148E" w:rsidRPr="009E5255">
        <w:rPr>
          <w:i/>
          <w:iCs/>
          <w:lang w:eastAsia="en-GB"/>
        </w:rPr>
        <w:t>publications</w:t>
      </w:r>
      <w:r w:rsidR="00E57788" w:rsidRPr="009E5255">
        <w:rPr>
          <w:i/>
          <w:iCs/>
          <w:lang w:eastAsia="en-GB"/>
        </w:rPr>
        <w:t xml:space="preserve"> addressed the potential for </w:t>
      </w:r>
      <w:r w:rsidR="00D4373A" w:rsidRPr="009E5255">
        <w:rPr>
          <w:i/>
          <w:iCs/>
          <w:lang w:eastAsia="en-GB"/>
        </w:rPr>
        <w:t>dose-rounding</w:t>
      </w:r>
      <w:r w:rsidR="00E57788" w:rsidRPr="009E5255">
        <w:rPr>
          <w:i/>
          <w:iCs/>
          <w:lang w:eastAsia="en-GB"/>
        </w:rPr>
        <w:t xml:space="preserve"> </w:t>
      </w:r>
      <w:r w:rsidR="00323A73" w:rsidRPr="009E5255">
        <w:rPr>
          <w:i/>
          <w:iCs/>
          <w:lang w:eastAsia="en-GB"/>
        </w:rPr>
        <w:t xml:space="preserve">as a measure </w:t>
      </w:r>
      <w:r w:rsidR="00E57788" w:rsidRPr="009E5255">
        <w:rPr>
          <w:i/>
          <w:iCs/>
          <w:lang w:eastAsia="en-GB"/>
        </w:rPr>
        <w:t xml:space="preserve">to </w:t>
      </w:r>
      <w:r w:rsidR="00323A73" w:rsidRPr="009E5255">
        <w:rPr>
          <w:i/>
          <w:iCs/>
          <w:lang w:eastAsia="en-GB"/>
        </w:rPr>
        <w:t>reduce</w:t>
      </w:r>
      <w:r w:rsidR="00E57788" w:rsidRPr="009E5255">
        <w:rPr>
          <w:i/>
          <w:iCs/>
          <w:lang w:eastAsia="en-GB"/>
        </w:rPr>
        <w:t xml:space="preserve"> the costs of cancer medicine use.  In short, these studies</w:t>
      </w:r>
      <w:r w:rsidR="00323A73" w:rsidRPr="009E5255">
        <w:rPr>
          <w:i/>
          <w:iCs/>
          <w:lang w:eastAsia="en-GB"/>
        </w:rPr>
        <w:t>—</w:t>
      </w:r>
      <w:r w:rsidR="00E57788" w:rsidRPr="009E5255">
        <w:rPr>
          <w:i/>
          <w:iCs/>
          <w:lang w:eastAsia="en-GB"/>
        </w:rPr>
        <w:t>reflecting practice in Australia and abroad</w:t>
      </w:r>
      <w:r w:rsidR="00323A73" w:rsidRPr="009E5255">
        <w:rPr>
          <w:i/>
          <w:iCs/>
          <w:lang w:eastAsia="en-GB"/>
        </w:rPr>
        <w:t>—</w:t>
      </w:r>
      <w:r w:rsidR="00E57788" w:rsidRPr="009E5255">
        <w:rPr>
          <w:i/>
          <w:iCs/>
          <w:lang w:eastAsia="en-GB"/>
        </w:rPr>
        <w:t xml:space="preserve">note that the practice of </w:t>
      </w:r>
      <w:r w:rsidR="00D4373A" w:rsidRPr="009E5255">
        <w:rPr>
          <w:i/>
          <w:iCs/>
          <w:lang w:eastAsia="en-GB"/>
        </w:rPr>
        <w:t>dose-rounding</w:t>
      </w:r>
      <w:r w:rsidR="00E57788" w:rsidRPr="009E5255">
        <w:rPr>
          <w:i/>
          <w:iCs/>
          <w:lang w:eastAsia="en-GB"/>
        </w:rPr>
        <w:t xml:space="preserve"> can be used to reduce the costs associated with cancer medicine prescribing (for a given funding model).  Importantly, the studies do not necessarily address the impact on treatment efficacy or safety</w:t>
      </w:r>
      <w:r w:rsidR="00323A73" w:rsidRPr="009E5255">
        <w:rPr>
          <w:i/>
          <w:iCs/>
          <w:lang w:eastAsia="en-GB"/>
        </w:rPr>
        <w:t>,</w:t>
      </w:r>
      <w:r w:rsidR="00E57788" w:rsidRPr="009E5255">
        <w:rPr>
          <w:i/>
          <w:iCs/>
          <w:lang w:eastAsia="en-GB"/>
        </w:rPr>
        <w:t xml:space="preserve"> making the implicit assumption that </w:t>
      </w:r>
      <w:r w:rsidR="00D4373A" w:rsidRPr="009E5255">
        <w:rPr>
          <w:i/>
          <w:iCs/>
          <w:lang w:eastAsia="en-GB"/>
        </w:rPr>
        <w:t>dose-rounding</w:t>
      </w:r>
      <w:r w:rsidR="00E57788" w:rsidRPr="009E5255">
        <w:rPr>
          <w:i/>
          <w:iCs/>
          <w:lang w:eastAsia="en-GB"/>
        </w:rPr>
        <w:t xml:space="preserve"> (within a margin of 5-10% of the prescribed dose) can be done safely </w:t>
      </w:r>
      <w:r w:rsidR="00323A73" w:rsidRPr="009E5255">
        <w:rPr>
          <w:i/>
          <w:iCs/>
          <w:lang w:eastAsia="en-GB"/>
        </w:rPr>
        <w:t xml:space="preserve">and </w:t>
      </w:r>
      <w:r w:rsidR="00E57788" w:rsidRPr="009E5255">
        <w:rPr>
          <w:i/>
          <w:iCs/>
          <w:lang w:eastAsia="en-GB"/>
        </w:rPr>
        <w:t xml:space="preserve">without </w:t>
      </w:r>
      <w:r w:rsidR="003C7D7B" w:rsidRPr="009E5255">
        <w:rPr>
          <w:i/>
          <w:iCs/>
          <w:lang w:eastAsia="en-GB"/>
        </w:rPr>
        <w:t>adversely impacting patient outcomes</w:t>
      </w:r>
      <w:r w:rsidR="0039494D" w:rsidRPr="009E5255">
        <w:rPr>
          <w:i/>
          <w:iCs/>
          <w:lang w:eastAsia="en-GB"/>
        </w:rPr>
        <w:t xml:space="preserve"> </w:t>
      </w:r>
      <w:r w:rsidR="00323A73" w:rsidRPr="009E5255">
        <w:rPr>
          <w:i/>
          <w:iCs/>
          <w:lang w:eastAsia="en-GB"/>
        </w:rPr>
        <w:t xml:space="preserve">(for further discussion of patient safety issues, </w:t>
      </w:r>
      <w:r w:rsidR="0039494D" w:rsidRPr="009E5255">
        <w:rPr>
          <w:i/>
          <w:iCs/>
          <w:lang w:eastAsia="en-GB"/>
        </w:rPr>
        <w:t xml:space="preserve">see Section </w:t>
      </w:r>
      <w:r w:rsidR="0083344E" w:rsidRPr="009E5255">
        <w:rPr>
          <w:i/>
          <w:iCs/>
          <w:lang w:eastAsia="en-GB"/>
        </w:rPr>
        <w:fldChar w:fldCharType="begin"/>
      </w:r>
      <w:r w:rsidR="0083344E" w:rsidRPr="009E5255">
        <w:rPr>
          <w:i/>
          <w:iCs/>
          <w:lang w:eastAsia="en-GB"/>
        </w:rPr>
        <w:instrText xml:space="preserve"> REF _Ref92700156 \r \h </w:instrText>
      </w:r>
      <w:r w:rsidR="0083344E" w:rsidRPr="009E5255">
        <w:rPr>
          <w:i/>
          <w:iCs/>
          <w:lang w:eastAsia="en-GB"/>
        </w:rPr>
      </w:r>
      <w:r w:rsidR="0083344E" w:rsidRPr="009E5255">
        <w:rPr>
          <w:i/>
          <w:iCs/>
          <w:lang w:eastAsia="en-GB"/>
        </w:rPr>
        <w:fldChar w:fldCharType="separate"/>
      </w:r>
      <w:r w:rsidR="000C766B">
        <w:rPr>
          <w:i/>
          <w:iCs/>
          <w:cs/>
          <w:lang w:eastAsia="en-GB"/>
        </w:rPr>
        <w:t>‎</w:t>
      </w:r>
      <w:r w:rsidR="000C766B">
        <w:rPr>
          <w:i/>
          <w:iCs/>
          <w:lang w:eastAsia="en-GB"/>
        </w:rPr>
        <w:t>5.2.2</w:t>
      </w:r>
      <w:r w:rsidR="0083344E" w:rsidRPr="009E5255">
        <w:rPr>
          <w:i/>
          <w:iCs/>
          <w:lang w:eastAsia="en-GB"/>
        </w:rPr>
        <w:fldChar w:fldCharType="end"/>
      </w:r>
      <w:r w:rsidR="0039494D" w:rsidRPr="009E5255">
        <w:rPr>
          <w:i/>
          <w:iCs/>
          <w:lang w:eastAsia="en-GB"/>
        </w:rPr>
        <w:t>)</w:t>
      </w:r>
      <w:r w:rsidR="003C7D7B" w:rsidRPr="009E5255">
        <w:rPr>
          <w:i/>
          <w:iCs/>
          <w:lang w:eastAsia="en-GB"/>
        </w:rPr>
        <w:t>.</w:t>
      </w:r>
    </w:p>
    <w:p w14:paraId="1AA8EB36" w14:textId="0935E41F" w:rsidR="009026D0" w:rsidRPr="009E5255" w:rsidRDefault="003C7D7B" w:rsidP="009026D0">
      <w:pPr>
        <w:rPr>
          <w:lang w:eastAsia="en-GB"/>
        </w:rPr>
      </w:pPr>
      <w:r w:rsidRPr="009E5255">
        <w:rPr>
          <w:lang w:eastAsia="en-GB"/>
        </w:rPr>
        <w:t xml:space="preserve">International </w:t>
      </w:r>
      <w:r w:rsidR="00600E85" w:rsidRPr="009E5255">
        <w:rPr>
          <w:lang w:eastAsia="en-GB"/>
        </w:rPr>
        <w:t>p</w:t>
      </w:r>
      <w:r w:rsidR="00DB148E" w:rsidRPr="009E5255">
        <w:rPr>
          <w:lang w:eastAsia="en-GB"/>
        </w:rPr>
        <w:t>ublications</w:t>
      </w:r>
      <w:r w:rsidRPr="009E5255">
        <w:rPr>
          <w:lang w:eastAsia="en-GB"/>
        </w:rPr>
        <w:t xml:space="preserve">: </w:t>
      </w:r>
      <w:r w:rsidR="009026D0" w:rsidRPr="009E5255">
        <w:rPr>
          <w:lang w:eastAsia="en-GB"/>
        </w:rPr>
        <w:t xml:space="preserve">Chillari et al. looked at the potential </w:t>
      </w:r>
      <w:r w:rsidR="00B112F4" w:rsidRPr="009E5255">
        <w:rPr>
          <w:lang w:eastAsia="en-GB"/>
        </w:rPr>
        <w:t>for</w:t>
      </w:r>
      <w:r w:rsidR="009026D0" w:rsidRPr="009E5255">
        <w:rPr>
          <w:lang w:eastAsia="en-GB"/>
        </w:rPr>
        <w:t xml:space="preserve"> </w:t>
      </w:r>
      <w:r w:rsidR="00D4373A" w:rsidRPr="009E5255">
        <w:rPr>
          <w:lang w:eastAsia="en-GB"/>
        </w:rPr>
        <w:t>dose-rounding</w:t>
      </w:r>
      <w:r w:rsidR="009026D0" w:rsidRPr="009E5255">
        <w:rPr>
          <w:lang w:eastAsia="en-GB"/>
        </w:rPr>
        <w:t xml:space="preserve"> of BSA-dosed </w:t>
      </w:r>
      <w:r w:rsidR="00657B00" w:rsidRPr="009E5255">
        <w:rPr>
          <w:lang w:eastAsia="en-GB"/>
        </w:rPr>
        <w:t>anti-neoplastic agents</w:t>
      </w:r>
      <w:r w:rsidR="009026D0" w:rsidRPr="009E5255">
        <w:rPr>
          <w:lang w:eastAsia="en-GB"/>
        </w:rPr>
        <w:t xml:space="preserve"> </w:t>
      </w:r>
      <w:r w:rsidR="00B112F4" w:rsidRPr="009E5255">
        <w:rPr>
          <w:lang w:eastAsia="en-GB"/>
        </w:rPr>
        <w:t>a</w:t>
      </w:r>
      <w:r w:rsidR="009026D0" w:rsidRPr="009E5255">
        <w:rPr>
          <w:lang w:eastAsia="en-GB"/>
        </w:rPr>
        <w:t xml:space="preserve">s an effective cost-containment strategy for a small volume oncology clinic </w:t>
      </w:r>
      <w:r w:rsidR="009026D0" w:rsidRPr="009E5255">
        <w:rPr>
          <w:lang w:eastAsia="en-GB"/>
        </w:rPr>
        <w:fldChar w:fldCharType="begin">
          <w:fldData xml:space="preserve">PEVuZE5vdGU+PENpdGU+PEF1dGhvcj5DaGlsbGFyaTwvQXV0aG9yPjxZZWFyPjIwMTg8L1llYXI+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</w:fldData>
        </w:fldChar>
      </w:r>
      <w:r w:rsidR="00A306B9" w:rsidRPr="009E5255">
        <w:rPr>
          <w:lang w:eastAsia="en-GB"/>
        </w:rPr>
        <w:instrText xml:space="preserve"> ADDIN EN.CITE </w:instrText>
      </w:r>
      <w:r w:rsidR="00A306B9" w:rsidRPr="009E5255">
        <w:rPr>
          <w:lang w:eastAsia="en-GB"/>
        </w:rPr>
        <w:fldChar w:fldCharType="begin">
          <w:fldData xml:space="preserve">PEVuZE5vdGU+PENpdGU+PEF1dGhvcj5DaGlsbGFyaTwvQXV0aG9yPjxZZWFyPjIwMTg8L1llYXI+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</w:fldData>
        </w:fldChar>
      </w:r>
      <w:r w:rsidR="00A306B9" w:rsidRPr="009E5255">
        <w:rPr>
          <w:lang w:eastAsia="en-GB"/>
        </w:rPr>
        <w:instrText xml:space="preserve"> ADDIN EN.CITE.DATA </w:instrText>
      </w:r>
      <w:r w:rsidR="00A306B9" w:rsidRPr="009E5255">
        <w:rPr>
          <w:lang w:eastAsia="en-GB"/>
        </w:rPr>
      </w:r>
      <w:r w:rsidR="00A306B9" w:rsidRPr="009E5255">
        <w:rPr>
          <w:lang w:eastAsia="en-GB"/>
        </w:rPr>
        <w:fldChar w:fldCharType="end"/>
      </w:r>
      <w:r w:rsidR="009026D0" w:rsidRPr="009E5255">
        <w:rPr>
          <w:lang w:eastAsia="en-GB"/>
        </w:rPr>
      </w:r>
      <w:r w:rsidR="009026D0" w:rsidRPr="009E5255">
        <w:rPr>
          <w:lang w:eastAsia="en-GB"/>
        </w:rPr>
        <w:fldChar w:fldCharType="separate"/>
      </w:r>
      <w:r w:rsidR="00A306B9" w:rsidRPr="009E5255">
        <w:rPr>
          <w:noProof/>
          <w:lang w:eastAsia="en-GB"/>
        </w:rPr>
        <w:t>[11]</w:t>
      </w:r>
      <w:r w:rsidR="009026D0" w:rsidRPr="009E5255">
        <w:rPr>
          <w:lang w:eastAsia="en-GB"/>
        </w:rPr>
        <w:fldChar w:fldCharType="end"/>
      </w:r>
      <w:r w:rsidR="009026D0" w:rsidRPr="009E5255">
        <w:rPr>
          <w:lang w:eastAsia="en-GB"/>
        </w:rPr>
        <w:t xml:space="preserve">. </w:t>
      </w:r>
      <w:r w:rsidR="00B112F4" w:rsidRPr="009E5255">
        <w:rPr>
          <w:lang w:eastAsia="en-GB"/>
        </w:rPr>
        <w:t xml:space="preserve"> </w:t>
      </w:r>
      <w:r w:rsidR="00657B00" w:rsidRPr="009E5255">
        <w:rPr>
          <w:lang w:eastAsia="en-GB"/>
        </w:rPr>
        <w:t>R</w:t>
      </w:r>
      <w:r w:rsidR="009026D0" w:rsidRPr="009E5255">
        <w:rPr>
          <w:lang w:eastAsia="en-GB"/>
        </w:rPr>
        <w:t xml:space="preserve">esults showed </w:t>
      </w:r>
      <w:r w:rsidR="00B112F4" w:rsidRPr="009E5255">
        <w:rPr>
          <w:lang w:eastAsia="en-GB"/>
        </w:rPr>
        <w:t xml:space="preserve">a </w:t>
      </w:r>
      <w:r w:rsidR="009026D0" w:rsidRPr="009E5255">
        <w:rPr>
          <w:lang w:eastAsia="en-GB"/>
        </w:rPr>
        <w:t xml:space="preserve">3.8% theoretical reduction of drug cost if the calculated drug doses were rounded down by 5% compared with unrounded doses. </w:t>
      </w:r>
      <w:r w:rsidR="00B112F4" w:rsidRPr="009E5255">
        <w:rPr>
          <w:lang w:eastAsia="en-GB"/>
        </w:rPr>
        <w:t xml:space="preserve"> </w:t>
      </w:r>
      <w:r w:rsidR="009026D0" w:rsidRPr="009E5255">
        <w:rPr>
          <w:lang w:eastAsia="en-GB"/>
        </w:rPr>
        <w:t xml:space="preserve">Assuming 10% of </w:t>
      </w:r>
      <w:r w:rsidR="00657B00" w:rsidRPr="009E5255">
        <w:rPr>
          <w:lang w:eastAsia="en-GB"/>
        </w:rPr>
        <w:t xml:space="preserve">total </w:t>
      </w:r>
      <w:r w:rsidR="00D4373A" w:rsidRPr="009E5255">
        <w:rPr>
          <w:lang w:eastAsia="en-GB"/>
        </w:rPr>
        <w:t>dose</w:t>
      </w:r>
      <w:r w:rsidR="00657B00" w:rsidRPr="009E5255">
        <w:rPr>
          <w:lang w:eastAsia="en-GB"/>
        </w:rPr>
        <w:t xml:space="preserve">s were </w:t>
      </w:r>
      <w:r w:rsidR="00D4373A" w:rsidRPr="009E5255">
        <w:rPr>
          <w:lang w:eastAsia="en-GB"/>
        </w:rPr>
        <w:t>round</w:t>
      </w:r>
      <w:r w:rsidR="00657B00" w:rsidRPr="009E5255">
        <w:rPr>
          <w:lang w:eastAsia="en-GB"/>
        </w:rPr>
        <w:t>ed</w:t>
      </w:r>
      <w:r w:rsidR="00502238" w:rsidRPr="009E5255">
        <w:rPr>
          <w:lang w:eastAsia="en-GB"/>
        </w:rPr>
        <w:t>,</w:t>
      </w:r>
      <w:r w:rsidR="009026D0" w:rsidRPr="009E5255">
        <w:rPr>
          <w:lang w:eastAsia="en-GB"/>
        </w:rPr>
        <w:t xml:space="preserve"> the study reported an estimated theoretical cost saving of 5.2% compared with </w:t>
      </w:r>
      <w:r w:rsidR="00657B00" w:rsidRPr="009E5255">
        <w:rPr>
          <w:lang w:eastAsia="en-GB"/>
        </w:rPr>
        <w:t>no dose-rounding</w:t>
      </w:r>
      <w:r w:rsidR="009026D0" w:rsidRPr="009E5255">
        <w:rPr>
          <w:lang w:eastAsia="en-GB"/>
        </w:rPr>
        <w:t xml:space="preserve">. </w:t>
      </w:r>
      <w:r w:rsidR="00B112F4" w:rsidRPr="009E5255">
        <w:rPr>
          <w:lang w:eastAsia="en-GB"/>
        </w:rPr>
        <w:t xml:space="preserve"> </w:t>
      </w:r>
      <w:r w:rsidR="009026D0" w:rsidRPr="009E5255">
        <w:rPr>
          <w:lang w:eastAsia="en-GB"/>
        </w:rPr>
        <w:t xml:space="preserve">The </w:t>
      </w:r>
      <w:r w:rsidR="00B112F4" w:rsidRPr="009E5255">
        <w:rPr>
          <w:lang w:eastAsia="en-GB"/>
        </w:rPr>
        <w:t>authors</w:t>
      </w:r>
      <w:r w:rsidR="009026D0" w:rsidRPr="009E5255">
        <w:rPr>
          <w:lang w:eastAsia="en-GB"/>
        </w:rPr>
        <w:t xml:space="preserve"> concluded that a dose-rounding protocol for anti-neoplastic agents is associated with significant savings even for a small volume clinic. </w:t>
      </w:r>
    </w:p>
    <w:p w14:paraId="2378B871" w14:textId="6C5A72FE" w:rsidR="003C7D7B" w:rsidRPr="009E5255" w:rsidRDefault="009026D0" w:rsidP="009026D0">
      <w:pPr>
        <w:rPr>
          <w:lang w:eastAsia="en-GB"/>
        </w:rPr>
      </w:pPr>
      <w:r w:rsidRPr="009E5255">
        <w:rPr>
          <w:lang w:eastAsia="en-GB"/>
        </w:rPr>
        <w:t xml:space="preserve">Similar results were reported </w:t>
      </w:r>
      <w:r w:rsidR="008B08AB" w:rsidRPr="009E5255">
        <w:rPr>
          <w:lang w:eastAsia="en-GB"/>
        </w:rPr>
        <w:t xml:space="preserve">by </w:t>
      </w:r>
      <w:r w:rsidRPr="009E5255">
        <w:rPr>
          <w:lang w:eastAsia="en-GB"/>
        </w:rPr>
        <w:t>other retrospective chart review stud</w:t>
      </w:r>
      <w:r w:rsidR="008B08AB" w:rsidRPr="009E5255">
        <w:rPr>
          <w:lang w:eastAsia="en-GB"/>
        </w:rPr>
        <w:t>ies</w:t>
      </w:r>
      <w:r w:rsidRPr="009E5255">
        <w:rPr>
          <w:lang w:eastAsia="en-GB"/>
        </w:rPr>
        <w:t xml:space="preserve"> estimating potential cost savings by hypothetical down-rounding of</w:t>
      </w:r>
      <w:r w:rsidR="000804BC">
        <w:rPr>
          <w:lang w:eastAsia="en-GB"/>
        </w:rPr>
        <w:t xml:space="preserve"> mAb </w:t>
      </w:r>
      <w:r w:rsidR="00657B00" w:rsidRPr="009E5255">
        <w:rPr>
          <w:lang w:eastAsia="en-GB"/>
        </w:rPr>
        <w:t>doses</w:t>
      </w:r>
      <w:r w:rsidRPr="009E5255">
        <w:rPr>
          <w:lang w:eastAsia="en-GB"/>
        </w:rPr>
        <w:t>.</w:t>
      </w:r>
      <w:r w:rsidR="00B112F4" w:rsidRPr="009E5255">
        <w:rPr>
          <w:lang w:eastAsia="en-GB"/>
        </w:rPr>
        <w:t xml:space="preserve"> </w:t>
      </w:r>
      <w:r w:rsidRPr="009E5255">
        <w:rPr>
          <w:lang w:eastAsia="en-GB"/>
        </w:rPr>
        <w:t xml:space="preserve"> Assuming theoretical dose</w:t>
      </w:r>
      <w:r w:rsidR="00657B00" w:rsidRPr="009E5255">
        <w:rPr>
          <w:lang w:eastAsia="en-GB"/>
        </w:rPr>
        <w:t>-</w:t>
      </w:r>
      <w:r w:rsidRPr="009E5255">
        <w:rPr>
          <w:lang w:eastAsia="en-GB"/>
        </w:rPr>
        <w:t xml:space="preserve">reduction to the nearest vial size of </w:t>
      </w:r>
      <w:r w:rsidR="00657B00" w:rsidRPr="009E5255">
        <w:rPr>
          <w:lang w:eastAsia="en-GB"/>
        </w:rPr>
        <w:t xml:space="preserve">a maximum </w:t>
      </w:r>
      <w:r w:rsidRPr="009E5255">
        <w:rPr>
          <w:lang w:eastAsia="en-GB"/>
        </w:rPr>
        <w:t>5%, Copur et al</w:t>
      </w:r>
      <w:r w:rsidR="008B08AB" w:rsidRPr="009E5255">
        <w:rPr>
          <w:lang w:eastAsia="en-GB"/>
        </w:rPr>
        <w:t>.</w:t>
      </w:r>
      <w:r w:rsidRPr="009E5255">
        <w:rPr>
          <w:lang w:eastAsia="en-GB"/>
        </w:rPr>
        <w:t xml:space="preserve"> estimated </w:t>
      </w:r>
      <w:r w:rsidR="00464EBC" w:rsidRPr="009E5255">
        <w:rPr>
          <w:lang w:eastAsia="en-GB"/>
        </w:rPr>
        <w:t>an</w:t>
      </w:r>
      <w:r w:rsidRPr="009E5255">
        <w:rPr>
          <w:lang w:eastAsia="en-GB"/>
        </w:rPr>
        <w:t xml:space="preserve"> average actual reduction </w:t>
      </w:r>
      <w:r w:rsidR="00464EBC" w:rsidRPr="009E5255">
        <w:rPr>
          <w:lang w:eastAsia="en-GB"/>
        </w:rPr>
        <w:t xml:space="preserve">in costs </w:t>
      </w:r>
      <w:r w:rsidRPr="009E5255">
        <w:rPr>
          <w:lang w:eastAsia="en-GB"/>
        </w:rPr>
        <w:t>of 2.4% and 4.8%</w:t>
      </w:r>
      <w:r w:rsidR="008B08AB" w:rsidRPr="009E5255">
        <w:rPr>
          <w:lang w:eastAsia="en-GB"/>
        </w:rPr>
        <w:t xml:space="preserve"> </w:t>
      </w:r>
      <w:r w:rsidR="008B08AB" w:rsidRPr="009E5255">
        <w:rPr>
          <w:lang w:eastAsia="en-GB"/>
        </w:rPr>
        <w:fldChar w:fldCharType="begin">
          <w:fldData xml:space="preserve">PEVuZE5vdGU+PENpdGU+PEF1dGhvcj5Db3B1cjwvQXV0aG9yPjxZZWFyPjIwMTg8L1llYXI+PFJl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==
</w:fldData>
        </w:fldChar>
      </w:r>
      <w:r w:rsidR="00A306B9" w:rsidRPr="009E5255">
        <w:rPr>
          <w:lang w:eastAsia="en-GB"/>
        </w:rPr>
        <w:instrText xml:space="preserve"> ADDIN EN.CITE </w:instrText>
      </w:r>
      <w:r w:rsidR="00A306B9" w:rsidRPr="009E5255">
        <w:rPr>
          <w:lang w:eastAsia="en-GB"/>
        </w:rPr>
        <w:fldChar w:fldCharType="begin">
          <w:fldData xml:space="preserve">PEVuZE5vdGU+PENpdGU+PEF1dGhvcj5Db3B1cjwvQXV0aG9yPjxZZWFyPjIwMTg8L1llYXI+PFJl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==
</w:fldData>
        </w:fldChar>
      </w:r>
      <w:r w:rsidR="00A306B9" w:rsidRPr="009E5255">
        <w:rPr>
          <w:lang w:eastAsia="en-GB"/>
        </w:rPr>
        <w:instrText xml:space="preserve"> ADDIN EN.CITE.DATA </w:instrText>
      </w:r>
      <w:r w:rsidR="00A306B9" w:rsidRPr="009E5255">
        <w:rPr>
          <w:lang w:eastAsia="en-GB"/>
        </w:rPr>
      </w:r>
      <w:r w:rsidR="00A306B9" w:rsidRPr="009E5255">
        <w:rPr>
          <w:lang w:eastAsia="en-GB"/>
        </w:rPr>
        <w:fldChar w:fldCharType="end"/>
      </w:r>
      <w:r w:rsidR="008B08AB" w:rsidRPr="009E5255">
        <w:rPr>
          <w:lang w:eastAsia="en-GB"/>
        </w:rPr>
      </w:r>
      <w:r w:rsidR="008B08AB" w:rsidRPr="009E5255">
        <w:rPr>
          <w:lang w:eastAsia="en-GB"/>
        </w:rPr>
        <w:fldChar w:fldCharType="separate"/>
      </w:r>
      <w:r w:rsidR="00A306B9" w:rsidRPr="009E5255">
        <w:rPr>
          <w:noProof/>
          <w:lang w:eastAsia="en-GB"/>
        </w:rPr>
        <w:t>[12]</w:t>
      </w:r>
      <w:r w:rsidR="008B08AB" w:rsidRPr="009E5255">
        <w:rPr>
          <w:lang w:eastAsia="en-GB"/>
        </w:rPr>
        <w:fldChar w:fldCharType="end"/>
      </w:r>
      <w:r w:rsidRPr="009E5255">
        <w:rPr>
          <w:lang w:eastAsia="en-GB"/>
        </w:rPr>
        <w:t>. Francis et al</w:t>
      </w:r>
      <w:r w:rsidR="008B08AB" w:rsidRPr="009E5255">
        <w:rPr>
          <w:lang w:eastAsia="en-GB"/>
        </w:rPr>
        <w:t>.</w:t>
      </w:r>
      <w:r w:rsidRPr="009E5255">
        <w:rPr>
          <w:lang w:eastAsia="en-GB"/>
        </w:rPr>
        <w:t xml:space="preserve"> estimated the cost saving associated with dose</w:t>
      </w:r>
      <w:r w:rsidR="008B08AB" w:rsidRPr="009E5255">
        <w:rPr>
          <w:lang w:eastAsia="en-GB"/>
        </w:rPr>
        <w:t>-</w:t>
      </w:r>
      <w:r w:rsidRPr="009E5255">
        <w:rPr>
          <w:lang w:eastAsia="en-GB"/>
        </w:rPr>
        <w:t>rounding protocol</w:t>
      </w:r>
      <w:r w:rsidR="00657B00" w:rsidRPr="009E5255">
        <w:rPr>
          <w:lang w:eastAsia="en-GB"/>
        </w:rPr>
        <w:t>s</w:t>
      </w:r>
      <w:r w:rsidRPr="009E5255">
        <w:rPr>
          <w:lang w:eastAsia="en-GB"/>
        </w:rPr>
        <w:t xml:space="preserve"> for three </w:t>
      </w:r>
      <w:r w:rsidR="008F76A2">
        <w:rPr>
          <w:lang w:eastAsia="en-GB"/>
        </w:rPr>
        <w:t>mAbs</w:t>
      </w:r>
      <w:r w:rsidRPr="009E5255">
        <w:rPr>
          <w:lang w:eastAsia="en-GB"/>
        </w:rPr>
        <w:t xml:space="preserve"> (cetuximab, bevacizumab and trastuzumab) at a single tertiary care institution for low-income patients</w:t>
      </w:r>
      <w:r w:rsidR="008B08AB" w:rsidRPr="009E5255">
        <w:rPr>
          <w:lang w:eastAsia="en-GB"/>
        </w:rPr>
        <w:t xml:space="preserve"> </w:t>
      </w:r>
      <w:r w:rsidR="009D71F4" w:rsidRPr="009E5255">
        <w:rPr>
          <w:lang w:eastAsia="en-GB"/>
        </w:rPr>
        <w:fldChar w:fldCharType="begin">
          <w:fldData xml:space="preserve">PEVuZE5vdGU+PENpdGU+PEF1dGhvcj5GcmFuY2lzPC9BdXRob3I+PFllYXI+MjAxNTwvWWVhcj48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</w:fldData>
        </w:fldChar>
      </w:r>
      <w:r w:rsidR="00A306B9" w:rsidRPr="009E5255">
        <w:rPr>
          <w:lang w:eastAsia="en-GB"/>
        </w:rPr>
        <w:instrText xml:space="preserve"> ADDIN EN.CITE </w:instrText>
      </w:r>
      <w:r w:rsidR="00A306B9" w:rsidRPr="009E5255">
        <w:rPr>
          <w:lang w:eastAsia="en-GB"/>
        </w:rPr>
        <w:fldChar w:fldCharType="begin">
          <w:fldData xml:space="preserve">PEVuZE5vdGU+PENpdGU+PEF1dGhvcj5GcmFuY2lzPC9BdXRob3I+PFllYXI+MjAxNTwvWWVhcj48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</w:fldData>
        </w:fldChar>
      </w:r>
      <w:r w:rsidR="00A306B9" w:rsidRPr="009E5255">
        <w:rPr>
          <w:lang w:eastAsia="en-GB"/>
        </w:rPr>
        <w:instrText xml:space="preserve"> ADDIN EN.CITE.DATA </w:instrText>
      </w:r>
      <w:r w:rsidR="00A306B9" w:rsidRPr="009E5255">
        <w:rPr>
          <w:lang w:eastAsia="en-GB"/>
        </w:rPr>
      </w:r>
      <w:r w:rsidR="00A306B9" w:rsidRPr="009E5255">
        <w:rPr>
          <w:lang w:eastAsia="en-GB"/>
        </w:rPr>
        <w:fldChar w:fldCharType="end"/>
      </w:r>
      <w:r w:rsidR="009D71F4" w:rsidRPr="009E5255">
        <w:rPr>
          <w:lang w:eastAsia="en-GB"/>
        </w:rPr>
      </w:r>
      <w:r w:rsidR="009D71F4" w:rsidRPr="009E5255">
        <w:rPr>
          <w:lang w:eastAsia="en-GB"/>
        </w:rPr>
        <w:fldChar w:fldCharType="separate"/>
      </w:r>
      <w:r w:rsidR="00A306B9" w:rsidRPr="009E5255">
        <w:rPr>
          <w:noProof/>
          <w:lang w:eastAsia="en-GB"/>
        </w:rPr>
        <w:t>[13]</w:t>
      </w:r>
      <w:r w:rsidR="009D71F4" w:rsidRPr="009E5255">
        <w:rPr>
          <w:lang w:eastAsia="en-GB"/>
        </w:rPr>
        <w:fldChar w:fldCharType="end"/>
      </w:r>
      <w:r w:rsidRPr="009E5255">
        <w:rPr>
          <w:lang w:eastAsia="en-GB"/>
        </w:rPr>
        <w:t xml:space="preserve">. </w:t>
      </w:r>
      <w:r w:rsidR="003C7D7B" w:rsidRPr="009E5255">
        <w:rPr>
          <w:lang w:eastAsia="en-GB"/>
        </w:rPr>
        <w:t xml:space="preserve"> </w:t>
      </w:r>
      <w:r w:rsidRPr="009E5255">
        <w:rPr>
          <w:lang w:eastAsia="en-GB"/>
        </w:rPr>
        <w:t xml:space="preserve">The total annual </w:t>
      </w:r>
      <w:r w:rsidR="00657B00" w:rsidRPr="009E5255">
        <w:rPr>
          <w:lang w:eastAsia="en-GB"/>
        </w:rPr>
        <w:t xml:space="preserve">monetary </w:t>
      </w:r>
      <w:r w:rsidRPr="009E5255">
        <w:rPr>
          <w:lang w:eastAsia="en-GB"/>
        </w:rPr>
        <w:t xml:space="preserve">savings were </w:t>
      </w:r>
      <w:r w:rsidR="00657B00" w:rsidRPr="009E5255">
        <w:rPr>
          <w:lang w:eastAsia="en-GB"/>
        </w:rPr>
        <w:t>estimated</w:t>
      </w:r>
      <w:r w:rsidRPr="009E5255">
        <w:rPr>
          <w:lang w:eastAsia="en-GB"/>
        </w:rPr>
        <w:t xml:space="preserve"> a</w:t>
      </w:r>
      <w:r w:rsidR="00933C27" w:rsidRPr="009E5255">
        <w:rPr>
          <w:lang w:eastAsia="en-GB"/>
        </w:rPr>
        <w:t>t</w:t>
      </w:r>
      <w:r w:rsidRPr="009E5255">
        <w:rPr>
          <w:lang w:eastAsia="en-GB"/>
        </w:rPr>
        <w:t xml:space="preserve"> </w:t>
      </w:r>
      <w:r w:rsidR="00AE156A" w:rsidRPr="009E5255">
        <w:rPr>
          <w:lang w:eastAsia="en-GB"/>
        </w:rPr>
        <w:t>US</w:t>
      </w:r>
      <w:r w:rsidRPr="009E5255">
        <w:rPr>
          <w:lang w:eastAsia="en-GB"/>
        </w:rPr>
        <w:t xml:space="preserve">$181,944 or </w:t>
      </w:r>
      <w:r w:rsidR="00AE156A" w:rsidRPr="009E5255">
        <w:rPr>
          <w:lang w:eastAsia="en-GB"/>
        </w:rPr>
        <w:t>US</w:t>
      </w:r>
      <w:r w:rsidRPr="009E5255">
        <w:rPr>
          <w:lang w:eastAsia="en-GB"/>
        </w:rPr>
        <w:t>$337,755, depending on the rounding limit used</w:t>
      </w:r>
      <w:r w:rsidR="00933C27" w:rsidRPr="009E5255">
        <w:rPr>
          <w:lang w:eastAsia="en-GB"/>
        </w:rPr>
        <w:t>,</w:t>
      </w:r>
      <w:r w:rsidRPr="009E5255">
        <w:rPr>
          <w:lang w:eastAsia="en-GB"/>
        </w:rPr>
        <w:t xml:space="preserve"> accounting for between 1.5</w:t>
      </w:r>
      <w:r w:rsidR="00933C27" w:rsidRPr="009E5255">
        <w:rPr>
          <w:lang w:eastAsia="en-GB"/>
        </w:rPr>
        <w:t>%</w:t>
      </w:r>
      <w:r w:rsidRPr="009E5255">
        <w:rPr>
          <w:lang w:eastAsia="en-GB"/>
        </w:rPr>
        <w:t xml:space="preserve"> to 2% of the </w:t>
      </w:r>
      <w:r w:rsidR="00933C27" w:rsidRPr="009E5255">
        <w:rPr>
          <w:lang w:eastAsia="en-GB"/>
        </w:rPr>
        <w:t xml:space="preserve">institution’s </w:t>
      </w:r>
      <w:r w:rsidR="00464EBC" w:rsidRPr="009E5255">
        <w:rPr>
          <w:lang w:eastAsia="en-GB"/>
        </w:rPr>
        <w:t>cancer medicines</w:t>
      </w:r>
      <w:r w:rsidRPr="009E5255">
        <w:rPr>
          <w:lang w:eastAsia="en-GB"/>
        </w:rPr>
        <w:t xml:space="preserve"> budget. </w:t>
      </w:r>
      <w:r w:rsidR="00464EBC" w:rsidRPr="009E5255">
        <w:rPr>
          <w:lang w:eastAsia="en-GB"/>
        </w:rPr>
        <w:t xml:space="preserve"> </w:t>
      </w:r>
      <w:r w:rsidRPr="009E5255">
        <w:rPr>
          <w:lang w:eastAsia="en-GB"/>
        </w:rPr>
        <w:t xml:space="preserve">In a </w:t>
      </w:r>
      <w:r w:rsidR="008B08AB" w:rsidRPr="009E5255">
        <w:rPr>
          <w:lang w:eastAsia="en-GB"/>
        </w:rPr>
        <w:t>three-</w:t>
      </w:r>
      <w:r w:rsidRPr="009E5255">
        <w:rPr>
          <w:lang w:eastAsia="en-GB"/>
        </w:rPr>
        <w:t>month retrospective review of chemotherapy checklist and medication orders</w:t>
      </w:r>
      <w:r w:rsidR="007A1F6E" w:rsidRPr="009E5255">
        <w:rPr>
          <w:lang w:eastAsia="en-GB"/>
        </w:rPr>
        <w:t>,</w:t>
      </w:r>
      <w:r w:rsidRPr="009E5255">
        <w:rPr>
          <w:lang w:eastAsia="en-GB"/>
        </w:rPr>
        <w:t xml:space="preserve"> Winger et al</w:t>
      </w:r>
      <w:r w:rsidR="008B08AB" w:rsidRPr="009E5255">
        <w:rPr>
          <w:lang w:eastAsia="en-GB"/>
        </w:rPr>
        <w:t>.</w:t>
      </w:r>
      <w:r w:rsidRPr="009E5255">
        <w:rPr>
          <w:lang w:eastAsia="en-GB"/>
        </w:rPr>
        <w:t xml:space="preserve"> estimated cost savings related to dose-rounding for adult biologic anticancer drugs</w:t>
      </w:r>
      <w:r w:rsidR="007A1F6E" w:rsidRPr="009E5255">
        <w:rPr>
          <w:lang w:eastAsia="en-GB"/>
        </w:rPr>
        <w:t xml:space="preserve"> </w:t>
      </w:r>
      <w:r w:rsidR="009D71F4" w:rsidRPr="009E5255">
        <w:rPr>
          <w:lang w:eastAsia="en-GB"/>
        </w:rPr>
        <w:fldChar w:fldCharType="begin">
          <w:fldData xml:space="preserve">PEVuZE5vdGU+PENpdGU+PEF1dGhvcj5XaW5nZXI8L0F1dGhvcj48WWVhcj4yMDExPC9ZZWFyPjxS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==
</w:fldData>
        </w:fldChar>
      </w:r>
      <w:r w:rsidR="00A306B9" w:rsidRPr="009E5255">
        <w:rPr>
          <w:lang w:eastAsia="en-GB"/>
        </w:rPr>
        <w:instrText xml:space="preserve"> ADDIN EN.CITE </w:instrText>
      </w:r>
      <w:r w:rsidR="00A306B9" w:rsidRPr="009E5255">
        <w:rPr>
          <w:lang w:eastAsia="en-GB"/>
        </w:rPr>
        <w:fldChar w:fldCharType="begin">
          <w:fldData xml:space="preserve">PEVuZE5vdGU+PENpdGU+PEF1dGhvcj5XaW5nZXI8L0F1dGhvcj48WWVhcj4yMDExPC9ZZWFyPjxS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==
</w:fldData>
        </w:fldChar>
      </w:r>
      <w:r w:rsidR="00A306B9" w:rsidRPr="009E5255">
        <w:rPr>
          <w:lang w:eastAsia="en-GB"/>
        </w:rPr>
        <w:instrText xml:space="preserve"> ADDIN EN.CITE.DATA </w:instrText>
      </w:r>
      <w:r w:rsidR="00A306B9" w:rsidRPr="009E5255">
        <w:rPr>
          <w:lang w:eastAsia="en-GB"/>
        </w:rPr>
      </w:r>
      <w:r w:rsidR="00A306B9" w:rsidRPr="009E5255">
        <w:rPr>
          <w:lang w:eastAsia="en-GB"/>
        </w:rPr>
        <w:fldChar w:fldCharType="end"/>
      </w:r>
      <w:r w:rsidR="009D71F4" w:rsidRPr="009E5255">
        <w:rPr>
          <w:lang w:eastAsia="en-GB"/>
        </w:rPr>
      </w:r>
      <w:r w:rsidR="009D71F4" w:rsidRPr="009E5255">
        <w:rPr>
          <w:lang w:eastAsia="en-GB"/>
        </w:rPr>
        <w:fldChar w:fldCharType="separate"/>
      </w:r>
      <w:r w:rsidR="00A306B9" w:rsidRPr="009E5255">
        <w:rPr>
          <w:noProof/>
          <w:lang w:eastAsia="en-GB"/>
        </w:rPr>
        <w:t>[14]</w:t>
      </w:r>
      <w:r w:rsidR="009D71F4" w:rsidRPr="009E5255">
        <w:rPr>
          <w:lang w:eastAsia="en-GB"/>
        </w:rPr>
        <w:fldChar w:fldCharType="end"/>
      </w:r>
      <w:r w:rsidRPr="009E5255">
        <w:rPr>
          <w:lang w:eastAsia="en-GB"/>
        </w:rPr>
        <w:t xml:space="preserve">. </w:t>
      </w:r>
      <w:r w:rsidR="00464EBC" w:rsidRPr="009E5255">
        <w:rPr>
          <w:lang w:eastAsia="en-GB"/>
        </w:rPr>
        <w:t xml:space="preserve"> </w:t>
      </w:r>
      <w:r w:rsidR="00933C27" w:rsidRPr="009E5255">
        <w:rPr>
          <w:lang w:eastAsia="en-GB"/>
        </w:rPr>
        <w:t>Results</w:t>
      </w:r>
      <w:r w:rsidRPr="009E5255">
        <w:rPr>
          <w:lang w:eastAsia="en-GB"/>
        </w:rPr>
        <w:t xml:space="preserve"> showed that </w:t>
      </w:r>
      <w:r w:rsidR="00D4373A" w:rsidRPr="009E5255">
        <w:rPr>
          <w:lang w:eastAsia="en-GB"/>
        </w:rPr>
        <w:t>dose-rounding</w:t>
      </w:r>
      <w:r w:rsidRPr="009E5255">
        <w:rPr>
          <w:lang w:eastAsia="en-GB"/>
        </w:rPr>
        <w:t xml:space="preserve"> within a value of 10% of the biologic anticancer drugs aldesleukin, bevacizumab, cetuximab, denileukin diftitox, gemtuzumab, rituximab, and trastuzumab could reduce wastage (</w:t>
      </w:r>
      <w:r w:rsidR="00933C27" w:rsidRPr="009E5255">
        <w:rPr>
          <w:lang w:eastAsia="en-GB"/>
        </w:rPr>
        <w:t xml:space="preserve">defined as the </w:t>
      </w:r>
      <w:r w:rsidRPr="009E5255">
        <w:rPr>
          <w:lang w:eastAsia="en-GB"/>
        </w:rPr>
        <w:t xml:space="preserve">unused </w:t>
      </w:r>
      <w:r w:rsidR="00933C27" w:rsidRPr="009E5255">
        <w:rPr>
          <w:lang w:eastAsia="en-GB"/>
        </w:rPr>
        <w:t>volume</w:t>
      </w:r>
      <w:r w:rsidRPr="009E5255">
        <w:rPr>
          <w:lang w:eastAsia="en-GB"/>
        </w:rPr>
        <w:t xml:space="preserve"> of drug not </w:t>
      </w:r>
      <w:r w:rsidR="00933C27" w:rsidRPr="009E5255">
        <w:rPr>
          <w:lang w:eastAsia="en-GB"/>
        </w:rPr>
        <w:t>utilised</w:t>
      </w:r>
      <w:r w:rsidRPr="009E5255">
        <w:rPr>
          <w:lang w:eastAsia="en-GB"/>
        </w:rPr>
        <w:t xml:space="preserve"> for another dose prior to its expiration) for 42% of the orders</w:t>
      </w:r>
      <w:r w:rsidR="00464EBC" w:rsidRPr="009E5255">
        <w:rPr>
          <w:lang w:eastAsia="en-GB"/>
        </w:rPr>
        <w:t xml:space="preserve">, with associated </w:t>
      </w:r>
      <w:r w:rsidRPr="009E5255">
        <w:rPr>
          <w:lang w:eastAsia="en-GB"/>
        </w:rPr>
        <w:t xml:space="preserve">potential </w:t>
      </w:r>
      <w:r w:rsidR="00464EBC" w:rsidRPr="009E5255">
        <w:rPr>
          <w:lang w:eastAsia="en-GB"/>
        </w:rPr>
        <w:t xml:space="preserve">savings in </w:t>
      </w:r>
      <w:r w:rsidRPr="009E5255">
        <w:rPr>
          <w:lang w:eastAsia="en-GB"/>
        </w:rPr>
        <w:t xml:space="preserve">drug </w:t>
      </w:r>
      <w:r w:rsidR="00464EBC" w:rsidRPr="009E5255">
        <w:rPr>
          <w:lang w:eastAsia="en-GB"/>
        </w:rPr>
        <w:t>expenditure</w:t>
      </w:r>
      <w:r w:rsidR="00933C27" w:rsidRPr="009E5255">
        <w:rPr>
          <w:lang w:eastAsia="en-GB"/>
        </w:rPr>
        <w:t>.</w:t>
      </w:r>
    </w:p>
    <w:p w14:paraId="743D034F" w14:textId="354B5070" w:rsidR="003C7D7B" w:rsidRPr="009E5255" w:rsidRDefault="003C7D7B" w:rsidP="003C7D7B">
      <w:pPr>
        <w:rPr>
          <w:lang w:eastAsia="en-GB"/>
        </w:rPr>
      </w:pPr>
      <w:r w:rsidRPr="009E5255">
        <w:rPr>
          <w:lang w:eastAsia="en-GB"/>
        </w:rPr>
        <w:t xml:space="preserve">Jarkowski et al. estimated cost savings with </w:t>
      </w:r>
      <w:r w:rsidR="00D4373A" w:rsidRPr="009E5255">
        <w:rPr>
          <w:lang w:eastAsia="en-GB"/>
        </w:rPr>
        <w:t>dose-rounding</w:t>
      </w:r>
      <w:r w:rsidRPr="009E5255">
        <w:rPr>
          <w:lang w:eastAsia="en-GB"/>
        </w:rPr>
        <w:t xml:space="preserve"> </w:t>
      </w:r>
      <w:r w:rsidR="00140C42" w:rsidRPr="009E5255">
        <w:rPr>
          <w:lang w:eastAsia="en-GB"/>
        </w:rPr>
        <w:t>of</w:t>
      </w:r>
      <w:r w:rsidRPr="009E5255">
        <w:rPr>
          <w:lang w:eastAsia="en-GB"/>
        </w:rPr>
        <w:t xml:space="preserve"> ipilimumab in patients with metastatic melanoma </w:t>
      </w:r>
      <w:r w:rsidRPr="009E5255">
        <w:rPr>
          <w:lang w:eastAsia="en-GB"/>
        </w:rPr>
        <w:fldChar w:fldCharType="begin">
          <w:fldData xml:space="preserve">PEVuZE5vdGU+PENpdGU+PEF1dGhvcj5KYXJrb3dza2k8L0F1dGhvcj48WWVhcj4yMDE0PC9ZZWFy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</w:fldData>
        </w:fldChar>
      </w:r>
      <w:r w:rsidR="00A306B9" w:rsidRPr="009E5255">
        <w:rPr>
          <w:lang w:eastAsia="en-GB"/>
        </w:rPr>
        <w:instrText xml:space="preserve"> ADDIN EN.CITE </w:instrText>
      </w:r>
      <w:r w:rsidR="00A306B9" w:rsidRPr="009E5255">
        <w:rPr>
          <w:lang w:eastAsia="en-GB"/>
        </w:rPr>
        <w:fldChar w:fldCharType="begin">
          <w:fldData xml:space="preserve">PEVuZE5vdGU+PENpdGU+PEF1dGhvcj5KYXJrb3dza2k8L0F1dGhvcj48WWVhcj4yMDE0PC9ZZWFy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</w:fldData>
        </w:fldChar>
      </w:r>
      <w:r w:rsidR="00A306B9" w:rsidRPr="009E5255">
        <w:rPr>
          <w:lang w:eastAsia="en-GB"/>
        </w:rPr>
        <w:instrText xml:space="preserve"> ADDIN EN.CITE.DATA </w:instrText>
      </w:r>
      <w:r w:rsidR="00A306B9" w:rsidRPr="009E5255">
        <w:rPr>
          <w:lang w:eastAsia="en-GB"/>
        </w:rPr>
      </w:r>
      <w:r w:rsidR="00A306B9" w:rsidRPr="009E5255">
        <w:rPr>
          <w:lang w:eastAsia="en-GB"/>
        </w:rPr>
        <w:fldChar w:fldCharType="end"/>
      </w:r>
      <w:r w:rsidRPr="009E5255">
        <w:rPr>
          <w:lang w:eastAsia="en-GB"/>
        </w:rPr>
      </w:r>
      <w:r w:rsidRPr="009E5255">
        <w:rPr>
          <w:lang w:eastAsia="en-GB"/>
        </w:rPr>
        <w:fldChar w:fldCharType="separate"/>
      </w:r>
      <w:r w:rsidR="00A306B9" w:rsidRPr="009E5255">
        <w:rPr>
          <w:noProof/>
          <w:lang w:eastAsia="en-GB"/>
        </w:rPr>
        <w:t>[15]</w:t>
      </w:r>
      <w:r w:rsidRPr="009E5255">
        <w:rPr>
          <w:lang w:eastAsia="en-GB"/>
        </w:rPr>
        <w:fldChar w:fldCharType="end"/>
      </w:r>
      <w:r w:rsidRPr="009E5255">
        <w:rPr>
          <w:lang w:eastAsia="en-GB"/>
        </w:rPr>
        <w:t xml:space="preserve">.  </w:t>
      </w:r>
      <w:r w:rsidR="00140C42" w:rsidRPr="009E5255">
        <w:rPr>
          <w:lang w:eastAsia="en-GB"/>
        </w:rPr>
        <w:t>D</w:t>
      </w:r>
      <w:r w:rsidRPr="009E5255">
        <w:rPr>
          <w:lang w:eastAsia="en-GB"/>
        </w:rPr>
        <w:t xml:space="preserve">ose-rounding of ipilimumab to the nearest 50 mg </w:t>
      </w:r>
      <w:r w:rsidR="00140C42" w:rsidRPr="009E5255">
        <w:rPr>
          <w:lang w:eastAsia="en-GB"/>
        </w:rPr>
        <w:t>demonstrated</w:t>
      </w:r>
      <w:r w:rsidRPr="009E5255">
        <w:rPr>
          <w:lang w:eastAsia="en-GB"/>
        </w:rPr>
        <w:t xml:space="preserve"> potential to reduce overall wastage by 8% and costs by </w:t>
      </w:r>
      <w:r w:rsidR="00AE156A" w:rsidRPr="009E5255">
        <w:rPr>
          <w:lang w:eastAsia="en-GB"/>
        </w:rPr>
        <w:t>US</w:t>
      </w:r>
      <w:r w:rsidRPr="009E5255">
        <w:rPr>
          <w:lang w:eastAsia="en-GB"/>
        </w:rPr>
        <w:t xml:space="preserve">$155,400 for the 63 doses of ipilimumab administered during the study period (March 2011 to February 2012).  </w:t>
      </w:r>
    </w:p>
    <w:p w14:paraId="7C109DD6" w14:textId="14D9E9FE" w:rsidR="003C7D7B" w:rsidRPr="009E5255" w:rsidRDefault="003C7D7B" w:rsidP="009026D0">
      <w:pPr>
        <w:rPr>
          <w:lang w:eastAsia="en-GB"/>
        </w:rPr>
      </w:pPr>
      <w:r w:rsidRPr="009E5255">
        <w:rPr>
          <w:lang w:eastAsia="en-GB"/>
        </w:rPr>
        <w:t>In a retrospective chart review, Patel and Le compared the potential deviation from the prescribed dose to the rounded dose for rituximab</w:t>
      </w:r>
      <w:r w:rsidR="00140C42" w:rsidRPr="009E5255">
        <w:rPr>
          <w:lang w:eastAsia="en-GB"/>
        </w:rPr>
        <w:t xml:space="preserve"> over a two-year period</w:t>
      </w:r>
      <w:r w:rsidRPr="009E5255">
        <w:rPr>
          <w:lang w:eastAsia="en-GB"/>
        </w:rPr>
        <w:t xml:space="preserve"> </w:t>
      </w:r>
      <w:r w:rsidRPr="009E5255">
        <w:rPr>
          <w:lang w:eastAsia="en-GB"/>
        </w:rPr>
        <w:fldChar w:fldCharType="begin"/>
      </w:r>
      <w:r w:rsidR="00A306B9" w:rsidRPr="009E5255">
        <w:rPr>
          <w:lang w:eastAsia="en-GB"/>
        </w:rPr>
        <w:instrText xml:space="preserve"> ADDIN EN.CITE &lt;EndNote&gt;&lt;Cite&gt;&lt;Author&gt;Patel&lt;/Author&gt;&lt;Year&gt;2013&lt;/Year&gt;&lt;RecNum&gt;10526&lt;/RecNum&gt;&lt;DisplayText&gt;[16]&lt;/DisplayText&gt;&lt;record&gt;&lt;rec-number&gt;10526&lt;/rec-number&gt;&lt;foreign-keys&gt;&lt;key app="EN" db-id="etpte9adcdfve1eerz5pws2fvps522ds5svf" timestamp="1652739906" guid="c4e12865-afc1-4c28-9358-219c04b2276f"&gt;10526&lt;/key&gt;&lt;/foreign-keys&gt;&lt;ref-type name="Journal Article"&gt;17&lt;/ref-type&gt;&lt;contributors&gt;&lt;authors&gt;&lt;author&gt;Patel, S.&lt;/author&gt;&lt;author&gt;Le, A.&lt;/author&gt;&lt;/authors&gt;&lt;/contributors&gt;&lt;auth-address&gt;Stanford Hosiptal and Clinics, Stanford, CA, USA. SaPatel@stanfordmed.org&lt;/auth-address&gt;&lt;titles&gt;&lt;title&gt;Rounding rituximab dose to nearest vial size&lt;/title&gt;&lt;secondary-title&gt;Journal of Oncology Pharmacy Practice&lt;/secondary-title&gt;&lt;/titles&gt;&lt;periodical&gt;&lt;full-title&gt;Journal of Oncology Pharmacy Practice&lt;/full-title&gt;&lt;/periodical&gt;&lt;pages&gt;218-21&lt;/pages&gt;&lt;volume&gt;19&lt;/volume&gt;&lt;number&gt;3&lt;/number&gt;&lt;keywords&gt;&lt;keyword&gt;Antibodies, Monoclonal, Murine-Derived/*administration &amp;amp; dosage/*economics&lt;/keyword&gt;&lt;keyword&gt;Antineoplastic Agents/*administration &amp;amp; dosage/*economics&lt;/keyword&gt;&lt;keyword&gt;Cost Savings&lt;/keyword&gt;&lt;keyword&gt;Dose-Response Relationship, Drug&lt;/keyword&gt;&lt;keyword&gt;Drug Costs&lt;/keyword&gt;&lt;keyword&gt;*Drug Dosage Calculations&lt;/keyword&gt;&lt;keyword&gt;Humans&lt;/keyword&gt;&lt;keyword&gt;Retrospective Studies&lt;/keyword&gt;&lt;keyword&gt;Rituximab&lt;/keyword&gt;&lt;keyword&gt;rounding&lt;/keyword&gt;&lt;keyword&gt;vial size&lt;/keyword&gt;&lt;/keywords&gt;&lt;dates&gt;&lt;year&gt;2013&lt;/year&gt;&lt;pub-dates&gt;&lt;date&gt;Sep&lt;/date&gt;&lt;/pub-dates&gt;&lt;/dates&gt;&lt;accession-num&gt;23114093&lt;/accession-num&gt;&lt;urls&gt;&lt;related-urls&gt;&lt;url&gt;https://www.ncbi.nlm.nih.gov/pubmed/23114093&lt;/url&gt;&lt;/related-urls&gt;&lt;/urls&gt;&lt;electronic-resource-num&gt;10.1177/1078155212462439&lt;/electronic-resource-num&gt;&lt;/record&gt;&lt;/Cite&gt;&lt;/EndNote&gt;</w:instrText>
      </w:r>
      <w:r w:rsidRPr="009E5255">
        <w:rPr>
          <w:lang w:eastAsia="en-GB"/>
        </w:rPr>
        <w:fldChar w:fldCharType="separate"/>
      </w:r>
      <w:r w:rsidR="00A306B9" w:rsidRPr="009E5255">
        <w:rPr>
          <w:noProof/>
          <w:lang w:eastAsia="en-GB"/>
        </w:rPr>
        <w:t>[16]</w:t>
      </w:r>
      <w:r w:rsidRPr="009E5255">
        <w:rPr>
          <w:lang w:eastAsia="en-GB"/>
        </w:rPr>
        <w:fldChar w:fldCharType="end"/>
      </w:r>
      <w:r w:rsidRPr="009E5255">
        <w:rPr>
          <w:lang w:eastAsia="en-GB"/>
        </w:rPr>
        <w:t xml:space="preserve">.  </w:t>
      </w:r>
      <w:r w:rsidR="00140C42" w:rsidRPr="009E5255">
        <w:rPr>
          <w:lang w:eastAsia="en-GB"/>
        </w:rPr>
        <w:t xml:space="preserve">The study </w:t>
      </w:r>
      <w:r w:rsidRPr="009E5255">
        <w:rPr>
          <w:lang w:eastAsia="en-GB"/>
        </w:rPr>
        <w:t>reported 99% of all rituximab doses fell within a 10% dose</w:t>
      </w:r>
      <w:r w:rsidR="00140C42" w:rsidRPr="009E5255">
        <w:rPr>
          <w:lang w:eastAsia="en-GB"/>
        </w:rPr>
        <w:t>-</w:t>
      </w:r>
      <w:r w:rsidRPr="009E5255">
        <w:rPr>
          <w:lang w:eastAsia="en-GB"/>
        </w:rPr>
        <w:t xml:space="preserve">deviation if rounded to the nearest 100 mg vial size and 66.1% of all rituximab orders fell within a 5% dose deviation.  On balance, </w:t>
      </w:r>
      <w:r w:rsidR="00D4373A" w:rsidRPr="009E5255">
        <w:rPr>
          <w:lang w:eastAsia="en-GB"/>
        </w:rPr>
        <w:t>rounding</w:t>
      </w:r>
      <w:r w:rsidRPr="009E5255">
        <w:rPr>
          <w:lang w:eastAsia="en-GB"/>
        </w:rPr>
        <w:t xml:space="preserve"> </w:t>
      </w:r>
      <w:r w:rsidR="00600E85" w:rsidRPr="009E5255">
        <w:rPr>
          <w:lang w:eastAsia="en-GB"/>
        </w:rPr>
        <w:t>doses down would have generated a</w:t>
      </w:r>
      <w:r w:rsidRPr="009E5255">
        <w:rPr>
          <w:lang w:eastAsia="en-GB"/>
        </w:rPr>
        <w:t xml:space="preserve"> yearly saving of approximately </w:t>
      </w:r>
      <w:r w:rsidR="00AE156A" w:rsidRPr="009E5255">
        <w:rPr>
          <w:lang w:eastAsia="en-GB"/>
        </w:rPr>
        <w:t>US</w:t>
      </w:r>
      <w:r w:rsidRPr="009E5255">
        <w:rPr>
          <w:lang w:eastAsia="en-GB"/>
        </w:rPr>
        <w:t>$37,000</w:t>
      </w:r>
      <w:r w:rsidR="00600E85" w:rsidRPr="009E5255">
        <w:rPr>
          <w:lang w:eastAsia="en-GB"/>
        </w:rPr>
        <w:t>,</w:t>
      </w:r>
      <w:r w:rsidRPr="009E5255">
        <w:rPr>
          <w:lang w:eastAsia="en-GB"/>
        </w:rPr>
        <w:t xml:space="preserve"> </w:t>
      </w:r>
      <w:r w:rsidR="00600E85" w:rsidRPr="009E5255">
        <w:rPr>
          <w:lang w:eastAsia="en-GB"/>
        </w:rPr>
        <w:t>while rounding up would entail</w:t>
      </w:r>
      <w:r w:rsidRPr="009E5255">
        <w:rPr>
          <w:lang w:eastAsia="en-GB"/>
        </w:rPr>
        <w:t xml:space="preserve"> an additional cost of approximately </w:t>
      </w:r>
      <w:r w:rsidR="00AE156A" w:rsidRPr="009E5255">
        <w:rPr>
          <w:lang w:eastAsia="en-GB"/>
        </w:rPr>
        <w:t>US</w:t>
      </w:r>
      <w:r w:rsidRPr="009E5255">
        <w:rPr>
          <w:lang w:eastAsia="en-GB"/>
        </w:rPr>
        <w:t xml:space="preserve">$43,000. </w:t>
      </w:r>
    </w:p>
    <w:p w14:paraId="5D5438B4" w14:textId="0DA1D563" w:rsidR="009026D0" w:rsidRPr="009E5255" w:rsidRDefault="003C7D7B" w:rsidP="009026D0">
      <w:pPr>
        <w:rPr>
          <w:lang w:eastAsia="en-GB"/>
        </w:rPr>
      </w:pPr>
      <w:r w:rsidRPr="009E5255">
        <w:rPr>
          <w:lang w:eastAsia="en-GB"/>
        </w:rPr>
        <w:t xml:space="preserve">Australian </w:t>
      </w:r>
      <w:r w:rsidR="00600E85" w:rsidRPr="009E5255">
        <w:rPr>
          <w:lang w:eastAsia="en-GB"/>
        </w:rPr>
        <w:t>p</w:t>
      </w:r>
      <w:r w:rsidR="00DB148E" w:rsidRPr="009E5255">
        <w:rPr>
          <w:lang w:eastAsia="en-GB"/>
        </w:rPr>
        <w:t>ublications</w:t>
      </w:r>
      <w:r w:rsidRPr="009E5255">
        <w:rPr>
          <w:lang w:eastAsia="en-GB"/>
        </w:rPr>
        <w:t>: Results c</w:t>
      </w:r>
      <w:r w:rsidR="009026D0" w:rsidRPr="009E5255">
        <w:rPr>
          <w:lang w:eastAsia="en-GB"/>
        </w:rPr>
        <w:t xml:space="preserve">onsistent </w:t>
      </w:r>
      <w:r w:rsidRPr="009E5255">
        <w:rPr>
          <w:lang w:eastAsia="en-GB"/>
        </w:rPr>
        <w:t xml:space="preserve">with international literature </w:t>
      </w:r>
      <w:r w:rsidR="009026D0" w:rsidRPr="009E5255">
        <w:rPr>
          <w:lang w:eastAsia="en-GB"/>
        </w:rPr>
        <w:t>were reported in an Australian study conducted by Dooley et al.</w:t>
      </w:r>
      <w:r w:rsidR="007A1F6E" w:rsidRPr="009E5255">
        <w:rPr>
          <w:lang w:eastAsia="en-GB"/>
        </w:rPr>
        <w:t>, who</w:t>
      </w:r>
      <w:r w:rsidR="009026D0" w:rsidRPr="009E5255">
        <w:rPr>
          <w:lang w:eastAsia="en-GB"/>
        </w:rPr>
        <w:t xml:space="preserve"> explored the potential impact of </w:t>
      </w:r>
      <w:r w:rsidR="00D4373A" w:rsidRPr="009E5255">
        <w:rPr>
          <w:lang w:eastAsia="en-GB"/>
        </w:rPr>
        <w:t>dose-rounding</w:t>
      </w:r>
      <w:r w:rsidR="009026D0" w:rsidRPr="009E5255">
        <w:rPr>
          <w:lang w:eastAsia="en-GB"/>
        </w:rPr>
        <w:t xml:space="preserve"> </w:t>
      </w:r>
      <w:r w:rsidR="00464EBC" w:rsidRPr="009E5255">
        <w:rPr>
          <w:lang w:eastAsia="en-GB"/>
        </w:rPr>
        <w:t xml:space="preserve">in </w:t>
      </w:r>
      <w:r w:rsidR="009026D0" w:rsidRPr="009E5255">
        <w:rPr>
          <w:lang w:eastAsia="en-GB"/>
        </w:rPr>
        <w:t>five cytotoxic agents (docetaxel, liposomal doxorubicin, gemcitabine, oxaliplatin and vinorelbine)</w:t>
      </w:r>
      <w:r w:rsidRPr="009E5255">
        <w:rPr>
          <w:lang w:eastAsia="en-GB"/>
        </w:rPr>
        <w:t xml:space="preserve"> </w:t>
      </w:r>
      <w:r w:rsidRPr="009E5255">
        <w:rPr>
          <w:lang w:eastAsia="en-GB"/>
        </w:rPr>
        <w:fldChar w:fldCharType="begin"/>
      </w:r>
      <w:r w:rsidR="00A306B9" w:rsidRPr="009E5255">
        <w:rPr>
          <w:lang w:eastAsia="en-GB"/>
        </w:rPr>
        <w:instrText xml:space="preserve"> ADDIN EN.CITE &lt;EndNote&gt;&lt;Cite&gt;&lt;Author&gt;Dooley&lt;/Author&gt;&lt;Year&gt;2004&lt;/Year&gt;&lt;RecNum&gt;10529&lt;/RecNum&gt;&lt;DisplayText&gt;[17]&lt;/DisplayText&gt;&lt;record&gt;&lt;rec-number&gt;10529&lt;/rec-number&gt;&lt;foreign-keys&gt;&lt;key app="EN" db-id="etpte9adcdfve1eerz5pws2fvps522ds5svf" timestamp="1652739906" guid="1e3ef3ff-e1c2-434f-b955-6333d1e3ef44"&gt;10529&lt;/key&gt;&lt;/foreign-keys&gt;&lt;ref-type name="Journal Article"&gt;17&lt;/ref-type&gt;&lt;contributors&gt;&lt;authors&gt;&lt;author&gt;Dooley, M.&lt;/author&gt;&lt;author&gt;Singh, S.&lt;/author&gt;&lt;author&gt;Michael, M.&lt;/author&gt;&lt;/authors&gt;&lt;/contributors&gt;&lt;auth-address&gt;Pharmacy Department, Peter MacCallum Cancer Centre, St Andrew&amp;apos;s Place, 3002 East Melbourne, Australia. Michael.Dooley@petermac.org&lt;/auth-address&gt;&lt;titles&gt;&lt;title&gt;Implications of dose rounding of chemotherapy to the nearest vial size&lt;/title&gt;&lt;secondary-title&gt;Supportive Care in Cancer&lt;/secondary-title&gt;&lt;/titles&gt;&lt;periodical&gt;&lt;full-title&gt;Supportive Care in Cancer&lt;/full-title&gt;&lt;/periodical&gt;&lt;pages&gt;653-656&lt;/pages&gt;&lt;volume&gt;12&lt;/volume&gt;&lt;number&gt;9&lt;/number&gt;&lt;keywords&gt;&lt;keyword&gt;Antineoplastic Agents/*administration &amp;amp; dosage/economics&lt;/keyword&gt;&lt;keyword&gt;*Body Surface Area&lt;/keyword&gt;&lt;keyword&gt;Body Weight&lt;/keyword&gt;&lt;keyword&gt;Cancer Care Facilities&lt;/keyword&gt;&lt;keyword&gt;Dose-Response Relationship, Drug&lt;/keyword&gt;&lt;keyword&gt;Drug Administration Schedule&lt;/keyword&gt;&lt;keyword&gt;Drug Compounding/economics/standards&lt;/keyword&gt;&lt;keyword&gt;Drug Costs&lt;/keyword&gt;&lt;keyword&gt;Female&lt;/keyword&gt;&lt;keyword&gt;Humans&lt;/keyword&gt;&lt;keyword&gt;Male&lt;/keyword&gt;&lt;keyword&gt;Middle Aged&lt;/keyword&gt;&lt;keyword&gt;Victoria&lt;/keyword&gt;&lt;/keywords&gt;&lt;dates&gt;&lt;year&gt;2004&lt;/year&gt;&lt;/dates&gt;&lt;accession-num&gt;14986078&lt;/accession-num&gt;&lt;urls&gt;&lt;related-urls&gt;&lt;url&gt;https://www.ncbi.nlm.nih.gov/pubmed/14986078&lt;/url&gt;&lt;/related-urls&gt;&lt;/urls&gt;&lt;/record&gt;&lt;/Cite&gt;&lt;/EndNote&gt;</w:instrText>
      </w:r>
      <w:r w:rsidRPr="009E5255">
        <w:rPr>
          <w:lang w:eastAsia="en-GB"/>
        </w:rPr>
        <w:fldChar w:fldCharType="separate"/>
      </w:r>
      <w:r w:rsidR="00A306B9" w:rsidRPr="009E5255">
        <w:rPr>
          <w:noProof/>
          <w:lang w:eastAsia="en-GB"/>
        </w:rPr>
        <w:t>[17]</w:t>
      </w:r>
      <w:r w:rsidRPr="009E5255">
        <w:rPr>
          <w:lang w:eastAsia="en-GB"/>
        </w:rPr>
        <w:fldChar w:fldCharType="end"/>
      </w:r>
      <w:r w:rsidRPr="009E5255">
        <w:rPr>
          <w:lang w:eastAsia="en-GB"/>
        </w:rPr>
        <w:t xml:space="preserve">.  </w:t>
      </w:r>
      <w:r w:rsidR="004C45ED" w:rsidRPr="009E5255">
        <w:rPr>
          <w:lang w:eastAsia="en-GB"/>
        </w:rPr>
        <w:t>R</w:t>
      </w:r>
      <w:r w:rsidR="009026D0" w:rsidRPr="009E5255">
        <w:rPr>
          <w:lang w:eastAsia="en-GB"/>
        </w:rPr>
        <w:t xml:space="preserve">esults </w:t>
      </w:r>
      <w:r w:rsidRPr="009E5255">
        <w:rPr>
          <w:lang w:eastAsia="en-GB"/>
        </w:rPr>
        <w:t xml:space="preserve">showed a </w:t>
      </w:r>
      <w:r w:rsidR="009026D0" w:rsidRPr="009E5255">
        <w:rPr>
          <w:lang w:eastAsia="en-GB"/>
        </w:rPr>
        <w:t xml:space="preserve">statistically significant cost saving between the rounded and calculated acquisition cost for each agent. </w:t>
      </w:r>
    </w:p>
    <w:p w14:paraId="3E9DE59C" w14:textId="636D5291" w:rsidR="009026D0" w:rsidRPr="009E5255" w:rsidRDefault="009026D0" w:rsidP="009026D0">
      <w:pPr>
        <w:rPr>
          <w:lang w:eastAsia="en-GB"/>
        </w:rPr>
      </w:pPr>
      <w:r w:rsidRPr="009E5255">
        <w:rPr>
          <w:lang w:eastAsia="en-GB"/>
        </w:rPr>
        <w:t>In a review of cost saving initiatives</w:t>
      </w:r>
      <w:r w:rsidR="007A1F6E" w:rsidRPr="009E5255">
        <w:rPr>
          <w:lang w:eastAsia="en-GB"/>
        </w:rPr>
        <w:t>,</w:t>
      </w:r>
      <w:r w:rsidRPr="009E5255">
        <w:rPr>
          <w:lang w:eastAsia="en-GB"/>
        </w:rPr>
        <w:t xml:space="preserve"> Gilbar </w:t>
      </w:r>
      <w:r w:rsidR="007A1F6E" w:rsidRPr="009E5255">
        <w:rPr>
          <w:lang w:eastAsia="en-GB"/>
        </w:rPr>
        <w:t>and Davis</w:t>
      </w:r>
      <w:r w:rsidRPr="009E5255">
        <w:rPr>
          <w:lang w:eastAsia="en-GB"/>
        </w:rPr>
        <w:t xml:space="preserve"> </w:t>
      </w:r>
      <w:r w:rsidR="0053554B" w:rsidRPr="009E5255">
        <w:rPr>
          <w:lang w:eastAsia="en-GB"/>
        </w:rPr>
        <w:t>compared flat and BSA</w:t>
      </w:r>
      <w:r w:rsidR="004C45ED" w:rsidRPr="009E5255">
        <w:rPr>
          <w:lang w:eastAsia="en-GB"/>
        </w:rPr>
        <w:t>-based</w:t>
      </w:r>
      <w:r w:rsidRPr="009E5255">
        <w:rPr>
          <w:lang w:eastAsia="en-GB"/>
        </w:rPr>
        <w:t xml:space="preserve"> dosing strategies for PD-1 and PD-L1 inhibitors </w:t>
      </w:r>
      <w:r w:rsidR="009D71F4" w:rsidRPr="009E5255">
        <w:rPr>
          <w:lang w:eastAsia="en-GB"/>
        </w:rPr>
        <w:fldChar w:fldCharType="begin"/>
      </w:r>
      <w:r w:rsidR="00A306B9" w:rsidRPr="009E5255">
        <w:rPr>
          <w:lang w:eastAsia="en-GB"/>
        </w:rPr>
        <w:instrText xml:space="preserve"> ADDIN EN.CITE &lt;EndNote&gt;&lt;Cite&gt;&lt;Author&gt;Gilbar&lt;/Author&gt;&lt;Year&gt;2021&lt;/Year&gt;&lt;RecNum&gt;10522&lt;/RecNum&gt;&lt;DisplayText&gt;[18]&lt;/DisplayText&gt;&lt;record&gt;&lt;rec-number&gt;10522&lt;/rec-number&gt;&lt;foreign-keys&gt;&lt;key app="EN" db-id="etpte9adcdfve1eerz5pws2fvps522ds5svf" timestamp="1652739906" guid="2c5c6df7-fa80-49ae-8423-32216e4c2758"&gt;10522&lt;/key&gt;&lt;/foreign-keys&gt;&lt;ref-type name="Journal Article"&gt;17&lt;/ref-type&gt;&lt;contributors&gt;&lt;authors&gt;&lt;author&gt;Gilbar, P.&lt;/author&gt;&lt;author&gt;Davis, M.&lt;/author&gt;&lt;/authors&gt;&lt;/contributors&gt;&lt;auth-address&gt;Cancer Care Services, Toowoomba Hospital, Toowoomba, Australia.&amp;#xD;Rural Clinical School, Faculty of Medicine, The University of Queensland, Toowoomba, Australia.&lt;/auth-address&gt;&lt;titles&gt;&lt;title&gt;Dosing of PD-1 and PD-L1 inhibitors: Cost saving initiatives for significantly decreasing associated expenditure&lt;/title&gt;&lt;secondary-title&gt;Journal of Oncology Pharmacy Practice&lt;/secondary-title&gt;&lt;/titles&gt;&lt;periodical&gt;&lt;full-title&gt;Journal of Oncology Pharmacy Practice&lt;/full-title&gt;&lt;/periodical&gt;&lt;pages&gt;199-204&lt;/pages&gt;&lt;volume&gt;27&lt;/volume&gt;&lt;number&gt;1&lt;/number&gt;&lt;edition&gt;2020/11/21&lt;/edition&gt;&lt;keywords&gt;&lt;keyword&gt;*Cost savings&lt;/keyword&gt;&lt;keyword&gt;*PD-1 and PD-L1 Inhibitors&lt;/keyword&gt;&lt;keyword&gt;*dosing&lt;/keyword&gt;&lt;keyword&gt;*nivolumab&lt;/keyword&gt;&lt;keyword&gt;*pembrolizumab&lt;/keyword&gt;&lt;/keywords&gt;&lt;dates&gt;&lt;year&gt;2021&lt;/year&gt;&lt;pub-dates&gt;&lt;date&gt;Jan&lt;/date&gt;&lt;/pub-dates&gt;&lt;/dates&gt;&lt;isbn&gt;1477-092X (Electronic)&amp;#xD;1078-1552 (Linking)&lt;/isbn&gt;&lt;accession-num&gt;33215561&lt;/accession-num&gt;&lt;urls&gt;&lt;related-urls&gt;&lt;url&gt;https://www.ncbi.nlm.nih.gov/pubmed/33215561&lt;/url&gt;&lt;/related-urls&gt;&lt;/urls&gt;&lt;electronic-resource-num&gt;10.1177/1078155220974077&lt;/electronic-resource-num&gt;&lt;/record&gt;&lt;/Cite&gt;&lt;/EndNote&gt;</w:instrText>
      </w:r>
      <w:r w:rsidR="009D71F4" w:rsidRPr="009E5255">
        <w:rPr>
          <w:lang w:eastAsia="en-GB"/>
        </w:rPr>
        <w:fldChar w:fldCharType="separate"/>
      </w:r>
      <w:r w:rsidR="00A306B9" w:rsidRPr="009E5255">
        <w:rPr>
          <w:noProof/>
          <w:lang w:eastAsia="en-GB"/>
        </w:rPr>
        <w:t>[18]</w:t>
      </w:r>
      <w:r w:rsidR="009D71F4" w:rsidRPr="009E5255">
        <w:rPr>
          <w:lang w:eastAsia="en-GB"/>
        </w:rPr>
        <w:fldChar w:fldCharType="end"/>
      </w:r>
      <w:r w:rsidRPr="009E5255">
        <w:rPr>
          <w:lang w:eastAsia="en-GB"/>
        </w:rPr>
        <w:t xml:space="preserve">. </w:t>
      </w:r>
      <w:r w:rsidR="0053554B" w:rsidRPr="009E5255">
        <w:rPr>
          <w:lang w:eastAsia="en-GB"/>
        </w:rPr>
        <w:t xml:space="preserve"> </w:t>
      </w:r>
      <w:r w:rsidRPr="009E5255">
        <w:rPr>
          <w:lang w:eastAsia="en-GB"/>
        </w:rPr>
        <w:t xml:space="preserve">The study concluded that flat or set dosing of PD-1 and PD-L1 inhibitors was not suitable for a </w:t>
      </w:r>
      <w:r w:rsidR="007A1F6E" w:rsidRPr="009E5255">
        <w:rPr>
          <w:lang w:eastAsia="en-GB"/>
        </w:rPr>
        <w:t>‘</w:t>
      </w:r>
      <w:r w:rsidRPr="009E5255">
        <w:rPr>
          <w:lang w:eastAsia="en-GB"/>
        </w:rPr>
        <w:t>one</w:t>
      </w:r>
      <w:r w:rsidR="007A1F6E" w:rsidRPr="009E5255">
        <w:rPr>
          <w:lang w:eastAsia="en-GB"/>
        </w:rPr>
        <w:t>-</w:t>
      </w:r>
      <w:r w:rsidRPr="009E5255">
        <w:rPr>
          <w:lang w:eastAsia="en-GB"/>
        </w:rPr>
        <w:t>size</w:t>
      </w:r>
      <w:r w:rsidR="007A1F6E" w:rsidRPr="009E5255">
        <w:rPr>
          <w:lang w:eastAsia="en-GB"/>
        </w:rPr>
        <w:t>-</w:t>
      </w:r>
      <w:r w:rsidRPr="009E5255">
        <w:rPr>
          <w:lang w:eastAsia="en-GB"/>
        </w:rPr>
        <w:t>fits</w:t>
      </w:r>
      <w:r w:rsidR="007A1F6E" w:rsidRPr="009E5255">
        <w:rPr>
          <w:lang w:eastAsia="en-GB"/>
        </w:rPr>
        <w:t>-</w:t>
      </w:r>
      <w:r w:rsidRPr="009E5255">
        <w:rPr>
          <w:lang w:eastAsia="en-GB"/>
        </w:rPr>
        <w:t>all</w:t>
      </w:r>
      <w:r w:rsidR="007A1F6E" w:rsidRPr="009E5255">
        <w:rPr>
          <w:lang w:eastAsia="en-GB"/>
        </w:rPr>
        <w:t>’</w:t>
      </w:r>
      <w:r w:rsidRPr="009E5255">
        <w:rPr>
          <w:lang w:eastAsia="en-GB"/>
        </w:rPr>
        <w:t xml:space="preserve"> model due to </w:t>
      </w:r>
      <w:r w:rsidR="004C45ED" w:rsidRPr="009E5255">
        <w:rPr>
          <w:lang w:eastAsia="en-GB"/>
        </w:rPr>
        <w:t>significant</w:t>
      </w:r>
      <w:r w:rsidRPr="009E5255">
        <w:rPr>
          <w:lang w:eastAsia="en-GB"/>
        </w:rPr>
        <w:t xml:space="preserve"> variation in mean body weight between men and women and across countries. </w:t>
      </w:r>
      <w:r w:rsidR="0053554B" w:rsidRPr="009E5255">
        <w:rPr>
          <w:lang w:eastAsia="en-GB"/>
        </w:rPr>
        <w:t xml:space="preserve"> </w:t>
      </w:r>
      <w:r w:rsidRPr="009E5255">
        <w:rPr>
          <w:lang w:eastAsia="en-GB"/>
        </w:rPr>
        <w:t>Instead</w:t>
      </w:r>
      <w:r w:rsidR="004C45ED" w:rsidRPr="009E5255">
        <w:rPr>
          <w:lang w:eastAsia="en-GB"/>
        </w:rPr>
        <w:t>,</w:t>
      </w:r>
      <w:r w:rsidRPr="009E5255">
        <w:rPr>
          <w:lang w:eastAsia="en-GB"/>
        </w:rPr>
        <w:t xml:space="preserve"> </w:t>
      </w:r>
      <w:r w:rsidR="00A62EBA" w:rsidRPr="009E5255">
        <w:rPr>
          <w:lang w:eastAsia="en-GB"/>
        </w:rPr>
        <w:t>the author’s preferred dosing strategy entailed</w:t>
      </w:r>
      <w:r w:rsidRPr="009E5255">
        <w:rPr>
          <w:lang w:eastAsia="en-GB"/>
        </w:rPr>
        <w:t xml:space="preserve"> </w:t>
      </w:r>
      <w:r w:rsidR="00A62EBA" w:rsidRPr="009E5255">
        <w:rPr>
          <w:lang w:eastAsia="en-GB"/>
        </w:rPr>
        <w:t xml:space="preserve">using </w:t>
      </w:r>
      <w:r w:rsidRPr="009E5255">
        <w:rPr>
          <w:lang w:eastAsia="en-GB"/>
        </w:rPr>
        <w:t xml:space="preserve">a range of pre-determined dosing levels up to a capped maximum. </w:t>
      </w:r>
      <w:r w:rsidR="0053554B" w:rsidRPr="009E5255">
        <w:rPr>
          <w:lang w:eastAsia="en-GB"/>
        </w:rPr>
        <w:t xml:space="preserve"> </w:t>
      </w:r>
      <w:r w:rsidRPr="009E5255">
        <w:rPr>
          <w:lang w:eastAsia="en-GB"/>
        </w:rPr>
        <w:t xml:space="preserve">The study </w:t>
      </w:r>
      <w:r w:rsidR="00A62EBA" w:rsidRPr="009E5255">
        <w:rPr>
          <w:lang w:eastAsia="en-GB"/>
        </w:rPr>
        <w:t>advocated greater use of</w:t>
      </w:r>
      <w:r w:rsidRPr="009E5255">
        <w:rPr>
          <w:lang w:eastAsia="en-GB"/>
        </w:rPr>
        <w:t xml:space="preserve"> </w:t>
      </w:r>
      <w:r w:rsidR="00DF3C43" w:rsidRPr="009E5255">
        <w:rPr>
          <w:lang w:eastAsia="en-GB"/>
        </w:rPr>
        <w:t>vial-sharing</w:t>
      </w:r>
      <w:r w:rsidRPr="009E5255">
        <w:rPr>
          <w:lang w:eastAsia="en-GB"/>
        </w:rPr>
        <w:t xml:space="preserve"> and for </w:t>
      </w:r>
      <w:r w:rsidR="00A62EBA" w:rsidRPr="009E5255">
        <w:rPr>
          <w:lang w:eastAsia="en-GB"/>
        </w:rPr>
        <w:t xml:space="preserve">the </w:t>
      </w:r>
      <w:r w:rsidRPr="009E5255">
        <w:rPr>
          <w:lang w:eastAsia="en-GB"/>
        </w:rPr>
        <w:t xml:space="preserve">pharmaceutical industry to provide </w:t>
      </w:r>
      <w:r w:rsidR="009651D3" w:rsidRPr="009E5255">
        <w:rPr>
          <w:lang w:eastAsia="en-GB"/>
        </w:rPr>
        <w:t xml:space="preserve">a </w:t>
      </w:r>
      <w:r w:rsidRPr="009E5255">
        <w:rPr>
          <w:lang w:eastAsia="en-GB"/>
        </w:rPr>
        <w:t xml:space="preserve">range </w:t>
      </w:r>
      <w:r w:rsidR="0053554B" w:rsidRPr="009E5255">
        <w:rPr>
          <w:lang w:eastAsia="en-GB"/>
        </w:rPr>
        <w:t>o</w:t>
      </w:r>
      <w:r w:rsidRPr="009E5255">
        <w:rPr>
          <w:lang w:eastAsia="en-GB"/>
        </w:rPr>
        <w:t>f v</w:t>
      </w:r>
      <w:r w:rsidR="007A1F6E" w:rsidRPr="009E5255">
        <w:rPr>
          <w:lang w:eastAsia="en-GB"/>
        </w:rPr>
        <w:t>i</w:t>
      </w:r>
      <w:r w:rsidRPr="009E5255">
        <w:rPr>
          <w:lang w:eastAsia="en-GB"/>
        </w:rPr>
        <w:t>al sizes</w:t>
      </w:r>
      <w:r w:rsidR="0053554B" w:rsidRPr="009E5255">
        <w:rPr>
          <w:lang w:eastAsia="en-GB"/>
        </w:rPr>
        <w:t xml:space="preserve"> </w:t>
      </w:r>
      <w:r w:rsidR="009651D3" w:rsidRPr="009E5255">
        <w:rPr>
          <w:lang w:eastAsia="en-GB"/>
        </w:rPr>
        <w:t xml:space="preserve">that more closely aligned with dosing requirements </w:t>
      </w:r>
      <w:r w:rsidR="0053554B" w:rsidRPr="009E5255">
        <w:rPr>
          <w:lang w:eastAsia="en-GB"/>
        </w:rPr>
        <w:fldChar w:fldCharType="begin"/>
      </w:r>
      <w:r w:rsidR="00A306B9" w:rsidRPr="009E5255">
        <w:rPr>
          <w:lang w:eastAsia="en-GB"/>
        </w:rPr>
        <w:instrText xml:space="preserve"> ADDIN EN.CITE &lt;EndNote&gt;&lt;Cite&gt;&lt;Author&gt;Gilbar&lt;/Author&gt;&lt;Year&gt;2021&lt;/Year&gt;&lt;RecNum&gt;10522&lt;/RecNum&gt;&lt;DisplayText&gt;[18]&lt;/DisplayText&gt;&lt;record&gt;&lt;rec-number&gt;10522&lt;/rec-number&gt;&lt;foreign-keys&gt;&lt;key app="EN" db-id="etpte9adcdfve1eerz5pws2fvps522ds5svf" timestamp="1652739906" guid="2c5c6df7-fa80-49ae-8423-32216e4c2758"&gt;10522&lt;/key&gt;&lt;/foreign-keys&gt;&lt;ref-type name="Journal Article"&gt;17&lt;/ref-type&gt;&lt;contributors&gt;&lt;authors&gt;&lt;author&gt;Gilbar, P.&lt;/author&gt;&lt;author&gt;Davis, M.&lt;/author&gt;&lt;/authors&gt;&lt;/contributors&gt;&lt;auth-address&gt;Cancer Care Services, Toowoomba Hospital, Toowoomba, Australia.&amp;#xD;Rural Clinical School, Faculty of Medicine, The University of Queensland, Toowoomba, Australia.&lt;/auth-address&gt;&lt;titles&gt;&lt;title&gt;Dosing of PD-1 and PD-L1 inhibitors: Cost saving initiatives for significantly decreasing associated expenditure&lt;/title&gt;&lt;secondary-title&gt;Journal of Oncology Pharmacy Practice&lt;/secondary-title&gt;&lt;/titles&gt;&lt;periodical&gt;&lt;full-title&gt;Journal of Oncology Pharmacy Practice&lt;/full-title&gt;&lt;/periodical&gt;&lt;pages&gt;199-204&lt;/pages&gt;&lt;volume&gt;27&lt;/volume&gt;&lt;number&gt;1&lt;/number&gt;&lt;edition&gt;2020/11/21&lt;/edition&gt;&lt;keywords&gt;&lt;keyword&gt;*Cost savings&lt;/keyword&gt;&lt;keyword&gt;*PD-1 and PD-L1 Inhibitors&lt;/keyword&gt;&lt;keyword&gt;*dosing&lt;/keyword&gt;&lt;keyword&gt;*nivolumab&lt;/keyword&gt;&lt;keyword&gt;*pembrolizumab&lt;/keyword&gt;&lt;/keywords&gt;&lt;dates&gt;&lt;year&gt;2021&lt;/year&gt;&lt;pub-dates&gt;&lt;date&gt;Jan&lt;/date&gt;&lt;/pub-dates&gt;&lt;/dates&gt;&lt;isbn&gt;1477-092X (Electronic)&amp;#xD;1078-1552 (Linking)&lt;/isbn&gt;&lt;accession-num&gt;33215561&lt;/accession-num&gt;&lt;urls&gt;&lt;related-urls&gt;&lt;url&gt;https://www.ncbi.nlm.nih.gov/pubmed/33215561&lt;/url&gt;&lt;/related-urls&gt;&lt;/urls&gt;&lt;electronic-resource-num&gt;10.1177/1078155220974077&lt;/electronic-resource-num&gt;&lt;/record&gt;&lt;/Cite&gt;&lt;/EndNote&gt;</w:instrText>
      </w:r>
      <w:r w:rsidR="0053554B" w:rsidRPr="009E5255">
        <w:rPr>
          <w:lang w:eastAsia="en-GB"/>
        </w:rPr>
        <w:fldChar w:fldCharType="separate"/>
      </w:r>
      <w:r w:rsidR="00A306B9" w:rsidRPr="009E5255">
        <w:rPr>
          <w:noProof/>
          <w:lang w:eastAsia="en-GB"/>
        </w:rPr>
        <w:t>[18]</w:t>
      </w:r>
      <w:r w:rsidR="0053554B" w:rsidRPr="009E5255">
        <w:rPr>
          <w:lang w:eastAsia="en-GB"/>
        </w:rPr>
        <w:fldChar w:fldCharType="end"/>
      </w:r>
      <w:r w:rsidRPr="009E5255">
        <w:rPr>
          <w:lang w:eastAsia="en-GB"/>
        </w:rPr>
        <w:t xml:space="preserve">. </w:t>
      </w:r>
    </w:p>
    <w:p w14:paraId="5E3F67BE" w14:textId="6288755D" w:rsidR="009026D0" w:rsidRPr="009E5255" w:rsidRDefault="009026D0" w:rsidP="009026D0">
      <w:pPr>
        <w:rPr>
          <w:lang w:eastAsia="en-GB"/>
        </w:rPr>
      </w:pPr>
      <w:r w:rsidRPr="009E5255">
        <w:rPr>
          <w:lang w:eastAsia="en-GB"/>
        </w:rPr>
        <w:t>In a prospective analysis of oxaliplatin utilisation data from four Australian hospitals (Australian Comprehensive Cancer Outcomes Research Database)</w:t>
      </w:r>
      <w:r w:rsidR="00A62EBA" w:rsidRPr="009E5255">
        <w:rPr>
          <w:lang w:eastAsia="en-GB"/>
        </w:rPr>
        <w:t>,</w:t>
      </w:r>
      <w:r w:rsidRPr="009E5255">
        <w:rPr>
          <w:lang w:eastAsia="en-GB"/>
        </w:rPr>
        <w:t xml:space="preserve"> Field et al. </w:t>
      </w:r>
      <w:r w:rsidR="00A62EBA" w:rsidRPr="009E5255">
        <w:rPr>
          <w:lang w:eastAsia="en-GB"/>
        </w:rPr>
        <w:t>estimated</w:t>
      </w:r>
      <w:r w:rsidRPr="009E5255">
        <w:rPr>
          <w:lang w:eastAsia="en-GB"/>
        </w:rPr>
        <w:t xml:space="preserve"> theoretical cost savings with </w:t>
      </w:r>
      <w:r w:rsidR="00D4373A" w:rsidRPr="009E5255">
        <w:rPr>
          <w:lang w:eastAsia="en-GB"/>
        </w:rPr>
        <w:t>dose-rounding</w:t>
      </w:r>
      <w:r w:rsidRPr="009E5255">
        <w:rPr>
          <w:lang w:eastAsia="en-GB"/>
        </w:rPr>
        <w:t xml:space="preserve"> within 10% </w:t>
      </w:r>
      <w:r w:rsidR="0053554B" w:rsidRPr="009E5255">
        <w:rPr>
          <w:lang w:eastAsia="en-GB"/>
        </w:rPr>
        <w:t xml:space="preserve">of a </w:t>
      </w:r>
      <w:r w:rsidRPr="009E5255">
        <w:rPr>
          <w:lang w:eastAsia="en-GB"/>
        </w:rPr>
        <w:t>150</w:t>
      </w:r>
      <w:r w:rsidR="0053554B" w:rsidRPr="009E5255">
        <w:rPr>
          <w:lang w:eastAsia="en-GB"/>
        </w:rPr>
        <w:t xml:space="preserve"> </w:t>
      </w:r>
      <w:r w:rsidRPr="009E5255">
        <w:rPr>
          <w:lang w:eastAsia="en-GB"/>
        </w:rPr>
        <w:t xml:space="preserve">mg dose of oxaliplatin </w:t>
      </w:r>
      <w:r w:rsidR="009D71F4" w:rsidRPr="009E5255">
        <w:rPr>
          <w:lang w:eastAsia="en-GB"/>
        </w:rPr>
        <w:fldChar w:fldCharType="begin"/>
      </w:r>
      <w:r w:rsidR="00A306B9" w:rsidRPr="009E5255">
        <w:rPr>
          <w:lang w:eastAsia="en-GB"/>
        </w:rPr>
        <w:instrText xml:space="preserve"> ADDIN EN.CITE &lt;EndNote&gt;&lt;Cite&gt;&lt;Author&gt;Field&lt;/Author&gt;&lt;Year&gt;2010&lt;/Year&gt;&lt;RecNum&gt;10521&lt;/RecNum&gt;&lt;DisplayText&gt;[19]&lt;/DisplayText&gt;&lt;record&gt;&lt;rec-number&gt;10521&lt;/rec-number&gt;&lt;foreign-keys&gt;&lt;key app="EN" db-id="etpte9adcdfve1eerz5pws2fvps522ds5svf" timestamp="1652739906" guid="6985cb26-b4a2-4d86-98da-2b66e536646d"&gt;10521&lt;/key&gt;&lt;/foreign-keys&gt;&lt;ref-type name="Journal Article"&gt;17&lt;/ref-type&gt;&lt;contributors&gt;&lt;authors&gt;&lt;author&gt;Field, K.&lt;/author&gt;&lt;author&gt;Zelenko, A.&lt;/author&gt;&lt;author&gt;Kosmider, S.&lt;/author&gt;&lt;author&gt;Court, K.&lt;/author&gt;&lt;author&gt;Ng, L.&lt;/author&gt;&lt;author&gt;Hibbert, M.&lt;/author&gt;&lt;author&gt;Gibbs, P.&lt;/author&gt;&lt;/authors&gt;&lt;/contributors&gt;&lt;auth-address&gt;BioGrid Australia, Parkville, Victoria, Australia. kathryn.field@mh.org.au&lt;/auth-address&gt;&lt;titles&gt;&lt;title&gt;Dose rounding of chemotherapy in colorectal cancer: an analysis of clinician attitudes and the potential impact on treatment costs&lt;/title&gt;&lt;secondary-title&gt;Asia Pac J Clin Oncol&lt;/secondary-title&gt;&lt;/titles&gt;&lt;periodical&gt;&lt;full-title&gt;Asia Pac J Clin Oncol&lt;/full-title&gt;&lt;/periodical&gt;&lt;pages&gt;203-209&lt;/pages&gt;&lt;volume&gt;6&lt;/volume&gt;&lt;number&gt;3&lt;/number&gt;&lt;edition&gt;2010/10/05&lt;/edition&gt;&lt;keywords&gt;&lt;keyword&gt;Antineoplastic Agents/*administration &amp;amp; dosage/*economics&lt;/keyword&gt;&lt;keyword&gt;Colorectal Neoplasms/*drug therapy/economics&lt;/keyword&gt;&lt;keyword&gt;Cost Savings/economics&lt;/keyword&gt;&lt;keyword&gt;Health Care Costs&lt;/keyword&gt;&lt;keyword&gt;*Health Knowledge, Attitudes, Practice&lt;/keyword&gt;&lt;keyword&gt;Humans&lt;/keyword&gt;&lt;keyword&gt;Medical Oncology/economics&lt;/keyword&gt;&lt;keyword&gt;Organoplatinum Compounds/*administration &amp;amp; dosage/*economics&lt;/keyword&gt;&lt;keyword&gt;Oxaliplatin&lt;/keyword&gt;&lt;/keywords&gt;&lt;dates&gt;&lt;year&gt;2010&lt;/year&gt;&lt;pub-dates&gt;&lt;date&gt;Sep&lt;/date&gt;&lt;/pub-dates&gt;&lt;/dates&gt;&lt;accession-num&gt;20887502&lt;/accession-num&gt;&lt;urls&gt;&lt;related-urls&gt;&lt;url&gt;https://www.ncbi.nlm.nih.gov/pubmed/20887502&lt;/url&gt;&lt;/related-urls&gt;&lt;/urls&gt;&lt;/record&gt;&lt;/Cite&gt;&lt;/EndNote&gt;</w:instrText>
      </w:r>
      <w:r w:rsidR="009D71F4" w:rsidRPr="009E5255">
        <w:rPr>
          <w:lang w:eastAsia="en-GB"/>
        </w:rPr>
        <w:fldChar w:fldCharType="separate"/>
      </w:r>
      <w:r w:rsidR="00A306B9" w:rsidRPr="009E5255">
        <w:rPr>
          <w:noProof/>
          <w:lang w:eastAsia="en-GB"/>
        </w:rPr>
        <w:t>[19]</w:t>
      </w:r>
      <w:r w:rsidR="009D71F4" w:rsidRPr="009E5255">
        <w:rPr>
          <w:lang w:eastAsia="en-GB"/>
        </w:rPr>
        <w:fldChar w:fldCharType="end"/>
      </w:r>
      <w:r w:rsidRPr="009E5255">
        <w:rPr>
          <w:lang w:eastAsia="en-GB"/>
        </w:rPr>
        <w:t xml:space="preserve">. </w:t>
      </w:r>
      <w:r w:rsidR="0053554B" w:rsidRPr="009E5255">
        <w:rPr>
          <w:lang w:eastAsia="en-GB"/>
        </w:rPr>
        <w:t xml:space="preserve"> </w:t>
      </w:r>
      <w:r w:rsidR="00E57788" w:rsidRPr="009E5255">
        <w:rPr>
          <w:lang w:eastAsia="en-GB"/>
        </w:rPr>
        <w:t xml:space="preserve">The </w:t>
      </w:r>
      <w:r w:rsidR="00D4373A" w:rsidRPr="009E5255">
        <w:rPr>
          <w:lang w:eastAsia="en-GB"/>
        </w:rPr>
        <w:t>dose-rounding</w:t>
      </w:r>
      <w:r w:rsidR="00E57788" w:rsidRPr="009E5255">
        <w:rPr>
          <w:lang w:eastAsia="en-GB"/>
        </w:rPr>
        <w:t xml:space="preserve"> protocol was applicable to 66 </w:t>
      </w:r>
      <w:r w:rsidRPr="009E5255">
        <w:rPr>
          <w:lang w:eastAsia="en-GB"/>
        </w:rPr>
        <w:t xml:space="preserve">stage III or IV colorectal cancer </w:t>
      </w:r>
      <w:r w:rsidR="00E57788" w:rsidRPr="009E5255">
        <w:rPr>
          <w:lang w:eastAsia="en-GB"/>
        </w:rPr>
        <w:t>patients be</w:t>
      </w:r>
      <w:r w:rsidRPr="009E5255">
        <w:rPr>
          <w:lang w:eastAsia="en-GB"/>
        </w:rPr>
        <w:t xml:space="preserve">tween 2003 to 2008. </w:t>
      </w:r>
      <w:r w:rsidR="00E57788" w:rsidRPr="009E5255">
        <w:rPr>
          <w:lang w:eastAsia="en-GB"/>
        </w:rPr>
        <w:t xml:space="preserve"> </w:t>
      </w:r>
      <w:r w:rsidR="00A62EBA" w:rsidRPr="009E5255">
        <w:rPr>
          <w:lang w:eastAsia="en-GB"/>
        </w:rPr>
        <w:t>Assuming oxaliplatin doses were rounded down to 150 mg, t</w:t>
      </w:r>
      <w:r w:rsidRPr="009E5255">
        <w:rPr>
          <w:lang w:eastAsia="en-GB"/>
        </w:rPr>
        <w:t xml:space="preserve">he authors estimated potential cost saving </w:t>
      </w:r>
      <w:r w:rsidR="00A62EBA" w:rsidRPr="009E5255">
        <w:rPr>
          <w:lang w:eastAsia="en-GB"/>
        </w:rPr>
        <w:t xml:space="preserve">of </w:t>
      </w:r>
      <w:r w:rsidR="00AE156A" w:rsidRPr="009E5255">
        <w:rPr>
          <w:lang w:eastAsia="en-GB"/>
        </w:rPr>
        <w:t>AU</w:t>
      </w:r>
      <w:r w:rsidR="00A62EBA" w:rsidRPr="009E5255">
        <w:rPr>
          <w:lang w:eastAsia="en-GB"/>
        </w:rPr>
        <w:t xml:space="preserve">$51,898 </w:t>
      </w:r>
      <w:r w:rsidRPr="009E5255">
        <w:rPr>
          <w:lang w:eastAsia="en-GB"/>
        </w:rPr>
        <w:t xml:space="preserve">for the four hospitals </w:t>
      </w:r>
      <w:r w:rsidR="00A62EBA" w:rsidRPr="009E5255">
        <w:rPr>
          <w:lang w:eastAsia="en-GB"/>
        </w:rPr>
        <w:t>over</w:t>
      </w:r>
      <w:r w:rsidRPr="009E5255">
        <w:rPr>
          <w:lang w:eastAsia="en-GB"/>
        </w:rPr>
        <w:t xml:space="preserve"> one year. </w:t>
      </w:r>
      <w:r w:rsidR="00E57788" w:rsidRPr="009E5255">
        <w:rPr>
          <w:lang w:eastAsia="en-GB"/>
        </w:rPr>
        <w:t xml:space="preserve"> </w:t>
      </w:r>
      <w:r w:rsidR="00A62EBA" w:rsidRPr="009E5255">
        <w:rPr>
          <w:lang w:eastAsia="en-GB"/>
        </w:rPr>
        <w:t>E</w:t>
      </w:r>
      <w:r w:rsidRPr="009E5255">
        <w:rPr>
          <w:lang w:eastAsia="en-GB"/>
        </w:rPr>
        <w:t>xtrapolated to the Australian population</w:t>
      </w:r>
      <w:r w:rsidR="00A62EBA" w:rsidRPr="009E5255">
        <w:rPr>
          <w:lang w:eastAsia="en-GB"/>
        </w:rPr>
        <w:t>, the estimated drug cost savings</w:t>
      </w:r>
      <w:r w:rsidRPr="009E5255">
        <w:rPr>
          <w:lang w:eastAsia="en-GB"/>
        </w:rPr>
        <w:t xml:space="preserve"> </w:t>
      </w:r>
      <w:r w:rsidR="00A62EBA" w:rsidRPr="009E5255">
        <w:rPr>
          <w:lang w:eastAsia="en-GB"/>
        </w:rPr>
        <w:t>would be</w:t>
      </w:r>
      <w:r w:rsidRPr="009E5255">
        <w:rPr>
          <w:lang w:eastAsia="en-GB"/>
        </w:rPr>
        <w:t xml:space="preserve"> </w:t>
      </w:r>
      <w:r w:rsidR="00A62EBA" w:rsidRPr="009E5255">
        <w:rPr>
          <w:lang w:eastAsia="en-GB"/>
        </w:rPr>
        <w:t>some</w:t>
      </w:r>
      <w:r w:rsidRPr="009E5255">
        <w:rPr>
          <w:lang w:eastAsia="en-GB"/>
        </w:rPr>
        <w:t xml:space="preserve"> </w:t>
      </w:r>
      <w:r w:rsidR="00AE156A" w:rsidRPr="009E5255">
        <w:rPr>
          <w:lang w:eastAsia="en-GB"/>
        </w:rPr>
        <w:t>AU</w:t>
      </w:r>
      <w:r w:rsidR="00A62EBA" w:rsidRPr="009E5255">
        <w:rPr>
          <w:lang w:eastAsia="en-GB"/>
        </w:rPr>
        <w:t>$</w:t>
      </w:r>
      <w:r w:rsidRPr="009E5255">
        <w:rPr>
          <w:lang w:eastAsia="en-GB"/>
        </w:rPr>
        <w:t xml:space="preserve">2.5 million per year. </w:t>
      </w:r>
      <w:r w:rsidR="00E57788" w:rsidRPr="009E5255">
        <w:rPr>
          <w:lang w:eastAsia="en-GB"/>
        </w:rPr>
        <w:t xml:space="preserve"> </w:t>
      </w:r>
      <w:r w:rsidRPr="009E5255">
        <w:rPr>
          <w:lang w:eastAsia="en-GB"/>
        </w:rPr>
        <w:t xml:space="preserve">In addition, the study investigated attitudes to chemotherapy </w:t>
      </w:r>
      <w:r w:rsidR="00D4373A" w:rsidRPr="009E5255">
        <w:rPr>
          <w:lang w:eastAsia="en-GB"/>
        </w:rPr>
        <w:t>dose-rounding</w:t>
      </w:r>
      <w:r w:rsidRPr="009E5255">
        <w:rPr>
          <w:lang w:eastAsia="en-GB"/>
        </w:rPr>
        <w:t xml:space="preserve"> among medical oncologists </w:t>
      </w:r>
      <w:r w:rsidR="00080A06" w:rsidRPr="009E5255">
        <w:rPr>
          <w:lang w:eastAsia="en-GB"/>
        </w:rPr>
        <w:t>employed</w:t>
      </w:r>
      <w:r w:rsidRPr="009E5255">
        <w:rPr>
          <w:lang w:eastAsia="en-GB"/>
        </w:rPr>
        <w:t xml:space="preserve"> at the four hospitals. </w:t>
      </w:r>
      <w:r w:rsidR="00E57788" w:rsidRPr="009E5255">
        <w:rPr>
          <w:lang w:eastAsia="en-GB"/>
        </w:rPr>
        <w:t xml:space="preserve"> </w:t>
      </w:r>
      <w:r w:rsidR="00080A06" w:rsidRPr="009E5255">
        <w:rPr>
          <w:lang w:eastAsia="en-GB"/>
        </w:rPr>
        <w:t>S</w:t>
      </w:r>
      <w:r w:rsidRPr="009E5255">
        <w:rPr>
          <w:lang w:eastAsia="en-GB"/>
        </w:rPr>
        <w:t xml:space="preserve">urvey </w:t>
      </w:r>
      <w:r w:rsidR="00080A06" w:rsidRPr="009E5255">
        <w:rPr>
          <w:lang w:eastAsia="en-GB"/>
        </w:rPr>
        <w:t xml:space="preserve">results </w:t>
      </w:r>
      <w:r w:rsidRPr="009E5255">
        <w:rPr>
          <w:lang w:eastAsia="en-GB"/>
        </w:rPr>
        <w:t>showed three of nine (33%) oncologists were comfortable with an initial dose reduction of up to 10% in the adjuvant disease setting</w:t>
      </w:r>
      <w:r w:rsidR="00080A06" w:rsidRPr="009E5255">
        <w:rPr>
          <w:lang w:eastAsia="en-GB"/>
        </w:rPr>
        <w:t>,</w:t>
      </w:r>
      <w:r w:rsidRPr="009E5255">
        <w:rPr>
          <w:lang w:eastAsia="en-GB"/>
        </w:rPr>
        <w:t xml:space="preserve"> and seven of nine (77.8%)</w:t>
      </w:r>
      <w:r w:rsidR="007A1F6E" w:rsidRPr="009E5255">
        <w:rPr>
          <w:lang w:eastAsia="en-GB"/>
        </w:rPr>
        <w:t xml:space="preserve"> </w:t>
      </w:r>
      <w:r w:rsidRPr="009E5255">
        <w:rPr>
          <w:lang w:eastAsia="en-GB"/>
        </w:rPr>
        <w:t>in the metastatic disease</w:t>
      </w:r>
      <w:r w:rsidR="00080A06" w:rsidRPr="009E5255">
        <w:rPr>
          <w:lang w:eastAsia="en-GB"/>
        </w:rPr>
        <w:t xml:space="preserve"> setting</w:t>
      </w:r>
      <w:r w:rsidR="007A1F6E" w:rsidRPr="009E5255">
        <w:rPr>
          <w:lang w:eastAsia="en-GB"/>
        </w:rPr>
        <w:t>.</w:t>
      </w:r>
    </w:p>
    <w:p w14:paraId="0B9C76BB" w14:textId="1480B36C" w:rsidR="00E57788" w:rsidRPr="009E5255" w:rsidRDefault="00E57788" w:rsidP="00E57788">
      <w:pPr>
        <w:pStyle w:val="SubHead-NotNumbered"/>
        <w:rPr>
          <w:u w:val="single"/>
          <w:lang w:eastAsia="en-GB"/>
        </w:rPr>
      </w:pPr>
      <w:r w:rsidRPr="009E5255">
        <w:rPr>
          <w:u w:val="single"/>
          <w:lang w:eastAsia="en-GB"/>
        </w:rPr>
        <w:t>Dose</w:t>
      </w:r>
      <w:r w:rsidR="0063555B" w:rsidRPr="009E5255">
        <w:rPr>
          <w:u w:val="single"/>
          <w:lang w:eastAsia="en-GB"/>
        </w:rPr>
        <w:t>-b</w:t>
      </w:r>
      <w:r w:rsidRPr="009E5255">
        <w:rPr>
          <w:u w:val="single"/>
          <w:lang w:eastAsia="en-GB"/>
        </w:rPr>
        <w:t>anding</w:t>
      </w:r>
    </w:p>
    <w:p w14:paraId="55A10AD8" w14:textId="3F2A77C6" w:rsidR="000E3EA2" w:rsidRPr="009E5255" w:rsidRDefault="00BA2E4A" w:rsidP="000E3EA2">
      <w:pPr>
        <w:rPr>
          <w:i/>
          <w:iCs/>
          <w:lang w:eastAsia="en-GB"/>
        </w:rPr>
      </w:pPr>
      <w:r w:rsidRPr="009E5255">
        <w:rPr>
          <w:i/>
          <w:iCs/>
          <w:lang w:eastAsia="en-GB"/>
        </w:rPr>
        <w:t>Five</w:t>
      </w:r>
      <w:r w:rsidR="000E3EA2" w:rsidRPr="009E5255">
        <w:rPr>
          <w:i/>
          <w:iCs/>
          <w:lang w:eastAsia="en-GB"/>
        </w:rPr>
        <w:t xml:space="preserve"> </w:t>
      </w:r>
      <w:r w:rsidR="00DB148E" w:rsidRPr="009E5255">
        <w:rPr>
          <w:i/>
          <w:iCs/>
          <w:lang w:eastAsia="en-GB"/>
        </w:rPr>
        <w:t>publications</w:t>
      </w:r>
      <w:r w:rsidR="000E3EA2" w:rsidRPr="009E5255">
        <w:rPr>
          <w:i/>
          <w:iCs/>
          <w:lang w:eastAsia="en-GB"/>
        </w:rPr>
        <w:t xml:space="preserve"> </w:t>
      </w:r>
      <w:r w:rsidRPr="009E5255">
        <w:rPr>
          <w:i/>
          <w:iCs/>
          <w:lang w:eastAsia="en-GB"/>
        </w:rPr>
        <w:t>reflect</w:t>
      </w:r>
      <w:r w:rsidR="0021461D" w:rsidRPr="009E5255">
        <w:rPr>
          <w:i/>
          <w:iCs/>
          <w:lang w:eastAsia="en-GB"/>
        </w:rPr>
        <w:t>ed</w:t>
      </w:r>
      <w:r w:rsidRPr="009E5255">
        <w:rPr>
          <w:i/>
          <w:iCs/>
          <w:lang w:eastAsia="en-GB"/>
        </w:rPr>
        <w:t xml:space="preserve"> international practice report</w:t>
      </w:r>
      <w:r w:rsidR="0063555B" w:rsidRPr="009E5255">
        <w:rPr>
          <w:i/>
          <w:iCs/>
          <w:lang w:eastAsia="en-GB"/>
        </w:rPr>
        <w:t>ed</w:t>
      </w:r>
      <w:r w:rsidRPr="009E5255">
        <w:rPr>
          <w:i/>
          <w:iCs/>
          <w:lang w:eastAsia="en-GB"/>
        </w:rPr>
        <w:t xml:space="preserve"> on mechanisms for the introduction of dose-banding and its potential impact on the </w:t>
      </w:r>
      <w:r w:rsidR="000E3EA2" w:rsidRPr="009E5255">
        <w:rPr>
          <w:i/>
          <w:iCs/>
          <w:lang w:eastAsia="en-GB"/>
        </w:rPr>
        <w:t>costs of cancer medicine</w:t>
      </w:r>
      <w:r w:rsidR="0061329A" w:rsidRPr="009E5255">
        <w:rPr>
          <w:i/>
          <w:iCs/>
          <w:lang w:eastAsia="en-GB"/>
        </w:rPr>
        <w:t>s</w:t>
      </w:r>
      <w:r w:rsidR="000E3EA2" w:rsidRPr="009E5255">
        <w:rPr>
          <w:i/>
          <w:iCs/>
          <w:lang w:eastAsia="en-GB"/>
        </w:rPr>
        <w:t xml:space="preserve">.  </w:t>
      </w:r>
      <w:r w:rsidR="0063555B" w:rsidRPr="009E5255">
        <w:rPr>
          <w:i/>
          <w:iCs/>
          <w:lang w:eastAsia="en-GB"/>
        </w:rPr>
        <w:t>These studies demonstrate</w:t>
      </w:r>
      <w:r w:rsidRPr="009E5255">
        <w:rPr>
          <w:i/>
          <w:iCs/>
          <w:lang w:eastAsia="en-GB"/>
        </w:rPr>
        <w:t xml:space="preserve"> that the introduction of dos</w:t>
      </w:r>
      <w:r w:rsidR="0063555B" w:rsidRPr="009E5255">
        <w:rPr>
          <w:i/>
          <w:iCs/>
          <w:lang w:eastAsia="en-GB"/>
        </w:rPr>
        <w:t>e-</w:t>
      </w:r>
      <w:r w:rsidRPr="009E5255">
        <w:rPr>
          <w:i/>
          <w:iCs/>
          <w:lang w:eastAsia="en-GB"/>
        </w:rPr>
        <w:t xml:space="preserve">banding </w:t>
      </w:r>
      <w:r w:rsidR="0063555B" w:rsidRPr="009E5255">
        <w:rPr>
          <w:i/>
          <w:iCs/>
          <w:lang w:eastAsia="en-GB"/>
        </w:rPr>
        <w:t xml:space="preserve">has the potential </w:t>
      </w:r>
      <w:r w:rsidRPr="009E5255">
        <w:rPr>
          <w:i/>
          <w:iCs/>
          <w:lang w:eastAsia="en-GB"/>
        </w:rPr>
        <w:t xml:space="preserve">to </w:t>
      </w:r>
      <w:r w:rsidR="0063555B" w:rsidRPr="009E5255">
        <w:rPr>
          <w:i/>
          <w:iCs/>
          <w:lang w:eastAsia="en-GB"/>
        </w:rPr>
        <w:t>reduce</w:t>
      </w:r>
      <w:r w:rsidRPr="009E5255">
        <w:rPr>
          <w:i/>
          <w:iCs/>
          <w:lang w:eastAsia="en-GB"/>
        </w:rPr>
        <w:t xml:space="preserve"> </w:t>
      </w:r>
      <w:r w:rsidR="00D81078" w:rsidRPr="009E5255">
        <w:rPr>
          <w:i/>
          <w:iCs/>
          <w:lang w:eastAsia="en-GB"/>
        </w:rPr>
        <w:t xml:space="preserve">discarded </w:t>
      </w:r>
      <w:r w:rsidR="0063555B" w:rsidRPr="009E5255">
        <w:rPr>
          <w:i/>
          <w:iCs/>
          <w:lang w:eastAsia="en-GB"/>
        </w:rPr>
        <w:t xml:space="preserve">drug wastage and other </w:t>
      </w:r>
      <w:r w:rsidRPr="009E5255">
        <w:rPr>
          <w:i/>
          <w:iCs/>
          <w:lang w:eastAsia="en-GB"/>
        </w:rPr>
        <w:t xml:space="preserve">costs associated with </w:t>
      </w:r>
      <w:r w:rsidR="0063555B" w:rsidRPr="009E5255">
        <w:rPr>
          <w:i/>
          <w:iCs/>
          <w:lang w:eastAsia="en-GB"/>
        </w:rPr>
        <w:t xml:space="preserve">the </w:t>
      </w:r>
      <w:r w:rsidRPr="009E5255">
        <w:rPr>
          <w:i/>
          <w:iCs/>
          <w:lang w:eastAsia="en-GB"/>
        </w:rPr>
        <w:t>prepar</w:t>
      </w:r>
      <w:r w:rsidR="0063555B" w:rsidRPr="009E5255">
        <w:rPr>
          <w:i/>
          <w:iCs/>
          <w:lang w:eastAsia="en-GB"/>
        </w:rPr>
        <w:t>ation of</w:t>
      </w:r>
      <w:r w:rsidRPr="009E5255">
        <w:rPr>
          <w:i/>
          <w:iCs/>
          <w:lang w:eastAsia="en-GB"/>
        </w:rPr>
        <w:t xml:space="preserve"> cancer medicines.  However, </w:t>
      </w:r>
      <w:r w:rsidR="00D81078" w:rsidRPr="009E5255">
        <w:rPr>
          <w:i/>
          <w:iCs/>
          <w:lang w:eastAsia="en-GB"/>
        </w:rPr>
        <w:t xml:space="preserve">as each of these studies pertain to practices at the clinical/pharmacy level—rather than </w:t>
      </w:r>
      <w:r w:rsidR="0061329A" w:rsidRPr="009E5255">
        <w:rPr>
          <w:i/>
          <w:iCs/>
          <w:lang w:eastAsia="en-GB"/>
        </w:rPr>
        <w:t>a</w:t>
      </w:r>
      <w:r w:rsidR="00D81078" w:rsidRPr="009E5255">
        <w:rPr>
          <w:i/>
          <w:iCs/>
          <w:lang w:eastAsia="en-GB"/>
        </w:rPr>
        <w:t xml:space="preserve"> system-wide adoption of such strategies— the extent to which these</w:t>
      </w:r>
      <w:r w:rsidRPr="009E5255">
        <w:rPr>
          <w:i/>
          <w:iCs/>
          <w:lang w:eastAsia="en-GB"/>
        </w:rPr>
        <w:t xml:space="preserve"> practices </w:t>
      </w:r>
      <w:r w:rsidR="00D81078" w:rsidRPr="009E5255">
        <w:rPr>
          <w:i/>
          <w:iCs/>
          <w:lang w:eastAsia="en-GB"/>
        </w:rPr>
        <w:t xml:space="preserve">could </w:t>
      </w:r>
      <w:r w:rsidRPr="009E5255">
        <w:rPr>
          <w:i/>
          <w:iCs/>
          <w:lang w:eastAsia="en-GB"/>
        </w:rPr>
        <w:t xml:space="preserve">be adopted uniformly </w:t>
      </w:r>
      <w:r w:rsidR="00D81078" w:rsidRPr="009E5255">
        <w:rPr>
          <w:i/>
          <w:iCs/>
          <w:lang w:eastAsia="en-GB"/>
        </w:rPr>
        <w:t xml:space="preserve">remains </w:t>
      </w:r>
      <w:r w:rsidRPr="009E5255">
        <w:rPr>
          <w:i/>
          <w:iCs/>
          <w:lang w:eastAsia="en-GB"/>
        </w:rPr>
        <w:t>unclear.</w:t>
      </w:r>
    </w:p>
    <w:p w14:paraId="251F479F" w14:textId="2F21B50C" w:rsidR="0017278B" w:rsidRPr="009E5255" w:rsidRDefault="000E3EA2" w:rsidP="009026D0">
      <w:pPr>
        <w:rPr>
          <w:lang w:eastAsia="en-GB"/>
        </w:rPr>
      </w:pPr>
      <w:r w:rsidRPr="009E5255">
        <w:rPr>
          <w:lang w:eastAsia="en-GB"/>
        </w:rPr>
        <w:t xml:space="preserve">International </w:t>
      </w:r>
      <w:r w:rsidR="00334912" w:rsidRPr="009E5255">
        <w:rPr>
          <w:lang w:eastAsia="en-GB"/>
        </w:rPr>
        <w:t>p</w:t>
      </w:r>
      <w:r w:rsidR="00DB148E" w:rsidRPr="009E5255">
        <w:rPr>
          <w:lang w:eastAsia="en-GB"/>
        </w:rPr>
        <w:t>ublications</w:t>
      </w:r>
      <w:r w:rsidRPr="009E5255">
        <w:rPr>
          <w:lang w:eastAsia="en-GB"/>
        </w:rPr>
        <w:t xml:space="preserve">: </w:t>
      </w:r>
      <w:r w:rsidR="005815D6" w:rsidRPr="009E5255">
        <w:rPr>
          <w:lang w:eastAsia="en-GB"/>
        </w:rPr>
        <w:t>Chiumente et al. compar</w:t>
      </w:r>
      <w:r w:rsidR="00334912" w:rsidRPr="009E5255">
        <w:rPr>
          <w:lang w:eastAsia="en-GB"/>
        </w:rPr>
        <w:t>ed</w:t>
      </w:r>
      <w:r w:rsidR="005815D6" w:rsidRPr="009E5255">
        <w:rPr>
          <w:lang w:eastAsia="en-GB"/>
        </w:rPr>
        <w:t xml:space="preserve"> three scenarios of IV chemotherapy preparation </w:t>
      </w:r>
      <w:r w:rsidR="009D71F4" w:rsidRPr="009E5255">
        <w:rPr>
          <w:lang w:eastAsia="en-GB"/>
        </w:rPr>
        <w:fldChar w:fldCharType="begin"/>
      </w:r>
      <w:r w:rsidR="00A306B9" w:rsidRPr="009E5255">
        <w:rPr>
          <w:lang w:eastAsia="en-GB"/>
        </w:rPr>
        <w:instrText xml:space="preserve"> ADDIN EN.CITE &lt;EndNote&gt;&lt;Cite&gt;&lt;Author&gt;Chiumente&lt;/Author&gt;&lt;Year&gt;2021&lt;/Year&gt;&lt;RecNum&gt;10563&lt;/RecNum&gt;&lt;DisplayText&gt;[20]&lt;/DisplayText&gt;&lt;record&gt;&lt;rec-number&gt;10563&lt;/rec-number&gt;&lt;foreign-keys&gt;&lt;key app="EN" db-id="etpte9adcdfve1eerz5pws2fvps522ds5svf" timestamp="1652740078" guid="2caee2ee-cc49-4a6b-a03a-4aaf2e2419ec"&gt;10563&lt;/key&gt;&lt;/foreign-keys&gt;&lt;ref-type name="Journal Article"&gt;17&lt;/ref-type&gt;&lt;contributors&gt;&lt;authors&gt;&lt;author&gt;Chiumente, Marco&lt;/author&gt;&lt;author&gt;Russi, Alberto&lt;/author&gt;&lt;author&gt;Todino, Federica&lt;/author&gt;&lt;author&gt;Mengato, Daniele&lt;/author&gt;&lt;author&gt;Coppola, Marina&lt;/author&gt;&lt;author&gt;Rivano, Melania&lt;/author&gt;&lt;author&gt;Palozzo, Angelo&lt;/author&gt;&lt;author&gt;Jommi, Claudio&lt;/author&gt;&lt;/authors&gt;&lt;/contributors&gt;&lt;titles&gt;&lt;title&gt;Preparation of intravenous chemotherapy bags: evaluation of a dose banding approach in an Italian oncology hospital&lt;/title&gt;&lt;secondary-title&gt;Global and Regional Health Technology Assess&lt;/secondary-title&gt;&lt;/titles&gt;&lt;periodical&gt;&lt;full-title&gt;Global and Regional Health Technology Assess&lt;/full-title&gt;&lt;/periodical&gt;&lt;pages&gt;29-34&lt;/pages&gt;&lt;volume&gt;8&lt;/volume&gt;&lt;dates&gt;&lt;year&gt;2021&lt;/year&gt;&lt;/dates&gt;&lt;urls&gt;&lt;/urls&gt;&lt;/record&gt;&lt;/Cite&gt;&lt;/EndNote&gt;</w:instrText>
      </w:r>
      <w:r w:rsidR="009D71F4" w:rsidRPr="009E5255">
        <w:rPr>
          <w:lang w:eastAsia="en-GB"/>
        </w:rPr>
        <w:fldChar w:fldCharType="separate"/>
      </w:r>
      <w:r w:rsidR="00A306B9" w:rsidRPr="009E5255">
        <w:rPr>
          <w:noProof/>
          <w:lang w:eastAsia="en-GB"/>
        </w:rPr>
        <w:t>[20]</w:t>
      </w:r>
      <w:r w:rsidR="009D71F4" w:rsidRPr="009E5255">
        <w:rPr>
          <w:lang w:eastAsia="en-GB"/>
        </w:rPr>
        <w:fldChar w:fldCharType="end"/>
      </w:r>
      <w:r w:rsidR="005815D6" w:rsidRPr="009E5255">
        <w:rPr>
          <w:lang w:eastAsia="en-GB"/>
        </w:rPr>
        <w:t xml:space="preserve">. </w:t>
      </w:r>
      <w:r w:rsidR="003931FA" w:rsidRPr="009E5255">
        <w:rPr>
          <w:lang w:eastAsia="en-GB"/>
        </w:rPr>
        <w:t xml:space="preserve"> </w:t>
      </w:r>
      <w:r w:rsidR="004B3A10" w:rsidRPr="009E5255">
        <w:rPr>
          <w:lang w:eastAsia="en-GB"/>
        </w:rPr>
        <w:t>D</w:t>
      </w:r>
      <w:r w:rsidR="005815D6" w:rsidRPr="009E5255">
        <w:rPr>
          <w:lang w:eastAsia="en-GB"/>
        </w:rPr>
        <w:t xml:space="preserve">aily preparation of </w:t>
      </w:r>
      <w:r w:rsidR="009F14B0" w:rsidRPr="009E5255">
        <w:rPr>
          <w:lang w:eastAsia="en-GB"/>
        </w:rPr>
        <w:t xml:space="preserve">13,490 </w:t>
      </w:r>
      <w:r w:rsidR="005815D6" w:rsidRPr="009E5255">
        <w:rPr>
          <w:lang w:eastAsia="en-GB"/>
        </w:rPr>
        <w:t>individuali</w:t>
      </w:r>
      <w:r w:rsidR="004B3A10" w:rsidRPr="009E5255">
        <w:rPr>
          <w:lang w:eastAsia="en-GB"/>
        </w:rPr>
        <w:t>s</w:t>
      </w:r>
      <w:r w:rsidR="005815D6" w:rsidRPr="009E5255">
        <w:rPr>
          <w:lang w:eastAsia="en-GB"/>
        </w:rPr>
        <w:t>ed bags at the hospital pharmacy (Scenario 1) was compared with dose</w:t>
      </w:r>
      <w:r w:rsidR="00D4373A" w:rsidRPr="009E5255">
        <w:rPr>
          <w:lang w:eastAsia="en-GB"/>
        </w:rPr>
        <w:t>-</w:t>
      </w:r>
      <w:r w:rsidR="005815D6" w:rsidRPr="009E5255">
        <w:rPr>
          <w:lang w:eastAsia="en-GB"/>
        </w:rPr>
        <w:t>banding (weekly preparation at the hospital pharmacy of non-individuali</w:t>
      </w:r>
      <w:r w:rsidR="004B3A10" w:rsidRPr="009E5255">
        <w:rPr>
          <w:lang w:eastAsia="en-GB"/>
        </w:rPr>
        <w:t>s</w:t>
      </w:r>
      <w:r w:rsidR="005815D6" w:rsidRPr="009E5255">
        <w:rPr>
          <w:lang w:eastAsia="en-GB"/>
        </w:rPr>
        <w:t xml:space="preserve">ed bags containing discrete, predefined doses covering an adequate range of doses) (Scenario 2) and the use of commercially ready to use bags based on the same approach </w:t>
      </w:r>
      <w:r w:rsidR="004B3A10" w:rsidRPr="009E5255">
        <w:rPr>
          <w:lang w:eastAsia="en-GB"/>
        </w:rPr>
        <w:t>as</w:t>
      </w:r>
      <w:r w:rsidR="005815D6" w:rsidRPr="009E5255">
        <w:rPr>
          <w:lang w:eastAsia="en-GB"/>
        </w:rPr>
        <w:t xml:space="preserve"> </w:t>
      </w:r>
      <w:r w:rsidR="00D4373A" w:rsidRPr="009E5255">
        <w:rPr>
          <w:lang w:eastAsia="en-GB"/>
        </w:rPr>
        <w:t>dose-banding</w:t>
      </w:r>
      <w:r w:rsidR="005815D6" w:rsidRPr="009E5255">
        <w:rPr>
          <w:lang w:eastAsia="en-GB"/>
        </w:rPr>
        <w:t xml:space="preserve"> (Scena</w:t>
      </w:r>
      <w:r w:rsidR="004B3A10" w:rsidRPr="009E5255">
        <w:rPr>
          <w:lang w:eastAsia="en-GB"/>
        </w:rPr>
        <w:t>r</w:t>
      </w:r>
      <w:r w:rsidR="005815D6" w:rsidRPr="009E5255">
        <w:rPr>
          <w:lang w:eastAsia="en-GB"/>
        </w:rPr>
        <w:t xml:space="preserve">io 3).  The results of the analysis were presented as cost per patient for the selected drugs included in the analysis (gemcitabine, oxaliplatin, paclitaxel, trastuzumab, and 5-fluorouracil). </w:t>
      </w:r>
      <w:r w:rsidR="004B3A10" w:rsidRPr="009E5255">
        <w:rPr>
          <w:lang w:eastAsia="en-GB"/>
        </w:rPr>
        <w:t xml:space="preserve"> </w:t>
      </w:r>
      <w:r w:rsidR="005815D6" w:rsidRPr="009E5255">
        <w:rPr>
          <w:lang w:eastAsia="en-GB"/>
        </w:rPr>
        <w:t xml:space="preserve">The estimated cost per patient was based on cost of professional </w:t>
      </w:r>
      <w:r w:rsidR="0017278B" w:rsidRPr="009E5255">
        <w:rPr>
          <w:lang w:eastAsia="en-GB"/>
        </w:rPr>
        <w:t xml:space="preserve">time </w:t>
      </w:r>
      <w:r w:rsidR="005815D6" w:rsidRPr="009E5255">
        <w:rPr>
          <w:lang w:eastAsia="en-GB"/>
        </w:rPr>
        <w:t>involved in drug compounding (nurse and speciali</w:t>
      </w:r>
      <w:r w:rsidR="004B3A10" w:rsidRPr="009E5255">
        <w:rPr>
          <w:lang w:eastAsia="en-GB"/>
        </w:rPr>
        <w:t>s</w:t>
      </w:r>
      <w:r w:rsidR="005815D6" w:rsidRPr="009E5255">
        <w:rPr>
          <w:lang w:eastAsia="en-GB"/>
        </w:rPr>
        <w:t xml:space="preserve">ed laboratory technician), ex-factory cost of drugs per </w:t>
      </w:r>
      <w:r w:rsidR="004B3A10" w:rsidRPr="009E5255">
        <w:rPr>
          <w:lang w:eastAsia="en-GB"/>
        </w:rPr>
        <w:t>mg</w:t>
      </w:r>
      <w:r w:rsidR="005815D6" w:rsidRPr="009E5255">
        <w:rPr>
          <w:lang w:eastAsia="en-GB"/>
        </w:rPr>
        <w:t xml:space="preserve"> in 2019, cost of medical devices required for drug compounding (EUR5 per therapy) and administrative costs including depreciation and maintenance of premises and equipment and cost of disposal of cytotoxic waste (EUR4 per therapy). </w:t>
      </w:r>
      <w:r w:rsidR="004B3A10" w:rsidRPr="009E5255">
        <w:rPr>
          <w:lang w:eastAsia="en-GB"/>
        </w:rPr>
        <w:t xml:space="preserve"> </w:t>
      </w:r>
      <w:r w:rsidR="005815D6" w:rsidRPr="009E5255">
        <w:rPr>
          <w:lang w:eastAsia="en-GB"/>
        </w:rPr>
        <w:t xml:space="preserve">The analysis of time needed for compounding was based on the operational steps according to an activity-based costing (ABC) method. </w:t>
      </w:r>
      <w:r w:rsidR="004B3A10" w:rsidRPr="009E5255">
        <w:rPr>
          <w:lang w:eastAsia="en-GB"/>
        </w:rPr>
        <w:t xml:space="preserve"> </w:t>
      </w:r>
      <w:r w:rsidR="005815D6" w:rsidRPr="009E5255">
        <w:rPr>
          <w:lang w:eastAsia="en-GB"/>
        </w:rPr>
        <w:t xml:space="preserve">The following operational steps were included in the analysis of the individual drug preparation: pharmacy validation and laboratory entry, preparation of laboratory materials, internal laboratory (laminar flow cabinet) entry and exit followed by packaging. </w:t>
      </w:r>
      <w:r w:rsidR="004B3A10" w:rsidRPr="009E5255">
        <w:rPr>
          <w:lang w:eastAsia="en-GB"/>
        </w:rPr>
        <w:t xml:space="preserve"> </w:t>
      </w:r>
      <w:r w:rsidR="005815D6" w:rsidRPr="009E5255">
        <w:rPr>
          <w:lang w:eastAsia="en-GB"/>
        </w:rPr>
        <w:t>The authors estimated the average (min, max) time needed at each step</w:t>
      </w:r>
      <w:r w:rsidR="0017278B" w:rsidRPr="009E5255">
        <w:rPr>
          <w:lang w:eastAsia="en-GB"/>
        </w:rPr>
        <w:t xml:space="preserve"> </w:t>
      </w:r>
      <w:r w:rsidR="0017278B" w:rsidRPr="009E5255">
        <w:rPr>
          <w:lang w:eastAsia="en-GB"/>
        </w:rPr>
        <w:fldChar w:fldCharType="begin"/>
      </w:r>
      <w:r w:rsidR="00A306B9" w:rsidRPr="009E5255">
        <w:rPr>
          <w:lang w:eastAsia="en-GB"/>
        </w:rPr>
        <w:instrText xml:space="preserve"> ADDIN EN.CITE &lt;EndNote&gt;&lt;Cite&gt;&lt;Author&gt;Chiumente&lt;/Author&gt;&lt;Year&gt;2021&lt;/Year&gt;&lt;RecNum&gt;10563&lt;/RecNum&gt;&lt;DisplayText&gt;[20]&lt;/DisplayText&gt;&lt;record&gt;&lt;rec-number&gt;10563&lt;/rec-number&gt;&lt;foreign-keys&gt;&lt;key app="EN" db-id="etpte9adcdfve1eerz5pws2fvps522ds5svf" timestamp="1652740078" guid="2caee2ee-cc49-4a6b-a03a-4aaf2e2419ec"&gt;10563&lt;/key&gt;&lt;/foreign-keys&gt;&lt;ref-type name="Journal Article"&gt;17&lt;/ref-type&gt;&lt;contributors&gt;&lt;authors&gt;&lt;author&gt;Chiumente, Marco&lt;/author&gt;&lt;author&gt;Russi, Alberto&lt;/author&gt;&lt;author&gt;Todino, Federica&lt;/author&gt;&lt;author&gt;Mengato, Daniele&lt;/author&gt;&lt;author&gt;Coppola, Marina&lt;/author&gt;&lt;author&gt;Rivano, Melania&lt;/author&gt;&lt;author&gt;Palozzo, Angelo&lt;/author&gt;&lt;author&gt;Jommi, Claudio&lt;/author&gt;&lt;/authors&gt;&lt;/contributors&gt;&lt;titles&gt;&lt;title&gt;Preparation of intravenous chemotherapy bags: evaluation of a dose banding approach in an Italian oncology hospital&lt;/title&gt;&lt;secondary-title&gt;Global and Regional Health Technology Assess&lt;/secondary-title&gt;&lt;/titles&gt;&lt;periodical&gt;&lt;full-title&gt;Global and Regional Health Technology Assess&lt;/full-title&gt;&lt;/periodical&gt;&lt;pages&gt;29-34&lt;/pages&gt;&lt;volume&gt;8&lt;/volume&gt;&lt;dates&gt;&lt;year&gt;2021&lt;/year&gt;&lt;/dates&gt;&lt;urls&gt;&lt;/urls&gt;&lt;/record&gt;&lt;/Cite&gt;&lt;/EndNote&gt;</w:instrText>
      </w:r>
      <w:r w:rsidR="0017278B" w:rsidRPr="009E5255">
        <w:rPr>
          <w:lang w:eastAsia="en-GB"/>
        </w:rPr>
        <w:fldChar w:fldCharType="separate"/>
      </w:r>
      <w:r w:rsidR="00A306B9" w:rsidRPr="009E5255">
        <w:rPr>
          <w:noProof/>
          <w:lang w:eastAsia="en-GB"/>
        </w:rPr>
        <w:t>[20]</w:t>
      </w:r>
      <w:r w:rsidR="0017278B" w:rsidRPr="009E5255">
        <w:rPr>
          <w:lang w:eastAsia="en-GB"/>
        </w:rPr>
        <w:fldChar w:fldCharType="end"/>
      </w:r>
      <w:r w:rsidR="005815D6" w:rsidRPr="009E5255">
        <w:rPr>
          <w:lang w:eastAsia="en-GB"/>
        </w:rPr>
        <w:t xml:space="preserve">. </w:t>
      </w:r>
      <w:r w:rsidR="004B3A10" w:rsidRPr="009E5255">
        <w:rPr>
          <w:lang w:eastAsia="en-GB"/>
        </w:rPr>
        <w:t xml:space="preserve"> </w:t>
      </w:r>
    </w:p>
    <w:p w14:paraId="2A51F333" w14:textId="6213CAC3" w:rsidR="007A1F6E" w:rsidRPr="009E5255" w:rsidRDefault="005815D6" w:rsidP="009026D0">
      <w:pPr>
        <w:rPr>
          <w:lang w:eastAsia="en-GB"/>
        </w:rPr>
      </w:pPr>
      <w:r w:rsidRPr="009E5255">
        <w:rPr>
          <w:lang w:eastAsia="en-GB"/>
        </w:rPr>
        <w:t xml:space="preserve">The results </w:t>
      </w:r>
      <w:r w:rsidR="0017278B" w:rsidRPr="009E5255">
        <w:rPr>
          <w:lang w:eastAsia="en-GB"/>
        </w:rPr>
        <w:t xml:space="preserve">reported by Chiumente et al. </w:t>
      </w:r>
      <w:r w:rsidRPr="009E5255">
        <w:rPr>
          <w:lang w:eastAsia="en-GB"/>
        </w:rPr>
        <w:t>identified 10 dose bands for gemcitabine, 6 for oxaliplatin and trastuzumab, 9 for paclitaxel and 8 for 5-FU, with feasibility values ranging from 46% to 94%</w:t>
      </w:r>
      <w:r w:rsidR="0017278B" w:rsidRPr="009E5255">
        <w:rPr>
          <w:lang w:eastAsia="en-GB"/>
        </w:rPr>
        <w:t xml:space="preserve"> </w:t>
      </w:r>
      <w:r w:rsidR="0017278B" w:rsidRPr="009E5255">
        <w:rPr>
          <w:lang w:eastAsia="en-GB"/>
        </w:rPr>
        <w:fldChar w:fldCharType="begin"/>
      </w:r>
      <w:r w:rsidR="00A306B9" w:rsidRPr="009E5255">
        <w:rPr>
          <w:lang w:eastAsia="en-GB"/>
        </w:rPr>
        <w:instrText xml:space="preserve"> ADDIN EN.CITE &lt;EndNote&gt;&lt;Cite&gt;&lt;Author&gt;Chiumente&lt;/Author&gt;&lt;Year&gt;2021&lt;/Year&gt;&lt;RecNum&gt;10563&lt;/RecNum&gt;&lt;DisplayText&gt;[20]&lt;/DisplayText&gt;&lt;record&gt;&lt;rec-number&gt;10563&lt;/rec-number&gt;&lt;foreign-keys&gt;&lt;key app="EN" db-id="etpte9adcdfve1eerz5pws2fvps522ds5svf" timestamp="1652740078" guid="2caee2ee-cc49-4a6b-a03a-4aaf2e2419ec"&gt;10563&lt;/key&gt;&lt;/foreign-keys&gt;&lt;ref-type name="Journal Article"&gt;17&lt;/ref-type&gt;&lt;contributors&gt;&lt;authors&gt;&lt;author&gt;Chiumente, Marco&lt;/author&gt;&lt;author&gt;Russi, Alberto&lt;/author&gt;&lt;author&gt;Todino, Federica&lt;/author&gt;&lt;author&gt;Mengato, Daniele&lt;/author&gt;&lt;author&gt;Coppola, Marina&lt;/author&gt;&lt;author&gt;Rivano, Melania&lt;/author&gt;&lt;author&gt;Palozzo, Angelo&lt;/author&gt;&lt;author&gt;Jommi, Claudio&lt;/author&gt;&lt;/authors&gt;&lt;/contributors&gt;&lt;titles&gt;&lt;title&gt;Preparation of intravenous chemotherapy bags: evaluation of a dose banding approach in an Italian oncology hospital&lt;/title&gt;&lt;secondary-title&gt;Global and Regional Health Technology Assess&lt;/secondary-title&gt;&lt;/titles&gt;&lt;periodical&gt;&lt;full-title&gt;Global and Regional Health Technology Assess&lt;/full-title&gt;&lt;/periodical&gt;&lt;pages&gt;29-34&lt;/pages&gt;&lt;volume&gt;8&lt;/volume&gt;&lt;dates&gt;&lt;year&gt;2021&lt;/year&gt;&lt;/dates&gt;&lt;urls&gt;&lt;/urls&gt;&lt;/record&gt;&lt;/Cite&gt;&lt;/EndNote&gt;</w:instrText>
      </w:r>
      <w:r w:rsidR="0017278B" w:rsidRPr="009E5255">
        <w:rPr>
          <w:lang w:eastAsia="en-GB"/>
        </w:rPr>
        <w:fldChar w:fldCharType="separate"/>
      </w:r>
      <w:r w:rsidR="00A306B9" w:rsidRPr="009E5255">
        <w:rPr>
          <w:noProof/>
          <w:lang w:eastAsia="en-GB"/>
        </w:rPr>
        <w:t>[20]</w:t>
      </w:r>
      <w:r w:rsidR="0017278B" w:rsidRPr="009E5255">
        <w:rPr>
          <w:lang w:eastAsia="en-GB"/>
        </w:rPr>
        <w:fldChar w:fldCharType="end"/>
      </w:r>
      <w:r w:rsidR="004B3A10" w:rsidRPr="009E5255">
        <w:rPr>
          <w:lang w:eastAsia="en-GB"/>
        </w:rPr>
        <w:t xml:space="preserve">. </w:t>
      </w:r>
      <w:r w:rsidRPr="009E5255">
        <w:rPr>
          <w:lang w:eastAsia="en-GB"/>
        </w:rPr>
        <w:t xml:space="preserve"> The estimated mean time needed for compounding</w:t>
      </w:r>
      <w:r w:rsidR="006029C1" w:rsidRPr="009E5255">
        <w:rPr>
          <w:lang w:eastAsia="en-GB"/>
        </w:rPr>
        <w:t xml:space="preserve"> a single dose</w:t>
      </w:r>
      <w:r w:rsidRPr="009E5255">
        <w:rPr>
          <w:lang w:eastAsia="en-GB"/>
        </w:rPr>
        <w:t xml:space="preserve"> </w:t>
      </w:r>
      <w:r w:rsidR="0017278B" w:rsidRPr="009E5255">
        <w:rPr>
          <w:lang w:eastAsia="en-GB"/>
        </w:rPr>
        <w:t xml:space="preserve">varied by drug and dose preparing scenario: </w:t>
      </w:r>
      <w:r w:rsidRPr="009E5255">
        <w:rPr>
          <w:lang w:eastAsia="en-GB"/>
        </w:rPr>
        <w:t>21 minutes for gemcitabine to 40 minutes for 5-FU and trastuzumab</w:t>
      </w:r>
      <w:r w:rsidR="006029C1" w:rsidRPr="009E5255">
        <w:rPr>
          <w:lang w:eastAsia="en-GB"/>
        </w:rPr>
        <w:t xml:space="preserve"> in Scenario 1; </w:t>
      </w:r>
      <w:r w:rsidRPr="009E5255">
        <w:rPr>
          <w:lang w:eastAsia="en-GB"/>
        </w:rPr>
        <w:t>2.7 minutes for gemcitabine to 4.7 min for trastuzumab</w:t>
      </w:r>
      <w:r w:rsidR="006029C1" w:rsidRPr="009E5255">
        <w:rPr>
          <w:lang w:eastAsia="en-GB"/>
        </w:rPr>
        <w:t xml:space="preserve"> in Scenario 2; and times were not reported for Scenario 3 which involved commercial purchases</w:t>
      </w:r>
      <w:r w:rsidRPr="009E5255">
        <w:rPr>
          <w:lang w:eastAsia="en-GB"/>
        </w:rPr>
        <w:t xml:space="preserve">. </w:t>
      </w:r>
      <w:r w:rsidR="006029C1" w:rsidRPr="009E5255">
        <w:rPr>
          <w:lang w:eastAsia="en-GB"/>
        </w:rPr>
        <w:t xml:space="preserve"> Given the</w:t>
      </w:r>
      <w:r w:rsidRPr="009E5255">
        <w:rPr>
          <w:lang w:eastAsia="en-GB"/>
        </w:rPr>
        <w:t xml:space="preserve"> </w:t>
      </w:r>
      <w:r w:rsidR="006029C1" w:rsidRPr="009E5255">
        <w:rPr>
          <w:lang w:eastAsia="en-GB"/>
        </w:rPr>
        <w:t>difference in associated times, t</w:t>
      </w:r>
      <w:r w:rsidRPr="009E5255">
        <w:rPr>
          <w:lang w:eastAsia="en-GB"/>
        </w:rPr>
        <w:t xml:space="preserve">he study reported total savings associated with </w:t>
      </w:r>
      <w:r w:rsidR="00D4373A" w:rsidRPr="009E5255">
        <w:rPr>
          <w:lang w:eastAsia="en-GB"/>
        </w:rPr>
        <w:t>dose-banding</w:t>
      </w:r>
      <w:r w:rsidRPr="009E5255">
        <w:rPr>
          <w:lang w:eastAsia="en-GB"/>
        </w:rPr>
        <w:t xml:space="preserve"> </w:t>
      </w:r>
      <w:r w:rsidR="006029C1" w:rsidRPr="009E5255">
        <w:rPr>
          <w:lang w:eastAsia="en-GB"/>
        </w:rPr>
        <w:t>according to S</w:t>
      </w:r>
      <w:r w:rsidRPr="009E5255">
        <w:rPr>
          <w:lang w:eastAsia="en-GB"/>
        </w:rPr>
        <w:t>cenario 2</w:t>
      </w:r>
      <w:r w:rsidR="006029C1" w:rsidRPr="009E5255">
        <w:rPr>
          <w:lang w:eastAsia="en-GB"/>
        </w:rPr>
        <w:t xml:space="preserve"> of </w:t>
      </w:r>
      <w:r w:rsidR="006610A9" w:rsidRPr="009E5255">
        <w:rPr>
          <w:lang w:eastAsia="en-GB"/>
        </w:rPr>
        <w:t>€</w:t>
      </w:r>
      <w:r w:rsidRPr="009E5255">
        <w:rPr>
          <w:lang w:eastAsia="en-GB"/>
        </w:rPr>
        <w:t xml:space="preserve">281,058 </w:t>
      </w:r>
      <w:r w:rsidR="006029C1" w:rsidRPr="009E5255">
        <w:rPr>
          <w:lang w:eastAsia="en-GB"/>
        </w:rPr>
        <w:t>or</w:t>
      </w:r>
      <w:r w:rsidRPr="009E5255">
        <w:rPr>
          <w:lang w:eastAsia="en-GB"/>
        </w:rPr>
        <w:t xml:space="preserve"> </w:t>
      </w:r>
      <w:r w:rsidR="006610A9" w:rsidRPr="009E5255">
        <w:rPr>
          <w:lang w:eastAsia="en-GB"/>
        </w:rPr>
        <w:t>€</w:t>
      </w:r>
      <w:r w:rsidRPr="009E5255">
        <w:rPr>
          <w:lang w:eastAsia="en-GB"/>
        </w:rPr>
        <w:t xml:space="preserve">402,468 for </w:t>
      </w:r>
      <w:r w:rsidR="006029C1" w:rsidRPr="009E5255">
        <w:rPr>
          <w:lang w:eastAsia="en-GB"/>
        </w:rPr>
        <w:t xml:space="preserve">Scenario 3, both </w:t>
      </w:r>
      <w:r w:rsidRPr="009E5255">
        <w:rPr>
          <w:lang w:eastAsia="en-GB"/>
        </w:rPr>
        <w:t xml:space="preserve">compared with </w:t>
      </w:r>
      <w:r w:rsidR="006029C1" w:rsidRPr="009E5255">
        <w:rPr>
          <w:lang w:eastAsia="en-GB"/>
        </w:rPr>
        <w:t>S</w:t>
      </w:r>
      <w:r w:rsidRPr="009E5255">
        <w:rPr>
          <w:lang w:eastAsia="en-GB"/>
        </w:rPr>
        <w:t>cenario 1</w:t>
      </w:r>
      <w:r w:rsidR="006029C1" w:rsidRPr="009E5255">
        <w:rPr>
          <w:lang w:eastAsia="en-GB"/>
        </w:rPr>
        <w:t xml:space="preserve"> </w:t>
      </w:r>
      <w:r w:rsidR="006029C1" w:rsidRPr="009E5255">
        <w:rPr>
          <w:lang w:eastAsia="en-GB"/>
        </w:rPr>
        <w:fldChar w:fldCharType="begin"/>
      </w:r>
      <w:r w:rsidR="00A306B9" w:rsidRPr="009E5255">
        <w:rPr>
          <w:lang w:eastAsia="en-GB"/>
        </w:rPr>
        <w:instrText xml:space="preserve"> ADDIN EN.CITE &lt;EndNote&gt;&lt;Cite&gt;&lt;Author&gt;Chiumente&lt;/Author&gt;&lt;Year&gt;2021&lt;/Year&gt;&lt;RecNum&gt;10563&lt;/RecNum&gt;&lt;DisplayText&gt;[20]&lt;/DisplayText&gt;&lt;record&gt;&lt;rec-number&gt;10563&lt;/rec-number&gt;&lt;foreign-keys&gt;&lt;key app="EN" db-id="etpte9adcdfve1eerz5pws2fvps522ds5svf" timestamp="1652740078" guid="2caee2ee-cc49-4a6b-a03a-4aaf2e2419ec"&gt;10563&lt;/key&gt;&lt;/foreign-keys&gt;&lt;ref-type name="Journal Article"&gt;17&lt;/ref-type&gt;&lt;contributors&gt;&lt;authors&gt;&lt;author&gt;Chiumente, Marco&lt;/author&gt;&lt;author&gt;Russi, Alberto&lt;/author&gt;&lt;author&gt;Todino, Federica&lt;/author&gt;&lt;author&gt;Mengato, Daniele&lt;/author&gt;&lt;author&gt;Coppola, Marina&lt;/author&gt;&lt;author&gt;Rivano, Melania&lt;/author&gt;&lt;author&gt;Palozzo, Angelo&lt;/author&gt;&lt;author&gt;Jommi, Claudio&lt;/author&gt;&lt;/authors&gt;&lt;/contributors&gt;&lt;titles&gt;&lt;title&gt;Preparation of intravenous chemotherapy bags: evaluation of a dose banding approach in an Italian oncology hospital&lt;/title&gt;&lt;secondary-title&gt;Global and Regional Health Technology Assess&lt;/secondary-title&gt;&lt;/titles&gt;&lt;periodical&gt;&lt;full-title&gt;Global and Regional Health Technology Assess&lt;/full-title&gt;&lt;/periodical&gt;&lt;pages&gt;29-34&lt;/pages&gt;&lt;volume&gt;8&lt;/volume&gt;&lt;dates&gt;&lt;year&gt;2021&lt;/year&gt;&lt;/dates&gt;&lt;urls&gt;&lt;/urls&gt;&lt;/record&gt;&lt;/Cite&gt;&lt;/EndNote&gt;</w:instrText>
      </w:r>
      <w:r w:rsidR="006029C1" w:rsidRPr="009E5255">
        <w:rPr>
          <w:lang w:eastAsia="en-GB"/>
        </w:rPr>
        <w:fldChar w:fldCharType="separate"/>
      </w:r>
      <w:r w:rsidR="00A306B9" w:rsidRPr="009E5255">
        <w:rPr>
          <w:noProof/>
          <w:lang w:eastAsia="en-GB"/>
        </w:rPr>
        <w:t>[20]</w:t>
      </w:r>
      <w:r w:rsidR="006029C1" w:rsidRPr="009E5255">
        <w:rPr>
          <w:lang w:eastAsia="en-GB"/>
        </w:rPr>
        <w:fldChar w:fldCharType="end"/>
      </w:r>
      <w:r w:rsidRPr="009E5255">
        <w:rPr>
          <w:lang w:eastAsia="en-GB"/>
        </w:rPr>
        <w:t xml:space="preserve">. </w:t>
      </w:r>
    </w:p>
    <w:p w14:paraId="292EB04D" w14:textId="66A10F59" w:rsidR="005815D6" w:rsidRPr="009E5255" w:rsidRDefault="005815D6" w:rsidP="009026D0">
      <w:pPr>
        <w:rPr>
          <w:lang w:eastAsia="en-GB"/>
        </w:rPr>
      </w:pPr>
      <w:r w:rsidRPr="009E5255">
        <w:rPr>
          <w:lang w:eastAsia="en-GB"/>
        </w:rPr>
        <w:t xml:space="preserve">Claus et al. estimated the impact of logarithmic </w:t>
      </w:r>
      <w:r w:rsidR="00D4373A" w:rsidRPr="009E5255">
        <w:rPr>
          <w:lang w:eastAsia="en-GB"/>
        </w:rPr>
        <w:t>dose-banding</w:t>
      </w:r>
      <w:r w:rsidRPr="009E5255">
        <w:rPr>
          <w:lang w:eastAsia="en-GB"/>
        </w:rPr>
        <w:t xml:space="preserve"> of anticancer drugs on pharmacy compounding efficiency </w:t>
      </w:r>
      <w:r w:rsidR="009D71F4" w:rsidRPr="009E5255">
        <w:rPr>
          <w:lang w:eastAsia="en-GB"/>
        </w:rPr>
        <w:fldChar w:fldCharType="begin"/>
      </w:r>
      <w:r w:rsidR="00A306B9" w:rsidRPr="009E5255">
        <w:rPr>
          <w:lang w:eastAsia="en-GB"/>
        </w:rPr>
        <w:instrText xml:space="preserve"> ADDIN EN.CITE &lt;EndNote&gt;&lt;Cite&gt;&lt;Author&gt;Claus&lt;/Author&gt;&lt;Year&gt;2018&lt;/Year&gt;&lt;RecNum&gt;10564&lt;/RecNum&gt;&lt;DisplayText&gt;[21]&lt;/DisplayText&gt;&lt;record&gt;&lt;rec-number&gt;10564&lt;/rec-number&gt;&lt;foreign-keys&gt;&lt;key app="EN" db-id="etpte9adcdfve1eerz5pws2fvps522ds5svf" timestamp="1652740078" guid="26801df2-a4b3-4438-93ca-3bc4ffa0aca3"&gt;10564&lt;/key&gt;&lt;/foreign-keys&gt;&lt;ref-type name="Journal Article"&gt;17&lt;/ref-type&gt;&lt;contributors&gt;&lt;authors&gt;&lt;author&gt;Claus, Barbara&lt;/author&gt;&lt;author&gt;De Pourcq, Kaat&lt;/author&gt;&lt;author&gt;Clottens, Nele&lt;/author&gt;&lt;author&gt;Kruse, Vibeke&lt;/author&gt;&lt;author&gt;Gemmel, Paul&lt;/author&gt;&lt;author&gt;Vandenbroucke, Johan&lt;/author&gt;&lt;/authors&gt;&lt;/contributors&gt;&lt;titles&gt;&lt;title&gt;The impact of logarithmic dose banding of anticancer drugs on pharmacy compounding efficiency at Ghent University Hospital&lt;/title&gt;&lt;secondary-title&gt;European Journal of Hospital Pharmacy&lt;/secondary-title&gt;&lt;/titles&gt;&lt;periodical&gt;&lt;full-title&gt;European Journal of Hospital Pharmacy&lt;/full-title&gt;&lt;/periodical&gt;&lt;pages&gt;334-336&lt;/pages&gt;&lt;volume&gt;25&lt;/volume&gt;&lt;number&gt;6&lt;/number&gt;&lt;dates&gt;&lt;year&gt;2018&lt;/year&gt;&lt;/dates&gt;&lt;isbn&gt;2047-9956&lt;/isbn&gt;&lt;urls&gt;&lt;/urls&gt;&lt;/record&gt;&lt;/Cite&gt;&lt;/EndNote&gt;</w:instrText>
      </w:r>
      <w:r w:rsidR="009D71F4" w:rsidRPr="009E5255">
        <w:rPr>
          <w:lang w:eastAsia="en-GB"/>
        </w:rPr>
        <w:fldChar w:fldCharType="separate"/>
      </w:r>
      <w:r w:rsidR="00A306B9" w:rsidRPr="009E5255">
        <w:rPr>
          <w:noProof/>
          <w:lang w:eastAsia="en-GB"/>
        </w:rPr>
        <w:t>[21]</w:t>
      </w:r>
      <w:r w:rsidR="009D71F4" w:rsidRPr="009E5255">
        <w:rPr>
          <w:lang w:eastAsia="en-GB"/>
        </w:rPr>
        <w:fldChar w:fldCharType="end"/>
      </w:r>
      <w:r w:rsidRPr="009E5255">
        <w:rPr>
          <w:lang w:eastAsia="en-GB"/>
        </w:rPr>
        <w:t xml:space="preserve">. </w:t>
      </w:r>
      <w:r w:rsidR="006029C1" w:rsidRPr="009E5255">
        <w:rPr>
          <w:lang w:eastAsia="en-GB"/>
        </w:rPr>
        <w:t xml:space="preserve"> </w:t>
      </w:r>
      <w:r w:rsidRPr="009E5255">
        <w:rPr>
          <w:lang w:eastAsia="en-GB"/>
        </w:rPr>
        <w:t xml:space="preserve">The study collected data on lead time of preparation (defined as time between receipt of prescription and readiness for transfer) spanning over 2 weeks, followed by a simulation analysis of future storage possibilities for the selected anticancer drugs that could be batch produced in advance. </w:t>
      </w:r>
      <w:r w:rsidR="006029C1" w:rsidRPr="009E5255">
        <w:rPr>
          <w:lang w:eastAsia="en-GB"/>
        </w:rPr>
        <w:t xml:space="preserve"> </w:t>
      </w:r>
      <w:r w:rsidRPr="009E5255">
        <w:rPr>
          <w:lang w:eastAsia="en-GB"/>
        </w:rPr>
        <w:t>The analysis was conducted assuming two scenarios</w:t>
      </w:r>
      <w:r w:rsidR="006029C1" w:rsidRPr="009E5255">
        <w:rPr>
          <w:lang w:eastAsia="en-GB"/>
        </w:rPr>
        <w:t>: (1) a</w:t>
      </w:r>
      <w:r w:rsidRPr="009E5255">
        <w:rPr>
          <w:lang w:eastAsia="en-GB"/>
        </w:rPr>
        <w:t xml:space="preserve"> maximum storage scenario where all preparations in 2015 were rearranged per band and only physiochemically stable </w:t>
      </w:r>
      <w:r w:rsidR="00D4373A" w:rsidRPr="009E5255">
        <w:rPr>
          <w:lang w:eastAsia="en-GB"/>
        </w:rPr>
        <w:t>dose-banding</w:t>
      </w:r>
      <w:r w:rsidRPr="009E5255">
        <w:rPr>
          <w:lang w:eastAsia="en-GB"/>
        </w:rPr>
        <w:t xml:space="preserve"> preparations (mid-band-doses) with relative incidence of at least 2% recurrent monthly prescription were retained</w:t>
      </w:r>
      <w:r w:rsidR="006029C1" w:rsidRPr="009E5255">
        <w:rPr>
          <w:lang w:eastAsia="en-GB"/>
        </w:rPr>
        <w:t xml:space="preserve">; (2) </w:t>
      </w:r>
      <w:r w:rsidRPr="009E5255">
        <w:rPr>
          <w:lang w:eastAsia="en-GB"/>
        </w:rPr>
        <w:t>a</w:t>
      </w:r>
      <w:r w:rsidR="002C26DD" w:rsidRPr="009E5255">
        <w:rPr>
          <w:lang w:eastAsia="en-GB"/>
        </w:rPr>
        <w:t xml:space="preserve"> </w:t>
      </w:r>
      <w:r w:rsidRPr="009E5255">
        <w:rPr>
          <w:lang w:eastAsia="en-GB"/>
        </w:rPr>
        <w:t xml:space="preserve">‘safe’ storage scenario using the conditions of maximum storage scenario but further corrected for the lowest prescribing amount within the documented shelf-life and calculated per month. </w:t>
      </w:r>
      <w:r w:rsidR="006029C1" w:rsidRPr="009E5255">
        <w:rPr>
          <w:lang w:eastAsia="en-GB"/>
        </w:rPr>
        <w:t xml:space="preserve"> </w:t>
      </w:r>
      <w:r w:rsidRPr="009E5255">
        <w:rPr>
          <w:lang w:eastAsia="en-GB"/>
        </w:rPr>
        <w:t>The results were presented as a difference in pharmacy working hours (</w:t>
      </w:r>
      <w:r w:rsidR="0012190A" w:rsidRPr="009E5255">
        <w:rPr>
          <w:lang w:eastAsia="en-GB"/>
        </w:rPr>
        <w:t xml:space="preserve">full time equivalent - </w:t>
      </w:r>
      <w:r w:rsidRPr="009E5255">
        <w:rPr>
          <w:lang w:eastAsia="en-GB"/>
        </w:rPr>
        <w:t xml:space="preserve">FTE) between the actual situation and the future forecast. </w:t>
      </w:r>
      <w:r w:rsidR="002C26DD" w:rsidRPr="009E5255">
        <w:rPr>
          <w:lang w:eastAsia="en-GB"/>
        </w:rPr>
        <w:t xml:space="preserve"> </w:t>
      </w:r>
      <w:r w:rsidRPr="009E5255">
        <w:rPr>
          <w:lang w:eastAsia="en-GB"/>
        </w:rPr>
        <w:t xml:space="preserve">The mean lead times for </w:t>
      </w:r>
      <w:r w:rsidR="00D4373A" w:rsidRPr="009E5255">
        <w:rPr>
          <w:lang w:eastAsia="en-GB"/>
        </w:rPr>
        <w:t>dose-banding</w:t>
      </w:r>
      <w:r w:rsidRPr="009E5255">
        <w:rPr>
          <w:lang w:eastAsia="en-GB"/>
        </w:rPr>
        <w:t xml:space="preserve"> storage and just-in-time preparations respectively were 17.3 </w:t>
      </w:r>
      <w:r w:rsidR="002C26DD" w:rsidRPr="009E5255">
        <w:rPr>
          <w:lang w:eastAsia="en-GB"/>
        </w:rPr>
        <w:t xml:space="preserve"> </w:t>
      </w:r>
      <w:r w:rsidRPr="009E5255">
        <w:rPr>
          <w:lang w:eastAsia="en-GB"/>
        </w:rPr>
        <w:t>min (95% CI</w:t>
      </w:r>
      <w:r w:rsidR="00B02777" w:rsidRPr="009E5255">
        <w:rPr>
          <w:lang w:eastAsia="en-GB"/>
        </w:rPr>
        <w:t>:</w:t>
      </w:r>
      <w:r w:rsidRPr="009E5255">
        <w:rPr>
          <w:lang w:eastAsia="en-GB"/>
        </w:rPr>
        <w:t xml:space="preserve"> 13.5</w:t>
      </w:r>
      <w:r w:rsidR="00B02777" w:rsidRPr="009E5255">
        <w:rPr>
          <w:lang w:eastAsia="en-GB"/>
        </w:rPr>
        <w:t xml:space="preserve"> – </w:t>
      </w:r>
      <w:r w:rsidRPr="009E5255">
        <w:rPr>
          <w:lang w:eastAsia="en-GB"/>
        </w:rPr>
        <w:t xml:space="preserve"> 21.0) and 26.5 </w:t>
      </w:r>
      <w:r w:rsidR="002C26DD" w:rsidRPr="009E5255">
        <w:rPr>
          <w:lang w:eastAsia="en-GB"/>
        </w:rPr>
        <w:t xml:space="preserve"> </w:t>
      </w:r>
      <w:r w:rsidRPr="009E5255">
        <w:rPr>
          <w:lang w:eastAsia="en-GB"/>
        </w:rPr>
        <w:t xml:space="preserve">min (23.3 </w:t>
      </w:r>
      <w:r w:rsidR="00B02777" w:rsidRPr="009E5255">
        <w:rPr>
          <w:lang w:eastAsia="en-GB"/>
        </w:rPr>
        <w:t xml:space="preserve">– </w:t>
      </w:r>
      <w:r w:rsidRPr="009E5255">
        <w:rPr>
          <w:lang w:eastAsia="en-GB"/>
        </w:rPr>
        <w:t xml:space="preserve">29.8). </w:t>
      </w:r>
      <w:r w:rsidR="002C26DD" w:rsidRPr="009E5255">
        <w:rPr>
          <w:lang w:eastAsia="en-GB"/>
        </w:rPr>
        <w:t xml:space="preserve"> A </w:t>
      </w:r>
      <w:r w:rsidRPr="009E5255">
        <w:rPr>
          <w:lang w:eastAsia="en-GB"/>
        </w:rPr>
        <w:t>total o</w:t>
      </w:r>
      <w:r w:rsidR="002C26DD" w:rsidRPr="009E5255">
        <w:rPr>
          <w:lang w:eastAsia="en-GB"/>
        </w:rPr>
        <w:t xml:space="preserve">f 15 </w:t>
      </w:r>
      <w:r w:rsidRPr="009E5255">
        <w:rPr>
          <w:lang w:eastAsia="en-GB"/>
        </w:rPr>
        <w:t>drugs had stability data of at least 7 days and monthly prescriptions</w:t>
      </w:r>
      <w:r w:rsidR="002C26DD" w:rsidRPr="009E5255">
        <w:rPr>
          <w:lang w:eastAsia="en-GB"/>
        </w:rPr>
        <w:t xml:space="preserve"> (</w:t>
      </w:r>
      <w:r w:rsidRPr="009E5255">
        <w:rPr>
          <w:lang w:eastAsia="en-GB"/>
        </w:rPr>
        <w:t>bevacizumab, carboplatin, cisplatin, docetaxel, epirubicin, 5-fluorouracil, gemcitabine, irinotecan, methotrexate, oxaliplatin, paclitaxel, pemetrexed, rituximab, IV trastuzumab and vincristine</w:t>
      </w:r>
      <w:r w:rsidR="002C26DD" w:rsidRPr="009E5255">
        <w:rPr>
          <w:lang w:eastAsia="en-GB"/>
        </w:rPr>
        <w:t>)</w:t>
      </w:r>
      <w:r w:rsidR="00456016" w:rsidRPr="009E5255">
        <w:rPr>
          <w:lang w:eastAsia="en-GB"/>
        </w:rPr>
        <w:t xml:space="preserve"> across 21,164 prescriptions in 2015</w:t>
      </w:r>
      <w:r w:rsidR="002C26DD" w:rsidRPr="009E5255">
        <w:rPr>
          <w:lang w:eastAsia="en-GB"/>
        </w:rPr>
        <w:t xml:space="preserve"> </w:t>
      </w:r>
      <w:r w:rsidR="002C26DD" w:rsidRPr="009E5255">
        <w:rPr>
          <w:lang w:eastAsia="en-GB"/>
        </w:rPr>
        <w:fldChar w:fldCharType="begin"/>
      </w:r>
      <w:r w:rsidR="00A306B9" w:rsidRPr="009E5255">
        <w:rPr>
          <w:lang w:eastAsia="en-GB"/>
        </w:rPr>
        <w:instrText xml:space="preserve"> ADDIN EN.CITE &lt;EndNote&gt;&lt;Cite&gt;&lt;Author&gt;Claus&lt;/Author&gt;&lt;Year&gt;2018&lt;/Year&gt;&lt;RecNum&gt;10564&lt;/RecNum&gt;&lt;DisplayText&gt;[21]&lt;/DisplayText&gt;&lt;record&gt;&lt;rec-number&gt;10564&lt;/rec-number&gt;&lt;foreign-keys&gt;&lt;key app="EN" db-id="etpte9adcdfve1eerz5pws2fvps522ds5svf" timestamp="1652740078" guid="26801df2-a4b3-4438-93ca-3bc4ffa0aca3"&gt;10564&lt;/key&gt;&lt;/foreign-keys&gt;&lt;ref-type name="Journal Article"&gt;17&lt;/ref-type&gt;&lt;contributors&gt;&lt;authors&gt;&lt;author&gt;Claus, Barbara&lt;/author&gt;&lt;author&gt;De Pourcq, Kaat&lt;/author&gt;&lt;author&gt;Clottens, Nele&lt;/author&gt;&lt;author&gt;Kruse, Vibeke&lt;/author&gt;&lt;author&gt;Gemmel, Paul&lt;/author&gt;&lt;author&gt;Vandenbroucke, Johan&lt;/author&gt;&lt;/authors&gt;&lt;/contributors&gt;&lt;titles&gt;&lt;title&gt;The impact of logarithmic dose banding of anticancer drugs on pharmacy compounding efficiency at Ghent University Hospital&lt;/title&gt;&lt;secondary-title&gt;European Journal of Hospital Pharmacy&lt;/secondary-title&gt;&lt;/titles&gt;&lt;periodical&gt;&lt;full-title&gt;European Journal of Hospital Pharmacy&lt;/full-title&gt;&lt;/periodical&gt;&lt;pages&gt;334-336&lt;/pages&gt;&lt;volume&gt;25&lt;/volume&gt;&lt;number&gt;6&lt;/number&gt;&lt;dates&gt;&lt;year&gt;2018&lt;/year&gt;&lt;/dates&gt;&lt;isbn&gt;2047-9956&lt;/isbn&gt;&lt;urls&gt;&lt;/urls&gt;&lt;/record&gt;&lt;/Cite&gt;&lt;/EndNote&gt;</w:instrText>
      </w:r>
      <w:r w:rsidR="002C26DD" w:rsidRPr="009E5255">
        <w:rPr>
          <w:lang w:eastAsia="en-GB"/>
        </w:rPr>
        <w:fldChar w:fldCharType="separate"/>
      </w:r>
      <w:r w:rsidR="00A306B9" w:rsidRPr="009E5255">
        <w:rPr>
          <w:noProof/>
          <w:lang w:eastAsia="en-GB"/>
        </w:rPr>
        <w:t>[21]</w:t>
      </w:r>
      <w:r w:rsidR="002C26DD" w:rsidRPr="009E5255">
        <w:rPr>
          <w:lang w:eastAsia="en-GB"/>
        </w:rPr>
        <w:fldChar w:fldCharType="end"/>
      </w:r>
      <w:r w:rsidRPr="009E5255">
        <w:rPr>
          <w:lang w:eastAsia="en-GB"/>
        </w:rPr>
        <w:t xml:space="preserve">. </w:t>
      </w:r>
      <w:r w:rsidR="0012190A" w:rsidRPr="009E5255">
        <w:rPr>
          <w:lang w:eastAsia="en-GB"/>
        </w:rPr>
        <w:t xml:space="preserve"> </w:t>
      </w:r>
      <w:r w:rsidR="002C26DD" w:rsidRPr="009E5255">
        <w:rPr>
          <w:lang w:eastAsia="en-GB"/>
        </w:rPr>
        <w:t xml:space="preserve">Claus et al. </w:t>
      </w:r>
      <w:r w:rsidRPr="009E5255">
        <w:rPr>
          <w:lang w:eastAsia="en-GB"/>
        </w:rPr>
        <w:t>reported th</w:t>
      </w:r>
      <w:r w:rsidR="0012190A" w:rsidRPr="009E5255">
        <w:rPr>
          <w:lang w:eastAsia="en-GB"/>
        </w:rPr>
        <w:t>at of the medicines included in the analysis,</w:t>
      </w:r>
      <w:r w:rsidRPr="009E5255">
        <w:rPr>
          <w:lang w:eastAsia="en-GB"/>
        </w:rPr>
        <w:t xml:space="preserve"> </w:t>
      </w:r>
      <w:r w:rsidR="0012190A" w:rsidRPr="009E5255">
        <w:rPr>
          <w:lang w:eastAsia="en-GB"/>
        </w:rPr>
        <w:t>85 different strengths could be stored with a stability varying between 7 days (vincristine) and 6 months (trastuzumab)</w:t>
      </w:r>
      <w:r w:rsidR="009A2D2E" w:rsidRPr="009E5255">
        <w:rPr>
          <w:lang w:eastAsia="en-GB"/>
        </w:rPr>
        <w:t xml:space="preserve"> </w:t>
      </w:r>
      <w:r w:rsidR="002C26DD" w:rsidRPr="009E5255">
        <w:rPr>
          <w:lang w:eastAsia="en-GB"/>
        </w:rPr>
        <w:fldChar w:fldCharType="begin"/>
      </w:r>
      <w:r w:rsidR="00A306B9" w:rsidRPr="009E5255">
        <w:rPr>
          <w:lang w:eastAsia="en-GB"/>
        </w:rPr>
        <w:instrText xml:space="preserve"> ADDIN EN.CITE &lt;EndNote&gt;&lt;Cite&gt;&lt;Author&gt;Claus&lt;/Author&gt;&lt;Year&gt;2018&lt;/Year&gt;&lt;RecNum&gt;10564&lt;/RecNum&gt;&lt;DisplayText&gt;[21]&lt;/DisplayText&gt;&lt;record&gt;&lt;rec-number&gt;10564&lt;/rec-number&gt;&lt;foreign-keys&gt;&lt;key app="EN" db-id="etpte9adcdfve1eerz5pws2fvps522ds5svf" timestamp="1652740078" guid="26801df2-a4b3-4438-93ca-3bc4ffa0aca3"&gt;10564&lt;/key&gt;&lt;/foreign-keys&gt;&lt;ref-type name="Journal Article"&gt;17&lt;/ref-type&gt;&lt;contributors&gt;&lt;authors&gt;&lt;author&gt;Claus, Barbara&lt;/author&gt;&lt;author&gt;De Pourcq, Kaat&lt;/author&gt;&lt;author&gt;Clottens, Nele&lt;/author&gt;&lt;author&gt;Kruse, Vibeke&lt;/author&gt;&lt;author&gt;Gemmel, Paul&lt;/author&gt;&lt;author&gt;Vandenbroucke, Johan&lt;/author&gt;&lt;/authors&gt;&lt;/contributors&gt;&lt;titles&gt;&lt;title&gt;The impact of logarithmic dose banding of anticancer drugs on pharmacy compounding efficiency at Ghent University Hospital&lt;/title&gt;&lt;secondary-title&gt;European Journal of Hospital Pharmacy&lt;/secondary-title&gt;&lt;/titles&gt;&lt;periodical&gt;&lt;full-title&gt;European Journal of Hospital Pharmacy&lt;/full-title&gt;&lt;/periodical&gt;&lt;pages&gt;334-336&lt;/pages&gt;&lt;volume&gt;25&lt;/volume&gt;&lt;number&gt;6&lt;/number&gt;&lt;dates&gt;&lt;year&gt;2018&lt;/year&gt;&lt;/dates&gt;&lt;isbn&gt;2047-9956&lt;/isbn&gt;&lt;urls&gt;&lt;/urls&gt;&lt;/record&gt;&lt;/Cite&gt;&lt;/EndNote&gt;</w:instrText>
      </w:r>
      <w:r w:rsidR="002C26DD" w:rsidRPr="009E5255">
        <w:rPr>
          <w:lang w:eastAsia="en-GB"/>
        </w:rPr>
        <w:fldChar w:fldCharType="separate"/>
      </w:r>
      <w:r w:rsidR="00A306B9" w:rsidRPr="009E5255">
        <w:rPr>
          <w:noProof/>
          <w:lang w:eastAsia="en-GB"/>
        </w:rPr>
        <w:t>[21]</w:t>
      </w:r>
      <w:r w:rsidR="002C26DD" w:rsidRPr="009E5255">
        <w:rPr>
          <w:lang w:eastAsia="en-GB"/>
        </w:rPr>
        <w:fldChar w:fldCharType="end"/>
      </w:r>
      <w:r w:rsidRPr="009E5255">
        <w:rPr>
          <w:lang w:eastAsia="en-GB"/>
        </w:rPr>
        <w:t xml:space="preserve">. </w:t>
      </w:r>
      <w:r w:rsidR="0012190A" w:rsidRPr="009E5255">
        <w:rPr>
          <w:lang w:eastAsia="en-GB"/>
        </w:rPr>
        <w:t xml:space="preserve"> There was</w:t>
      </w:r>
      <w:r w:rsidRPr="009E5255">
        <w:rPr>
          <w:lang w:eastAsia="en-GB"/>
        </w:rPr>
        <w:t xml:space="preserve"> a mean preparation </w:t>
      </w:r>
      <w:r w:rsidR="0012190A" w:rsidRPr="009E5255">
        <w:rPr>
          <w:lang w:eastAsia="en-GB"/>
        </w:rPr>
        <w:t xml:space="preserve">time </w:t>
      </w:r>
      <w:r w:rsidRPr="009E5255">
        <w:rPr>
          <w:lang w:eastAsia="en-GB"/>
        </w:rPr>
        <w:t xml:space="preserve">with </w:t>
      </w:r>
      <w:r w:rsidR="00D4373A" w:rsidRPr="009E5255">
        <w:rPr>
          <w:lang w:eastAsia="en-GB"/>
        </w:rPr>
        <w:t>dose-banding</w:t>
      </w:r>
      <w:r w:rsidR="0012190A" w:rsidRPr="009E5255">
        <w:rPr>
          <w:lang w:eastAsia="en-GB"/>
        </w:rPr>
        <w:t xml:space="preserve"> of </w:t>
      </w:r>
      <w:r w:rsidRPr="009E5255">
        <w:rPr>
          <w:lang w:eastAsia="en-GB"/>
        </w:rPr>
        <w:t>0.99</w:t>
      </w:r>
      <w:r w:rsidR="0012190A" w:rsidRPr="009E5255">
        <w:rPr>
          <w:lang w:eastAsia="en-GB"/>
        </w:rPr>
        <w:t xml:space="preserve"> </w:t>
      </w:r>
      <w:r w:rsidRPr="009E5255">
        <w:rPr>
          <w:lang w:eastAsia="en-GB"/>
        </w:rPr>
        <w:t xml:space="preserve">min for one infusion bag and 2.56 min for one infusion pump. </w:t>
      </w:r>
      <w:r w:rsidR="0012190A" w:rsidRPr="009E5255">
        <w:rPr>
          <w:lang w:eastAsia="en-GB"/>
        </w:rPr>
        <w:t xml:space="preserve"> </w:t>
      </w:r>
      <w:r w:rsidRPr="009E5255">
        <w:rPr>
          <w:lang w:eastAsia="en-GB"/>
        </w:rPr>
        <w:t>The study concluded th</w:t>
      </w:r>
      <w:r w:rsidR="0012190A" w:rsidRPr="009E5255">
        <w:rPr>
          <w:lang w:eastAsia="en-GB"/>
        </w:rPr>
        <w:t xml:space="preserve">at the </w:t>
      </w:r>
      <w:r w:rsidRPr="009E5255">
        <w:rPr>
          <w:lang w:eastAsia="en-GB"/>
        </w:rPr>
        <w:t xml:space="preserve">existing </w:t>
      </w:r>
      <w:r w:rsidR="0012190A" w:rsidRPr="009E5255">
        <w:rPr>
          <w:lang w:eastAsia="en-GB"/>
        </w:rPr>
        <w:t xml:space="preserve">pharmacy </w:t>
      </w:r>
      <w:r w:rsidRPr="009E5255">
        <w:rPr>
          <w:lang w:eastAsia="en-GB"/>
        </w:rPr>
        <w:t>FTE in 2015 of 5.41 could be reduced to 4.91 under the safe storage scenario and 5.27 under the maximum storage scenario</w:t>
      </w:r>
      <w:r w:rsidR="0012190A" w:rsidRPr="009E5255">
        <w:rPr>
          <w:lang w:eastAsia="en-GB"/>
        </w:rPr>
        <w:t xml:space="preserve"> </w:t>
      </w:r>
      <w:r w:rsidR="0012190A" w:rsidRPr="009E5255">
        <w:rPr>
          <w:lang w:eastAsia="en-GB"/>
        </w:rPr>
        <w:fldChar w:fldCharType="begin"/>
      </w:r>
      <w:r w:rsidR="00A306B9" w:rsidRPr="009E5255">
        <w:rPr>
          <w:lang w:eastAsia="en-GB"/>
        </w:rPr>
        <w:instrText xml:space="preserve"> ADDIN EN.CITE &lt;EndNote&gt;&lt;Cite&gt;&lt;Author&gt;Claus&lt;/Author&gt;&lt;Year&gt;2018&lt;/Year&gt;&lt;RecNum&gt;10564&lt;/RecNum&gt;&lt;DisplayText&gt;[21]&lt;/DisplayText&gt;&lt;record&gt;&lt;rec-number&gt;10564&lt;/rec-number&gt;&lt;foreign-keys&gt;&lt;key app="EN" db-id="etpte9adcdfve1eerz5pws2fvps522ds5svf" timestamp="1652740078" guid="26801df2-a4b3-4438-93ca-3bc4ffa0aca3"&gt;10564&lt;/key&gt;&lt;/foreign-keys&gt;&lt;ref-type name="Journal Article"&gt;17&lt;/ref-type&gt;&lt;contributors&gt;&lt;authors&gt;&lt;author&gt;Claus, Barbara&lt;/author&gt;&lt;author&gt;De Pourcq, Kaat&lt;/author&gt;&lt;author&gt;Clottens, Nele&lt;/author&gt;&lt;author&gt;Kruse, Vibeke&lt;/author&gt;&lt;author&gt;Gemmel, Paul&lt;/author&gt;&lt;author&gt;Vandenbroucke, Johan&lt;/author&gt;&lt;/authors&gt;&lt;/contributors&gt;&lt;titles&gt;&lt;title&gt;The impact of logarithmic dose banding of anticancer drugs on pharmacy compounding efficiency at Ghent University Hospital&lt;/title&gt;&lt;secondary-title&gt;European Journal of Hospital Pharmacy&lt;/secondary-title&gt;&lt;/titles&gt;&lt;periodical&gt;&lt;full-title&gt;European Journal of Hospital Pharmacy&lt;/full-title&gt;&lt;/periodical&gt;&lt;pages&gt;334-336&lt;/pages&gt;&lt;volume&gt;25&lt;/volume&gt;&lt;number&gt;6&lt;/number&gt;&lt;dates&gt;&lt;year&gt;2018&lt;/year&gt;&lt;/dates&gt;&lt;isbn&gt;2047-9956&lt;/isbn&gt;&lt;urls&gt;&lt;/urls&gt;&lt;/record&gt;&lt;/Cite&gt;&lt;/EndNote&gt;</w:instrText>
      </w:r>
      <w:r w:rsidR="0012190A" w:rsidRPr="009E5255">
        <w:rPr>
          <w:lang w:eastAsia="en-GB"/>
        </w:rPr>
        <w:fldChar w:fldCharType="separate"/>
      </w:r>
      <w:r w:rsidR="00A306B9" w:rsidRPr="009E5255">
        <w:rPr>
          <w:noProof/>
          <w:lang w:eastAsia="en-GB"/>
        </w:rPr>
        <w:t>[21]</w:t>
      </w:r>
      <w:r w:rsidR="0012190A" w:rsidRPr="009E5255">
        <w:rPr>
          <w:lang w:eastAsia="en-GB"/>
        </w:rPr>
        <w:fldChar w:fldCharType="end"/>
      </w:r>
      <w:r w:rsidRPr="009E5255">
        <w:rPr>
          <w:lang w:eastAsia="en-GB"/>
        </w:rPr>
        <w:t>.</w:t>
      </w:r>
    </w:p>
    <w:p w14:paraId="188D08CB" w14:textId="2957AA9B" w:rsidR="005815D6" w:rsidRPr="009E5255" w:rsidRDefault="00601570" w:rsidP="009026D0">
      <w:pPr>
        <w:rPr>
          <w:lang w:eastAsia="en-GB"/>
        </w:rPr>
      </w:pPr>
      <w:r w:rsidRPr="009E5255">
        <w:rPr>
          <w:lang w:eastAsia="en-GB"/>
        </w:rPr>
        <w:t>Baker and Jones conducted a</w:t>
      </w:r>
      <w:r w:rsidR="0012190A" w:rsidRPr="009E5255">
        <w:rPr>
          <w:lang w:eastAsia="en-GB"/>
        </w:rPr>
        <w:t xml:space="preserve"> prospective </w:t>
      </w:r>
      <w:r w:rsidRPr="009E5255">
        <w:rPr>
          <w:lang w:eastAsia="en-GB"/>
        </w:rPr>
        <w:t xml:space="preserve">audit </w:t>
      </w:r>
      <w:r w:rsidR="00FD2307" w:rsidRPr="009E5255">
        <w:rPr>
          <w:lang w:eastAsia="en-GB"/>
        </w:rPr>
        <w:t>on the use of cyclophosphamide, methotrexate, and 5</w:t>
      </w:r>
      <w:r w:rsidR="00694DC3" w:rsidRPr="009E5255">
        <w:rPr>
          <w:lang w:eastAsia="en-GB"/>
        </w:rPr>
        <w:t>FU</w:t>
      </w:r>
      <w:r w:rsidR="00FD2307" w:rsidRPr="009E5255">
        <w:rPr>
          <w:lang w:eastAsia="en-GB"/>
        </w:rPr>
        <w:t xml:space="preserve"> at two outpatient cancer clinics in the UK </w:t>
      </w:r>
      <w:r w:rsidR="00694DC3" w:rsidRPr="009E5255">
        <w:rPr>
          <w:lang w:eastAsia="en-GB"/>
        </w:rPr>
        <w:t xml:space="preserve">from </w:t>
      </w:r>
      <w:r w:rsidR="00FD2307" w:rsidRPr="009E5255">
        <w:rPr>
          <w:lang w:eastAsia="en-GB"/>
        </w:rPr>
        <w:t>April</w:t>
      </w:r>
      <w:r w:rsidR="00694DC3" w:rsidRPr="009E5255">
        <w:rPr>
          <w:lang w:eastAsia="en-GB"/>
        </w:rPr>
        <w:t xml:space="preserve"> to </w:t>
      </w:r>
      <w:r w:rsidR="00FD2307" w:rsidRPr="009E5255">
        <w:rPr>
          <w:lang w:eastAsia="en-GB"/>
        </w:rPr>
        <w:t xml:space="preserve">September 1994 </w:t>
      </w:r>
      <w:r w:rsidR="009D71F4" w:rsidRPr="009E5255">
        <w:rPr>
          <w:lang w:eastAsia="en-GB"/>
        </w:rPr>
        <w:fldChar w:fldCharType="begin"/>
      </w:r>
      <w:r w:rsidR="00A306B9" w:rsidRPr="009E5255">
        <w:rPr>
          <w:lang w:eastAsia="en-GB"/>
        </w:rPr>
        <w:instrText xml:space="preserve"> ADDIN EN.CITE &lt;EndNote&gt;&lt;Cite&gt;&lt;Author&gt;Baker&lt;/Author&gt;&lt;Year&gt;1998&lt;/Year&gt;&lt;RecNum&gt;10562&lt;/RecNum&gt;&lt;DisplayText&gt;[22]&lt;/DisplayText&gt;&lt;record&gt;&lt;rec-number&gt;10562&lt;/rec-number&gt;&lt;foreign-keys&gt;&lt;key app="EN" db-id="etpte9adcdfve1eerz5pws2fvps522ds5svf" timestamp="1652740078" guid="9c10c901-ae23-44da-9241-6c895d8cb322"&gt;10562&lt;/key&gt;&lt;/foreign-keys&gt;&lt;ref-type name="Journal Article"&gt;17&lt;/ref-type&gt;&lt;contributors&gt;&lt;authors&gt;&lt;author&gt;Baker, J.&lt;/author&gt;&lt;author&gt;Jones, S.&lt;/author&gt;&lt;/authors&gt;&lt;/contributors&gt;&lt;titles&gt;&lt;title&gt;Rationalisation of chemotherapy services in the university hospital birmingham national health science trust&lt;/title&gt;&lt;secondary-title&gt;Journal of Oncology Pharmacy Practice&lt;/secondary-title&gt;&lt;/titles&gt;&lt;periodical&gt;&lt;full-title&gt;Journal of Oncology Pharmacy Practice&lt;/full-title&gt;&lt;/periodical&gt;&lt;pages&gt;10-14&lt;/pages&gt;&lt;volume&gt;4&lt;/volume&gt;&lt;number&gt;1&lt;/number&gt;&lt;dates&gt;&lt;year&gt;1998&lt;/year&gt;&lt;/dates&gt;&lt;isbn&gt;1078-1552&lt;/isbn&gt;&lt;urls&gt;&lt;/urls&gt;&lt;/record&gt;&lt;/Cite&gt;&lt;/EndNote&gt;</w:instrText>
      </w:r>
      <w:r w:rsidR="009D71F4" w:rsidRPr="009E5255">
        <w:rPr>
          <w:lang w:eastAsia="en-GB"/>
        </w:rPr>
        <w:fldChar w:fldCharType="separate"/>
      </w:r>
      <w:r w:rsidR="00A306B9" w:rsidRPr="009E5255">
        <w:rPr>
          <w:noProof/>
          <w:lang w:eastAsia="en-GB"/>
        </w:rPr>
        <w:t>[22]</w:t>
      </w:r>
      <w:r w:rsidR="009D71F4" w:rsidRPr="009E5255">
        <w:rPr>
          <w:lang w:eastAsia="en-GB"/>
        </w:rPr>
        <w:fldChar w:fldCharType="end"/>
      </w:r>
      <w:r w:rsidRPr="009E5255">
        <w:rPr>
          <w:lang w:eastAsia="en-GB"/>
        </w:rPr>
        <w:t>.</w:t>
      </w:r>
      <w:r w:rsidR="0012190A" w:rsidRPr="009E5255">
        <w:rPr>
          <w:lang w:eastAsia="en-GB"/>
        </w:rPr>
        <w:t xml:space="preserve"> </w:t>
      </w:r>
      <w:r w:rsidRPr="009E5255">
        <w:rPr>
          <w:lang w:eastAsia="en-GB"/>
        </w:rPr>
        <w:t xml:space="preserve"> Subsequently, the authors performed </w:t>
      </w:r>
      <w:r w:rsidR="00FD2307" w:rsidRPr="009E5255">
        <w:rPr>
          <w:lang w:eastAsia="en-GB"/>
        </w:rPr>
        <w:t xml:space="preserve">two audits:  the first on the capacity to reissue drug, the second to </w:t>
      </w:r>
      <w:r w:rsidRPr="009E5255">
        <w:rPr>
          <w:lang w:eastAsia="en-GB"/>
        </w:rPr>
        <w:t xml:space="preserve">develop a system for the rationalisation of chemotherapy prescribing using dose-banding. </w:t>
      </w:r>
      <w:r w:rsidR="0012190A" w:rsidRPr="009E5255">
        <w:rPr>
          <w:lang w:eastAsia="en-GB"/>
        </w:rPr>
        <w:t xml:space="preserve"> </w:t>
      </w:r>
      <w:r w:rsidRPr="009E5255">
        <w:rPr>
          <w:lang w:eastAsia="en-GB"/>
        </w:rPr>
        <w:t xml:space="preserve">The results of the </w:t>
      </w:r>
      <w:r w:rsidR="00FD2307" w:rsidRPr="009E5255">
        <w:rPr>
          <w:lang w:eastAsia="en-GB"/>
        </w:rPr>
        <w:t xml:space="preserve">re-issue </w:t>
      </w:r>
      <w:r w:rsidRPr="009E5255">
        <w:rPr>
          <w:lang w:eastAsia="en-GB"/>
        </w:rPr>
        <w:t xml:space="preserve">audit showed that 13.5% of treatment courses were deferred </w:t>
      </w:r>
      <w:r w:rsidR="00FD2307" w:rsidRPr="009E5255">
        <w:rPr>
          <w:lang w:eastAsia="en-GB"/>
        </w:rPr>
        <w:t>(</w:t>
      </w:r>
      <w:r w:rsidR="00BD0F8A" w:rsidRPr="009E5255">
        <w:rPr>
          <w:lang w:eastAsia="en-GB"/>
        </w:rPr>
        <w:t>i.e., the</w:t>
      </w:r>
      <w:r w:rsidR="00FD2307" w:rsidRPr="009E5255">
        <w:rPr>
          <w:lang w:eastAsia="en-GB"/>
        </w:rPr>
        <w:t xml:space="preserve"> drug had not expired, the integrity of the containers was intact and it could be reissued safely to another patient)</w:t>
      </w:r>
      <w:r w:rsidRPr="009E5255">
        <w:rPr>
          <w:lang w:eastAsia="en-GB"/>
        </w:rPr>
        <w:t xml:space="preserve">. </w:t>
      </w:r>
      <w:r w:rsidR="00FD2307" w:rsidRPr="009E5255">
        <w:rPr>
          <w:lang w:eastAsia="en-GB"/>
        </w:rPr>
        <w:t xml:space="preserve"> </w:t>
      </w:r>
      <w:r w:rsidRPr="009E5255">
        <w:rPr>
          <w:lang w:eastAsia="en-GB"/>
        </w:rPr>
        <w:t>All deferred chemotherapy was reissued</w:t>
      </w:r>
      <w:r w:rsidR="00BD0F8A" w:rsidRPr="009E5255">
        <w:rPr>
          <w:lang w:eastAsia="en-GB"/>
        </w:rPr>
        <w:t>,</w:t>
      </w:r>
      <w:r w:rsidRPr="009E5255">
        <w:rPr>
          <w:lang w:eastAsia="en-GB"/>
        </w:rPr>
        <w:t xml:space="preserve"> amounting to a saving of GB681 over the 6</w:t>
      </w:r>
      <w:r w:rsidR="00FD2307" w:rsidRPr="009E5255">
        <w:rPr>
          <w:lang w:eastAsia="en-GB"/>
        </w:rPr>
        <w:t>-</w:t>
      </w:r>
      <w:r w:rsidRPr="009E5255">
        <w:rPr>
          <w:lang w:eastAsia="en-GB"/>
        </w:rPr>
        <w:t>month</w:t>
      </w:r>
      <w:r w:rsidR="00FD2307" w:rsidRPr="009E5255">
        <w:rPr>
          <w:lang w:eastAsia="en-GB"/>
        </w:rPr>
        <w:t xml:space="preserve"> period of the </w:t>
      </w:r>
      <w:r w:rsidRPr="009E5255">
        <w:rPr>
          <w:lang w:eastAsia="en-GB"/>
        </w:rPr>
        <w:t>stud</w:t>
      </w:r>
      <w:r w:rsidR="00FD2307" w:rsidRPr="009E5255">
        <w:rPr>
          <w:lang w:eastAsia="en-GB"/>
        </w:rPr>
        <w:t>y</w:t>
      </w:r>
      <w:r w:rsidRPr="009E5255">
        <w:rPr>
          <w:lang w:eastAsia="en-GB"/>
        </w:rPr>
        <w:t xml:space="preserve">. </w:t>
      </w:r>
      <w:r w:rsidR="00FD2307" w:rsidRPr="009E5255">
        <w:rPr>
          <w:lang w:eastAsia="en-GB"/>
        </w:rPr>
        <w:t xml:space="preserve"> </w:t>
      </w:r>
      <w:r w:rsidRPr="009E5255">
        <w:rPr>
          <w:lang w:eastAsia="en-GB"/>
        </w:rPr>
        <w:t xml:space="preserve">The </w:t>
      </w:r>
      <w:r w:rsidR="00FD2307" w:rsidRPr="009E5255">
        <w:rPr>
          <w:lang w:eastAsia="en-GB"/>
        </w:rPr>
        <w:t xml:space="preserve">results of the </w:t>
      </w:r>
      <w:r w:rsidRPr="009E5255">
        <w:rPr>
          <w:lang w:eastAsia="en-GB"/>
        </w:rPr>
        <w:t xml:space="preserve">second audit </w:t>
      </w:r>
      <w:r w:rsidR="0039494D" w:rsidRPr="009E5255">
        <w:rPr>
          <w:lang w:eastAsia="en-GB"/>
        </w:rPr>
        <w:t>showed that a</w:t>
      </w:r>
      <w:r w:rsidRPr="009E5255">
        <w:rPr>
          <w:lang w:eastAsia="en-GB"/>
        </w:rPr>
        <w:t xml:space="preserve">llowing </w:t>
      </w:r>
      <w:r w:rsidR="0039494D" w:rsidRPr="009E5255">
        <w:rPr>
          <w:lang w:eastAsia="en-GB"/>
        </w:rPr>
        <w:t xml:space="preserve">a </w:t>
      </w:r>
      <w:r w:rsidRPr="009E5255">
        <w:rPr>
          <w:lang w:eastAsia="en-GB"/>
        </w:rPr>
        <w:t xml:space="preserve">5% variance from the dose prescribed enabled prefilled chemotherapy syringes to be supplied, with no more than two syringes being used per dose. </w:t>
      </w:r>
      <w:r w:rsidR="0039494D" w:rsidRPr="009E5255">
        <w:rPr>
          <w:lang w:eastAsia="en-GB"/>
        </w:rPr>
        <w:t xml:space="preserve"> </w:t>
      </w:r>
      <w:r w:rsidRPr="009E5255">
        <w:rPr>
          <w:lang w:eastAsia="en-GB"/>
        </w:rPr>
        <w:t xml:space="preserve">The </w:t>
      </w:r>
      <w:r w:rsidR="0039494D" w:rsidRPr="009E5255">
        <w:rPr>
          <w:lang w:eastAsia="en-GB"/>
        </w:rPr>
        <w:t xml:space="preserve">authors </w:t>
      </w:r>
      <w:r w:rsidRPr="009E5255">
        <w:rPr>
          <w:lang w:eastAsia="en-GB"/>
        </w:rPr>
        <w:t xml:space="preserve">concluded that the </w:t>
      </w:r>
      <w:r w:rsidR="0039494D" w:rsidRPr="009E5255">
        <w:rPr>
          <w:lang w:eastAsia="en-GB"/>
        </w:rPr>
        <w:t xml:space="preserve">use of </w:t>
      </w:r>
      <w:r w:rsidRPr="009E5255">
        <w:rPr>
          <w:lang w:eastAsia="en-GB"/>
        </w:rPr>
        <w:t>prefilled syringe</w:t>
      </w:r>
      <w:r w:rsidR="0039494D" w:rsidRPr="009E5255">
        <w:rPr>
          <w:lang w:eastAsia="en-GB"/>
        </w:rPr>
        <w:t>s</w:t>
      </w:r>
      <w:r w:rsidRPr="009E5255">
        <w:rPr>
          <w:lang w:eastAsia="en-GB"/>
        </w:rPr>
        <w:t xml:space="preserve"> </w:t>
      </w:r>
      <w:r w:rsidR="0039494D" w:rsidRPr="009E5255">
        <w:rPr>
          <w:lang w:eastAsia="en-GB"/>
        </w:rPr>
        <w:t xml:space="preserve">according to </w:t>
      </w:r>
      <w:r w:rsidR="00D4373A" w:rsidRPr="009E5255">
        <w:rPr>
          <w:lang w:eastAsia="en-GB"/>
        </w:rPr>
        <w:t>dose-banding</w:t>
      </w:r>
      <w:r w:rsidR="0039494D" w:rsidRPr="009E5255">
        <w:rPr>
          <w:lang w:eastAsia="en-GB"/>
        </w:rPr>
        <w:t xml:space="preserve"> </w:t>
      </w:r>
      <w:r w:rsidRPr="009E5255">
        <w:rPr>
          <w:lang w:eastAsia="en-GB"/>
        </w:rPr>
        <w:t>improved patient waiting times, reduced drug wastage, and has enabled rationali</w:t>
      </w:r>
      <w:r w:rsidR="0039494D" w:rsidRPr="009E5255">
        <w:rPr>
          <w:lang w:eastAsia="en-GB"/>
        </w:rPr>
        <w:t>s</w:t>
      </w:r>
      <w:r w:rsidRPr="009E5255">
        <w:rPr>
          <w:lang w:eastAsia="en-GB"/>
        </w:rPr>
        <w:t xml:space="preserve">ation of chemotherapy services in this health district </w:t>
      </w:r>
      <w:r w:rsidR="0039494D" w:rsidRPr="009E5255">
        <w:rPr>
          <w:lang w:eastAsia="en-GB"/>
        </w:rPr>
        <w:fldChar w:fldCharType="begin"/>
      </w:r>
      <w:r w:rsidR="00A306B9" w:rsidRPr="009E5255">
        <w:rPr>
          <w:lang w:eastAsia="en-GB"/>
        </w:rPr>
        <w:instrText xml:space="preserve"> ADDIN EN.CITE &lt;EndNote&gt;&lt;Cite&gt;&lt;Author&gt;Baker&lt;/Author&gt;&lt;Year&gt;1998&lt;/Year&gt;&lt;RecNum&gt;10562&lt;/RecNum&gt;&lt;DisplayText&gt;[22]&lt;/DisplayText&gt;&lt;record&gt;&lt;rec-number&gt;10562&lt;/rec-number&gt;&lt;foreign-keys&gt;&lt;key app="EN" db-id="etpte9adcdfve1eerz5pws2fvps522ds5svf" timestamp="1652740078" guid="9c10c901-ae23-44da-9241-6c895d8cb322"&gt;10562&lt;/key&gt;&lt;/foreign-keys&gt;&lt;ref-type name="Journal Article"&gt;17&lt;/ref-type&gt;&lt;contributors&gt;&lt;authors&gt;&lt;author&gt;Baker, J.&lt;/author&gt;&lt;author&gt;Jones, S.&lt;/author&gt;&lt;/authors&gt;&lt;/contributors&gt;&lt;titles&gt;&lt;title&gt;Rationalisation of chemotherapy services in the university hospital birmingham national health science trust&lt;/title&gt;&lt;secondary-title&gt;Journal of Oncology Pharmacy Practice&lt;/secondary-title&gt;&lt;/titles&gt;&lt;periodical&gt;&lt;full-title&gt;Journal of Oncology Pharmacy Practice&lt;/full-title&gt;&lt;/periodical&gt;&lt;pages&gt;10-14&lt;/pages&gt;&lt;volume&gt;4&lt;/volume&gt;&lt;number&gt;1&lt;/number&gt;&lt;dates&gt;&lt;year&gt;1998&lt;/year&gt;&lt;/dates&gt;&lt;isbn&gt;1078-1552&lt;/isbn&gt;&lt;urls&gt;&lt;/urls&gt;&lt;/record&gt;&lt;/Cite&gt;&lt;/EndNote&gt;</w:instrText>
      </w:r>
      <w:r w:rsidR="0039494D" w:rsidRPr="009E5255">
        <w:rPr>
          <w:lang w:eastAsia="en-GB"/>
        </w:rPr>
        <w:fldChar w:fldCharType="separate"/>
      </w:r>
      <w:r w:rsidR="00A306B9" w:rsidRPr="009E5255">
        <w:rPr>
          <w:noProof/>
          <w:lang w:eastAsia="en-GB"/>
        </w:rPr>
        <w:t>[22]</w:t>
      </w:r>
      <w:r w:rsidR="0039494D" w:rsidRPr="009E5255">
        <w:rPr>
          <w:lang w:eastAsia="en-GB"/>
        </w:rPr>
        <w:fldChar w:fldCharType="end"/>
      </w:r>
      <w:r w:rsidRPr="009E5255">
        <w:rPr>
          <w:lang w:eastAsia="en-GB"/>
        </w:rPr>
        <w:t>.</w:t>
      </w:r>
    </w:p>
    <w:p w14:paraId="5CEDAA8F" w14:textId="2299C775" w:rsidR="005F3828" w:rsidRPr="009E5255" w:rsidRDefault="00601570" w:rsidP="005F3828">
      <w:pPr>
        <w:rPr>
          <w:lang w:eastAsia="en-GB"/>
        </w:rPr>
      </w:pPr>
      <w:r w:rsidRPr="009E5255">
        <w:rPr>
          <w:lang w:eastAsia="en-GB"/>
        </w:rPr>
        <w:t xml:space="preserve">O’Leary et al. conducted an analysis of the impact of </w:t>
      </w:r>
      <w:r w:rsidR="00D4373A" w:rsidRPr="009E5255">
        <w:rPr>
          <w:lang w:eastAsia="en-GB"/>
        </w:rPr>
        <w:t>dose-banding</w:t>
      </w:r>
      <w:r w:rsidRPr="009E5255">
        <w:rPr>
          <w:lang w:eastAsia="en-GB"/>
        </w:rPr>
        <w:t xml:space="preserve"> for parenteral chemotherapy on haematology-oncology day ward practice</w:t>
      </w:r>
      <w:r w:rsidR="0039494D" w:rsidRPr="009E5255">
        <w:rPr>
          <w:lang w:eastAsia="en-GB"/>
        </w:rPr>
        <w:t>s</w:t>
      </w:r>
      <w:r w:rsidRPr="009E5255">
        <w:rPr>
          <w:lang w:eastAsia="en-GB"/>
        </w:rPr>
        <w:t xml:space="preserve"> </w:t>
      </w:r>
      <w:r w:rsidR="009D71F4" w:rsidRPr="009E5255">
        <w:rPr>
          <w:lang w:eastAsia="en-GB"/>
        </w:rPr>
        <w:fldChar w:fldCharType="begin"/>
      </w:r>
      <w:r w:rsidR="00A306B9" w:rsidRPr="009E5255">
        <w:rPr>
          <w:lang w:eastAsia="en-GB"/>
        </w:rPr>
        <w:instrText xml:space="preserve"> ADDIN EN.CITE &lt;EndNote&gt;&lt;Cite&gt;&lt;Author&gt;O’Leary&lt;/Author&gt;&lt;Year&gt;2019&lt;/Year&gt;&lt;RecNum&gt;10570&lt;/RecNum&gt;&lt;DisplayText&gt;[23]&lt;/DisplayText&gt;&lt;record&gt;&lt;rec-number&gt;10570&lt;/rec-number&gt;&lt;foreign-keys&gt;&lt;key app="EN" db-id="etpte9adcdfve1eerz5pws2fvps522ds5svf" timestamp="1652740079" guid="754f3995-a6ee-4435-8cd7-84374ecabdde"&gt;10570&lt;/key&gt;&lt;/foreign-keys&gt;&lt;ref-type name="Journal Article"&gt;17&lt;/ref-type&gt;&lt;contributors&gt;&lt;authors&gt;&lt;author&gt;O’Leary, Caoimhe&lt;/author&gt;&lt;author&gt;Collins, Aisling&lt;/author&gt;&lt;author&gt;Henman, Martin&lt;/author&gt;&lt;author&gt;King, Fionnuala&lt;/author&gt;&lt;/authors&gt;&lt;/contributors&gt;&lt;titles&gt;&lt;title&gt;Introduction of a dose-banding system for parenteral chemotherapy on a haematology–oncology day ward&lt;/title&gt;&lt;secondary-title&gt;Journal of Oncology Pharmacy Practice&lt;/secondary-title&gt;&lt;/titles&gt;&lt;periodical&gt;&lt;full-title&gt;Journal of Oncology Pharmacy Practice&lt;/full-title&gt;&lt;/periodical&gt;&lt;pages&gt;351-361&lt;/pages&gt;&lt;volume&gt;25&lt;/volume&gt;&lt;number&gt;2&lt;/number&gt;&lt;dates&gt;&lt;year&gt;2019&lt;/year&gt;&lt;/dates&gt;&lt;isbn&gt;1078-1552&lt;/isbn&gt;&lt;urls&gt;&lt;/urls&gt;&lt;/record&gt;&lt;/Cite&gt;&lt;/EndNote&gt;</w:instrText>
      </w:r>
      <w:r w:rsidR="009D71F4" w:rsidRPr="009E5255">
        <w:rPr>
          <w:lang w:eastAsia="en-GB"/>
        </w:rPr>
        <w:fldChar w:fldCharType="separate"/>
      </w:r>
      <w:r w:rsidR="00A306B9" w:rsidRPr="009E5255">
        <w:rPr>
          <w:noProof/>
          <w:lang w:eastAsia="en-GB"/>
        </w:rPr>
        <w:t>[23]</w:t>
      </w:r>
      <w:r w:rsidR="009D71F4" w:rsidRPr="009E5255">
        <w:rPr>
          <w:lang w:eastAsia="en-GB"/>
        </w:rPr>
        <w:fldChar w:fldCharType="end"/>
      </w:r>
      <w:r w:rsidRPr="009E5255">
        <w:rPr>
          <w:lang w:eastAsia="en-GB"/>
        </w:rPr>
        <w:t xml:space="preserve">. </w:t>
      </w:r>
      <w:r w:rsidR="005F3828" w:rsidRPr="009E5255">
        <w:rPr>
          <w:lang w:eastAsia="en-GB"/>
        </w:rPr>
        <w:t xml:space="preserve"> </w:t>
      </w:r>
      <w:r w:rsidRPr="009E5255">
        <w:rPr>
          <w:lang w:eastAsia="en-GB"/>
        </w:rPr>
        <w:t>The study applied Kotter’s 8-step change management model to structure the implementation of dose-banding of 5-</w:t>
      </w:r>
      <w:r w:rsidR="005F3828" w:rsidRPr="009E5255">
        <w:rPr>
          <w:lang w:eastAsia="en-GB"/>
        </w:rPr>
        <w:t>FU</w:t>
      </w:r>
      <w:r w:rsidRPr="009E5255">
        <w:rPr>
          <w:lang w:eastAsia="en-GB"/>
        </w:rPr>
        <w:t xml:space="preserve"> 46-h infusers on the haematology–oncology day ward. </w:t>
      </w:r>
      <w:r w:rsidR="0039494D" w:rsidRPr="009E5255">
        <w:rPr>
          <w:lang w:eastAsia="en-GB"/>
        </w:rPr>
        <w:t xml:space="preserve"> </w:t>
      </w:r>
      <w:r w:rsidRPr="009E5255">
        <w:rPr>
          <w:lang w:eastAsia="en-GB"/>
        </w:rPr>
        <w:t xml:space="preserve">The impact of </w:t>
      </w:r>
      <w:r w:rsidR="00D4373A" w:rsidRPr="009E5255">
        <w:rPr>
          <w:lang w:eastAsia="en-GB"/>
        </w:rPr>
        <w:t>dose-banding</w:t>
      </w:r>
      <w:r w:rsidRPr="009E5255">
        <w:rPr>
          <w:lang w:eastAsia="en-GB"/>
        </w:rPr>
        <w:t xml:space="preserve"> on local practice was assessed through pre-and post-implementation surveys of stakeholders. </w:t>
      </w:r>
      <w:r w:rsidR="005F3828" w:rsidRPr="009E5255">
        <w:rPr>
          <w:lang w:eastAsia="en-GB"/>
        </w:rPr>
        <w:t xml:space="preserve"> </w:t>
      </w:r>
      <w:r w:rsidRPr="009E5255">
        <w:rPr>
          <w:lang w:eastAsia="en-GB"/>
        </w:rPr>
        <w:t>The results showed a generally favo</w:t>
      </w:r>
      <w:r w:rsidR="005F3828" w:rsidRPr="009E5255">
        <w:rPr>
          <w:lang w:eastAsia="en-GB"/>
        </w:rPr>
        <w:t>u</w:t>
      </w:r>
      <w:r w:rsidRPr="009E5255">
        <w:rPr>
          <w:lang w:eastAsia="en-GB"/>
        </w:rPr>
        <w:t>rable attitude towards implementing changes in the parenteral chemotherapy supply system</w:t>
      </w:r>
      <w:r w:rsidR="005F3828" w:rsidRPr="009E5255">
        <w:rPr>
          <w:lang w:eastAsia="en-GB"/>
        </w:rPr>
        <w:t>, albeit focused on 5-FU within one centre</w:t>
      </w:r>
      <w:r w:rsidRPr="009E5255">
        <w:rPr>
          <w:lang w:eastAsia="en-GB"/>
        </w:rPr>
        <w:t xml:space="preserve">, with some resistance to change evident. </w:t>
      </w:r>
      <w:r w:rsidR="005F3828" w:rsidRPr="009E5255">
        <w:rPr>
          <w:lang w:eastAsia="en-GB"/>
        </w:rPr>
        <w:t xml:space="preserve"> </w:t>
      </w:r>
      <w:r w:rsidRPr="009E5255">
        <w:rPr>
          <w:lang w:eastAsia="en-GB"/>
        </w:rPr>
        <w:t>Th</w:t>
      </w:r>
      <w:r w:rsidR="005F3828" w:rsidRPr="009E5255">
        <w:rPr>
          <w:lang w:eastAsia="en-GB"/>
        </w:rPr>
        <w:t xml:space="preserve">at resistance appeared to reflect concerns at that institution over the practice of outsourcing for the supply of dose-banding product and whether the benefits of dose-banding would necessarily apply to all products for which it could be carried out. </w:t>
      </w:r>
      <w:r w:rsidRPr="009E5255">
        <w:rPr>
          <w:lang w:eastAsia="en-GB"/>
        </w:rPr>
        <w:t xml:space="preserve"> </w:t>
      </w:r>
    </w:p>
    <w:p w14:paraId="746A1B68" w14:textId="1D6F4DFC" w:rsidR="00767C0E" w:rsidRPr="009E5255" w:rsidRDefault="00F15A9E" w:rsidP="005A2B78">
      <w:pPr>
        <w:pStyle w:val="Heading3"/>
      </w:pPr>
      <w:bookmarkStart w:id="179" w:name="_Ref93055600"/>
      <w:bookmarkStart w:id="180" w:name="_Toc144886234"/>
      <w:r w:rsidRPr="009E5255">
        <w:t xml:space="preserve">Efficiency in </w:t>
      </w:r>
      <w:r w:rsidR="00AF3B4B" w:rsidRPr="009E5255">
        <w:t>p</w:t>
      </w:r>
      <w:r w:rsidRPr="009E5255">
        <w:t xml:space="preserve">reparing </w:t>
      </w:r>
      <w:r w:rsidR="00AF3B4B" w:rsidRPr="009E5255">
        <w:t>c</w:t>
      </w:r>
      <w:r w:rsidRPr="009E5255">
        <w:t xml:space="preserve">ancer </w:t>
      </w:r>
      <w:r w:rsidR="00AF3B4B" w:rsidRPr="009E5255">
        <w:t>m</w:t>
      </w:r>
      <w:r w:rsidRPr="009E5255">
        <w:t>edicines</w:t>
      </w:r>
      <w:bookmarkEnd w:id="179"/>
      <w:bookmarkEnd w:id="180"/>
    </w:p>
    <w:p w14:paraId="737EB47F" w14:textId="0E94DE26" w:rsidR="00844F96" w:rsidRPr="009E5255" w:rsidRDefault="00DF3C43" w:rsidP="005F3828">
      <w:pPr>
        <w:pStyle w:val="SubHead-NotNumbered"/>
        <w:rPr>
          <w:u w:val="single"/>
        </w:rPr>
      </w:pPr>
      <w:r w:rsidRPr="009E5255">
        <w:rPr>
          <w:u w:val="single"/>
        </w:rPr>
        <w:t>Vial-sharing</w:t>
      </w:r>
    </w:p>
    <w:p w14:paraId="4DAF425A" w14:textId="3A59E9BC" w:rsidR="00BA2E4A" w:rsidRPr="009E5255" w:rsidRDefault="009211E8" w:rsidP="00BA2E4A">
      <w:pPr>
        <w:rPr>
          <w:i/>
          <w:iCs/>
          <w:lang w:eastAsia="en-GB"/>
        </w:rPr>
      </w:pPr>
      <w:r w:rsidRPr="009E5255">
        <w:rPr>
          <w:i/>
          <w:iCs/>
          <w:lang w:eastAsia="en-GB"/>
        </w:rPr>
        <w:t>The Review examined</w:t>
      </w:r>
      <w:r w:rsidR="00564807" w:rsidRPr="009E5255">
        <w:rPr>
          <w:i/>
          <w:iCs/>
          <w:lang w:eastAsia="en-GB"/>
        </w:rPr>
        <w:t xml:space="preserve"> 10 </w:t>
      </w:r>
      <w:r w:rsidR="00BA2E4A" w:rsidRPr="009E5255">
        <w:rPr>
          <w:i/>
          <w:iCs/>
          <w:lang w:eastAsia="en-GB"/>
        </w:rPr>
        <w:t xml:space="preserve">international </w:t>
      </w:r>
      <w:r w:rsidR="00DB148E" w:rsidRPr="009E5255">
        <w:rPr>
          <w:i/>
          <w:iCs/>
          <w:lang w:eastAsia="en-GB"/>
        </w:rPr>
        <w:t>publications</w:t>
      </w:r>
      <w:r w:rsidR="00564807" w:rsidRPr="009E5255">
        <w:rPr>
          <w:i/>
          <w:iCs/>
          <w:lang w:eastAsia="en-GB"/>
        </w:rPr>
        <w:t xml:space="preserve"> on the practice of </w:t>
      </w:r>
      <w:r w:rsidR="00DF3C43" w:rsidRPr="009E5255">
        <w:rPr>
          <w:i/>
          <w:iCs/>
          <w:lang w:eastAsia="en-GB"/>
        </w:rPr>
        <w:t>vial-sharing</w:t>
      </w:r>
      <w:r w:rsidRPr="009E5255">
        <w:rPr>
          <w:i/>
          <w:iCs/>
          <w:lang w:eastAsia="en-GB"/>
        </w:rPr>
        <w:t>—</w:t>
      </w:r>
      <w:r w:rsidR="00564807" w:rsidRPr="009E5255">
        <w:rPr>
          <w:i/>
          <w:iCs/>
          <w:lang w:eastAsia="en-GB"/>
        </w:rPr>
        <w:t>either as a means of reducing wastage</w:t>
      </w:r>
      <w:r w:rsidRPr="009E5255">
        <w:rPr>
          <w:i/>
          <w:iCs/>
          <w:lang w:eastAsia="en-GB"/>
        </w:rPr>
        <w:t>,</w:t>
      </w:r>
      <w:r w:rsidR="00564807" w:rsidRPr="009E5255">
        <w:rPr>
          <w:i/>
          <w:iCs/>
          <w:lang w:eastAsia="en-GB"/>
        </w:rPr>
        <w:t xml:space="preserve"> or how </w:t>
      </w:r>
      <w:r w:rsidR="00DF3C43" w:rsidRPr="009E5255">
        <w:rPr>
          <w:i/>
          <w:iCs/>
          <w:lang w:eastAsia="en-GB"/>
        </w:rPr>
        <w:t>vial-sharing</w:t>
      </w:r>
      <w:r w:rsidR="00564807" w:rsidRPr="009E5255">
        <w:rPr>
          <w:i/>
          <w:iCs/>
          <w:lang w:eastAsia="en-GB"/>
        </w:rPr>
        <w:t xml:space="preserve"> has </w:t>
      </w:r>
      <w:r w:rsidRPr="009E5255">
        <w:rPr>
          <w:i/>
          <w:iCs/>
          <w:lang w:eastAsia="en-GB"/>
        </w:rPr>
        <w:t>impacted</w:t>
      </w:r>
      <w:r w:rsidR="00564807" w:rsidRPr="009E5255">
        <w:rPr>
          <w:i/>
          <w:iCs/>
          <w:lang w:eastAsia="en-GB"/>
        </w:rPr>
        <w:t xml:space="preserve"> costs associated with </w:t>
      </w:r>
      <w:r w:rsidRPr="009E5255">
        <w:rPr>
          <w:i/>
          <w:iCs/>
          <w:lang w:eastAsia="en-GB"/>
        </w:rPr>
        <w:t xml:space="preserve">the </w:t>
      </w:r>
      <w:r w:rsidR="00564807" w:rsidRPr="009E5255">
        <w:rPr>
          <w:i/>
          <w:iCs/>
          <w:lang w:eastAsia="en-GB"/>
        </w:rPr>
        <w:t>prepar</w:t>
      </w:r>
      <w:r w:rsidRPr="009E5255">
        <w:rPr>
          <w:i/>
          <w:iCs/>
          <w:lang w:eastAsia="en-GB"/>
        </w:rPr>
        <w:t>ation of</w:t>
      </w:r>
      <w:r w:rsidR="00564807" w:rsidRPr="009E5255">
        <w:rPr>
          <w:i/>
          <w:iCs/>
          <w:lang w:eastAsia="en-GB"/>
        </w:rPr>
        <w:t xml:space="preserve"> cancer medicines.  Overwhelmingly, these studies indicate</w:t>
      </w:r>
      <w:r w:rsidR="006610A9" w:rsidRPr="009E5255">
        <w:rPr>
          <w:i/>
          <w:iCs/>
          <w:lang w:eastAsia="en-GB"/>
        </w:rPr>
        <w:t>d</w:t>
      </w:r>
      <w:r w:rsidR="00564807" w:rsidRPr="009E5255">
        <w:rPr>
          <w:i/>
          <w:iCs/>
          <w:lang w:eastAsia="en-GB"/>
        </w:rPr>
        <w:t xml:space="preserve"> that the practice of </w:t>
      </w:r>
      <w:r w:rsidR="00DF3C43" w:rsidRPr="009E5255">
        <w:rPr>
          <w:i/>
          <w:iCs/>
          <w:lang w:eastAsia="en-GB"/>
        </w:rPr>
        <w:t>vial-sharing</w:t>
      </w:r>
      <w:r w:rsidR="00564807" w:rsidRPr="009E5255">
        <w:rPr>
          <w:i/>
          <w:iCs/>
          <w:lang w:eastAsia="en-GB"/>
        </w:rPr>
        <w:t xml:space="preserve"> </w:t>
      </w:r>
      <w:r w:rsidRPr="009E5255">
        <w:rPr>
          <w:i/>
          <w:iCs/>
          <w:lang w:eastAsia="en-GB"/>
        </w:rPr>
        <w:t>reduces</w:t>
      </w:r>
      <w:r w:rsidR="00564807" w:rsidRPr="009E5255">
        <w:rPr>
          <w:i/>
          <w:iCs/>
          <w:lang w:eastAsia="en-GB"/>
        </w:rPr>
        <w:t xml:space="preserve"> discarded drug</w:t>
      </w:r>
      <w:r w:rsidRPr="009E5255">
        <w:rPr>
          <w:i/>
          <w:iCs/>
          <w:lang w:eastAsia="en-GB"/>
        </w:rPr>
        <w:t>,</w:t>
      </w:r>
      <w:r w:rsidR="00564807" w:rsidRPr="009E5255">
        <w:rPr>
          <w:i/>
          <w:iCs/>
          <w:lang w:eastAsia="en-GB"/>
        </w:rPr>
        <w:t xml:space="preserve"> result</w:t>
      </w:r>
      <w:r w:rsidRPr="009E5255">
        <w:rPr>
          <w:i/>
          <w:iCs/>
          <w:lang w:eastAsia="en-GB"/>
        </w:rPr>
        <w:t>ing</w:t>
      </w:r>
      <w:r w:rsidR="00564807" w:rsidRPr="009E5255">
        <w:rPr>
          <w:i/>
          <w:iCs/>
          <w:lang w:eastAsia="en-GB"/>
        </w:rPr>
        <w:t xml:space="preserve"> in lower costs.  However, the capacity to vial share is influenced</w:t>
      </w:r>
      <w:r w:rsidRPr="009E5255">
        <w:rPr>
          <w:i/>
          <w:iCs/>
          <w:lang w:eastAsia="en-GB"/>
        </w:rPr>
        <w:t>, inter alia,</w:t>
      </w:r>
      <w:r w:rsidR="00564807" w:rsidRPr="009E5255">
        <w:rPr>
          <w:i/>
          <w:iCs/>
          <w:lang w:eastAsia="en-GB"/>
        </w:rPr>
        <w:t xml:space="preserve"> by the vial sizes in which cancer medicines are provided and product stability.  Thus, approach</w:t>
      </w:r>
      <w:r w:rsidR="00A47075" w:rsidRPr="009E5255">
        <w:rPr>
          <w:i/>
          <w:iCs/>
          <w:lang w:eastAsia="en-GB"/>
        </w:rPr>
        <w:t>es</w:t>
      </w:r>
      <w:r w:rsidR="00564807" w:rsidRPr="009E5255">
        <w:rPr>
          <w:i/>
          <w:iCs/>
          <w:lang w:eastAsia="en-GB"/>
        </w:rPr>
        <w:t xml:space="preserve"> to </w:t>
      </w:r>
      <w:r w:rsidR="00DF3C43" w:rsidRPr="009E5255">
        <w:rPr>
          <w:i/>
          <w:iCs/>
          <w:lang w:eastAsia="en-GB"/>
        </w:rPr>
        <w:t>vial-sharing</w:t>
      </w:r>
      <w:r w:rsidR="00564807" w:rsidRPr="009E5255">
        <w:rPr>
          <w:i/>
          <w:iCs/>
          <w:lang w:eastAsia="en-GB"/>
        </w:rPr>
        <w:t xml:space="preserve"> with respect to workflow processes may need to be flexible across different cancer medicines.  </w:t>
      </w:r>
    </w:p>
    <w:p w14:paraId="33D7F739" w14:textId="565F93F7" w:rsidR="00164220" w:rsidRPr="009E5255" w:rsidRDefault="00A65DEE" w:rsidP="00164220">
      <w:pPr>
        <w:rPr>
          <w:lang w:eastAsia="en-GB"/>
        </w:rPr>
      </w:pPr>
      <w:r w:rsidRPr="009E5255">
        <w:rPr>
          <w:lang w:eastAsia="en-GB"/>
        </w:rPr>
        <w:t xml:space="preserve">International </w:t>
      </w:r>
      <w:r w:rsidR="00A47075" w:rsidRPr="009E5255">
        <w:rPr>
          <w:lang w:eastAsia="en-GB"/>
        </w:rPr>
        <w:t>p</w:t>
      </w:r>
      <w:r w:rsidR="00DB148E" w:rsidRPr="009E5255">
        <w:rPr>
          <w:lang w:eastAsia="en-GB"/>
        </w:rPr>
        <w:t>ublications</w:t>
      </w:r>
      <w:r w:rsidRPr="009E5255">
        <w:rPr>
          <w:lang w:eastAsia="en-GB"/>
        </w:rPr>
        <w:t xml:space="preserve">: </w:t>
      </w:r>
      <w:r w:rsidR="00164220" w:rsidRPr="009E5255">
        <w:rPr>
          <w:lang w:eastAsia="en-GB"/>
        </w:rPr>
        <w:t>Gopisankar et al. investigated drug loss (</w:t>
      </w:r>
      <w:r w:rsidR="00A47075" w:rsidRPr="009E5255">
        <w:rPr>
          <w:lang w:eastAsia="en-GB"/>
        </w:rPr>
        <w:t xml:space="preserve">i.e., discarded </w:t>
      </w:r>
      <w:r w:rsidR="00164220" w:rsidRPr="009E5255">
        <w:rPr>
          <w:lang w:eastAsia="en-GB"/>
        </w:rPr>
        <w:t xml:space="preserve">wastage) and associated drug cost savings with chemotherapy drugs (predominantly generic products) at </w:t>
      </w:r>
      <w:r w:rsidRPr="009E5255">
        <w:rPr>
          <w:lang w:eastAsia="en-GB"/>
        </w:rPr>
        <w:t xml:space="preserve">an </w:t>
      </w:r>
      <w:r w:rsidR="00164220" w:rsidRPr="009E5255">
        <w:rPr>
          <w:lang w:eastAsia="en-GB"/>
        </w:rPr>
        <w:t>oncology day-care unit in India</w:t>
      </w:r>
      <w:r w:rsidR="00A17CA3" w:rsidRPr="009E5255">
        <w:rPr>
          <w:lang w:eastAsia="en-GB"/>
        </w:rPr>
        <w:t xml:space="preserve"> </w:t>
      </w:r>
      <w:r w:rsidR="009D71F4" w:rsidRPr="009E5255">
        <w:rPr>
          <w:lang w:eastAsia="en-GB"/>
        </w:rPr>
        <w:fldChar w:fldCharType="begin">
          <w:fldData xml:space="preserve">PEVuZE5vdGU+PENpdGU+PEF1dGhvcj5Hb3Bpc2Fua2FyPC9BdXRob3I+PFllYXI+MjAxOTwvWWVh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</w:fldData>
        </w:fldChar>
      </w:r>
      <w:r w:rsidR="00A306B9" w:rsidRPr="009E5255">
        <w:rPr>
          <w:lang w:eastAsia="en-GB"/>
        </w:rPr>
        <w:instrText xml:space="preserve"> ADDIN EN.CITE </w:instrText>
      </w:r>
      <w:r w:rsidR="00A306B9" w:rsidRPr="009E5255">
        <w:rPr>
          <w:lang w:eastAsia="en-GB"/>
        </w:rPr>
        <w:fldChar w:fldCharType="begin">
          <w:fldData xml:space="preserve">PEVuZE5vdGU+PENpdGU+PEF1dGhvcj5Hb3Bpc2Fua2FyPC9BdXRob3I+PFllYXI+MjAxOTwvWWVh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</w:fldData>
        </w:fldChar>
      </w:r>
      <w:r w:rsidR="00A306B9" w:rsidRPr="009E5255">
        <w:rPr>
          <w:lang w:eastAsia="en-GB"/>
        </w:rPr>
        <w:instrText xml:space="preserve"> ADDIN EN.CITE.DATA </w:instrText>
      </w:r>
      <w:r w:rsidR="00A306B9" w:rsidRPr="009E5255">
        <w:rPr>
          <w:lang w:eastAsia="en-GB"/>
        </w:rPr>
      </w:r>
      <w:r w:rsidR="00A306B9" w:rsidRPr="009E5255">
        <w:rPr>
          <w:lang w:eastAsia="en-GB"/>
        </w:rPr>
        <w:fldChar w:fldCharType="end"/>
      </w:r>
      <w:r w:rsidR="009D71F4" w:rsidRPr="009E5255">
        <w:rPr>
          <w:lang w:eastAsia="en-GB"/>
        </w:rPr>
      </w:r>
      <w:r w:rsidR="009D71F4" w:rsidRPr="009E5255">
        <w:rPr>
          <w:lang w:eastAsia="en-GB"/>
        </w:rPr>
        <w:fldChar w:fldCharType="separate"/>
      </w:r>
      <w:r w:rsidR="00A306B9" w:rsidRPr="009E5255">
        <w:rPr>
          <w:noProof/>
          <w:lang w:eastAsia="en-GB"/>
        </w:rPr>
        <w:t>[24]</w:t>
      </w:r>
      <w:r w:rsidR="009D71F4" w:rsidRPr="009E5255">
        <w:rPr>
          <w:lang w:eastAsia="en-GB"/>
        </w:rPr>
        <w:fldChar w:fldCharType="end"/>
      </w:r>
      <w:r w:rsidR="00164220" w:rsidRPr="009E5255">
        <w:rPr>
          <w:lang w:eastAsia="en-GB"/>
        </w:rPr>
        <w:t xml:space="preserve">. </w:t>
      </w:r>
      <w:r w:rsidRPr="009E5255">
        <w:rPr>
          <w:lang w:eastAsia="en-GB"/>
        </w:rPr>
        <w:t xml:space="preserve"> </w:t>
      </w:r>
      <w:r w:rsidR="00164220" w:rsidRPr="009E5255">
        <w:rPr>
          <w:lang w:eastAsia="en-GB"/>
        </w:rPr>
        <w:t xml:space="preserve">During </w:t>
      </w:r>
      <w:r w:rsidRPr="009E5255">
        <w:rPr>
          <w:lang w:eastAsia="en-GB"/>
        </w:rPr>
        <w:t xml:space="preserve">a </w:t>
      </w:r>
      <w:r w:rsidR="00164220" w:rsidRPr="009E5255">
        <w:rPr>
          <w:lang w:eastAsia="en-GB"/>
        </w:rPr>
        <w:t>3</w:t>
      </w:r>
      <w:r w:rsidRPr="009E5255">
        <w:rPr>
          <w:lang w:eastAsia="en-GB"/>
        </w:rPr>
        <w:t>-</w:t>
      </w:r>
      <w:r w:rsidR="00164220" w:rsidRPr="009E5255">
        <w:rPr>
          <w:lang w:eastAsia="en-GB"/>
        </w:rPr>
        <w:t xml:space="preserve">month </w:t>
      </w:r>
      <w:r w:rsidRPr="009E5255">
        <w:rPr>
          <w:lang w:eastAsia="en-GB"/>
        </w:rPr>
        <w:t xml:space="preserve">period, an </w:t>
      </w:r>
      <w:r w:rsidR="00164220" w:rsidRPr="009E5255">
        <w:rPr>
          <w:lang w:eastAsia="en-GB"/>
        </w:rPr>
        <w:t>estimated 19.72% (95% CI</w:t>
      </w:r>
      <w:r w:rsidR="00B02777" w:rsidRPr="009E5255">
        <w:rPr>
          <w:lang w:eastAsia="en-GB"/>
        </w:rPr>
        <w:t>:</w:t>
      </w:r>
      <w:r w:rsidR="00164220" w:rsidRPr="009E5255">
        <w:rPr>
          <w:lang w:eastAsia="en-GB"/>
        </w:rPr>
        <w:t xml:space="preserve"> 14.5</w:t>
      </w:r>
      <w:r w:rsidR="00A47075" w:rsidRPr="009E5255">
        <w:rPr>
          <w:lang w:eastAsia="en-GB"/>
        </w:rPr>
        <w:t>%</w:t>
      </w:r>
      <w:r w:rsidR="00B02777" w:rsidRPr="009E5255">
        <w:rPr>
          <w:lang w:eastAsia="en-GB"/>
        </w:rPr>
        <w:t xml:space="preserve"> – </w:t>
      </w:r>
      <w:r w:rsidR="00164220" w:rsidRPr="009E5255">
        <w:rPr>
          <w:lang w:eastAsia="en-GB"/>
        </w:rPr>
        <w:t>24.9</w:t>
      </w:r>
      <w:r w:rsidR="00A47075" w:rsidRPr="009E5255">
        <w:rPr>
          <w:lang w:eastAsia="en-GB"/>
        </w:rPr>
        <w:t>%</w:t>
      </w:r>
      <w:r w:rsidR="00164220" w:rsidRPr="009E5255">
        <w:rPr>
          <w:lang w:eastAsia="en-GB"/>
        </w:rPr>
        <w:t>) of dispensed drug was discarded solely due to vial size</w:t>
      </w:r>
      <w:r w:rsidRPr="009E5255">
        <w:rPr>
          <w:lang w:eastAsia="en-GB"/>
        </w:rPr>
        <w:t xml:space="preserve">, with an average amount discarded over one year of </w:t>
      </w:r>
      <w:r w:rsidR="00164220" w:rsidRPr="009E5255">
        <w:rPr>
          <w:lang w:eastAsia="en-GB"/>
        </w:rPr>
        <w:t>17.14% (95% CI</w:t>
      </w:r>
      <w:r w:rsidR="00B02777" w:rsidRPr="009E5255">
        <w:rPr>
          <w:lang w:eastAsia="en-GB"/>
        </w:rPr>
        <w:t>:</w:t>
      </w:r>
      <w:r w:rsidR="00164220" w:rsidRPr="009E5255">
        <w:rPr>
          <w:lang w:eastAsia="en-GB"/>
        </w:rPr>
        <w:t xml:space="preserve"> 14.69</w:t>
      </w:r>
      <w:r w:rsidR="00A47075" w:rsidRPr="009E5255">
        <w:rPr>
          <w:lang w:eastAsia="en-GB"/>
        </w:rPr>
        <w:t>%</w:t>
      </w:r>
      <w:r w:rsidR="00B02777" w:rsidRPr="009E5255">
        <w:rPr>
          <w:lang w:eastAsia="en-GB"/>
        </w:rPr>
        <w:t xml:space="preserve"> – </w:t>
      </w:r>
      <w:r w:rsidR="00164220" w:rsidRPr="009E5255">
        <w:rPr>
          <w:lang w:eastAsia="en-GB"/>
        </w:rPr>
        <w:t>19.58</w:t>
      </w:r>
      <w:r w:rsidR="00A47075" w:rsidRPr="009E5255">
        <w:rPr>
          <w:lang w:eastAsia="en-GB"/>
        </w:rPr>
        <w:t>%</w:t>
      </w:r>
      <w:r w:rsidR="00164220" w:rsidRPr="009E5255">
        <w:rPr>
          <w:lang w:eastAsia="en-GB"/>
        </w:rPr>
        <w:t>) of total drug</w:t>
      </w:r>
      <w:r w:rsidRPr="009E5255">
        <w:rPr>
          <w:lang w:eastAsia="en-GB"/>
        </w:rPr>
        <w:t xml:space="preserve"> use</w:t>
      </w:r>
      <w:r w:rsidR="00A47075" w:rsidRPr="009E5255">
        <w:rPr>
          <w:lang w:eastAsia="en-GB"/>
        </w:rPr>
        <w:t>d</w:t>
      </w:r>
      <w:r w:rsidRPr="009E5255">
        <w:rPr>
          <w:lang w:eastAsia="en-GB"/>
        </w:rPr>
        <w:t xml:space="preserve">.  </w:t>
      </w:r>
      <w:r w:rsidR="00A12C3F" w:rsidRPr="009E5255">
        <w:rPr>
          <w:lang w:eastAsia="en-GB"/>
        </w:rPr>
        <w:t xml:space="preserve">The authors concluded that the most important factor affecting drug loss was the availability of different vial sizes; drugs with only one vial size </w:t>
      </w:r>
      <w:r w:rsidR="00A47075" w:rsidRPr="009E5255">
        <w:rPr>
          <w:lang w:eastAsia="en-GB"/>
        </w:rPr>
        <w:t>were</w:t>
      </w:r>
      <w:r w:rsidR="00A12C3F" w:rsidRPr="009E5255">
        <w:rPr>
          <w:lang w:eastAsia="en-GB"/>
        </w:rPr>
        <w:t xml:space="preserve"> more frequent</w:t>
      </w:r>
      <w:r w:rsidR="00A47075" w:rsidRPr="009E5255">
        <w:rPr>
          <w:lang w:eastAsia="en-GB"/>
        </w:rPr>
        <w:t>ly</w:t>
      </w:r>
      <w:r w:rsidR="00A12C3F" w:rsidRPr="009E5255">
        <w:rPr>
          <w:lang w:eastAsia="en-GB"/>
        </w:rPr>
        <w:t xml:space="preserve"> mismatch</w:t>
      </w:r>
      <w:r w:rsidR="00A47075" w:rsidRPr="009E5255">
        <w:rPr>
          <w:lang w:eastAsia="en-GB"/>
        </w:rPr>
        <w:t>ed</w:t>
      </w:r>
      <w:r w:rsidR="00A12C3F" w:rsidRPr="009E5255">
        <w:rPr>
          <w:lang w:eastAsia="en-GB"/>
        </w:rPr>
        <w:t xml:space="preserve"> with prescribed dose</w:t>
      </w:r>
      <w:r w:rsidR="00A47075" w:rsidRPr="009E5255">
        <w:rPr>
          <w:lang w:eastAsia="en-GB"/>
        </w:rPr>
        <w:t>s, resulting in</w:t>
      </w:r>
      <w:r w:rsidR="00A12C3F" w:rsidRPr="009E5255">
        <w:rPr>
          <w:lang w:eastAsia="en-GB"/>
        </w:rPr>
        <w:t xml:space="preserve"> higher </w:t>
      </w:r>
      <w:r w:rsidR="00A47075" w:rsidRPr="009E5255">
        <w:rPr>
          <w:lang w:eastAsia="en-GB"/>
        </w:rPr>
        <w:t xml:space="preserve">wastage </w:t>
      </w:r>
      <w:r w:rsidR="00A12C3F" w:rsidRPr="009E5255">
        <w:rPr>
          <w:lang w:eastAsia="en-GB"/>
        </w:rPr>
        <w:t xml:space="preserve">costs.  </w:t>
      </w:r>
      <w:r w:rsidR="00AC36DE" w:rsidRPr="009E5255">
        <w:rPr>
          <w:lang w:eastAsia="en-GB"/>
        </w:rPr>
        <w:t>V</w:t>
      </w:r>
      <w:r w:rsidR="00A12C3F" w:rsidRPr="009E5255">
        <w:rPr>
          <w:lang w:eastAsia="en-GB"/>
        </w:rPr>
        <w:t xml:space="preserve">ial size was positively correlated with drug loss, </w:t>
      </w:r>
      <w:r w:rsidR="00AC36DE" w:rsidRPr="009E5255">
        <w:rPr>
          <w:lang w:eastAsia="en-GB"/>
        </w:rPr>
        <w:t xml:space="preserve">while </w:t>
      </w:r>
      <w:r w:rsidR="00A12C3F" w:rsidRPr="009E5255">
        <w:rPr>
          <w:lang w:eastAsia="en-GB"/>
        </w:rPr>
        <w:t>BSA and weight were negative</w:t>
      </w:r>
      <w:r w:rsidR="00AC36DE" w:rsidRPr="009E5255">
        <w:rPr>
          <w:lang w:eastAsia="en-GB"/>
        </w:rPr>
        <w:t>ly</w:t>
      </w:r>
      <w:r w:rsidR="00A12C3F" w:rsidRPr="009E5255">
        <w:rPr>
          <w:lang w:eastAsia="en-GB"/>
        </w:rPr>
        <w:t xml:space="preserve"> correlated with drug loss.  </w:t>
      </w:r>
      <w:r w:rsidR="00164220" w:rsidRPr="009E5255">
        <w:rPr>
          <w:lang w:eastAsia="en-GB"/>
        </w:rPr>
        <w:t xml:space="preserve">The </w:t>
      </w:r>
      <w:r w:rsidRPr="009E5255">
        <w:rPr>
          <w:lang w:eastAsia="en-GB"/>
        </w:rPr>
        <w:t xml:space="preserve">authors estimated that if </w:t>
      </w:r>
      <w:r w:rsidR="00DF3C43" w:rsidRPr="009E5255">
        <w:rPr>
          <w:lang w:eastAsia="en-GB"/>
        </w:rPr>
        <w:t>vial-sharing</w:t>
      </w:r>
      <w:r w:rsidRPr="009E5255">
        <w:rPr>
          <w:lang w:eastAsia="en-GB"/>
        </w:rPr>
        <w:t xml:space="preserve"> had been implemented, there would be a </w:t>
      </w:r>
      <w:r w:rsidR="00164220" w:rsidRPr="009E5255">
        <w:rPr>
          <w:lang w:eastAsia="en-GB"/>
        </w:rPr>
        <w:t>9% reduction in wastage</w:t>
      </w:r>
      <w:r w:rsidR="00A12C3F" w:rsidRPr="009E5255">
        <w:rPr>
          <w:lang w:eastAsia="en-GB"/>
        </w:rPr>
        <w:t xml:space="preserve"> </w:t>
      </w:r>
      <w:r w:rsidR="00A12C3F" w:rsidRPr="009E5255">
        <w:rPr>
          <w:lang w:eastAsia="en-GB"/>
        </w:rPr>
        <w:fldChar w:fldCharType="begin">
          <w:fldData xml:space="preserve">PEVuZE5vdGU+PENpdGU+PEF1dGhvcj5Hb3Bpc2Fua2FyPC9BdXRob3I+PFllYXI+MjAxOTwvWWVh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</w:fldData>
        </w:fldChar>
      </w:r>
      <w:r w:rsidR="00A306B9" w:rsidRPr="009E5255">
        <w:rPr>
          <w:lang w:eastAsia="en-GB"/>
        </w:rPr>
        <w:instrText xml:space="preserve"> ADDIN EN.CITE </w:instrText>
      </w:r>
      <w:r w:rsidR="00A306B9" w:rsidRPr="009E5255">
        <w:rPr>
          <w:lang w:eastAsia="en-GB"/>
        </w:rPr>
        <w:fldChar w:fldCharType="begin">
          <w:fldData xml:space="preserve">PEVuZE5vdGU+PENpdGU+PEF1dGhvcj5Hb3Bpc2Fua2FyPC9BdXRob3I+PFllYXI+MjAxOTwvWWVh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</w:fldData>
        </w:fldChar>
      </w:r>
      <w:r w:rsidR="00A306B9" w:rsidRPr="009E5255">
        <w:rPr>
          <w:lang w:eastAsia="en-GB"/>
        </w:rPr>
        <w:instrText xml:space="preserve"> ADDIN EN.CITE.DATA </w:instrText>
      </w:r>
      <w:r w:rsidR="00A306B9" w:rsidRPr="009E5255">
        <w:rPr>
          <w:lang w:eastAsia="en-GB"/>
        </w:rPr>
      </w:r>
      <w:r w:rsidR="00A306B9" w:rsidRPr="009E5255">
        <w:rPr>
          <w:lang w:eastAsia="en-GB"/>
        </w:rPr>
        <w:fldChar w:fldCharType="end"/>
      </w:r>
      <w:r w:rsidR="00A12C3F" w:rsidRPr="009E5255">
        <w:rPr>
          <w:lang w:eastAsia="en-GB"/>
        </w:rPr>
      </w:r>
      <w:r w:rsidR="00A12C3F" w:rsidRPr="009E5255">
        <w:rPr>
          <w:lang w:eastAsia="en-GB"/>
        </w:rPr>
        <w:fldChar w:fldCharType="separate"/>
      </w:r>
      <w:r w:rsidR="00A306B9" w:rsidRPr="009E5255">
        <w:rPr>
          <w:noProof/>
          <w:lang w:eastAsia="en-GB"/>
        </w:rPr>
        <w:t>[24]</w:t>
      </w:r>
      <w:r w:rsidR="00A12C3F" w:rsidRPr="009E5255">
        <w:rPr>
          <w:lang w:eastAsia="en-GB"/>
        </w:rPr>
        <w:fldChar w:fldCharType="end"/>
      </w:r>
      <w:r w:rsidR="00164220" w:rsidRPr="009E5255">
        <w:rPr>
          <w:lang w:eastAsia="en-GB"/>
        </w:rPr>
        <w:t xml:space="preserve">. </w:t>
      </w:r>
      <w:r w:rsidR="00A12C3F" w:rsidRPr="009E5255">
        <w:rPr>
          <w:lang w:eastAsia="en-GB"/>
        </w:rPr>
        <w:t xml:space="preserve"> </w:t>
      </w:r>
    </w:p>
    <w:p w14:paraId="7F341EF1" w14:textId="1FB45244" w:rsidR="00164220" w:rsidRPr="009E5255" w:rsidRDefault="00164220" w:rsidP="00164220">
      <w:pPr>
        <w:rPr>
          <w:lang w:eastAsia="en-GB"/>
        </w:rPr>
      </w:pPr>
      <w:r w:rsidRPr="009E5255">
        <w:rPr>
          <w:lang w:eastAsia="en-GB"/>
        </w:rPr>
        <w:t>Hyeda</w:t>
      </w:r>
      <w:r w:rsidR="00A17CA3" w:rsidRPr="009E5255">
        <w:rPr>
          <w:lang w:eastAsia="en-GB"/>
        </w:rPr>
        <w:t xml:space="preserve"> and da Costa</w:t>
      </w:r>
      <w:r w:rsidRPr="009E5255">
        <w:rPr>
          <w:lang w:eastAsia="en-GB"/>
        </w:rPr>
        <w:t xml:space="preserve"> investigated the use of centrali</w:t>
      </w:r>
      <w:r w:rsidR="00A12C3F" w:rsidRPr="009E5255">
        <w:rPr>
          <w:lang w:eastAsia="en-GB"/>
        </w:rPr>
        <w:t>s</w:t>
      </w:r>
      <w:r w:rsidRPr="009E5255">
        <w:rPr>
          <w:lang w:eastAsia="en-GB"/>
        </w:rPr>
        <w:t>ed drug preparation units as a strategy to reduce chemotherapy waste</w:t>
      </w:r>
      <w:r w:rsidR="00A17CA3" w:rsidRPr="009E5255">
        <w:rPr>
          <w:lang w:eastAsia="en-GB"/>
        </w:rPr>
        <w:t xml:space="preserve"> </w:t>
      </w:r>
      <w:r w:rsidR="009D71F4" w:rsidRPr="009E5255">
        <w:rPr>
          <w:lang w:eastAsia="en-GB"/>
        </w:rPr>
        <w:fldChar w:fldCharType="begin">
          <w:fldData xml:space="preserve">PEVuZE5vdGU+PENpdGU+PEF1dGhvcj5IeWVkYTwvQXV0aG9yPjxZZWFyPjIwMTU8L1llYXI+PFJl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</w:fldData>
        </w:fldChar>
      </w:r>
      <w:r w:rsidR="00A306B9" w:rsidRPr="009E5255">
        <w:rPr>
          <w:lang w:eastAsia="en-GB"/>
        </w:rPr>
        <w:instrText xml:space="preserve"> ADDIN EN.CITE </w:instrText>
      </w:r>
      <w:r w:rsidR="00A306B9" w:rsidRPr="009E5255">
        <w:rPr>
          <w:lang w:eastAsia="en-GB"/>
        </w:rPr>
        <w:fldChar w:fldCharType="begin">
          <w:fldData xml:space="preserve">PEVuZE5vdGU+PENpdGU+PEF1dGhvcj5IeWVkYTwvQXV0aG9yPjxZZWFyPjIwMTU8L1llYXI+PFJl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</w:fldData>
        </w:fldChar>
      </w:r>
      <w:r w:rsidR="00A306B9" w:rsidRPr="009E5255">
        <w:rPr>
          <w:lang w:eastAsia="en-GB"/>
        </w:rPr>
        <w:instrText xml:space="preserve"> ADDIN EN.CITE.DATA </w:instrText>
      </w:r>
      <w:r w:rsidR="00A306B9" w:rsidRPr="009E5255">
        <w:rPr>
          <w:lang w:eastAsia="en-GB"/>
        </w:rPr>
      </w:r>
      <w:r w:rsidR="00A306B9" w:rsidRPr="009E5255">
        <w:rPr>
          <w:lang w:eastAsia="en-GB"/>
        </w:rPr>
        <w:fldChar w:fldCharType="end"/>
      </w:r>
      <w:r w:rsidR="009D71F4" w:rsidRPr="009E5255">
        <w:rPr>
          <w:lang w:eastAsia="en-GB"/>
        </w:rPr>
      </w:r>
      <w:r w:rsidR="009D71F4" w:rsidRPr="009E5255">
        <w:rPr>
          <w:lang w:eastAsia="en-GB"/>
        </w:rPr>
        <w:fldChar w:fldCharType="separate"/>
      </w:r>
      <w:r w:rsidR="00A306B9" w:rsidRPr="009E5255">
        <w:rPr>
          <w:noProof/>
          <w:lang w:eastAsia="en-GB"/>
        </w:rPr>
        <w:t>[25]</w:t>
      </w:r>
      <w:r w:rsidR="009D71F4" w:rsidRPr="009E5255">
        <w:rPr>
          <w:lang w:eastAsia="en-GB"/>
        </w:rPr>
        <w:fldChar w:fldCharType="end"/>
      </w:r>
      <w:r w:rsidRPr="009E5255">
        <w:rPr>
          <w:lang w:eastAsia="en-GB"/>
        </w:rPr>
        <w:t xml:space="preserve">. </w:t>
      </w:r>
      <w:r w:rsidR="005D4136" w:rsidRPr="009E5255">
        <w:rPr>
          <w:lang w:eastAsia="en-GB"/>
        </w:rPr>
        <w:t xml:space="preserve"> </w:t>
      </w:r>
      <w:r w:rsidRPr="009E5255">
        <w:rPr>
          <w:lang w:eastAsia="en-GB"/>
        </w:rPr>
        <w:t xml:space="preserve">The study defined wastage as </w:t>
      </w:r>
      <w:r w:rsidR="00AC36DE" w:rsidRPr="009E5255">
        <w:rPr>
          <w:lang w:eastAsia="en-GB"/>
        </w:rPr>
        <w:t>the volume of discarded</w:t>
      </w:r>
      <w:r w:rsidRPr="009E5255">
        <w:rPr>
          <w:lang w:eastAsia="en-GB"/>
        </w:rPr>
        <w:t xml:space="preserve"> drug </w:t>
      </w:r>
      <w:r w:rsidR="00AC36DE" w:rsidRPr="009E5255">
        <w:rPr>
          <w:lang w:eastAsia="en-GB"/>
        </w:rPr>
        <w:t xml:space="preserve">in excess of the prescribed </w:t>
      </w:r>
      <w:r w:rsidRPr="009E5255">
        <w:rPr>
          <w:lang w:eastAsia="en-GB"/>
        </w:rPr>
        <w:t xml:space="preserve">dose, resulting in toxic waste. </w:t>
      </w:r>
      <w:r w:rsidR="005D4136" w:rsidRPr="009E5255">
        <w:rPr>
          <w:lang w:eastAsia="en-GB"/>
        </w:rPr>
        <w:t xml:space="preserve"> </w:t>
      </w:r>
      <w:r w:rsidRPr="009E5255">
        <w:rPr>
          <w:lang w:eastAsia="en-GB"/>
        </w:rPr>
        <w:t xml:space="preserve">The </w:t>
      </w:r>
      <w:r w:rsidR="00AC36DE" w:rsidRPr="009E5255">
        <w:rPr>
          <w:lang w:eastAsia="en-GB"/>
        </w:rPr>
        <w:t>potential</w:t>
      </w:r>
      <w:r w:rsidRPr="009E5255">
        <w:rPr>
          <w:lang w:eastAsia="en-GB"/>
        </w:rPr>
        <w:t xml:space="preserve"> </w:t>
      </w:r>
      <w:r w:rsidR="00AC36DE" w:rsidRPr="009E5255">
        <w:rPr>
          <w:lang w:eastAsia="en-GB"/>
        </w:rPr>
        <w:t xml:space="preserve">of a </w:t>
      </w:r>
      <w:r w:rsidRPr="009E5255">
        <w:rPr>
          <w:lang w:eastAsia="en-GB"/>
        </w:rPr>
        <w:t>centrali</w:t>
      </w:r>
      <w:r w:rsidR="005D4136" w:rsidRPr="009E5255">
        <w:rPr>
          <w:lang w:eastAsia="en-GB"/>
        </w:rPr>
        <w:t>s</w:t>
      </w:r>
      <w:r w:rsidRPr="009E5255">
        <w:rPr>
          <w:lang w:eastAsia="en-GB"/>
        </w:rPr>
        <w:t xml:space="preserve">ed model </w:t>
      </w:r>
      <w:r w:rsidR="00AC36DE" w:rsidRPr="009E5255">
        <w:rPr>
          <w:lang w:eastAsia="en-GB"/>
        </w:rPr>
        <w:t xml:space="preserve">to reduce wastage </w:t>
      </w:r>
      <w:r w:rsidRPr="009E5255">
        <w:rPr>
          <w:lang w:eastAsia="en-GB"/>
        </w:rPr>
        <w:t xml:space="preserve">was evaluated </w:t>
      </w:r>
      <w:r w:rsidR="00AC36DE" w:rsidRPr="009E5255">
        <w:rPr>
          <w:lang w:eastAsia="en-GB"/>
        </w:rPr>
        <w:t xml:space="preserve">through </w:t>
      </w:r>
      <w:r w:rsidRPr="009E5255">
        <w:rPr>
          <w:lang w:eastAsia="en-GB"/>
        </w:rPr>
        <w:t>a</w:t>
      </w:r>
      <w:r w:rsidR="002D1252" w:rsidRPr="009E5255">
        <w:rPr>
          <w:lang w:eastAsia="en-GB"/>
        </w:rPr>
        <w:t>n</w:t>
      </w:r>
      <w:r w:rsidRPr="009E5255">
        <w:rPr>
          <w:lang w:eastAsia="en-GB"/>
        </w:rPr>
        <w:t xml:space="preserve"> hypothetical model assuming all chemotherapies were administered in the same clinic on the same day. </w:t>
      </w:r>
      <w:r w:rsidR="005D4136" w:rsidRPr="009E5255">
        <w:rPr>
          <w:lang w:eastAsia="en-GB"/>
        </w:rPr>
        <w:t xml:space="preserve"> </w:t>
      </w:r>
      <w:r w:rsidR="00AC36DE" w:rsidRPr="009E5255">
        <w:rPr>
          <w:lang w:eastAsia="en-GB"/>
        </w:rPr>
        <w:t>P</w:t>
      </w:r>
      <w:r w:rsidRPr="009E5255">
        <w:rPr>
          <w:lang w:eastAsia="en-GB"/>
        </w:rPr>
        <w:t xml:space="preserve">rescription data at seven oncology clinics in Brazil </w:t>
      </w:r>
      <w:r w:rsidR="002D1252" w:rsidRPr="009E5255">
        <w:rPr>
          <w:lang w:eastAsia="en-GB"/>
        </w:rPr>
        <w:t xml:space="preserve">were </w:t>
      </w:r>
      <w:r w:rsidRPr="009E5255">
        <w:rPr>
          <w:lang w:eastAsia="en-GB"/>
        </w:rPr>
        <w:t xml:space="preserve">used to </w:t>
      </w:r>
      <w:r w:rsidR="00AC36DE" w:rsidRPr="009E5255">
        <w:rPr>
          <w:lang w:eastAsia="en-GB"/>
        </w:rPr>
        <w:t>estimate</w:t>
      </w:r>
      <w:r w:rsidRPr="009E5255">
        <w:rPr>
          <w:lang w:eastAsia="en-GB"/>
        </w:rPr>
        <w:t xml:space="preserve"> the amount of discarded</w:t>
      </w:r>
      <w:r w:rsidR="00AC36DE" w:rsidRPr="009E5255">
        <w:rPr>
          <w:lang w:eastAsia="en-GB"/>
        </w:rPr>
        <w:t xml:space="preserve"> wastage</w:t>
      </w:r>
      <w:r w:rsidRPr="009E5255">
        <w:rPr>
          <w:lang w:eastAsia="en-GB"/>
        </w:rPr>
        <w:t xml:space="preserve"> as </w:t>
      </w:r>
      <w:r w:rsidR="00AC36DE" w:rsidRPr="009E5255">
        <w:rPr>
          <w:lang w:eastAsia="en-GB"/>
        </w:rPr>
        <w:t>the</w:t>
      </w:r>
      <w:r w:rsidRPr="009E5255">
        <w:rPr>
          <w:lang w:eastAsia="en-GB"/>
        </w:rPr>
        <w:t xml:space="preserve"> difference between the prescribed </w:t>
      </w:r>
      <w:r w:rsidR="00AC36DE" w:rsidRPr="009E5255">
        <w:rPr>
          <w:lang w:eastAsia="en-GB"/>
        </w:rPr>
        <w:t xml:space="preserve">dose </w:t>
      </w:r>
      <w:r w:rsidRPr="009E5255">
        <w:rPr>
          <w:lang w:eastAsia="en-GB"/>
        </w:rPr>
        <w:t>and commercially available</w:t>
      </w:r>
      <w:r w:rsidR="00AC36DE" w:rsidRPr="009E5255">
        <w:rPr>
          <w:lang w:eastAsia="en-GB"/>
        </w:rPr>
        <w:t xml:space="preserve"> vial size</w:t>
      </w:r>
      <w:r w:rsidR="002D1252" w:rsidRPr="009E5255">
        <w:rPr>
          <w:lang w:eastAsia="en-GB"/>
        </w:rPr>
        <w:t>s</w:t>
      </w:r>
      <w:r w:rsidR="00AC36DE" w:rsidRPr="009E5255">
        <w:rPr>
          <w:lang w:eastAsia="en-GB"/>
        </w:rPr>
        <w:t xml:space="preserve">, assuming </w:t>
      </w:r>
      <w:r w:rsidR="00DF3C43" w:rsidRPr="009E5255">
        <w:rPr>
          <w:lang w:eastAsia="en-GB"/>
        </w:rPr>
        <w:t>vial-sharing</w:t>
      </w:r>
      <w:r w:rsidRPr="009E5255">
        <w:rPr>
          <w:lang w:eastAsia="en-GB"/>
        </w:rPr>
        <w:t xml:space="preserve">. </w:t>
      </w:r>
      <w:r w:rsidR="005D4136" w:rsidRPr="009E5255">
        <w:rPr>
          <w:lang w:eastAsia="en-GB"/>
        </w:rPr>
        <w:t xml:space="preserve"> </w:t>
      </w:r>
      <w:r w:rsidR="00AC36DE" w:rsidRPr="009E5255">
        <w:rPr>
          <w:lang w:eastAsia="en-GB"/>
        </w:rPr>
        <w:t>R</w:t>
      </w:r>
      <w:r w:rsidRPr="009E5255">
        <w:rPr>
          <w:lang w:eastAsia="en-GB"/>
        </w:rPr>
        <w:t xml:space="preserve">esults showed a 65-fold </w:t>
      </w:r>
      <w:r w:rsidR="00AC36DE" w:rsidRPr="009E5255">
        <w:rPr>
          <w:lang w:eastAsia="en-GB"/>
        </w:rPr>
        <w:t xml:space="preserve">potential </w:t>
      </w:r>
      <w:r w:rsidRPr="009E5255">
        <w:rPr>
          <w:lang w:eastAsia="en-GB"/>
        </w:rPr>
        <w:t xml:space="preserve">reduction in the volume of waste and </w:t>
      </w:r>
      <w:r w:rsidR="00AC36DE" w:rsidRPr="009E5255">
        <w:rPr>
          <w:lang w:eastAsia="en-GB"/>
        </w:rPr>
        <w:t xml:space="preserve">a </w:t>
      </w:r>
      <w:r w:rsidRPr="009E5255">
        <w:rPr>
          <w:lang w:eastAsia="en-GB"/>
        </w:rPr>
        <w:t xml:space="preserve">35-fold reduction in the cost of discarded </w:t>
      </w:r>
      <w:r w:rsidR="00AC36DE" w:rsidRPr="009E5255">
        <w:rPr>
          <w:lang w:eastAsia="en-GB"/>
        </w:rPr>
        <w:t>drug</w:t>
      </w:r>
      <w:r w:rsidRPr="009E5255">
        <w:rPr>
          <w:lang w:eastAsia="en-GB"/>
        </w:rPr>
        <w:t xml:space="preserve"> based on </w:t>
      </w:r>
      <w:r w:rsidR="005D4136" w:rsidRPr="009E5255">
        <w:rPr>
          <w:lang w:eastAsia="en-GB"/>
        </w:rPr>
        <w:t xml:space="preserve">a </w:t>
      </w:r>
      <w:r w:rsidRPr="009E5255">
        <w:rPr>
          <w:lang w:eastAsia="en-GB"/>
        </w:rPr>
        <w:t>centrali</w:t>
      </w:r>
      <w:r w:rsidR="005D4136" w:rsidRPr="009E5255">
        <w:rPr>
          <w:lang w:eastAsia="en-GB"/>
        </w:rPr>
        <w:t>s</w:t>
      </w:r>
      <w:r w:rsidRPr="009E5255">
        <w:rPr>
          <w:lang w:eastAsia="en-GB"/>
        </w:rPr>
        <w:t xml:space="preserve">ed chemotherapy preparation model. </w:t>
      </w:r>
      <w:r w:rsidR="005D4136" w:rsidRPr="009E5255">
        <w:rPr>
          <w:lang w:eastAsia="en-GB"/>
        </w:rPr>
        <w:t xml:space="preserve"> </w:t>
      </w:r>
      <w:r w:rsidR="00B22B78" w:rsidRPr="009E5255">
        <w:rPr>
          <w:lang w:eastAsia="en-GB"/>
        </w:rPr>
        <w:t>Additional</w:t>
      </w:r>
      <w:r w:rsidRPr="009E5255">
        <w:rPr>
          <w:lang w:eastAsia="en-GB"/>
        </w:rPr>
        <w:t xml:space="preserve"> benefits of centrali</w:t>
      </w:r>
      <w:r w:rsidR="005D4136" w:rsidRPr="009E5255">
        <w:rPr>
          <w:lang w:eastAsia="en-GB"/>
        </w:rPr>
        <w:t>s</w:t>
      </w:r>
      <w:r w:rsidRPr="009E5255">
        <w:rPr>
          <w:lang w:eastAsia="en-GB"/>
        </w:rPr>
        <w:t xml:space="preserve">ation </w:t>
      </w:r>
      <w:r w:rsidR="00B22B78" w:rsidRPr="009E5255">
        <w:rPr>
          <w:lang w:eastAsia="en-GB"/>
        </w:rPr>
        <w:t>included</w:t>
      </w:r>
      <w:r w:rsidRPr="009E5255">
        <w:rPr>
          <w:lang w:eastAsia="en-GB"/>
        </w:rPr>
        <w:t xml:space="preserve"> improved management of chemotherapy waste and medical prescriptions, standardi</w:t>
      </w:r>
      <w:r w:rsidR="005D4136" w:rsidRPr="009E5255">
        <w:rPr>
          <w:lang w:eastAsia="en-GB"/>
        </w:rPr>
        <w:t>s</w:t>
      </w:r>
      <w:r w:rsidRPr="009E5255">
        <w:rPr>
          <w:lang w:eastAsia="en-GB"/>
        </w:rPr>
        <w:t xml:space="preserve">ation of medications with more convenient commercial presentations, early planning of the </w:t>
      </w:r>
      <w:r w:rsidR="00B22B78" w:rsidRPr="009E5255">
        <w:rPr>
          <w:lang w:eastAsia="en-GB"/>
        </w:rPr>
        <w:t>week’s anticipated</w:t>
      </w:r>
      <w:r w:rsidRPr="009E5255">
        <w:rPr>
          <w:lang w:eastAsia="en-GB"/>
        </w:rPr>
        <w:t xml:space="preserve"> treatment</w:t>
      </w:r>
      <w:r w:rsidR="00B22B78" w:rsidRPr="009E5255">
        <w:rPr>
          <w:lang w:eastAsia="en-GB"/>
        </w:rPr>
        <w:t>s</w:t>
      </w:r>
      <w:r w:rsidRPr="009E5255">
        <w:rPr>
          <w:lang w:eastAsia="en-GB"/>
        </w:rPr>
        <w:t xml:space="preserve"> and improved </w:t>
      </w:r>
      <w:r w:rsidR="00B22B78" w:rsidRPr="009E5255">
        <w:rPr>
          <w:lang w:eastAsia="en-GB"/>
        </w:rPr>
        <w:t xml:space="preserve">process </w:t>
      </w:r>
      <w:r w:rsidRPr="009E5255">
        <w:rPr>
          <w:lang w:eastAsia="en-GB"/>
        </w:rPr>
        <w:t>quality control.</w:t>
      </w:r>
      <w:r w:rsidR="002D1252" w:rsidRPr="009E5255">
        <w:rPr>
          <w:lang w:eastAsia="en-GB"/>
        </w:rPr>
        <w:t xml:space="preserve"> </w:t>
      </w:r>
      <w:r w:rsidRPr="009E5255">
        <w:rPr>
          <w:lang w:eastAsia="en-GB"/>
        </w:rPr>
        <w:t xml:space="preserve"> Several other benefits of centrali</w:t>
      </w:r>
      <w:r w:rsidR="005D4136" w:rsidRPr="009E5255">
        <w:rPr>
          <w:lang w:eastAsia="en-GB"/>
        </w:rPr>
        <w:t>s</w:t>
      </w:r>
      <w:r w:rsidRPr="009E5255">
        <w:rPr>
          <w:lang w:eastAsia="en-GB"/>
        </w:rPr>
        <w:t xml:space="preserve">ed chemotherapy preparation were noted, such as </w:t>
      </w:r>
      <w:r w:rsidR="00B22B78" w:rsidRPr="009E5255">
        <w:rPr>
          <w:lang w:eastAsia="en-GB"/>
        </w:rPr>
        <w:t>mitigating</w:t>
      </w:r>
      <w:r w:rsidRPr="009E5255">
        <w:rPr>
          <w:lang w:eastAsia="en-GB"/>
        </w:rPr>
        <w:t xml:space="preserve"> expenses related to </w:t>
      </w:r>
      <w:r w:rsidR="00B22B78" w:rsidRPr="009E5255">
        <w:rPr>
          <w:lang w:eastAsia="en-GB"/>
        </w:rPr>
        <w:t xml:space="preserve">the </w:t>
      </w:r>
      <w:r w:rsidRPr="009E5255">
        <w:rPr>
          <w:lang w:eastAsia="en-GB"/>
        </w:rPr>
        <w:t xml:space="preserve">management of high-cost medication stocks, </w:t>
      </w:r>
      <w:r w:rsidR="00B22B78" w:rsidRPr="009E5255">
        <w:rPr>
          <w:lang w:eastAsia="en-GB"/>
        </w:rPr>
        <w:t>product expiry</w:t>
      </w:r>
      <w:r w:rsidRPr="009E5255">
        <w:rPr>
          <w:lang w:eastAsia="en-GB"/>
        </w:rPr>
        <w:t xml:space="preserve">, improving safety, and avoiding delay to the start of treatment due to </w:t>
      </w:r>
      <w:r w:rsidR="002D1252" w:rsidRPr="009E5255">
        <w:rPr>
          <w:lang w:eastAsia="en-GB"/>
        </w:rPr>
        <w:t xml:space="preserve">the </w:t>
      </w:r>
      <w:r w:rsidRPr="009E5255">
        <w:rPr>
          <w:lang w:eastAsia="en-GB"/>
        </w:rPr>
        <w:t xml:space="preserve">lack of </w:t>
      </w:r>
      <w:r w:rsidR="00B22B78" w:rsidRPr="009E5255">
        <w:rPr>
          <w:lang w:eastAsia="en-GB"/>
        </w:rPr>
        <w:t>prepared infusions</w:t>
      </w:r>
      <w:r w:rsidRPr="009E5255">
        <w:rPr>
          <w:lang w:eastAsia="en-GB"/>
        </w:rPr>
        <w:t xml:space="preserve">. </w:t>
      </w:r>
      <w:r w:rsidR="005D4136" w:rsidRPr="009E5255">
        <w:rPr>
          <w:lang w:eastAsia="en-GB"/>
        </w:rPr>
        <w:t xml:space="preserve"> </w:t>
      </w:r>
      <w:r w:rsidR="00B22B78" w:rsidRPr="009E5255">
        <w:rPr>
          <w:lang w:eastAsia="en-GB"/>
        </w:rPr>
        <w:t>Factors enabling the implementation of the centralised model included h</w:t>
      </w:r>
      <w:r w:rsidRPr="009E5255">
        <w:rPr>
          <w:lang w:eastAsia="en-GB"/>
        </w:rPr>
        <w:t xml:space="preserve">aving logistical support and efficient communication, </w:t>
      </w:r>
      <w:r w:rsidR="00B22B78" w:rsidRPr="009E5255">
        <w:rPr>
          <w:lang w:eastAsia="en-GB"/>
        </w:rPr>
        <w:t>proximity of the chemotherapy preparation unit to</w:t>
      </w:r>
      <w:r w:rsidRPr="009E5255">
        <w:rPr>
          <w:lang w:eastAsia="en-GB"/>
        </w:rPr>
        <w:t xml:space="preserve"> the clinic</w:t>
      </w:r>
      <w:r w:rsidR="00B22B78" w:rsidRPr="009E5255">
        <w:rPr>
          <w:lang w:eastAsia="en-GB"/>
        </w:rPr>
        <w:t>, and</w:t>
      </w:r>
      <w:r w:rsidRPr="009E5255">
        <w:rPr>
          <w:lang w:eastAsia="en-GB"/>
        </w:rPr>
        <w:t xml:space="preserve"> defining the minimum coverage of </w:t>
      </w:r>
      <w:r w:rsidR="00B22B78" w:rsidRPr="009E5255">
        <w:rPr>
          <w:lang w:eastAsia="en-GB"/>
        </w:rPr>
        <w:t xml:space="preserve">the </w:t>
      </w:r>
      <w:r w:rsidRPr="009E5255">
        <w:rPr>
          <w:lang w:eastAsia="en-GB"/>
        </w:rPr>
        <w:t>centrali</w:t>
      </w:r>
      <w:r w:rsidR="005D4136" w:rsidRPr="009E5255">
        <w:rPr>
          <w:lang w:eastAsia="en-GB"/>
        </w:rPr>
        <w:t>s</w:t>
      </w:r>
      <w:r w:rsidRPr="009E5255">
        <w:rPr>
          <w:lang w:eastAsia="en-GB"/>
        </w:rPr>
        <w:t>ed chemotherapy unit</w:t>
      </w:r>
      <w:r w:rsidR="005D4136" w:rsidRPr="009E5255">
        <w:rPr>
          <w:lang w:eastAsia="en-GB"/>
        </w:rPr>
        <w:t xml:space="preserve"> </w:t>
      </w:r>
      <w:r w:rsidR="005D4136" w:rsidRPr="009E5255">
        <w:rPr>
          <w:lang w:eastAsia="en-GB"/>
        </w:rPr>
        <w:fldChar w:fldCharType="begin">
          <w:fldData xml:space="preserve">PEVuZE5vdGU+PENpdGU+PEF1dGhvcj5IeWVkYTwvQXV0aG9yPjxZZWFyPjIwMTU8L1llYXI+PFJl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</w:fldData>
        </w:fldChar>
      </w:r>
      <w:r w:rsidR="00A306B9" w:rsidRPr="009E5255">
        <w:rPr>
          <w:lang w:eastAsia="en-GB"/>
        </w:rPr>
        <w:instrText xml:space="preserve"> ADDIN EN.CITE </w:instrText>
      </w:r>
      <w:r w:rsidR="00A306B9" w:rsidRPr="009E5255">
        <w:rPr>
          <w:lang w:eastAsia="en-GB"/>
        </w:rPr>
        <w:fldChar w:fldCharType="begin">
          <w:fldData xml:space="preserve">PEVuZE5vdGU+PENpdGU+PEF1dGhvcj5IeWVkYTwvQXV0aG9yPjxZZWFyPjIwMTU8L1llYXI+PFJl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</w:fldData>
        </w:fldChar>
      </w:r>
      <w:r w:rsidR="00A306B9" w:rsidRPr="009E5255">
        <w:rPr>
          <w:lang w:eastAsia="en-GB"/>
        </w:rPr>
        <w:instrText xml:space="preserve"> ADDIN EN.CITE.DATA </w:instrText>
      </w:r>
      <w:r w:rsidR="00A306B9" w:rsidRPr="009E5255">
        <w:rPr>
          <w:lang w:eastAsia="en-GB"/>
        </w:rPr>
      </w:r>
      <w:r w:rsidR="00A306B9" w:rsidRPr="009E5255">
        <w:rPr>
          <w:lang w:eastAsia="en-GB"/>
        </w:rPr>
        <w:fldChar w:fldCharType="end"/>
      </w:r>
      <w:r w:rsidR="005D4136" w:rsidRPr="009E5255">
        <w:rPr>
          <w:lang w:eastAsia="en-GB"/>
        </w:rPr>
      </w:r>
      <w:r w:rsidR="005D4136" w:rsidRPr="009E5255">
        <w:rPr>
          <w:lang w:eastAsia="en-GB"/>
        </w:rPr>
        <w:fldChar w:fldCharType="separate"/>
      </w:r>
      <w:r w:rsidR="00A306B9" w:rsidRPr="009E5255">
        <w:rPr>
          <w:noProof/>
          <w:lang w:eastAsia="en-GB"/>
        </w:rPr>
        <w:t>[25]</w:t>
      </w:r>
      <w:r w:rsidR="005D4136" w:rsidRPr="009E5255">
        <w:rPr>
          <w:lang w:eastAsia="en-GB"/>
        </w:rPr>
        <w:fldChar w:fldCharType="end"/>
      </w:r>
      <w:r w:rsidRPr="009E5255">
        <w:rPr>
          <w:lang w:eastAsia="en-GB"/>
        </w:rPr>
        <w:t xml:space="preserve">. </w:t>
      </w:r>
    </w:p>
    <w:p w14:paraId="0D941092" w14:textId="60E34846" w:rsidR="00164220" w:rsidRPr="009E5255" w:rsidRDefault="00164220" w:rsidP="00164220">
      <w:pPr>
        <w:rPr>
          <w:lang w:eastAsia="en-GB"/>
        </w:rPr>
      </w:pPr>
      <w:r w:rsidRPr="009E5255">
        <w:rPr>
          <w:lang w:eastAsia="en-GB"/>
        </w:rPr>
        <w:t>Jang et al</w:t>
      </w:r>
      <w:r w:rsidR="008E0096" w:rsidRPr="009E5255">
        <w:rPr>
          <w:lang w:eastAsia="en-GB"/>
        </w:rPr>
        <w:t>.</w:t>
      </w:r>
      <w:r w:rsidRPr="009E5255">
        <w:rPr>
          <w:lang w:eastAsia="en-GB"/>
        </w:rPr>
        <w:t xml:space="preserve"> estimated the amount of drug wastage (defined as </w:t>
      </w:r>
      <w:r w:rsidR="00703BC5" w:rsidRPr="009E5255">
        <w:rPr>
          <w:lang w:eastAsia="en-GB"/>
        </w:rPr>
        <w:t>the volume</w:t>
      </w:r>
      <w:r w:rsidRPr="009E5255">
        <w:rPr>
          <w:lang w:eastAsia="en-GB"/>
        </w:rPr>
        <w:t xml:space="preserve"> of unused drug leftover in vials after preparation) based on real</w:t>
      </w:r>
      <w:r w:rsidR="00B85D38" w:rsidRPr="009E5255">
        <w:rPr>
          <w:lang w:eastAsia="en-GB"/>
        </w:rPr>
        <w:t>-</w:t>
      </w:r>
      <w:r w:rsidRPr="009E5255">
        <w:rPr>
          <w:lang w:eastAsia="en-GB"/>
        </w:rPr>
        <w:t>wor</w:t>
      </w:r>
      <w:r w:rsidR="00B85D38" w:rsidRPr="009E5255">
        <w:rPr>
          <w:lang w:eastAsia="en-GB"/>
        </w:rPr>
        <w:t>l</w:t>
      </w:r>
      <w:r w:rsidRPr="009E5255">
        <w:rPr>
          <w:lang w:eastAsia="en-GB"/>
        </w:rPr>
        <w:t>d utili</w:t>
      </w:r>
      <w:r w:rsidR="00350195" w:rsidRPr="009E5255">
        <w:rPr>
          <w:lang w:eastAsia="en-GB"/>
        </w:rPr>
        <w:t>s</w:t>
      </w:r>
      <w:r w:rsidRPr="009E5255">
        <w:rPr>
          <w:lang w:eastAsia="en-GB"/>
        </w:rPr>
        <w:t>ation data for pembrolizumab</w:t>
      </w:r>
      <w:r w:rsidR="008E0096" w:rsidRPr="009E5255">
        <w:rPr>
          <w:lang w:eastAsia="en-GB"/>
        </w:rPr>
        <w:t xml:space="preserve"> </w:t>
      </w:r>
      <w:r w:rsidR="009D71F4" w:rsidRPr="009E5255">
        <w:rPr>
          <w:lang w:eastAsia="en-GB"/>
        </w:rPr>
        <w:fldChar w:fldCharType="begin">
          <w:fldData xml:space="preserve">PEVuZE5vdGU+PENpdGU+PEF1dGhvcj5KYW5nPC9BdXRob3I+PFllYXI+MjAyMTwvWWVhcj48UmVj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</w:fldData>
        </w:fldChar>
      </w:r>
      <w:r w:rsidR="00A306B9" w:rsidRPr="009E5255">
        <w:rPr>
          <w:lang w:eastAsia="en-GB"/>
        </w:rPr>
        <w:instrText xml:space="preserve"> ADDIN EN.CITE </w:instrText>
      </w:r>
      <w:r w:rsidR="00A306B9" w:rsidRPr="009E5255">
        <w:rPr>
          <w:lang w:eastAsia="en-GB"/>
        </w:rPr>
        <w:fldChar w:fldCharType="begin">
          <w:fldData xml:space="preserve">PEVuZE5vdGU+PENpdGU+PEF1dGhvcj5KYW5nPC9BdXRob3I+PFllYXI+MjAyMTwvWWVhcj48UmVj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</w:fldData>
        </w:fldChar>
      </w:r>
      <w:r w:rsidR="00A306B9" w:rsidRPr="009E5255">
        <w:rPr>
          <w:lang w:eastAsia="en-GB"/>
        </w:rPr>
        <w:instrText xml:space="preserve"> ADDIN EN.CITE.DATA </w:instrText>
      </w:r>
      <w:r w:rsidR="00A306B9" w:rsidRPr="009E5255">
        <w:rPr>
          <w:lang w:eastAsia="en-GB"/>
        </w:rPr>
      </w:r>
      <w:r w:rsidR="00A306B9" w:rsidRPr="009E5255">
        <w:rPr>
          <w:lang w:eastAsia="en-GB"/>
        </w:rPr>
        <w:fldChar w:fldCharType="end"/>
      </w:r>
      <w:r w:rsidR="009D71F4" w:rsidRPr="009E5255">
        <w:rPr>
          <w:lang w:eastAsia="en-GB"/>
        </w:rPr>
      </w:r>
      <w:r w:rsidR="009D71F4" w:rsidRPr="009E5255">
        <w:rPr>
          <w:lang w:eastAsia="en-GB"/>
        </w:rPr>
        <w:fldChar w:fldCharType="separate"/>
      </w:r>
      <w:r w:rsidR="00A306B9" w:rsidRPr="009E5255">
        <w:rPr>
          <w:noProof/>
          <w:lang w:eastAsia="en-GB"/>
        </w:rPr>
        <w:t>[26]</w:t>
      </w:r>
      <w:r w:rsidR="009D71F4" w:rsidRPr="009E5255">
        <w:rPr>
          <w:lang w:eastAsia="en-GB"/>
        </w:rPr>
        <w:fldChar w:fldCharType="end"/>
      </w:r>
      <w:r w:rsidRPr="009E5255">
        <w:rPr>
          <w:lang w:eastAsia="en-GB"/>
        </w:rPr>
        <w:t xml:space="preserve">. </w:t>
      </w:r>
      <w:r w:rsidR="00350195" w:rsidRPr="009E5255">
        <w:rPr>
          <w:lang w:eastAsia="en-GB"/>
        </w:rPr>
        <w:t xml:space="preserve"> </w:t>
      </w:r>
      <w:r w:rsidRPr="009E5255">
        <w:rPr>
          <w:lang w:eastAsia="en-GB"/>
        </w:rPr>
        <w:t xml:space="preserve">The </w:t>
      </w:r>
      <w:r w:rsidR="00350195" w:rsidRPr="009E5255">
        <w:rPr>
          <w:lang w:eastAsia="en-GB"/>
        </w:rPr>
        <w:t>authors estimate</w:t>
      </w:r>
      <w:r w:rsidR="00B85D38" w:rsidRPr="009E5255">
        <w:rPr>
          <w:lang w:eastAsia="en-GB"/>
        </w:rPr>
        <w:t>d</w:t>
      </w:r>
      <w:r w:rsidR="00350195" w:rsidRPr="009E5255">
        <w:rPr>
          <w:lang w:eastAsia="en-GB"/>
        </w:rPr>
        <w:t xml:space="preserve"> that adopting </w:t>
      </w:r>
      <w:r w:rsidR="00DF3C43" w:rsidRPr="009E5255">
        <w:rPr>
          <w:lang w:eastAsia="en-GB"/>
        </w:rPr>
        <w:t>vial-sharing</w:t>
      </w:r>
      <w:r w:rsidR="00350195" w:rsidRPr="009E5255">
        <w:rPr>
          <w:lang w:eastAsia="en-GB"/>
        </w:rPr>
        <w:t xml:space="preserve"> </w:t>
      </w:r>
      <w:r w:rsidR="002D1252" w:rsidRPr="009E5255">
        <w:rPr>
          <w:lang w:eastAsia="en-GB"/>
        </w:rPr>
        <w:t xml:space="preserve">using 100 mg vials </w:t>
      </w:r>
      <w:r w:rsidR="00350195" w:rsidRPr="009E5255">
        <w:rPr>
          <w:lang w:eastAsia="en-GB"/>
        </w:rPr>
        <w:t xml:space="preserve">would reduce </w:t>
      </w:r>
      <w:r w:rsidRPr="009E5255">
        <w:rPr>
          <w:lang w:eastAsia="en-GB"/>
        </w:rPr>
        <w:t xml:space="preserve">wastage </w:t>
      </w:r>
      <w:r w:rsidR="00350195" w:rsidRPr="009E5255">
        <w:rPr>
          <w:lang w:eastAsia="en-GB"/>
        </w:rPr>
        <w:t xml:space="preserve">by </w:t>
      </w:r>
      <w:r w:rsidRPr="009E5255">
        <w:rPr>
          <w:lang w:eastAsia="en-GB"/>
        </w:rPr>
        <w:t>15.25%</w:t>
      </w:r>
      <w:r w:rsidR="008E0096" w:rsidRPr="009E5255">
        <w:rPr>
          <w:lang w:eastAsia="en-GB"/>
        </w:rPr>
        <w:t>.</w:t>
      </w:r>
      <w:r w:rsidRPr="009E5255">
        <w:rPr>
          <w:lang w:eastAsia="en-GB"/>
        </w:rPr>
        <w:t xml:space="preserve"> </w:t>
      </w:r>
      <w:r w:rsidR="00350195" w:rsidRPr="009E5255">
        <w:rPr>
          <w:lang w:eastAsia="en-GB"/>
        </w:rPr>
        <w:t xml:space="preserve"> </w:t>
      </w:r>
      <w:r w:rsidRPr="009E5255">
        <w:rPr>
          <w:lang w:eastAsia="en-GB"/>
        </w:rPr>
        <w:t>These findings were supported by other studies assessing the volume of pembrolizumab wastage, ranging from 11.89% (Bach et al.) to 24% (Hess et al.) for 100 mg vials and 13.2% with both 50 mg and 100</w:t>
      </w:r>
      <w:r w:rsidR="00F06705" w:rsidRPr="009E5255">
        <w:rPr>
          <w:lang w:eastAsia="en-GB"/>
        </w:rPr>
        <w:t xml:space="preserve"> </w:t>
      </w:r>
      <w:r w:rsidRPr="009E5255">
        <w:rPr>
          <w:lang w:eastAsia="en-GB"/>
        </w:rPr>
        <w:t>mg vials available (Hatswell &amp; Porter)</w:t>
      </w:r>
      <w:r w:rsidR="008E0096" w:rsidRPr="009E5255">
        <w:rPr>
          <w:lang w:eastAsia="en-GB"/>
        </w:rPr>
        <w:t xml:space="preserve"> </w:t>
      </w:r>
      <w:r w:rsidR="009D71F4" w:rsidRPr="009E5255">
        <w:rPr>
          <w:lang w:eastAsia="en-GB"/>
        </w:rPr>
        <w:fldChar w:fldCharType="begin">
          <w:fldData xml:space="preserve">PEVuZE5vdGU+PENpdGU+PEF1dGhvcj5CYWNoPC9BdXRob3I+PFllYXI+MjAxNjwvWWVhcj48UmVj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</w:fldData>
        </w:fldChar>
      </w:r>
      <w:r w:rsidR="000714B1" w:rsidRPr="009E5255">
        <w:rPr>
          <w:lang w:eastAsia="en-GB"/>
        </w:rPr>
        <w:instrText xml:space="preserve"> ADDIN EN.CITE </w:instrText>
      </w:r>
      <w:r w:rsidR="000714B1" w:rsidRPr="009E5255">
        <w:rPr>
          <w:lang w:eastAsia="en-GB"/>
        </w:rPr>
        <w:fldChar w:fldCharType="begin">
          <w:fldData xml:space="preserve">PEVuZE5vdGU+PENpdGU+PEF1dGhvcj5CYWNoPC9BdXRob3I+PFllYXI+MjAxNjwvWWVhcj48UmVj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</w:fldData>
        </w:fldChar>
      </w:r>
      <w:r w:rsidR="000714B1" w:rsidRPr="009E5255">
        <w:rPr>
          <w:lang w:eastAsia="en-GB"/>
        </w:rPr>
        <w:instrText xml:space="preserve"> ADDIN EN.CITE.DATA </w:instrText>
      </w:r>
      <w:r w:rsidR="000714B1" w:rsidRPr="009E5255">
        <w:rPr>
          <w:lang w:eastAsia="en-GB"/>
        </w:rPr>
      </w:r>
      <w:r w:rsidR="000714B1" w:rsidRPr="009E5255">
        <w:rPr>
          <w:lang w:eastAsia="en-GB"/>
        </w:rPr>
        <w:fldChar w:fldCharType="end"/>
      </w:r>
      <w:r w:rsidR="009D71F4" w:rsidRPr="009E5255">
        <w:rPr>
          <w:lang w:eastAsia="en-GB"/>
        </w:rPr>
      </w:r>
      <w:r w:rsidR="009D71F4" w:rsidRPr="009E5255">
        <w:rPr>
          <w:lang w:eastAsia="en-GB"/>
        </w:rPr>
        <w:fldChar w:fldCharType="separate"/>
      </w:r>
      <w:r w:rsidR="000714B1" w:rsidRPr="009E5255">
        <w:rPr>
          <w:noProof/>
          <w:lang w:eastAsia="en-GB"/>
        </w:rPr>
        <w:t>[27-29]</w:t>
      </w:r>
      <w:r w:rsidR="009D71F4" w:rsidRPr="009E5255">
        <w:rPr>
          <w:lang w:eastAsia="en-GB"/>
        </w:rPr>
        <w:fldChar w:fldCharType="end"/>
      </w:r>
      <w:r w:rsidRPr="009E5255">
        <w:rPr>
          <w:lang w:eastAsia="en-GB"/>
        </w:rPr>
        <w:t xml:space="preserve">. </w:t>
      </w:r>
      <w:r w:rsidR="00350195" w:rsidRPr="009E5255">
        <w:rPr>
          <w:lang w:eastAsia="en-GB"/>
        </w:rPr>
        <w:t xml:space="preserve"> </w:t>
      </w:r>
      <w:r w:rsidRPr="009E5255">
        <w:rPr>
          <w:lang w:eastAsia="en-GB"/>
        </w:rPr>
        <w:t xml:space="preserve">However, the variation in the </w:t>
      </w:r>
      <w:r w:rsidR="00703BC5" w:rsidRPr="009E5255">
        <w:rPr>
          <w:lang w:eastAsia="en-GB"/>
        </w:rPr>
        <w:t>calculated</w:t>
      </w:r>
      <w:r w:rsidRPr="009E5255">
        <w:rPr>
          <w:lang w:eastAsia="en-GB"/>
        </w:rPr>
        <w:t xml:space="preserve"> reduction of wastage reported in these studies </w:t>
      </w:r>
      <w:r w:rsidR="00703BC5" w:rsidRPr="009E5255">
        <w:rPr>
          <w:lang w:eastAsia="en-GB"/>
        </w:rPr>
        <w:t>may</w:t>
      </w:r>
      <w:r w:rsidRPr="009E5255">
        <w:rPr>
          <w:lang w:eastAsia="en-GB"/>
        </w:rPr>
        <w:t xml:space="preserve"> be </w:t>
      </w:r>
      <w:r w:rsidR="00703BC5" w:rsidRPr="009E5255">
        <w:rPr>
          <w:lang w:eastAsia="en-GB"/>
        </w:rPr>
        <w:t>contingent upon the underlying</w:t>
      </w:r>
      <w:r w:rsidRPr="009E5255">
        <w:rPr>
          <w:lang w:eastAsia="en-GB"/>
        </w:rPr>
        <w:t xml:space="preserve"> </w:t>
      </w:r>
      <w:r w:rsidR="002D1252" w:rsidRPr="009E5255">
        <w:rPr>
          <w:lang w:eastAsia="en-GB"/>
        </w:rPr>
        <w:t xml:space="preserve">indications for use </w:t>
      </w:r>
      <w:r w:rsidRPr="009E5255">
        <w:rPr>
          <w:lang w:eastAsia="en-GB"/>
        </w:rPr>
        <w:t xml:space="preserve">(i.e. non-small cell lung cancer and melanoma). </w:t>
      </w:r>
    </w:p>
    <w:p w14:paraId="044C5ED3" w14:textId="521E2860" w:rsidR="00164220" w:rsidRPr="009E5255" w:rsidRDefault="00164220" w:rsidP="00164220">
      <w:pPr>
        <w:rPr>
          <w:lang w:eastAsia="en-GB"/>
        </w:rPr>
      </w:pPr>
      <w:r w:rsidRPr="009E5255">
        <w:rPr>
          <w:lang w:eastAsia="en-GB"/>
        </w:rPr>
        <w:t xml:space="preserve">Combining data from clinical trials and </w:t>
      </w:r>
      <w:r w:rsidR="00F06705" w:rsidRPr="009E5255">
        <w:rPr>
          <w:lang w:eastAsia="en-GB"/>
        </w:rPr>
        <w:t xml:space="preserve">the </w:t>
      </w:r>
      <w:r w:rsidRPr="009E5255">
        <w:rPr>
          <w:lang w:eastAsia="en-GB"/>
        </w:rPr>
        <w:t>general population</w:t>
      </w:r>
      <w:r w:rsidR="009D71F4" w:rsidRPr="009E5255">
        <w:rPr>
          <w:lang w:eastAsia="en-GB"/>
        </w:rPr>
        <w:t>,</w:t>
      </w:r>
      <w:r w:rsidRPr="009E5255">
        <w:rPr>
          <w:lang w:eastAsia="en-GB"/>
        </w:rPr>
        <w:t xml:space="preserve"> Hatswell </w:t>
      </w:r>
      <w:r w:rsidR="009D71F4" w:rsidRPr="009E5255">
        <w:rPr>
          <w:lang w:eastAsia="en-GB"/>
        </w:rPr>
        <w:t>and Porter</w:t>
      </w:r>
      <w:r w:rsidRPr="009E5255">
        <w:rPr>
          <w:lang w:eastAsia="en-GB"/>
        </w:rPr>
        <w:t xml:space="preserve"> estimated the optimal vial sizes to reduce wastage for pembrolizumab and cabazitaxel</w:t>
      </w:r>
      <w:r w:rsidR="009D71F4" w:rsidRPr="009E5255">
        <w:rPr>
          <w:lang w:eastAsia="en-GB"/>
        </w:rPr>
        <w:t xml:space="preserve"> </w:t>
      </w:r>
      <w:r w:rsidR="00152C24" w:rsidRPr="009E5255">
        <w:rPr>
          <w:lang w:eastAsia="en-GB"/>
        </w:rPr>
        <w:fldChar w:fldCharType="begin">
          <w:fldData xml:space="preserve">PEVuZE5vdGU+PENpdGU+PEF1dGhvcj5IYXRzd2VsbDwvQXV0aG9yPjxZZWFyPjIwMTk8L1llYXI+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</w:fldData>
        </w:fldChar>
      </w:r>
      <w:r w:rsidR="000714B1" w:rsidRPr="009E5255">
        <w:rPr>
          <w:lang w:eastAsia="en-GB"/>
        </w:rPr>
        <w:instrText xml:space="preserve"> ADDIN EN.CITE </w:instrText>
      </w:r>
      <w:r w:rsidR="000714B1" w:rsidRPr="009E5255">
        <w:rPr>
          <w:lang w:eastAsia="en-GB"/>
        </w:rPr>
        <w:fldChar w:fldCharType="begin">
          <w:fldData xml:space="preserve">PEVuZE5vdGU+PENpdGU+PEF1dGhvcj5IYXRzd2VsbDwvQXV0aG9yPjxZZWFyPjIwMTk8L1llYXI+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</w:fldData>
        </w:fldChar>
      </w:r>
      <w:r w:rsidR="000714B1" w:rsidRPr="009E5255">
        <w:rPr>
          <w:lang w:eastAsia="en-GB"/>
        </w:rPr>
        <w:instrText xml:space="preserve"> ADDIN EN.CITE.DATA </w:instrText>
      </w:r>
      <w:r w:rsidR="000714B1" w:rsidRPr="009E5255">
        <w:rPr>
          <w:lang w:eastAsia="en-GB"/>
        </w:rPr>
      </w:r>
      <w:r w:rsidR="000714B1" w:rsidRPr="009E5255">
        <w:rPr>
          <w:lang w:eastAsia="en-GB"/>
        </w:rPr>
        <w:fldChar w:fldCharType="end"/>
      </w:r>
      <w:r w:rsidR="00152C24" w:rsidRPr="009E5255">
        <w:rPr>
          <w:lang w:eastAsia="en-GB"/>
        </w:rPr>
      </w:r>
      <w:r w:rsidR="00152C24" w:rsidRPr="009E5255">
        <w:rPr>
          <w:lang w:eastAsia="en-GB"/>
        </w:rPr>
        <w:fldChar w:fldCharType="separate"/>
      </w:r>
      <w:r w:rsidR="000714B1" w:rsidRPr="009E5255">
        <w:rPr>
          <w:noProof/>
          <w:lang w:eastAsia="en-GB"/>
        </w:rPr>
        <w:t>[28]</w:t>
      </w:r>
      <w:r w:rsidR="00152C24" w:rsidRPr="009E5255">
        <w:rPr>
          <w:lang w:eastAsia="en-GB"/>
        </w:rPr>
        <w:fldChar w:fldCharType="end"/>
      </w:r>
      <w:r w:rsidRPr="009E5255">
        <w:rPr>
          <w:lang w:eastAsia="en-GB"/>
        </w:rPr>
        <w:t xml:space="preserve">. </w:t>
      </w:r>
      <w:r w:rsidR="00F06705" w:rsidRPr="009E5255">
        <w:rPr>
          <w:lang w:eastAsia="en-GB"/>
        </w:rPr>
        <w:t xml:space="preserve"> </w:t>
      </w:r>
      <w:r w:rsidRPr="009E5255">
        <w:rPr>
          <w:lang w:eastAsia="en-GB"/>
        </w:rPr>
        <w:t>The results showed the optimal estimated combination of vials for pembrolizumab was 70 mg and 100 mg (compared with 50</w:t>
      </w:r>
      <w:r w:rsidR="00F06705" w:rsidRPr="009E5255">
        <w:rPr>
          <w:lang w:eastAsia="en-GB"/>
        </w:rPr>
        <w:t xml:space="preserve"> </w:t>
      </w:r>
      <w:r w:rsidRPr="009E5255">
        <w:rPr>
          <w:lang w:eastAsia="en-GB"/>
        </w:rPr>
        <w:t>mg and 100</w:t>
      </w:r>
      <w:r w:rsidR="00F06705" w:rsidRPr="009E5255">
        <w:rPr>
          <w:lang w:eastAsia="en-GB"/>
        </w:rPr>
        <w:t xml:space="preserve"> </w:t>
      </w:r>
      <w:r w:rsidRPr="009E5255">
        <w:rPr>
          <w:lang w:eastAsia="en-GB"/>
        </w:rPr>
        <w:t>mg vials)</w:t>
      </w:r>
      <w:r w:rsidR="004944A7" w:rsidRPr="009E5255">
        <w:rPr>
          <w:lang w:eastAsia="en-GB"/>
        </w:rPr>
        <w:t>,</w:t>
      </w:r>
      <w:r w:rsidRPr="009E5255">
        <w:rPr>
          <w:lang w:eastAsia="en-GB"/>
        </w:rPr>
        <w:t xml:space="preserve"> reducing projected wastage from 13.2% to 8.7%. </w:t>
      </w:r>
      <w:r w:rsidR="00F06705" w:rsidRPr="009E5255">
        <w:rPr>
          <w:lang w:eastAsia="en-GB"/>
        </w:rPr>
        <w:t xml:space="preserve"> </w:t>
      </w:r>
      <w:r w:rsidRPr="009E5255">
        <w:rPr>
          <w:lang w:eastAsia="en-GB"/>
        </w:rPr>
        <w:t>Adding a smaller vial size (12.5</w:t>
      </w:r>
      <w:r w:rsidR="00F06705" w:rsidRPr="009E5255">
        <w:rPr>
          <w:lang w:eastAsia="en-GB"/>
        </w:rPr>
        <w:t xml:space="preserve"> </w:t>
      </w:r>
      <w:r w:rsidRPr="009E5255">
        <w:rPr>
          <w:lang w:eastAsia="en-GB"/>
        </w:rPr>
        <w:t>mg) to the existing cabazitaxel vials (60</w:t>
      </w:r>
      <w:r w:rsidR="00F06705" w:rsidRPr="009E5255">
        <w:rPr>
          <w:lang w:eastAsia="en-GB"/>
        </w:rPr>
        <w:t xml:space="preserve"> </w:t>
      </w:r>
      <w:r w:rsidRPr="009E5255">
        <w:rPr>
          <w:lang w:eastAsia="en-GB"/>
        </w:rPr>
        <w:t xml:space="preserve">mg) had </w:t>
      </w:r>
      <w:r w:rsidR="00F06705" w:rsidRPr="009E5255">
        <w:rPr>
          <w:lang w:eastAsia="en-GB"/>
        </w:rPr>
        <w:t xml:space="preserve">the </w:t>
      </w:r>
      <w:r w:rsidRPr="009E5255">
        <w:rPr>
          <w:lang w:eastAsia="en-GB"/>
        </w:rPr>
        <w:t xml:space="preserve">potential to reduce wastage dramatically from 19.4% to 6.5%. </w:t>
      </w:r>
      <w:r w:rsidR="00F06705" w:rsidRPr="009E5255">
        <w:rPr>
          <w:lang w:eastAsia="en-GB"/>
        </w:rPr>
        <w:t xml:space="preserve"> </w:t>
      </w:r>
      <w:r w:rsidRPr="009E5255">
        <w:rPr>
          <w:lang w:eastAsia="en-GB"/>
        </w:rPr>
        <w:t>The study noted that where the larger vial was perfectly divisible by the smaller vial</w:t>
      </w:r>
      <w:r w:rsidR="00F06705" w:rsidRPr="009E5255">
        <w:rPr>
          <w:lang w:eastAsia="en-GB"/>
        </w:rPr>
        <w:t>,</w:t>
      </w:r>
      <w:r w:rsidRPr="009E5255">
        <w:rPr>
          <w:lang w:eastAsia="en-GB"/>
        </w:rPr>
        <w:t xml:space="preserve"> wastage was higher. </w:t>
      </w:r>
      <w:r w:rsidR="00F06705" w:rsidRPr="009E5255">
        <w:rPr>
          <w:lang w:eastAsia="en-GB"/>
        </w:rPr>
        <w:t xml:space="preserve"> </w:t>
      </w:r>
      <w:r w:rsidRPr="009E5255">
        <w:rPr>
          <w:lang w:eastAsia="en-GB"/>
        </w:rPr>
        <w:t xml:space="preserve">Therefore, having vial sizes that are not divisible can create more combinations with </w:t>
      </w:r>
      <w:r w:rsidR="00AC2FF3" w:rsidRPr="009E5255">
        <w:rPr>
          <w:lang w:eastAsia="en-GB"/>
        </w:rPr>
        <w:t>less</w:t>
      </w:r>
      <w:r w:rsidRPr="009E5255">
        <w:rPr>
          <w:lang w:eastAsia="en-GB"/>
        </w:rPr>
        <w:t xml:space="preserve"> wastage. </w:t>
      </w:r>
      <w:r w:rsidR="00F06705" w:rsidRPr="009E5255">
        <w:rPr>
          <w:lang w:eastAsia="en-GB"/>
        </w:rPr>
        <w:t xml:space="preserve"> </w:t>
      </w:r>
      <w:r w:rsidRPr="009E5255">
        <w:rPr>
          <w:lang w:eastAsia="en-GB"/>
        </w:rPr>
        <w:t xml:space="preserve">The study concluded that wastage of pembrolizumab and cabazitaxel could be substantially reduced without increasing the mean number of vials administered. </w:t>
      </w:r>
    </w:p>
    <w:p w14:paraId="2D4B6A9F" w14:textId="0A0AEB45" w:rsidR="000077DC" w:rsidRPr="009E5255" w:rsidRDefault="000077DC" w:rsidP="000077DC">
      <w:pPr>
        <w:rPr>
          <w:lang w:eastAsia="en-GB"/>
        </w:rPr>
      </w:pPr>
      <w:r w:rsidRPr="009E5255">
        <w:rPr>
          <w:lang w:eastAsia="en-GB"/>
        </w:rPr>
        <w:t>Liran et al. conducted a real</w:t>
      </w:r>
      <w:r w:rsidR="004944A7" w:rsidRPr="009E5255">
        <w:rPr>
          <w:lang w:eastAsia="en-GB"/>
        </w:rPr>
        <w:t>-</w:t>
      </w:r>
      <w:r w:rsidRPr="009E5255">
        <w:rPr>
          <w:lang w:eastAsia="en-GB"/>
        </w:rPr>
        <w:t xml:space="preserve">world analysis of the costs of drug wastage, which reflected </w:t>
      </w:r>
      <w:r w:rsidR="00DF3C43" w:rsidRPr="009E5255">
        <w:rPr>
          <w:lang w:eastAsia="en-GB"/>
        </w:rPr>
        <w:t>vial-sharing</w:t>
      </w:r>
      <w:r w:rsidRPr="009E5255">
        <w:rPr>
          <w:lang w:eastAsia="en-GB"/>
        </w:rPr>
        <w:t xml:space="preserve"> among some patients, at an Israeli hospital pharmacy </w:t>
      </w:r>
      <w:r w:rsidRPr="009E5255">
        <w:rPr>
          <w:lang w:eastAsia="en-GB"/>
        </w:rPr>
        <w:fldChar w:fldCharType="begin"/>
      </w:r>
      <w:r w:rsidR="000714B1" w:rsidRPr="009E5255">
        <w:rPr>
          <w:lang w:eastAsia="en-GB"/>
        </w:rPr>
        <w:instrText xml:space="preserve"> ADDIN EN.CITE &lt;EndNote&gt;&lt;Cite&gt;&lt;Author&gt;Liran&lt;/Author&gt;&lt;Year&gt;2018&lt;/Year&gt;&lt;RecNum&gt;10568&lt;/RecNum&gt;&lt;DisplayText&gt;[30]&lt;/DisplayText&gt;&lt;record&gt;&lt;rec-number&gt;10568&lt;/rec-number&gt;&lt;foreign-keys&gt;&lt;key app="EN" db-id="etpte9adcdfve1eerz5pws2fvps522ds5svf" timestamp="1652740079" guid="ce4ed53d-c3ff-427b-bb9e-42936d0c2116"&gt;10568&lt;/key&gt;&lt;/foreign-keys&gt;&lt;ref-type name="Journal Article"&gt;17&lt;/ref-type&gt;&lt;contributors&gt;&lt;authors&gt;&lt;author&gt;Liran, Ori&lt;/author&gt;&lt;author&gt;Prus, Judit&lt;/author&gt;&lt;author&gt;Gordon, Noa&lt;/author&gt;&lt;author&gt;Almog, Vered&lt;/author&gt;&lt;author&gt;Gruenewald, Tsipora&lt;/author&gt;&lt;author&gt;Goldstein, Daniel&lt;/author&gt;&lt;/authors&gt;&lt;/contributors&gt;&lt;titles&gt;&lt;title&gt;A real-world analysis of cancer drug wastage due to oversized vials&lt;/title&gt;&lt;secondary-title&gt;Journal of the American Pharmacists Association&lt;/secondary-title&gt;&lt;/titles&gt;&lt;periodical&gt;&lt;full-title&gt;Journal of the American Pharmacists Association&lt;/full-title&gt;&lt;/periodical&gt;&lt;pages&gt;643-646&lt;/pages&gt;&lt;volume&gt;58&lt;/volume&gt;&lt;number&gt;6&lt;/number&gt;&lt;dates&gt;&lt;year&gt;2018&lt;/year&gt;&lt;/dates&gt;&lt;isbn&gt;1544-3191&lt;/isbn&gt;&lt;urls&gt;&lt;/urls&gt;&lt;/record&gt;&lt;/Cite&gt;&lt;/EndNote&gt;</w:instrText>
      </w:r>
      <w:r w:rsidRPr="009E5255">
        <w:rPr>
          <w:lang w:eastAsia="en-GB"/>
        </w:rPr>
        <w:fldChar w:fldCharType="separate"/>
      </w:r>
      <w:r w:rsidR="000714B1" w:rsidRPr="009E5255">
        <w:rPr>
          <w:noProof/>
          <w:lang w:eastAsia="en-GB"/>
        </w:rPr>
        <w:t>[30]</w:t>
      </w:r>
      <w:r w:rsidRPr="009E5255">
        <w:rPr>
          <w:lang w:eastAsia="en-GB"/>
        </w:rPr>
        <w:fldChar w:fldCharType="end"/>
      </w:r>
      <w:r w:rsidRPr="009E5255">
        <w:rPr>
          <w:lang w:eastAsia="en-GB"/>
        </w:rPr>
        <w:t xml:space="preserve">.  The authors estimated that the total cost of drug use for the period of observation (March 2016) was </w:t>
      </w:r>
      <w:r w:rsidR="00AE156A" w:rsidRPr="009E5255">
        <w:rPr>
          <w:lang w:eastAsia="en-GB"/>
        </w:rPr>
        <w:t>US</w:t>
      </w:r>
      <w:r w:rsidRPr="009E5255">
        <w:rPr>
          <w:lang w:eastAsia="en-GB"/>
        </w:rPr>
        <w:t xml:space="preserve">$2,763,016, of which </w:t>
      </w:r>
      <w:r w:rsidR="00AE156A" w:rsidRPr="009E5255">
        <w:rPr>
          <w:lang w:eastAsia="en-GB"/>
        </w:rPr>
        <w:t>US</w:t>
      </w:r>
      <w:r w:rsidRPr="009E5255">
        <w:rPr>
          <w:lang w:eastAsia="en-GB"/>
        </w:rPr>
        <w:t xml:space="preserve">$141,196 (5.11%) was due to wastage.  </w:t>
      </w:r>
      <w:r w:rsidR="004944A7" w:rsidRPr="009E5255">
        <w:rPr>
          <w:lang w:eastAsia="en-GB"/>
        </w:rPr>
        <w:t>Extrapolating, t</w:t>
      </w:r>
      <w:r w:rsidRPr="009E5255">
        <w:rPr>
          <w:lang w:eastAsia="en-GB"/>
        </w:rPr>
        <w:t xml:space="preserve">his resulted in an annual wastage of </w:t>
      </w:r>
      <w:r w:rsidR="00AE156A" w:rsidRPr="009E5255">
        <w:rPr>
          <w:lang w:eastAsia="en-GB"/>
        </w:rPr>
        <w:t>US</w:t>
      </w:r>
      <w:r w:rsidRPr="009E5255">
        <w:rPr>
          <w:lang w:eastAsia="en-GB"/>
        </w:rPr>
        <w:t xml:space="preserve">$1,694,352.  </w:t>
      </w:r>
      <w:r w:rsidR="004944A7" w:rsidRPr="009E5255">
        <w:rPr>
          <w:lang w:eastAsia="en-GB"/>
        </w:rPr>
        <w:t>Five</w:t>
      </w:r>
      <w:r w:rsidRPr="009E5255">
        <w:rPr>
          <w:lang w:eastAsia="en-GB"/>
        </w:rPr>
        <w:t xml:space="preserve"> drugs </w:t>
      </w:r>
      <w:r w:rsidR="004944A7" w:rsidRPr="009E5255">
        <w:rPr>
          <w:lang w:eastAsia="en-GB"/>
        </w:rPr>
        <w:t>accounted for</w:t>
      </w:r>
      <w:r w:rsidRPr="009E5255">
        <w:rPr>
          <w:lang w:eastAsia="en-GB"/>
        </w:rPr>
        <w:t xml:space="preserve"> the highest cost associated with wastage (68% of the total)</w:t>
      </w:r>
      <w:r w:rsidR="004944A7" w:rsidRPr="009E5255">
        <w:rPr>
          <w:lang w:eastAsia="en-GB"/>
        </w:rPr>
        <w:t>—</w:t>
      </w:r>
      <w:r w:rsidRPr="009E5255">
        <w:rPr>
          <w:lang w:eastAsia="en-GB"/>
        </w:rPr>
        <w:t>bortezomib, trastuzumab, azacitidine, pemetrexed and carfilzomib</w:t>
      </w:r>
      <w:r w:rsidR="004944A7" w:rsidRPr="009E5255">
        <w:rPr>
          <w:lang w:eastAsia="en-GB"/>
        </w:rPr>
        <w:t xml:space="preserve">. </w:t>
      </w:r>
      <w:r w:rsidRPr="009E5255">
        <w:rPr>
          <w:lang w:eastAsia="en-GB"/>
        </w:rPr>
        <w:t xml:space="preserve"> </w:t>
      </w:r>
      <w:r w:rsidR="0035342C" w:rsidRPr="009E5255">
        <w:rPr>
          <w:lang w:eastAsia="en-GB"/>
        </w:rPr>
        <w:t>C</w:t>
      </w:r>
      <w:r w:rsidRPr="009E5255">
        <w:rPr>
          <w:lang w:eastAsia="en-GB"/>
        </w:rPr>
        <w:t xml:space="preserve">abazitaxel </w:t>
      </w:r>
      <w:r w:rsidR="004944A7" w:rsidRPr="009E5255">
        <w:rPr>
          <w:lang w:eastAsia="en-GB"/>
        </w:rPr>
        <w:t xml:space="preserve">accounted for </w:t>
      </w:r>
      <w:r w:rsidRPr="009E5255">
        <w:rPr>
          <w:lang w:eastAsia="en-GB"/>
        </w:rPr>
        <w:t>42%</w:t>
      </w:r>
      <w:r w:rsidR="004944A7" w:rsidRPr="009E5255">
        <w:rPr>
          <w:lang w:eastAsia="en-GB"/>
        </w:rPr>
        <w:t xml:space="preserve"> of wastage</w:t>
      </w:r>
      <w:r w:rsidR="0035342C" w:rsidRPr="009E5255">
        <w:rPr>
          <w:lang w:eastAsia="en-GB"/>
        </w:rPr>
        <w:t xml:space="preserve"> volume</w:t>
      </w:r>
      <w:r w:rsidR="004944A7" w:rsidRPr="009E5255">
        <w:rPr>
          <w:lang w:eastAsia="en-GB"/>
        </w:rPr>
        <w:t>, followed by</w:t>
      </w:r>
      <w:r w:rsidRPr="009E5255">
        <w:rPr>
          <w:lang w:eastAsia="en-GB"/>
        </w:rPr>
        <w:t xml:space="preserve"> methotrexate (40%) and trabectedin (27%).  </w:t>
      </w:r>
    </w:p>
    <w:p w14:paraId="4146288F" w14:textId="1F5BEB62" w:rsidR="000077DC" w:rsidRPr="009E5255" w:rsidRDefault="000077DC" w:rsidP="000077DC">
      <w:pPr>
        <w:rPr>
          <w:lang w:eastAsia="en-GB"/>
        </w:rPr>
      </w:pPr>
      <w:r w:rsidRPr="009E5255">
        <w:rPr>
          <w:lang w:eastAsia="en-GB"/>
        </w:rPr>
        <w:t xml:space="preserve">Matsuo et at. conducted a retrospective hospital chart review to estimate the effect of optimising cancer drug vials (through </w:t>
      </w:r>
      <w:r w:rsidR="00DF3C43" w:rsidRPr="009E5255">
        <w:rPr>
          <w:lang w:eastAsia="en-GB"/>
        </w:rPr>
        <w:t>vial-sharing</w:t>
      </w:r>
      <w:r w:rsidRPr="009E5255">
        <w:rPr>
          <w:lang w:eastAsia="en-GB"/>
        </w:rPr>
        <w:t xml:space="preserve">) on medical costs in Japan </w:t>
      </w:r>
      <w:r w:rsidRPr="009E5255">
        <w:rPr>
          <w:lang w:eastAsia="en-GB"/>
        </w:rPr>
        <w:fldChar w:fldCharType="begin"/>
      </w:r>
      <w:r w:rsidR="000714B1" w:rsidRPr="009E5255">
        <w:rPr>
          <w:lang w:eastAsia="en-GB"/>
        </w:rPr>
        <w:instrText xml:space="preserve"> ADDIN EN.CITE &lt;EndNote&gt;&lt;Cite&gt;&lt;Author&gt;Matsuo&lt;/Author&gt;&lt;Year&gt;2020&lt;/Year&gt;&lt;RecNum&gt;10569&lt;/RecNum&gt;&lt;DisplayText&gt;[31]&lt;/DisplayText&gt;&lt;record&gt;&lt;rec-number&gt;10569&lt;/rec-number&gt;&lt;foreign-keys&gt;&lt;key app="EN" db-id="etpte9adcdfve1eerz5pws2fvps522ds5svf" timestamp="1652740079" guid="94c2ae31-5ce0-4db4-b55f-444b8244c856"&gt;10569&lt;/key&gt;&lt;/foreign-keys&gt;&lt;ref-type name="Journal Article"&gt;17&lt;/ref-type&gt;&lt;contributors&gt;&lt;authors&gt;&lt;author&gt;Matsuo, Koichi&lt;/author&gt;&lt;author&gt;Nomura, Hisanaga&lt;/author&gt;&lt;author&gt;Uchiyama, Masanobu&lt;/author&gt;&lt;author&gt;Miyazaki, Motoyasu&lt;/author&gt;&lt;author&gt;Imakyure, Osamu&lt;/author&gt;&lt;/authors&gt;&lt;/contributors&gt;&lt;titles&gt;&lt;title&gt;Estimating the effect of optimizing anticancer drug vials on medical costs in Japan based on the data from a cancer hospital&lt;/title&gt;&lt;secondary-title&gt;BMC Health Services Research&lt;/secondary-title&gt;&lt;/titles&gt;&lt;periodical&gt;&lt;full-title&gt;BMC Health Serv Res&lt;/full-title&gt;&lt;abbr-1&gt;BMC health services research&lt;/abbr-1&gt;&lt;/periodical&gt;&lt;pages&gt;1-7&lt;/pages&gt;&lt;volume&gt;20&lt;/volume&gt;&lt;number&gt;1&lt;/number&gt;&lt;dates&gt;&lt;year&gt;2020&lt;/year&gt;&lt;/dates&gt;&lt;isbn&gt;1472-6963&lt;/isbn&gt;&lt;urls&gt;&lt;/urls&gt;&lt;/record&gt;&lt;/Cite&gt;&lt;/EndNote&gt;</w:instrText>
      </w:r>
      <w:r w:rsidRPr="009E5255">
        <w:rPr>
          <w:lang w:eastAsia="en-GB"/>
        </w:rPr>
        <w:fldChar w:fldCharType="separate"/>
      </w:r>
      <w:r w:rsidR="000714B1" w:rsidRPr="009E5255">
        <w:rPr>
          <w:noProof/>
          <w:lang w:eastAsia="en-GB"/>
        </w:rPr>
        <w:t>[31]</w:t>
      </w:r>
      <w:r w:rsidRPr="009E5255">
        <w:rPr>
          <w:lang w:eastAsia="en-GB"/>
        </w:rPr>
        <w:fldChar w:fldCharType="end"/>
      </w:r>
      <w:r w:rsidRPr="009E5255">
        <w:rPr>
          <w:lang w:eastAsia="en-GB"/>
        </w:rPr>
        <w:t>.  The authors calculated the total quantities and costs of each drug used on a daily basis</w:t>
      </w:r>
      <w:r w:rsidR="00E2096B" w:rsidRPr="009E5255">
        <w:rPr>
          <w:lang w:eastAsia="en-GB"/>
        </w:rPr>
        <w:t>,</w:t>
      </w:r>
      <w:r w:rsidRPr="009E5255">
        <w:rPr>
          <w:lang w:eastAsia="en-GB"/>
        </w:rPr>
        <w:t xml:space="preserve"> along with the minimum cost for specified individual drugs prepared using </w:t>
      </w:r>
      <w:r w:rsidR="00DF3C43" w:rsidRPr="009E5255">
        <w:rPr>
          <w:lang w:eastAsia="en-GB"/>
        </w:rPr>
        <w:t>vial-sharing</w:t>
      </w:r>
      <w:r w:rsidRPr="009E5255">
        <w:rPr>
          <w:lang w:eastAsia="en-GB"/>
        </w:rPr>
        <w:t xml:space="preserve"> for patients treated in December 2017.  The results showed that drug costs for individual vials and </w:t>
      </w:r>
      <w:r w:rsidR="00DF3C43" w:rsidRPr="009E5255">
        <w:rPr>
          <w:lang w:eastAsia="en-GB"/>
        </w:rPr>
        <w:t>vial-sharing</w:t>
      </w:r>
      <w:r w:rsidRPr="009E5255">
        <w:rPr>
          <w:lang w:eastAsia="en-GB"/>
        </w:rPr>
        <w:t xml:space="preserve"> preparation were </w:t>
      </w:r>
      <w:r w:rsidR="00AE156A" w:rsidRPr="009E5255">
        <w:rPr>
          <w:lang w:eastAsia="en-GB"/>
        </w:rPr>
        <w:t>US</w:t>
      </w:r>
      <w:r w:rsidRPr="009E5255">
        <w:rPr>
          <w:lang w:eastAsia="en-GB"/>
        </w:rPr>
        <w:t xml:space="preserve">$3,305,595 and </w:t>
      </w:r>
      <w:r w:rsidR="00AE156A" w:rsidRPr="009E5255">
        <w:rPr>
          <w:lang w:eastAsia="en-GB"/>
        </w:rPr>
        <w:t>US</w:t>
      </w:r>
      <w:r w:rsidRPr="009E5255">
        <w:rPr>
          <w:lang w:eastAsia="en-GB"/>
        </w:rPr>
        <w:t xml:space="preserve">$3,092,955, respectively.  This represents a difference of </w:t>
      </w:r>
      <w:r w:rsidR="00AE156A" w:rsidRPr="009E5255">
        <w:rPr>
          <w:lang w:eastAsia="en-GB"/>
        </w:rPr>
        <w:t>US</w:t>
      </w:r>
      <w:r w:rsidRPr="009E5255">
        <w:rPr>
          <w:lang w:eastAsia="en-GB"/>
        </w:rPr>
        <w:t xml:space="preserve">$212,640 for the 1-month study period </w:t>
      </w:r>
      <w:r w:rsidR="00C053B3" w:rsidRPr="009E5255">
        <w:rPr>
          <w:lang w:eastAsia="en-GB"/>
        </w:rPr>
        <w:t>and</w:t>
      </w:r>
      <w:r w:rsidRPr="009E5255">
        <w:rPr>
          <w:lang w:eastAsia="en-GB"/>
        </w:rPr>
        <w:t xml:space="preserve"> an annual difference of </w:t>
      </w:r>
      <w:r w:rsidR="00AE156A" w:rsidRPr="009E5255">
        <w:rPr>
          <w:lang w:eastAsia="en-GB"/>
        </w:rPr>
        <w:t>US</w:t>
      </w:r>
      <w:r w:rsidRPr="009E5255">
        <w:rPr>
          <w:lang w:eastAsia="en-GB"/>
        </w:rPr>
        <w:t xml:space="preserve">$2,551,680.  The authors concluded that the annual spending on all cancer drugs in Japan could be reduced by 6.4% if </w:t>
      </w:r>
      <w:r w:rsidR="00DF3C43" w:rsidRPr="009E5255">
        <w:rPr>
          <w:lang w:eastAsia="en-GB"/>
        </w:rPr>
        <w:t>vial-sharing</w:t>
      </w:r>
      <w:r w:rsidRPr="009E5255">
        <w:rPr>
          <w:lang w:eastAsia="en-GB"/>
        </w:rPr>
        <w:t xml:space="preserve"> was implemented </w:t>
      </w:r>
      <w:r w:rsidRPr="009E5255">
        <w:rPr>
          <w:lang w:eastAsia="en-GB"/>
        </w:rPr>
        <w:fldChar w:fldCharType="begin"/>
      </w:r>
      <w:r w:rsidR="000714B1" w:rsidRPr="009E5255">
        <w:rPr>
          <w:lang w:eastAsia="en-GB"/>
        </w:rPr>
        <w:instrText xml:space="preserve"> ADDIN EN.CITE &lt;EndNote&gt;&lt;Cite&gt;&lt;Author&gt;Matsuo&lt;/Author&gt;&lt;Year&gt;2020&lt;/Year&gt;&lt;RecNum&gt;10569&lt;/RecNum&gt;&lt;DisplayText&gt;[31]&lt;/DisplayText&gt;&lt;record&gt;&lt;rec-number&gt;10569&lt;/rec-number&gt;&lt;foreign-keys&gt;&lt;key app="EN" db-id="etpte9adcdfve1eerz5pws2fvps522ds5svf" timestamp="1652740079" guid="94c2ae31-5ce0-4db4-b55f-444b8244c856"&gt;10569&lt;/key&gt;&lt;/foreign-keys&gt;&lt;ref-type name="Journal Article"&gt;17&lt;/ref-type&gt;&lt;contributors&gt;&lt;authors&gt;&lt;author&gt;Matsuo, Koichi&lt;/author&gt;&lt;author&gt;Nomura, Hisanaga&lt;/author&gt;&lt;author&gt;Uchiyama, Masanobu&lt;/author&gt;&lt;author&gt;Miyazaki, Motoyasu&lt;/author&gt;&lt;author&gt;Imakyure, Osamu&lt;/author&gt;&lt;/authors&gt;&lt;/contributors&gt;&lt;titles&gt;&lt;title&gt;Estimating the effect of optimizing anticancer drug vials on medical costs in Japan based on the data from a cancer hospital&lt;/title&gt;&lt;secondary-title&gt;BMC Health Services Research&lt;/secondary-title&gt;&lt;/titles&gt;&lt;periodical&gt;&lt;full-title&gt;BMC Health Serv Res&lt;/full-title&gt;&lt;abbr-1&gt;BMC health services research&lt;/abbr-1&gt;&lt;/periodical&gt;&lt;pages&gt;1-7&lt;/pages&gt;&lt;volume&gt;20&lt;/volume&gt;&lt;number&gt;1&lt;/number&gt;&lt;dates&gt;&lt;year&gt;2020&lt;/year&gt;&lt;/dates&gt;&lt;isbn&gt;1472-6963&lt;/isbn&gt;&lt;urls&gt;&lt;/urls&gt;&lt;/record&gt;&lt;/Cite&gt;&lt;/EndNote&gt;</w:instrText>
      </w:r>
      <w:r w:rsidRPr="009E5255">
        <w:rPr>
          <w:lang w:eastAsia="en-GB"/>
        </w:rPr>
        <w:fldChar w:fldCharType="separate"/>
      </w:r>
      <w:r w:rsidR="000714B1" w:rsidRPr="009E5255">
        <w:rPr>
          <w:noProof/>
          <w:lang w:eastAsia="en-GB"/>
        </w:rPr>
        <w:t>[31]</w:t>
      </w:r>
      <w:r w:rsidRPr="009E5255">
        <w:rPr>
          <w:lang w:eastAsia="en-GB"/>
        </w:rPr>
        <w:fldChar w:fldCharType="end"/>
      </w:r>
      <w:r w:rsidRPr="009E5255">
        <w:rPr>
          <w:lang w:eastAsia="en-GB"/>
        </w:rPr>
        <w:t xml:space="preserve">. </w:t>
      </w:r>
    </w:p>
    <w:p w14:paraId="3B8EC4C6" w14:textId="1AF5B46D" w:rsidR="000077DC" w:rsidRPr="009E5255" w:rsidRDefault="000077DC" w:rsidP="000077DC">
      <w:pPr>
        <w:rPr>
          <w:lang w:eastAsia="en-GB"/>
        </w:rPr>
      </w:pPr>
      <w:r w:rsidRPr="009E5255">
        <w:rPr>
          <w:lang w:eastAsia="en-GB"/>
        </w:rPr>
        <w:t xml:space="preserve">Smith conducted a retrospective review to estimate the cost savings associated with </w:t>
      </w:r>
      <w:r w:rsidR="00DF3C43" w:rsidRPr="009E5255">
        <w:rPr>
          <w:lang w:eastAsia="en-GB"/>
        </w:rPr>
        <w:t>vial-sharing</w:t>
      </w:r>
      <w:r w:rsidRPr="009E5255">
        <w:rPr>
          <w:lang w:eastAsia="en-GB"/>
        </w:rPr>
        <w:t xml:space="preserve"> options for the compounding of cytotoxic drugs </w:t>
      </w:r>
      <w:r w:rsidRPr="009E5255">
        <w:rPr>
          <w:lang w:eastAsia="en-GB"/>
        </w:rPr>
        <w:fldChar w:fldCharType="begin"/>
      </w:r>
      <w:r w:rsidR="000714B1" w:rsidRPr="009E5255">
        <w:rPr>
          <w:lang w:eastAsia="en-GB"/>
        </w:rPr>
        <w:instrText xml:space="preserve"> ADDIN EN.CITE &lt;EndNote&gt;&lt;Cite&gt;&lt;Author&gt;Smith&lt;/Author&gt;&lt;Year&gt;2015&lt;/Year&gt;&lt;RecNum&gt;10573&lt;/RecNum&gt;&lt;DisplayText&gt;[32]&lt;/DisplayText&gt;&lt;record&gt;&lt;rec-number&gt;10573&lt;/rec-number&gt;&lt;foreign-keys&gt;&lt;key app="EN" db-id="etpte9adcdfve1eerz5pws2fvps522ds5svf" timestamp="1652740079" guid="e1da08ce-553d-403c-87b0-6a58865c0b75"&gt;10573&lt;/key&gt;&lt;/foreign-keys&gt;&lt;ref-type name="Journal Article"&gt;17&lt;/ref-type&gt;&lt;contributors&gt;&lt;authors&gt;&lt;author&gt;Smith, Rufus&lt;/author&gt;&lt;/authors&gt;&lt;/contributors&gt;&lt;titles&gt;&lt;title&gt;A 2-year retrospective review of vial sharing options for the compounding of cytotoxics&lt;/title&gt;&lt;secondary-title&gt;European Journal of Hospital Pharmacy&lt;/secondary-title&gt;&lt;/titles&gt;&lt;periodical&gt;&lt;full-title&gt;European Journal of Hospital Pharmacy&lt;/full-title&gt;&lt;/periodical&gt;&lt;pages&gt;161-164&lt;/pages&gt;&lt;volume&gt;22&lt;/volume&gt;&lt;number&gt;3&lt;/number&gt;&lt;dates&gt;&lt;year&gt;2015&lt;/year&gt;&lt;/dates&gt;&lt;isbn&gt;2047-9956&lt;/isbn&gt;&lt;urls&gt;&lt;/urls&gt;&lt;/record&gt;&lt;/Cite&gt;&lt;/EndNote&gt;</w:instrText>
      </w:r>
      <w:r w:rsidRPr="009E5255">
        <w:rPr>
          <w:lang w:eastAsia="en-GB"/>
        </w:rPr>
        <w:fldChar w:fldCharType="separate"/>
      </w:r>
      <w:r w:rsidR="000714B1" w:rsidRPr="009E5255">
        <w:rPr>
          <w:noProof/>
          <w:lang w:eastAsia="en-GB"/>
        </w:rPr>
        <w:t>[32]</w:t>
      </w:r>
      <w:r w:rsidRPr="009E5255">
        <w:rPr>
          <w:lang w:eastAsia="en-GB"/>
        </w:rPr>
        <w:fldChar w:fldCharType="end"/>
      </w:r>
      <w:r w:rsidRPr="009E5255">
        <w:rPr>
          <w:lang w:eastAsia="en-GB"/>
        </w:rPr>
        <w:t xml:space="preserve">.  Based on cytotoxic drug use over </w:t>
      </w:r>
      <w:r w:rsidR="00A95547" w:rsidRPr="009E5255">
        <w:rPr>
          <w:lang w:eastAsia="en-GB"/>
        </w:rPr>
        <w:t>two</w:t>
      </w:r>
      <w:r w:rsidRPr="009E5255">
        <w:rPr>
          <w:lang w:eastAsia="en-GB"/>
        </w:rPr>
        <w:t xml:space="preserve"> years (2012-2013), four scenarios were compared: no </w:t>
      </w:r>
      <w:r w:rsidR="00DF3C43" w:rsidRPr="009E5255">
        <w:rPr>
          <w:lang w:eastAsia="en-GB"/>
        </w:rPr>
        <w:t>vial-sharing</w:t>
      </w:r>
      <w:r w:rsidRPr="009E5255">
        <w:rPr>
          <w:lang w:eastAsia="en-GB"/>
        </w:rPr>
        <w:t xml:space="preserve"> or batching, </w:t>
      </w:r>
      <w:r w:rsidR="00DF3C43" w:rsidRPr="009E5255">
        <w:rPr>
          <w:lang w:eastAsia="en-GB"/>
        </w:rPr>
        <w:t>vial-sharing</w:t>
      </w:r>
      <w:r w:rsidRPr="009E5255">
        <w:rPr>
          <w:lang w:eastAsia="en-GB"/>
        </w:rPr>
        <w:t xml:space="preserve"> or batching on a single day (wastage discarded at the end of the day), </w:t>
      </w:r>
      <w:r w:rsidR="00DF3C43" w:rsidRPr="009E5255">
        <w:rPr>
          <w:lang w:eastAsia="en-GB"/>
        </w:rPr>
        <w:t>vial-sharing</w:t>
      </w:r>
      <w:r w:rsidRPr="009E5255">
        <w:rPr>
          <w:lang w:eastAsia="en-GB"/>
        </w:rPr>
        <w:t xml:space="preserve"> per week and </w:t>
      </w:r>
      <w:r w:rsidR="00DF3C43" w:rsidRPr="009E5255">
        <w:rPr>
          <w:lang w:eastAsia="en-GB"/>
        </w:rPr>
        <w:t>vial-sharing</w:t>
      </w:r>
      <w:r w:rsidRPr="009E5255">
        <w:rPr>
          <w:lang w:eastAsia="en-GB"/>
        </w:rPr>
        <w:t xml:space="preserve"> on a rolling 7-day schedule (wastage carried over for six days, as permitted by stability).  The results showed </w:t>
      </w:r>
      <w:r w:rsidR="0035342C" w:rsidRPr="009E5255">
        <w:rPr>
          <w:lang w:eastAsia="en-GB"/>
        </w:rPr>
        <w:t xml:space="preserve">that </w:t>
      </w:r>
      <w:r w:rsidRPr="009E5255">
        <w:rPr>
          <w:lang w:eastAsia="en-GB"/>
        </w:rPr>
        <w:t xml:space="preserve">the pattern of wastage was the same in both years.  </w:t>
      </w:r>
      <w:r w:rsidR="00DF3C43" w:rsidRPr="009E5255">
        <w:rPr>
          <w:lang w:eastAsia="en-GB"/>
        </w:rPr>
        <w:t>Vial-sharing</w:t>
      </w:r>
      <w:r w:rsidRPr="009E5255">
        <w:rPr>
          <w:lang w:eastAsia="en-GB"/>
        </w:rPr>
        <w:t xml:space="preserve"> with a single vial size being kept on a Monday to Friday was the most costly option, closely followed by the option of no </w:t>
      </w:r>
      <w:r w:rsidR="00DF3C43" w:rsidRPr="009E5255">
        <w:rPr>
          <w:lang w:eastAsia="en-GB"/>
        </w:rPr>
        <w:t>vial-sharing</w:t>
      </w:r>
      <w:r w:rsidRPr="009E5255">
        <w:rPr>
          <w:lang w:eastAsia="en-GB"/>
        </w:rPr>
        <w:t xml:space="preserve"> or batching, using the full range of vial sizes.  The option to vial</w:t>
      </w:r>
      <w:r w:rsidR="00053906" w:rsidRPr="009E5255">
        <w:rPr>
          <w:lang w:eastAsia="en-GB"/>
        </w:rPr>
        <w:t>-</w:t>
      </w:r>
      <w:r w:rsidRPr="009E5255">
        <w:rPr>
          <w:lang w:eastAsia="en-GB"/>
        </w:rPr>
        <w:t xml:space="preserve">share or batch all doses on the same day led to a decrease in wastage of nearly 40% in 2012 but only a 30% wastage reduction in 2013 compared with the no </w:t>
      </w:r>
      <w:r w:rsidR="00DF3C43" w:rsidRPr="009E5255">
        <w:rPr>
          <w:lang w:eastAsia="en-GB"/>
        </w:rPr>
        <w:t>vial-sharing</w:t>
      </w:r>
      <w:r w:rsidRPr="009E5255">
        <w:rPr>
          <w:lang w:eastAsia="en-GB"/>
        </w:rPr>
        <w:t xml:space="preserve"> option.  </w:t>
      </w:r>
      <w:r w:rsidR="00053906" w:rsidRPr="009E5255">
        <w:rPr>
          <w:lang w:eastAsia="en-GB"/>
        </w:rPr>
        <w:t>R</w:t>
      </w:r>
      <w:r w:rsidRPr="009E5255">
        <w:rPr>
          <w:lang w:eastAsia="en-GB"/>
        </w:rPr>
        <w:t xml:space="preserve">esults for the number of vials showed that no </w:t>
      </w:r>
      <w:r w:rsidR="00DF3C43" w:rsidRPr="009E5255">
        <w:rPr>
          <w:lang w:eastAsia="en-GB"/>
        </w:rPr>
        <w:t>vial-sharing</w:t>
      </w:r>
      <w:r w:rsidRPr="009E5255">
        <w:rPr>
          <w:lang w:eastAsia="en-GB"/>
        </w:rPr>
        <w:t xml:space="preserve"> used the largest number of vials and </w:t>
      </w:r>
      <w:r w:rsidR="00DF3C43" w:rsidRPr="009E5255">
        <w:rPr>
          <w:lang w:eastAsia="en-GB"/>
        </w:rPr>
        <w:t>vial-sharing</w:t>
      </w:r>
      <w:r w:rsidRPr="009E5255">
        <w:rPr>
          <w:lang w:eastAsia="en-GB"/>
        </w:rPr>
        <w:t xml:space="preserve"> on a rolling 7 days used the least number of vials.  The author noted that switching from one uniform compounding method to another for everything </w:t>
      </w:r>
      <w:r w:rsidR="00053906" w:rsidRPr="009E5255">
        <w:rPr>
          <w:lang w:eastAsia="en-GB"/>
        </w:rPr>
        <w:t>would</w:t>
      </w:r>
      <w:r w:rsidRPr="009E5255">
        <w:rPr>
          <w:lang w:eastAsia="en-GB"/>
        </w:rPr>
        <w:t xml:space="preserve"> not result in the best wastage outcome for all preparations.  In both 2012 and 2013, trastuzumab, infliximab and 5-FU preparations would benefit from </w:t>
      </w:r>
      <w:r w:rsidR="00DF3C43" w:rsidRPr="009E5255">
        <w:rPr>
          <w:lang w:eastAsia="en-GB"/>
        </w:rPr>
        <w:t>vial-sharing</w:t>
      </w:r>
      <w:r w:rsidRPr="009E5255">
        <w:rPr>
          <w:lang w:eastAsia="en-GB"/>
        </w:rPr>
        <w:t xml:space="preserve"> on a 7-day rolling basis.  However, cetuximab, dacarbazine and bevacizumab preparations would </w:t>
      </w:r>
      <w:r w:rsidR="00053906" w:rsidRPr="009E5255">
        <w:rPr>
          <w:lang w:eastAsia="en-GB"/>
        </w:rPr>
        <w:t xml:space="preserve">be </w:t>
      </w:r>
      <w:r w:rsidRPr="009E5255">
        <w:rPr>
          <w:lang w:eastAsia="en-GB"/>
        </w:rPr>
        <w:t>more cost</w:t>
      </w:r>
      <w:r w:rsidR="00053906" w:rsidRPr="009E5255">
        <w:rPr>
          <w:lang w:eastAsia="en-GB"/>
        </w:rPr>
        <w:t>-</w:t>
      </w:r>
      <w:r w:rsidRPr="009E5255">
        <w:rPr>
          <w:lang w:eastAsia="en-GB"/>
        </w:rPr>
        <w:t xml:space="preserve">effectively compounded by having the full range of vial sizes and batching on a single day </w:t>
      </w:r>
      <w:r w:rsidRPr="009E5255">
        <w:rPr>
          <w:lang w:eastAsia="en-GB"/>
        </w:rPr>
        <w:fldChar w:fldCharType="begin"/>
      </w:r>
      <w:r w:rsidR="000714B1" w:rsidRPr="009E5255">
        <w:rPr>
          <w:lang w:eastAsia="en-GB"/>
        </w:rPr>
        <w:instrText xml:space="preserve"> ADDIN EN.CITE &lt;EndNote&gt;&lt;Cite&gt;&lt;Author&gt;Smith&lt;/Author&gt;&lt;Year&gt;2015&lt;/Year&gt;&lt;RecNum&gt;10573&lt;/RecNum&gt;&lt;DisplayText&gt;[32]&lt;/DisplayText&gt;&lt;record&gt;&lt;rec-number&gt;10573&lt;/rec-number&gt;&lt;foreign-keys&gt;&lt;key app="EN" db-id="etpte9adcdfve1eerz5pws2fvps522ds5svf" timestamp="1652740079" guid="e1da08ce-553d-403c-87b0-6a58865c0b75"&gt;10573&lt;/key&gt;&lt;/foreign-keys&gt;&lt;ref-type name="Journal Article"&gt;17&lt;/ref-type&gt;&lt;contributors&gt;&lt;authors&gt;&lt;author&gt;Smith, Rufus&lt;/author&gt;&lt;/authors&gt;&lt;/contributors&gt;&lt;titles&gt;&lt;title&gt;A 2-year retrospective review of vial sharing options for the compounding of cytotoxics&lt;/title&gt;&lt;secondary-title&gt;European Journal of Hospital Pharmacy&lt;/secondary-title&gt;&lt;/titles&gt;&lt;periodical&gt;&lt;full-title&gt;European Journal of Hospital Pharmacy&lt;/full-title&gt;&lt;/periodical&gt;&lt;pages&gt;161-164&lt;/pages&gt;&lt;volume&gt;22&lt;/volume&gt;&lt;number&gt;3&lt;/number&gt;&lt;dates&gt;&lt;year&gt;2015&lt;/year&gt;&lt;/dates&gt;&lt;isbn&gt;2047-9956&lt;/isbn&gt;&lt;urls&gt;&lt;/urls&gt;&lt;/record&gt;&lt;/Cite&gt;&lt;/EndNote&gt;</w:instrText>
      </w:r>
      <w:r w:rsidRPr="009E5255">
        <w:rPr>
          <w:lang w:eastAsia="en-GB"/>
        </w:rPr>
        <w:fldChar w:fldCharType="separate"/>
      </w:r>
      <w:r w:rsidR="000714B1" w:rsidRPr="009E5255">
        <w:rPr>
          <w:noProof/>
          <w:lang w:eastAsia="en-GB"/>
        </w:rPr>
        <w:t>[32]</w:t>
      </w:r>
      <w:r w:rsidRPr="009E5255">
        <w:rPr>
          <w:lang w:eastAsia="en-GB"/>
        </w:rPr>
        <w:fldChar w:fldCharType="end"/>
      </w:r>
      <w:r w:rsidRPr="009E5255">
        <w:rPr>
          <w:lang w:eastAsia="en-GB"/>
        </w:rPr>
        <w:t>.</w:t>
      </w:r>
    </w:p>
    <w:p w14:paraId="0D983748" w14:textId="3ECE4ECA" w:rsidR="000077DC" w:rsidRPr="009E5255" w:rsidRDefault="000077DC" w:rsidP="000077DC">
      <w:pPr>
        <w:rPr>
          <w:lang w:eastAsia="en-GB"/>
        </w:rPr>
      </w:pPr>
      <w:r w:rsidRPr="009E5255">
        <w:rPr>
          <w:lang w:eastAsia="en-GB"/>
        </w:rPr>
        <w:t xml:space="preserve">Rustemi et al. conducted a retrospective review of hospital prescription data to estimate cost savings associated with bortezomib </w:t>
      </w:r>
      <w:r w:rsidR="00DF3C43" w:rsidRPr="009E5255">
        <w:rPr>
          <w:lang w:eastAsia="en-GB"/>
        </w:rPr>
        <w:t>vial-sharing</w:t>
      </w:r>
      <w:r w:rsidRPr="009E5255">
        <w:rPr>
          <w:lang w:eastAsia="en-GB"/>
        </w:rPr>
        <w:t xml:space="preserve"> at the University Hospital Center ‘Mother Teresa’ Tirana, Albania </w:t>
      </w:r>
      <w:r w:rsidRPr="009E5255">
        <w:rPr>
          <w:lang w:eastAsia="en-GB"/>
        </w:rPr>
        <w:fldChar w:fldCharType="begin"/>
      </w:r>
      <w:r w:rsidR="000714B1" w:rsidRPr="009E5255">
        <w:rPr>
          <w:lang w:eastAsia="en-GB"/>
        </w:rPr>
        <w:instrText xml:space="preserve"> ADDIN EN.CITE &lt;EndNote&gt;&lt;Cite&gt;&lt;Author&gt;Rustemi&lt;/Author&gt;&lt;Year&gt;2018&lt;/Year&gt;&lt;RecNum&gt;10571&lt;/RecNum&gt;&lt;DisplayText&gt;[33]&lt;/DisplayText&gt;&lt;record&gt;&lt;rec-number&gt;10571&lt;/rec-number&gt;&lt;foreign-keys&gt;&lt;key app="EN" db-id="etpte9adcdfve1eerz5pws2fvps522ds5svf" timestamp="1652740079" guid="37540320-dc73-4aec-bce1-ca60b24efbe5"&gt;10571&lt;/key&gt;&lt;/foreign-keys&gt;&lt;ref-type name="Journal Article"&gt;17&lt;/ref-type&gt;&lt;contributors&gt;&lt;authors&gt;&lt;author&gt;Rustemi, F.&lt;/author&gt;&lt;author&gt;Malaj, L.&lt;/author&gt;&lt;author&gt;Hoti, E.&lt;/author&gt;&lt;author&gt;Balla, E.&lt;/author&gt;&lt;/authors&gt;&lt;/contributors&gt;&lt;titles&gt;&lt;title&gt;Cost savings as a result of bortezomib vial sharing in Albania&lt;/title&gt;&lt;secondary-title&gt;European Scientific Journal&lt;/secondary-title&gt;&lt;/titles&gt;&lt;periodical&gt;&lt;full-title&gt;European Scientific Journal&lt;/full-title&gt;&lt;/periodical&gt;&lt;pages&gt;278-285&lt;/pages&gt;&lt;volume&gt;14&lt;/volume&gt;&lt;number&gt;21&lt;/number&gt;&lt;dates&gt;&lt;year&gt;2018&lt;/year&gt;&lt;/dates&gt;&lt;urls&gt;&lt;/urls&gt;&lt;/record&gt;&lt;/Cite&gt;&lt;/EndNote&gt;</w:instrText>
      </w:r>
      <w:r w:rsidRPr="009E5255">
        <w:rPr>
          <w:lang w:eastAsia="en-GB"/>
        </w:rPr>
        <w:fldChar w:fldCharType="separate"/>
      </w:r>
      <w:r w:rsidR="000714B1" w:rsidRPr="009E5255">
        <w:rPr>
          <w:noProof/>
          <w:lang w:eastAsia="en-GB"/>
        </w:rPr>
        <w:t>[33]</w:t>
      </w:r>
      <w:r w:rsidRPr="009E5255">
        <w:rPr>
          <w:lang w:eastAsia="en-GB"/>
        </w:rPr>
        <w:fldChar w:fldCharType="end"/>
      </w:r>
      <w:r w:rsidRPr="009E5255">
        <w:rPr>
          <w:lang w:eastAsia="en-GB"/>
        </w:rPr>
        <w:t xml:space="preserve">.  The study compared drug utilisation </w:t>
      </w:r>
      <w:r w:rsidR="0035342C" w:rsidRPr="009E5255">
        <w:rPr>
          <w:lang w:eastAsia="en-GB"/>
        </w:rPr>
        <w:t xml:space="preserve">using </w:t>
      </w:r>
      <w:r w:rsidRPr="009E5255">
        <w:rPr>
          <w:lang w:eastAsia="en-GB"/>
        </w:rPr>
        <w:t>individuali</w:t>
      </w:r>
      <w:r w:rsidR="0035342C" w:rsidRPr="009E5255">
        <w:rPr>
          <w:lang w:eastAsia="en-GB"/>
        </w:rPr>
        <w:t>s</w:t>
      </w:r>
      <w:r w:rsidRPr="009E5255">
        <w:rPr>
          <w:lang w:eastAsia="en-GB"/>
        </w:rPr>
        <w:t xml:space="preserve">ed preparation (January 2015 to June 2015) </w:t>
      </w:r>
      <w:r w:rsidR="0035342C" w:rsidRPr="009E5255">
        <w:rPr>
          <w:lang w:eastAsia="en-GB"/>
        </w:rPr>
        <w:t>with</w:t>
      </w:r>
      <w:r w:rsidRPr="009E5255">
        <w:rPr>
          <w:lang w:eastAsia="en-GB"/>
        </w:rPr>
        <w:t xml:space="preserve"> </w:t>
      </w:r>
      <w:r w:rsidR="00DF3C43" w:rsidRPr="009E5255">
        <w:rPr>
          <w:lang w:eastAsia="en-GB"/>
        </w:rPr>
        <w:t>vial-sharing</w:t>
      </w:r>
      <w:r w:rsidRPr="009E5255">
        <w:rPr>
          <w:lang w:eastAsia="en-GB"/>
        </w:rPr>
        <w:t xml:space="preserve"> (January 2016 to June 2016), showing a reduction in per</w:t>
      </w:r>
      <w:r w:rsidR="007D2D95" w:rsidRPr="009E5255">
        <w:rPr>
          <w:lang w:eastAsia="en-GB"/>
        </w:rPr>
        <w:t>-</w:t>
      </w:r>
      <w:r w:rsidRPr="009E5255">
        <w:rPr>
          <w:lang w:eastAsia="en-GB"/>
        </w:rPr>
        <w:t xml:space="preserve">cycle costs per patient of </w:t>
      </w:r>
      <w:r w:rsidR="007D2D95" w:rsidRPr="009E5255">
        <w:rPr>
          <w:lang w:eastAsia="en-GB"/>
        </w:rPr>
        <w:t>€</w:t>
      </w:r>
      <w:r w:rsidRPr="009E5255">
        <w:rPr>
          <w:lang w:eastAsia="en-GB"/>
        </w:rPr>
        <w:t xml:space="preserve">226.81 (25.96%).  This was associated with drug wastage for individualised drug preparation of 162.89 mg across 179 patients. </w:t>
      </w:r>
      <w:r w:rsidR="0035342C" w:rsidRPr="009E5255">
        <w:rPr>
          <w:lang w:eastAsia="en-GB"/>
        </w:rPr>
        <w:t xml:space="preserve"> </w:t>
      </w:r>
      <w:r w:rsidRPr="009E5255">
        <w:rPr>
          <w:lang w:eastAsia="en-GB"/>
        </w:rPr>
        <w:t>The estimated total cost of bortezomib wastage for individuali</w:t>
      </w:r>
      <w:r w:rsidR="0035342C" w:rsidRPr="009E5255">
        <w:rPr>
          <w:lang w:eastAsia="en-GB"/>
        </w:rPr>
        <w:t>s</w:t>
      </w:r>
      <w:r w:rsidRPr="009E5255">
        <w:rPr>
          <w:lang w:eastAsia="en-GB"/>
        </w:rPr>
        <w:t xml:space="preserve">ed preparation was </w:t>
      </w:r>
      <w:r w:rsidR="007D2D95" w:rsidRPr="009E5255">
        <w:rPr>
          <w:lang w:eastAsia="en-GB"/>
        </w:rPr>
        <w:t>€</w:t>
      </w:r>
      <w:r w:rsidRPr="009E5255">
        <w:rPr>
          <w:lang w:eastAsia="en-GB"/>
        </w:rPr>
        <w:t xml:space="preserve">40,646.17.  The estimated total cost of drug wastage under a </w:t>
      </w:r>
      <w:r w:rsidR="00DF3C43" w:rsidRPr="009E5255">
        <w:rPr>
          <w:lang w:eastAsia="en-GB"/>
        </w:rPr>
        <w:t>vial-sharing</w:t>
      </w:r>
      <w:r w:rsidRPr="009E5255">
        <w:rPr>
          <w:lang w:eastAsia="en-GB"/>
        </w:rPr>
        <w:t xml:space="preserve"> model was </w:t>
      </w:r>
      <w:r w:rsidR="00FC75FA" w:rsidRPr="009E5255">
        <w:rPr>
          <w:lang w:eastAsia="en-GB"/>
        </w:rPr>
        <w:t>€</w:t>
      </w:r>
      <w:r w:rsidRPr="009E5255">
        <w:rPr>
          <w:lang w:eastAsia="en-GB"/>
        </w:rPr>
        <w:t xml:space="preserve">2,541.47, a difference of </w:t>
      </w:r>
      <w:r w:rsidR="00FC75FA" w:rsidRPr="009E5255">
        <w:rPr>
          <w:lang w:eastAsia="en-GB"/>
        </w:rPr>
        <w:t>€</w:t>
      </w:r>
      <w:r w:rsidRPr="009E5255">
        <w:rPr>
          <w:lang w:eastAsia="en-GB"/>
        </w:rPr>
        <w:t>38,104.0, or 46.63 vials of 3.5</w:t>
      </w:r>
      <w:r w:rsidR="0035342C" w:rsidRPr="009E5255">
        <w:rPr>
          <w:lang w:eastAsia="en-GB"/>
        </w:rPr>
        <w:t xml:space="preserve"> </w:t>
      </w:r>
      <w:r w:rsidRPr="009E5255">
        <w:rPr>
          <w:lang w:eastAsia="en-GB"/>
        </w:rPr>
        <w:t xml:space="preserve">mg bortezomib.  The authors concluded that </w:t>
      </w:r>
      <w:r w:rsidR="00DF3C43" w:rsidRPr="009E5255">
        <w:rPr>
          <w:lang w:eastAsia="en-GB"/>
        </w:rPr>
        <w:t>vial-sharing</w:t>
      </w:r>
      <w:r w:rsidRPr="009E5255">
        <w:rPr>
          <w:lang w:eastAsia="en-GB"/>
        </w:rPr>
        <w:t xml:space="preserve"> resulted in cost savings</w:t>
      </w:r>
      <w:r w:rsidR="00FC75FA" w:rsidRPr="009E5255">
        <w:rPr>
          <w:lang w:eastAsia="en-GB"/>
        </w:rPr>
        <w:t xml:space="preserve"> </w:t>
      </w:r>
      <w:r w:rsidRPr="009E5255">
        <w:rPr>
          <w:lang w:eastAsia="en-GB"/>
        </w:rPr>
        <w:t xml:space="preserve">allowing </w:t>
      </w:r>
      <w:r w:rsidR="00FC75FA" w:rsidRPr="009E5255">
        <w:rPr>
          <w:lang w:eastAsia="en-GB"/>
        </w:rPr>
        <w:t xml:space="preserve">the </w:t>
      </w:r>
      <w:r w:rsidRPr="009E5255">
        <w:rPr>
          <w:lang w:eastAsia="en-GB"/>
        </w:rPr>
        <w:t xml:space="preserve">administration of </w:t>
      </w:r>
      <w:r w:rsidR="00FC75FA" w:rsidRPr="009E5255">
        <w:rPr>
          <w:lang w:eastAsia="en-GB"/>
        </w:rPr>
        <w:t xml:space="preserve">62 </w:t>
      </w:r>
      <w:r w:rsidRPr="009E5255">
        <w:rPr>
          <w:lang w:eastAsia="en-GB"/>
        </w:rPr>
        <w:t>additional individuali</w:t>
      </w:r>
      <w:r w:rsidR="0035342C" w:rsidRPr="009E5255">
        <w:rPr>
          <w:lang w:eastAsia="en-GB"/>
        </w:rPr>
        <w:t>s</w:t>
      </w:r>
      <w:r w:rsidRPr="009E5255">
        <w:rPr>
          <w:lang w:eastAsia="en-GB"/>
        </w:rPr>
        <w:t xml:space="preserve">ed preparations of bortezomib (January 2016 to June 2016) for the same initial budget </w:t>
      </w:r>
      <w:r w:rsidRPr="009E5255">
        <w:rPr>
          <w:lang w:eastAsia="en-GB"/>
        </w:rPr>
        <w:fldChar w:fldCharType="begin"/>
      </w:r>
      <w:r w:rsidR="000714B1" w:rsidRPr="009E5255">
        <w:rPr>
          <w:lang w:eastAsia="en-GB"/>
        </w:rPr>
        <w:instrText xml:space="preserve"> ADDIN EN.CITE &lt;EndNote&gt;&lt;Cite&gt;&lt;Author&gt;Rustemi&lt;/Author&gt;&lt;Year&gt;2018&lt;/Year&gt;&lt;RecNum&gt;10571&lt;/RecNum&gt;&lt;DisplayText&gt;[33]&lt;/DisplayText&gt;&lt;record&gt;&lt;rec-number&gt;10571&lt;/rec-number&gt;&lt;foreign-keys&gt;&lt;key app="EN" db-id="etpte9adcdfve1eerz5pws2fvps522ds5svf" timestamp="1652740079" guid="37540320-dc73-4aec-bce1-ca60b24efbe5"&gt;10571&lt;/key&gt;&lt;/foreign-keys&gt;&lt;ref-type name="Journal Article"&gt;17&lt;/ref-type&gt;&lt;contributors&gt;&lt;authors&gt;&lt;author&gt;Rustemi, F.&lt;/author&gt;&lt;author&gt;Malaj, L.&lt;/author&gt;&lt;author&gt;Hoti, E.&lt;/author&gt;&lt;author&gt;Balla, E.&lt;/author&gt;&lt;/authors&gt;&lt;/contributors&gt;&lt;titles&gt;&lt;title&gt;Cost savings as a result of bortezomib vial sharing in Albania&lt;/title&gt;&lt;secondary-title&gt;European Scientific Journal&lt;/secondary-title&gt;&lt;/titles&gt;&lt;periodical&gt;&lt;full-title&gt;European Scientific Journal&lt;/full-title&gt;&lt;/periodical&gt;&lt;pages&gt;278-285&lt;/pages&gt;&lt;volume&gt;14&lt;/volume&gt;&lt;number&gt;21&lt;/number&gt;&lt;dates&gt;&lt;year&gt;2018&lt;/year&gt;&lt;/dates&gt;&lt;urls&gt;&lt;/urls&gt;&lt;/record&gt;&lt;/Cite&gt;&lt;/EndNote&gt;</w:instrText>
      </w:r>
      <w:r w:rsidRPr="009E5255">
        <w:rPr>
          <w:lang w:eastAsia="en-GB"/>
        </w:rPr>
        <w:fldChar w:fldCharType="separate"/>
      </w:r>
      <w:r w:rsidR="000714B1" w:rsidRPr="009E5255">
        <w:rPr>
          <w:noProof/>
          <w:lang w:eastAsia="en-GB"/>
        </w:rPr>
        <w:t>[33]</w:t>
      </w:r>
      <w:r w:rsidRPr="009E5255">
        <w:rPr>
          <w:lang w:eastAsia="en-GB"/>
        </w:rPr>
        <w:fldChar w:fldCharType="end"/>
      </w:r>
      <w:r w:rsidRPr="009E5255">
        <w:rPr>
          <w:lang w:eastAsia="en-GB"/>
        </w:rPr>
        <w:t>.</w:t>
      </w:r>
    </w:p>
    <w:p w14:paraId="2028EDE2" w14:textId="7C74A245" w:rsidR="00F15A9E" w:rsidRPr="009E5255" w:rsidRDefault="00F15A9E" w:rsidP="00F15A9E">
      <w:pPr>
        <w:pStyle w:val="SubHead-NotNumbered"/>
        <w:rPr>
          <w:u w:val="single"/>
          <w:lang w:eastAsia="en-GB"/>
        </w:rPr>
      </w:pPr>
      <w:r w:rsidRPr="009E5255">
        <w:rPr>
          <w:u w:val="single"/>
          <w:lang w:eastAsia="en-GB"/>
        </w:rPr>
        <w:t>General Approaches to Minimi</w:t>
      </w:r>
      <w:r w:rsidR="003F27C5" w:rsidRPr="009E5255">
        <w:rPr>
          <w:u w:val="single"/>
          <w:lang w:eastAsia="en-GB"/>
        </w:rPr>
        <w:t>s</w:t>
      </w:r>
      <w:r w:rsidRPr="009E5255">
        <w:rPr>
          <w:u w:val="single"/>
          <w:lang w:eastAsia="en-GB"/>
        </w:rPr>
        <w:t>e Wastage</w:t>
      </w:r>
    </w:p>
    <w:p w14:paraId="657544A0" w14:textId="16066D3F" w:rsidR="003F27C5" w:rsidRPr="009E5255" w:rsidRDefault="00E13864" w:rsidP="001D0FCA">
      <w:pPr>
        <w:rPr>
          <w:i/>
          <w:iCs/>
          <w:lang w:eastAsia="en-GB"/>
        </w:rPr>
      </w:pPr>
      <w:r w:rsidRPr="009E5255">
        <w:rPr>
          <w:i/>
          <w:iCs/>
          <w:lang w:eastAsia="en-GB"/>
        </w:rPr>
        <w:t>The Review included</w:t>
      </w:r>
      <w:r w:rsidR="003F27C5" w:rsidRPr="009E5255">
        <w:rPr>
          <w:i/>
          <w:iCs/>
          <w:lang w:eastAsia="en-GB"/>
        </w:rPr>
        <w:t xml:space="preserve"> two international and </w:t>
      </w:r>
      <w:r w:rsidR="002E7A60" w:rsidRPr="009E5255">
        <w:rPr>
          <w:i/>
          <w:iCs/>
          <w:lang w:eastAsia="en-GB"/>
        </w:rPr>
        <w:t>two</w:t>
      </w:r>
      <w:r w:rsidR="003F27C5" w:rsidRPr="009E5255">
        <w:rPr>
          <w:i/>
          <w:iCs/>
          <w:lang w:eastAsia="en-GB"/>
        </w:rPr>
        <w:t xml:space="preserve"> Australian</w:t>
      </w:r>
      <w:r w:rsidRPr="009E5255">
        <w:rPr>
          <w:i/>
          <w:iCs/>
          <w:lang w:eastAsia="en-GB"/>
        </w:rPr>
        <w:t xml:space="preserve"> publications</w:t>
      </w:r>
      <w:r w:rsidR="003F27C5" w:rsidRPr="009E5255">
        <w:rPr>
          <w:i/>
          <w:iCs/>
          <w:lang w:eastAsia="en-GB"/>
        </w:rPr>
        <w:t xml:space="preserve"> </w:t>
      </w:r>
      <w:r w:rsidRPr="009E5255">
        <w:rPr>
          <w:i/>
          <w:iCs/>
          <w:lang w:eastAsia="en-GB"/>
        </w:rPr>
        <w:t>that</w:t>
      </w:r>
      <w:r w:rsidR="003F27C5" w:rsidRPr="009E5255">
        <w:rPr>
          <w:i/>
          <w:iCs/>
          <w:lang w:eastAsia="en-GB"/>
        </w:rPr>
        <w:t xml:space="preserve"> focus on general approaches </w:t>
      </w:r>
      <w:r w:rsidRPr="009E5255">
        <w:rPr>
          <w:i/>
          <w:iCs/>
          <w:lang w:eastAsia="en-GB"/>
        </w:rPr>
        <w:t xml:space="preserve">to </w:t>
      </w:r>
      <w:r w:rsidR="003F27C5" w:rsidRPr="009E5255">
        <w:rPr>
          <w:i/>
          <w:iCs/>
          <w:lang w:eastAsia="en-GB"/>
        </w:rPr>
        <w:t xml:space="preserve">minimising wastage associated with the preparation of cancer medicines.  </w:t>
      </w:r>
      <w:r w:rsidRPr="009E5255">
        <w:rPr>
          <w:i/>
          <w:iCs/>
          <w:lang w:eastAsia="en-GB"/>
        </w:rPr>
        <w:t>S</w:t>
      </w:r>
      <w:r w:rsidR="003F27C5" w:rsidRPr="009E5255">
        <w:rPr>
          <w:i/>
          <w:iCs/>
          <w:lang w:eastAsia="en-GB"/>
        </w:rPr>
        <w:t xml:space="preserve">trategies </w:t>
      </w:r>
      <w:r w:rsidRPr="009E5255">
        <w:rPr>
          <w:i/>
          <w:iCs/>
          <w:lang w:eastAsia="en-GB"/>
        </w:rPr>
        <w:t xml:space="preserve">include </w:t>
      </w:r>
      <w:r w:rsidR="003F27C5" w:rsidRPr="009E5255">
        <w:rPr>
          <w:i/>
          <w:iCs/>
          <w:lang w:eastAsia="en-GB"/>
        </w:rPr>
        <w:t>better align</w:t>
      </w:r>
      <w:r w:rsidRPr="009E5255">
        <w:rPr>
          <w:i/>
          <w:iCs/>
          <w:lang w:eastAsia="en-GB"/>
        </w:rPr>
        <w:t>ing</w:t>
      </w:r>
      <w:r w:rsidR="003F27C5" w:rsidRPr="009E5255">
        <w:rPr>
          <w:i/>
          <w:iCs/>
          <w:lang w:eastAsia="en-GB"/>
        </w:rPr>
        <w:t xml:space="preserve"> vial sizes with anticipated prescribed dose</w:t>
      </w:r>
      <w:r w:rsidRPr="009E5255">
        <w:rPr>
          <w:i/>
          <w:iCs/>
          <w:lang w:eastAsia="en-GB"/>
        </w:rPr>
        <w:t>s</w:t>
      </w:r>
      <w:r w:rsidR="003F27C5" w:rsidRPr="009E5255">
        <w:rPr>
          <w:i/>
          <w:iCs/>
          <w:lang w:eastAsia="en-GB"/>
        </w:rPr>
        <w:t xml:space="preserve">, making </w:t>
      </w:r>
      <w:r w:rsidRPr="009E5255">
        <w:rPr>
          <w:i/>
          <w:iCs/>
          <w:lang w:eastAsia="en-GB"/>
        </w:rPr>
        <w:t>dosages</w:t>
      </w:r>
      <w:r w:rsidR="003F27C5" w:rsidRPr="009E5255">
        <w:rPr>
          <w:i/>
          <w:iCs/>
          <w:lang w:eastAsia="en-GB"/>
        </w:rPr>
        <w:t xml:space="preserve"> less depend</w:t>
      </w:r>
      <w:r w:rsidR="002E7A60" w:rsidRPr="009E5255">
        <w:rPr>
          <w:i/>
          <w:iCs/>
          <w:lang w:eastAsia="en-GB"/>
        </w:rPr>
        <w:t>ent</w:t>
      </w:r>
      <w:r w:rsidR="003F27C5" w:rsidRPr="009E5255">
        <w:rPr>
          <w:i/>
          <w:iCs/>
          <w:lang w:eastAsia="en-GB"/>
        </w:rPr>
        <w:t xml:space="preserve"> on patient</w:t>
      </w:r>
      <w:r w:rsidRPr="009E5255">
        <w:rPr>
          <w:i/>
          <w:iCs/>
          <w:lang w:eastAsia="en-GB"/>
        </w:rPr>
        <w:t>-</w:t>
      </w:r>
      <w:r w:rsidR="003F27C5" w:rsidRPr="009E5255">
        <w:rPr>
          <w:i/>
          <w:iCs/>
          <w:lang w:eastAsia="en-GB"/>
        </w:rPr>
        <w:t>specific factors, centralis</w:t>
      </w:r>
      <w:r w:rsidRPr="009E5255">
        <w:rPr>
          <w:i/>
          <w:iCs/>
          <w:lang w:eastAsia="en-GB"/>
        </w:rPr>
        <w:t>ation of</w:t>
      </w:r>
      <w:r w:rsidR="003F27C5" w:rsidRPr="009E5255">
        <w:rPr>
          <w:i/>
          <w:iCs/>
          <w:lang w:eastAsia="en-GB"/>
        </w:rPr>
        <w:t xml:space="preserve"> compounding and dose preparation, re-issue of drug that </w:t>
      </w:r>
      <w:r w:rsidRPr="009E5255">
        <w:rPr>
          <w:i/>
          <w:iCs/>
          <w:lang w:eastAsia="en-GB"/>
        </w:rPr>
        <w:t>would</w:t>
      </w:r>
      <w:r w:rsidR="003F27C5" w:rsidRPr="009E5255">
        <w:rPr>
          <w:i/>
          <w:iCs/>
          <w:lang w:eastAsia="en-GB"/>
        </w:rPr>
        <w:t xml:space="preserve"> otherwise be discarded</w:t>
      </w:r>
      <w:r w:rsidRPr="009E5255">
        <w:rPr>
          <w:i/>
          <w:iCs/>
          <w:lang w:eastAsia="en-GB"/>
        </w:rPr>
        <w:t>,</w:t>
      </w:r>
      <w:r w:rsidR="003F27C5" w:rsidRPr="009E5255">
        <w:rPr>
          <w:i/>
          <w:iCs/>
          <w:lang w:eastAsia="en-GB"/>
        </w:rPr>
        <w:t xml:space="preserve"> and </w:t>
      </w:r>
      <w:r w:rsidR="002E7A60" w:rsidRPr="009E5255">
        <w:rPr>
          <w:i/>
          <w:iCs/>
          <w:lang w:eastAsia="en-GB"/>
        </w:rPr>
        <w:t>organis</w:t>
      </w:r>
      <w:r w:rsidRPr="009E5255">
        <w:rPr>
          <w:i/>
          <w:iCs/>
          <w:lang w:eastAsia="en-GB"/>
        </w:rPr>
        <w:t>ation of</w:t>
      </w:r>
      <w:r w:rsidR="002E7A60" w:rsidRPr="009E5255">
        <w:rPr>
          <w:i/>
          <w:iCs/>
          <w:lang w:eastAsia="en-GB"/>
        </w:rPr>
        <w:t xml:space="preserve"> stock ordering systems to align drug </w:t>
      </w:r>
      <w:r w:rsidR="00E40B87" w:rsidRPr="009E5255">
        <w:rPr>
          <w:i/>
          <w:iCs/>
          <w:lang w:eastAsia="en-GB"/>
        </w:rPr>
        <w:t>stocks</w:t>
      </w:r>
      <w:r w:rsidR="002E7A60" w:rsidRPr="009E5255">
        <w:rPr>
          <w:i/>
          <w:iCs/>
          <w:lang w:eastAsia="en-GB"/>
        </w:rPr>
        <w:t xml:space="preserve"> with patient</w:t>
      </w:r>
      <w:r w:rsidR="00E40B87" w:rsidRPr="009E5255">
        <w:rPr>
          <w:i/>
          <w:iCs/>
          <w:lang w:eastAsia="en-GB"/>
        </w:rPr>
        <w:t xml:space="preserve"> needs</w:t>
      </w:r>
      <w:r w:rsidR="002E7A60" w:rsidRPr="009E5255">
        <w:rPr>
          <w:i/>
          <w:iCs/>
          <w:lang w:eastAsia="en-GB"/>
        </w:rPr>
        <w:t>.</w:t>
      </w:r>
    </w:p>
    <w:p w14:paraId="45707F5E" w14:textId="117A2F96" w:rsidR="00F15A9E" w:rsidRPr="009E5255" w:rsidRDefault="003F27C5" w:rsidP="001D0FCA">
      <w:pPr>
        <w:rPr>
          <w:lang w:eastAsia="en-GB"/>
        </w:rPr>
      </w:pPr>
      <w:r w:rsidRPr="009E5255">
        <w:rPr>
          <w:lang w:eastAsia="en-GB"/>
        </w:rPr>
        <w:t xml:space="preserve">International </w:t>
      </w:r>
      <w:r w:rsidR="00AA59ED" w:rsidRPr="009E5255">
        <w:rPr>
          <w:lang w:eastAsia="en-GB"/>
        </w:rPr>
        <w:t>p</w:t>
      </w:r>
      <w:r w:rsidR="00DB148E" w:rsidRPr="009E5255">
        <w:rPr>
          <w:lang w:eastAsia="en-GB"/>
        </w:rPr>
        <w:t>ublications</w:t>
      </w:r>
      <w:r w:rsidRPr="009E5255">
        <w:rPr>
          <w:lang w:eastAsia="en-GB"/>
        </w:rPr>
        <w:t xml:space="preserve">: </w:t>
      </w:r>
      <w:r w:rsidR="001D0FCA" w:rsidRPr="009E5255">
        <w:rPr>
          <w:lang w:eastAsia="en-GB"/>
        </w:rPr>
        <w:t xml:space="preserve">Nass and colleagues from the Centers for Medicare &amp; Medicaid Services (CMS) and the National Academies of Sciences and Engineering conducted a </w:t>
      </w:r>
      <w:r w:rsidR="00F15A9E" w:rsidRPr="009E5255">
        <w:rPr>
          <w:lang w:eastAsia="en-GB"/>
        </w:rPr>
        <w:t xml:space="preserve">review of </w:t>
      </w:r>
      <w:r w:rsidR="001D0FCA" w:rsidRPr="009E5255">
        <w:rPr>
          <w:lang w:eastAsia="en-GB"/>
        </w:rPr>
        <w:t>federal health care costs, safety and quality concerns associated with discarded drugs result</w:t>
      </w:r>
      <w:r w:rsidR="00AA59ED" w:rsidRPr="009E5255">
        <w:rPr>
          <w:lang w:eastAsia="en-GB"/>
        </w:rPr>
        <w:t>ing</w:t>
      </w:r>
      <w:r w:rsidR="001D0FCA" w:rsidRPr="009E5255">
        <w:rPr>
          <w:lang w:eastAsia="en-GB"/>
        </w:rPr>
        <w:t xml:space="preserve"> from weight-based dosing of medicines contained in single-dose vials </w:t>
      </w:r>
      <w:r w:rsidR="001D0FCA" w:rsidRPr="009E5255">
        <w:rPr>
          <w:lang w:eastAsia="en-GB"/>
        </w:rPr>
        <w:fldChar w:fldCharType="begin"/>
      </w:r>
      <w:r w:rsidR="000714B1" w:rsidRPr="009E5255">
        <w:rPr>
          <w:lang w:eastAsia="en-GB"/>
        </w:rPr>
        <w:instrText xml:space="preserve"> ADDIN EN.CITE &lt;EndNote&gt;&lt;Cite ExcludeAuth="1"&gt;&lt;Year&gt;2021&lt;/Year&gt;&lt;RecNum&gt;10572&lt;/RecNum&gt;&lt;DisplayText&gt;[34]&lt;/DisplayText&gt;&lt;record&gt;&lt;rec-number&gt;10572&lt;/rec-number&gt;&lt;foreign-keys&gt;&lt;key app="EN" db-id="etpte9adcdfve1eerz5pws2fvps522ds5svf" timestamp="1652740079" guid="a450d1ac-b5e4-419a-be52-0082848aa5f5"&gt;10572&lt;/key&gt;&lt;/foreign-keys&gt;&lt;ref-type name="Book"&gt;6&lt;/ref-type&gt;&lt;contributors&gt;&lt;tertiary-authors&gt;&lt;author&gt;Nass, S.&lt;/author&gt;&lt;author&gt;Lustig, T.&lt;/author&gt;&lt;author&gt;Amankwah, F.&lt;/author&gt;&lt;author&gt;Shortliffe, E.&lt;/author&gt;&lt;/tertiary-authors&gt;&lt;/contributors&gt;&lt;titles&gt;&lt;title&gt;Medications in single-dose vials: Implications of discarded drugs&lt;/title&gt;&lt;/titles&gt;&lt;dates&gt;&lt;year&gt;2021&lt;/year&gt;&lt;/dates&gt;&lt;pub-location&gt;Washington, DC&lt;/pub-location&gt;&lt;publisher&gt;National Academies Press&lt;/publisher&gt;&lt;urls&gt;&lt;/urls&gt;&lt;/record&gt;&lt;/Cite&gt;&lt;/EndNote&gt;</w:instrText>
      </w:r>
      <w:r w:rsidR="001D0FCA" w:rsidRPr="009E5255">
        <w:rPr>
          <w:lang w:eastAsia="en-GB"/>
        </w:rPr>
        <w:fldChar w:fldCharType="separate"/>
      </w:r>
      <w:r w:rsidR="000714B1" w:rsidRPr="009E5255">
        <w:rPr>
          <w:noProof/>
          <w:lang w:eastAsia="en-GB"/>
        </w:rPr>
        <w:t>[34]</w:t>
      </w:r>
      <w:r w:rsidR="001D0FCA" w:rsidRPr="009E5255">
        <w:rPr>
          <w:lang w:eastAsia="en-GB"/>
        </w:rPr>
        <w:fldChar w:fldCharType="end"/>
      </w:r>
      <w:r w:rsidR="001D0FCA" w:rsidRPr="009E5255">
        <w:rPr>
          <w:lang w:eastAsia="en-GB"/>
        </w:rPr>
        <w:t>.  The review presented the following overarching recommendations</w:t>
      </w:r>
      <w:r w:rsidR="00F15A9E" w:rsidRPr="009E5255">
        <w:rPr>
          <w:lang w:eastAsia="en-GB"/>
        </w:rPr>
        <w:t>:</w:t>
      </w:r>
    </w:p>
    <w:p w14:paraId="2F5EC419" w14:textId="1811069A" w:rsidR="00FD7CFD" w:rsidRPr="009E5255" w:rsidRDefault="001D0FCA" w:rsidP="005A2B78">
      <w:pPr>
        <w:pStyle w:val="ListParagraph"/>
        <w:rPr>
          <w:lang w:val="en-AU" w:eastAsia="en-GB"/>
        </w:rPr>
      </w:pPr>
      <w:r w:rsidRPr="009E5255">
        <w:rPr>
          <w:lang w:val="en-AU" w:eastAsia="en-GB"/>
        </w:rPr>
        <w:t xml:space="preserve">Drug developers, health care providers and payers should </w:t>
      </w:r>
      <w:r w:rsidR="00AA59ED" w:rsidRPr="009E5255">
        <w:rPr>
          <w:lang w:val="en-AU" w:eastAsia="en-GB"/>
        </w:rPr>
        <w:t>reduce</w:t>
      </w:r>
      <w:r w:rsidRPr="009E5255">
        <w:rPr>
          <w:lang w:val="en-AU" w:eastAsia="en-GB"/>
        </w:rPr>
        <w:t xml:space="preserve"> inefficiencies in drug development, delivery and payment systems that lead to excess costs for both the health care system and for patients</w:t>
      </w:r>
      <w:r w:rsidR="00AA59ED" w:rsidRPr="009E5255">
        <w:rPr>
          <w:lang w:val="en-AU" w:eastAsia="en-GB"/>
        </w:rPr>
        <w:t>,</w:t>
      </w:r>
      <w:r w:rsidRPr="009E5255">
        <w:rPr>
          <w:lang w:val="en-AU" w:eastAsia="en-GB"/>
        </w:rPr>
        <w:t xml:space="preserve"> rather than trying to recoup payment associated with discarded drugs. </w:t>
      </w:r>
      <w:r w:rsidR="00F15A9E" w:rsidRPr="009E5255">
        <w:rPr>
          <w:lang w:val="en-AU" w:eastAsia="en-GB"/>
        </w:rPr>
        <w:t xml:space="preserve"> </w:t>
      </w:r>
      <w:r w:rsidR="00AA59ED" w:rsidRPr="009E5255">
        <w:rPr>
          <w:lang w:val="en-AU" w:eastAsia="en-GB"/>
        </w:rPr>
        <w:t>Efforts</w:t>
      </w:r>
      <w:r w:rsidR="00F15A9E" w:rsidRPr="009E5255">
        <w:rPr>
          <w:lang w:val="en-AU" w:eastAsia="en-GB"/>
        </w:rPr>
        <w:t xml:space="preserve"> should focus on the goals of </w:t>
      </w:r>
      <w:r w:rsidRPr="009E5255">
        <w:rPr>
          <w:lang w:val="en-AU" w:eastAsia="en-GB"/>
        </w:rPr>
        <w:t>promot</w:t>
      </w:r>
      <w:r w:rsidR="00F15A9E" w:rsidRPr="009E5255">
        <w:rPr>
          <w:lang w:val="en-AU" w:eastAsia="en-GB"/>
        </w:rPr>
        <w:t>ing t</w:t>
      </w:r>
      <w:r w:rsidRPr="009E5255">
        <w:rPr>
          <w:lang w:val="en-AU" w:eastAsia="en-GB"/>
        </w:rPr>
        <w:t>he effective, efficient and safe use of infused or injectable drugs</w:t>
      </w:r>
      <w:r w:rsidR="00AA59ED" w:rsidRPr="009E5255">
        <w:rPr>
          <w:lang w:val="en-AU" w:eastAsia="en-GB"/>
        </w:rPr>
        <w:t>,</w:t>
      </w:r>
      <w:r w:rsidRPr="009E5255">
        <w:rPr>
          <w:lang w:val="en-AU" w:eastAsia="en-GB"/>
        </w:rPr>
        <w:t xml:space="preserve"> and implement</w:t>
      </w:r>
      <w:r w:rsidR="00F15A9E" w:rsidRPr="009E5255">
        <w:rPr>
          <w:lang w:val="en-AU" w:eastAsia="en-GB"/>
        </w:rPr>
        <w:t>ing</w:t>
      </w:r>
      <w:r w:rsidRPr="009E5255">
        <w:rPr>
          <w:lang w:val="en-AU" w:eastAsia="en-GB"/>
        </w:rPr>
        <w:t xml:space="preserve"> an efficient and effective reimbursement system for the clinic</w:t>
      </w:r>
      <w:r w:rsidR="00AA59ED" w:rsidRPr="009E5255">
        <w:rPr>
          <w:lang w:val="en-AU" w:eastAsia="en-GB"/>
        </w:rPr>
        <w:t>al</w:t>
      </w:r>
      <w:r w:rsidRPr="009E5255">
        <w:rPr>
          <w:lang w:val="en-AU" w:eastAsia="en-GB"/>
        </w:rPr>
        <w:t xml:space="preserve"> administration of infused or injected drugs. </w:t>
      </w:r>
      <w:r w:rsidR="00F15A9E" w:rsidRPr="009E5255">
        <w:rPr>
          <w:lang w:val="en-AU" w:eastAsia="en-GB"/>
        </w:rPr>
        <w:t xml:space="preserve"> Th</w:t>
      </w:r>
      <w:r w:rsidR="00FD7CFD" w:rsidRPr="009E5255">
        <w:rPr>
          <w:lang w:val="en-AU" w:eastAsia="en-GB"/>
        </w:rPr>
        <w:t xml:space="preserve">is includes encouraging manufacturers to develop trials that present evidence on the use of </w:t>
      </w:r>
      <w:r w:rsidRPr="009E5255">
        <w:rPr>
          <w:lang w:val="en-AU" w:eastAsia="en-GB"/>
        </w:rPr>
        <w:t>fixed</w:t>
      </w:r>
      <w:r w:rsidR="00AA59ED" w:rsidRPr="009E5255">
        <w:rPr>
          <w:lang w:val="en-AU" w:eastAsia="en-GB"/>
        </w:rPr>
        <w:t>-</w:t>
      </w:r>
      <w:r w:rsidRPr="009E5255">
        <w:rPr>
          <w:lang w:val="en-AU" w:eastAsia="en-GB"/>
        </w:rPr>
        <w:t>dos</w:t>
      </w:r>
      <w:r w:rsidR="00FD7CFD" w:rsidRPr="009E5255">
        <w:rPr>
          <w:lang w:val="en-AU" w:eastAsia="en-GB"/>
        </w:rPr>
        <w:t xml:space="preserve">e formulations, and potentially introducing technologies that allow </w:t>
      </w:r>
      <w:r w:rsidRPr="009E5255">
        <w:rPr>
          <w:lang w:val="en-AU" w:eastAsia="en-GB"/>
        </w:rPr>
        <w:t>single-dose vials to be used safely across multiple patients</w:t>
      </w:r>
      <w:r w:rsidR="00AA59ED" w:rsidRPr="009E5255">
        <w:rPr>
          <w:lang w:val="en-AU" w:eastAsia="en-GB"/>
        </w:rPr>
        <w:t>.</w:t>
      </w:r>
    </w:p>
    <w:p w14:paraId="53E3EA3E" w14:textId="5771725E" w:rsidR="00FD7CFD" w:rsidRPr="009E5255" w:rsidRDefault="00AA59ED" w:rsidP="005A2B78">
      <w:pPr>
        <w:pStyle w:val="ListParagraph"/>
        <w:rPr>
          <w:lang w:val="en-AU" w:eastAsia="en-GB"/>
        </w:rPr>
      </w:pPr>
      <w:r w:rsidRPr="009E5255">
        <w:rPr>
          <w:lang w:val="en-AU" w:eastAsia="en-GB"/>
        </w:rPr>
        <w:t>D</w:t>
      </w:r>
      <w:r w:rsidR="001D0FCA" w:rsidRPr="009E5255">
        <w:rPr>
          <w:lang w:val="en-AU" w:eastAsia="en-GB"/>
        </w:rPr>
        <w:t xml:space="preserve">rug manufacturers </w:t>
      </w:r>
      <w:r w:rsidRPr="009E5255">
        <w:rPr>
          <w:lang w:val="en-AU" w:eastAsia="en-GB"/>
        </w:rPr>
        <w:t xml:space="preserve">should be required </w:t>
      </w:r>
      <w:r w:rsidR="001D0FCA" w:rsidRPr="009E5255">
        <w:rPr>
          <w:lang w:val="en-AU" w:eastAsia="en-GB"/>
        </w:rPr>
        <w:t xml:space="preserve">to produce injectable and infused drugs in multi-dose vials when it is safe to do so. </w:t>
      </w:r>
      <w:r w:rsidR="00FD7CFD" w:rsidRPr="009E5255">
        <w:rPr>
          <w:lang w:val="en-AU" w:eastAsia="en-GB"/>
        </w:rPr>
        <w:t xml:space="preserve"> </w:t>
      </w:r>
    </w:p>
    <w:p w14:paraId="4900833C" w14:textId="4C907B86" w:rsidR="00FD7CFD" w:rsidRPr="009E5255" w:rsidRDefault="00FD7CFD" w:rsidP="005A2B78">
      <w:pPr>
        <w:pStyle w:val="ListParagraph"/>
        <w:rPr>
          <w:lang w:val="en-AU" w:eastAsia="en-GB"/>
        </w:rPr>
      </w:pPr>
      <w:r w:rsidRPr="009E5255">
        <w:rPr>
          <w:lang w:val="en-AU" w:eastAsia="en-GB"/>
        </w:rPr>
        <w:t xml:space="preserve">Uncouple </w:t>
      </w:r>
      <w:r w:rsidR="001D0FCA" w:rsidRPr="009E5255">
        <w:rPr>
          <w:lang w:val="en-AU" w:eastAsia="en-GB"/>
        </w:rPr>
        <w:t xml:space="preserve">add-on payments to clinicians for infused </w:t>
      </w:r>
      <w:r w:rsidR="00AA59ED" w:rsidRPr="009E5255">
        <w:rPr>
          <w:lang w:val="en-AU" w:eastAsia="en-GB"/>
        </w:rPr>
        <w:t>and</w:t>
      </w:r>
      <w:r w:rsidR="001D0FCA" w:rsidRPr="009E5255">
        <w:rPr>
          <w:lang w:val="en-AU" w:eastAsia="en-GB"/>
        </w:rPr>
        <w:t xml:space="preserve"> injected drugs </w:t>
      </w:r>
      <w:r w:rsidRPr="009E5255">
        <w:rPr>
          <w:lang w:val="en-AU" w:eastAsia="en-GB"/>
        </w:rPr>
        <w:t xml:space="preserve">(currently a </w:t>
      </w:r>
      <w:r w:rsidR="00AA59ED" w:rsidRPr="009E5255">
        <w:rPr>
          <w:lang w:val="en-AU" w:eastAsia="en-GB"/>
        </w:rPr>
        <w:t>feature</w:t>
      </w:r>
      <w:r w:rsidRPr="009E5255">
        <w:rPr>
          <w:lang w:val="en-AU" w:eastAsia="en-GB"/>
        </w:rPr>
        <w:t xml:space="preserve"> of the reimbursement system in the USA).  The focus should be to d</w:t>
      </w:r>
      <w:r w:rsidR="001D0FCA" w:rsidRPr="009E5255">
        <w:rPr>
          <w:lang w:val="en-AU" w:eastAsia="en-GB"/>
        </w:rPr>
        <w:t>esign and evaluate new payment models that reimburse health care providers by treatment episode</w:t>
      </w:r>
      <w:r w:rsidR="00AA59ED" w:rsidRPr="009E5255">
        <w:rPr>
          <w:lang w:val="en-AU" w:eastAsia="en-GB"/>
        </w:rPr>
        <w:t>,</w:t>
      </w:r>
      <w:r w:rsidR="001D0FCA" w:rsidRPr="009E5255">
        <w:rPr>
          <w:lang w:val="en-AU" w:eastAsia="en-GB"/>
        </w:rPr>
        <w:t xml:space="preserve"> rather than by the volume or cost of a drug vial. </w:t>
      </w:r>
    </w:p>
    <w:p w14:paraId="22A0CD4A" w14:textId="7A8D5754" w:rsidR="00233A88" w:rsidRPr="009E5255" w:rsidRDefault="00FD7CFD" w:rsidP="005A2B78">
      <w:pPr>
        <w:pStyle w:val="ListParagraph"/>
        <w:rPr>
          <w:lang w:val="en-AU" w:eastAsia="en-GB"/>
        </w:rPr>
      </w:pPr>
      <w:r w:rsidRPr="009E5255">
        <w:rPr>
          <w:lang w:val="en-AU" w:eastAsia="en-GB"/>
        </w:rPr>
        <w:t>T</w:t>
      </w:r>
      <w:r w:rsidR="001D0FCA" w:rsidRPr="009E5255">
        <w:rPr>
          <w:lang w:val="en-AU" w:eastAsia="en-GB"/>
        </w:rPr>
        <w:t xml:space="preserve">he use of </w:t>
      </w:r>
      <w:r w:rsidR="00D424F2" w:rsidRPr="009E5255">
        <w:rPr>
          <w:lang w:val="en-AU" w:eastAsia="en-GB"/>
        </w:rPr>
        <w:t>a ‘</w:t>
      </w:r>
      <w:r w:rsidR="00233A88" w:rsidRPr="009E5255">
        <w:rPr>
          <w:lang w:val="en-AU" w:eastAsia="en-GB"/>
        </w:rPr>
        <w:t>justified-wastage</w:t>
      </w:r>
      <w:r w:rsidR="00D424F2" w:rsidRPr="009E5255">
        <w:rPr>
          <w:lang w:val="en-AU" w:eastAsia="en-GB"/>
        </w:rPr>
        <w:t>’</w:t>
      </w:r>
      <w:r w:rsidR="00233A88" w:rsidRPr="009E5255">
        <w:rPr>
          <w:lang w:val="en-AU" w:eastAsia="en-GB"/>
        </w:rPr>
        <w:t xml:space="preserve"> </w:t>
      </w:r>
      <w:r w:rsidR="001D0FCA" w:rsidRPr="009E5255">
        <w:rPr>
          <w:lang w:val="en-AU" w:eastAsia="en-GB"/>
        </w:rPr>
        <w:t>modifier should be discontinued due to issues related to inconsistent and fragmented use across the practices</w:t>
      </w:r>
      <w:r w:rsidR="00D424F2" w:rsidRPr="009E5255">
        <w:rPr>
          <w:lang w:val="en-AU" w:eastAsia="en-GB"/>
        </w:rPr>
        <w:t>, which</w:t>
      </w:r>
      <w:r w:rsidR="001D0FCA" w:rsidRPr="009E5255">
        <w:rPr>
          <w:lang w:val="en-AU" w:eastAsia="en-GB"/>
        </w:rPr>
        <w:t xml:space="preserve"> compromis</w:t>
      </w:r>
      <w:r w:rsidR="00D424F2" w:rsidRPr="009E5255">
        <w:rPr>
          <w:lang w:val="en-AU" w:eastAsia="en-GB"/>
        </w:rPr>
        <w:t>es</w:t>
      </w:r>
      <w:r w:rsidR="001D0FCA" w:rsidRPr="009E5255">
        <w:rPr>
          <w:lang w:val="en-AU" w:eastAsia="en-GB"/>
        </w:rPr>
        <w:t xml:space="preserve"> estimate</w:t>
      </w:r>
      <w:r w:rsidR="00D424F2" w:rsidRPr="009E5255">
        <w:rPr>
          <w:lang w:val="en-AU" w:eastAsia="en-GB"/>
        </w:rPr>
        <w:t>s of discarded drug</w:t>
      </w:r>
      <w:r w:rsidR="001D0FCA" w:rsidRPr="009E5255">
        <w:rPr>
          <w:lang w:val="en-AU" w:eastAsia="en-GB"/>
        </w:rPr>
        <w:t xml:space="preserve"> amounts and their associated payments. </w:t>
      </w:r>
    </w:p>
    <w:p w14:paraId="3C4A1A12" w14:textId="3045BF96" w:rsidR="001D0FCA" w:rsidRPr="009E5255" w:rsidRDefault="00233A88" w:rsidP="005A2B78">
      <w:pPr>
        <w:pStyle w:val="ListParagraph"/>
        <w:rPr>
          <w:lang w:val="en-AU" w:eastAsia="en-GB"/>
        </w:rPr>
      </w:pPr>
      <w:r w:rsidRPr="009E5255">
        <w:rPr>
          <w:lang w:val="en-AU" w:eastAsia="en-GB"/>
        </w:rPr>
        <w:t>P</w:t>
      </w:r>
      <w:r w:rsidR="001D0FCA" w:rsidRPr="009E5255">
        <w:rPr>
          <w:lang w:val="en-AU" w:eastAsia="en-GB"/>
        </w:rPr>
        <w:t xml:space="preserve">otential rebates occurring </w:t>
      </w:r>
      <w:r w:rsidRPr="009E5255">
        <w:rPr>
          <w:lang w:val="en-AU" w:eastAsia="en-GB"/>
        </w:rPr>
        <w:t xml:space="preserve">in the system </w:t>
      </w:r>
      <w:r w:rsidR="001D0FCA" w:rsidRPr="009E5255">
        <w:rPr>
          <w:lang w:val="en-AU" w:eastAsia="en-GB"/>
        </w:rPr>
        <w:t>as a result of legislation or regulatory action should be directed first to cover patients</w:t>
      </w:r>
      <w:r w:rsidRPr="009E5255">
        <w:rPr>
          <w:lang w:val="en-AU" w:eastAsia="en-GB"/>
        </w:rPr>
        <w:t>’</w:t>
      </w:r>
      <w:r w:rsidR="001D0FCA" w:rsidRPr="009E5255">
        <w:rPr>
          <w:lang w:val="en-AU" w:eastAsia="en-GB"/>
        </w:rPr>
        <w:t xml:space="preserve"> out-of-pocket expense</w:t>
      </w:r>
      <w:r w:rsidR="00D424F2" w:rsidRPr="009E5255">
        <w:rPr>
          <w:lang w:val="en-AU" w:eastAsia="en-GB"/>
        </w:rPr>
        <w:t>s</w:t>
      </w:r>
      <w:r w:rsidR="001D0FCA" w:rsidRPr="009E5255">
        <w:rPr>
          <w:lang w:val="en-AU" w:eastAsia="en-GB"/>
        </w:rPr>
        <w:t xml:space="preserve"> for discarded drug and thereafter to health care providers and payers. </w:t>
      </w:r>
      <w:r w:rsidRPr="009E5255">
        <w:rPr>
          <w:lang w:val="en-AU" w:eastAsia="en-GB"/>
        </w:rPr>
        <w:fldChar w:fldCharType="begin"/>
      </w:r>
      <w:r w:rsidR="000714B1" w:rsidRPr="009E5255">
        <w:rPr>
          <w:lang w:val="en-AU" w:eastAsia="en-GB"/>
        </w:rPr>
        <w:instrText xml:space="preserve"> ADDIN EN.CITE &lt;EndNote&gt;&lt;Cite ExcludeAuth="1"&gt;&lt;Year&gt;2021&lt;/Year&gt;&lt;RecNum&gt;10572&lt;/RecNum&gt;&lt;DisplayText&gt;[34]&lt;/DisplayText&gt;&lt;record&gt;&lt;rec-number&gt;10572&lt;/rec-number&gt;&lt;foreign-keys&gt;&lt;key app="EN" db-id="etpte9adcdfve1eerz5pws2fvps522ds5svf" timestamp="1652740079" guid="a450d1ac-b5e4-419a-be52-0082848aa5f5"&gt;10572&lt;/key&gt;&lt;/foreign-keys&gt;&lt;ref-type name="Book"&gt;6&lt;/ref-type&gt;&lt;contributors&gt;&lt;tertiary-authors&gt;&lt;author&gt;Nass, S.&lt;/author&gt;&lt;author&gt;Lustig, T.&lt;/author&gt;&lt;author&gt;Amankwah, F.&lt;/author&gt;&lt;author&gt;Shortliffe, E.&lt;/author&gt;&lt;/tertiary-authors&gt;&lt;/contributors&gt;&lt;titles&gt;&lt;title&gt;Medications in single-dose vials: Implications of discarded drugs&lt;/title&gt;&lt;/titles&gt;&lt;dates&gt;&lt;year&gt;2021&lt;/year&gt;&lt;/dates&gt;&lt;pub-location&gt;Washington, DC&lt;/pub-location&gt;&lt;publisher&gt;National Academies Press&lt;/publisher&gt;&lt;urls&gt;&lt;/urls&gt;&lt;/record&gt;&lt;/Cite&gt;&lt;/EndNote&gt;</w:instrText>
      </w:r>
      <w:r w:rsidRPr="009E5255">
        <w:rPr>
          <w:lang w:val="en-AU" w:eastAsia="en-GB"/>
        </w:rPr>
        <w:fldChar w:fldCharType="separate"/>
      </w:r>
      <w:r w:rsidR="000714B1" w:rsidRPr="009E5255">
        <w:rPr>
          <w:noProof/>
          <w:lang w:val="en-AU" w:eastAsia="en-GB"/>
        </w:rPr>
        <w:t>[34]</w:t>
      </w:r>
      <w:r w:rsidRPr="009E5255">
        <w:rPr>
          <w:lang w:val="en-AU" w:eastAsia="en-GB"/>
        </w:rPr>
        <w:fldChar w:fldCharType="end"/>
      </w:r>
    </w:p>
    <w:p w14:paraId="1F17113F" w14:textId="2D690615" w:rsidR="001D0FCA" w:rsidRPr="009E5255" w:rsidRDefault="000077DC" w:rsidP="00164220">
      <w:pPr>
        <w:rPr>
          <w:lang w:eastAsia="en-GB"/>
        </w:rPr>
      </w:pPr>
      <w:r w:rsidRPr="009E5255">
        <w:rPr>
          <w:lang w:eastAsia="en-GB"/>
        </w:rPr>
        <w:t xml:space="preserve">Fasola et al. showed that the financial loss due to wastage of six drugs (cetuximab, docetaxel, gemcitabine, oxaliplatin, pemetrexed and trastuzumab) accounted for about 5% of annual expenditure </w:t>
      </w:r>
      <w:r w:rsidR="003F27C5" w:rsidRPr="009E5255">
        <w:rPr>
          <w:lang w:eastAsia="en-GB"/>
        </w:rPr>
        <w:t xml:space="preserve">at </w:t>
      </w:r>
      <w:r w:rsidR="00A93971" w:rsidRPr="009E5255">
        <w:rPr>
          <w:lang w:eastAsia="en-GB"/>
        </w:rPr>
        <w:t>a</w:t>
      </w:r>
      <w:r w:rsidR="003F27C5" w:rsidRPr="009E5255">
        <w:rPr>
          <w:lang w:eastAsia="en-GB"/>
        </w:rPr>
        <w:t xml:space="preserve"> centre in Brazil </w:t>
      </w:r>
      <w:r w:rsidRPr="009E5255">
        <w:rPr>
          <w:lang w:eastAsia="en-GB"/>
        </w:rPr>
        <w:fldChar w:fldCharType="begin"/>
      </w:r>
      <w:r w:rsidR="000714B1" w:rsidRPr="009E5255">
        <w:rPr>
          <w:lang w:eastAsia="en-GB"/>
        </w:rPr>
        <w:instrText xml:space="preserve"> ADDIN EN.CITE &lt;EndNote&gt;&lt;Cite&gt;&lt;Author&gt;Fasola&lt;/Author&gt;&lt;Year&gt;2014&lt;/Year&gt;&lt;RecNum&gt;10520&lt;/RecNum&gt;&lt;DisplayText&gt;[35]&lt;/DisplayText&gt;&lt;record&gt;&lt;rec-number&gt;10520&lt;/rec-number&gt;&lt;foreign-keys&gt;&lt;key app="EN" db-id="etpte9adcdfve1eerz5pws2fvps522ds5svf" timestamp="1652739906" guid="8f19c652-5e77-431c-bc49-61df140710c1"&gt;10520&lt;/key&gt;&lt;/foreign-keys&gt;&lt;ref-type name="Journal Article"&gt;17&lt;/ref-type&gt;&lt;contributors&gt;&lt;authors&gt;&lt;author&gt;Fasola, G.&lt;/author&gt;&lt;author&gt;Aprile, G.&lt;/author&gt;&lt;author&gt;Marini, L.&lt;/author&gt;&lt;/authors&gt;&lt;/contributors&gt;&lt;titles&gt;&lt;title&gt;Drug waste minimization as an effective strategy of cost-containment in Oncology&lt;/title&gt;&lt;secondary-title&gt;BMC Health Services Research&lt;/secondary-title&gt;&lt;/titles&gt;&lt;periodical&gt;&lt;full-title&gt;BMC Health Serv Res&lt;/full-title&gt;&lt;abbr-1&gt;BMC health services research&lt;/abbr-1&gt;&lt;/periodical&gt;&lt;volume&gt;14&lt;/volume&gt;&lt;number&gt;57&lt;/number&gt;&lt;dates&gt;&lt;year&gt;2014&lt;/year&gt;&lt;/dates&gt;&lt;urls&gt;&lt;/urls&gt;&lt;/record&gt;&lt;/Cite&gt;&lt;/EndNote&gt;</w:instrText>
      </w:r>
      <w:r w:rsidRPr="009E5255">
        <w:rPr>
          <w:lang w:eastAsia="en-GB"/>
        </w:rPr>
        <w:fldChar w:fldCharType="separate"/>
      </w:r>
      <w:r w:rsidR="000714B1" w:rsidRPr="009E5255">
        <w:rPr>
          <w:noProof/>
          <w:lang w:eastAsia="en-GB"/>
        </w:rPr>
        <w:t>[35]</w:t>
      </w:r>
      <w:r w:rsidRPr="009E5255">
        <w:rPr>
          <w:lang w:eastAsia="en-GB"/>
        </w:rPr>
        <w:fldChar w:fldCharType="end"/>
      </w:r>
      <w:r w:rsidRPr="009E5255">
        <w:rPr>
          <w:lang w:eastAsia="en-GB"/>
        </w:rPr>
        <w:t xml:space="preserve">. </w:t>
      </w:r>
      <w:r w:rsidR="003F27C5" w:rsidRPr="009E5255">
        <w:rPr>
          <w:lang w:eastAsia="en-GB"/>
        </w:rPr>
        <w:t xml:space="preserve"> D</w:t>
      </w:r>
      <w:r w:rsidRPr="009E5255">
        <w:rPr>
          <w:lang w:eastAsia="en-GB"/>
        </w:rPr>
        <w:t>rug wastage was minimi</w:t>
      </w:r>
      <w:r w:rsidR="003F27C5" w:rsidRPr="009E5255">
        <w:rPr>
          <w:lang w:eastAsia="en-GB"/>
        </w:rPr>
        <w:t>s</w:t>
      </w:r>
      <w:r w:rsidRPr="009E5255">
        <w:rPr>
          <w:lang w:eastAsia="en-GB"/>
        </w:rPr>
        <w:t xml:space="preserve">ed </w:t>
      </w:r>
      <w:r w:rsidR="0005398C" w:rsidRPr="009E5255">
        <w:rPr>
          <w:lang w:eastAsia="en-GB"/>
        </w:rPr>
        <w:t>by</w:t>
      </w:r>
      <w:r w:rsidRPr="009E5255">
        <w:rPr>
          <w:lang w:eastAsia="en-GB"/>
        </w:rPr>
        <w:t xml:space="preserve"> four corrective measures: a rational</w:t>
      </w:r>
      <w:r w:rsidR="00A93971" w:rsidRPr="009E5255">
        <w:rPr>
          <w:lang w:eastAsia="en-GB"/>
        </w:rPr>
        <w:t>,</w:t>
      </w:r>
      <w:r w:rsidRPr="009E5255">
        <w:rPr>
          <w:lang w:eastAsia="en-GB"/>
        </w:rPr>
        <w:t xml:space="preserve"> by-disease organi</w:t>
      </w:r>
      <w:r w:rsidR="003F27C5" w:rsidRPr="009E5255">
        <w:rPr>
          <w:lang w:eastAsia="en-GB"/>
        </w:rPr>
        <w:t>s</w:t>
      </w:r>
      <w:r w:rsidRPr="009E5255">
        <w:rPr>
          <w:lang w:eastAsia="en-GB"/>
        </w:rPr>
        <w:t>ation of chemotherapy sessions over the course of the week; the use of multi</w:t>
      </w:r>
      <w:r w:rsidR="00A93971" w:rsidRPr="009E5255">
        <w:rPr>
          <w:lang w:eastAsia="en-GB"/>
        </w:rPr>
        <w:t>-</w:t>
      </w:r>
      <w:r w:rsidRPr="009E5255">
        <w:rPr>
          <w:lang w:eastAsia="en-GB"/>
        </w:rPr>
        <w:t>dose vials; reasonable rounding of drug dosages</w:t>
      </w:r>
      <w:r w:rsidR="00A93971" w:rsidRPr="009E5255">
        <w:rPr>
          <w:lang w:eastAsia="en-GB"/>
        </w:rPr>
        <w:t>;</w:t>
      </w:r>
      <w:r w:rsidRPr="009E5255">
        <w:rPr>
          <w:lang w:eastAsia="en-GB"/>
        </w:rPr>
        <w:t xml:space="preserve"> and selection of the most appropriate vial size, depending on drug</w:t>
      </w:r>
      <w:r w:rsidR="00A93971" w:rsidRPr="009E5255">
        <w:rPr>
          <w:lang w:eastAsia="en-GB"/>
        </w:rPr>
        <w:t>-</w:t>
      </w:r>
      <w:r w:rsidRPr="009E5255">
        <w:rPr>
          <w:lang w:eastAsia="en-GB"/>
        </w:rPr>
        <w:t xml:space="preserve">unit pricing. </w:t>
      </w:r>
      <w:r w:rsidR="003F27C5" w:rsidRPr="009E5255">
        <w:rPr>
          <w:lang w:eastAsia="en-GB"/>
        </w:rPr>
        <w:t xml:space="preserve"> </w:t>
      </w:r>
      <w:r w:rsidRPr="009E5255">
        <w:rPr>
          <w:lang w:eastAsia="en-GB"/>
        </w:rPr>
        <w:t>The</w:t>
      </w:r>
      <w:r w:rsidR="003F27C5" w:rsidRPr="009E5255">
        <w:rPr>
          <w:lang w:eastAsia="en-GB"/>
        </w:rPr>
        <w:t xml:space="preserve"> authors</w:t>
      </w:r>
      <w:r w:rsidRPr="009E5255">
        <w:rPr>
          <w:lang w:eastAsia="en-GB"/>
        </w:rPr>
        <w:t xml:space="preserve"> demonstrated that the management of waste in a centrali</w:t>
      </w:r>
      <w:r w:rsidR="003F27C5" w:rsidRPr="009E5255">
        <w:rPr>
          <w:lang w:eastAsia="en-GB"/>
        </w:rPr>
        <w:t>s</w:t>
      </w:r>
      <w:r w:rsidRPr="009E5255">
        <w:rPr>
          <w:lang w:eastAsia="en-GB"/>
        </w:rPr>
        <w:t>ed medication preparation unit may reduce chemotherapy cost</w:t>
      </w:r>
      <w:r w:rsidR="003F27C5" w:rsidRPr="009E5255">
        <w:rPr>
          <w:lang w:eastAsia="en-GB"/>
        </w:rPr>
        <w:t>s</w:t>
      </w:r>
      <w:r w:rsidRPr="009E5255">
        <w:rPr>
          <w:lang w:eastAsia="en-GB"/>
        </w:rPr>
        <w:t xml:space="preserve"> by 45% in two years of monitoring.</w:t>
      </w:r>
    </w:p>
    <w:p w14:paraId="661F1713" w14:textId="451E4576" w:rsidR="00F55154" w:rsidRPr="009E5255" w:rsidRDefault="001252B8" w:rsidP="001252B8">
      <w:pPr>
        <w:rPr>
          <w:lang w:eastAsia="en-GB"/>
        </w:rPr>
      </w:pPr>
      <w:r w:rsidRPr="009E5255">
        <w:rPr>
          <w:lang w:eastAsia="en-GB"/>
        </w:rPr>
        <w:t>Gilbar et al. identified numerous injectable cancer drugs that are amenable to strategies for reducing expenditure and avoiding drug wastage</w:t>
      </w:r>
      <w:r w:rsidRPr="009E5255">
        <w:rPr>
          <w:color w:val="000000" w:themeColor="text1"/>
          <w:lang w:eastAsia="en-GB"/>
        </w:rPr>
        <w:t xml:space="preserve"> </w:t>
      </w:r>
      <w:r w:rsidR="00AA4E7B" w:rsidRPr="009E5255">
        <w:rPr>
          <w:color w:val="000000" w:themeColor="text1"/>
          <w:lang w:eastAsia="en-GB"/>
        </w:rPr>
        <w:fldChar w:fldCharType="begin"/>
      </w:r>
      <w:r w:rsidR="000714B1" w:rsidRPr="009E5255">
        <w:rPr>
          <w:color w:val="000000" w:themeColor="text1"/>
          <w:lang w:eastAsia="en-GB"/>
        </w:rPr>
        <w:instrText xml:space="preserve"> ADDIN EN.CITE &lt;EndNote&gt;&lt;Cite&gt;&lt;Author&gt;Gilbar&lt;/Author&gt;&lt;Year&gt;2017&lt;/Year&gt;&lt;RecNum&gt;10525&lt;/RecNum&gt;&lt;DisplayText&gt;[36]&lt;/DisplayText&gt;&lt;record&gt;&lt;rec-number&gt;10525&lt;/rec-number&gt;&lt;foreign-keys&gt;&lt;key app="EN" db-id="etpte9adcdfve1eerz5pws2fvps522ds5svf" timestamp="1652739906" guid="3a7eba55-9ed6-45c8-9f9e-35fb2d286db8"&gt;10525&lt;/key&gt;&lt;/foreign-keys&gt;&lt;ref-type name="Journal Article"&gt;17&lt;/ref-type&gt;&lt;contributors&gt;&lt;authors&gt;&lt;author&gt;Gilbar, P.&lt;/author&gt;&lt;author&gt;Chambers, C.&lt;/author&gt;&lt;author&gt;Gilbar, E. &lt;/author&gt;&lt;/authors&gt;&lt;/contributors&gt;&lt;titles&gt;&lt;title&gt;Opportunities to significantly reduce expenditure associated with cancer drugs&lt;/title&gt;&lt;secondary-title&gt;Future Oncology&lt;/secondary-title&gt;&lt;/titles&gt;&lt;periodical&gt;&lt;full-title&gt;Future Oncology&lt;/full-title&gt;&lt;/periodical&gt;&lt;pages&gt;1311-1322&lt;/pages&gt;&lt;volume&gt;13&lt;/volume&gt;&lt;number&gt;15&lt;/number&gt;&lt;dates&gt;&lt;year&gt;2017&lt;/year&gt;&lt;/dates&gt;&lt;urls&gt;&lt;/urls&gt;&lt;/record&gt;&lt;/Cite&gt;&lt;/EndNote&gt;</w:instrText>
      </w:r>
      <w:r w:rsidR="00AA4E7B" w:rsidRPr="009E5255">
        <w:rPr>
          <w:color w:val="000000" w:themeColor="text1"/>
          <w:lang w:eastAsia="en-GB"/>
        </w:rPr>
        <w:fldChar w:fldCharType="separate"/>
      </w:r>
      <w:r w:rsidR="000714B1" w:rsidRPr="009E5255">
        <w:rPr>
          <w:noProof/>
          <w:color w:val="000000" w:themeColor="text1"/>
          <w:lang w:eastAsia="en-GB"/>
        </w:rPr>
        <w:t>[36]</w:t>
      </w:r>
      <w:r w:rsidR="00AA4E7B" w:rsidRPr="009E5255">
        <w:rPr>
          <w:color w:val="000000" w:themeColor="text1"/>
          <w:lang w:eastAsia="en-GB"/>
        </w:rPr>
        <w:fldChar w:fldCharType="end"/>
      </w:r>
      <w:r w:rsidRPr="009E5255">
        <w:rPr>
          <w:lang w:eastAsia="en-GB"/>
        </w:rPr>
        <w:t>.  The study used a survey</w:t>
      </w:r>
      <w:r w:rsidR="00F55154" w:rsidRPr="009E5255">
        <w:rPr>
          <w:lang w:eastAsia="en-GB"/>
        </w:rPr>
        <w:t>, as well as available regulatory documents,</w:t>
      </w:r>
      <w:r w:rsidRPr="009E5255">
        <w:rPr>
          <w:lang w:eastAsia="en-GB"/>
        </w:rPr>
        <w:t xml:space="preserve"> to collect data from pharmacists from 20 countries on drug </w:t>
      </w:r>
      <w:r w:rsidR="0047679B" w:rsidRPr="009E5255">
        <w:rPr>
          <w:lang w:eastAsia="en-GB"/>
        </w:rPr>
        <w:t xml:space="preserve">form, </w:t>
      </w:r>
      <w:r w:rsidRPr="009E5255">
        <w:rPr>
          <w:lang w:eastAsia="en-GB"/>
        </w:rPr>
        <w:t>availability</w:t>
      </w:r>
      <w:r w:rsidR="0047679B" w:rsidRPr="009E5255">
        <w:rPr>
          <w:lang w:eastAsia="en-GB"/>
        </w:rPr>
        <w:t xml:space="preserve"> </w:t>
      </w:r>
      <w:r w:rsidR="00F55154" w:rsidRPr="009E5255">
        <w:rPr>
          <w:lang w:eastAsia="en-GB"/>
        </w:rPr>
        <w:t xml:space="preserve">and stability.  The </w:t>
      </w:r>
      <w:r w:rsidR="0047679B" w:rsidRPr="009E5255">
        <w:rPr>
          <w:lang w:eastAsia="en-GB"/>
        </w:rPr>
        <w:t>study observed the following</w:t>
      </w:r>
      <w:r w:rsidR="00F55154" w:rsidRPr="009E5255">
        <w:rPr>
          <w:lang w:eastAsia="en-GB"/>
        </w:rPr>
        <w:t>:</w:t>
      </w:r>
    </w:p>
    <w:p w14:paraId="4C0827E9" w14:textId="2917EA22" w:rsidR="00AD1FC7" w:rsidRPr="009E5255" w:rsidRDefault="00F55154" w:rsidP="005A2B78">
      <w:pPr>
        <w:pStyle w:val="ListParagraph"/>
        <w:rPr>
          <w:lang w:val="en-AU" w:eastAsia="en-GB"/>
        </w:rPr>
      </w:pPr>
      <w:r w:rsidRPr="009E5255">
        <w:rPr>
          <w:lang w:val="en-AU" w:eastAsia="en-GB"/>
        </w:rPr>
        <w:t>T</w:t>
      </w:r>
      <w:r w:rsidR="001252B8" w:rsidRPr="009E5255">
        <w:rPr>
          <w:lang w:val="en-AU" w:eastAsia="en-GB"/>
        </w:rPr>
        <w:t>he availability of cancer drugs was highest in Australia and Germany (97.8%) and lowest in Kenya (37.8%) where only 14 of 29 cytotoxic agents and 3 of 16 cancer</w:t>
      </w:r>
      <w:r w:rsidR="0047679B" w:rsidRPr="009E5255">
        <w:rPr>
          <w:lang w:val="en-AU" w:eastAsia="en-GB"/>
        </w:rPr>
        <w:t>-</w:t>
      </w:r>
      <w:r w:rsidR="001252B8" w:rsidRPr="009E5255">
        <w:rPr>
          <w:lang w:val="en-AU" w:eastAsia="en-GB"/>
        </w:rPr>
        <w:t xml:space="preserve">indicated </w:t>
      </w:r>
      <w:r w:rsidR="008F76A2">
        <w:rPr>
          <w:lang w:val="en-AU" w:eastAsia="en-GB"/>
        </w:rPr>
        <w:t>mAbs</w:t>
      </w:r>
      <w:r w:rsidR="001252B8" w:rsidRPr="009E5255">
        <w:rPr>
          <w:lang w:val="en-AU" w:eastAsia="en-GB"/>
        </w:rPr>
        <w:t xml:space="preserve"> </w:t>
      </w:r>
      <w:r w:rsidRPr="009E5255">
        <w:rPr>
          <w:lang w:val="en-AU" w:eastAsia="en-GB"/>
        </w:rPr>
        <w:t xml:space="preserve">could be </w:t>
      </w:r>
      <w:r w:rsidR="001252B8" w:rsidRPr="009E5255">
        <w:rPr>
          <w:lang w:val="en-AU" w:eastAsia="en-GB"/>
        </w:rPr>
        <w:t>obtain</w:t>
      </w:r>
      <w:r w:rsidRPr="009E5255">
        <w:rPr>
          <w:lang w:val="en-AU" w:eastAsia="en-GB"/>
        </w:rPr>
        <w:t>ed</w:t>
      </w:r>
      <w:r w:rsidR="001252B8" w:rsidRPr="009E5255">
        <w:rPr>
          <w:lang w:val="en-AU" w:eastAsia="en-GB"/>
        </w:rPr>
        <w:t>.</w:t>
      </w:r>
    </w:p>
    <w:p w14:paraId="3022AC82" w14:textId="235E7ADC" w:rsidR="00AD1FC7" w:rsidRPr="009E5255" w:rsidRDefault="00AD1FC7" w:rsidP="005A2B78">
      <w:pPr>
        <w:pStyle w:val="ListParagraph"/>
        <w:rPr>
          <w:lang w:val="en-AU" w:eastAsia="en-GB"/>
        </w:rPr>
      </w:pPr>
      <w:r w:rsidRPr="009E5255">
        <w:rPr>
          <w:lang w:val="en-AU" w:eastAsia="en-GB"/>
        </w:rPr>
        <w:t>O</w:t>
      </w:r>
      <w:r w:rsidR="001252B8" w:rsidRPr="009E5255">
        <w:rPr>
          <w:lang w:val="en-AU" w:eastAsia="en-GB"/>
        </w:rPr>
        <w:t xml:space="preserve">nly 10 drugs (bleomycin, bortezomib, cyclophosphamide, docetaxel, doxorubicin liposomal, gemcitabine, ifosfamide, irinotecan, oxaliplatin, vinorelbine) were available in all 20 countries. </w:t>
      </w:r>
      <w:r w:rsidR="00F55154" w:rsidRPr="009E5255">
        <w:rPr>
          <w:lang w:val="en-AU" w:eastAsia="en-GB"/>
        </w:rPr>
        <w:t xml:space="preserve"> </w:t>
      </w:r>
      <w:r w:rsidR="001252B8" w:rsidRPr="009E5255">
        <w:rPr>
          <w:lang w:val="en-AU" w:eastAsia="en-GB"/>
        </w:rPr>
        <w:t>Eight drugs (azac</w:t>
      </w:r>
      <w:r w:rsidR="00F55154" w:rsidRPr="009E5255">
        <w:rPr>
          <w:lang w:val="en-AU" w:eastAsia="en-GB"/>
        </w:rPr>
        <w:t>i</w:t>
      </w:r>
      <w:r w:rsidR="001252B8" w:rsidRPr="009E5255">
        <w:rPr>
          <w:lang w:val="en-AU" w:eastAsia="en-GB"/>
        </w:rPr>
        <w:t xml:space="preserve">tidine, cabazitaxel, dactinomycin, daunorubicin, fludarabine, fotemustine, raltitrexed, romidepsin) had only a single vial size available in all countries where they were marketed. </w:t>
      </w:r>
      <w:r w:rsidR="00F55154" w:rsidRPr="009E5255">
        <w:rPr>
          <w:lang w:val="en-AU" w:eastAsia="en-GB"/>
        </w:rPr>
        <w:t xml:space="preserve"> </w:t>
      </w:r>
      <w:r w:rsidR="001252B8" w:rsidRPr="009E5255">
        <w:rPr>
          <w:lang w:val="en-AU" w:eastAsia="en-GB"/>
        </w:rPr>
        <w:t>Two drugs (dacarbazine and docetaxel) were identified with multiple vial size</w:t>
      </w:r>
      <w:r w:rsidR="00A61D2B" w:rsidRPr="009E5255">
        <w:rPr>
          <w:lang w:val="en-AU" w:eastAsia="en-GB"/>
        </w:rPr>
        <w:t>s</w:t>
      </w:r>
      <w:r w:rsidR="001252B8" w:rsidRPr="009E5255">
        <w:rPr>
          <w:lang w:val="en-AU" w:eastAsia="en-GB"/>
        </w:rPr>
        <w:t xml:space="preserve"> available in all countries. </w:t>
      </w:r>
      <w:r w:rsidR="00F55154" w:rsidRPr="009E5255">
        <w:rPr>
          <w:lang w:val="en-AU" w:eastAsia="en-GB"/>
        </w:rPr>
        <w:t xml:space="preserve"> </w:t>
      </w:r>
      <w:r w:rsidR="001252B8" w:rsidRPr="009E5255">
        <w:rPr>
          <w:lang w:val="en-AU" w:eastAsia="en-GB"/>
        </w:rPr>
        <w:t xml:space="preserve">The presence of overage (excess </w:t>
      </w:r>
      <w:r w:rsidR="00A61D2B" w:rsidRPr="009E5255">
        <w:rPr>
          <w:lang w:val="en-AU" w:eastAsia="en-GB"/>
        </w:rPr>
        <w:t>product</w:t>
      </w:r>
      <w:r w:rsidR="001252B8" w:rsidRPr="009E5255">
        <w:rPr>
          <w:lang w:val="en-AU" w:eastAsia="en-GB"/>
        </w:rPr>
        <w:t>) was reported in 31% of drugs.</w:t>
      </w:r>
      <w:r w:rsidRPr="009E5255">
        <w:rPr>
          <w:lang w:val="en-AU" w:eastAsia="en-GB"/>
        </w:rPr>
        <w:t xml:space="preserve"> </w:t>
      </w:r>
      <w:r w:rsidR="001252B8" w:rsidRPr="009E5255">
        <w:rPr>
          <w:lang w:val="en-AU" w:eastAsia="en-GB"/>
        </w:rPr>
        <w:t xml:space="preserve"> Stability data for cytotoxic drugs were inconsistent</w:t>
      </w:r>
      <w:r w:rsidR="00A61D2B" w:rsidRPr="009E5255">
        <w:rPr>
          <w:lang w:val="en-AU" w:eastAsia="en-GB"/>
        </w:rPr>
        <w:t>,</w:t>
      </w:r>
      <w:r w:rsidR="001252B8" w:rsidRPr="009E5255">
        <w:rPr>
          <w:lang w:val="en-AU" w:eastAsia="en-GB"/>
        </w:rPr>
        <w:t xml:space="preserve"> with 24-hour expiry in the majority of countries.</w:t>
      </w:r>
    </w:p>
    <w:p w14:paraId="3FA69D59" w14:textId="54963C92" w:rsidR="00AD1FC7" w:rsidRPr="009E5255" w:rsidRDefault="00F55154" w:rsidP="005A2B78">
      <w:pPr>
        <w:pStyle w:val="ListParagraph"/>
        <w:rPr>
          <w:lang w:val="en-AU" w:eastAsia="en-GB"/>
        </w:rPr>
      </w:pPr>
      <w:r w:rsidRPr="009E5255">
        <w:rPr>
          <w:lang w:val="en-AU" w:eastAsia="en-GB"/>
        </w:rPr>
        <w:t xml:space="preserve">Only three </w:t>
      </w:r>
      <w:r w:rsidR="008F76A2">
        <w:rPr>
          <w:lang w:val="en-AU" w:eastAsia="en-GB"/>
        </w:rPr>
        <w:t>mAbs</w:t>
      </w:r>
      <w:r w:rsidR="001252B8" w:rsidRPr="009E5255">
        <w:rPr>
          <w:lang w:val="en-AU" w:eastAsia="en-GB"/>
        </w:rPr>
        <w:t xml:space="preserve"> with cancer indication</w:t>
      </w:r>
      <w:r w:rsidRPr="009E5255">
        <w:rPr>
          <w:lang w:val="en-AU" w:eastAsia="en-GB"/>
        </w:rPr>
        <w:t xml:space="preserve">s </w:t>
      </w:r>
      <w:r w:rsidR="001252B8" w:rsidRPr="009E5255">
        <w:rPr>
          <w:lang w:val="en-AU" w:eastAsia="en-GB"/>
        </w:rPr>
        <w:t xml:space="preserve">(bevacizumab, rituximab and trastuzumab) were available in all 20 countries. </w:t>
      </w:r>
      <w:r w:rsidRPr="009E5255">
        <w:rPr>
          <w:lang w:val="en-AU" w:eastAsia="en-GB"/>
        </w:rPr>
        <w:t xml:space="preserve"> </w:t>
      </w:r>
      <w:r w:rsidR="001252B8" w:rsidRPr="009E5255">
        <w:rPr>
          <w:lang w:val="en-AU" w:eastAsia="en-GB"/>
        </w:rPr>
        <w:t xml:space="preserve">Five </w:t>
      </w:r>
      <w:r w:rsidR="008F76A2">
        <w:rPr>
          <w:lang w:val="en-AU" w:eastAsia="en-GB"/>
        </w:rPr>
        <w:t>mAbs</w:t>
      </w:r>
      <w:r w:rsidR="001252B8" w:rsidRPr="009E5255">
        <w:rPr>
          <w:lang w:val="en-AU" w:eastAsia="en-GB"/>
        </w:rPr>
        <w:t xml:space="preserve"> (alemtuzumab, blinatumomab, brentuximab vedotin, obinutuzumab, pertuzumab) were </w:t>
      </w:r>
      <w:r w:rsidR="009F5087" w:rsidRPr="009E5255">
        <w:rPr>
          <w:lang w:val="en-AU" w:eastAsia="en-GB"/>
        </w:rPr>
        <w:t xml:space="preserve">only </w:t>
      </w:r>
      <w:r w:rsidR="001252B8" w:rsidRPr="009E5255">
        <w:rPr>
          <w:lang w:val="en-AU" w:eastAsia="en-GB"/>
        </w:rPr>
        <w:t xml:space="preserve">available in a single vial </w:t>
      </w:r>
      <w:r w:rsidR="009F5087" w:rsidRPr="009E5255">
        <w:rPr>
          <w:lang w:val="en-AU" w:eastAsia="en-GB"/>
        </w:rPr>
        <w:t>size</w:t>
      </w:r>
      <w:r w:rsidR="001252B8" w:rsidRPr="009E5255">
        <w:rPr>
          <w:lang w:val="en-AU" w:eastAsia="en-GB"/>
        </w:rPr>
        <w:t xml:space="preserve">. The presence of overage was reported in 63% </w:t>
      </w:r>
      <w:r w:rsidR="009F5087" w:rsidRPr="009E5255">
        <w:rPr>
          <w:lang w:val="en-AU" w:eastAsia="en-GB"/>
        </w:rPr>
        <w:t xml:space="preserve">of </w:t>
      </w:r>
      <w:r w:rsidR="001252B8" w:rsidRPr="009E5255">
        <w:rPr>
          <w:lang w:val="en-AU" w:eastAsia="en-GB"/>
        </w:rPr>
        <w:t xml:space="preserve">drugs. </w:t>
      </w:r>
      <w:r w:rsidR="00AD1FC7" w:rsidRPr="009E5255">
        <w:rPr>
          <w:lang w:val="en-AU" w:eastAsia="en-GB"/>
        </w:rPr>
        <w:t xml:space="preserve"> </w:t>
      </w:r>
      <w:r w:rsidR="001252B8" w:rsidRPr="009E5255">
        <w:rPr>
          <w:lang w:val="en-AU" w:eastAsia="en-GB"/>
        </w:rPr>
        <w:t xml:space="preserve">Stability of </w:t>
      </w:r>
      <w:r w:rsidR="008F76A2">
        <w:rPr>
          <w:lang w:val="en-AU" w:eastAsia="en-GB"/>
        </w:rPr>
        <w:t>mAbs</w:t>
      </w:r>
      <w:r w:rsidR="001252B8" w:rsidRPr="009E5255">
        <w:rPr>
          <w:lang w:val="en-AU" w:eastAsia="en-GB"/>
        </w:rPr>
        <w:t xml:space="preserve"> </w:t>
      </w:r>
      <w:r w:rsidR="009F5087" w:rsidRPr="009E5255">
        <w:rPr>
          <w:lang w:val="en-AU" w:eastAsia="en-GB"/>
        </w:rPr>
        <w:t xml:space="preserve">varied </w:t>
      </w:r>
      <w:r w:rsidR="001252B8" w:rsidRPr="009E5255">
        <w:rPr>
          <w:lang w:val="en-AU" w:eastAsia="en-GB"/>
        </w:rPr>
        <w:t xml:space="preserve">from immediate use to 36 hours. </w:t>
      </w:r>
    </w:p>
    <w:p w14:paraId="7F60ACC2" w14:textId="318954E3" w:rsidR="001252B8" w:rsidRPr="009E5255" w:rsidRDefault="001252B8" w:rsidP="00F823D4">
      <w:pPr>
        <w:rPr>
          <w:lang w:eastAsia="en-GB"/>
        </w:rPr>
      </w:pPr>
      <w:r w:rsidRPr="009E5255">
        <w:rPr>
          <w:lang w:eastAsia="en-GB"/>
        </w:rPr>
        <w:t xml:space="preserve">The </w:t>
      </w:r>
      <w:r w:rsidR="00AD1FC7" w:rsidRPr="009E5255">
        <w:rPr>
          <w:lang w:eastAsia="en-GB"/>
        </w:rPr>
        <w:t>authors</w:t>
      </w:r>
      <w:r w:rsidRPr="009E5255">
        <w:rPr>
          <w:lang w:eastAsia="en-GB"/>
        </w:rPr>
        <w:t xml:space="preserve"> recommended strategies to achieve considerable monetary savings, not from a reduction in drug prices, but by minimi</w:t>
      </w:r>
      <w:r w:rsidR="00AD1FC7" w:rsidRPr="009E5255">
        <w:rPr>
          <w:lang w:eastAsia="en-GB"/>
        </w:rPr>
        <w:t>s</w:t>
      </w:r>
      <w:r w:rsidRPr="009E5255">
        <w:rPr>
          <w:lang w:eastAsia="en-GB"/>
        </w:rPr>
        <w:t>ing wastage (</w:t>
      </w:r>
      <w:r w:rsidR="00611CB4" w:rsidRPr="009E5255">
        <w:rPr>
          <w:lang w:eastAsia="en-GB"/>
        </w:rPr>
        <w:t xml:space="preserve">including </w:t>
      </w:r>
      <w:r w:rsidRPr="009E5255">
        <w:rPr>
          <w:lang w:eastAsia="en-GB"/>
        </w:rPr>
        <w:t xml:space="preserve">unused portion of vials and </w:t>
      </w:r>
      <w:r w:rsidR="00611CB4" w:rsidRPr="009E5255">
        <w:rPr>
          <w:lang w:eastAsia="en-GB"/>
        </w:rPr>
        <w:t xml:space="preserve">unadministered </w:t>
      </w:r>
      <w:r w:rsidRPr="009E5255">
        <w:rPr>
          <w:lang w:eastAsia="en-GB"/>
        </w:rPr>
        <w:t xml:space="preserve">prepared </w:t>
      </w:r>
      <w:r w:rsidR="00611CB4" w:rsidRPr="009E5255">
        <w:rPr>
          <w:lang w:eastAsia="en-GB"/>
        </w:rPr>
        <w:t>doses</w:t>
      </w:r>
      <w:r w:rsidRPr="009E5255">
        <w:rPr>
          <w:lang w:eastAsia="en-GB"/>
        </w:rPr>
        <w:t>)</w:t>
      </w:r>
      <w:r w:rsidR="00611CB4" w:rsidRPr="009E5255">
        <w:rPr>
          <w:lang w:eastAsia="en-GB"/>
        </w:rPr>
        <w:t>, as well</w:t>
      </w:r>
      <w:r w:rsidRPr="009E5255">
        <w:rPr>
          <w:lang w:eastAsia="en-GB"/>
        </w:rPr>
        <w:t xml:space="preserve"> </w:t>
      </w:r>
      <w:r w:rsidR="00611CB4" w:rsidRPr="009E5255">
        <w:rPr>
          <w:lang w:eastAsia="en-GB"/>
        </w:rPr>
        <w:t>as</w:t>
      </w:r>
      <w:r w:rsidRPr="009E5255">
        <w:rPr>
          <w:lang w:eastAsia="en-GB"/>
        </w:rPr>
        <w:t xml:space="preserve"> time spent on preparation and improv</w:t>
      </w:r>
      <w:r w:rsidR="00F823D4" w:rsidRPr="009E5255">
        <w:rPr>
          <w:lang w:eastAsia="en-GB"/>
        </w:rPr>
        <w:t>ed</w:t>
      </w:r>
      <w:r w:rsidRPr="009E5255">
        <w:rPr>
          <w:lang w:eastAsia="en-GB"/>
        </w:rPr>
        <w:t xml:space="preserve"> occupational safety. </w:t>
      </w:r>
      <w:r w:rsidR="00AD1FC7" w:rsidRPr="009E5255">
        <w:rPr>
          <w:lang w:eastAsia="en-GB"/>
        </w:rPr>
        <w:t xml:space="preserve"> </w:t>
      </w:r>
      <w:r w:rsidR="00F823D4" w:rsidRPr="009E5255">
        <w:rPr>
          <w:lang w:eastAsia="en-GB"/>
        </w:rPr>
        <w:t>S</w:t>
      </w:r>
      <w:r w:rsidRPr="009E5255">
        <w:rPr>
          <w:lang w:eastAsia="en-GB"/>
        </w:rPr>
        <w:t>trategies</w:t>
      </w:r>
      <w:r w:rsidR="00F823D4" w:rsidRPr="009E5255">
        <w:rPr>
          <w:lang w:eastAsia="en-GB"/>
        </w:rPr>
        <w:t xml:space="preserve"> included</w:t>
      </w:r>
      <w:r w:rsidRPr="009E5255">
        <w:rPr>
          <w:lang w:eastAsia="en-GB"/>
        </w:rPr>
        <w:t xml:space="preserve"> increasing the available range of drug vial strengths; ensuring vials contain overage (an excess of drug available in a vial above that stated on the label); provi</w:t>
      </w:r>
      <w:r w:rsidR="00F823D4" w:rsidRPr="009E5255">
        <w:rPr>
          <w:lang w:eastAsia="en-GB"/>
        </w:rPr>
        <w:t>sion of</w:t>
      </w:r>
      <w:r w:rsidRPr="009E5255">
        <w:rPr>
          <w:lang w:eastAsia="en-GB"/>
        </w:rPr>
        <w:t xml:space="preserve"> reliable extended stability data; and </w:t>
      </w:r>
      <w:r w:rsidR="00F823D4" w:rsidRPr="009E5255">
        <w:rPr>
          <w:lang w:eastAsia="en-GB"/>
        </w:rPr>
        <w:t>manufacture of</w:t>
      </w:r>
      <w:r w:rsidRPr="009E5255">
        <w:rPr>
          <w:lang w:eastAsia="en-GB"/>
        </w:rPr>
        <w:t xml:space="preserve"> products in the most suitable form for administration</w:t>
      </w:r>
      <w:r w:rsidR="00F823D4" w:rsidRPr="009E5255">
        <w:rPr>
          <w:lang w:eastAsia="en-GB"/>
        </w:rPr>
        <w:t>.</w:t>
      </w:r>
    </w:p>
    <w:p w14:paraId="71997CD2" w14:textId="663114C3" w:rsidR="00164220" w:rsidRPr="009E5255" w:rsidRDefault="00F06705" w:rsidP="00164220">
      <w:pPr>
        <w:rPr>
          <w:lang w:eastAsia="en-GB"/>
        </w:rPr>
      </w:pPr>
      <w:r w:rsidRPr="009E5255">
        <w:rPr>
          <w:lang w:eastAsia="en-GB"/>
        </w:rPr>
        <w:t xml:space="preserve">Australian </w:t>
      </w:r>
      <w:r w:rsidR="000C0D63" w:rsidRPr="009E5255">
        <w:rPr>
          <w:lang w:eastAsia="en-GB"/>
        </w:rPr>
        <w:t>p</w:t>
      </w:r>
      <w:r w:rsidR="00DB148E" w:rsidRPr="009E5255">
        <w:rPr>
          <w:lang w:eastAsia="en-GB"/>
        </w:rPr>
        <w:t>ublications</w:t>
      </w:r>
      <w:r w:rsidRPr="009E5255">
        <w:rPr>
          <w:lang w:eastAsia="en-GB"/>
        </w:rPr>
        <w:t xml:space="preserve">: </w:t>
      </w:r>
      <w:r w:rsidR="00164220" w:rsidRPr="009E5255">
        <w:rPr>
          <w:lang w:eastAsia="en-GB"/>
        </w:rPr>
        <w:t xml:space="preserve">Gilbar </w:t>
      </w:r>
      <w:r w:rsidR="003F47D0" w:rsidRPr="009E5255">
        <w:rPr>
          <w:lang w:eastAsia="en-GB"/>
        </w:rPr>
        <w:t>and Chambers</w:t>
      </w:r>
      <w:r w:rsidR="001252B8" w:rsidRPr="009E5255">
        <w:rPr>
          <w:lang w:eastAsia="en-GB"/>
        </w:rPr>
        <w:t xml:space="preserve"> </w:t>
      </w:r>
      <w:r w:rsidR="00164220" w:rsidRPr="009E5255">
        <w:rPr>
          <w:lang w:eastAsia="en-GB"/>
        </w:rPr>
        <w:t>present</w:t>
      </w:r>
      <w:r w:rsidR="000C0D63" w:rsidRPr="009E5255">
        <w:rPr>
          <w:lang w:eastAsia="en-GB"/>
        </w:rPr>
        <w:t>ed</w:t>
      </w:r>
      <w:r w:rsidR="001252B8" w:rsidRPr="009E5255">
        <w:rPr>
          <w:lang w:eastAsia="en-GB"/>
        </w:rPr>
        <w:t xml:space="preserve"> </w:t>
      </w:r>
      <w:r w:rsidR="0005398C" w:rsidRPr="009E5255">
        <w:rPr>
          <w:lang w:eastAsia="en-GB"/>
        </w:rPr>
        <w:t>several</w:t>
      </w:r>
      <w:r w:rsidR="00164220" w:rsidRPr="009E5255">
        <w:rPr>
          <w:lang w:eastAsia="en-GB"/>
        </w:rPr>
        <w:t xml:space="preserve"> strategies </w:t>
      </w:r>
      <w:r w:rsidR="000C0D63" w:rsidRPr="009E5255">
        <w:rPr>
          <w:lang w:eastAsia="en-GB"/>
        </w:rPr>
        <w:t>to</w:t>
      </w:r>
      <w:r w:rsidR="009F66BB" w:rsidRPr="009E5255">
        <w:rPr>
          <w:lang w:eastAsia="en-GB"/>
        </w:rPr>
        <w:t xml:space="preserve"> </w:t>
      </w:r>
      <w:r w:rsidR="00164220" w:rsidRPr="009E5255">
        <w:rPr>
          <w:lang w:eastAsia="en-GB"/>
        </w:rPr>
        <w:t>reduc</w:t>
      </w:r>
      <w:r w:rsidR="000C0D63" w:rsidRPr="009E5255">
        <w:rPr>
          <w:lang w:eastAsia="en-GB"/>
        </w:rPr>
        <w:t>e</w:t>
      </w:r>
      <w:r w:rsidR="00164220" w:rsidRPr="009E5255">
        <w:rPr>
          <w:lang w:eastAsia="en-GB"/>
        </w:rPr>
        <w:t xml:space="preserve"> expenditure associated with cancer drugs</w:t>
      </w:r>
      <w:r w:rsidR="001252B8" w:rsidRPr="009E5255">
        <w:rPr>
          <w:lang w:eastAsia="en-GB"/>
        </w:rPr>
        <w:t>, including</w:t>
      </w:r>
      <w:r w:rsidR="00164220" w:rsidRPr="009E5255">
        <w:rPr>
          <w:lang w:eastAsia="en-GB"/>
        </w:rPr>
        <w:t xml:space="preserve"> minimi</w:t>
      </w:r>
      <w:r w:rsidR="001252B8" w:rsidRPr="009E5255">
        <w:rPr>
          <w:lang w:eastAsia="en-GB"/>
        </w:rPr>
        <w:t>s</w:t>
      </w:r>
      <w:r w:rsidR="000C0D63" w:rsidRPr="009E5255">
        <w:rPr>
          <w:lang w:eastAsia="en-GB"/>
        </w:rPr>
        <w:t>ation of</w:t>
      </w:r>
      <w:r w:rsidR="00164220" w:rsidRPr="009E5255">
        <w:rPr>
          <w:lang w:eastAsia="en-GB"/>
        </w:rPr>
        <w:t xml:space="preserve"> wastage, provi</w:t>
      </w:r>
      <w:r w:rsidR="000C0D63" w:rsidRPr="009E5255">
        <w:rPr>
          <w:lang w:eastAsia="en-GB"/>
        </w:rPr>
        <w:t>sion of</w:t>
      </w:r>
      <w:r w:rsidR="00164220" w:rsidRPr="009E5255">
        <w:rPr>
          <w:lang w:eastAsia="en-GB"/>
        </w:rPr>
        <w:t xml:space="preserve"> </w:t>
      </w:r>
      <w:r w:rsidR="000C0D63" w:rsidRPr="009E5255">
        <w:rPr>
          <w:lang w:eastAsia="en-GB"/>
        </w:rPr>
        <w:t>a</w:t>
      </w:r>
      <w:r w:rsidR="00164220" w:rsidRPr="009E5255">
        <w:rPr>
          <w:lang w:eastAsia="en-GB"/>
        </w:rPr>
        <w:t xml:space="preserve"> range of vial sizes in countries, extended cancer drug expiry</w:t>
      </w:r>
      <w:r w:rsidR="009F66BB" w:rsidRPr="009E5255">
        <w:rPr>
          <w:lang w:eastAsia="en-GB"/>
        </w:rPr>
        <w:t>,</w:t>
      </w:r>
      <w:r w:rsidR="00164220" w:rsidRPr="009E5255">
        <w:rPr>
          <w:lang w:eastAsia="en-GB"/>
        </w:rPr>
        <w:t xml:space="preserve"> </w:t>
      </w:r>
      <w:r w:rsidR="000C0D63" w:rsidRPr="009E5255">
        <w:rPr>
          <w:lang w:eastAsia="en-GB"/>
        </w:rPr>
        <w:t xml:space="preserve">and </w:t>
      </w:r>
      <w:r w:rsidR="00164220" w:rsidRPr="009E5255">
        <w:rPr>
          <w:lang w:eastAsia="en-GB"/>
        </w:rPr>
        <w:t>use of pre-filled syringes and subcutaneous administration</w:t>
      </w:r>
      <w:r w:rsidR="000C0D63" w:rsidRPr="009E5255">
        <w:rPr>
          <w:lang w:eastAsia="en-GB"/>
        </w:rPr>
        <w:t>, rather than</w:t>
      </w:r>
      <w:r w:rsidR="00164220" w:rsidRPr="009E5255">
        <w:rPr>
          <w:lang w:eastAsia="en-GB"/>
        </w:rPr>
        <w:t xml:space="preserve"> preparation from a vial</w:t>
      </w:r>
      <w:r w:rsidR="001252B8" w:rsidRPr="009E5255">
        <w:rPr>
          <w:lang w:eastAsia="en-GB"/>
        </w:rPr>
        <w:t xml:space="preserve"> </w:t>
      </w:r>
      <w:r w:rsidR="001252B8" w:rsidRPr="009E5255">
        <w:rPr>
          <w:lang w:eastAsia="en-GB"/>
        </w:rPr>
        <w:fldChar w:fldCharType="begin"/>
      </w:r>
      <w:r w:rsidR="000714B1" w:rsidRPr="009E5255">
        <w:rPr>
          <w:lang w:eastAsia="en-GB"/>
        </w:rPr>
        <w:instrText xml:space="preserve"> ADDIN EN.CITE &lt;EndNote&gt;&lt;Cite&gt;&lt;Author&gt;Gilbar&lt;/Author&gt;&lt;Year&gt;2018&lt;/Year&gt;&lt;RecNum&gt;10530&lt;/RecNum&gt;&lt;DisplayText&gt;[37]&lt;/DisplayText&gt;&lt;record&gt;&lt;rec-number&gt;10530&lt;/rec-number&gt;&lt;foreign-keys&gt;&lt;key app="EN" db-id="etpte9adcdfve1eerz5pws2fvps522ds5svf" timestamp="1652739906" guid="1fdbfc67-9cc0-44da-8c40-8e2a7cec2cd7"&gt;10530&lt;/key&gt;&lt;/foreign-keys&gt;&lt;ref-type name="Journal Article"&gt;17&lt;/ref-type&gt;&lt;contributors&gt;&lt;authors&gt;&lt;author&gt;Gilbar, P.&lt;/author&gt;&lt;author&gt;Chambers, C.&lt;/author&gt;&lt;/authors&gt;&lt;/contributors&gt;&lt;auth-address&gt;1 Cancer and Palliative Care Services, Toowoomba Hospital, Toowoomba, Australia.&amp;#xD;2 Rural Clinical School, Faculty of Medicine, The University of Queensland, Toowoomba, Australia.&amp;#xD;3 Department of Cancer Services Pharmacy, Alberta Health Services, Alberta, Canada.&lt;/auth-address&gt;&lt;titles&gt;&lt;title&gt;How can we ensure value for money from expenditure on injectable cancer drugs?&lt;/title&gt;&lt;secondary-title&gt;Journal of Oncology Pharmacy Practice&lt;/secondary-title&gt;&lt;/titles&gt;&lt;periodical&gt;&lt;full-title&gt;Journal of Oncology Pharmacy Practice&lt;/full-title&gt;&lt;/periodical&gt;&lt;pages&gt;473-476&lt;/pages&gt;&lt;volume&gt;24&lt;/volume&gt;&lt;number&gt;6&lt;/number&gt;&lt;edition&gt;2017/05/02&lt;/edition&gt;&lt;keywords&gt;&lt;keyword&gt;*Antineoplastic Agents&lt;/keyword&gt;&lt;keyword&gt;*Health Expenditures&lt;/keyword&gt;&lt;keyword&gt;*Cancer drugs&lt;/keyword&gt;&lt;keyword&gt;*drug wastage&lt;/keyword&gt;&lt;keyword&gt;*expenditure&lt;/keyword&gt;&lt;keyword&gt;*stability&lt;/keyword&gt;&lt;keyword&gt;*vial sizes&lt;/keyword&gt;&lt;/keywords&gt;&lt;dates&gt;&lt;year&gt;2018&lt;/year&gt;&lt;pub-dates&gt;&lt;date&gt;Sep&lt;/date&gt;&lt;/pub-dates&gt;&lt;/dates&gt;&lt;isbn&gt;1477-092X (Electronic)&amp;#xD;1078-1552 (Linking)&lt;/isbn&gt;&lt;accession-num&gt;28457191&lt;/accession-num&gt;&lt;urls&gt;&lt;related-urls&gt;&lt;url&gt;https://www.ncbi.nlm.nih.gov/pubmed/28457191&lt;/url&gt;&lt;/related-urls&gt;&lt;/urls&gt;&lt;electronic-resource-num&gt;10.1177/1078155217706195&lt;/electronic-resource-num&gt;&lt;/record&gt;&lt;/Cite&gt;&lt;/EndNote&gt;</w:instrText>
      </w:r>
      <w:r w:rsidR="001252B8" w:rsidRPr="009E5255">
        <w:rPr>
          <w:lang w:eastAsia="en-GB"/>
        </w:rPr>
        <w:fldChar w:fldCharType="separate"/>
      </w:r>
      <w:r w:rsidR="000714B1" w:rsidRPr="009E5255">
        <w:rPr>
          <w:noProof/>
          <w:lang w:eastAsia="en-GB"/>
        </w:rPr>
        <w:t>[37]</w:t>
      </w:r>
      <w:r w:rsidR="001252B8" w:rsidRPr="009E5255">
        <w:rPr>
          <w:lang w:eastAsia="en-GB"/>
        </w:rPr>
        <w:fldChar w:fldCharType="end"/>
      </w:r>
      <w:r w:rsidR="00164220" w:rsidRPr="009E5255">
        <w:rPr>
          <w:lang w:eastAsia="en-GB"/>
        </w:rPr>
        <w:t xml:space="preserve">. </w:t>
      </w:r>
    </w:p>
    <w:p w14:paraId="464EB946" w14:textId="49BE92A7" w:rsidR="00643858" w:rsidRPr="009E5255" w:rsidRDefault="00164220" w:rsidP="00164220">
      <w:pPr>
        <w:rPr>
          <w:lang w:eastAsia="en-GB"/>
        </w:rPr>
      </w:pPr>
      <w:r w:rsidRPr="009E5255">
        <w:rPr>
          <w:lang w:eastAsia="en-GB"/>
        </w:rPr>
        <w:t xml:space="preserve">In a </w:t>
      </w:r>
      <w:r w:rsidR="003F47D0" w:rsidRPr="009E5255">
        <w:rPr>
          <w:lang w:eastAsia="en-GB"/>
        </w:rPr>
        <w:t>six</w:t>
      </w:r>
      <w:r w:rsidR="004716DA" w:rsidRPr="009E5255">
        <w:rPr>
          <w:lang w:eastAsia="en-GB"/>
        </w:rPr>
        <w:t>-</w:t>
      </w:r>
      <w:r w:rsidRPr="009E5255">
        <w:rPr>
          <w:lang w:eastAsia="en-GB"/>
        </w:rPr>
        <w:t>month</w:t>
      </w:r>
      <w:r w:rsidR="004716DA" w:rsidRPr="009E5255">
        <w:rPr>
          <w:lang w:eastAsia="en-GB"/>
        </w:rPr>
        <w:t xml:space="preserve"> prospective </w:t>
      </w:r>
      <w:r w:rsidRPr="009E5255">
        <w:rPr>
          <w:lang w:eastAsia="en-GB"/>
        </w:rPr>
        <w:t>study</w:t>
      </w:r>
      <w:r w:rsidR="003F47D0" w:rsidRPr="009E5255">
        <w:rPr>
          <w:lang w:eastAsia="en-GB"/>
        </w:rPr>
        <w:t>,</w:t>
      </w:r>
      <w:r w:rsidRPr="009E5255">
        <w:rPr>
          <w:lang w:eastAsia="en-GB"/>
        </w:rPr>
        <w:t xml:space="preserve"> Gilbar</w:t>
      </w:r>
      <w:r w:rsidR="003F47D0" w:rsidRPr="009E5255">
        <w:rPr>
          <w:lang w:eastAsia="en-GB"/>
        </w:rPr>
        <w:t>, Sung</w:t>
      </w:r>
      <w:r w:rsidRPr="009E5255">
        <w:rPr>
          <w:lang w:eastAsia="en-GB"/>
        </w:rPr>
        <w:t xml:space="preserve"> et al</w:t>
      </w:r>
      <w:r w:rsidR="003F47D0" w:rsidRPr="009E5255">
        <w:rPr>
          <w:lang w:eastAsia="en-GB"/>
        </w:rPr>
        <w:t>.</w:t>
      </w:r>
      <w:r w:rsidRPr="009E5255">
        <w:rPr>
          <w:lang w:eastAsia="en-GB"/>
        </w:rPr>
        <w:t xml:space="preserve"> evaluated the impact of </w:t>
      </w:r>
      <w:r w:rsidR="009F66BB" w:rsidRPr="009E5255">
        <w:rPr>
          <w:lang w:eastAsia="en-GB"/>
        </w:rPr>
        <w:t>a</w:t>
      </w:r>
      <w:r w:rsidR="004716DA" w:rsidRPr="009E5255">
        <w:rPr>
          <w:lang w:eastAsia="en-GB"/>
        </w:rPr>
        <w:t>n electronic</w:t>
      </w:r>
      <w:r w:rsidR="009F66BB" w:rsidRPr="009E5255">
        <w:rPr>
          <w:lang w:eastAsia="en-GB"/>
        </w:rPr>
        <w:t xml:space="preserve"> stock management system on</w:t>
      </w:r>
      <w:r w:rsidRPr="009E5255">
        <w:rPr>
          <w:lang w:eastAsia="en-GB"/>
        </w:rPr>
        <w:t xml:space="preserve"> the amount of </w:t>
      </w:r>
      <w:r w:rsidR="004716DA" w:rsidRPr="009E5255">
        <w:rPr>
          <w:lang w:eastAsia="en-GB"/>
        </w:rPr>
        <w:t>drug</w:t>
      </w:r>
      <w:r w:rsidRPr="009E5255">
        <w:rPr>
          <w:lang w:eastAsia="en-GB"/>
        </w:rPr>
        <w:t xml:space="preserve"> wastage at a regional cancer centr</w:t>
      </w:r>
      <w:r w:rsidR="00F76ED0" w:rsidRPr="009E5255">
        <w:rPr>
          <w:lang w:eastAsia="en-GB"/>
        </w:rPr>
        <w:t>e</w:t>
      </w:r>
      <w:r w:rsidRPr="009E5255">
        <w:rPr>
          <w:lang w:eastAsia="en-GB"/>
        </w:rPr>
        <w:t xml:space="preserve"> in Australia</w:t>
      </w:r>
      <w:r w:rsidR="003F47D0" w:rsidRPr="009E5255">
        <w:rPr>
          <w:lang w:eastAsia="en-GB"/>
        </w:rPr>
        <w:t xml:space="preserve"> </w:t>
      </w:r>
      <w:r w:rsidR="00152C24" w:rsidRPr="009E5255">
        <w:rPr>
          <w:lang w:eastAsia="en-GB"/>
        </w:rPr>
        <w:fldChar w:fldCharType="begin"/>
      </w:r>
      <w:r w:rsidR="000714B1" w:rsidRPr="009E5255">
        <w:rPr>
          <w:lang w:eastAsia="en-GB"/>
        </w:rPr>
        <w:instrText xml:space="preserve"> ADDIN EN.CITE &lt;EndNote&gt;&lt;Cite&gt;&lt;Author&gt;Gilbar&lt;/Author&gt;&lt;Year&gt;2019&lt;/Year&gt;&lt;RecNum&gt;10524&lt;/RecNum&gt;&lt;DisplayText&gt;[38]&lt;/DisplayText&gt;&lt;record&gt;&lt;rec-number&gt;10524&lt;/rec-number&gt;&lt;foreign-keys&gt;&lt;key app="EN" db-id="etpte9adcdfve1eerz5pws2fvps522ds5svf" timestamp="1652739906" guid="fe30f23b-f775-4d7b-9780-f651efdb3aba"&gt;10524&lt;/key&gt;&lt;/foreign-keys&gt;&lt;ref-type name="Journal Article"&gt;17&lt;/ref-type&gt;&lt;contributors&gt;&lt;authors&gt;&lt;author&gt;Gilbar, P.&lt;/author&gt;&lt;author&gt;Sung, J.&lt;/author&gt;&lt;author&gt;Brown, V.&lt;/author&gt;&lt;author&gt;Kondalsany‐Chennakesavan, S.&lt;/author&gt;&lt;/authors&gt;&lt;/contributors&gt;&lt;titles&gt;&lt;title&gt;Expanding the war on waste: recycling cancer drugs&lt;/title&gt;&lt;secondary-title&gt;Journal of Pharmacy Practice and Research&lt;/secondary-title&gt;&lt;/titles&gt;&lt;periodical&gt;&lt;full-title&gt;Journal of Pharmacy Practice and Research&lt;/full-title&gt;&lt;/periodical&gt;&lt;pages&gt;454-459&lt;/pages&gt;&lt;volume&gt;49&lt;/volume&gt;&lt;number&gt;5&lt;/number&gt;&lt;section&gt;454&lt;/section&gt;&lt;dates&gt;&lt;year&gt;2019&lt;/year&gt;&lt;/dates&gt;&lt;isbn&gt;1445-937X&amp;#xD;2055-2335&lt;/isbn&gt;&lt;urls&gt;&lt;/urls&gt;&lt;electronic-resource-num&gt;10.1002/jppr.1549&lt;/electronic-resource-num&gt;&lt;/record&gt;&lt;/Cite&gt;&lt;/EndNote&gt;</w:instrText>
      </w:r>
      <w:r w:rsidR="00152C24" w:rsidRPr="009E5255">
        <w:rPr>
          <w:lang w:eastAsia="en-GB"/>
        </w:rPr>
        <w:fldChar w:fldCharType="separate"/>
      </w:r>
      <w:r w:rsidR="000714B1" w:rsidRPr="009E5255">
        <w:rPr>
          <w:noProof/>
          <w:lang w:eastAsia="en-GB"/>
        </w:rPr>
        <w:t>[38]</w:t>
      </w:r>
      <w:r w:rsidR="00152C24" w:rsidRPr="009E5255">
        <w:rPr>
          <w:lang w:eastAsia="en-GB"/>
        </w:rPr>
        <w:fldChar w:fldCharType="end"/>
      </w:r>
      <w:r w:rsidRPr="009E5255">
        <w:rPr>
          <w:lang w:eastAsia="en-GB"/>
        </w:rPr>
        <w:t xml:space="preserve">. </w:t>
      </w:r>
      <w:r w:rsidR="009F66BB" w:rsidRPr="009E5255">
        <w:rPr>
          <w:lang w:eastAsia="en-GB"/>
        </w:rPr>
        <w:t xml:space="preserve"> T</w:t>
      </w:r>
      <w:r w:rsidRPr="009E5255">
        <w:rPr>
          <w:lang w:eastAsia="en-GB"/>
        </w:rPr>
        <w:t xml:space="preserve">he </w:t>
      </w:r>
      <w:r w:rsidR="001F1972" w:rsidRPr="009E5255">
        <w:rPr>
          <w:lang w:eastAsia="en-GB"/>
        </w:rPr>
        <w:t>centre’s</w:t>
      </w:r>
      <w:r w:rsidR="009F66BB" w:rsidRPr="009E5255">
        <w:rPr>
          <w:lang w:eastAsia="en-GB"/>
        </w:rPr>
        <w:t xml:space="preserve"> </w:t>
      </w:r>
      <w:r w:rsidRPr="009E5255">
        <w:rPr>
          <w:lang w:eastAsia="en-GB"/>
        </w:rPr>
        <w:t xml:space="preserve">oncology information system (CHARM) was monitored regularly for </w:t>
      </w:r>
      <w:r w:rsidR="004716DA" w:rsidRPr="009E5255">
        <w:rPr>
          <w:lang w:eastAsia="en-GB"/>
        </w:rPr>
        <w:t>stock</w:t>
      </w:r>
      <w:r w:rsidRPr="009E5255">
        <w:rPr>
          <w:lang w:eastAsia="en-GB"/>
        </w:rPr>
        <w:t>, doses and expiry dates</w:t>
      </w:r>
      <w:r w:rsidR="004716DA" w:rsidRPr="009E5255">
        <w:rPr>
          <w:lang w:eastAsia="en-GB"/>
        </w:rPr>
        <w:t>,</w:t>
      </w:r>
      <w:r w:rsidRPr="009E5255">
        <w:rPr>
          <w:lang w:eastAsia="en-GB"/>
        </w:rPr>
        <w:t xml:space="preserve"> in order to ensure orphaned</w:t>
      </w:r>
      <w:r w:rsidR="004716DA" w:rsidRPr="009E5255">
        <w:rPr>
          <w:lang w:eastAsia="en-GB"/>
        </w:rPr>
        <w:t xml:space="preserve"> </w:t>
      </w:r>
      <w:r w:rsidR="001271A8" w:rsidRPr="009E5255">
        <w:rPr>
          <w:lang w:eastAsia="en-GB"/>
        </w:rPr>
        <w:t xml:space="preserve">doses </w:t>
      </w:r>
      <w:r w:rsidR="004716DA" w:rsidRPr="009E5255">
        <w:rPr>
          <w:lang w:eastAsia="en-GB"/>
        </w:rPr>
        <w:t xml:space="preserve">(i.e., </w:t>
      </w:r>
      <w:r w:rsidR="001271A8" w:rsidRPr="009E5255">
        <w:rPr>
          <w:lang w:eastAsia="en-GB"/>
        </w:rPr>
        <w:t>prepared but not administered) were</w:t>
      </w:r>
      <w:r w:rsidRPr="009E5255">
        <w:rPr>
          <w:lang w:eastAsia="en-GB"/>
        </w:rPr>
        <w:t xml:space="preserve"> either administered at the </w:t>
      </w:r>
      <w:r w:rsidR="001271A8" w:rsidRPr="009E5255">
        <w:rPr>
          <w:lang w:eastAsia="en-GB"/>
        </w:rPr>
        <w:t xml:space="preserve">patient’s </w:t>
      </w:r>
      <w:r w:rsidRPr="009E5255">
        <w:rPr>
          <w:lang w:eastAsia="en-GB"/>
        </w:rPr>
        <w:t xml:space="preserve">next appointment </w:t>
      </w:r>
      <w:r w:rsidR="001271A8" w:rsidRPr="009E5255">
        <w:rPr>
          <w:lang w:eastAsia="en-GB"/>
        </w:rPr>
        <w:t>(within expiry)</w:t>
      </w:r>
      <w:r w:rsidR="009F66BB" w:rsidRPr="009E5255">
        <w:rPr>
          <w:lang w:eastAsia="en-GB"/>
        </w:rPr>
        <w:t xml:space="preserve"> </w:t>
      </w:r>
      <w:r w:rsidRPr="009E5255">
        <w:rPr>
          <w:lang w:eastAsia="en-GB"/>
        </w:rPr>
        <w:t xml:space="preserve">or </w:t>
      </w:r>
      <w:r w:rsidR="001271A8" w:rsidRPr="009E5255">
        <w:rPr>
          <w:lang w:eastAsia="en-GB"/>
        </w:rPr>
        <w:t>given</w:t>
      </w:r>
      <w:r w:rsidRPr="009E5255">
        <w:rPr>
          <w:lang w:eastAsia="en-GB"/>
        </w:rPr>
        <w:t xml:space="preserve"> </w:t>
      </w:r>
      <w:r w:rsidR="001271A8" w:rsidRPr="009E5255">
        <w:rPr>
          <w:lang w:eastAsia="en-GB"/>
        </w:rPr>
        <w:t>to</w:t>
      </w:r>
      <w:r w:rsidRPr="009E5255">
        <w:rPr>
          <w:lang w:eastAsia="en-GB"/>
        </w:rPr>
        <w:t xml:space="preserve"> another</w:t>
      </w:r>
      <w:r w:rsidR="001271A8" w:rsidRPr="009E5255">
        <w:rPr>
          <w:lang w:eastAsia="en-GB"/>
        </w:rPr>
        <w:t xml:space="preserve"> suitable</w:t>
      </w:r>
      <w:r w:rsidRPr="009E5255">
        <w:rPr>
          <w:lang w:eastAsia="en-GB"/>
        </w:rPr>
        <w:t xml:space="preserve"> patient.</w:t>
      </w:r>
      <w:r w:rsidR="009F66BB" w:rsidRPr="009E5255">
        <w:rPr>
          <w:lang w:eastAsia="en-GB"/>
        </w:rPr>
        <w:t xml:space="preserve"> </w:t>
      </w:r>
      <w:r w:rsidRPr="009E5255">
        <w:rPr>
          <w:lang w:eastAsia="en-GB"/>
        </w:rPr>
        <w:t xml:space="preserve"> </w:t>
      </w:r>
      <w:r w:rsidR="00A83B8D" w:rsidRPr="009E5255">
        <w:rPr>
          <w:lang w:eastAsia="en-GB"/>
        </w:rPr>
        <w:t>T</w:t>
      </w:r>
      <w:r w:rsidRPr="009E5255">
        <w:rPr>
          <w:lang w:eastAsia="en-GB"/>
        </w:rPr>
        <w:t>he main reason</w:t>
      </w:r>
      <w:r w:rsidR="00A83B8D" w:rsidRPr="009E5255">
        <w:rPr>
          <w:lang w:eastAsia="en-GB"/>
        </w:rPr>
        <w:t>s</w:t>
      </w:r>
      <w:r w:rsidRPr="009E5255">
        <w:rPr>
          <w:lang w:eastAsia="en-GB"/>
        </w:rPr>
        <w:t xml:space="preserve"> for </w:t>
      </w:r>
      <w:r w:rsidR="00A83B8D" w:rsidRPr="009E5255">
        <w:rPr>
          <w:lang w:eastAsia="en-GB"/>
        </w:rPr>
        <w:t>unutilised preparations</w:t>
      </w:r>
      <w:r w:rsidRPr="009E5255">
        <w:rPr>
          <w:lang w:eastAsia="en-GB"/>
        </w:rPr>
        <w:t xml:space="preserve"> </w:t>
      </w:r>
      <w:r w:rsidR="00A83B8D" w:rsidRPr="009E5255">
        <w:rPr>
          <w:lang w:eastAsia="en-GB"/>
        </w:rPr>
        <w:t>were</w:t>
      </w:r>
      <w:r w:rsidRPr="009E5255">
        <w:rPr>
          <w:lang w:eastAsia="en-GB"/>
        </w:rPr>
        <w:t xml:space="preserve"> </w:t>
      </w:r>
      <w:r w:rsidR="009F66BB" w:rsidRPr="009E5255">
        <w:rPr>
          <w:lang w:eastAsia="en-GB"/>
        </w:rPr>
        <w:t xml:space="preserve">the </w:t>
      </w:r>
      <w:r w:rsidRPr="009E5255">
        <w:rPr>
          <w:lang w:eastAsia="en-GB"/>
        </w:rPr>
        <w:t xml:space="preserve">patient being unwell </w:t>
      </w:r>
      <w:r w:rsidR="009F66BB" w:rsidRPr="009E5255">
        <w:rPr>
          <w:lang w:eastAsia="en-GB"/>
        </w:rPr>
        <w:t xml:space="preserve">on the day of the scheduled infusion </w:t>
      </w:r>
      <w:r w:rsidRPr="009E5255">
        <w:rPr>
          <w:lang w:eastAsia="en-GB"/>
        </w:rPr>
        <w:t>leading to treatment delay (20.4%)</w:t>
      </w:r>
      <w:r w:rsidR="009F66BB" w:rsidRPr="009E5255">
        <w:rPr>
          <w:lang w:eastAsia="en-GB"/>
        </w:rPr>
        <w:t>,</w:t>
      </w:r>
      <w:r w:rsidRPr="009E5255">
        <w:rPr>
          <w:lang w:eastAsia="en-GB"/>
        </w:rPr>
        <w:t xml:space="preserve"> disease progression (8%), delayed treatment start (6.3%) and toxicity</w:t>
      </w:r>
      <w:r w:rsidR="00A83B8D" w:rsidRPr="009E5255">
        <w:rPr>
          <w:lang w:eastAsia="en-GB"/>
        </w:rPr>
        <w:t xml:space="preserve"> reactions</w:t>
      </w:r>
      <w:r w:rsidRPr="009E5255">
        <w:rPr>
          <w:lang w:eastAsia="en-GB"/>
        </w:rPr>
        <w:t xml:space="preserve">. </w:t>
      </w:r>
      <w:r w:rsidR="007C26A1" w:rsidRPr="009E5255">
        <w:rPr>
          <w:lang w:eastAsia="en-GB"/>
        </w:rPr>
        <w:t xml:space="preserve"> </w:t>
      </w:r>
      <w:r w:rsidRPr="009E5255">
        <w:rPr>
          <w:lang w:eastAsia="en-GB"/>
        </w:rPr>
        <w:t>Th</w:t>
      </w:r>
      <w:r w:rsidR="007C26A1" w:rsidRPr="009E5255">
        <w:rPr>
          <w:lang w:eastAsia="en-GB"/>
        </w:rPr>
        <w:t>rough the stock management system</w:t>
      </w:r>
      <w:r w:rsidRPr="009E5255">
        <w:rPr>
          <w:lang w:eastAsia="en-GB"/>
        </w:rPr>
        <w:t xml:space="preserve">, a large proportion of </w:t>
      </w:r>
      <w:r w:rsidR="00A83B8D" w:rsidRPr="009E5255">
        <w:rPr>
          <w:lang w:eastAsia="en-GB"/>
        </w:rPr>
        <w:t>orphaned infusions</w:t>
      </w:r>
      <w:r w:rsidRPr="009E5255">
        <w:rPr>
          <w:lang w:eastAsia="en-GB"/>
        </w:rPr>
        <w:t xml:space="preserve"> could be re-used (86.7%)</w:t>
      </w:r>
      <w:r w:rsidR="007C26A1" w:rsidRPr="009E5255">
        <w:rPr>
          <w:lang w:eastAsia="en-GB"/>
        </w:rPr>
        <w:t xml:space="preserve">, of which </w:t>
      </w:r>
      <w:r w:rsidRPr="009E5255">
        <w:rPr>
          <w:lang w:eastAsia="en-GB"/>
        </w:rPr>
        <w:t xml:space="preserve">63% could be used in the same patient. </w:t>
      </w:r>
      <w:r w:rsidR="007C26A1" w:rsidRPr="009E5255">
        <w:rPr>
          <w:lang w:eastAsia="en-GB"/>
        </w:rPr>
        <w:t xml:space="preserve"> </w:t>
      </w:r>
      <w:r w:rsidRPr="009E5255">
        <w:rPr>
          <w:lang w:eastAsia="en-GB"/>
        </w:rPr>
        <w:t xml:space="preserve">The total estimated savings from recycling </w:t>
      </w:r>
      <w:r w:rsidR="00A83B8D" w:rsidRPr="009E5255">
        <w:rPr>
          <w:lang w:eastAsia="en-GB"/>
        </w:rPr>
        <w:t>orphaned</w:t>
      </w:r>
      <w:r w:rsidRPr="009E5255">
        <w:rPr>
          <w:lang w:eastAsia="en-GB"/>
        </w:rPr>
        <w:t xml:space="preserve"> cancer drugs by oncology pharmacy staff </w:t>
      </w:r>
      <w:r w:rsidR="00F76ED0" w:rsidRPr="009E5255">
        <w:rPr>
          <w:lang w:eastAsia="en-GB"/>
        </w:rPr>
        <w:t xml:space="preserve">were </w:t>
      </w:r>
      <w:r w:rsidRPr="009E5255">
        <w:rPr>
          <w:lang w:eastAsia="en-GB"/>
        </w:rPr>
        <w:t xml:space="preserve">estimated </w:t>
      </w:r>
      <w:r w:rsidR="007C26A1" w:rsidRPr="009E5255">
        <w:rPr>
          <w:lang w:eastAsia="en-GB"/>
        </w:rPr>
        <w:t xml:space="preserve">at </w:t>
      </w:r>
      <w:r w:rsidR="00AE156A" w:rsidRPr="009E5255">
        <w:rPr>
          <w:lang w:eastAsia="en-GB"/>
        </w:rPr>
        <w:t>AU</w:t>
      </w:r>
      <w:r w:rsidRPr="009E5255">
        <w:rPr>
          <w:lang w:eastAsia="en-GB"/>
        </w:rPr>
        <w:t>$300,000 over the 6-month study period</w:t>
      </w:r>
      <w:r w:rsidR="007C26A1" w:rsidRPr="009E5255">
        <w:rPr>
          <w:lang w:eastAsia="en-GB"/>
        </w:rPr>
        <w:t xml:space="preserve">, projected to </w:t>
      </w:r>
      <w:r w:rsidRPr="009E5255">
        <w:rPr>
          <w:lang w:eastAsia="en-GB"/>
        </w:rPr>
        <w:t xml:space="preserve">exceed </w:t>
      </w:r>
      <w:r w:rsidR="00AE156A" w:rsidRPr="009E5255">
        <w:rPr>
          <w:lang w:eastAsia="en-GB"/>
        </w:rPr>
        <w:t>AU</w:t>
      </w:r>
      <w:r w:rsidRPr="009E5255">
        <w:rPr>
          <w:lang w:eastAsia="en-GB"/>
        </w:rPr>
        <w:t>$600,000</w:t>
      </w:r>
      <w:r w:rsidR="007C26A1" w:rsidRPr="009E5255">
        <w:rPr>
          <w:lang w:eastAsia="en-GB"/>
        </w:rPr>
        <w:t xml:space="preserve"> over a year</w:t>
      </w:r>
      <w:r w:rsidR="003F47D0" w:rsidRPr="009E5255">
        <w:rPr>
          <w:lang w:eastAsia="en-GB"/>
        </w:rPr>
        <w:t>.</w:t>
      </w:r>
    </w:p>
    <w:p w14:paraId="088F03AD" w14:textId="5574A159" w:rsidR="002E4FC8" w:rsidRPr="009E5255" w:rsidRDefault="002E7A60" w:rsidP="005A2B78">
      <w:pPr>
        <w:pStyle w:val="Heading3"/>
      </w:pPr>
      <w:bookmarkStart w:id="181" w:name="_Ref93055602"/>
      <w:bookmarkStart w:id="182" w:name="_Toc144886235"/>
      <w:r w:rsidRPr="009E5255">
        <w:t xml:space="preserve">Evidence on the </w:t>
      </w:r>
      <w:r w:rsidR="00EB2F81" w:rsidRPr="009E5255">
        <w:t>t</w:t>
      </w:r>
      <w:r w:rsidRPr="009E5255">
        <w:t xml:space="preserve">ime and </w:t>
      </w:r>
      <w:r w:rsidR="00EB2F81" w:rsidRPr="009E5255">
        <w:t>c</w:t>
      </w:r>
      <w:r w:rsidRPr="009E5255">
        <w:t xml:space="preserve">osts </w:t>
      </w:r>
      <w:r w:rsidR="00EB2F81" w:rsidRPr="009E5255">
        <w:t>of</w:t>
      </w:r>
      <w:r w:rsidRPr="009E5255">
        <w:t xml:space="preserve"> </w:t>
      </w:r>
      <w:r w:rsidR="00EB2F81" w:rsidRPr="009E5255">
        <w:t>p</w:t>
      </w:r>
      <w:r w:rsidRPr="009E5255">
        <w:t xml:space="preserve">reparing </w:t>
      </w:r>
      <w:r w:rsidR="00EB2F81" w:rsidRPr="009E5255">
        <w:t>c</w:t>
      </w:r>
      <w:r w:rsidRPr="009E5255">
        <w:t xml:space="preserve">ancer </w:t>
      </w:r>
      <w:r w:rsidR="00EB2F81" w:rsidRPr="009E5255">
        <w:t>m</w:t>
      </w:r>
      <w:r w:rsidRPr="009E5255">
        <w:t>edicines</w:t>
      </w:r>
      <w:bookmarkEnd w:id="181"/>
      <w:bookmarkEnd w:id="182"/>
    </w:p>
    <w:p w14:paraId="3B70DC57" w14:textId="7960EF49" w:rsidR="00F11569" w:rsidRPr="009E5255" w:rsidRDefault="00397B3C" w:rsidP="00F11569">
      <w:pPr>
        <w:rPr>
          <w:i/>
          <w:iCs/>
          <w:lang w:eastAsia="en-GB"/>
        </w:rPr>
      </w:pPr>
      <w:r w:rsidRPr="009E5255">
        <w:rPr>
          <w:i/>
          <w:iCs/>
          <w:lang w:eastAsia="en-GB"/>
        </w:rPr>
        <w:t>The Review summarised t</w:t>
      </w:r>
      <w:r w:rsidR="00F11569" w:rsidRPr="009E5255">
        <w:rPr>
          <w:i/>
          <w:iCs/>
          <w:lang w:eastAsia="en-GB"/>
        </w:rPr>
        <w:t xml:space="preserve">wo international </w:t>
      </w:r>
      <w:r w:rsidR="00DB148E" w:rsidRPr="009E5255">
        <w:rPr>
          <w:i/>
          <w:iCs/>
          <w:lang w:eastAsia="en-GB"/>
        </w:rPr>
        <w:t>publications</w:t>
      </w:r>
      <w:r w:rsidR="000C6BC2" w:rsidRPr="009E5255">
        <w:rPr>
          <w:i/>
          <w:iCs/>
          <w:lang w:eastAsia="en-GB"/>
        </w:rPr>
        <w:t xml:space="preserve"> highlighting the processes and </w:t>
      </w:r>
      <w:r w:rsidRPr="009E5255">
        <w:rPr>
          <w:i/>
          <w:iCs/>
          <w:lang w:eastAsia="en-GB"/>
        </w:rPr>
        <w:t xml:space="preserve">costs </w:t>
      </w:r>
      <w:r w:rsidR="000C6BC2" w:rsidRPr="009E5255">
        <w:rPr>
          <w:i/>
          <w:iCs/>
          <w:lang w:eastAsia="en-GB"/>
        </w:rPr>
        <w:t xml:space="preserve">associated </w:t>
      </w:r>
      <w:r w:rsidRPr="009E5255">
        <w:rPr>
          <w:i/>
          <w:iCs/>
          <w:lang w:eastAsia="en-GB"/>
        </w:rPr>
        <w:t>with</w:t>
      </w:r>
      <w:r w:rsidR="000C6BC2" w:rsidRPr="009E5255">
        <w:rPr>
          <w:i/>
          <w:iCs/>
          <w:lang w:eastAsia="en-GB"/>
        </w:rPr>
        <w:t xml:space="preserve"> the preparation and administration of cancer medicines.  </w:t>
      </w:r>
      <w:r w:rsidR="00485401" w:rsidRPr="009E5255">
        <w:rPr>
          <w:i/>
          <w:iCs/>
          <w:lang w:eastAsia="en-GB"/>
        </w:rPr>
        <w:t>T</w:t>
      </w:r>
      <w:r w:rsidR="000C6BC2" w:rsidRPr="009E5255">
        <w:rPr>
          <w:i/>
          <w:iCs/>
          <w:lang w:eastAsia="en-GB"/>
        </w:rPr>
        <w:t>hese studies</w:t>
      </w:r>
      <w:r w:rsidR="00485401" w:rsidRPr="009E5255">
        <w:rPr>
          <w:i/>
          <w:iCs/>
          <w:lang w:eastAsia="en-GB"/>
        </w:rPr>
        <w:t xml:space="preserve"> make clear</w:t>
      </w:r>
      <w:r w:rsidR="000C6BC2" w:rsidRPr="009E5255">
        <w:rPr>
          <w:i/>
          <w:iCs/>
          <w:lang w:eastAsia="en-GB"/>
        </w:rPr>
        <w:t xml:space="preserve"> the importance of compounding time in the resource </w:t>
      </w:r>
      <w:r w:rsidR="00485401" w:rsidRPr="009E5255">
        <w:rPr>
          <w:i/>
          <w:iCs/>
          <w:lang w:eastAsia="en-GB"/>
        </w:rPr>
        <w:t>utilisation</w:t>
      </w:r>
      <w:r w:rsidR="000C6BC2" w:rsidRPr="009E5255">
        <w:rPr>
          <w:i/>
          <w:iCs/>
          <w:lang w:eastAsia="en-GB"/>
        </w:rPr>
        <w:t xml:space="preserve"> associated with preparation of cancer medicines.  Similarly, the availability of non-IV </w:t>
      </w:r>
      <w:r w:rsidR="00485401" w:rsidRPr="009E5255">
        <w:rPr>
          <w:i/>
          <w:iCs/>
          <w:lang w:eastAsia="en-GB"/>
        </w:rPr>
        <w:t xml:space="preserve">administration </w:t>
      </w:r>
      <w:r w:rsidR="000C6BC2" w:rsidRPr="009E5255">
        <w:rPr>
          <w:i/>
          <w:iCs/>
          <w:lang w:eastAsia="en-GB"/>
        </w:rPr>
        <w:t xml:space="preserve">routes (either </w:t>
      </w:r>
      <w:r w:rsidR="00BC6E48" w:rsidRPr="009E5255">
        <w:rPr>
          <w:i/>
          <w:iCs/>
          <w:lang w:eastAsia="en-GB"/>
        </w:rPr>
        <w:t>subcutaneous</w:t>
      </w:r>
      <w:r w:rsidR="000C6BC2" w:rsidRPr="009E5255">
        <w:rPr>
          <w:i/>
          <w:iCs/>
          <w:lang w:eastAsia="en-GB"/>
        </w:rPr>
        <w:t xml:space="preserve"> in the case of trastuzumab or oral in the case of capecitabine as a 5-FU analogue) </w:t>
      </w:r>
      <w:r w:rsidR="008F66BD" w:rsidRPr="009E5255">
        <w:rPr>
          <w:i/>
          <w:iCs/>
          <w:lang w:eastAsia="en-GB"/>
        </w:rPr>
        <w:t xml:space="preserve">result in substantial cost reductions associated with drug preparation.  </w:t>
      </w:r>
    </w:p>
    <w:p w14:paraId="7FA683B0" w14:textId="2982228C" w:rsidR="00DC213B" w:rsidRPr="009E5255" w:rsidRDefault="00DC213B" w:rsidP="00DC213B">
      <w:pPr>
        <w:rPr>
          <w:lang w:eastAsia="en-GB"/>
        </w:rPr>
      </w:pPr>
      <w:r w:rsidRPr="009E5255">
        <w:rPr>
          <w:lang w:eastAsia="en-GB"/>
        </w:rPr>
        <w:t>North et al</w:t>
      </w:r>
      <w:r w:rsidR="0022264D" w:rsidRPr="009E5255">
        <w:rPr>
          <w:lang w:eastAsia="en-GB"/>
        </w:rPr>
        <w:t>.</w:t>
      </w:r>
      <w:r w:rsidRPr="009E5255">
        <w:rPr>
          <w:lang w:eastAsia="en-GB"/>
        </w:rPr>
        <w:t xml:space="preserve"> conducted an observational study at the outpatient oncology centres at Auckland City and Tauranga Hospitals in New Zealand, compa</w:t>
      </w:r>
      <w:r w:rsidR="00744AD1" w:rsidRPr="009E5255">
        <w:rPr>
          <w:lang w:eastAsia="en-GB"/>
        </w:rPr>
        <w:t>ring</w:t>
      </w:r>
      <w:r w:rsidRPr="009E5255">
        <w:rPr>
          <w:lang w:eastAsia="en-GB"/>
        </w:rPr>
        <w:t xml:space="preserve"> the medical resource utili</w:t>
      </w:r>
      <w:r w:rsidR="002E7A60" w:rsidRPr="009E5255">
        <w:rPr>
          <w:lang w:eastAsia="en-GB"/>
        </w:rPr>
        <w:t>s</w:t>
      </w:r>
      <w:r w:rsidRPr="009E5255">
        <w:rPr>
          <w:lang w:eastAsia="en-GB"/>
        </w:rPr>
        <w:t xml:space="preserve">ation associated with administration of trastuzumab subcutaneous injection vs IV infusion in women with HER2-positive breast cancer </w:t>
      </w:r>
      <w:r w:rsidR="00152C24" w:rsidRPr="009E5255">
        <w:rPr>
          <w:lang w:eastAsia="en-GB"/>
        </w:rPr>
        <w:fldChar w:fldCharType="begin"/>
      </w:r>
      <w:r w:rsidR="000714B1" w:rsidRPr="009E5255">
        <w:rPr>
          <w:lang w:eastAsia="en-GB"/>
        </w:rPr>
        <w:instrText xml:space="preserve"> ADDIN EN.CITE &lt;EndNote&gt;&lt;Cite&gt;&lt;Author&gt;North&lt;/Author&gt;&lt;Year&gt;2015&lt;/Year&gt;&lt;RecNum&gt;10535&lt;/RecNum&gt;&lt;DisplayText&gt;[39]&lt;/DisplayText&gt;&lt;record&gt;&lt;rec-number&gt;10535&lt;/rec-number&gt;&lt;foreign-keys&gt;&lt;key app="EN" db-id="etpte9adcdfve1eerz5pws2fvps522ds5svf" timestamp="1652739906" guid="e1b6491f-2f5d-40ed-a467-a51c46e03c97"&gt;10535&lt;/key&gt;&lt;/foreign-keys&gt;&lt;ref-type name="Journal Article"&gt;17&lt;/ref-type&gt;&lt;contributors&gt;&lt;authors&gt;&lt;author&gt;North, R.&lt;/author&gt;&lt;author&gt;Harvey, V.&lt;/author&gt;&lt;author&gt;Cox, L.&lt;/author&gt;&lt;author&gt;Ryan, S.&lt;/author&gt;&lt;/authors&gt;&lt;/contributors&gt;&lt;auth-address&gt;Cancer and Haematology Service, Tauranga Hospital, Tauranga, New Zealand.&amp;#xD;Regional Cancer and Blood Centre, Auckland City Hospital, Auckland, New Zealand.&amp;#xD;Medical Affairs, Roche Products (New Zealand) Ltd, Auckland, New Zealand.&lt;/auth-address&gt;&lt;titles&gt;&lt;title&gt;Medical resource utilization for administration of trastuzumab in a New Zealand oncology outpatient setting: a time and motion study&lt;/title&gt;&lt;secondary-title&gt;ClinicoEconomics and Outcomes Research&lt;/secondary-title&gt;&lt;/titles&gt;&lt;periodical&gt;&lt;full-title&gt;ClinicoEconomics and Outcomes Research&lt;/full-title&gt;&lt;/periodical&gt;&lt;pages&gt;423-430&lt;/pages&gt;&lt;volume&gt;7&lt;/volume&gt;&lt;keywords&gt;&lt;keyword&gt;breast cancer&lt;/keyword&gt;&lt;keyword&gt;cost analysis&lt;/keyword&gt;&lt;keyword&gt;resource use&lt;/keyword&gt;&lt;keyword&gt;subcutaneous&lt;/keyword&gt;&lt;keyword&gt;trastuzumab&lt;/keyword&gt;&lt;/keywords&gt;&lt;dates&gt;&lt;year&gt;2015&lt;/year&gt;&lt;/dates&gt;&lt;accession-num&gt;26251623&lt;/accession-num&gt;&lt;urls&gt;&lt;related-urls&gt;&lt;url&gt;https://www.ncbi.nlm.nih.gov/pubmed/26251623&lt;/url&gt;&lt;/related-urls&gt;&lt;/urls&gt;&lt;electronic-resource-num&gt;10.2147/CEOR.S85599&lt;/electronic-resource-num&gt;&lt;/record&gt;&lt;/Cite&gt;&lt;/EndNote&gt;</w:instrText>
      </w:r>
      <w:r w:rsidR="00152C24" w:rsidRPr="009E5255">
        <w:rPr>
          <w:lang w:eastAsia="en-GB"/>
        </w:rPr>
        <w:fldChar w:fldCharType="separate"/>
      </w:r>
      <w:r w:rsidR="000714B1" w:rsidRPr="009E5255">
        <w:rPr>
          <w:noProof/>
          <w:lang w:eastAsia="en-GB"/>
        </w:rPr>
        <w:t>[39]</w:t>
      </w:r>
      <w:r w:rsidR="00152C24" w:rsidRPr="009E5255">
        <w:rPr>
          <w:lang w:eastAsia="en-GB"/>
        </w:rPr>
        <w:fldChar w:fldCharType="end"/>
      </w:r>
      <w:r w:rsidRPr="009E5255">
        <w:rPr>
          <w:lang w:eastAsia="en-GB"/>
        </w:rPr>
        <w:t xml:space="preserve">. </w:t>
      </w:r>
      <w:r w:rsidR="002E7A60" w:rsidRPr="009E5255">
        <w:rPr>
          <w:lang w:eastAsia="en-GB"/>
        </w:rPr>
        <w:t xml:space="preserve"> </w:t>
      </w:r>
      <w:r w:rsidR="00744AD1" w:rsidRPr="009E5255">
        <w:rPr>
          <w:lang w:eastAsia="en-GB"/>
        </w:rPr>
        <w:t>It was</w:t>
      </w:r>
      <w:r w:rsidR="002E7A60" w:rsidRPr="009E5255">
        <w:rPr>
          <w:lang w:eastAsia="en-GB"/>
        </w:rPr>
        <w:t xml:space="preserve"> observed </w:t>
      </w:r>
      <w:r w:rsidRPr="009E5255">
        <w:rPr>
          <w:lang w:eastAsia="en-GB"/>
        </w:rPr>
        <w:t xml:space="preserve">that trastuzumab </w:t>
      </w:r>
      <w:r w:rsidR="00BC6E48" w:rsidRPr="009E5255">
        <w:rPr>
          <w:lang w:eastAsia="en-GB"/>
        </w:rPr>
        <w:t>subcutaneous</w:t>
      </w:r>
      <w:r w:rsidRPr="009E5255">
        <w:rPr>
          <w:lang w:eastAsia="en-GB"/>
        </w:rPr>
        <w:t xml:space="preserve"> injection reduced trastuzumab</w:t>
      </w:r>
      <w:r w:rsidR="00306027" w:rsidRPr="009E5255">
        <w:rPr>
          <w:lang w:eastAsia="en-GB"/>
        </w:rPr>
        <w:t>-</w:t>
      </w:r>
      <w:r w:rsidRPr="009E5255">
        <w:rPr>
          <w:lang w:eastAsia="en-GB"/>
        </w:rPr>
        <w:t xml:space="preserve">related tasks, drug preparation time, chair time and the volume and cost of consumables in the outpatient treatment setting. </w:t>
      </w:r>
      <w:r w:rsidR="00F50F78" w:rsidRPr="009E5255">
        <w:rPr>
          <w:lang w:eastAsia="en-GB"/>
        </w:rPr>
        <w:t xml:space="preserve"> </w:t>
      </w:r>
      <w:r w:rsidRPr="009E5255">
        <w:rPr>
          <w:lang w:eastAsia="en-GB"/>
        </w:rPr>
        <w:t xml:space="preserve">The </w:t>
      </w:r>
      <w:r w:rsidR="00F50F78" w:rsidRPr="009E5255">
        <w:rPr>
          <w:lang w:eastAsia="en-GB"/>
        </w:rPr>
        <w:t>authors</w:t>
      </w:r>
      <w:r w:rsidRPr="009E5255">
        <w:rPr>
          <w:lang w:eastAsia="en-GB"/>
        </w:rPr>
        <w:t xml:space="preserve"> concluded that </w:t>
      </w:r>
      <w:r w:rsidR="00306027" w:rsidRPr="009E5255">
        <w:rPr>
          <w:lang w:eastAsia="en-GB"/>
        </w:rPr>
        <w:t>trastuzumab subcutaneous injection could reduce overall</w:t>
      </w:r>
      <w:r w:rsidRPr="009E5255">
        <w:rPr>
          <w:lang w:eastAsia="en-GB"/>
        </w:rPr>
        <w:t xml:space="preserve"> resource utilisation</w:t>
      </w:r>
      <w:r w:rsidR="00306027" w:rsidRPr="009E5255">
        <w:rPr>
          <w:lang w:eastAsia="en-GB"/>
        </w:rPr>
        <w:t>,</w:t>
      </w:r>
      <w:r w:rsidRPr="009E5255">
        <w:rPr>
          <w:lang w:eastAsia="en-GB"/>
        </w:rPr>
        <w:t xml:space="preserve"> help address oncology centr</w:t>
      </w:r>
      <w:r w:rsidR="00F50F78" w:rsidRPr="009E5255">
        <w:rPr>
          <w:lang w:eastAsia="en-GB"/>
        </w:rPr>
        <w:t>e</w:t>
      </w:r>
      <w:r w:rsidRPr="009E5255">
        <w:rPr>
          <w:lang w:eastAsia="en-GB"/>
        </w:rPr>
        <w:t>s</w:t>
      </w:r>
      <w:r w:rsidR="00F50F78" w:rsidRPr="009E5255">
        <w:rPr>
          <w:lang w:eastAsia="en-GB"/>
        </w:rPr>
        <w:t>’</w:t>
      </w:r>
      <w:r w:rsidRPr="009E5255">
        <w:rPr>
          <w:lang w:eastAsia="en-GB"/>
        </w:rPr>
        <w:t xml:space="preserve"> capacity issues, and inform future HER2-positive breast cancer treatment delivery options. </w:t>
      </w:r>
    </w:p>
    <w:p w14:paraId="6F41F72C" w14:textId="0F328443" w:rsidR="004C5542" w:rsidRPr="009E5255" w:rsidRDefault="00DC213B" w:rsidP="0022264D">
      <w:pPr>
        <w:rPr>
          <w:lang w:eastAsia="en-GB"/>
        </w:rPr>
      </w:pPr>
      <w:r w:rsidRPr="009E5255">
        <w:rPr>
          <w:lang w:eastAsia="en-GB"/>
        </w:rPr>
        <w:t>Shinder et al. conducted a time</w:t>
      </w:r>
      <w:r w:rsidR="00781CFD" w:rsidRPr="009E5255">
        <w:rPr>
          <w:lang w:eastAsia="en-GB"/>
        </w:rPr>
        <w:t>-</w:t>
      </w:r>
      <w:r w:rsidRPr="009E5255">
        <w:rPr>
          <w:lang w:eastAsia="en-GB"/>
        </w:rPr>
        <w:t>and</w:t>
      </w:r>
      <w:r w:rsidR="00781CFD" w:rsidRPr="009E5255">
        <w:rPr>
          <w:lang w:eastAsia="en-GB"/>
        </w:rPr>
        <w:t>-</w:t>
      </w:r>
      <w:r w:rsidRPr="009E5255">
        <w:rPr>
          <w:lang w:eastAsia="en-GB"/>
        </w:rPr>
        <w:t xml:space="preserve">motion study </w:t>
      </w:r>
      <w:r w:rsidR="004C5542" w:rsidRPr="009E5255">
        <w:rPr>
          <w:lang w:eastAsia="en-GB"/>
        </w:rPr>
        <w:t xml:space="preserve">to assess the efficiency </w:t>
      </w:r>
      <w:r w:rsidRPr="009E5255">
        <w:rPr>
          <w:lang w:eastAsia="en-GB"/>
        </w:rPr>
        <w:t xml:space="preserve">of </w:t>
      </w:r>
      <w:r w:rsidR="00D47130" w:rsidRPr="009E5255">
        <w:rPr>
          <w:lang w:eastAsia="en-GB"/>
        </w:rPr>
        <w:t xml:space="preserve">the treatment </w:t>
      </w:r>
      <w:r w:rsidRPr="009E5255">
        <w:rPr>
          <w:lang w:eastAsia="en-GB"/>
        </w:rPr>
        <w:t xml:space="preserve">pathway and workflow during </w:t>
      </w:r>
      <w:r w:rsidR="00D47130" w:rsidRPr="009E5255">
        <w:rPr>
          <w:lang w:eastAsia="en-GB"/>
        </w:rPr>
        <w:t xml:space="preserve">administration of chemotherapy treatment for colorectal cancer </w:t>
      </w:r>
      <w:r w:rsidR="00152C24" w:rsidRPr="009E5255">
        <w:rPr>
          <w:lang w:eastAsia="en-GB"/>
        </w:rPr>
        <w:fldChar w:fldCharType="begin"/>
      </w:r>
      <w:r w:rsidR="000714B1" w:rsidRPr="009E5255">
        <w:rPr>
          <w:lang w:eastAsia="en-GB"/>
        </w:rPr>
        <w:instrText xml:space="preserve"> ADDIN EN.CITE &lt;EndNote&gt;&lt;Cite&gt;&lt;Author&gt;Shinder&lt;/Author&gt;&lt;Year&gt;2012&lt;/Year&gt;&lt;RecNum&gt;10536&lt;/RecNum&gt;&lt;DisplayText&gt;[40]&lt;/DisplayText&gt;&lt;record&gt;&lt;rec-number&gt;10536&lt;/rec-number&gt;&lt;foreign-keys&gt;&lt;key app="EN" db-id="etpte9adcdfve1eerz5pws2fvps522ds5svf" timestamp="1652739906" guid="688d2483-1098-433e-a8bb-4546efae0000"&gt;10536&lt;/key&gt;&lt;/foreign-keys&gt;&lt;ref-type name="Journal Article"&gt;17&lt;/ref-type&gt;&lt;contributors&gt;&lt;authors&gt;&lt;author&gt;Shinder, G.&lt;/author&gt;&lt;author&gt;Paradis, P.&lt;/author&gt;&lt;author&gt;Posman, M.&lt;/author&gt;&lt;author&gt;Mishagina, N. &lt;/author&gt;&lt;/authors&gt;&lt;/contributors&gt;&lt;titles&gt;&lt;title&gt;Patient and work flow and costs associated with staff time and facility usage at a comprehensive cancer centre in Quebec, Canada – a time and motion study.&lt;/title&gt;&lt;secondary-title&gt;BMC Health Services Research&lt;/secondary-title&gt;&lt;/titles&gt;&lt;periodical&gt;&lt;full-title&gt;BMC Health Serv Res&lt;/full-title&gt;&lt;abbr-1&gt;BMC health services research&lt;/abbr-1&gt;&lt;/periodical&gt;&lt;volume&gt;12&lt;/volume&gt;&lt;number&gt;370&lt;/number&gt;&lt;dates&gt;&lt;year&gt;2012&lt;/year&gt;&lt;/dates&gt;&lt;urls&gt;&lt;/urls&gt;&lt;/record&gt;&lt;/Cite&gt;&lt;/EndNote&gt;</w:instrText>
      </w:r>
      <w:r w:rsidR="00152C24" w:rsidRPr="009E5255">
        <w:rPr>
          <w:lang w:eastAsia="en-GB"/>
        </w:rPr>
        <w:fldChar w:fldCharType="separate"/>
      </w:r>
      <w:r w:rsidR="000714B1" w:rsidRPr="009E5255">
        <w:rPr>
          <w:noProof/>
          <w:lang w:eastAsia="en-GB"/>
        </w:rPr>
        <w:t>[40]</w:t>
      </w:r>
      <w:r w:rsidR="00152C24" w:rsidRPr="009E5255">
        <w:rPr>
          <w:lang w:eastAsia="en-GB"/>
        </w:rPr>
        <w:fldChar w:fldCharType="end"/>
      </w:r>
      <w:r w:rsidRPr="009E5255">
        <w:rPr>
          <w:lang w:eastAsia="en-GB"/>
        </w:rPr>
        <w:t xml:space="preserve">. </w:t>
      </w:r>
      <w:r w:rsidR="00D47130" w:rsidRPr="009E5255">
        <w:rPr>
          <w:lang w:eastAsia="en-GB"/>
        </w:rPr>
        <w:t xml:space="preserve"> </w:t>
      </w:r>
      <w:r w:rsidRPr="009E5255">
        <w:rPr>
          <w:lang w:eastAsia="en-GB"/>
        </w:rPr>
        <w:t xml:space="preserve">The study identified the direct work steps </w:t>
      </w:r>
      <w:r w:rsidR="004C5542" w:rsidRPr="009E5255">
        <w:rPr>
          <w:lang w:eastAsia="en-GB"/>
        </w:rPr>
        <w:t>(prescription validation, preparation</w:t>
      </w:r>
      <w:r w:rsidR="00781CFD" w:rsidRPr="009E5255">
        <w:rPr>
          <w:lang w:eastAsia="en-GB"/>
        </w:rPr>
        <w:t>,</w:t>
      </w:r>
      <w:r w:rsidR="004C5542" w:rsidRPr="009E5255">
        <w:rPr>
          <w:lang w:eastAsia="en-GB"/>
        </w:rPr>
        <w:t xml:space="preserve"> verification and premedi</w:t>
      </w:r>
      <w:r w:rsidR="00781CFD" w:rsidRPr="009E5255">
        <w:rPr>
          <w:lang w:eastAsia="en-GB"/>
        </w:rPr>
        <w:t>c</w:t>
      </w:r>
      <w:r w:rsidR="004C5542" w:rsidRPr="009E5255">
        <w:rPr>
          <w:lang w:eastAsia="en-GB"/>
        </w:rPr>
        <w:t xml:space="preserve">ation) </w:t>
      </w:r>
      <w:r w:rsidRPr="009E5255">
        <w:rPr>
          <w:lang w:eastAsia="en-GB"/>
        </w:rPr>
        <w:t>and time worked by employees delivering cancer care.</w:t>
      </w:r>
      <w:r w:rsidR="00D47130" w:rsidRPr="009E5255">
        <w:rPr>
          <w:lang w:eastAsia="en-GB"/>
        </w:rPr>
        <w:t xml:space="preserve"> </w:t>
      </w:r>
      <w:r w:rsidRPr="009E5255">
        <w:rPr>
          <w:lang w:eastAsia="en-GB"/>
        </w:rPr>
        <w:t xml:space="preserve"> The average total duration of physician visit</w:t>
      </w:r>
      <w:r w:rsidR="00781CFD" w:rsidRPr="009E5255">
        <w:rPr>
          <w:lang w:eastAsia="en-GB"/>
        </w:rPr>
        <w:t>s</w:t>
      </w:r>
      <w:r w:rsidRPr="009E5255">
        <w:rPr>
          <w:lang w:eastAsia="en-GB"/>
        </w:rPr>
        <w:t xml:space="preserve"> was 129.2 </w:t>
      </w:r>
      <w:r w:rsidR="004C5542" w:rsidRPr="009E5255">
        <w:rPr>
          <w:lang w:eastAsia="en-GB"/>
        </w:rPr>
        <w:t xml:space="preserve">minutes </w:t>
      </w:r>
      <w:r w:rsidRPr="009E5255">
        <w:rPr>
          <w:lang w:eastAsia="en-GB"/>
        </w:rPr>
        <w:t>(95%</w:t>
      </w:r>
      <w:r w:rsidR="00781CFD" w:rsidRPr="009E5255">
        <w:rPr>
          <w:lang w:eastAsia="en-GB"/>
        </w:rPr>
        <w:t xml:space="preserve"> </w:t>
      </w:r>
      <w:r w:rsidRPr="009E5255">
        <w:rPr>
          <w:lang w:eastAsia="en-GB"/>
        </w:rPr>
        <w:t>CI:</w:t>
      </w:r>
      <w:r w:rsidR="00781CFD" w:rsidRPr="009E5255">
        <w:rPr>
          <w:lang w:eastAsia="en-GB"/>
        </w:rPr>
        <w:t xml:space="preserve"> </w:t>
      </w:r>
      <w:r w:rsidRPr="009E5255">
        <w:rPr>
          <w:lang w:eastAsia="en-GB"/>
        </w:rPr>
        <w:t>114.2</w:t>
      </w:r>
      <w:r w:rsidR="00781CFD" w:rsidRPr="009E5255">
        <w:rPr>
          <w:lang w:eastAsia="en-GB"/>
        </w:rPr>
        <w:t xml:space="preserve"> – </w:t>
      </w:r>
      <w:r w:rsidRPr="009E5255">
        <w:rPr>
          <w:lang w:eastAsia="en-GB"/>
        </w:rPr>
        <w:t xml:space="preserve">144.2), whereas the mean duration of the timed work steps was 51.6 </w:t>
      </w:r>
      <w:r w:rsidR="004C5542" w:rsidRPr="009E5255">
        <w:rPr>
          <w:lang w:eastAsia="en-GB"/>
        </w:rPr>
        <w:t xml:space="preserve">minutes </w:t>
      </w:r>
      <w:r w:rsidRPr="009E5255">
        <w:rPr>
          <w:lang w:eastAsia="en-GB"/>
        </w:rPr>
        <w:t>(95%</w:t>
      </w:r>
      <w:r w:rsidR="00781CFD" w:rsidRPr="009E5255">
        <w:rPr>
          <w:lang w:eastAsia="en-GB"/>
        </w:rPr>
        <w:t xml:space="preserve"> </w:t>
      </w:r>
      <w:r w:rsidRPr="009E5255">
        <w:rPr>
          <w:lang w:eastAsia="en-GB"/>
        </w:rPr>
        <w:t>CI:</w:t>
      </w:r>
      <w:r w:rsidR="00781CFD" w:rsidRPr="009E5255">
        <w:rPr>
          <w:lang w:eastAsia="en-GB"/>
        </w:rPr>
        <w:t xml:space="preserve"> </w:t>
      </w:r>
      <w:r w:rsidRPr="009E5255">
        <w:rPr>
          <w:lang w:eastAsia="en-GB"/>
        </w:rPr>
        <w:t>46.3</w:t>
      </w:r>
      <w:r w:rsidR="00781CFD" w:rsidRPr="009E5255">
        <w:rPr>
          <w:lang w:eastAsia="en-GB"/>
        </w:rPr>
        <w:t xml:space="preserve"> – </w:t>
      </w:r>
      <w:r w:rsidRPr="009E5255">
        <w:rPr>
          <w:lang w:eastAsia="en-GB"/>
        </w:rPr>
        <w:t xml:space="preserve">57.1). </w:t>
      </w:r>
      <w:r w:rsidR="004C5542" w:rsidRPr="009E5255">
        <w:rPr>
          <w:lang w:eastAsia="en-GB"/>
        </w:rPr>
        <w:t xml:space="preserve"> </w:t>
      </w:r>
      <w:r w:rsidRPr="009E5255">
        <w:rPr>
          <w:lang w:eastAsia="en-GB"/>
        </w:rPr>
        <w:t>For treatment visits, the average total duration was 393</w:t>
      </w:r>
      <w:r w:rsidR="00B02777" w:rsidRPr="009E5255">
        <w:rPr>
          <w:lang w:eastAsia="en-GB"/>
        </w:rPr>
        <w:t>.0</w:t>
      </w:r>
      <w:r w:rsidRPr="009E5255">
        <w:rPr>
          <w:lang w:eastAsia="en-GB"/>
        </w:rPr>
        <w:t xml:space="preserve"> </w:t>
      </w:r>
      <w:r w:rsidR="004C5542" w:rsidRPr="009E5255">
        <w:rPr>
          <w:lang w:eastAsia="en-GB"/>
        </w:rPr>
        <w:t xml:space="preserve">minutes </w:t>
      </w:r>
      <w:r w:rsidRPr="009E5255">
        <w:rPr>
          <w:lang w:eastAsia="en-GB"/>
        </w:rPr>
        <w:t>(95%</w:t>
      </w:r>
      <w:r w:rsidR="00781CFD" w:rsidRPr="009E5255">
        <w:rPr>
          <w:lang w:eastAsia="en-GB"/>
        </w:rPr>
        <w:t xml:space="preserve"> </w:t>
      </w:r>
      <w:r w:rsidRPr="009E5255">
        <w:rPr>
          <w:lang w:eastAsia="en-GB"/>
        </w:rPr>
        <w:t>CI:</w:t>
      </w:r>
      <w:r w:rsidR="00781CFD" w:rsidRPr="009E5255">
        <w:rPr>
          <w:lang w:eastAsia="en-GB"/>
        </w:rPr>
        <w:t xml:space="preserve"> </w:t>
      </w:r>
      <w:r w:rsidRPr="009E5255">
        <w:rPr>
          <w:lang w:eastAsia="en-GB"/>
        </w:rPr>
        <w:t>374.9</w:t>
      </w:r>
      <w:r w:rsidR="00781CFD" w:rsidRPr="009E5255">
        <w:rPr>
          <w:lang w:eastAsia="en-GB"/>
        </w:rPr>
        <w:t xml:space="preserve"> – </w:t>
      </w:r>
      <w:r w:rsidRPr="009E5255">
        <w:rPr>
          <w:lang w:eastAsia="en-GB"/>
        </w:rPr>
        <w:t xml:space="preserve">411.1), with timed work steps taking up 343.5 </w:t>
      </w:r>
      <w:r w:rsidR="004C5542" w:rsidRPr="009E5255">
        <w:rPr>
          <w:lang w:eastAsia="en-GB"/>
        </w:rPr>
        <w:t xml:space="preserve">minutes </w:t>
      </w:r>
      <w:r w:rsidRPr="009E5255">
        <w:rPr>
          <w:lang w:eastAsia="en-GB"/>
        </w:rPr>
        <w:t>(95%</w:t>
      </w:r>
      <w:r w:rsidR="00B02777" w:rsidRPr="009E5255">
        <w:rPr>
          <w:lang w:eastAsia="en-GB"/>
        </w:rPr>
        <w:t xml:space="preserve"> </w:t>
      </w:r>
      <w:r w:rsidRPr="009E5255">
        <w:rPr>
          <w:lang w:eastAsia="en-GB"/>
        </w:rPr>
        <w:t>CI:</w:t>
      </w:r>
      <w:r w:rsidR="00B02777" w:rsidRPr="009E5255">
        <w:rPr>
          <w:lang w:eastAsia="en-GB"/>
        </w:rPr>
        <w:t xml:space="preserve"> </w:t>
      </w:r>
      <w:r w:rsidRPr="009E5255">
        <w:rPr>
          <w:lang w:eastAsia="en-GB"/>
        </w:rPr>
        <w:t>328.1</w:t>
      </w:r>
      <w:r w:rsidR="00B02777" w:rsidRPr="009E5255">
        <w:rPr>
          <w:lang w:eastAsia="en-GB"/>
        </w:rPr>
        <w:t xml:space="preserve"> </w:t>
      </w:r>
      <w:r w:rsidRPr="009E5255">
        <w:rPr>
          <w:lang w:eastAsia="en-GB"/>
        </w:rPr>
        <w:t>–</w:t>
      </w:r>
      <w:r w:rsidR="00B02777" w:rsidRPr="009E5255">
        <w:rPr>
          <w:lang w:eastAsia="en-GB"/>
        </w:rPr>
        <w:t xml:space="preserve"> </w:t>
      </w:r>
      <w:r w:rsidRPr="009E5255">
        <w:rPr>
          <w:lang w:eastAsia="en-GB"/>
        </w:rPr>
        <w:t xml:space="preserve">358.7). </w:t>
      </w:r>
      <w:r w:rsidR="004C5542" w:rsidRPr="009E5255">
        <w:rPr>
          <w:lang w:eastAsia="en-GB"/>
        </w:rPr>
        <w:t xml:space="preserve"> </w:t>
      </w:r>
    </w:p>
    <w:p w14:paraId="01DE63AD" w14:textId="54B47D18" w:rsidR="0022264D" w:rsidRPr="009E5255" w:rsidRDefault="00DC213B" w:rsidP="0022264D">
      <w:pPr>
        <w:rPr>
          <w:lang w:eastAsia="en-GB"/>
        </w:rPr>
      </w:pPr>
      <w:r w:rsidRPr="009E5255">
        <w:rPr>
          <w:lang w:eastAsia="en-GB"/>
        </w:rPr>
        <w:t>For treatment visits, employee time was longer for patients treated with FOLFOX/bevacizumab</w:t>
      </w:r>
      <w:r w:rsidR="00B02777" w:rsidRPr="009E5255">
        <w:rPr>
          <w:lang w:eastAsia="en-GB"/>
        </w:rPr>
        <w:t>,</w:t>
      </w:r>
      <w:r w:rsidR="004C5542" w:rsidRPr="009E5255">
        <w:rPr>
          <w:lang w:eastAsia="en-GB"/>
        </w:rPr>
        <w:t xml:space="preserve"> at</w:t>
      </w:r>
      <w:r w:rsidRPr="009E5255">
        <w:rPr>
          <w:lang w:eastAsia="en-GB"/>
        </w:rPr>
        <w:t xml:space="preserve"> 70.0 </w:t>
      </w:r>
      <w:r w:rsidR="004C5542" w:rsidRPr="009E5255">
        <w:rPr>
          <w:lang w:eastAsia="en-GB"/>
        </w:rPr>
        <w:t xml:space="preserve">minutes </w:t>
      </w:r>
      <w:r w:rsidRPr="009E5255">
        <w:rPr>
          <w:lang w:eastAsia="en-GB"/>
        </w:rPr>
        <w:t>(95%</w:t>
      </w:r>
      <w:r w:rsidR="00B02777" w:rsidRPr="009E5255">
        <w:rPr>
          <w:lang w:eastAsia="en-GB"/>
        </w:rPr>
        <w:t xml:space="preserve"> </w:t>
      </w:r>
      <w:r w:rsidRPr="009E5255">
        <w:rPr>
          <w:lang w:eastAsia="en-GB"/>
        </w:rPr>
        <w:t>CI:67.1–72.7)</w:t>
      </w:r>
      <w:r w:rsidR="004C5542" w:rsidRPr="009E5255">
        <w:rPr>
          <w:lang w:eastAsia="en-GB"/>
        </w:rPr>
        <w:t xml:space="preserve"> compared with 43.7 minutes (95%</w:t>
      </w:r>
      <w:r w:rsidR="00B02777" w:rsidRPr="009E5255">
        <w:rPr>
          <w:lang w:eastAsia="en-GB"/>
        </w:rPr>
        <w:t xml:space="preserve"> </w:t>
      </w:r>
      <w:r w:rsidR="004C5542" w:rsidRPr="009E5255">
        <w:rPr>
          <w:lang w:eastAsia="en-GB"/>
        </w:rPr>
        <w:t>CI:</w:t>
      </w:r>
      <w:r w:rsidR="00B02777" w:rsidRPr="009E5255">
        <w:rPr>
          <w:lang w:eastAsia="en-GB"/>
        </w:rPr>
        <w:t xml:space="preserve"> </w:t>
      </w:r>
      <w:r w:rsidR="004C5542" w:rsidRPr="009E5255">
        <w:rPr>
          <w:lang w:eastAsia="en-GB"/>
        </w:rPr>
        <w:t>41.2</w:t>
      </w:r>
      <w:r w:rsidR="00B02777" w:rsidRPr="009E5255">
        <w:rPr>
          <w:lang w:eastAsia="en-GB"/>
        </w:rPr>
        <w:t xml:space="preserve"> </w:t>
      </w:r>
      <w:r w:rsidR="004C5542" w:rsidRPr="009E5255">
        <w:rPr>
          <w:lang w:eastAsia="en-GB"/>
        </w:rPr>
        <w:t>–</w:t>
      </w:r>
      <w:r w:rsidR="00B02777" w:rsidRPr="009E5255">
        <w:rPr>
          <w:lang w:eastAsia="en-GB"/>
        </w:rPr>
        <w:t xml:space="preserve"> </w:t>
      </w:r>
      <w:r w:rsidR="004C5542" w:rsidRPr="009E5255">
        <w:rPr>
          <w:lang w:eastAsia="en-GB"/>
        </w:rPr>
        <w:t>46.0) for</w:t>
      </w:r>
      <w:r w:rsidRPr="009E5255">
        <w:rPr>
          <w:lang w:eastAsia="en-GB"/>
        </w:rPr>
        <w:t xml:space="preserve"> XELOX/bevacizumab. </w:t>
      </w:r>
      <w:r w:rsidR="004C5542" w:rsidRPr="009E5255">
        <w:rPr>
          <w:lang w:eastAsia="en-GB"/>
        </w:rPr>
        <w:t xml:space="preserve"> </w:t>
      </w:r>
      <w:r w:rsidR="000C6BC2" w:rsidRPr="009E5255">
        <w:rPr>
          <w:lang w:eastAsia="en-GB"/>
        </w:rPr>
        <w:t>P</w:t>
      </w:r>
      <w:r w:rsidRPr="009E5255">
        <w:rPr>
          <w:lang w:eastAsia="en-GB"/>
        </w:rPr>
        <w:t xml:space="preserve">reparation of FOLFOX took 39.6 </w:t>
      </w:r>
      <w:r w:rsidR="000C6BC2" w:rsidRPr="009E5255">
        <w:rPr>
          <w:lang w:eastAsia="en-GB"/>
        </w:rPr>
        <w:t xml:space="preserve">minutes </w:t>
      </w:r>
      <w:r w:rsidRPr="009E5255">
        <w:rPr>
          <w:lang w:eastAsia="en-GB"/>
        </w:rPr>
        <w:t>(95%</w:t>
      </w:r>
      <w:r w:rsidR="00B02777" w:rsidRPr="009E5255">
        <w:rPr>
          <w:lang w:eastAsia="en-GB"/>
        </w:rPr>
        <w:t xml:space="preserve"> </w:t>
      </w:r>
      <w:r w:rsidRPr="009E5255">
        <w:rPr>
          <w:lang w:eastAsia="en-GB"/>
        </w:rPr>
        <w:t>CI:</w:t>
      </w:r>
      <w:r w:rsidR="00B02777" w:rsidRPr="009E5255">
        <w:rPr>
          <w:lang w:eastAsia="en-GB"/>
        </w:rPr>
        <w:t xml:space="preserve"> </w:t>
      </w:r>
      <w:r w:rsidRPr="009E5255">
        <w:rPr>
          <w:lang w:eastAsia="en-GB"/>
        </w:rPr>
        <w:t>35.9</w:t>
      </w:r>
      <w:r w:rsidR="00B02777" w:rsidRPr="009E5255">
        <w:rPr>
          <w:lang w:eastAsia="en-GB"/>
        </w:rPr>
        <w:t xml:space="preserve"> – </w:t>
      </w:r>
      <w:r w:rsidRPr="009E5255">
        <w:rPr>
          <w:lang w:eastAsia="en-GB"/>
        </w:rPr>
        <w:t>43.3) of employee time, whereas the preparation of XELOX took 13.3 minutes</w:t>
      </w:r>
      <w:r w:rsidR="00B02777" w:rsidRPr="009E5255">
        <w:rPr>
          <w:lang w:eastAsia="en-GB"/>
        </w:rPr>
        <w:t>—</w:t>
      </w:r>
      <w:r w:rsidRPr="009E5255">
        <w:rPr>
          <w:lang w:eastAsia="en-GB"/>
        </w:rPr>
        <w:t xml:space="preserve">capecitabine pre-counts: 2.0 </w:t>
      </w:r>
      <w:r w:rsidR="000C6BC2" w:rsidRPr="009E5255">
        <w:rPr>
          <w:lang w:eastAsia="en-GB"/>
        </w:rPr>
        <w:t xml:space="preserve">minutes </w:t>
      </w:r>
      <w:r w:rsidRPr="009E5255">
        <w:rPr>
          <w:lang w:eastAsia="en-GB"/>
        </w:rPr>
        <w:t>(95%</w:t>
      </w:r>
      <w:r w:rsidR="00B02777" w:rsidRPr="009E5255">
        <w:rPr>
          <w:lang w:eastAsia="en-GB"/>
        </w:rPr>
        <w:t xml:space="preserve"> </w:t>
      </w:r>
      <w:r w:rsidRPr="009E5255">
        <w:rPr>
          <w:lang w:eastAsia="en-GB"/>
        </w:rPr>
        <w:t>CI:</w:t>
      </w:r>
      <w:r w:rsidR="00B02777" w:rsidRPr="009E5255">
        <w:rPr>
          <w:lang w:eastAsia="en-GB"/>
        </w:rPr>
        <w:t xml:space="preserve"> </w:t>
      </w:r>
      <w:r w:rsidRPr="009E5255">
        <w:rPr>
          <w:lang w:eastAsia="en-GB"/>
        </w:rPr>
        <w:t>2.0</w:t>
      </w:r>
      <w:r w:rsidR="00B02777" w:rsidRPr="009E5255">
        <w:rPr>
          <w:lang w:eastAsia="en-GB"/>
        </w:rPr>
        <w:t xml:space="preserve"> – </w:t>
      </w:r>
      <w:r w:rsidRPr="009E5255">
        <w:rPr>
          <w:lang w:eastAsia="en-GB"/>
        </w:rPr>
        <w:t xml:space="preserve">2.0); capecitabine preparation: 3.4 </w:t>
      </w:r>
      <w:r w:rsidR="000C6BC2" w:rsidRPr="009E5255">
        <w:rPr>
          <w:lang w:eastAsia="en-GB"/>
        </w:rPr>
        <w:t xml:space="preserve">minutes </w:t>
      </w:r>
      <w:r w:rsidRPr="009E5255">
        <w:rPr>
          <w:lang w:eastAsia="en-GB"/>
        </w:rPr>
        <w:t>(95%</w:t>
      </w:r>
      <w:r w:rsidR="00B02777" w:rsidRPr="009E5255">
        <w:rPr>
          <w:lang w:eastAsia="en-GB"/>
        </w:rPr>
        <w:t xml:space="preserve"> </w:t>
      </w:r>
      <w:r w:rsidRPr="009E5255">
        <w:rPr>
          <w:lang w:eastAsia="en-GB"/>
        </w:rPr>
        <w:t>CI:</w:t>
      </w:r>
      <w:r w:rsidR="00B02777" w:rsidRPr="009E5255">
        <w:rPr>
          <w:lang w:eastAsia="en-GB"/>
        </w:rPr>
        <w:t xml:space="preserve"> </w:t>
      </w:r>
      <w:r w:rsidRPr="009E5255">
        <w:rPr>
          <w:lang w:eastAsia="en-GB"/>
        </w:rPr>
        <w:t>2.3</w:t>
      </w:r>
      <w:r w:rsidR="00B02777" w:rsidRPr="009E5255">
        <w:rPr>
          <w:lang w:eastAsia="en-GB"/>
        </w:rPr>
        <w:t xml:space="preserve"> – </w:t>
      </w:r>
      <w:r w:rsidRPr="009E5255">
        <w:rPr>
          <w:lang w:eastAsia="en-GB"/>
        </w:rPr>
        <w:t>4.5)</w:t>
      </w:r>
      <w:r w:rsidR="009629A9" w:rsidRPr="009E5255">
        <w:rPr>
          <w:lang w:eastAsia="en-GB"/>
        </w:rPr>
        <w:t>;</w:t>
      </w:r>
      <w:r w:rsidRPr="009E5255">
        <w:rPr>
          <w:lang w:eastAsia="en-GB"/>
        </w:rPr>
        <w:t xml:space="preserve"> oxaliplatin preparation: 7.9 </w:t>
      </w:r>
      <w:r w:rsidR="000C6BC2" w:rsidRPr="009E5255">
        <w:rPr>
          <w:lang w:eastAsia="en-GB"/>
        </w:rPr>
        <w:t xml:space="preserve">minutes </w:t>
      </w:r>
      <w:r w:rsidRPr="009E5255">
        <w:rPr>
          <w:lang w:eastAsia="en-GB"/>
        </w:rPr>
        <w:t>(95%</w:t>
      </w:r>
      <w:r w:rsidR="00B02777" w:rsidRPr="009E5255">
        <w:rPr>
          <w:lang w:eastAsia="en-GB"/>
        </w:rPr>
        <w:t xml:space="preserve"> </w:t>
      </w:r>
      <w:r w:rsidRPr="009E5255">
        <w:rPr>
          <w:lang w:eastAsia="en-GB"/>
        </w:rPr>
        <w:t>CI:</w:t>
      </w:r>
      <w:r w:rsidR="00B02777" w:rsidRPr="009E5255">
        <w:rPr>
          <w:lang w:eastAsia="en-GB"/>
        </w:rPr>
        <w:t xml:space="preserve"> </w:t>
      </w:r>
      <w:r w:rsidRPr="009E5255">
        <w:rPr>
          <w:lang w:eastAsia="en-GB"/>
        </w:rPr>
        <w:t>7.2</w:t>
      </w:r>
      <w:r w:rsidR="00B02777" w:rsidRPr="009E5255">
        <w:rPr>
          <w:lang w:eastAsia="en-GB"/>
        </w:rPr>
        <w:t xml:space="preserve"> – </w:t>
      </w:r>
      <w:r w:rsidRPr="009E5255">
        <w:rPr>
          <w:lang w:eastAsia="en-GB"/>
        </w:rPr>
        <w:t xml:space="preserve">8.5). </w:t>
      </w:r>
      <w:r w:rsidR="006E6F07" w:rsidRPr="009E5255">
        <w:rPr>
          <w:lang w:eastAsia="en-GB"/>
        </w:rPr>
        <w:t xml:space="preserve"> </w:t>
      </w:r>
      <w:r w:rsidRPr="009E5255">
        <w:rPr>
          <w:lang w:eastAsia="en-GB"/>
        </w:rPr>
        <w:t>The study reported total pharmacy staff time for the preparation of FOLFOX/bevacizumab was longer than for XELOX/ bevacizumab (61.4</w:t>
      </w:r>
      <w:r w:rsidR="009629A9" w:rsidRPr="009E5255">
        <w:rPr>
          <w:lang w:eastAsia="en-GB"/>
        </w:rPr>
        <w:t xml:space="preserve"> minutes</w:t>
      </w:r>
      <w:r w:rsidRPr="009E5255">
        <w:rPr>
          <w:lang w:eastAsia="en-GB"/>
        </w:rPr>
        <w:t xml:space="preserve"> </w:t>
      </w:r>
      <w:r w:rsidR="009629A9" w:rsidRPr="009E5255">
        <w:rPr>
          <w:lang w:eastAsia="en-GB"/>
        </w:rPr>
        <w:t>vs</w:t>
      </w:r>
      <w:r w:rsidRPr="009E5255">
        <w:rPr>
          <w:lang w:eastAsia="en-GB"/>
        </w:rPr>
        <w:t xml:space="preserve"> 35.1 minutes) and </w:t>
      </w:r>
      <w:r w:rsidR="009629A9" w:rsidRPr="009E5255">
        <w:rPr>
          <w:lang w:eastAsia="en-GB"/>
        </w:rPr>
        <w:t xml:space="preserve">was </w:t>
      </w:r>
      <w:r w:rsidRPr="009E5255">
        <w:rPr>
          <w:lang w:eastAsia="en-GB"/>
        </w:rPr>
        <w:t>more expensive with respect to personnel costs</w:t>
      </w:r>
      <w:r w:rsidR="009629A9" w:rsidRPr="009E5255">
        <w:rPr>
          <w:lang w:eastAsia="en-GB"/>
        </w:rPr>
        <w:t>:</w:t>
      </w:r>
      <w:r w:rsidRPr="009E5255">
        <w:rPr>
          <w:lang w:eastAsia="en-GB"/>
        </w:rPr>
        <w:t xml:space="preserve"> </w:t>
      </w:r>
      <w:r w:rsidR="009629A9" w:rsidRPr="009E5255">
        <w:rPr>
          <w:lang w:eastAsia="en-GB"/>
        </w:rPr>
        <w:t>C</w:t>
      </w:r>
      <w:r w:rsidRPr="009E5255">
        <w:rPr>
          <w:lang w:eastAsia="en-GB"/>
        </w:rPr>
        <w:t xml:space="preserve">$36.97 versus </w:t>
      </w:r>
      <w:r w:rsidR="009629A9" w:rsidRPr="009E5255">
        <w:rPr>
          <w:lang w:eastAsia="en-GB"/>
        </w:rPr>
        <w:t>C</w:t>
      </w:r>
      <w:r w:rsidRPr="009E5255">
        <w:rPr>
          <w:lang w:eastAsia="en-GB"/>
        </w:rPr>
        <w:t>$20.85.</w:t>
      </w:r>
    </w:p>
    <w:p w14:paraId="353B844F" w14:textId="05261170" w:rsidR="00B550C7" w:rsidRPr="009E5255" w:rsidRDefault="007D4625" w:rsidP="00546C4D">
      <w:pPr>
        <w:pStyle w:val="Heading2"/>
        <w:ind w:left="567"/>
      </w:pPr>
      <w:bookmarkStart w:id="183" w:name="_Ref92187909"/>
      <w:bookmarkStart w:id="184" w:name="_Ref92198719"/>
      <w:bookmarkStart w:id="185" w:name="_Toc144886236"/>
      <w:r w:rsidRPr="009E5255">
        <w:t>Quantitative analysis (including IQVIA/PBS data)</w:t>
      </w:r>
      <w:bookmarkEnd w:id="183"/>
      <w:bookmarkEnd w:id="184"/>
      <w:bookmarkEnd w:id="185"/>
      <w:r w:rsidRPr="009E5255">
        <w:t xml:space="preserve"> </w:t>
      </w:r>
    </w:p>
    <w:p w14:paraId="6AEFE3F9" w14:textId="6A192670" w:rsidR="00CB0323" w:rsidRPr="009E5255" w:rsidRDefault="00B550C7" w:rsidP="005A2B78">
      <w:pPr>
        <w:pStyle w:val="Heading3"/>
      </w:pPr>
      <w:bookmarkStart w:id="186" w:name="_Ref93055272"/>
      <w:bookmarkStart w:id="187" w:name="_Toc144886237"/>
      <w:r w:rsidRPr="009E5255">
        <w:t xml:space="preserve">Tracking EFC </w:t>
      </w:r>
      <w:r w:rsidR="00D07362" w:rsidRPr="009E5255">
        <w:t>m</w:t>
      </w:r>
      <w:r w:rsidRPr="009E5255">
        <w:t xml:space="preserve">edicines </w:t>
      </w:r>
      <w:r w:rsidR="00D07362" w:rsidRPr="009E5255">
        <w:t>r</w:t>
      </w:r>
      <w:r w:rsidRPr="009E5255">
        <w:t>eimbursement</w:t>
      </w:r>
      <w:bookmarkEnd w:id="186"/>
      <w:bookmarkEnd w:id="187"/>
    </w:p>
    <w:p w14:paraId="55093812" w14:textId="6AD811C2" w:rsidR="00B550C7" w:rsidRPr="009E5255" w:rsidRDefault="00B550C7" w:rsidP="00B550C7">
      <w:pPr>
        <w:pStyle w:val="SubHead-NotNumbered"/>
        <w:rPr>
          <w:u w:val="single"/>
          <w:lang w:eastAsia="en-GB"/>
        </w:rPr>
      </w:pPr>
      <w:r w:rsidRPr="009E5255">
        <w:rPr>
          <w:u w:val="single"/>
          <w:lang w:eastAsia="en-GB"/>
        </w:rPr>
        <w:t xml:space="preserve">Total EFC </w:t>
      </w:r>
      <w:r w:rsidR="002C4E9C" w:rsidRPr="009E5255">
        <w:rPr>
          <w:u w:val="single"/>
          <w:lang w:eastAsia="en-GB"/>
        </w:rPr>
        <w:t>e</w:t>
      </w:r>
      <w:r w:rsidRPr="009E5255">
        <w:rPr>
          <w:u w:val="single"/>
          <w:lang w:eastAsia="en-GB"/>
        </w:rPr>
        <w:t>xpenditure</w:t>
      </w:r>
    </w:p>
    <w:p w14:paraId="5DB8F8D5" w14:textId="7DD5314D" w:rsidR="00B550C7" w:rsidRPr="009E5255" w:rsidRDefault="00B550C7" w:rsidP="00B550C7">
      <w:r w:rsidRPr="009E5255">
        <w:t>Line</w:t>
      </w:r>
      <w:r w:rsidR="009E0842" w:rsidRPr="009E5255">
        <w:t>-</w:t>
      </w:r>
      <w:r w:rsidRPr="009E5255">
        <w:t>level data on the PBS claims data for EFC medicines (Schedule 1 and 2) for the period 1</w:t>
      </w:r>
      <w:r w:rsidRPr="009E5255">
        <w:rPr>
          <w:vertAlign w:val="superscript"/>
        </w:rPr>
        <w:t>st</w:t>
      </w:r>
      <w:r w:rsidRPr="009E5255">
        <w:t xml:space="preserve"> July 2016 to 30</w:t>
      </w:r>
      <w:r w:rsidRPr="009E5255">
        <w:rPr>
          <w:vertAlign w:val="superscript"/>
        </w:rPr>
        <w:t>th</w:t>
      </w:r>
      <w:r w:rsidRPr="009E5255">
        <w:t xml:space="preserve"> June 2021 were obtained from the Department of Health.  A total of 6,303,730 dispensing records were provided which pertained to 270</w:t>
      </w:r>
      <w:r w:rsidR="00066AC5" w:rsidRPr="009E5255">
        <w:t>,</w:t>
      </w:r>
      <w:r w:rsidRPr="009E5255">
        <w:t xml:space="preserve">676 unique patient records.  This provided data on all 54 medicines listed under Schedule 1 of the EFC and 14 medicines listed under Schedule 2 (see </w:t>
      </w:r>
      <w:r w:rsidRPr="009E5255">
        <w:rPr>
          <w:color w:val="FF0000"/>
        </w:rPr>
        <w:fldChar w:fldCharType="begin"/>
      </w:r>
      <w:r w:rsidRPr="009E5255">
        <w:instrText xml:space="preserve"> REF _Ref90045768 \h </w:instrText>
      </w:r>
      <w:r w:rsidRPr="009E5255">
        <w:rPr>
          <w:color w:val="FF0000"/>
        </w:rPr>
      </w:r>
      <w:r w:rsidRPr="009E5255">
        <w:rPr>
          <w:color w:val="FF0000"/>
        </w:rPr>
        <w:fldChar w:fldCharType="separate"/>
      </w:r>
      <w:r w:rsidR="000C766B" w:rsidRPr="009E5255">
        <w:t xml:space="preserve">Appendix </w:t>
      </w:r>
      <w:r w:rsidR="000C766B">
        <w:rPr>
          <w:noProof/>
        </w:rPr>
        <w:t>6</w:t>
      </w:r>
      <w:r w:rsidRPr="009E5255">
        <w:rPr>
          <w:color w:val="FF0000"/>
        </w:rPr>
        <w:fldChar w:fldCharType="end"/>
      </w:r>
      <w:r w:rsidRPr="009E5255">
        <w:t xml:space="preserve"> for a full listing of all medicines, the relevant PBS item codes and formulations available on the PBS).</w:t>
      </w:r>
    </w:p>
    <w:p w14:paraId="1C2EEB9B" w14:textId="134A1E2F" w:rsidR="00B550C7" w:rsidRPr="009E5255" w:rsidRDefault="00B550C7" w:rsidP="00B550C7">
      <w:pPr>
        <w:rPr>
          <w:lang w:eastAsia="en-AU"/>
        </w:rPr>
      </w:pPr>
      <w:r w:rsidRPr="009E5255">
        <w:rPr>
          <w:lang w:eastAsia="en-AU"/>
        </w:rPr>
        <w:t>A summary of total government spending on Schedule 1 and Schedule 2 medicines (</w:t>
      </w:r>
      <w:r w:rsidR="00246743" w:rsidRPr="009E5255">
        <w:rPr>
          <w:lang w:eastAsia="en-AU"/>
        </w:rPr>
        <w:t xml:space="preserve">i.e., </w:t>
      </w:r>
      <w:r w:rsidRPr="009E5255">
        <w:rPr>
          <w:lang w:eastAsia="en-AU"/>
        </w:rPr>
        <w:t xml:space="preserve">related benefit items) is presented </w:t>
      </w:r>
      <w:r w:rsidR="00AD0A2C" w:rsidRPr="009E5255">
        <w:rPr>
          <w:lang w:eastAsia="en-AU"/>
        </w:rPr>
        <w:t>in</w:t>
      </w:r>
      <w:r w:rsidR="00E52A17" w:rsidRPr="009E5255">
        <w:rPr>
          <w:lang w:eastAsia="en-AU"/>
        </w:rPr>
        <w:t xml:space="preserve"> </w:t>
      </w:r>
      <w:r w:rsidR="00E52A17" w:rsidRPr="009E5255">
        <w:rPr>
          <w:lang w:eastAsia="en-AU"/>
        </w:rPr>
        <w:fldChar w:fldCharType="begin"/>
      </w:r>
      <w:r w:rsidR="00E52A17" w:rsidRPr="009E5255">
        <w:rPr>
          <w:lang w:eastAsia="en-AU"/>
        </w:rPr>
        <w:instrText xml:space="preserve"> REF _Ref97020910 \h </w:instrText>
      </w:r>
      <w:r w:rsidR="00E52A17" w:rsidRPr="009E5255">
        <w:rPr>
          <w:lang w:eastAsia="en-AU"/>
        </w:rPr>
      </w:r>
      <w:r w:rsidR="00E52A17" w:rsidRPr="009E5255">
        <w:rPr>
          <w:lang w:eastAsia="en-AU"/>
        </w:rPr>
        <w:fldChar w:fldCharType="separate"/>
      </w:r>
      <w:r w:rsidR="000C766B" w:rsidRPr="009E5255">
        <w:t xml:space="preserve">Figure </w:t>
      </w:r>
      <w:r w:rsidR="000C766B">
        <w:rPr>
          <w:noProof/>
        </w:rPr>
        <w:t>13</w:t>
      </w:r>
      <w:r w:rsidR="00E52A17" w:rsidRPr="009E5255">
        <w:rPr>
          <w:lang w:eastAsia="en-AU"/>
        </w:rPr>
        <w:fldChar w:fldCharType="end"/>
      </w:r>
      <w:r w:rsidR="00AD0A2C" w:rsidRPr="009E5255">
        <w:rPr>
          <w:lang w:eastAsia="en-AU"/>
        </w:rPr>
        <w:t>.</w:t>
      </w:r>
      <w:r w:rsidRPr="009E5255">
        <w:rPr>
          <w:lang w:eastAsia="en-AU"/>
        </w:rPr>
        <w:t xml:space="preserve">  Overall, total Government </w:t>
      </w:r>
      <w:r w:rsidR="00D5127C" w:rsidRPr="009E5255">
        <w:rPr>
          <w:lang w:eastAsia="en-AU"/>
        </w:rPr>
        <w:t>ex</w:t>
      </w:r>
      <w:r w:rsidRPr="009E5255">
        <w:rPr>
          <w:lang w:eastAsia="en-AU"/>
        </w:rPr>
        <w:t>pend</w:t>
      </w:r>
      <w:r w:rsidR="00D5127C" w:rsidRPr="009E5255">
        <w:rPr>
          <w:lang w:eastAsia="en-AU"/>
        </w:rPr>
        <w:t>iture for the period July 2016 to June 2021 was</w:t>
      </w:r>
      <w:r w:rsidR="004825C6" w:rsidRPr="009E5255">
        <w:rPr>
          <w:lang w:eastAsia="en-AU"/>
        </w:rPr>
        <w:t xml:space="preserve"> </w:t>
      </w:r>
      <w:r w:rsidR="00D5127C" w:rsidRPr="009E5255">
        <w:rPr>
          <w:lang w:eastAsia="en-AU"/>
        </w:rPr>
        <w:t>$7,100,970,748</w:t>
      </w:r>
      <w:r w:rsidR="004825C6" w:rsidRPr="009E5255">
        <w:rPr>
          <w:lang w:eastAsia="en-AU"/>
        </w:rPr>
        <w:t xml:space="preserve"> (</w:t>
      </w:r>
      <w:r w:rsidR="00D5127C" w:rsidRPr="009E5255">
        <w:rPr>
          <w:lang w:eastAsia="en-AU"/>
        </w:rPr>
        <w:t xml:space="preserve">$7,073,197,870 for Schedule 1 medicines </w:t>
      </w:r>
      <w:r w:rsidRPr="009E5255">
        <w:rPr>
          <w:lang w:eastAsia="en-AU"/>
        </w:rPr>
        <w:t>and $27,</w:t>
      </w:r>
      <w:r w:rsidR="004825C6" w:rsidRPr="009E5255">
        <w:rPr>
          <w:lang w:eastAsia="en-AU"/>
        </w:rPr>
        <w:t>772,878</w:t>
      </w:r>
      <w:r w:rsidRPr="009E5255">
        <w:rPr>
          <w:lang w:eastAsia="en-AU"/>
        </w:rPr>
        <w:t xml:space="preserve"> on Schedule 2 medicines</w:t>
      </w:r>
      <w:r w:rsidR="004825C6" w:rsidRPr="009E5255">
        <w:rPr>
          <w:lang w:eastAsia="en-AU"/>
        </w:rPr>
        <w:t>)</w:t>
      </w:r>
      <w:r w:rsidRPr="009E5255">
        <w:rPr>
          <w:lang w:eastAsia="en-AU"/>
        </w:rPr>
        <w:t xml:space="preserve">.  A detailed breakdown of expenditure by cancer medicine </w:t>
      </w:r>
      <w:r w:rsidR="00360F44" w:rsidRPr="009E5255">
        <w:rPr>
          <w:lang w:eastAsia="en-AU"/>
        </w:rPr>
        <w:t xml:space="preserve">on the EFC </w:t>
      </w:r>
      <w:r w:rsidRPr="009E5255">
        <w:rPr>
          <w:lang w:eastAsia="en-AU"/>
        </w:rPr>
        <w:t xml:space="preserve">per year for which data were available is provided in </w:t>
      </w:r>
      <w:r w:rsidRPr="009E5255">
        <w:rPr>
          <w:color w:val="FF0000"/>
        </w:rPr>
        <w:fldChar w:fldCharType="begin"/>
      </w:r>
      <w:r w:rsidRPr="009E5255">
        <w:instrText xml:space="preserve"> REF _Ref90045768 \h </w:instrText>
      </w:r>
      <w:r w:rsidRPr="009E5255">
        <w:rPr>
          <w:color w:val="FF0000"/>
        </w:rPr>
      </w:r>
      <w:r w:rsidRPr="009E5255">
        <w:rPr>
          <w:color w:val="FF0000"/>
        </w:rPr>
        <w:fldChar w:fldCharType="separate"/>
      </w:r>
      <w:r w:rsidR="000C766B" w:rsidRPr="009E5255">
        <w:t xml:space="preserve">Appendix </w:t>
      </w:r>
      <w:r w:rsidR="000C766B">
        <w:rPr>
          <w:noProof/>
        </w:rPr>
        <w:t>6</w:t>
      </w:r>
      <w:r w:rsidRPr="009E5255">
        <w:rPr>
          <w:color w:val="FF0000"/>
        </w:rPr>
        <w:fldChar w:fldCharType="end"/>
      </w:r>
      <w:r w:rsidRPr="009E5255">
        <w:rPr>
          <w:lang w:eastAsia="en-AU"/>
        </w:rPr>
        <w:t xml:space="preserve">.  </w:t>
      </w:r>
    </w:p>
    <w:p w14:paraId="4F11662F" w14:textId="2026F7E5" w:rsidR="00B550C7" w:rsidRPr="009E5255" w:rsidRDefault="00B550C7" w:rsidP="00B550C7">
      <w:pPr>
        <w:rPr>
          <w:lang w:eastAsia="en-AU"/>
        </w:rPr>
      </w:pPr>
      <w:r w:rsidRPr="009E5255">
        <w:rPr>
          <w:lang w:eastAsia="en-AU"/>
        </w:rPr>
        <w:t xml:space="preserve">Of particular relevance to this Review is the change in the composition of spending that has occurred in EFC spending since its inception.  As noted in the Introduction, previously cytotoxic therapies were the main stay of treatment in cancer care and formed the majority of the drugs supplied and basis for expenditure on the EFC.  The emergence of newer biological therapies, including proteasome inhibitors, </w:t>
      </w:r>
      <w:r w:rsidR="008F76A2">
        <w:rPr>
          <w:lang w:eastAsia="en-AU"/>
        </w:rPr>
        <w:t>mAbs</w:t>
      </w:r>
      <w:r w:rsidRPr="009E5255">
        <w:rPr>
          <w:lang w:eastAsia="en-AU"/>
        </w:rPr>
        <w:t xml:space="preserve"> and other immunotherapies has led to a shift in practice and a greater reliance on those newer </w:t>
      </w:r>
      <w:r w:rsidRPr="009E5255">
        <w:rPr>
          <w:color w:val="000000" w:themeColor="text1"/>
          <w:lang w:eastAsia="en-AU"/>
        </w:rPr>
        <w:t>therapies.  Coupled with the high unit prices associated with those medicines (see Section</w:t>
      </w:r>
      <w:r w:rsidR="000234CA" w:rsidRPr="009E5255">
        <w:rPr>
          <w:color w:val="000000" w:themeColor="text1"/>
          <w:lang w:eastAsia="en-AU"/>
        </w:rPr>
        <w:t xml:space="preserve"> </w:t>
      </w:r>
      <w:r w:rsidR="000234CA" w:rsidRPr="009E5255">
        <w:rPr>
          <w:color w:val="000000" w:themeColor="text1"/>
          <w:lang w:eastAsia="en-AU"/>
        </w:rPr>
        <w:fldChar w:fldCharType="begin"/>
      </w:r>
      <w:r w:rsidR="000234CA" w:rsidRPr="009E5255">
        <w:rPr>
          <w:color w:val="000000" w:themeColor="text1"/>
          <w:lang w:eastAsia="en-AU"/>
        </w:rPr>
        <w:instrText xml:space="preserve"> REF _Ref92802051 \r \h </w:instrText>
      </w:r>
      <w:r w:rsidR="000234CA" w:rsidRPr="009E5255">
        <w:rPr>
          <w:color w:val="000000" w:themeColor="text1"/>
          <w:lang w:eastAsia="en-AU"/>
        </w:rPr>
      </w:r>
      <w:r w:rsidR="000234CA" w:rsidRPr="009E5255">
        <w:rPr>
          <w:color w:val="000000" w:themeColor="text1"/>
          <w:lang w:eastAsia="en-AU"/>
        </w:rPr>
        <w:fldChar w:fldCharType="separate"/>
      </w:r>
      <w:r w:rsidR="000C766B">
        <w:rPr>
          <w:color w:val="000000" w:themeColor="text1"/>
          <w:cs/>
          <w:lang w:eastAsia="en-AU"/>
        </w:rPr>
        <w:t>‎</w:t>
      </w:r>
      <w:r w:rsidR="000C766B">
        <w:rPr>
          <w:color w:val="000000" w:themeColor="text1"/>
          <w:lang w:eastAsia="en-AU"/>
        </w:rPr>
        <w:t>3.2.4</w:t>
      </w:r>
      <w:r w:rsidR="000234CA" w:rsidRPr="009E5255">
        <w:rPr>
          <w:color w:val="000000" w:themeColor="text1"/>
          <w:lang w:eastAsia="en-AU"/>
        </w:rPr>
        <w:fldChar w:fldCharType="end"/>
      </w:r>
      <w:r w:rsidRPr="009E5255">
        <w:rPr>
          <w:lang w:eastAsia="en-AU"/>
        </w:rPr>
        <w:t xml:space="preserve">), this has resulted in an increase in the proportion of EFC spending which is attributable to those newer therapies.  In the period of PBS data observed, this increased from 76.9% of expenditure on Schedule 1 medicines in the second half of 2016 to 86.5% in the first half of 2021.  </w:t>
      </w:r>
    </w:p>
    <w:p w14:paraId="698A00D9" w14:textId="342EA1E9" w:rsidR="00B550C7" w:rsidRPr="009E5255" w:rsidRDefault="00B550C7" w:rsidP="00B550C7">
      <w:pPr>
        <w:rPr>
          <w:lang w:eastAsia="en-AU"/>
        </w:rPr>
      </w:pPr>
      <w:r w:rsidRPr="009E5255">
        <w:rPr>
          <w:lang w:eastAsia="en-AU"/>
        </w:rPr>
        <w:t xml:space="preserve">Of the total $7.1 billion in benefits paid for Schedule 1 medicines over the period 2016 to 2021, approximately two thirds ($4.7 billion) </w:t>
      </w:r>
      <w:r w:rsidR="00416E19" w:rsidRPr="009E5255">
        <w:rPr>
          <w:lang w:eastAsia="en-AU"/>
        </w:rPr>
        <w:t>were</w:t>
      </w:r>
      <w:r w:rsidRPr="009E5255">
        <w:rPr>
          <w:lang w:eastAsia="en-AU"/>
        </w:rPr>
        <w:t xml:space="preserve"> accounted for by seven cancer medicines: bortezomib ($0.29 billion, 4.1%); ipilimumab ($0.40 billion, 5.7%); bevacizumab ($0.43 billion, 6.1%); rituximab ($0.44 billion, 6.2%); trastuzumab ($0.63 billion, 8.9%); nivolumab ($1.24 billion, 17.5%); and pembrolizumab ($1.28 billion, 18.1%).</w:t>
      </w:r>
    </w:p>
    <w:p w14:paraId="0C1468EC" w14:textId="1DEC592B" w:rsidR="000D223A" w:rsidRPr="009E5255" w:rsidRDefault="000D223A" w:rsidP="00214FB7">
      <w:pPr>
        <w:pStyle w:val="Caption"/>
      </w:pPr>
      <w:bookmarkStart w:id="188" w:name="_Ref97020910"/>
      <w:bookmarkStart w:id="189" w:name="_Ref93495334"/>
      <w:bookmarkStart w:id="190" w:name="_Toc125463721"/>
      <w:r w:rsidRPr="009E5255">
        <w:t xml:space="preserve">Figure </w:t>
      </w:r>
      <w:r w:rsidR="00E36C93">
        <w:fldChar w:fldCharType="begin"/>
      </w:r>
      <w:r w:rsidR="00E36C93">
        <w:instrText xml:space="preserve"> SEQ Figure \* ARABIC </w:instrText>
      </w:r>
      <w:r w:rsidR="00E36C93">
        <w:fldChar w:fldCharType="separate"/>
      </w:r>
      <w:r w:rsidR="000C766B">
        <w:rPr>
          <w:noProof/>
        </w:rPr>
        <w:t>13</w:t>
      </w:r>
      <w:r w:rsidR="00E36C93">
        <w:rPr>
          <w:noProof/>
        </w:rPr>
        <w:fldChar w:fldCharType="end"/>
      </w:r>
      <w:bookmarkEnd w:id="188"/>
      <w:r w:rsidRPr="009E5255">
        <w:t xml:space="preserve">. PBS </w:t>
      </w:r>
      <w:r w:rsidR="004A063B" w:rsidRPr="009E5255">
        <w:t>expenditure</w:t>
      </w:r>
      <w:r w:rsidRPr="009E5255">
        <w:t xml:space="preserve"> </w:t>
      </w:r>
      <w:r w:rsidR="00361D55" w:rsidRPr="009E5255">
        <w:t>by</w:t>
      </w:r>
      <w:r w:rsidRPr="009E5255">
        <w:t xml:space="preserve"> </w:t>
      </w:r>
      <w:r w:rsidR="0001194B" w:rsidRPr="009E5255">
        <w:t>EFC</w:t>
      </w:r>
      <w:r w:rsidR="004A063B" w:rsidRPr="009E5255">
        <w:t xml:space="preserve">-listed drug, Schedule 1 </w:t>
      </w:r>
      <w:r w:rsidRPr="009E5255">
        <w:t>(July 2016</w:t>
      </w:r>
      <w:r w:rsidR="004A063B" w:rsidRPr="009E5255">
        <w:t xml:space="preserve"> </w:t>
      </w:r>
      <w:r w:rsidRPr="009E5255">
        <w:t>-</w:t>
      </w:r>
      <w:r w:rsidR="004A063B" w:rsidRPr="009E5255">
        <w:t xml:space="preserve"> </w:t>
      </w:r>
      <w:r w:rsidRPr="009E5255">
        <w:t>June 2021)</w:t>
      </w:r>
      <w:bookmarkEnd w:id="189"/>
      <w:bookmarkEnd w:id="190"/>
    </w:p>
    <w:p w14:paraId="7939F843" w14:textId="77777777" w:rsidR="00B550C7" w:rsidRPr="009E5255" w:rsidRDefault="00B550C7" w:rsidP="00B550C7">
      <w:pPr>
        <w:pStyle w:val="NoSpacing"/>
        <w:keepNext/>
        <w:keepLines/>
        <w:rPr>
          <w:lang w:eastAsia="en-AU"/>
        </w:rPr>
      </w:pPr>
      <w:r w:rsidRPr="009E5255">
        <w:rPr>
          <w:noProof/>
        </w:rPr>
        <w:drawing>
          <wp:inline distT="0" distB="0" distL="0" distR="0" wp14:anchorId="672FA242" wp14:editId="717A36E4">
            <wp:extent cx="4546600" cy="6286500"/>
            <wp:effectExtent l="0" t="0" r="0" b="0"/>
            <wp:docPr id="101" name="Graphic 101" descr="A bar chart of the PBS expenditure by EFC listed drug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Graphic 101" descr="A bar chart of the PBS expenditure by EFC listed drug schedule 1 from July 2016 to June 2021"/>
                    <pic:cNvPicPr/>
                  </pic:nvPicPr>
                  <pic:blipFill>
                    <a:blip r:embed="rId33">
                      <a:extLst>
                        <a:ext uri="{96DAC541-7B7A-43D3-8B79-37D633B846F1}">
                          <asvg:svgBlip xmlns:asvg="http://schemas.microsoft.com/office/drawing/2016/SVG/main" r:embed="rId34"/>
                        </a:ext>
                      </a:extLst>
                    </a:blip>
                    <a:stretch>
                      <a:fillRect/>
                    </a:stretch>
                  </pic:blipFill>
                  <pic:spPr>
                    <a:xfrm>
                      <a:off x="0" y="0"/>
                      <a:ext cx="4546600" cy="6286500"/>
                    </a:xfrm>
                    <a:prstGeom prst="rect">
                      <a:avLst/>
                    </a:prstGeom>
                  </pic:spPr>
                </pic:pic>
              </a:graphicData>
            </a:graphic>
          </wp:inline>
        </w:drawing>
      </w:r>
    </w:p>
    <w:p w14:paraId="5DCF2050" w14:textId="21E38B0E" w:rsidR="00B550C7" w:rsidRPr="009E5255" w:rsidRDefault="00B550C7" w:rsidP="003A6F1A">
      <w:pPr>
        <w:pStyle w:val="TableNotes"/>
      </w:pPr>
      <w:r w:rsidRPr="009E5255">
        <w:t>Source:</w:t>
      </w:r>
      <w:r w:rsidRPr="009E5255">
        <w:tab/>
        <w:t xml:space="preserve">Prepared for </w:t>
      </w:r>
      <w:r w:rsidR="006B0B02" w:rsidRPr="009E5255">
        <w:t>the</w:t>
      </w:r>
      <w:r w:rsidRPr="009E5255">
        <w:t xml:space="preserve"> Review using PBS </w:t>
      </w:r>
      <w:r w:rsidR="006B0B02" w:rsidRPr="009E5255">
        <w:t>l</w:t>
      </w:r>
      <w:r w:rsidRPr="009E5255">
        <w:t>ine</w:t>
      </w:r>
      <w:r w:rsidR="006B0B02" w:rsidRPr="009E5255">
        <w:t>-l</w:t>
      </w:r>
      <w:r w:rsidRPr="009E5255">
        <w:t xml:space="preserve">evel </w:t>
      </w:r>
      <w:r w:rsidR="006B0B02" w:rsidRPr="009E5255">
        <w:t>d</w:t>
      </w:r>
      <w:r w:rsidRPr="009E5255">
        <w:t xml:space="preserve">ata </w:t>
      </w:r>
      <w:r w:rsidR="006B0B02" w:rsidRPr="009E5255">
        <w:t>(</w:t>
      </w:r>
      <w:r w:rsidRPr="009E5255">
        <w:t>see</w:t>
      </w:r>
      <w:r w:rsidRPr="009E5255">
        <w:rPr>
          <w:color w:val="FF0000"/>
        </w:rPr>
        <w:t xml:space="preserve"> </w:t>
      </w:r>
      <w:r w:rsidRPr="009E5255">
        <w:fldChar w:fldCharType="begin"/>
      </w:r>
      <w:r w:rsidRPr="009E5255">
        <w:instrText xml:space="preserve"> REF _Ref90045768 \h </w:instrText>
      </w:r>
      <w:r w:rsidRPr="009E5255">
        <w:fldChar w:fldCharType="separate"/>
      </w:r>
      <w:r w:rsidR="000C766B" w:rsidRPr="009E5255">
        <w:t xml:space="preserve">Appendix </w:t>
      </w:r>
      <w:r w:rsidR="000C766B">
        <w:rPr>
          <w:noProof/>
        </w:rPr>
        <w:t>6</w:t>
      </w:r>
      <w:r w:rsidRPr="009E5255">
        <w:fldChar w:fldCharType="end"/>
      </w:r>
      <w:r w:rsidR="006B0B02" w:rsidRPr="009E5255">
        <w:t>).</w:t>
      </w:r>
    </w:p>
    <w:p w14:paraId="0A045937" w14:textId="4BB41B9B" w:rsidR="0001194B" w:rsidRPr="009E5255" w:rsidRDefault="0001194B" w:rsidP="00214FB7">
      <w:pPr>
        <w:pStyle w:val="Caption"/>
      </w:pPr>
      <w:bookmarkStart w:id="191" w:name="_Toc125463722"/>
      <w:r w:rsidRPr="009E5255">
        <w:t xml:space="preserve">Figure </w:t>
      </w:r>
      <w:r w:rsidR="00E36C93">
        <w:fldChar w:fldCharType="begin"/>
      </w:r>
      <w:r w:rsidR="00E36C93">
        <w:instrText xml:space="preserve"> SEQ Figure \* ARABIC </w:instrText>
      </w:r>
      <w:r w:rsidR="00E36C93">
        <w:fldChar w:fldCharType="separate"/>
      </w:r>
      <w:r w:rsidR="000C766B">
        <w:rPr>
          <w:noProof/>
        </w:rPr>
        <w:t>14</w:t>
      </w:r>
      <w:r w:rsidR="00E36C93">
        <w:rPr>
          <w:noProof/>
        </w:rPr>
        <w:fldChar w:fldCharType="end"/>
      </w:r>
      <w:r w:rsidRPr="009E5255">
        <w:t xml:space="preserve">. PBS </w:t>
      </w:r>
      <w:r w:rsidR="004A063B" w:rsidRPr="009E5255">
        <w:t>expenditure</w:t>
      </w:r>
      <w:r w:rsidRPr="009E5255">
        <w:t xml:space="preserve"> </w:t>
      </w:r>
      <w:r w:rsidR="00361D55" w:rsidRPr="009E5255">
        <w:t>by</w:t>
      </w:r>
      <w:r w:rsidRPr="009E5255">
        <w:t xml:space="preserve"> </w:t>
      </w:r>
      <w:r w:rsidR="004A063B" w:rsidRPr="009E5255">
        <w:t xml:space="preserve">EFC-listed drug, Schedule 2 </w:t>
      </w:r>
      <w:r w:rsidRPr="009E5255">
        <w:t>(July 2016</w:t>
      </w:r>
      <w:r w:rsidR="004A063B" w:rsidRPr="009E5255">
        <w:t xml:space="preserve"> </w:t>
      </w:r>
      <w:r w:rsidRPr="009E5255">
        <w:t>-</w:t>
      </w:r>
      <w:r w:rsidR="004A063B" w:rsidRPr="009E5255">
        <w:t xml:space="preserve"> </w:t>
      </w:r>
      <w:r w:rsidRPr="009E5255">
        <w:t>June 2021)</w:t>
      </w:r>
      <w:bookmarkEnd w:id="191"/>
    </w:p>
    <w:p w14:paraId="19E237EC" w14:textId="77777777" w:rsidR="00B550C7" w:rsidRPr="009E5255" w:rsidRDefault="00B550C7" w:rsidP="00B550C7">
      <w:pPr>
        <w:pStyle w:val="NoSpacing"/>
        <w:rPr>
          <w:b/>
        </w:rPr>
      </w:pPr>
      <w:r w:rsidRPr="009E5255">
        <w:rPr>
          <w:noProof/>
        </w:rPr>
        <w:drawing>
          <wp:inline distT="0" distB="0" distL="0" distR="0" wp14:anchorId="63A76E9E" wp14:editId="00234D74">
            <wp:extent cx="4762500" cy="3810000"/>
            <wp:effectExtent l="0" t="0" r="0" b="0"/>
            <wp:docPr id="110" name="Graphic 110" descr="a bar chart of the PBS expenditure by EFC listed drug schedule 2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Graphic 110" descr="a bar chart of the PBS expenditure by EFC listed drug schedule 2 from July 2016 to June 2021"/>
                    <pic:cNvPicPr/>
                  </pic:nvPicPr>
                  <pic:blipFill>
                    <a:blip r:embed="rId35">
                      <a:extLst>
                        <a:ext uri="{96DAC541-7B7A-43D3-8B79-37D633B846F1}">
                          <asvg:svgBlip xmlns:asvg="http://schemas.microsoft.com/office/drawing/2016/SVG/main" r:embed="rId36"/>
                        </a:ext>
                      </a:extLst>
                    </a:blip>
                    <a:stretch>
                      <a:fillRect/>
                    </a:stretch>
                  </pic:blipFill>
                  <pic:spPr>
                    <a:xfrm>
                      <a:off x="0" y="0"/>
                      <a:ext cx="4762500" cy="3810000"/>
                    </a:xfrm>
                    <a:prstGeom prst="rect">
                      <a:avLst/>
                    </a:prstGeom>
                  </pic:spPr>
                </pic:pic>
              </a:graphicData>
            </a:graphic>
          </wp:inline>
        </w:drawing>
      </w:r>
    </w:p>
    <w:p w14:paraId="1B895124" w14:textId="7827E66C" w:rsidR="008F7E3D" w:rsidRPr="009E5255" w:rsidRDefault="00B550C7" w:rsidP="003A6F1A">
      <w:pPr>
        <w:pStyle w:val="TableNotes"/>
      </w:pPr>
      <w:r w:rsidRPr="009E5255">
        <w:t>Source:</w:t>
      </w:r>
      <w:r w:rsidRPr="009E5255">
        <w:tab/>
        <w:t>Prepared for th</w:t>
      </w:r>
      <w:r w:rsidR="00367EB8" w:rsidRPr="009E5255">
        <w:t>e</w:t>
      </w:r>
      <w:r w:rsidRPr="009E5255">
        <w:t xml:space="preserve"> Review using PBS Line Level Data, see</w:t>
      </w:r>
      <w:r w:rsidRPr="009E5255">
        <w:rPr>
          <w:color w:val="FF0000"/>
        </w:rPr>
        <w:t xml:space="preserve"> </w:t>
      </w:r>
      <w:r w:rsidRPr="009E5255">
        <w:fldChar w:fldCharType="begin"/>
      </w:r>
      <w:r w:rsidRPr="009E5255">
        <w:instrText xml:space="preserve"> REF _Ref90045768 \h </w:instrText>
      </w:r>
      <w:r w:rsidRPr="009E5255">
        <w:fldChar w:fldCharType="separate"/>
      </w:r>
      <w:r w:rsidR="000C766B" w:rsidRPr="009E5255">
        <w:t xml:space="preserve">Appendix </w:t>
      </w:r>
      <w:r w:rsidR="000C766B">
        <w:rPr>
          <w:noProof/>
        </w:rPr>
        <w:t>6</w:t>
      </w:r>
      <w:r w:rsidRPr="009E5255">
        <w:fldChar w:fldCharType="end"/>
      </w:r>
    </w:p>
    <w:p w14:paraId="17B6DE50" w14:textId="449489E3" w:rsidR="00B550C7" w:rsidRPr="009E5255" w:rsidRDefault="00367EB8" w:rsidP="00B550C7">
      <w:pPr>
        <w:rPr>
          <w:i/>
          <w:iCs/>
          <w:u w:val="single"/>
          <w:lang w:eastAsia="en-GB"/>
        </w:rPr>
      </w:pPr>
      <w:r w:rsidRPr="009E5255">
        <w:rPr>
          <w:i/>
          <w:iCs/>
          <w:u w:val="single"/>
          <w:lang w:eastAsia="en-GB"/>
        </w:rPr>
        <w:t>U</w:t>
      </w:r>
      <w:r w:rsidR="00B550C7" w:rsidRPr="009E5255">
        <w:rPr>
          <w:i/>
          <w:iCs/>
          <w:u w:val="single"/>
          <w:lang w:eastAsia="en-GB"/>
        </w:rPr>
        <w:t>tilisation of EFC</w:t>
      </w:r>
      <w:r w:rsidRPr="009E5255">
        <w:rPr>
          <w:i/>
          <w:iCs/>
          <w:u w:val="single"/>
          <w:lang w:eastAsia="en-GB"/>
        </w:rPr>
        <w:t>-</w:t>
      </w:r>
      <w:r w:rsidR="00B550C7" w:rsidRPr="009E5255">
        <w:rPr>
          <w:i/>
          <w:iCs/>
          <w:u w:val="single"/>
          <w:lang w:eastAsia="en-GB"/>
        </w:rPr>
        <w:t xml:space="preserve">related items </w:t>
      </w:r>
    </w:p>
    <w:p w14:paraId="5D7B734F" w14:textId="7778392B" w:rsidR="00B550C7" w:rsidRPr="009E5255" w:rsidRDefault="00367EB8" w:rsidP="00B550C7">
      <w:pPr>
        <w:rPr>
          <w:lang w:eastAsia="en-GB"/>
        </w:rPr>
      </w:pPr>
      <w:r w:rsidRPr="009E5255">
        <w:rPr>
          <w:lang w:eastAsia="en-GB"/>
        </w:rPr>
        <w:t xml:space="preserve">EFC </w:t>
      </w:r>
      <w:r w:rsidR="00B550C7" w:rsidRPr="009E5255">
        <w:rPr>
          <w:lang w:eastAsia="en-GB"/>
        </w:rPr>
        <w:t xml:space="preserve">Schedule 2 medicines (Related Benefit items) are provided as part of the EFC largely because they are co-prescribed to cancer patients as supportive care.  Accordingly, the nature of co-prescribing – demonstrating the Schedule 1 medicines with which Schedule 2 medicines were co-prescribed (for those patients where this occurred) is summarised in </w:t>
      </w:r>
      <w:r w:rsidR="00B550C7" w:rsidRPr="009E5255">
        <w:rPr>
          <w:lang w:eastAsia="en-GB"/>
        </w:rPr>
        <w:fldChar w:fldCharType="begin"/>
      </w:r>
      <w:r w:rsidR="00B550C7" w:rsidRPr="009E5255">
        <w:rPr>
          <w:lang w:eastAsia="en-GB"/>
        </w:rPr>
        <w:instrText xml:space="preserve"> REF _Ref88064570 \h  \* MERGEFORMAT </w:instrText>
      </w:r>
      <w:r w:rsidR="00B550C7" w:rsidRPr="009E5255">
        <w:rPr>
          <w:lang w:eastAsia="en-GB"/>
        </w:rPr>
      </w:r>
      <w:r w:rsidR="00B550C7" w:rsidRPr="009E5255">
        <w:rPr>
          <w:lang w:eastAsia="en-GB"/>
        </w:rPr>
        <w:fldChar w:fldCharType="separate"/>
      </w:r>
      <w:r w:rsidR="000C766B" w:rsidRPr="009E5255">
        <w:t xml:space="preserve">Figure </w:t>
      </w:r>
      <w:r w:rsidR="000C766B">
        <w:rPr>
          <w:noProof/>
        </w:rPr>
        <w:t>15</w:t>
      </w:r>
      <w:r w:rsidR="00B550C7" w:rsidRPr="009E5255">
        <w:rPr>
          <w:lang w:eastAsia="en-GB"/>
        </w:rPr>
        <w:fldChar w:fldCharType="end"/>
      </w:r>
      <w:r w:rsidR="00B550C7" w:rsidRPr="009E5255">
        <w:rPr>
          <w:lang w:eastAsia="en-GB"/>
        </w:rPr>
        <w:t xml:space="preserve">.  Overall, netupitant + palonosetron and palonosetron (both anti-emetics) were the most commonly prescribed EFC-related items. </w:t>
      </w:r>
    </w:p>
    <w:p w14:paraId="64038C24" w14:textId="5329A816" w:rsidR="00B550C7" w:rsidRPr="009E5255" w:rsidRDefault="00B550C7" w:rsidP="00214FB7">
      <w:pPr>
        <w:pStyle w:val="Caption"/>
      </w:pPr>
      <w:bookmarkStart w:id="192" w:name="_Ref88064570"/>
      <w:bookmarkStart w:id="193" w:name="_Toc125463723"/>
      <w:r w:rsidRPr="009E5255">
        <w:t xml:space="preserve">Figure </w:t>
      </w:r>
      <w:r w:rsidR="00E36C93">
        <w:fldChar w:fldCharType="begin"/>
      </w:r>
      <w:r w:rsidR="00E36C93">
        <w:instrText xml:space="preserve"> SEQ Figure \* ARABIC </w:instrText>
      </w:r>
      <w:r w:rsidR="00E36C93">
        <w:fldChar w:fldCharType="separate"/>
      </w:r>
      <w:r w:rsidR="000C766B">
        <w:rPr>
          <w:noProof/>
        </w:rPr>
        <w:t>15</w:t>
      </w:r>
      <w:r w:rsidR="00E36C93">
        <w:rPr>
          <w:noProof/>
        </w:rPr>
        <w:fldChar w:fldCharType="end"/>
      </w:r>
      <w:bookmarkEnd w:id="192"/>
      <w:r w:rsidR="001374F2" w:rsidRPr="009E5255">
        <w:t>.</w:t>
      </w:r>
      <w:r w:rsidRPr="009E5255">
        <w:t xml:space="preserve"> Utilisation of related </w:t>
      </w:r>
      <w:r w:rsidR="00BF7736" w:rsidRPr="009E5255">
        <w:t>benefit</w:t>
      </w:r>
      <w:r w:rsidR="001374F2" w:rsidRPr="009E5255">
        <w:t>s</w:t>
      </w:r>
      <w:r w:rsidRPr="009E5255">
        <w:t xml:space="preserve"> by</w:t>
      </w:r>
      <w:r w:rsidR="00B86F32" w:rsidRPr="009E5255">
        <w:t xml:space="preserve"> EFC Schedule 1</w:t>
      </w:r>
      <w:r w:rsidR="00BF7736" w:rsidRPr="009E5255">
        <w:t xml:space="preserve"> </w:t>
      </w:r>
      <w:r w:rsidR="001216D3" w:rsidRPr="009E5255">
        <w:t>drug</w:t>
      </w:r>
      <w:r w:rsidRPr="009E5255">
        <w:t xml:space="preserve"> </w:t>
      </w:r>
      <w:r w:rsidR="00BF7736" w:rsidRPr="009E5255">
        <w:t>(</w:t>
      </w:r>
      <w:r w:rsidRPr="009E5255">
        <w:t>July 2016</w:t>
      </w:r>
      <w:r w:rsidR="00B86F32" w:rsidRPr="009E5255">
        <w:t xml:space="preserve"> </w:t>
      </w:r>
      <w:r w:rsidR="00BF7736" w:rsidRPr="009E5255">
        <w:t>-</w:t>
      </w:r>
      <w:r w:rsidR="00B86F32" w:rsidRPr="009E5255">
        <w:t xml:space="preserve"> </w:t>
      </w:r>
      <w:r w:rsidRPr="009E5255">
        <w:t>June 2021</w:t>
      </w:r>
      <w:r w:rsidR="00BF7736" w:rsidRPr="009E5255">
        <w:t>)</w:t>
      </w:r>
      <w:bookmarkEnd w:id="193"/>
    </w:p>
    <w:p w14:paraId="7724373D" w14:textId="77777777" w:rsidR="00B550C7" w:rsidRPr="009E5255" w:rsidRDefault="00B550C7" w:rsidP="00B550C7">
      <w:pPr>
        <w:rPr>
          <w:lang w:eastAsia="en-AU"/>
          <w14:textOutline w14:w="6350" w14:cap="rnd" w14:cmpd="sng" w14:algn="ctr">
            <w14:solidFill>
              <w14:srgbClr w14:val="000000"/>
            </w14:solidFill>
            <w14:prstDash w14:val="solid"/>
            <w14:bevel/>
          </w14:textOutline>
        </w:rPr>
      </w:pPr>
      <w:r w:rsidRPr="009E5255">
        <w:rPr>
          <w:noProof/>
        </w:rPr>
        <w:drawing>
          <wp:inline distT="0" distB="0" distL="0" distR="0" wp14:anchorId="50D6B5E8" wp14:editId="2E4F9CA1">
            <wp:extent cx="4305300" cy="4152900"/>
            <wp:effectExtent l="0" t="0" r="0" b="0"/>
            <wp:docPr id="111" name="Graphic 111" descr="an area graph showing the utilisation of related benefits by EFC Schedule 1 drug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Graphic 111" descr="an area graph showing the utilisation of related benefits by EFC Schedule 1 drug from July 2016 to June 2021"/>
                    <pic:cNvPicPr/>
                  </pic:nvPicPr>
                  <pic:blipFill>
                    <a:blip r:embed="rId37">
                      <a:extLst>
                        <a:ext uri="{96DAC541-7B7A-43D3-8B79-37D633B846F1}">
                          <asvg:svgBlip xmlns:asvg="http://schemas.microsoft.com/office/drawing/2016/SVG/main" r:embed="rId38"/>
                        </a:ext>
                      </a:extLst>
                    </a:blip>
                    <a:stretch>
                      <a:fillRect/>
                    </a:stretch>
                  </pic:blipFill>
                  <pic:spPr>
                    <a:xfrm>
                      <a:off x="0" y="0"/>
                      <a:ext cx="4305300" cy="4152900"/>
                    </a:xfrm>
                    <a:prstGeom prst="rect">
                      <a:avLst/>
                    </a:prstGeom>
                  </pic:spPr>
                </pic:pic>
              </a:graphicData>
            </a:graphic>
          </wp:inline>
        </w:drawing>
      </w:r>
    </w:p>
    <w:p w14:paraId="095A890F" w14:textId="718E60CC" w:rsidR="00B550C7" w:rsidRPr="009E5255" w:rsidRDefault="00B550C7" w:rsidP="003A6F1A">
      <w:pPr>
        <w:pStyle w:val="TableNotes"/>
      </w:pPr>
      <w:r w:rsidRPr="009E5255">
        <w:t>Source:</w:t>
      </w:r>
      <w:r w:rsidRPr="009E5255">
        <w:tab/>
        <w:t>Prepared for this Review using PBS Line Level Data, see</w:t>
      </w:r>
      <w:r w:rsidRPr="009E5255">
        <w:rPr>
          <w:color w:val="FF0000"/>
        </w:rPr>
        <w:t xml:space="preserve"> </w:t>
      </w:r>
      <w:r w:rsidRPr="009E5255">
        <w:fldChar w:fldCharType="begin"/>
      </w:r>
      <w:r w:rsidRPr="009E5255">
        <w:instrText xml:space="preserve"> REF _Ref90045768 \h </w:instrText>
      </w:r>
      <w:r w:rsidRPr="009E5255">
        <w:fldChar w:fldCharType="separate"/>
      </w:r>
      <w:r w:rsidR="000C766B" w:rsidRPr="009E5255">
        <w:t xml:space="preserve">Appendix </w:t>
      </w:r>
      <w:r w:rsidR="000C766B">
        <w:rPr>
          <w:noProof/>
        </w:rPr>
        <w:t>6</w:t>
      </w:r>
      <w:r w:rsidRPr="009E5255">
        <w:fldChar w:fldCharType="end"/>
      </w:r>
    </w:p>
    <w:p w14:paraId="0B463F47" w14:textId="40D93229" w:rsidR="00B550C7" w:rsidRPr="009E5255" w:rsidRDefault="00B550C7" w:rsidP="00367EB8">
      <w:pPr>
        <w:rPr>
          <w:lang w:eastAsia="en-AU"/>
        </w:rPr>
      </w:pPr>
      <w:r w:rsidRPr="009E5255">
        <w:rPr>
          <w:lang w:eastAsia="en-AU"/>
        </w:rPr>
        <w:t>Further analysis is to be undertaken looking at the use of drugs on a per patient basis to assess: the average number of scripts per patient per cancer medicine, and the extent of co-prescribing of Schedule 1 medicines in the period of data observation</w:t>
      </w:r>
    </w:p>
    <w:p w14:paraId="20F63374" w14:textId="5F9C17E3" w:rsidR="00B550C7" w:rsidRPr="009E5255" w:rsidRDefault="001D5993" w:rsidP="00B550C7">
      <w:pPr>
        <w:pStyle w:val="SubHead-NotNumbered"/>
        <w:rPr>
          <w:u w:val="single"/>
          <w:lang w:eastAsia="en-GB"/>
        </w:rPr>
      </w:pPr>
      <w:r w:rsidRPr="009E5255">
        <w:rPr>
          <w:u w:val="single"/>
          <w:lang w:eastAsia="en-GB"/>
        </w:rPr>
        <w:t>EFC</w:t>
      </w:r>
      <w:r w:rsidR="00B550C7" w:rsidRPr="009E5255">
        <w:rPr>
          <w:u w:val="single"/>
          <w:lang w:eastAsia="en-GB"/>
        </w:rPr>
        <w:t xml:space="preserve"> </w:t>
      </w:r>
      <w:r w:rsidR="002C4E9C" w:rsidRPr="009E5255">
        <w:rPr>
          <w:u w:val="single"/>
          <w:lang w:eastAsia="en-GB"/>
        </w:rPr>
        <w:t>d</w:t>
      </w:r>
      <w:r w:rsidR="00B550C7" w:rsidRPr="009E5255">
        <w:rPr>
          <w:u w:val="single"/>
          <w:lang w:eastAsia="en-GB"/>
        </w:rPr>
        <w:t xml:space="preserve">istribution </w:t>
      </w:r>
      <w:r w:rsidRPr="009E5255">
        <w:rPr>
          <w:u w:val="single"/>
          <w:lang w:eastAsia="en-GB"/>
        </w:rPr>
        <w:t>by</w:t>
      </w:r>
      <w:r w:rsidR="00B550C7" w:rsidRPr="009E5255">
        <w:rPr>
          <w:u w:val="single"/>
          <w:lang w:eastAsia="en-GB"/>
        </w:rPr>
        <w:t xml:space="preserve"> </w:t>
      </w:r>
      <w:r w:rsidR="002C4E9C" w:rsidRPr="009E5255">
        <w:rPr>
          <w:u w:val="single"/>
          <w:lang w:eastAsia="en-GB"/>
        </w:rPr>
        <w:t>s</w:t>
      </w:r>
      <w:r w:rsidR="00B550C7" w:rsidRPr="009E5255">
        <w:rPr>
          <w:u w:val="single"/>
          <w:lang w:eastAsia="en-GB"/>
        </w:rPr>
        <w:t>ection</w:t>
      </w:r>
    </w:p>
    <w:p w14:paraId="2020A682" w14:textId="23B61D0A" w:rsidR="00B550C7" w:rsidRPr="009E5255" w:rsidRDefault="00B550C7" w:rsidP="00B550C7">
      <w:r w:rsidRPr="009E5255">
        <w:t>As noted previously, the relative proportions of the reimbursed price accounted for by the various components of the EFC fee, including the AEMP, varies across the cancer medicines and settings (</w:t>
      </w:r>
      <w:r w:rsidR="00F47282" w:rsidRPr="009E5255">
        <w:t>s</w:t>
      </w:r>
      <w:r w:rsidRPr="009E5255">
        <w:t xml:space="preserve">90 and </w:t>
      </w:r>
      <w:r w:rsidR="00F47282" w:rsidRPr="009E5255">
        <w:t>s</w:t>
      </w:r>
      <w:r w:rsidRPr="009E5255">
        <w:t xml:space="preserve">94).  To account for that variation, and to estimate the total quantum of the PBS spend on the EFC that is allocated to each of the respective fee components, the following process was undertaken: </w:t>
      </w:r>
    </w:p>
    <w:p w14:paraId="1FA09A00" w14:textId="77777777" w:rsidR="00B550C7" w:rsidRPr="009E5255" w:rsidRDefault="00B550C7" w:rsidP="005A2B78">
      <w:pPr>
        <w:pStyle w:val="ListParagraph"/>
        <w:rPr>
          <w:lang w:val="en-AU"/>
        </w:rPr>
      </w:pPr>
      <w:r w:rsidRPr="009E5255">
        <w:rPr>
          <w:lang w:val="en-AU"/>
        </w:rPr>
        <w:t>For each molecule, each cost component was weighted by the volume of claims per molecule in a given setting to derive a weighted average cost component per-setting;</w:t>
      </w:r>
    </w:p>
    <w:p w14:paraId="22BF1574" w14:textId="0F725E62" w:rsidR="00B550C7" w:rsidRPr="009E5255" w:rsidRDefault="00B550C7" w:rsidP="005A2B78">
      <w:pPr>
        <w:pStyle w:val="ListParagraph"/>
        <w:rPr>
          <w:lang w:val="en-AU"/>
        </w:rPr>
      </w:pPr>
      <w:r w:rsidRPr="009E5255">
        <w:rPr>
          <w:lang w:val="en-AU"/>
        </w:rPr>
        <w:t>the weighted average cost component per setting was combined using the proportion of total claims on the PBS per setting in 2020-21 (38.5% via</w:t>
      </w:r>
      <w:r w:rsidR="00F47282" w:rsidRPr="009E5255">
        <w:rPr>
          <w:lang w:val="en-AU"/>
        </w:rPr>
        <w:t xml:space="preserve"> (s90) </w:t>
      </w:r>
      <w:r w:rsidRPr="009E5255">
        <w:rPr>
          <w:lang w:val="en-AU"/>
        </w:rPr>
        <w:t xml:space="preserve">community pharmacies; 35.8% via </w:t>
      </w:r>
      <w:r w:rsidR="00F47282" w:rsidRPr="009E5255">
        <w:rPr>
          <w:lang w:val="en-AU"/>
        </w:rPr>
        <w:t xml:space="preserve"> (s94) </w:t>
      </w:r>
      <w:r w:rsidRPr="009E5255">
        <w:rPr>
          <w:lang w:val="en-AU"/>
        </w:rPr>
        <w:t xml:space="preserve">public hospital pharmacies and 25.7% via </w:t>
      </w:r>
      <w:r w:rsidR="00F47282" w:rsidRPr="009E5255">
        <w:rPr>
          <w:lang w:val="en-AU"/>
        </w:rPr>
        <w:t xml:space="preserve"> (s94) </w:t>
      </w:r>
      <w:r w:rsidRPr="009E5255">
        <w:rPr>
          <w:lang w:val="en-AU"/>
        </w:rPr>
        <w:t xml:space="preserve">private hospital pharmacies). </w:t>
      </w:r>
    </w:p>
    <w:p w14:paraId="17A6CA66" w14:textId="1D0DBA33" w:rsidR="00B550C7" w:rsidRPr="009E5255" w:rsidRDefault="00B550C7" w:rsidP="00B550C7">
      <w:r w:rsidRPr="009E5255">
        <w:t>The resulting proportions were applied to the total net-benefit claims plus CCPS fees for 2020-21, as shown in</w:t>
      </w:r>
      <w:r w:rsidR="00437CF7" w:rsidRPr="009E5255">
        <w:t xml:space="preserve"> </w:t>
      </w:r>
      <w:r w:rsidR="00437CF7" w:rsidRPr="009E5255">
        <w:fldChar w:fldCharType="begin"/>
      </w:r>
      <w:r w:rsidR="00437CF7" w:rsidRPr="009E5255">
        <w:instrText xml:space="preserve"> REF _Ref93495444 \h </w:instrText>
      </w:r>
      <w:r w:rsidR="00437CF7" w:rsidRPr="009E5255">
        <w:fldChar w:fldCharType="separate"/>
      </w:r>
      <w:r w:rsidR="000C766B" w:rsidRPr="009E5255">
        <w:t xml:space="preserve">Figure </w:t>
      </w:r>
      <w:r w:rsidR="000C766B">
        <w:rPr>
          <w:noProof/>
        </w:rPr>
        <w:t>16</w:t>
      </w:r>
      <w:r w:rsidR="00437CF7" w:rsidRPr="009E5255">
        <w:fldChar w:fldCharType="end"/>
      </w:r>
      <w:r w:rsidRPr="009E5255">
        <w:t xml:space="preserve">.  From this figure it can be observed that of the total spend in 2021 (net benefits plus CCPS fee) of $1,951 million, $1,760 million (90.2%) was accounted for by the base manufacturer pricing component.  The next largest single component was $116 million (5.9%) claimed in preparation fees to prescribers/providers of EFC products, $23.4 million (1.2%) in distribution fees, $22.7 million (1.2%) in pharmacy mark-ups, $18.2 million (0.9%) in CCPS fees, with $6.8 million (0.3%) and $4.8 million (2.5%) in ready prepared and diluent fees, respectively.  From these figures, it can be discerned that the bulk of funding in the EFC supply chain flows to manufacturers as suppliers of the active medicines.  </w:t>
      </w:r>
    </w:p>
    <w:p w14:paraId="74AF7AED" w14:textId="2B266664" w:rsidR="00B550C7" w:rsidRPr="009E5255" w:rsidRDefault="00B550C7" w:rsidP="00214FB7">
      <w:pPr>
        <w:pStyle w:val="Caption"/>
      </w:pPr>
      <w:bookmarkStart w:id="194" w:name="_Ref93495444"/>
      <w:bookmarkStart w:id="195" w:name="_Toc125463724"/>
      <w:r w:rsidRPr="009E5255">
        <w:t xml:space="preserve">Figure </w:t>
      </w:r>
      <w:r w:rsidR="00E36C93">
        <w:fldChar w:fldCharType="begin"/>
      </w:r>
      <w:r w:rsidR="00E36C93">
        <w:instrText xml:space="preserve"> SEQ Figure \* ARABIC </w:instrText>
      </w:r>
      <w:r w:rsidR="00E36C93">
        <w:fldChar w:fldCharType="separate"/>
      </w:r>
      <w:r w:rsidR="000C766B">
        <w:rPr>
          <w:noProof/>
        </w:rPr>
        <w:t>16</w:t>
      </w:r>
      <w:r w:rsidR="00E36C93">
        <w:rPr>
          <w:noProof/>
        </w:rPr>
        <w:fldChar w:fldCharType="end"/>
      </w:r>
      <w:bookmarkEnd w:id="194"/>
      <w:r w:rsidR="00366A07" w:rsidRPr="009E5255">
        <w:t>.</w:t>
      </w:r>
      <w:r w:rsidRPr="009E5255">
        <w:t xml:space="preserve"> Distribution of EFC </w:t>
      </w:r>
      <w:r w:rsidR="00366A07" w:rsidRPr="009E5255">
        <w:t>s</w:t>
      </w:r>
      <w:r w:rsidRPr="009E5255">
        <w:t xml:space="preserve">pend by </w:t>
      </w:r>
      <w:r w:rsidR="00366A07" w:rsidRPr="009E5255">
        <w:t>c</w:t>
      </w:r>
      <w:r w:rsidRPr="009E5255">
        <w:t>omponent (2021)</w:t>
      </w:r>
      <w:bookmarkEnd w:id="195"/>
    </w:p>
    <w:p w14:paraId="0B0BC811" w14:textId="7023FC44" w:rsidR="00B550C7" w:rsidRPr="009E5255" w:rsidRDefault="003951D5" w:rsidP="00B550C7">
      <w:r w:rsidRPr="009E5255">
        <w:rPr>
          <w:noProof/>
        </w:rPr>
        <w:drawing>
          <wp:inline distT="0" distB="0" distL="0" distR="0" wp14:anchorId="2F91B7E3" wp14:editId="13BA22A1">
            <wp:extent cx="5110923" cy="3437343"/>
            <wp:effectExtent l="0" t="0" r="0" b="4445"/>
            <wp:docPr id="140" name="Graphic 140" descr="a coloured bar chart showing the distribution of government EFC spend by component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Graphic 140" descr="a coloured bar chart showing the distribution of government EFC spend by component 2021"/>
                    <pic:cNvPicPr/>
                  </pic:nvPicPr>
                  <pic:blipFill rotWithShape="1">
                    <a:blip r:embed="rId39">
                      <a:extLst>
                        <a:ext uri="{96DAC541-7B7A-43D3-8B79-37D633B846F1}">
                          <asvg:svgBlip xmlns:asvg="http://schemas.microsoft.com/office/drawing/2016/SVG/main" r:embed="rId40"/>
                        </a:ext>
                      </a:extLst>
                    </a:blip>
                    <a:srcRect l="3960" t="1073" r="6838" b="6931"/>
                    <a:stretch/>
                  </pic:blipFill>
                  <pic:spPr bwMode="auto">
                    <a:xfrm>
                      <a:off x="0" y="0"/>
                      <a:ext cx="5112611" cy="3438478"/>
                    </a:xfrm>
                    <a:prstGeom prst="rect">
                      <a:avLst/>
                    </a:prstGeom>
                    <a:ln>
                      <a:noFill/>
                    </a:ln>
                    <a:extLst>
                      <a:ext uri="{53640926-AAD7-44D8-BBD7-CCE9431645EC}">
                        <a14:shadowObscured xmlns:a14="http://schemas.microsoft.com/office/drawing/2010/main"/>
                      </a:ext>
                    </a:extLst>
                  </pic:spPr>
                </pic:pic>
              </a:graphicData>
            </a:graphic>
          </wp:inline>
        </w:drawing>
      </w:r>
    </w:p>
    <w:p w14:paraId="596CB360" w14:textId="0DD7BE05" w:rsidR="00D100B7" w:rsidRPr="009E5255" w:rsidRDefault="00D100B7" w:rsidP="003A6F1A">
      <w:pPr>
        <w:pStyle w:val="TableNotes"/>
      </w:pPr>
      <w:r w:rsidRPr="009E5255">
        <w:t>Abbreviations:</w:t>
      </w:r>
      <w:r w:rsidRPr="009E5255">
        <w:tab/>
        <w:t>EFC, Efficient Funding of Chemotherapy; TGA, Therapeutic Goods Administration.</w:t>
      </w:r>
    </w:p>
    <w:p w14:paraId="3A2A5CF7" w14:textId="276BA4A5" w:rsidR="00D100B7" w:rsidRPr="009E5255" w:rsidRDefault="00D100B7" w:rsidP="003A6F1A">
      <w:pPr>
        <w:pStyle w:val="TableNotes"/>
      </w:pPr>
      <w:r w:rsidRPr="009E5255">
        <w:t>Source:</w:t>
      </w:r>
      <w:r w:rsidRPr="009E5255">
        <w:tab/>
        <w:t>Developed for this Review based on PBS line level data.</w:t>
      </w:r>
    </w:p>
    <w:p w14:paraId="4B89F0FA" w14:textId="77777777" w:rsidR="00B550C7" w:rsidRPr="009E5255" w:rsidRDefault="00B550C7" w:rsidP="00B550C7">
      <w:r w:rsidRPr="009E5255">
        <w:t>Reconciling these flows directly with participants in the supply chain is not straightforward for the following reasons:</w:t>
      </w:r>
    </w:p>
    <w:p w14:paraId="05EE7679" w14:textId="4D5542FF" w:rsidR="00B550C7" w:rsidRPr="009E5255" w:rsidRDefault="00B550C7" w:rsidP="005A2B78">
      <w:pPr>
        <w:pStyle w:val="ListParagraph"/>
        <w:rPr>
          <w:lang w:val="en-AU"/>
        </w:rPr>
      </w:pPr>
      <w:r w:rsidRPr="009E5255">
        <w:rPr>
          <w:lang w:val="en-AU"/>
        </w:rPr>
        <w:t xml:space="preserve">The </w:t>
      </w:r>
      <w:r w:rsidR="00C06C6B" w:rsidRPr="009E5255">
        <w:rPr>
          <w:lang w:val="en-AU"/>
        </w:rPr>
        <w:t>Government</w:t>
      </w:r>
      <w:r w:rsidRPr="009E5255">
        <w:rPr>
          <w:lang w:val="en-AU"/>
        </w:rPr>
        <w:t xml:space="preserve"> does not directly purchase medicines from manufacturers, rather it reimburses pharmac</w:t>
      </w:r>
      <w:r w:rsidR="00EC5642" w:rsidRPr="009E5255">
        <w:rPr>
          <w:lang w:val="en-AU"/>
        </w:rPr>
        <w:t>ies</w:t>
      </w:r>
      <w:r w:rsidRPr="009E5255">
        <w:rPr>
          <w:lang w:val="en-AU"/>
        </w:rPr>
        <w:t xml:space="preserve">/hospitals for medicines supplied as PBS items.  Thus, while it is reasonable that the bulk of payments for medicines (as paid via the ex-manufacturer pricing component) would be receipted by manufacturers, in instances of </w:t>
      </w:r>
      <w:r w:rsidR="00DF3C43" w:rsidRPr="009E5255">
        <w:rPr>
          <w:lang w:val="en-AU"/>
        </w:rPr>
        <w:t>vial-sharing</w:t>
      </w:r>
      <w:r w:rsidRPr="009E5255">
        <w:rPr>
          <w:lang w:val="en-AU"/>
        </w:rPr>
        <w:t xml:space="preserve"> (where the quantum of vials purchased by a pharmacy/hospital is less than that for which reimbursements are claimed), the payment for the ex-manufacturer component for those additional vials will vest with the hospital/pharmacist.  Similarly, where a hospital/pharmacist has negotiated a discount in purchase terms from manufacturers a portion of the payment for the ex-manufacturer component will vest with the hospital/pharmacist.  Neither of these amounts can be estimated given the information currently available to this Review.</w:t>
      </w:r>
    </w:p>
    <w:p w14:paraId="2843B6A8" w14:textId="77777777" w:rsidR="00B550C7" w:rsidRPr="009E5255" w:rsidRDefault="00B550C7" w:rsidP="005A2B78">
      <w:pPr>
        <w:pStyle w:val="ListParagraph"/>
        <w:rPr>
          <w:lang w:val="en-AU"/>
        </w:rPr>
      </w:pPr>
      <w:r w:rsidRPr="009E5255">
        <w:rPr>
          <w:lang w:val="en-AU"/>
        </w:rPr>
        <w:t>Multiple vertical transactions occur within the supply chain for which the value added by each additional actor cannot be discerned.  This includes:</w:t>
      </w:r>
    </w:p>
    <w:p w14:paraId="48C3156F" w14:textId="7A7FCF02" w:rsidR="00B550C7" w:rsidRPr="009E5255" w:rsidRDefault="00B550C7" w:rsidP="005A2B78">
      <w:pPr>
        <w:pStyle w:val="ListParagraph"/>
        <w:numPr>
          <w:ilvl w:val="1"/>
          <w:numId w:val="12"/>
        </w:numPr>
        <w:rPr>
          <w:lang w:val="en-AU"/>
        </w:rPr>
      </w:pPr>
      <w:r w:rsidRPr="009E5255">
        <w:rPr>
          <w:lang w:val="en-AU"/>
        </w:rPr>
        <w:t xml:space="preserve">Hospitals/pharmacies who claim PBS reimbursement for infused cancer therapies may have purchased compounded products from third party compounders.  Analysis of the CCPS data suggests that approximately 2/3 of EFC items claimed have been routed via a </w:t>
      </w:r>
      <w:r w:rsidR="00040EB7" w:rsidRPr="009E5255">
        <w:rPr>
          <w:lang w:val="en-AU"/>
        </w:rPr>
        <w:t>TGA-licensed</w:t>
      </w:r>
      <w:r w:rsidRPr="009E5255">
        <w:rPr>
          <w:lang w:val="en-AU"/>
        </w:rPr>
        <w:t xml:space="preserve"> compounder.  It is understood from consultations to the Review that those compounders have contracting arrangements with hospitals/pharmacists by which medicines are supplied at an agreed price per mg.  Those prices include elements of chemotherapy compounding intended to be covered by the components of the EFC fees (preparation fees, diluent fees).  Thus, while third-party compounders do not directly claim payments from the PBS, those EFC components related to product compounding are passed through to them indirectly via existing pricing arrangements.  </w:t>
      </w:r>
    </w:p>
    <w:p w14:paraId="7F1A2B52" w14:textId="77777777" w:rsidR="00B550C7" w:rsidRPr="009E5255" w:rsidRDefault="00B550C7" w:rsidP="005A2B78">
      <w:pPr>
        <w:pStyle w:val="ListParagraph"/>
        <w:numPr>
          <w:ilvl w:val="1"/>
          <w:numId w:val="12"/>
        </w:numPr>
        <w:rPr>
          <w:lang w:val="en-AU"/>
        </w:rPr>
      </w:pPr>
      <w:r w:rsidRPr="009E5255">
        <w:rPr>
          <w:lang w:val="en-AU"/>
        </w:rPr>
        <w:t>The use of wholesale distributors varies between actors – with some hospitals/pharmacies/compounders choosing to purchase directly from manufacturers.  The utilisation of wholesale distributors across the supply chain is varied and not sufficiently described to ascertain whether payment of the existing distribution fee flows to wholesalers or is retained by those who lodge the PBS claim.</w:t>
      </w:r>
      <w:r w:rsidRPr="009E5255">
        <w:rPr>
          <w:lang w:val="en-AU"/>
        </w:rPr>
        <w:br/>
      </w:r>
    </w:p>
    <w:p w14:paraId="29FCED7D" w14:textId="77777777" w:rsidR="00B550C7" w:rsidRPr="009E5255" w:rsidRDefault="00B550C7" w:rsidP="00B550C7">
      <w:r w:rsidRPr="009E5255">
        <w:t xml:space="preserve">As described in the next section, a lack of visibility from stakeholders within the supply chain as to the specific resource inputs and associated costs for medicine compounding, wholesaling and dispensing as it relates to the EFC precluded an assessment by this Review of the flow of EFC component funds within the system. </w:t>
      </w:r>
    </w:p>
    <w:p w14:paraId="7A112BDA" w14:textId="08B933F8" w:rsidR="00CB0323" w:rsidRPr="009E5255" w:rsidRDefault="007D4625" w:rsidP="005A2B78">
      <w:pPr>
        <w:pStyle w:val="Heading3"/>
      </w:pPr>
      <w:bookmarkStart w:id="196" w:name="_Ref93055273"/>
      <w:bookmarkStart w:id="197" w:name="_Toc144886238"/>
      <w:r w:rsidRPr="009E5255">
        <w:t xml:space="preserve">Tracking EFC </w:t>
      </w:r>
      <w:r w:rsidR="00D07362" w:rsidRPr="009E5255">
        <w:t>m</w:t>
      </w:r>
      <w:r w:rsidRPr="009E5255">
        <w:t xml:space="preserve">edicines </w:t>
      </w:r>
      <w:r w:rsidR="00D07362" w:rsidRPr="009E5255">
        <w:t>s</w:t>
      </w:r>
      <w:r w:rsidRPr="009E5255">
        <w:t>upply</w:t>
      </w:r>
      <w:bookmarkEnd w:id="196"/>
      <w:bookmarkEnd w:id="197"/>
    </w:p>
    <w:p w14:paraId="4967EA14" w14:textId="7BF296BE" w:rsidR="00304A5B" w:rsidRPr="009E5255" w:rsidRDefault="00C05961" w:rsidP="00CA5EF6">
      <w:pPr>
        <w:pStyle w:val="SubHead-NotNumbered"/>
        <w:rPr>
          <w:u w:val="single"/>
          <w:lang w:eastAsia="en-GB"/>
        </w:rPr>
      </w:pPr>
      <w:r w:rsidRPr="009E5255">
        <w:rPr>
          <w:u w:val="single"/>
          <w:lang w:eastAsia="en-GB"/>
        </w:rPr>
        <w:t xml:space="preserve">Sales of EFC </w:t>
      </w:r>
      <w:r w:rsidR="00EC5642" w:rsidRPr="009E5255">
        <w:rPr>
          <w:u w:val="single"/>
          <w:lang w:eastAsia="en-GB"/>
        </w:rPr>
        <w:t>m</w:t>
      </w:r>
      <w:r w:rsidRPr="009E5255">
        <w:rPr>
          <w:u w:val="single"/>
          <w:lang w:eastAsia="en-GB"/>
        </w:rPr>
        <w:t>edicines</w:t>
      </w:r>
    </w:p>
    <w:p w14:paraId="1D1A3772" w14:textId="464A2D35" w:rsidR="00AD5E3F" w:rsidRPr="009E5255" w:rsidRDefault="00AD5E3F" w:rsidP="00AD5E3F">
      <w:pPr>
        <w:rPr>
          <w:rStyle w:val="fontstyle21"/>
          <w:rFonts w:asciiTheme="majorHAnsi" w:hAnsiTheme="majorHAnsi"/>
        </w:rPr>
      </w:pPr>
      <w:r w:rsidRPr="009E5255">
        <w:t xml:space="preserve">Data on in-market sales of cancer medicines funded via the EFC were purchased from IQVIA for the period January 2016 to December 2020.  The IQVIA sales data provided information on the amount of the drug purchased in a single transaction on a </w:t>
      </w:r>
      <w:r w:rsidRPr="009E5255">
        <w:rPr>
          <w:rStyle w:val="fontstyle21"/>
          <w:rFonts w:asciiTheme="majorHAnsi" w:hAnsiTheme="majorHAnsi"/>
        </w:rPr>
        <w:t xml:space="preserve">unit per-molecule basis, the manufacturer’s name, </w:t>
      </w:r>
      <w:r w:rsidR="00360F44" w:rsidRPr="009E5255">
        <w:rPr>
          <w:rStyle w:val="fontstyle21"/>
          <w:rFonts w:asciiTheme="majorHAnsi" w:hAnsiTheme="majorHAnsi"/>
        </w:rPr>
        <w:t>the molecule name, product name</w:t>
      </w:r>
      <w:r w:rsidRPr="009E5255">
        <w:rPr>
          <w:rStyle w:val="fontstyle21"/>
          <w:rFonts w:asciiTheme="majorHAnsi" w:hAnsiTheme="majorHAnsi"/>
        </w:rPr>
        <w:t>, the number of packs purchased, the price paid in a single transaction, the channel purchasing the drug (i.e.  hospital or retail pharmacy), the compounding status of the drug (non-compounded vs. compounded), the state the pharmacy or hospital was from, and the month and date of sale.  These data show sales of drugs from manufacturers or third-party providers (wholesalers/compounders) to hospitals/pharmacies.  Within this dataset the use of a compounding flag indicated whether sales were from third-party providers.</w:t>
      </w:r>
    </w:p>
    <w:p w14:paraId="1D84D7A4" w14:textId="055EF9C7" w:rsidR="00AD5E3F" w:rsidRPr="009E5255" w:rsidRDefault="00AD5E3F" w:rsidP="00AD5E3F">
      <w:pPr>
        <w:rPr>
          <w:color w:val="000000"/>
        </w:rPr>
      </w:pPr>
      <w:r w:rsidRPr="009E5255">
        <w:t xml:space="preserve">Data were extracted by IQVIA in June 2021, providing information on 86,108 unique sales transactions on 51 cancer medicines (see </w:t>
      </w:r>
      <w:r w:rsidR="001A0CC8" w:rsidRPr="009E5255">
        <w:fldChar w:fldCharType="begin"/>
      </w:r>
      <w:r w:rsidR="001A0CC8" w:rsidRPr="009E5255">
        <w:instrText xml:space="preserve"> REF _Ref90045770 \h </w:instrText>
      </w:r>
      <w:r w:rsidR="001A0CC8" w:rsidRPr="009E5255">
        <w:fldChar w:fldCharType="separate"/>
      </w:r>
      <w:r w:rsidR="000C766B" w:rsidRPr="009E5255">
        <w:t xml:space="preserve">Appendix </w:t>
      </w:r>
      <w:r w:rsidR="000C766B">
        <w:rPr>
          <w:noProof/>
        </w:rPr>
        <w:t>8</w:t>
      </w:r>
      <w:r w:rsidR="001A0CC8" w:rsidRPr="009E5255">
        <w:fldChar w:fldCharType="end"/>
      </w:r>
      <w:r w:rsidRPr="009E5255">
        <w:t xml:space="preserve">).  The IQVIA data reflect all in-market transactions – including supply for </w:t>
      </w:r>
      <w:r w:rsidRPr="009E5255">
        <w:rPr>
          <w:rStyle w:val="fontstyle21"/>
          <w:rFonts w:asciiTheme="majorHAnsi" w:hAnsiTheme="majorHAnsi"/>
        </w:rPr>
        <w:t xml:space="preserve">private prescriptions, clinical trials, and compassionate use programs.  Information related to such transactions (either reporting ‘sales’ at no cost or a dollar transaction without a corresponding number for the units of the molecule exchanged) were excluded from the analysis.  These transactions accounted for less than 0.01% of all movements within the dataset.  </w:t>
      </w:r>
    </w:p>
    <w:p w14:paraId="0C517264" w14:textId="759CFA74" w:rsidR="00AD5E3F" w:rsidRPr="009E5255" w:rsidRDefault="00AD5E3F" w:rsidP="00AD5E3F">
      <w:pPr>
        <w:rPr>
          <w:i/>
          <w:iCs/>
          <w:u w:val="single"/>
        </w:rPr>
      </w:pPr>
      <w:r w:rsidRPr="009E5255">
        <w:rPr>
          <w:i/>
          <w:iCs/>
          <w:u w:val="single"/>
        </w:rPr>
        <w:t xml:space="preserve">Total </w:t>
      </w:r>
      <w:r w:rsidR="00EC5642" w:rsidRPr="009E5255">
        <w:rPr>
          <w:i/>
          <w:iCs/>
          <w:u w:val="single"/>
        </w:rPr>
        <w:t>s</w:t>
      </w:r>
      <w:r w:rsidRPr="009E5255">
        <w:rPr>
          <w:i/>
          <w:iCs/>
          <w:u w:val="single"/>
        </w:rPr>
        <w:t>ales</w:t>
      </w:r>
    </w:p>
    <w:p w14:paraId="6D870C07" w14:textId="4D8F8582" w:rsidR="00AD5E3F" w:rsidRPr="009E5255" w:rsidRDefault="00AD5E3F" w:rsidP="00AD5E3F">
      <w:r w:rsidRPr="009E5255">
        <w:t xml:space="preserve">The </w:t>
      </w:r>
      <w:r w:rsidR="006F4C75" w:rsidRPr="009E5255">
        <w:t>value</w:t>
      </w:r>
      <w:r w:rsidRPr="009E5255">
        <w:t xml:space="preserve"> of sales reported by molecule is provided in</w:t>
      </w:r>
      <w:r w:rsidR="006F4C75" w:rsidRPr="009E5255">
        <w:t xml:space="preserve"> </w:t>
      </w:r>
      <w:r w:rsidR="006F4C75" w:rsidRPr="009E5255">
        <w:fldChar w:fldCharType="begin"/>
      </w:r>
      <w:r w:rsidR="006F4C75" w:rsidRPr="009E5255">
        <w:instrText xml:space="preserve"> REF _Ref97891267 \h </w:instrText>
      </w:r>
      <w:r w:rsidR="006F4C75" w:rsidRPr="009E5255">
        <w:fldChar w:fldCharType="separate"/>
      </w:r>
      <w:r w:rsidR="000C766B" w:rsidRPr="009E5255">
        <w:t xml:space="preserve">Table </w:t>
      </w:r>
      <w:r w:rsidR="000C766B">
        <w:rPr>
          <w:noProof/>
        </w:rPr>
        <w:t>7</w:t>
      </w:r>
      <w:r w:rsidR="006F4C75" w:rsidRPr="009E5255">
        <w:fldChar w:fldCharType="end"/>
      </w:r>
      <w:r w:rsidRPr="009E5255">
        <w:t>, with the growth per year visible from the data in</w:t>
      </w:r>
      <w:r w:rsidR="006F4C75" w:rsidRPr="009E5255">
        <w:t xml:space="preserve"> </w:t>
      </w:r>
      <w:r w:rsidR="006F4C75" w:rsidRPr="009E5255">
        <w:fldChar w:fldCharType="begin"/>
      </w:r>
      <w:r w:rsidR="006F4C75" w:rsidRPr="009E5255">
        <w:instrText xml:space="preserve"> REF _Ref97891296 \h </w:instrText>
      </w:r>
      <w:r w:rsidR="006F4C75" w:rsidRPr="009E5255">
        <w:fldChar w:fldCharType="separate"/>
      </w:r>
      <w:r w:rsidR="000C766B" w:rsidRPr="009E5255">
        <w:t xml:space="preserve">Figure </w:t>
      </w:r>
      <w:r w:rsidR="000C766B">
        <w:rPr>
          <w:noProof/>
        </w:rPr>
        <w:t>17</w:t>
      </w:r>
      <w:r w:rsidR="006F4C75" w:rsidRPr="009E5255">
        <w:fldChar w:fldCharType="end"/>
      </w:r>
      <w:r w:rsidRPr="009E5255">
        <w:t>.</w:t>
      </w:r>
      <w:r w:rsidR="001A0CC8" w:rsidRPr="009E5255">
        <w:t xml:space="preserve">  </w:t>
      </w:r>
      <w:r w:rsidRPr="009E5255">
        <w:t>Total sales recorded over the period were $5.86 billion, of which the two highest value drugs were pembrolizumab at $1.02 billion (17.3%) and nivolumab at $0.98 billion (16.8%).  The predominance of these two immunotherapies in total sales reflects the broader balance of cytotoxic versus biological (and non-cytotoxic) therapies in sales.  For the overall period, cytotoxic drugs accounted for $0.53 billion (9.1%) in sales, compared with biological therapies which accounted for $5.3 billion (90.9%) in sales.</w:t>
      </w:r>
    </w:p>
    <w:p w14:paraId="5E3C7FAA" w14:textId="77777777" w:rsidR="008261EC" w:rsidRPr="009E5255" w:rsidRDefault="008261EC" w:rsidP="00AD5E3F">
      <w:pPr>
        <w:sectPr w:rsidR="008261EC" w:rsidRPr="009E5255" w:rsidSect="000C0B17">
          <w:headerReference w:type="default" r:id="rId41"/>
          <w:footerReference w:type="even" r:id="rId42"/>
          <w:footerReference w:type="default" r:id="rId43"/>
          <w:headerReference w:type="first" r:id="rId44"/>
          <w:pgSz w:w="11906" w:h="16838"/>
          <w:pgMar w:top="1440" w:right="1440" w:bottom="1440" w:left="1440" w:header="709" w:footer="709" w:gutter="0"/>
          <w:cols w:space="708"/>
          <w:docGrid w:linePitch="360"/>
        </w:sectPr>
      </w:pPr>
    </w:p>
    <w:p w14:paraId="37C67B75" w14:textId="77777777" w:rsidR="008261EC" w:rsidRPr="009E5255" w:rsidRDefault="008261EC" w:rsidP="00AD5E3F"/>
    <w:p w14:paraId="7AC21449" w14:textId="1C8DFEE3" w:rsidR="00BE0B2F" w:rsidRPr="009E5255" w:rsidRDefault="00BE0B2F" w:rsidP="00214FB7">
      <w:pPr>
        <w:pStyle w:val="Caption"/>
      </w:pPr>
      <w:bookmarkStart w:id="198" w:name="_Ref97891267"/>
      <w:bookmarkStart w:id="199" w:name="_Toc125972802"/>
      <w:r w:rsidRPr="009E5255">
        <w:t xml:space="preserve">Table </w:t>
      </w:r>
      <w:r w:rsidR="00E36C93">
        <w:fldChar w:fldCharType="begin"/>
      </w:r>
      <w:r w:rsidR="00E36C93">
        <w:instrText xml:space="preserve"> SEQ Table \* ARABIC </w:instrText>
      </w:r>
      <w:r w:rsidR="00E36C93">
        <w:fldChar w:fldCharType="separate"/>
      </w:r>
      <w:r w:rsidR="000C766B">
        <w:rPr>
          <w:noProof/>
        </w:rPr>
        <w:t>7</w:t>
      </w:r>
      <w:r w:rsidR="00E36C93">
        <w:rPr>
          <w:noProof/>
        </w:rPr>
        <w:fldChar w:fldCharType="end"/>
      </w:r>
      <w:bookmarkEnd w:id="198"/>
      <w:r w:rsidRPr="009E5255">
        <w:t>. Total sales value, Schedule 1 medicines (2016</w:t>
      </w:r>
      <w:r w:rsidR="006F4C75" w:rsidRPr="009E5255">
        <w:t xml:space="preserve"> </w:t>
      </w:r>
      <w:r w:rsidRPr="009E5255">
        <w:t>-</w:t>
      </w:r>
      <w:r w:rsidR="006F4C75" w:rsidRPr="009E5255">
        <w:t xml:space="preserve"> </w:t>
      </w:r>
      <w:r w:rsidRPr="009E5255">
        <w:t>2020)</w:t>
      </w:r>
      <w:bookmarkEnd w:id="199"/>
    </w:p>
    <w:tbl>
      <w:tblPr>
        <w:tblW w:w="9776" w:type="dxa"/>
        <w:tblLayout w:type="fixed"/>
        <w:tblLook w:val="04A0" w:firstRow="1" w:lastRow="0" w:firstColumn="1" w:lastColumn="0" w:noHBand="0" w:noVBand="1"/>
        <w:tblCaption w:val="Total sales vlaue, schedule 1 medicines from 2016 to 2020"/>
      </w:tblPr>
      <w:tblGrid>
        <w:gridCol w:w="1414"/>
        <w:gridCol w:w="1393"/>
        <w:gridCol w:w="1394"/>
        <w:gridCol w:w="1394"/>
        <w:gridCol w:w="1393"/>
        <w:gridCol w:w="1394"/>
        <w:gridCol w:w="1394"/>
      </w:tblGrid>
      <w:tr w:rsidR="006F4C75" w:rsidRPr="009E5255" w14:paraId="2050C2F7" w14:textId="77777777" w:rsidTr="007101FC">
        <w:trPr>
          <w:trHeight w:val="19"/>
          <w:tblHeader/>
        </w:trPr>
        <w:tc>
          <w:tcPr>
            <w:tcW w:w="1414" w:type="dxa"/>
            <w:tcBorders>
              <w:bottom w:val="single" w:sz="4" w:space="0" w:color="auto"/>
            </w:tcBorders>
            <w:shd w:val="clear" w:color="auto" w:fill="auto"/>
            <w:noWrap/>
            <w:vAlign w:val="bottom"/>
            <w:hideMark/>
          </w:tcPr>
          <w:p w14:paraId="6B1BA166" w14:textId="77777777" w:rsidR="006F4C75" w:rsidRPr="009E5255" w:rsidRDefault="006F4C75" w:rsidP="007101FC">
            <w:pPr>
              <w:pStyle w:val="NoSpacing"/>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 xml:space="preserve">Drug </w:t>
            </w:r>
          </w:p>
        </w:tc>
        <w:tc>
          <w:tcPr>
            <w:tcW w:w="1393" w:type="dxa"/>
            <w:tcBorders>
              <w:bottom w:val="single" w:sz="4" w:space="0" w:color="auto"/>
            </w:tcBorders>
            <w:shd w:val="clear" w:color="auto" w:fill="auto"/>
            <w:noWrap/>
            <w:vAlign w:val="bottom"/>
            <w:hideMark/>
          </w:tcPr>
          <w:p w14:paraId="1E0BC403"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16</w:t>
            </w:r>
          </w:p>
        </w:tc>
        <w:tc>
          <w:tcPr>
            <w:tcW w:w="1394" w:type="dxa"/>
            <w:tcBorders>
              <w:bottom w:val="single" w:sz="4" w:space="0" w:color="auto"/>
            </w:tcBorders>
            <w:shd w:val="clear" w:color="auto" w:fill="auto"/>
            <w:noWrap/>
            <w:vAlign w:val="bottom"/>
            <w:hideMark/>
          </w:tcPr>
          <w:p w14:paraId="446B679A"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17</w:t>
            </w:r>
          </w:p>
        </w:tc>
        <w:tc>
          <w:tcPr>
            <w:tcW w:w="1394" w:type="dxa"/>
            <w:tcBorders>
              <w:bottom w:val="single" w:sz="4" w:space="0" w:color="auto"/>
            </w:tcBorders>
            <w:shd w:val="clear" w:color="auto" w:fill="auto"/>
            <w:noWrap/>
            <w:vAlign w:val="bottom"/>
            <w:hideMark/>
          </w:tcPr>
          <w:p w14:paraId="677267D8"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18</w:t>
            </w:r>
          </w:p>
        </w:tc>
        <w:tc>
          <w:tcPr>
            <w:tcW w:w="1393" w:type="dxa"/>
            <w:tcBorders>
              <w:bottom w:val="single" w:sz="4" w:space="0" w:color="auto"/>
            </w:tcBorders>
            <w:shd w:val="clear" w:color="auto" w:fill="auto"/>
            <w:noWrap/>
            <w:vAlign w:val="bottom"/>
            <w:hideMark/>
          </w:tcPr>
          <w:p w14:paraId="2B06AEB3"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19</w:t>
            </w:r>
          </w:p>
        </w:tc>
        <w:tc>
          <w:tcPr>
            <w:tcW w:w="1394" w:type="dxa"/>
            <w:tcBorders>
              <w:bottom w:val="single" w:sz="4" w:space="0" w:color="auto"/>
            </w:tcBorders>
            <w:shd w:val="clear" w:color="auto" w:fill="auto"/>
            <w:noWrap/>
            <w:vAlign w:val="bottom"/>
            <w:hideMark/>
          </w:tcPr>
          <w:p w14:paraId="3A68CBB7"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20</w:t>
            </w:r>
          </w:p>
        </w:tc>
        <w:tc>
          <w:tcPr>
            <w:tcW w:w="1394" w:type="dxa"/>
            <w:tcBorders>
              <w:bottom w:val="single" w:sz="4" w:space="0" w:color="auto"/>
            </w:tcBorders>
            <w:shd w:val="clear" w:color="auto" w:fill="auto"/>
            <w:noWrap/>
            <w:vAlign w:val="bottom"/>
            <w:hideMark/>
          </w:tcPr>
          <w:p w14:paraId="615BF848"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16-2020</w:t>
            </w:r>
          </w:p>
        </w:tc>
      </w:tr>
      <w:tr w:rsidR="006F4C75" w:rsidRPr="009E5255" w14:paraId="75D6A2FE" w14:textId="77777777" w:rsidTr="007101FC">
        <w:trPr>
          <w:trHeight w:val="19"/>
        </w:trPr>
        <w:tc>
          <w:tcPr>
            <w:tcW w:w="1414" w:type="dxa"/>
            <w:tcBorders>
              <w:top w:val="single" w:sz="4" w:space="0" w:color="auto"/>
            </w:tcBorders>
            <w:shd w:val="clear" w:color="auto" w:fill="auto"/>
            <w:noWrap/>
            <w:vAlign w:val="bottom"/>
            <w:hideMark/>
          </w:tcPr>
          <w:p w14:paraId="55544B48"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Arsenic</w:t>
            </w:r>
          </w:p>
        </w:tc>
        <w:tc>
          <w:tcPr>
            <w:tcW w:w="1393" w:type="dxa"/>
            <w:tcBorders>
              <w:top w:val="single" w:sz="4" w:space="0" w:color="auto"/>
            </w:tcBorders>
            <w:shd w:val="clear" w:color="auto" w:fill="auto"/>
            <w:noWrap/>
            <w:vAlign w:val="bottom"/>
            <w:hideMark/>
          </w:tcPr>
          <w:p w14:paraId="1DD8E2E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37,287</w:t>
            </w:r>
          </w:p>
        </w:tc>
        <w:tc>
          <w:tcPr>
            <w:tcW w:w="1394" w:type="dxa"/>
            <w:tcBorders>
              <w:top w:val="single" w:sz="4" w:space="0" w:color="auto"/>
            </w:tcBorders>
            <w:shd w:val="clear" w:color="auto" w:fill="auto"/>
            <w:noWrap/>
            <w:vAlign w:val="bottom"/>
            <w:hideMark/>
          </w:tcPr>
          <w:p w14:paraId="2486427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18,501</w:t>
            </w:r>
          </w:p>
        </w:tc>
        <w:tc>
          <w:tcPr>
            <w:tcW w:w="1394" w:type="dxa"/>
            <w:tcBorders>
              <w:top w:val="single" w:sz="4" w:space="0" w:color="auto"/>
            </w:tcBorders>
            <w:shd w:val="clear" w:color="auto" w:fill="auto"/>
            <w:noWrap/>
            <w:vAlign w:val="bottom"/>
            <w:hideMark/>
          </w:tcPr>
          <w:p w14:paraId="4DAFA03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58,799</w:t>
            </w:r>
          </w:p>
        </w:tc>
        <w:tc>
          <w:tcPr>
            <w:tcW w:w="1393" w:type="dxa"/>
            <w:tcBorders>
              <w:top w:val="single" w:sz="4" w:space="0" w:color="auto"/>
            </w:tcBorders>
            <w:shd w:val="clear" w:color="auto" w:fill="auto"/>
            <w:noWrap/>
            <w:vAlign w:val="bottom"/>
            <w:hideMark/>
          </w:tcPr>
          <w:p w14:paraId="65A1926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614,061</w:t>
            </w:r>
          </w:p>
        </w:tc>
        <w:tc>
          <w:tcPr>
            <w:tcW w:w="1394" w:type="dxa"/>
            <w:tcBorders>
              <w:top w:val="single" w:sz="4" w:space="0" w:color="auto"/>
            </w:tcBorders>
            <w:shd w:val="clear" w:color="auto" w:fill="auto"/>
            <w:noWrap/>
            <w:vAlign w:val="bottom"/>
            <w:hideMark/>
          </w:tcPr>
          <w:p w14:paraId="0279628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267,871</w:t>
            </w:r>
          </w:p>
        </w:tc>
        <w:tc>
          <w:tcPr>
            <w:tcW w:w="1394" w:type="dxa"/>
            <w:tcBorders>
              <w:top w:val="single" w:sz="4" w:space="0" w:color="auto"/>
            </w:tcBorders>
            <w:shd w:val="clear" w:color="auto" w:fill="auto"/>
            <w:noWrap/>
            <w:vAlign w:val="bottom"/>
            <w:hideMark/>
          </w:tcPr>
          <w:p w14:paraId="05C51C2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296,519</w:t>
            </w:r>
          </w:p>
        </w:tc>
      </w:tr>
      <w:tr w:rsidR="006F4C75" w:rsidRPr="009E5255" w14:paraId="2DFF205A" w14:textId="77777777" w:rsidTr="007101FC">
        <w:trPr>
          <w:trHeight w:val="19"/>
        </w:trPr>
        <w:tc>
          <w:tcPr>
            <w:tcW w:w="1414" w:type="dxa"/>
            <w:shd w:val="clear" w:color="auto" w:fill="auto"/>
            <w:noWrap/>
            <w:vAlign w:val="bottom"/>
            <w:hideMark/>
          </w:tcPr>
          <w:p w14:paraId="4637E765"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Atezolizumab</w:t>
            </w:r>
          </w:p>
        </w:tc>
        <w:tc>
          <w:tcPr>
            <w:tcW w:w="1393" w:type="dxa"/>
            <w:shd w:val="clear" w:color="auto" w:fill="auto"/>
            <w:noWrap/>
            <w:vAlign w:val="bottom"/>
            <w:hideMark/>
          </w:tcPr>
          <w:p w14:paraId="69B4E56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5BD2A1B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3A9229B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114,512</w:t>
            </w:r>
          </w:p>
        </w:tc>
        <w:tc>
          <w:tcPr>
            <w:tcW w:w="1393" w:type="dxa"/>
            <w:shd w:val="clear" w:color="auto" w:fill="auto"/>
            <w:noWrap/>
            <w:vAlign w:val="bottom"/>
            <w:hideMark/>
          </w:tcPr>
          <w:p w14:paraId="14573B9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0,873,841</w:t>
            </w:r>
          </w:p>
        </w:tc>
        <w:tc>
          <w:tcPr>
            <w:tcW w:w="1394" w:type="dxa"/>
            <w:shd w:val="clear" w:color="auto" w:fill="auto"/>
            <w:noWrap/>
            <w:vAlign w:val="bottom"/>
            <w:hideMark/>
          </w:tcPr>
          <w:p w14:paraId="71957E6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8,545,208</w:t>
            </w:r>
          </w:p>
        </w:tc>
        <w:tc>
          <w:tcPr>
            <w:tcW w:w="1394" w:type="dxa"/>
            <w:shd w:val="clear" w:color="auto" w:fill="auto"/>
            <w:noWrap/>
            <w:vAlign w:val="bottom"/>
            <w:hideMark/>
          </w:tcPr>
          <w:p w14:paraId="0F1EDC8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4,533,561</w:t>
            </w:r>
          </w:p>
        </w:tc>
      </w:tr>
      <w:tr w:rsidR="006F4C75" w:rsidRPr="009E5255" w14:paraId="2926E584" w14:textId="77777777" w:rsidTr="007101FC">
        <w:trPr>
          <w:trHeight w:val="19"/>
        </w:trPr>
        <w:tc>
          <w:tcPr>
            <w:tcW w:w="1414" w:type="dxa"/>
            <w:shd w:val="clear" w:color="auto" w:fill="auto"/>
            <w:noWrap/>
            <w:vAlign w:val="bottom"/>
            <w:hideMark/>
          </w:tcPr>
          <w:p w14:paraId="2F88F975"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Avelumab</w:t>
            </w:r>
          </w:p>
        </w:tc>
        <w:tc>
          <w:tcPr>
            <w:tcW w:w="1393" w:type="dxa"/>
            <w:shd w:val="clear" w:color="auto" w:fill="auto"/>
            <w:noWrap/>
            <w:vAlign w:val="bottom"/>
            <w:hideMark/>
          </w:tcPr>
          <w:p w14:paraId="34D6D26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3052652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64004C2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3" w:type="dxa"/>
            <w:shd w:val="clear" w:color="auto" w:fill="auto"/>
            <w:noWrap/>
            <w:vAlign w:val="bottom"/>
            <w:hideMark/>
          </w:tcPr>
          <w:p w14:paraId="7A7782E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136,455</w:t>
            </w:r>
          </w:p>
        </w:tc>
        <w:tc>
          <w:tcPr>
            <w:tcW w:w="1394" w:type="dxa"/>
            <w:shd w:val="clear" w:color="auto" w:fill="auto"/>
            <w:noWrap/>
            <w:vAlign w:val="bottom"/>
            <w:hideMark/>
          </w:tcPr>
          <w:p w14:paraId="55E6FF3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892,073</w:t>
            </w:r>
          </w:p>
        </w:tc>
        <w:tc>
          <w:tcPr>
            <w:tcW w:w="1394" w:type="dxa"/>
            <w:shd w:val="clear" w:color="auto" w:fill="auto"/>
            <w:noWrap/>
            <w:vAlign w:val="bottom"/>
            <w:hideMark/>
          </w:tcPr>
          <w:p w14:paraId="19D8B1B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028,528</w:t>
            </w:r>
          </w:p>
        </w:tc>
      </w:tr>
      <w:tr w:rsidR="006F4C75" w:rsidRPr="009E5255" w14:paraId="673712F4" w14:textId="77777777" w:rsidTr="007101FC">
        <w:trPr>
          <w:trHeight w:val="19"/>
        </w:trPr>
        <w:tc>
          <w:tcPr>
            <w:tcW w:w="1414" w:type="dxa"/>
            <w:shd w:val="clear" w:color="auto" w:fill="auto"/>
            <w:noWrap/>
            <w:vAlign w:val="bottom"/>
            <w:hideMark/>
          </w:tcPr>
          <w:p w14:paraId="543FD497"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endamustine</w:t>
            </w:r>
          </w:p>
        </w:tc>
        <w:tc>
          <w:tcPr>
            <w:tcW w:w="1393" w:type="dxa"/>
            <w:shd w:val="clear" w:color="auto" w:fill="auto"/>
            <w:noWrap/>
            <w:vAlign w:val="bottom"/>
            <w:hideMark/>
          </w:tcPr>
          <w:p w14:paraId="2FCB845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554,247</w:t>
            </w:r>
          </w:p>
        </w:tc>
        <w:tc>
          <w:tcPr>
            <w:tcW w:w="1394" w:type="dxa"/>
            <w:shd w:val="clear" w:color="auto" w:fill="auto"/>
            <w:noWrap/>
            <w:vAlign w:val="bottom"/>
            <w:hideMark/>
          </w:tcPr>
          <w:p w14:paraId="2D9FDAA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576,607</w:t>
            </w:r>
          </w:p>
        </w:tc>
        <w:tc>
          <w:tcPr>
            <w:tcW w:w="1394" w:type="dxa"/>
            <w:shd w:val="clear" w:color="auto" w:fill="auto"/>
            <w:noWrap/>
            <w:vAlign w:val="bottom"/>
            <w:hideMark/>
          </w:tcPr>
          <w:p w14:paraId="6893766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044,333</w:t>
            </w:r>
          </w:p>
        </w:tc>
        <w:tc>
          <w:tcPr>
            <w:tcW w:w="1393" w:type="dxa"/>
            <w:shd w:val="clear" w:color="auto" w:fill="auto"/>
            <w:noWrap/>
            <w:vAlign w:val="bottom"/>
            <w:hideMark/>
          </w:tcPr>
          <w:p w14:paraId="7C33444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779,098</w:t>
            </w:r>
          </w:p>
        </w:tc>
        <w:tc>
          <w:tcPr>
            <w:tcW w:w="1394" w:type="dxa"/>
            <w:shd w:val="clear" w:color="auto" w:fill="auto"/>
            <w:noWrap/>
            <w:vAlign w:val="bottom"/>
            <w:hideMark/>
          </w:tcPr>
          <w:p w14:paraId="55CF74B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408,016</w:t>
            </w:r>
          </w:p>
        </w:tc>
        <w:tc>
          <w:tcPr>
            <w:tcW w:w="1394" w:type="dxa"/>
            <w:shd w:val="clear" w:color="auto" w:fill="auto"/>
            <w:noWrap/>
            <w:vAlign w:val="bottom"/>
            <w:hideMark/>
          </w:tcPr>
          <w:p w14:paraId="12BC91E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7,362,300</w:t>
            </w:r>
          </w:p>
        </w:tc>
      </w:tr>
      <w:tr w:rsidR="006F4C75" w:rsidRPr="009E5255" w14:paraId="5F1A190A" w14:textId="77777777" w:rsidTr="007101FC">
        <w:trPr>
          <w:trHeight w:val="19"/>
        </w:trPr>
        <w:tc>
          <w:tcPr>
            <w:tcW w:w="1414" w:type="dxa"/>
            <w:shd w:val="clear" w:color="auto" w:fill="auto"/>
            <w:noWrap/>
            <w:vAlign w:val="bottom"/>
            <w:hideMark/>
          </w:tcPr>
          <w:p w14:paraId="46DEFD05"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evacizumab</w:t>
            </w:r>
          </w:p>
        </w:tc>
        <w:tc>
          <w:tcPr>
            <w:tcW w:w="1393" w:type="dxa"/>
            <w:shd w:val="clear" w:color="auto" w:fill="auto"/>
            <w:noWrap/>
            <w:vAlign w:val="bottom"/>
            <w:hideMark/>
          </w:tcPr>
          <w:p w14:paraId="739D959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0,227,647</w:t>
            </w:r>
          </w:p>
        </w:tc>
        <w:tc>
          <w:tcPr>
            <w:tcW w:w="1394" w:type="dxa"/>
            <w:shd w:val="clear" w:color="auto" w:fill="auto"/>
            <w:noWrap/>
            <w:vAlign w:val="bottom"/>
            <w:hideMark/>
          </w:tcPr>
          <w:p w14:paraId="7F8177F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0,128,772</w:t>
            </w:r>
          </w:p>
        </w:tc>
        <w:tc>
          <w:tcPr>
            <w:tcW w:w="1394" w:type="dxa"/>
            <w:shd w:val="clear" w:color="auto" w:fill="auto"/>
            <w:noWrap/>
            <w:vAlign w:val="bottom"/>
            <w:hideMark/>
          </w:tcPr>
          <w:p w14:paraId="24E4D13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7,317,898</w:t>
            </w:r>
          </w:p>
        </w:tc>
        <w:tc>
          <w:tcPr>
            <w:tcW w:w="1393" w:type="dxa"/>
            <w:shd w:val="clear" w:color="auto" w:fill="auto"/>
            <w:noWrap/>
            <w:vAlign w:val="bottom"/>
            <w:hideMark/>
          </w:tcPr>
          <w:p w14:paraId="793A2C2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1,180,468</w:t>
            </w:r>
          </w:p>
        </w:tc>
        <w:tc>
          <w:tcPr>
            <w:tcW w:w="1394" w:type="dxa"/>
            <w:shd w:val="clear" w:color="auto" w:fill="auto"/>
            <w:noWrap/>
            <w:vAlign w:val="bottom"/>
            <w:hideMark/>
          </w:tcPr>
          <w:p w14:paraId="47BBB3F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1,696,147</w:t>
            </w:r>
          </w:p>
        </w:tc>
        <w:tc>
          <w:tcPr>
            <w:tcW w:w="1394" w:type="dxa"/>
            <w:shd w:val="clear" w:color="auto" w:fill="auto"/>
            <w:noWrap/>
            <w:vAlign w:val="bottom"/>
            <w:hideMark/>
          </w:tcPr>
          <w:p w14:paraId="06F4241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90,550,931</w:t>
            </w:r>
          </w:p>
        </w:tc>
      </w:tr>
      <w:tr w:rsidR="006F4C75" w:rsidRPr="009E5255" w14:paraId="735F9397" w14:textId="77777777" w:rsidTr="007101FC">
        <w:trPr>
          <w:trHeight w:val="19"/>
        </w:trPr>
        <w:tc>
          <w:tcPr>
            <w:tcW w:w="1414" w:type="dxa"/>
            <w:shd w:val="clear" w:color="auto" w:fill="auto"/>
            <w:noWrap/>
            <w:vAlign w:val="bottom"/>
            <w:hideMark/>
          </w:tcPr>
          <w:p w14:paraId="073F90CB"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leomycin</w:t>
            </w:r>
          </w:p>
        </w:tc>
        <w:tc>
          <w:tcPr>
            <w:tcW w:w="1393" w:type="dxa"/>
            <w:shd w:val="clear" w:color="auto" w:fill="auto"/>
            <w:noWrap/>
            <w:vAlign w:val="bottom"/>
            <w:hideMark/>
          </w:tcPr>
          <w:p w14:paraId="2CA26E6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62,555</w:t>
            </w:r>
          </w:p>
        </w:tc>
        <w:tc>
          <w:tcPr>
            <w:tcW w:w="1394" w:type="dxa"/>
            <w:shd w:val="clear" w:color="auto" w:fill="auto"/>
            <w:noWrap/>
            <w:vAlign w:val="bottom"/>
            <w:hideMark/>
          </w:tcPr>
          <w:p w14:paraId="6E7210C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90,121</w:t>
            </w:r>
          </w:p>
        </w:tc>
        <w:tc>
          <w:tcPr>
            <w:tcW w:w="1394" w:type="dxa"/>
            <w:shd w:val="clear" w:color="auto" w:fill="auto"/>
            <w:noWrap/>
            <w:vAlign w:val="bottom"/>
            <w:hideMark/>
          </w:tcPr>
          <w:p w14:paraId="28FB68D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6,725</w:t>
            </w:r>
          </w:p>
        </w:tc>
        <w:tc>
          <w:tcPr>
            <w:tcW w:w="1393" w:type="dxa"/>
            <w:shd w:val="clear" w:color="auto" w:fill="auto"/>
            <w:noWrap/>
            <w:vAlign w:val="bottom"/>
            <w:hideMark/>
          </w:tcPr>
          <w:p w14:paraId="4FF17DA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57,469</w:t>
            </w:r>
          </w:p>
        </w:tc>
        <w:tc>
          <w:tcPr>
            <w:tcW w:w="1394" w:type="dxa"/>
            <w:shd w:val="clear" w:color="auto" w:fill="auto"/>
            <w:noWrap/>
            <w:vAlign w:val="bottom"/>
            <w:hideMark/>
          </w:tcPr>
          <w:p w14:paraId="7E6D89E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78,898</w:t>
            </w:r>
          </w:p>
        </w:tc>
        <w:tc>
          <w:tcPr>
            <w:tcW w:w="1394" w:type="dxa"/>
            <w:shd w:val="clear" w:color="auto" w:fill="auto"/>
            <w:noWrap/>
            <w:vAlign w:val="bottom"/>
            <w:hideMark/>
          </w:tcPr>
          <w:p w14:paraId="4B50BC9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25,770</w:t>
            </w:r>
          </w:p>
        </w:tc>
      </w:tr>
      <w:tr w:rsidR="006F4C75" w:rsidRPr="009E5255" w14:paraId="0752B867" w14:textId="77777777" w:rsidTr="007101FC">
        <w:trPr>
          <w:trHeight w:val="19"/>
        </w:trPr>
        <w:tc>
          <w:tcPr>
            <w:tcW w:w="1414" w:type="dxa"/>
            <w:shd w:val="clear" w:color="auto" w:fill="auto"/>
            <w:noWrap/>
            <w:vAlign w:val="bottom"/>
            <w:hideMark/>
          </w:tcPr>
          <w:p w14:paraId="34AE048A"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linatumomab</w:t>
            </w:r>
          </w:p>
        </w:tc>
        <w:tc>
          <w:tcPr>
            <w:tcW w:w="1393" w:type="dxa"/>
            <w:shd w:val="clear" w:color="auto" w:fill="auto"/>
            <w:noWrap/>
            <w:vAlign w:val="bottom"/>
            <w:hideMark/>
          </w:tcPr>
          <w:p w14:paraId="12F0DF3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3DAF82C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12,224</w:t>
            </w:r>
          </w:p>
        </w:tc>
        <w:tc>
          <w:tcPr>
            <w:tcW w:w="1394" w:type="dxa"/>
            <w:shd w:val="clear" w:color="auto" w:fill="auto"/>
            <w:noWrap/>
            <w:vAlign w:val="bottom"/>
            <w:hideMark/>
          </w:tcPr>
          <w:p w14:paraId="1139625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515,605</w:t>
            </w:r>
          </w:p>
        </w:tc>
        <w:tc>
          <w:tcPr>
            <w:tcW w:w="1393" w:type="dxa"/>
            <w:shd w:val="clear" w:color="auto" w:fill="auto"/>
            <w:noWrap/>
            <w:vAlign w:val="bottom"/>
            <w:hideMark/>
          </w:tcPr>
          <w:p w14:paraId="617F619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194,457</w:t>
            </w:r>
          </w:p>
        </w:tc>
        <w:tc>
          <w:tcPr>
            <w:tcW w:w="1394" w:type="dxa"/>
            <w:shd w:val="clear" w:color="auto" w:fill="auto"/>
            <w:noWrap/>
            <w:vAlign w:val="bottom"/>
            <w:hideMark/>
          </w:tcPr>
          <w:p w14:paraId="6ED0264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379,962</w:t>
            </w:r>
          </w:p>
        </w:tc>
        <w:tc>
          <w:tcPr>
            <w:tcW w:w="1394" w:type="dxa"/>
            <w:shd w:val="clear" w:color="auto" w:fill="auto"/>
            <w:noWrap/>
            <w:vAlign w:val="bottom"/>
            <w:hideMark/>
          </w:tcPr>
          <w:p w14:paraId="4259BA7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5,402,247</w:t>
            </w:r>
          </w:p>
        </w:tc>
      </w:tr>
      <w:tr w:rsidR="006F4C75" w:rsidRPr="009E5255" w14:paraId="02F6E1B6" w14:textId="77777777" w:rsidTr="007101FC">
        <w:trPr>
          <w:trHeight w:val="19"/>
        </w:trPr>
        <w:tc>
          <w:tcPr>
            <w:tcW w:w="1414" w:type="dxa"/>
            <w:shd w:val="clear" w:color="auto" w:fill="auto"/>
            <w:noWrap/>
            <w:vAlign w:val="bottom"/>
            <w:hideMark/>
          </w:tcPr>
          <w:p w14:paraId="0B790D1B"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ortezomib</w:t>
            </w:r>
          </w:p>
        </w:tc>
        <w:tc>
          <w:tcPr>
            <w:tcW w:w="1393" w:type="dxa"/>
            <w:shd w:val="clear" w:color="auto" w:fill="auto"/>
            <w:noWrap/>
            <w:vAlign w:val="bottom"/>
            <w:hideMark/>
          </w:tcPr>
          <w:p w14:paraId="3DF8757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7,147,883</w:t>
            </w:r>
          </w:p>
        </w:tc>
        <w:tc>
          <w:tcPr>
            <w:tcW w:w="1394" w:type="dxa"/>
            <w:shd w:val="clear" w:color="auto" w:fill="auto"/>
            <w:noWrap/>
            <w:vAlign w:val="bottom"/>
            <w:hideMark/>
          </w:tcPr>
          <w:p w14:paraId="7FBE1F1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924,091</w:t>
            </w:r>
          </w:p>
        </w:tc>
        <w:tc>
          <w:tcPr>
            <w:tcW w:w="1394" w:type="dxa"/>
            <w:shd w:val="clear" w:color="auto" w:fill="auto"/>
            <w:noWrap/>
            <w:vAlign w:val="bottom"/>
            <w:hideMark/>
          </w:tcPr>
          <w:p w14:paraId="3BBC2B5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6,914,214</w:t>
            </w:r>
          </w:p>
        </w:tc>
        <w:tc>
          <w:tcPr>
            <w:tcW w:w="1393" w:type="dxa"/>
            <w:shd w:val="clear" w:color="auto" w:fill="auto"/>
            <w:noWrap/>
            <w:vAlign w:val="bottom"/>
            <w:hideMark/>
          </w:tcPr>
          <w:p w14:paraId="3CD7B56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7,900,090</w:t>
            </w:r>
          </w:p>
        </w:tc>
        <w:tc>
          <w:tcPr>
            <w:tcW w:w="1394" w:type="dxa"/>
            <w:shd w:val="clear" w:color="auto" w:fill="auto"/>
            <w:noWrap/>
            <w:vAlign w:val="bottom"/>
            <w:hideMark/>
          </w:tcPr>
          <w:p w14:paraId="3A56C92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1,907,339</w:t>
            </w:r>
          </w:p>
        </w:tc>
        <w:tc>
          <w:tcPr>
            <w:tcW w:w="1394" w:type="dxa"/>
            <w:shd w:val="clear" w:color="auto" w:fill="auto"/>
            <w:noWrap/>
            <w:vAlign w:val="bottom"/>
            <w:hideMark/>
          </w:tcPr>
          <w:p w14:paraId="2E6F680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57,793,618</w:t>
            </w:r>
          </w:p>
        </w:tc>
      </w:tr>
      <w:tr w:rsidR="006F4C75" w:rsidRPr="009E5255" w14:paraId="6F983FD8" w14:textId="77777777" w:rsidTr="007101FC">
        <w:trPr>
          <w:trHeight w:val="19"/>
        </w:trPr>
        <w:tc>
          <w:tcPr>
            <w:tcW w:w="1414" w:type="dxa"/>
            <w:shd w:val="clear" w:color="auto" w:fill="auto"/>
            <w:noWrap/>
            <w:vAlign w:val="bottom"/>
            <w:hideMark/>
          </w:tcPr>
          <w:p w14:paraId="543DBEAF"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rentuximab Vedotin</w:t>
            </w:r>
          </w:p>
        </w:tc>
        <w:tc>
          <w:tcPr>
            <w:tcW w:w="1393" w:type="dxa"/>
            <w:shd w:val="clear" w:color="auto" w:fill="auto"/>
            <w:noWrap/>
            <w:vAlign w:val="bottom"/>
            <w:hideMark/>
          </w:tcPr>
          <w:p w14:paraId="5FC928E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340,389</w:t>
            </w:r>
          </w:p>
        </w:tc>
        <w:tc>
          <w:tcPr>
            <w:tcW w:w="1394" w:type="dxa"/>
            <w:shd w:val="clear" w:color="auto" w:fill="auto"/>
            <w:noWrap/>
            <w:vAlign w:val="bottom"/>
            <w:hideMark/>
          </w:tcPr>
          <w:p w14:paraId="4333E56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169,678</w:t>
            </w:r>
          </w:p>
        </w:tc>
        <w:tc>
          <w:tcPr>
            <w:tcW w:w="1394" w:type="dxa"/>
            <w:shd w:val="clear" w:color="auto" w:fill="auto"/>
            <w:noWrap/>
            <w:vAlign w:val="bottom"/>
            <w:hideMark/>
          </w:tcPr>
          <w:p w14:paraId="38F4DAC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790,640</w:t>
            </w:r>
          </w:p>
        </w:tc>
        <w:tc>
          <w:tcPr>
            <w:tcW w:w="1393" w:type="dxa"/>
            <w:shd w:val="clear" w:color="auto" w:fill="auto"/>
            <w:noWrap/>
            <w:vAlign w:val="bottom"/>
            <w:hideMark/>
          </w:tcPr>
          <w:p w14:paraId="2479611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563,846</w:t>
            </w:r>
          </w:p>
        </w:tc>
        <w:tc>
          <w:tcPr>
            <w:tcW w:w="1394" w:type="dxa"/>
            <w:shd w:val="clear" w:color="auto" w:fill="auto"/>
            <w:noWrap/>
            <w:vAlign w:val="bottom"/>
            <w:hideMark/>
          </w:tcPr>
          <w:p w14:paraId="5F8E07D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463,495</w:t>
            </w:r>
          </w:p>
        </w:tc>
        <w:tc>
          <w:tcPr>
            <w:tcW w:w="1394" w:type="dxa"/>
            <w:shd w:val="clear" w:color="auto" w:fill="auto"/>
            <w:noWrap/>
            <w:vAlign w:val="bottom"/>
            <w:hideMark/>
          </w:tcPr>
          <w:p w14:paraId="66D0B40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9,328,049</w:t>
            </w:r>
          </w:p>
        </w:tc>
      </w:tr>
      <w:tr w:rsidR="006F4C75" w:rsidRPr="009E5255" w14:paraId="37FB6E0E" w14:textId="77777777" w:rsidTr="007101FC">
        <w:trPr>
          <w:trHeight w:val="19"/>
        </w:trPr>
        <w:tc>
          <w:tcPr>
            <w:tcW w:w="1414" w:type="dxa"/>
            <w:shd w:val="clear" w:color="auto" w:fill="auto"/>
            <w:noWrap/>
            <w:vAlign w:val="bottom"/>
            <w:hideMark/>
          </w:tcPr>
          <w:p w14:paraId="3ED63B9A"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abazitaxel</w:t>
            </w:r>
          </w:p>
        </w:tc>
        <w:tc>
          <w:tcPr>
            <w:tcW w:w="1393" w:type="dxa"/>
            <w:shd w:val="clear" w:color="auto" w:fill="auto"/>
            <w:noWrap/>
            <w:vAlign w:val="bottom"/>
            <w:hideMark/>
          </w:tcPr>
          <w:p w14:paraId="3BB95FC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1,380,561</w:t>
            </w:r>
          </w:p>
        </w:tc>
        <w:tc>
          <w:tcPr>
            <w:tcW w:w="1394" w:type="dxa"/>
            <w:shd w:val="clear" w:color="auto" w:fill="auto"/>
            <w:noWrap/>
            <w:vAlign w:val="bottom"/>
            <w:hideMark/>
          </w:tcPr>
          <w:p w14:paraId="519C578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605,227</w:t>
            </w:r>
          </w:p>
        </w:tc>
        <w:tc>
          <w:tcPr>
            <w:tcW w:w="1394" w:type="dxa"/>
            <w:shd w:val="clear" w:color="auto" w:fill="auto"/>
            <w:noWrap/>
            <w:vAlign w:val="bottom"/>
            <w:hideMark/>
          </w:tcPr>
          <w:p w14:paraId="75D6575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692,981</w:t>
            </w:r>
          </w:p>
        </w:tc>
        <w:tc>
          <w:tcPr>
            <w:tcW w:w="1393" w:type="dxa"/>
            <w:shd w:val="clear" w:color="auto" w:fill="auto"/>
            <w:noWrap/>
            <w:vAlign w:val="bottom"/>
            <w:hideMark/>
          </w:tcPr>
          <w:p w14:paraId="3AE09BA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076,497</w:t>
            </w:r>
          </w:p>
        </w:tc>
        <w:tc>
          <w:tcPr>
            <w:tcW w:w="1394" w:type="dxa"/>
            <w:shd w:val="clear" w:color="auto" w:fill="auto"/>
            <w:noWrap/>
            <w:vAlign w:val="bottom"/>
            <w:hideMark/>
          </w:tcPr>
          <w:p w14:paraId="55BF948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026,715</w:t>
            </w:r>
          </w:p>
        </w:tc>
        <w:tc>
          <w:tcPr>
            <w:tcW w:w="1394" w:type="dxa"/>
            <w:shd w:val="clear" w:color="auto" w:fill="auto"/>
            <w:noWrap/>
            <w:vAlign w:val="bottom"/>
            <w:hideMark/>
          </w:tcPr>
          <w:p w14:paraId="31B2EB5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0,781,980</w:t>
            </w:r>
          </w:p>
        </w:tc>
      </w:tr>
      <w:tr w:rsidR="006F4C75" w:rsidRPr="009E5255" w14:paraId="6DF42C9A" w14:textId="77777777" w:rsidTr="007101FC">
        <w:trPr>
          <w:trHeight w:val="19"/>
        </w:trPr>
        <w:tc>
          <w:tcPr>
            <w:tcW w:w="1414" w:type="dxa"/>
            <w:shd w:val="clear" w:color="auto" w:fill="auto"/>
            <w:noWrap/>
            <w:vAlign w:val="bottom"/>
            <w:hideMark/>
          </w:tcPr>
          <w:p w14:paraId="43B9D5D1"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arboplatin</w:t>
            </w:r>
          </w:p>
        </w:tc>
        <w:tc>
          <w:tcPr>
            <w:tcW w:w="1393" w:type="dxa"/>
            <w:shd w:val="clear" w:color="auto" w:fill="auto"/>
            <w:noWrap/>
            <w:vAlign w:val="bottom"/>
            <w:hideMark/>
          </w:tcPr>
          <w:p w14:paraId="4B4C9EB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312,936</w:t>
            </w:r>
          </w:p>
        </w:tc>
        <w:tc>
          <w:tcPr>
            <w:tcW w:w="1394" w:type="dxa"/>
            <w:shd w:val="clear" w:color="auto" w:fill="auto"/>
            <w:noWrap/>
            <w:vAlign w:val="bottom"/>
            <w:hideMark/>
          </w:tcPr>
          <w:p w14:paraId="5572EDD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434,150</w:t>
            </w:r>
          </w:p>
        </w:tc>
        <w:tc>
          <w:tcPr>
            <w:tcW w:w="1394" w:type="dxa"/>
            <w:shd w:val="clear" w:color="auto" w:fill="auto"/>
            <w:noWrap/>
            <w:vAlign w:val="bottom"/>
            <w:hideMark/>
          </w:tcPr>
          <w:p w14:paraId="351B0C8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427,736</w:t>
            </w:r>
          </w:p>
        </w:tc>
        <w:tc>
          <w:tcPr>
            <w:tcW w:w="1393" w:type="dxa"/>
            <w:shd w:val="clear" w:color="auto" w:fill="auto"/>
            <w:noWrap/>
            <w:vAlign w:val="bottom"/>
            <w:hideMark/>
          </w:tcPr>
          <w:p w14:paraId="69BC4C1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552,028</w:t>
            </w:r>
          </w:p>
        </w:tc>
        <w:tc>
          <w:tcPr>
            <w:tcW w:w="1394" w:type="dxa"/>
            <w:shd w:val="clear" w:color="auto" w:fill="auto"/>
            <w:noWrap/>
            <w:vAlign w:val="bottom"/>
            <w:hideMark/>
          </w:tcPr>
          <w:p w14:paraId="77BFFF4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698,320</w:t>
            </w:r>
          </w:p>
        </w:tc>
        <w:tc>
          <w:tcPr>
            <w:tcW w:w="1394" w:type="dxa"/>
            <w:shd w:val="clear" w:color="auto" w:fill="auto"/>
            <w:noWrap/>
            <w:vAlign w:val="bottom"/>
            <w:hideMark/>
          </w:tcPr>
          <w:p w14:paraId="1BB0F00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425,171</w:t>
            </w:r>
          </w:p>
        </w:tc>
      </w:tr>
      <w:tr w:rsidR="006F4C75" w:rsidRPr="009E5255" w14:paraId="101B5F25" w14:textId="77777777" w:rsidTr="007101FC">
        <w:trPr>
          <w:trHeight w:val="19"/>
        </w:trPr>
        <w:tc>
          <w:tcPr>
            <w:tcW w:w="1414" w:type="dxa"/>
            <w:shd w:val="clear" w:color="auto" w:fill="auto"/>
            <w:noWrap/>
            <w:vAlign w:val="bottom"/>
            <w:hideMark/>
          </w:tcPr>
          <w:p w14:paraId="4B6012C5"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arfilzomib</w:t>
            </w:r>
          </w:p>
        </w:tc>
        <w:tc>
          <w:tcPr>
            <w:tcW w:w="1393" w:type="dxa"/>
            <w:shd w:val="clear" w:color="auto" w:fill="auto"/>
            <w:noWrap/>
            <w:vAlign w:val="bottom"/>
            <w:hideMark/>
          </w:tcPr>
          <w:p w14:paraId="3FBCEF1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4E2D82A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3,392</w:t>
            </w:r>
          </w:p>
        </w:tc>
        <w:tc>
          <w:tcPr>
            <w:tcW w:w="1394" w:type="dxa"/>
            <w:shd w:val="clear" w:color="auto" w:fill="auto"/>
            <w:noWrap/>
            <w:vAlign w:val="bottom"/>
            <w:hideMark/>
          </w:tcPr>
          <w:p w14:paraId="42F9073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9,077,365</w:t>
            </w:r>
          </w:p>
        </w:tc>
        <w:tc>
          <w:tcPr>
            <w:tcW w:w="1393" w:type="dxa"/>
            <w:shd w:val="clear" w:color="auto" w:fill="auto"/>
            <w:noWrap/>
            <w:vAlign w:val="bottom"/>
            <w:hideMark/>
          </w:tcPr>
          <w:p w14:paraId="6696DA0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5,157,344</w:t>
            </w:r>
          </w:p>
        </w:tc>
        <w:tc>
          <w:tcPr>
            <w:tcW w:w="1394" w:type="dxa"/>
            <w:shd w:val="clear" w:color="auto" w:fill="auto"/>
            <w:noWrap/>
            <w:vAlign w:val="bottom"/>
            <w:hideMark/>
          </w:tcPr>
          <w:p w14:paraId="4437A4A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8,231,783</w:t>
            </w:r>
          </w:p>
        </w:tc>
        <w:tc>
          <w:tcPr>
            <w:tcW w:w="1394" w:type="dxa"/>
            <w:shd w:val="clear" w:color="auto" w:fill="auto"/>
            <w:noWrap/>
            <w:vAlign w:val="bottom"/>
            <w:hideMark/>
          </w:tcPr>
          <w:p w14:paraId="25B4472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2,609,883</w:t>
            </w:r>
          </w:p>
        </w:tc>
      </w:tr>
      <w:tr w:rsidR="006F4C75" w:rsidRPr="009E5255" w14:paraId="530C2C87" w14:textId="77777777" w:rsidTr="007101FC">
        <w:trPr>
          <w:trHeight w:val="19"/>
        </w:trPr>
        <w:tc>
          <w:tcPr>
            <w:tcW w:w="1414" w:type="dxa"/>
            <w:shd w:val="clear" w:color="auto" w:fill="auto"/>
            <w:noWrap/>
            <w:vAlign w:val="bottom"/>
            <w:hideMark/>
          </w:tcPr>
          <w:p w14:paraId="051DC119"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etuximab</w:t>
            </w:r>
          </w:p>
        </w:tc>
        <w:tc>
          <w:tcPr>
            <w:tcW w:w="1393" w:type="dxa"/>
            <w:shd w:val="clear" w:color="auto" w:fill="auto"/>
            <w:noWrap/>
            <w:vAlign w:val="bottom"/>
            <w:hideMark/>
          </w:tcPr>
          <w:p w14:paraId="6185877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9,257,621</w:t>
            </w:r>
          </w:p>
        </w:tc>
        <w:tc>
          <w:tcPr>
            <w:tcW w:w="1394" w:type="dxa"/>
            <w:shd w:val="clear" w:color="auto" w:fill="auto"/>
            <w:noWrap/>
            <w:vAlign w:val="bottom"/>
            <w:hideMark/>
          </w:tcPr>
          <w:p w14:paraId="5AAAC09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206,950</w:t>
            </w:r>
          </w:p>
        </w:tc>
        <w:tc>
          <w:tcPr>
            <w:tcW w:w="1394" w:type="dxa"/>
            <w:shd w:val="clear" w:color="auto" w:fill="auto"/>
            <w:noWrap/>
            <w:vAlign w:val="bottom"/>
            <w:hideMark/>
          </w:tcPr>
          <w:p w14:paraId="63AB2AF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424,565</w:t>
            </w:r>
          </w:p>
        </w:tc>
        <w:tc>
          <w:tcPr>
            <w:tcW w:w="1393" w:type="dxa"/>
            <w:shd w:val="clear" w:color="auto" w:fill="auto"/>
            <w:noWrap/>
            <w:vAlign w:val="bottom"/>
            <w:hideMark/>
          </w:tcPr>
          <w:p w14:paraId="389BEB7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9,904,684</w:t>
            </w:r>
          </w:p>
        </w:tc>
        <w:tc>
          <w:tcPr>
            <w:tcW w:w="1394" w:type="dxa"/>
            <w:shd w:val="clear" w:color="auto" w:fill="auto"/>
            <w:noWrap/>
            <w:vAlign w:val="bottom"/>
            <w:hideMark/>
          </w:tcPr>
          <w:p w14:paraId="50A62F9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165,430</w:t>
            </w:r>
          </w:p>
        </w:tc>
        <w:tc>
          <w:tcPr>
            <w:tcW w:w="1394" w:type="dxa"/>
            <w:shd w:val="clear" w:color="auto" w:fill="auto"/>
            <w:noWrap/>
            <w:vAlign w:val="bottom"/>
            <w:hideMark/>
          </w:tcPr>
          <w:p w14:paraId="127CA68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4,959,249</w:t>
            </w:r>
          </w:p>
        </w:tc>
      </w:tr>
      <w:tr w:rsidR="006F4C75" w:rsidRPr="009E5255" w14:paraId="046895F4" w14:textId="77777777" w:rsidTr="007101FC">
        <w:trPr>
          <w:trHeight w:val="19"/>
        </w:trPr>
        <w:tc>
          <w:tcPr>
            <w:tcW w:w="1414" w:type="dxa"/>
            <w:shd w:val="clear" w:color="auto" w:fill="auto"/>
            <w:noWrap/>
            <w:vAlign w:val="bottom"/>
            <w:hideMark/>
          </w:tcPr>
          <w:p w14:paraId="15152172"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isplatin</w:t>
            </w:r>
          </w:p>
        </w:tc>
        <w:tc>
          <w:tcPr>
            <w:tcW w:w="1393" w:type="dxa"/>
            <w:shd w:val="clear" w:color="auto" w:fill="auto"/>
            <w:noWrap/>
            <w:vAlign w:val="bottom"/>
            <w:hideMark/>
          </w:tcPr>
          <w:p w14:paraId="66B0C33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21,050</w:t>
            </w:r>
          </w:p>
        </w:tc>
        <w:tc>
          <w:tcPr>
            <w:tcW w:w="1394" w:type="dxa"/>
            <w:shd w:val="clear" w:color="auto" w:fill="auto"/>
            <w:noWrap/>
            <w:vAlign w:val="bottom"/>
            <w:hideMark/>
          </w:tcPr>
          <w:p w14:paraId="263D122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89,251</w:t>
            </w:r>
          </w:p>
        </w:tc>
        <w:tc>
          <w:tcPr>
            <w:tcW w:w="1394" w:type="dxa"/>
            <w:shd w:val="clear" w:color="auto" w:fill="auto"/>
            <w:noWrap/>
            <w:vAlign w:val="bottom"/>
            <w:hideMark/>
          </w:tcPr>
          <w:p w14:paraId="0FEE5CD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99,665</w:t>
            </w:r>
          </w:p>
        </w:tc>
        <w:tc>
          <w:tcPr>
            <w:tcW w:w="1393" w:type="dxa"/>
            <w:shd w:val="clear" w:color="auto" w:fill="auto"/>
            <w:noWrap/>
            <w:vAlign w:val="bottom"/>
            <w:hideMark/>
          </w:tcPr>
          <w:p w14:paraId="466BF1C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63,616</w:t>
            </w:r>
          </w:p>
        </w:tc>
        <w:tc>
          <w:tcPr>
            <w:tcW w:w="1394" w:type="dxa"/>
            <w:shd w:val="clear" w:color="auto" w:fill="auto"/>
            <w:noWrap/>
            <w:vAlign w:val="bottom"/>
            <w:hideMark/>
          </w:tcPr>
          <w:p w14:paraId="3626508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85,547</w:t>
            </w:r>
          </w:p>
        </w:tc>
        <w:tc>
          <w:tcPr>
            <w:tcW w:w="1394" w:type="dxa"/>
            <w:shd w:val="clear" w:color="auto" w:fill="auto"/>
            <w:noWrap/>
            <w:vAlign w:val="bottom"/>
            <w:hideMark/>
          </w:tcPr>
          <w:p w14:paraId="76ED307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659,130</w:t>
            </w:r>
          </w:p>
        </w:tc>
      </w:tr>
      <w:tr w:rsidR="006F4C75" w:rsidRPr="009E5255" w14:paraId="049D79B8" w14:textId="77777777" w:rsidTr="007101FC">
        <w:trPr>
          <w:trHeight w:val="19"/>
        </w:trPr>
        <w:tc>
          <w:tcPr>
            <w:tcW w:w="1414" w:type="dxa"/>
            <w:shd w:val="clear" w:color="auto" w:fill="auto"/>
            <w:noWrap/>
            <w:vAlign w:val="bottom"/>
            <w:hideMark/>
          </w:tcPr>
          <w:p w14:paraId="3B4D73F4"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ladribine</w:t>
            </w:r>
          </w:p>
        </w:tc>
        <w:tc>
          <w:tcPr>
            <w:tcW w:w="1393" w:type="dxa"/>
            <w:shd w:val="clear" w:color="auto" w:fill="auto"/>
            <w:noWrap/>
            <w:vAlign w:val="bottom"/>
            <w:hideMark/>
          </w:tcPr>
          <w:p w14:paraId="256627F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10,113</w:t>
            </w:r>
          </w:p>
        </w:tc>
        <w:tc>
          <w:tcPr>
            <w:tcW w:w="1394" w:type="dxa"/>
            <w:shd w:val="clear" w:color="auto" w:fill="auto"/>
            <w:noWrap/>
            <w:vAlign w:val="bottom"/>
            <w:hideMark/>
          </w:tcPr>
          <w:p w14:paraId="5B17FDC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84,395</w:t>
            </w:r>
          </w:p>
        </w:tc>
        <w:tc>
          <w:tcPr>
            <w:tcW w:w="1394" w:type="dxa"/>
            <w:shd w:val="clear" w:color="auto" w:fill="auto"/>
            <w:noWrap/>
            <w:vAlign w:val="bottom"/>
            <w:hideMark/>
          </w:tcPr>
          <w:p w14:paraId="426FAD5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44,524</w:t>
            </w:r>
          </w:p>
        </w:tc>
        <w:tc>
          <w:tcPr>
            <w:tcW w:w="1393" w:type="dxa"/>
            <w:shd w:val="clear" w:color="auto" w:fill="auto"/>
            <w:noWrap/>
            <w:vAlign w:val="bottom"/>
            <w:hideMark/>
          </w:tcPr>
          <w:p w14:paraId="5159814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65,576</w:t>
            </w:r>
          </w:p>
        </w:tc>
        <w:tc>
          <w:tcPr>
            <w:tcW w:w="1394" w:type="dxa"/>
            <w:shd w:val="clear" w:color="auto" w:fill="auto"/>
            <w:noWrap/>
            <w:vAlign w:val="bottom"/>
            <w:hideMark/>
          </w:tcPr>
          <w:p w14:paraId="71C0594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97,450</w:t>
            </w:r>
          </w:p>
        </w:tc>
        <w:tc>
          <w:tcPr>
            <w:tcW w:w="1394" w:type="dxa"/>
            <w:shd w:val="clear" w:color="auto" w:fill="auto"/>
            <w:noWrap/>
            <w:vAlign w:val="bottom"/>
            <w:hideMark/>
          </w:tcPr>
          <w:p w14:paraId="7B2CE6C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902,058</w:t>
            </w:r>
          </w:p>
        </w:tc>
      </w:tr>
      <w:tr w:rsidR="006F4C75" w:rsidRPr="009E5255" w14:paraId="119A87E9" w14:textId="77777777" w:rsidTr="007101FC">
        <w:trPr>
          <w:trHeight w:val="19"/>
        </w:trPr>
        <w:tc>
          <w:tcPr>
            <w:tcW w:w="1414" w:type="dxa"/>
            <w:shd w:val="clear" w:color="auto" w:fill="auto"/>
            <w:noWrap/>
            <w:vAlign w:val="bottom"/>
            <w:hideMark/>
          </w:tcPr>
          <w:p w14:paraId="28534835"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yclophosph…</w:t>
            </w:r>
          </w:p>
        </w:tc>
        <w:tc>
          <w:tcPr>
            <w:tcW w:w="1393" w:type="dxa"/>
            <w:shd w:val="clear" w:color="auto" w:fill="auto"/>
            <w:noWrap/>
            <w:vAlign w:val="bottom"/>
            <w:hideMark/>
          </w:tcPr>
          <w:p w14:paraId="1E05F43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553,851</w:t>
            </w:r>
          </w:p>
        </w:tc>
        <w:tc>
          <w:tcPr>
            <w:tcW w:w="1394" w:type="dxa"/>
            <w:shd w:val="clear" w:color="auto" w:fill="auto"/>
            <w:noWrap/>
            <w:vAlign w:val="bottom"/>
            <w:hideMark/>
          </w:tcPr>
          <w:p w14:paraId="6576CF7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283,975</w:t>
            </w:r>
          </w:p>
        </w:tc>
        <w:tc>
          <w:tcPr>
            <w:tcW w:w="1394" w:type="dxa"/>
            <w:shd w:val="clear" w:color="auto" w:fill="auto"/>
            <w:noWrap/>
            <w:vAlign w:val="bottom"/>
            <w:hideMark/>
          </w:tcPr>
          <w:p w14:paraId="1A01571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31,477</w:t>
            </w:r>
          </w:p>
        </w:tc>
        <w:tc>
          <w:tcPr>
            <w:tcW w:w="1393" w:type="dxa"/>
            <w:shd w:val="clear" w:color="auto" w:fill="auto"/>
            <w:noWrap/>
            <w:vAlign w:val="bottom"/>
            <w:hideMark/>
          </w:tcPr>
          <w:p w14:paraId="40766E1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37,551</w:t>
            </w:r>
          </w:p>
        </w:tc>
        <w:tc>
          <w:tcPr>
            <w:tcW w:w="1394" w:type="dxa"/>
            <w:shd w:val="clear" w:color="auto" w:fill="auto"/>
            <w:noWrap/>
            <w:vAlign w:val="bottom"/>
            <w:hideMark/>
          </w:tcPr>
          <w:p w14:paraId="1A6B0BD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13,627</w:t>
            </w:r>
          </w:p>
        </w:tc>
        <w:tc>
          <w:tcPr>
            <w:tcW w:w="1394" w:type="dxa"/>
            <w:shd w:val="clear" w:color="auto" w:fill="auto"/>
            <w:noWrap/>
            <w:vAlign w:val="bottom"/>
            <w:hideMark/>
          </w:tcPr>
          <w:p w14:paraId="17B18DD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620,483</w:t>
            </w:r>
          </w:p>
        </w:tc>
      </w:tr>
      <w:tr w:rsidR="006F4C75" w:rsidRPr="009E5255" w14:paraId="3C4B08AF" w14:textId="77777777" w:rsidTr="007101FC">
        <w:trPr>
          <w:trHeight w:val="19"/>
        </w:trPr>
        <w:tc>
          <w:tcPr>
            <w:tcW w:w="1414" w:type="dxa"/>
            <w:shd w:val="clear" w:color="auto" w:fill="auto"/>
            <w:noWrap/>
            <w:vAlign w:val="bottom"/>
            <w:hideMark/>
          </w:tcPr>
          <w:p w14:paraId="705CA838"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ytarabine</w:t>
            </w:r>
          </w:p>
        </w:tc>
        <w:tc>
          <w:tcPr>
            <w:tcW w:w="1393" w:type="dxa"/>
            <w:shd w:val="clear" w:color="auto" w:fill="auto"/>
            <w:noWrap/>
            <w:vAlign w:val="bottom"/>
            <w:hideMark/>
          </w:tcPr>
          <w:p w14:paraId="2DAE5D7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13,004</w:t>
            </w:r>
          </w:p>
        </w:tc>
        <w:tc>
          <w:tcPr>
            <w:tcW w:w="1394" w:type="dxa"/>
            <w:shd w:val="clear" w:color="auto" w:fill="auto"/>
            <w:noWrap/>
            <w:vAlign w:val="bottom"/>
            <w:hideMark/>
          </w:tcPr>
          <w:p w14:paraId="154542A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050,952</w:t>
            </w:r>
          </w:p>
        </w:tc>
        <w:tc>
          <w:tcPr>
            <w:tcW w:w="1394" w:type="dxa"/>
            <w:shd w:val="clear" w:color="auto" w:fill="auto"/>
            <w:noWrap/>
            <w:vAlign w:val="bottom"/>
            <w:hideMark/>
          </w:tcPr>
          <w:p w14:paraId="1D1BBE8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097,607</w:t>
            </w:r>
          </w:p>
        </w:tc>
        <w:tc>
          <w:tcPr>
            <w:tcW w:w="1393" w:type="dxa"/>
            <w:shd w:val="clear" w:color="auto" w:fill="auto"/>
            <w:noWrap/>
            <w:vAlign w:val="bottom"/>
            <w:hideMark/>
          </w:tcPr>
          <w:p w14:paraId="4C68955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207,250</w:t>
            </w:r>
          </w:p>
        </w:tc>
        <w:tc>
          <w:tcPr>
            <w:tcW w:w="1394" w:type="dxa"/>
            <w:shd w:val="clear" w:color="auto" w:fill="auto"/>
            <w:noWrap/>
            <w:vAlign w:val="bottom"/>
            <w:hideMark/>
          </w:tcPr>
          <w:p w14:paraId="6336C83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706,370</w:t>
            </w:r>
          </w:p>
        </w:tc>
        <w:tc>
          <w:tcPr>
            <w:tcW w:w="1394" w:type="dxa"/>
            <w:shd w:val="clear" w:color="auto" w:fill="auto"/>
            <w:noWrap/>
            <w:vAlign w:val="bottom"/>
            <w:hideMark/>
          </w:tcPr>
          <w:p w14:paraId="47AC692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575,183</w:t>
            </w:r>
          </w:p>
        </w:tc>
      </w:tr>
      <w:tr w:rsidR="006F4C75" w:rsidRPr="009E5255" w14:paraId="1B6FA804" w14:textId="77777777" w:rsidTr="007101FC">
        <w:trPr>
          <w:trHeight w:val="19"/>
        </w:trPr>
        <w:tc>
          <w:tcPr>
            <w:tcW w:w="1414" w:type="dxa"/>
            <w:shd w:val="clear" w:color="auto" w:fill="auto"/>
            <w:noWrap/>
            <w:vAlign w:val="bottom"/>
            <w:hideMark/>
          </w:tcPr>
          <w:p w14:paraId="259903A8"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Docetaxel</w:t>
            </w:r>
          </w:p>
        </w:tc>
        <w:tc>
          <w:tcPr>
            <w:tcW w:w="1393" w:type="dxa"/>
            <w:shd w:val="clear" w:color="auto" w:fill="auto"/>
            <w:noWrap/>
            <w:vAlign w:val="bottom"/>
            <w:hideMark/>
          </w:tcPr>
          <w:p w14:paraId="7A2E14F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58,281</w:t>
            </w:r>
          </w:p>
        </w:tc>
        <w:tc>
          <w:tcPr>
            <w:tcW w:w="1394" w:type="dxa"/>
            <w:shd w:val="clear" w:color="auto" w:fill="auto"/>
            <w:noWrap/>
            <w:vAlign w:val="bottom"/>
            <w:hideMark/>
          </w:tcPr>
          <w:p w14:paraId="54E6B51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78,879</w:t>
            </w:r>
          </w:p>
        </w:tc>
        <w:tc>
          <w:tcPr>
            <w:tcW w:w="1394" w:type="dxa"/>
            <w:shd w:val="clear" w:color="auto" w:fill="auto"/>
            <w:noWrap/>
            <w:vAlign w:val="bottom"/>
            <w:hideMark/>
          </w:tcPr>
          <w:p w14:paraId="31BD6B0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15,594</w:t>
            </w:r>
          </w:p>
        </w:tc>
        <w:tc>
          <w:tcPr>
            <w:tcW w:w="1393" w:type="dxa"/>
            <w:shd w:val="clear" w:color="auto" w:fill="auto"/>
            <w:noWrap/>
            <w:vAlign w:val="bottom"/>
            <w:hideMark/>
          </w:tcPr>
          <w:p w14:paraId="4AC0A0B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73,221</w:t>
            </w:r>
          </w:p>
        </w:tc>
        <w:tc>
          <w:tcPr>
            <w:tcW w:w="1394" w:type="dxa"/>
            <w:shd w:val="clear" w:color="auto" w:fill="auto"/>
            <w:noWrap/>
            <w:vAlign w:val="bottom"/>
            <w:hideMark/>
          </w:tcPr>
          <w:p w14:paraId="5AE1B7B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70,784</w:t>
            </w:r>
          </w:p>
        </w:tc>
        <w:tc>
          <w:tcPr>
            <w:tcW w:w="1394" w:type="dxa"/>
            <w:shd w:val="clear" w:color="auto" w:fill="auto"/>
            <w:noWrap/>
            <w:vAlign w:val="bottom"/>
            <w:hideMark/>
          </w:tcPr>
          <w:p w14:paraId="205296C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596,758</w:t>
            </w:r>
          </w:p>
        </w:tc>
      </w:tr>
      <w:tr w:rsidR="006F4C75" w:rsidRPr="009E5255" w14:paraId="1FF70029" w14:textId="77777777" w:rsidTr="007101FC">
        <w:trPr>
          <w:trHeight w:val="19"/>
        </w:trPr>
        <w:tc>
          <w:tcPr>
            <w:tcW w:w="1414" w:type="dxa"/>
            <w:shd w:val="clear" w:color="auto" w:fill="auto"/>
            <w:noWrap/>
            <w:vAlign w:val="bottom"/>
            <w:hideMark/>
          </w:tcPr>
          <w:p w14:paraId="258D52C2"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Doxorubicin</w:t>
            </w:r>
          </w:p>
        </w:tc>
        <w:tc>
          <w:tcPr>
            <w:tcW w:w="1393" w:type="dxa"/>
            <w:shd w:val="clear" w:color="auto" w:fill="auto"/>
            <w:noWrap/>
            <w:vAlign w:val="bottom"/>
            <w:hideMark/>
          </w:tcPr>
          <w:p w14:paraId="39ACA3E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282,812</w:t>
            </w:r>
          </w:p>
        </w:tc>
        <w:tc>
          <w:tcPr>
            <w:tcW w:w="1394" w:type="dxa"/>
            <w:shd w:val="clear" w:color="auto" w:fill="auto"/>
            <w:noWrap/>
            <w:vAlign w:val="bottom"/>
            <w:hideMark/>
          </w:tcPr>
          <w:p w14:paraId="2F17F2E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55,152</w:t>
            </w:r>
          </w:p>
        </w:tc>
        <w:tc>
          <w:tcPr>
            <w:tcW w:w="1394" w:type="dxa"/>
            <w:shd w:val="clear" w:color="auto" w:fill="auto"/>
            <w:noWrap/>
            <w:vAlign w:val="bottom"/>
            <w:hideMark/>
          </w:tcPr>
          <w:p w14:paraId="44CEBE5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006,517</w:t>
            </w:r>
          </w:p>
        </w:tc>
        <w:tc>
          <w:tcPr>
            <w:tcW w:w="1393" w:type="dxa"/>
            <w:shd w:val="clear" w:color="auto" w:fill="auto"/>
            <w:noWrap/>
            <w:vAlign w:val="bottom"/>
            <w:hideMark/>
          </w:tcPr>
          <w:p w14:paraId="4A6A014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056,486</w:t>
            </w:r>
          </w:p>
        </w:tc>
        <w:tc>
          <w:tcPr>
            <w:tcW w:w="1394" w:type="dxa"/>
            <w:shd w:val="clear" w:color="auto" w:fill="auto"/>
            <w:noWrap/>
            <w:vAlign w:val="bottom"/>
            <w:hideMark/>
          </w:tcPr>
          <w:p w14:paraId="5FC0C90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07,594</w:t>
            </w:r>
          </w:p>
        </w:tc>
        <w:tc>
          <w:tcPr>
            <w:tcW w:w="1394" w:type="dxa"/>
            <w:shd w:val="clear" w:color="auto" w:fill="auto"/>
            <w:noWrap/>
            <w:vAlign w:val="bottom"/>
            <w:hideMark/>
          </w:tcPr>
          <w:p w14:paraId="01EDEF0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008,561</w:t>
            </w:r>
          </w:p>
        </w:tc>
      </w:tr>
      <w:tr w:rsidR="006F4C75" w:rsidRPr="009E5255" w14:paraId="372A7E52" w14:textId="77777777" w:rsidTr="007101FC">
        <w:trPr>
          <w:trHeight w:val="19"/>
        </w:trPr>
        <w:tc>
          <w:tcPr>
            <w:tcW w:w="1414" w:type="dxa"/>
            <w:shd w:val="clear" w:color="auto" w:fill="auto"/>
            <w:noWrap/>
            <w:vAlign w:val="bottom"/>
            <w:hideMark/>
          </w:tcPr>
          <w:p w14:paraId="61CDF5F8"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Durvalumab</w:t>
            </w:r>
          </w:p>
        </w:tc>
        <w:tc>
          <w:tcPr>
            <w:tcW w:w="1393" w:type="dxa"/>
            <w:shd w:val="clear" w:color="auto" w:fill="auto"/>
            <w:noWrap/>
            <w:vAlign w:val="bottom"/>
            <w:hideMark/>
          </w:tcPr>
          <w:p w14:paraId="35620A1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0D2A6D9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2FBA69F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3" w:type="dxa"/>
            <w:shd w:val="clear" w:color="auto" w:fill="auto"/>
            <w:noWrap/>
            <w:vAlign w:val="bottom"/>
            <w:hideMark/>
          </w:tcPr>
          <w:p w14:paraId="1D80AA4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445</w:t>
            </w:r>
          </w:p>
        </w:tc>
        <w:tc>
          <w:tcPr>
            <w:tcW w:w="1394" w:type="dxa"/>
            <w:shd w:val="clear" w:color="auto" w:fill="auto"/>
            <w:noWrap/>
            <w:vAlign w:val="bottom"/>
            <w:hideMark/>
          </w:tcPr>
          <w:p w14:paraId="6C108B4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473,997</w:t>
            </w:r>
          </w:p>
        </w:tc>
        <w:tc>
          <w:tcPr>
            <w:tcW w:w="1394" w:type="dxa"/>
            <w:shd w:val="clear" w:color="auto" w:fill="auto"/>
            <w:noWrap/>
            <w:vAlign w:val="bottom"/>
            <w:hideMark/>
          </w:tcPr>
          <w:p w14:paraId="51BC12C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505,442</w:t>
            </w:r>
          </w:p>
        </w:tc>
      </w:tr>
      <w:tr w:rsidR="006F4C75" w:rsidRPr="009E5255" w14:paraId="72467533" w14:textId="77777777" w:rsidTr="007101FC">
        <w:trPr>
          <w:trHeight w:val="19"/>
        </w:trPr>
        <w:tc>
          <w:tcPr>
            <w:tcW w:w="1414" w:type="dxa"/>
            <w:shd w:val="clear" w:color="auto" w:fill="auto"/>
            <w:noWrap/>
            <w:vAlign w:val="bottom"/>
            <w:hideMark/>
          </w:tcPr>
          <w:p w14:paraId="743CD193"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Epirubicin</w:t>
            </w:r>
          </w:p>
        </w:tc>
        <w:tc>
          <w:tcPr>
            <w:tcW w:w="1393" w:type="dxa"/>
            <w:shd w:val="clear" w:color="auto" w:fill="auto"/>
            <w:noWrap/>
            <w:vAlign w:val="bottom"/>
            <w:hideMark/>
          </w:tcPr>
          <w:p w14:paraId="5C40E0A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15,133</w:t>
            </w:r>
          </w:p>
        </w:tc>
        <w:tc>
          <w:tcPr>
            <w:tcW w:w="1394" w:type="dxa"/>
            <w:shd w:val="clear" w:color="auto" w:fill="auto"/>
            <w:noWrap/>
            <w:vAlign w:val="bottom"/>
            <w:hideMark/>
          </w:tcPr>
          <w:p w14:paraId="3FF8127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41,536</w:t>
            </w:r>
          </w:p>
        </w:tc>
        <w:tc>
          <w:tcPr>
            <w:tcW w:w="1394" w:type="dxa"/>
            <w:shd w:val="clear" w:color="auto" w:fill="auto"/>
            <w:noWrap/>
            <w:vAlign w:val="bottom"/>
            <w:hideMark/>
          </w:tcPr>
          <w:p w14:paraId="2AE8E28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25,002</w:t>
            </w:r>
          </w:p>
        </w:tc>
        <w:tc>
          <w:tcPr>
            <w:tcW w:w="1393" w:type="dxa"/>
            <w:shd w:val="clear" w:color="auto" w:fill="auto"/>
            <w:noWrap/>
            <w:vAlign w:val="bottom"/>
            <w:hideMark/>
          </w:tcPr>
          <w:p w14:paraId="43472E9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9,015</w:t>
            </w:r>
          </w:p>
        </w:tc>
        <w:tc>
          <w:tcPr>
            <w:tcW w:w="1394" w:type="dxa"/>
            <w:shd w:val="clear" w:color="auto" w:fill="auto"/>
            <w:noWrap/>
            <w:vAlign w:val="bottom"/>
            <w:hideMark/>
          </w:tcPr>
          <w:p w14:paraId="1CD2E64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06,440</w:t>
            </w:r>
          </w:p>
        </w:tc>
        <w:tc>
          <w:tcPr>
            <w:tcW w:w="1394" w:type="dxa"/>
            <w:shd w:val="clear" w:color="auto" w:fill="auto"/>
            <w:noWrap/>
            <w:vAlign w:val="bottom"/>
            <w:hideMark/>
          </w:tcPr>
          <w:p w14:paraId="61D98EC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67,126</w:t>
            </w:r>
          </w:p>
        </w:tc>
      </w:tr>
      <w:tr w:rsidR="006F4C75" w:rsidRPr="009E5255" w14:paraId="3B13BAE7" w14:textId="77777777" w:rsidTr="007101FC">
        <w:trPr>
          <w:trHeight w:val="19"/>
        </w:trPr>
        <w:tc>
          <w:tcPr>
            <w:tcW w:w="1414" w:type="dxa"/>
            <w:shd w:val="clear" w:color="auto" w:fill="auto"/>
            <w:noWrap/>
            <w:vAlign w:val="bottom"/>
            <w:hideMark/>
          </w:tcPr>
          <w:p w14:paraId="140B25BC"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Eribulin</w:t>
            </w:r>
          </w:p>
        </w:tc>
        <w:tc>
          <w:tcPr>
            <w:tcW w:w="1393" w:type="dxa"/>
            <w:shd w:val="clear" w:color="auto" w:fill="auto"/>
            <w:noWrap/>
            <w:vAlign w:val="bottom"/>
            <w:hideMark/>
          </w:tcPr>
          <w:p w14:paraId="0AB348A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089,293</w:t>
            </w:r>
          </w:p>
        </w:tc>
        <w:tc>
          <w:tcPr>
            <w:tcW w:w="1394" w:type="dxa"/>
            <w:shd w:val="clear" w:color="auto" w:fill="auto"/>
            <w:noWrap/>
            <w:vAlign w:val="bottom"/>
            <w:hideMark/>
          </w:tcPr>
          <w:p w14:paraId="1AF81B9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135,473</w:t>
            </w:r>
          </w:p>
        </w:tc>
        <w:tc>
          <w:tcPr>
            <w:tcW w:w="1394" w:type="dxa"/>
            <w:shd w:val="clear" w:color="auto" w:fill="auto"/>
            <w:noWrap/>
            <w:vAlign w:val="bottom"/>
            <w:hideMark/>
          </w:tcPr>
          <w:p w14:paraId="3B467A2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948,202</w:t>
            </w:r>
          </w:p>
        </w:tc>
        <w:tc>
          <w:tcPr>
            <w:tcW w:w="1393" w:type="dxa"/>
            <w:shd w:val="clear" w:color="auto" w:fill="auto"/>
            <w:noWrap/>
            <w:vAlign w:val="bottom"/>
            <w:hideMark/>
          </w:tcPr>
          <w:p w14:paraId="19C8A99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995,269</w:t>
            </w:r>
          </w:p>
        </w:tc>
        <w:tc>
          <w:tcPr>
            <w:tcW w:w="1394" w:type="dxa"/>
            <w:shd w:val="clear" w:color="auto" w:fill="auto"/>
            <w:noWrap/>
            <w:vAlign w:val="bottom"/>
            <w:hideMark/>
          </w:tcPr>
          <w:p w14:paraId="421E0E7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648,993</w:t>
            </w:r>
          </w:p>
        </w:tc>
        <w:tc>
          <w:tcPr>
            <w:tcW w:w="1394" w:type="dxa"/>
            <w:shd w:val="clear" w:color="auto" w:fill="auto"/>
            <w:noWrap/>
            <w:vAlign w:val="bottom"/>
            <w:hideMark/>
          </w:tcPr>
          <w:p w14:paraId="161EEA6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5,817,229</w:t>
            </w:r>
          </w:p>
        </w:tc>
      </w:tr>
      <w:tr w:rsidR="006F4C75" w:rsidRPr="009E5255" w14:paraId="07FFD45E" w14:textId="77777777" w:rsidTr="007101FC">
        <w:trPr>
          <w:trHeight w:val="19"/>
        </w:trPr>
        <w:tc>
          <w:tcPr>
            <w:tcW w:w="1414" w:type="dxa"/>
            <w:shd w:val="clear" w:color="auto" w:fill="auto"/>
            <w:noWrap/>
            <w:vAlign w:val="bottom"/>
            <w:hideMark/>
          </w:tcPr>
          <w:p w14:paraId="7EF5F3F3"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Etoposide</w:t>
            </w:r>
          </w:p>
        </w:tc>
        <w:tc>
          <w:tcPr>
            <w:tcW w:w="1393" w:type="dxa"/>
            <w:shd w:val="clear" w:color="auto" w:fill="auto"/>
            <w:noWrap/>
            <w:vAlign w:val="bottom"/>
            <w:hideMark/>
          </w:tcPr>
          <w:p w14:paraId="3C9CAEC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16,854</w:t>
            </w:r>
          </w:p>
        </w:tc>
        <w:tc>
          <w:tcPr>
            <w:tcW w:w="1394" w:type="dxa"/>
            <w:shd w:val="clear" w:color="auto" w:fill="auto"/>
            <w:noWrap/>
            <w:vAlign w:val="bottom"/>
            <w:hideMark/>
          </w:tcPr>
          <w:p w14:paraId="61EA121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03,111</w:t>
            </w:r>
          </w:p>
        </w:tc>
        <w:tc>
          <w:tcPr>
            <w:tcW w:w="1394" w:type="dxa"/>
            <w:shd w:val="clear" w:color="auto" w:fill="auto"/>
            <w:noWrap/>
            <w:vAlign w:val="bottom"/>
            <w:hideMark/>
          </w:tcPr>
          <w:p w14:paraId="6BC4B14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11,555</w:t>
            </w:r>
          </w:p>
        </w:tc>
        <w:tc>
          <w:tcPr>
            <w:tcW w:w="1393" w:type="dxa"/>
            <w:shd w:val="clear" w:color="auto" w:fill="auto"/>
            <w:noWrap/>
            <w:vAlign w:val="bottom"/>
            <w:hideMark/>
          </w:tcPr>
          <w:p w14:paraId="73D0ED9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4,097</w:t>
            </w:r>
          </w:p>
        </w:tc>
        <w:tc>
          <w:tcPr>
            <w:tcW w:w="1394" w:type="dxa"/>
            <w:shd w:val="clear" w:color="auto" w:fill="auto"/>
            <w:noWrap/>
            <w:vAlign w:val="bottom"/>
            <w:hideMark/>
          </w:tcPr>
          <w:p w14:paraId="3137B81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7,353</w:t>
            </w:r>
          </w:p>
        </w:tc>
        <w:tc>
          <w:tcPr>
            <w:tcW w:w="1394" w:type="dxa"/>
            <w:shd w:val="clear" w:color="auto" w:fill="auto"/>
            <w:noWrap/>
            <w:vAlign w:val="bottom"/>
            <w:hideMark/>
          </w:tcPr>
          <w:p w14:paraId="419EE68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12,970</w:t>
            </w:r>
          </w:p>
        </w:tc>
      </w:tr>
      <w:tr w:rsidR="006F4C75" w:rsidRPr="009E5255" w14:paraId="5D74201E" w14:textId="77777777" w:rsidTr="007101FC">
        <w:trPr>
          <w:trHeight w:val="19"/>
        </w:trPr>
        <w:tc>
          <w:tcPr>
            <w:tcW w:w="1414" w:type="dxa"/>
            <w:shd w:val="clear" w:color="auto" w:fill="auto"/>
            <w:noWrap/>
            <w:vAlign w:val="bottom"/>
            <w:hideMark/>
          </w:tcPr>
          <w:p w14:paraId="7C82DA82"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Etoposide Phosphate</w:t>
            </w:r>
          </w:p>
        </w:tc>
        <w:tc>
          <w:tcPr>
            <w:tcW w:w="1393" w:type="dxa"/>
            <w:shd w:val="clear" w:color="auto" w:fill="auto"/>
            <w:noWrap/>
            <w:vAlign w:val="bottom"/>
            <w:hideMark/>
          </w:tcPr>
          <w:p w14:paraId="4305AE8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42,965</w:t>
            </w:r>
          </w:p>
        </w:tc>
        <w:tc>
          <w:tcPr>
            <w:tcW w:w="1394" w:type="dxa"/>
            <w:shd w:val="clear" w:color="auto" w:fill="auto"/>
            <w:noWrap/>
            <w:vAlign w:val="bottom"/>
            <w:hideMark/>
          </w:tcPr>
          <w:p w14:paraId="4C0644D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25,422</w:t>
            </w:r>
          </w:p>
        </w:tc>
        <w:tc>
          <w:tcPr>
            <w:tcW w:w="1394" w:type="dxa"/>
            <w:shd w:val="clear" w:color="auto" w:fill="auto"/>
            <w:noWrap/>
            <w:vAlign w:val="bottom"/>
            <w:hideMark/>
          </w:tcPr>
          <w:p w14:paraId="278BE25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280,041</w:t>
            </w:r>
          </w:p>
        </w:tc>
        <w:tc>
          <w:tcPr>
            <w:tcW w:w="1393" w:type="dxa"/>
            <w:shd w:val="clear" w:color="auto" w:fill="auto"/>
            <w:noWrap/>
            <w:vAlign w:val="bottom"/>
            <w:hideMark/>
          </w:tcPr>
          <w:p w14:paraId="3C77159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34,370</w:t>
            </w:r>
          </w:p>
        </w:tc>
        <w:tc>
          <w:tcPr>
            <w:tcW w:w="1394" w:type="dxa"/>
            <w:shd w:val="clear" w:color="auto" w:fill="auto"/>
            <w:noWrap/>
            <w:vAlign w:val="bottom"/>
            <w:hideMark/>
          </w:tcPr>
          <w:p w14:paraId="3F83667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98,021</w:t>
            </w:r>
          </w:p>
        </w:tc>
        <w:tc>
          <w:tcPr>
            <w:tcW w:w="1394" w:type="dxa"/>
            <w:shd w:val="clear" w:color="auto" w:fill="auto"/>
            <w:noWrap/>
            <w:vAlign w:val="bottom"/>
            <w:hideMark/>
          </w:tcPr>
          <w:p w14:paraId="2EFDE62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780,820</w:t>
            </w:r>
          </w:p>
        </w:tc>
      </w:tr>
      <w:tr w:rsidR="006F4C75" w:rsidRPr="009E5255" w14:paraId="78C83E23" w14:textId="77777777" w:rsidTr="007101FC">
        <w:trPr>
          <w:trHeight w:val="19"/>
        </w:trPr>
        <w:tc>
          <w:tcPr>
            <w:tcW w:w="1414" w:type="dxa"/>
            <w:shd w:val="clear" w:color="auto" w:fill="auto"/>
            <w:noWrap/>
            <w:vAlign w:val="bottom"/>
            <w:hideMark/>
          </w:tcPr>
          <w:p w14:paraId="4B00FB96"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Fludarabine</w:t>
            </w:r>
          </w:p>
        </w:tc>
        <w:tc>
          <w:tcPr>
            <w:tcW w:w="1393" w:type="dxa"/>
            <w:shd w:val="clear" w:color="auto" w:fill="auto"/>
            <w:noWrap/>
            <w:vAlign w:val="bottom"/>
            <w:hideMark/>
          </w:tcPr>
          <w:p w14:paraId="7FC0776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35,785</w:t>
            </w:r>
          </w:p>
        </w:tc>
        <w:tc>
          <w:tcPr>
            <w:tcW w:w="1394" w:type="dxa"/>
            <w:shd w:val="clear" w:color="auto" w:fill="auto"/>
            <w:noWrap/>
            <w:vAlign w:val="bottom"/>
            <w:hideMark/>
          </w:tcPr>
          <w:p w14:paraId="15B21A1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64,526</w:t>
            </w:r>
          </w:p>
        </w:tc>
        <w:tc>
          <w:tcPr>
            <w:tcW w:w="1394" w:type="dxa"/>
            <w:shd w:val="clear" w:color="auto" w:fill="auto"/>
            <w:noWrap/>
            <w:vAlign w:val="bottom"/>
            <w:hideMark/>
          </w:tcPr>
          <w:p w14:paraId="6CA0A71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4,127</w:t>
            </w:r>
          </w:p>
        </w:tc>
        <w:tc>
          <w:tcPr>
            <w:tcW w:w="1393" w:type="dxa"/>
            <w:shd w:val="clear" w:color="auto" w:fill="auto"/>
            <w:noWrap/>
            <w:vAlign w:val="bottom"/>
            <w:hideMark/>
          </w:tcPr>
          <w:p w14:paraId="6A3643E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6,448</w:t>
            </w:r>
          </w:p>
        </w:tc>
        <w:tc>
          <w:tcPr>
            <w:tcW w:w="1394" w:type="dxa"/>
            <w:shd w:val="clear" w:color="auto" w:fill="auto"/>
            <w:noWrap/>
            <w:vAlign w:val="bottom"/>
            <w:hideMark/>
          </w:tcPr>
          <w:p w14:paraId="3ED7607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5,942</w:t>
            </w:r>
          </w:p>
        </w:tc>
        <w:tc>
          <w:tcPr>
            <w:tcW w:w="1394" w:type="dxa"/>
            <w:shd w:val="clear" w:color="auto" w:fill="auto"/>
            <w:noWrap/>
            <w:vAlign w:val="bottom"/>
            <w:hideMark/>
          </w:tcPr>
          <w:p w14:paraId="679C788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56,829</w:t>
            </w:r>
          </w:p>
        </w:tc>
      </w:tr>
      <w:tr w:rsidR="006F4C75" w:rsidRPr="009E5255" w14:paraId="065C553E" w14:textId="77777777" w:rsidTr="007101FC">
        <w:trPr>
          <w:trHeight w:val="19"/>
        </w:trPr>
        <w:tc>
          <w:tcPr>
            <w:tcW w:w="1414" w:type="dxa"/>
            <w:shd w:val="clear" w:color="auto" w:fill="auto"/>
            <w:noWrap/>
            <w:vAlign w:val="bottom"/>
            <w:hideMark/>
          </w:tcPr>
          <w:p w14:paraId="3504AAEB"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Fluorouracil</w:t>
            </w:r>
          </w:p>
        </w:tc>
        <w:tc>
          <w:tcPr>
            <w:tcW w:w="1393" w:type="dxa"/>
            <w:shd w:val="clear" w:color="auto" w:fill="auto"/>
            <w:noWrap/>
            <w:vAlign w:val="bottom"/>
            <w:hideMark/>
          </w:tcPr>
          <w:p w14:paraId="0F1DC9E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220,499</w:t>
            </w:r>
          </w:p>
        </w:tc>
        <w:tc>
          <w:tcPr>
            <w:tcW w:w="1394" w:type="dxa"/>
            <w:shd w:val="clear" w:color="auto" w:fill="auto"/>
            <w:noWrap/>
            <w:vAlign w:val="bottom"/>
            <w:hideMark/>
          </w:tcPr>
          <w:p w14:paraId="04D8205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663,309</w:t>
            </w:r>
          </w:p>
        </w:tc>
        <w:tc>
          <w:tcPr>
            <w:tcW w:w="1394" w:type="dxa"/>
            <w:shd w:val="clear" w:color="auto" w:fill="auto"/>
            <w:noWrap/>
            <w:vAlign w:val="bottom"/>
            <w:hideMark/>
          </w:tcPr>
          <w:p w14:paraId="725CF5D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942,492</w:t>
            </w:r>
          </w:p>
        </w:tc>
        <w:tc>
          <w:tcPr>
            <w:tcW w:w="1393" w:type="dxa"/>
            <w:shd w:val="clear" w:color="auto" w:fill="auto"/>
            <w:noWrap/>
            <w:vAlign w:val="bottom"/>
            <w:hideMark/>
          </w:tcPr>
          <w:p w14:paraId="734FB28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806,628</w:t>
            </w:r>
          </w:p>
        </w:tc>
        <w:tc>
          <w:tcPr>
            <w:tcW w:w="1394" w:type="dxa"/>
            <w:shd w:val="clear" w:color="auto" w:fill="auto"/>
            <w:noWrap/>
            <w:vAlign w:val="bottom"/>
            <w:hideMark/>
          </w:tcPr>
          <w:p w14:paraId="5380260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164,488</w:t>
            </w:r>
          </w:p>
        </w:tc>
        <w:tc>
          <w:tcPr>
            <w:tcW w:w="1394" w:type="dxa"/>
            <w:shd w:val="clear" w:color="auto" w:fill="auto"/>
            <w:noWrap/>
            <w:vAlign w:val="bottom"/>
            <w:hideMark/>
          </w:tcPr>
          <w:p w14:paraId="763FBDA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8,797,415</w:t>
            </w:r>
          </w:p>
        </w:tc>
      </w:tr>
      <w:tr w:rsidR="006F4C75" w:rsidRPr="009E5255" w14:paraId="0EA5BD12" w14:textId="77777777" w:rsidTr="007101FC">
        <w:trPr>
          <w:trHeight w:val="19"/>
        </w:trPr>
        <w:tc>
          <w:tcPr>
            <w:tcW w:w="1414" w:type="dxa"/>
            <w:shd w:val="clear" w:color="auto" w:fill="auto"/>
            <w:noWrap/>
            <w:vAlign w:val="bottom"/>
            <w:hideMark/>
          </w:tcPr>
          <w:p w14:paraId="1F3ED26A"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Fotemustine</w:t>
            </w:r>
          </w:p>
        </w:tc>
        <w:tc>
          <w:tcPr>
            <w:tcW w:w="1393" w:type="dxa"/>
            <w:shd w:val="clear" w:color="auto" w:fill="auto"/>
            <w:noWrap/>
            <w:vAlign w:val="bottom"/>
            <w:hideMark/>
          </w:tcPr>
          <w:p w14:paraId="481AEA6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8,979</w:t>
            </w:r>
          </w:p>
        </w:tc>
        <w:tc>
          <w:tcPr>
            <w:tcW w:w="1394" w:type="dxa"/>
            <w:shd w:val="clear" w:color="auto" w:fill="auto"/>
            <w:noWrap/>
            <w:vAlign w:val="bottom"/>
            <w:hideMark/>
          </w:tcPr>
          <w:p w14:paraId="4B9F263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3,560</w:t>
            </w:r>
          </w:p>
        </w:tc>
        <w:tc>
          <w:tcPr>
            <w:tcW w:w="1394" w:type="dxa"/>
            <w:shd w:val="clear" w:color="auto" w:fill="auto"/>
            <w:noWrap/>
            <w:vAlign w:val="bottom"/>
            <w:hideMark/>
          </w:tcPr>
          <w:p w14:paraId="338AF48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2,379</w:t>
            </w:r>
          </w:p>
        </w:tc>
        <w:tc>
          <w:tcPr>
            <w:tcW w:w="1393" w:type="dxa"/>
            <w:shd w:val="clear" w:color="auto" w:fill="auto"/>
            <w:noWrap/>
            <w:vAlign w:val="bottom"/>
            <w:hideMark/>
          </w:tcPr>
          <w:p w14:paraId="74D407B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5,578</w:t>
            </w:r>
          </w:p>
        </w:tc>
        <w:tc>
          <w:tcPr>
            <w:tcW w:w="1394" w:type="dxa"/>
            <w:shd w:val="clear" w:color="auto" w:fill="auto"/>
            <w:noWrap/>
            <w:vAlign w:val="bottom"/>
            <w:hideMark/>
          </w:tcPr>
          <w:p w14:paraId="05387FB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7,683</w:t>
            </w:r>
          </w:p>
        </w:tc>
        <w:tc>
          <w:tcPr>
            <w:tcW w:w="1394" w:type="dxa"/>
            <w:shd w:val="clear" w:color="auto" w:fill="auto"/>
            <w:noWrap/>
            <w:vAlign w:val="bottom"/>
            <w:hideMark/>
          </w:tcPr>
          <w:p w14:paraId="6388B57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38,178</w:t>
            </w:r>
          </w:p>
        </w:tc>
      </w:tr>
      <w:tr w:rsidR="006F4C75" w:rsidRPr="009E5255" w14:paraId="4AE25E9F" w14:textId="77777777" w:rsidTr="007101FC">
        <w:trPr>
          <w:trHeight w:val="19"/>
        </w:trPr>
        <w:tc>
          <w:tcPr>
            <w:tcW w:w="1414" w:type="dxa"/>
            <w:shd w:val="clear" w:color="auto" w:fill="auto"/>
            <w:noWrap/>
            <w:vAlign w:val="bottom"/>
            <w:hideMark/>
          </w:tcPr>
          <w:p w14:paraId="0753092D"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Gemcitabine</w:t>
            </w:r>
          </w:p>
        </w:tc>
        <w:tc>
          <w:tcPr>
            <w:tcW w:w="1393" w:type="dxa"/>
            <w:shd w:val="clear" w:color="auto" w:fill="auto"/>
            <w:noWrap/>
            <w:vAlign w:val="bottom"/>
            <w:hideMark/>
          </w:tcPr>
          <w:p w14:paraId="1793A83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39,678</w:t>
            </w:r>
          </w:p>
        </w:tc>
        <w:tc>
          <w:tcPr>
            <w:tcW w:w="1394" w:type="dxa"/>
            <w:shd w:val="clear" w:color="auto" w:fill="auto"/>
            <w:noWrap/>
            <w:vAlign w:val="bottom"/>
            <w:hideMark/>
          </w:tcPr>
          <w:p w14:paraId="16A9078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46,381</w:t>
            </w:r>
          </w:p>
        </w:tc>
        <w:tc>
          <w:tcPr>
            <w:tcW w:w="1394" w:type="dxa"/>
            <w:shd w:val="clear" w:color="auto" w:fill="auto"/>
            <w:noWrap/>
            <w:vAlign w:val="bottom"/>
            <w:hideMark/>
          </w:tcPr>
          <w:p w14:paraId="6D9336D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61,008</w:t>
            </w:r>
          </w:p>
        </w:tc>
        <w:tc>
          <w:tcPr>
            <w:tcW w:w="1393" w:type="dxa"/>
            <w:shd w:val="clear" w:color="auto" w:fill="auto"/>
            <w:noWrap/>
            <w:vAlign w:val="bottom"/>
            <w:hideMark/>
          </w:tcPr>
          <w:p w14:paraId="43AC8E2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55,336</w:t>
            </w:r>
          </w:p>
        </w:tc>
        <w:tc>
          <w:tcPr>
            <w:tcW w:w="1394" w:type="dxa"/>
            <w:shd w:val="clear" w:color="auto" w:fill="auto"/>
            <w:noWrap/>
            <w:vAlign w:val="bottom"/>
            <w:hideMark/>
          </w:tcPr>
          <w:p w14:paraId="4DD7691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35,837</w:t>
            </w:r>
          </w:p>
        </w:tc>
        <w:tc>
          <w:tcPr>
            <w:tcW w:w="1394" w:type="dxa"/>
            <w:shd w:val="clear" w:color="auto" w:fill="auto"/>
            <w:noWrap/>
            <w:vAlign w:val="bottom"/>
            <w:hideMark/>
          </w:tcPr>
          <w:p w14:paraId="5BE7137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438,239</w:t>
            </w:r>
          </w:p>
        </w:tc>
      </w:tr>
      <w:tr w:rsidR="006F4C75" w:rsidRPr="009E5255" w14:paraId="22E4135A" w14:textId="77777777" w:rsidTr="007101FC">
        <w:trPr>
          <w:trHeight w:val="19"/>
        </w:trPr>
        <w:tc>
          <w:tcPr>
            <w:tcW w:w="1414" w:type="dxa"/>
            <w:shd w:val="clear" w:color="auto" w:fill="auto"/>
            <w:noWrap/>
            <w:vAlign w:val="bottom"/>
            <w:hideMark/>
          </w:tcPr>
          <w:p w14:paraId="6954E1E9"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Idarubicin</w:t>
            </w:r>
          </w:p>
        </w:tc>
        <w:tc>
          <w:tcPr>
            <w:tcW w:w="1393" w:type="dxa"/>
            <w:shd w:val="clear" w:color="auto" w:fill="auto"/>
            <w:noWrap/>
            <w:vAlign w:val="bottom"/>
            <w:hideMark/>
          </w:tcPr>
          <w:p w14:paraId="786B93E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71,091</w:t>
            </w:r>
          </w:p>
        </w:tc>
        <w:tc>
          <w:tcPr>
            <w:tcW w:w="1394" w:type="dxa"/>
            <w:shd w:val="clear" w:color="auto" w:fill="auto"/>
            <w:noWrap/>
            <w:vAlign w:val="bottom"/>
            <w:hideMark/>
          </w:tcPr>
          <w:p w14:paraId="521663E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19,401</w:t>
            </w:r>
          </w:p>
        </w:tc>
        <w:tc>
          <w:tcPr>
            <w:tcW w:w="1394" w:type="dxa"/>
            <w:shd w:val="clear" w:color="auto" w:fill="auto"/>
            <w:noWrap/>
            <w:vAlign w:val="bottom"/>
            <w:hideMark/>
          </w:tcPr>
          <w:p w14:paraId="4003845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57,379</w:t>
            </w:r>
          </w:p>
        </w:tc>
        <w:tc>
          <w:tcPr>
            <w:tcW w:w="1393" w:type="dxa"/>
            <w:shd w:val="clear" w:color="auto" w:fill="auto"/>
            <w:noWrap/>
            <w:vAlign w:val="bottom"/>
            <w:hideMark/>
          </w:tcPr>
          <w:p w14:paraId="61F8B4E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3,599</w:t>
            </w:r>
          </w:p>
        </w:tc>
        <w:tc>
          <w:tcPr>
            <w:tcW w:w="1394" w:type="dxa"/>
            <w:shd w:val="clear" w:color="auto" w:fill="auto"/>
            <w:noWrap/>
            <w:vAlign w:val="bottom"/>
            <w:hideMark/>
          </w:tcPr>
          <w:p w14:paraId="1D40DDB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46,942</w:t>
            </w:r>
          </w:p>
        </w:tc>
        <w:tc>
          <w:tcPr>
            <w:tcW w:w="1394" w:type="dxa"/>
            <w:shd w:val="clear" w:color="auto" w:fill="auto"/>
            <w:noWrap/>
            <w:vAlign w:val="bottom"/>
            <w:hideMark/>
          </w:tcPr>
          <w:p w14:paraId="5C862FC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628,412</w:t>
            </w:r>
          </w:p>
        </w:tc>
      </w:tr>
      <w:tr w:rsidR="006F4C75" w:rsidRPr="009E5255" w14:paraId="6DCA717F" w14:textId="77777777" w:rsidTr="007101FC">
        <w:trPr>
          <w:trHeight w:val="19"/>
        </w:trPr>
        <w:tc>
          <w:tcPr>
            <w:tcW w:w="1414" w:type="dxa"/>
            <w:shd w:val="clear" w:color="auto" w:fill="auto"/>
            <w:noWrap/>
            <w:vAlign w:val="bottom"/>
            <w:hideMark/>
          </w:tcPr>
          <w:p w14:paraId="22C73BAA"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Ifosfamide</w:t>
            </w:r>
          </w:p>
        </w:tc>
        <w:tc>
          <w:tcPr>
            <w:tcW w:w="1393" w:type="dxa"/>
            <w:shd w:val="clear" w:color="auto" w:fill="auto"/>
            <w:noWrap/>
            <w:vAlign w:val="bottom"/>
            <w:hideMark/>
          </w:tcPr>
          <w:p w14:paraId="5048A5A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33,119</w:t>
            </w:r>
          </w:p>
        </w:tc>
        <w:tc>
          <w:tcPr>
            <w:tcW w:w="1394" w:type="dxa"/>
            <w:shd w:val="clear" w:color="auto" w:fill="auto"/>
            <w:noWrap/>
            <w:vAlign w:val="bottom"/>
            <w:hideMark/>
          </w:tcPr>
          <w:p w14:paraId="0E08AB2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70,328</w:t>
            </w:r>
          </w:p>
        </w:tc>
        <w:tc>
          <w:tcPr>
            <w:tcW w:w="1394" w:type="dxa"/>
            <w:shd w:val="clear" w:color="auto" w:fill="auto"/>
            <w:noWrap/>
            <w:vAlign w:val="bottom"/>
            <w:hideMark/>
          </w:tcPr>
          <w:p w14:paraId="7D9BA23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57,796</w:t>
            </w:r>
          </w:p>
        </w:tc>
        <w:tc>
          <w:tcPr>
            <w:tcW w:w="1393" w:type="dxa"/>
            <w:shd w:val="clear" w:color="auto" w:fill="auto"/>
            <w:noWrap/>
            <w:vAlign w:val="bottom"/>
            <w:hideMark/>
          </w:tcPr>
          <w:p w14:paraId="56AAA25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53,326</w:t>
            </w:r>
          </w:p>
        </w:tc>
        <w:tc>
          <w:tcPr>
            <w:tcW w:w="1394" w:type="dxa"/>
            <w:shd w:val="clear" w:color="auto" w:fill="auto"/>
            <w:noWrap/>
            <w:vAlign w:val="bottom"/>
            <w:hideMark/>
          </w:tcPr>
          <w:p w14:paraId="6B22005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33,214</w:t>
            </w:r>
          </w:p>
        </w:tc>
        <w:tc>
          <w:tcPr>
            <w:tcW w:w="1394" w:type="dxa"/>
            <w:shd w:val="clear" w:color="auto" w:fill="auto"/>
            <w:noWrap/>
            <w:vAlign w:val="bottom"/>
            <w:hideMark/>
          </w:tcPr>
          <w:p w14:paraId="1273568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047,783</w:t>
            </w:r>
          </w:p>
        </w:tc>
      </w:tr>
      <w:tr w:rsidR="006F4C75" w:rsidRPr="009E5255" w14:paraId="6D544533" w14:textId="77777777" w:rsidTr="007101FC">
        <w:trPr>
          <w:trHeight w:val="19"/>
        </w:trPr>
        <w:tc>
          <w:tcPr>
            <w:tcW w:w="1414" w:type="dxa"/>
            <w:shd w:val="clear" w:color="auto" w:fill="auto"/>
            <w:noWrap/>
            <w:vAlign w:val="bottom"/>
            <w:hideMark/>
          </w:tcPr>
          <w:p w14:paraId="0A70FECA"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Inotuzumab Ozogamicin</w:t>
            </w:r>
          </w:p>
        </w:tc>
        <w:tc>
          <w:tcPr>
            <w:tcW w:w="1393" w:type="dxa"/>
            <w:shd w:val="clear" w:color="auto" w:fill="auto"/>
            <w:noWrap/>
            <w:hideMark/>
          </w:tcPr>
          <w:p w14:paraId="2BEB435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hideMark/>
          </w:tcPr>
          <w:p w14:paraId="7B83C7D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hideMark/>
          </w:tcPr>
          <w:p w14:paraId="0996250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3" w:type="dxa"/>
            <w:shd w:val="clear" w:color="auto" w:fill="auto"/>
            <w:noWrap/>
            <w:hideMark/>
          </w:tcPr>
          <w:p w14:paraId="6018222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80,682</w:t>
            </w:r>
          </w:p>
        </w:tc>
        <w:tc>
          <w:tcPr>
            <w:tcW w:w="1394" w:type="dxa"/>
            <w:shd w:val="clear" w:color="auto" w:fill="auto"/>
            <w:noWrap/>
            <w:hideMark/>
          </w:tcPr>
          <w:p w14:paraId="18E27E5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116,302</w:t>
            </w:r>
          </w:p>
        </w:tc>
        <w:tc>
          <w:tcPr>
            <w:tcW w:w="1394" w:type="dxa"/>
            <w:shd w:val="clear" w:color="auto" w:fill="auto"/>
            <w:noWrap/>
            <w:hideMark/>
          </w:tcPr>
          <w:p w14:paraId="4414CEF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196,983</w:t>
            </w:r>
          </w:p>
        </w:tc>
      </w:tr>
      <w:tr w:rsidR="006F4C75" w:rsidRPr="009E5255" w14:paraId="10236733" w14:textId="77777777" w:rsidTr="007101FC">
        <w:trPr>
          <w:trHeight w:val="19"/>
        </w:trPr>
        <w:tc>
          <w:tcPr>
            <w:tcW w:w="1414" w:type="dxa"/>
            <w:shd w:val="clear" w:color="auto" w:fill="auto"/>
            <w:noWrap/>
            <w:vAlign w:val="bottom"/>
            <w:hideMark/>
          </w:tcPr>
          <w:p w14:paraId="54EF9835"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Ipilimumab</w:t>
            </w:r>
          </w:p>
        </w:tc>
        <w:tc>
          <w:tcPr>
            <w:tcW w:w="1393" w:type="dxa"/>
            <w:shd w:val="clear" w:color="auto" w:fill="auto"/>
            <w:noWrap/>
            <w:vAlign w:val="bottom"/>
            <w:hideMark/>
          </w:tcPr>
          <w:p w14:paraId="06AF0BA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209,751</w:t>
            </w:r>
          </w:p>
        </w:tc>
        <w:tc>
          <w:tcPr>
            <w:tcW w:w="1394" w:type="dxa"/>
            <w:shd w:val="clear" w:color="auto" w:fill="auto"/>
            <w:noWrap/>
            <w:vAlign w:val="bottom"/>
            <w:hideMark/>
          </w:tcPr>
          <w:p w14:paraId="045E32A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1,018,229</w:t>
            </w:r>
          </w:p>
        </w:tc>
        <w:tc>
          <w:tcPr>
            <w:tcW w:w="1394" w:type="dxa"/>
            <w:shd w:val="clear" w:color="auto" w:fill="auto"/>
            <w:noWrap/>
            <w:vAlign w:val="bottom"/>
            <w:hideMark/>
          </w:tcPr>
          <w:p w14:paraId="2CC9DA4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9,424,710</w:t>
            </w:r>
          </w:p>
        </w:tc>
        <w:tc>
          <w:tcPr>
            <w:tcW w:w="1393" w:type="dxa"/>
            <w:shd w:val="clear" w:color="auto" w:fill="auto"/>
            <w:noWrap/>
            <w:vAlign w:val="bottom"/>
            <w:hideMark/>
          </w:tcPr>
          <w:p w14:paraId="56C6C22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7,404,353</w:t>
            </w:r>
          </w:p>
        </w:tc>
        <w:tc>
          <w:tcPr>
            <w:tcW w:w="1394" w:type="dxa"/>
            <w:shd w:val="clear" w:color="auto" w:fill="auto"/>
            <w:noWrap/>
            <w:vAlign w:val="bottom"/>
            <w:hideMark/>
          </w:tcPr>
          <w:p w14:paraId="2214655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5,331,444</w:t>
            </w:r>
          </w:p>
        </w:tc>
        <w:tc>
          <w:tcPr>
            <w:tcW w:w="1394" w:type="dxa"/>
            <w:shd w:val="clear" w:color="auto" w:fill="auto"/>
            <w:noWrap/>
            <w:vAlign w:val="bottom"/>
            <w:hideMark/>
          </w:tcPr>
          <w:p w14:paraId="03813D9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0,388,486</w:t>
            </w:r>
          </w:p>
        </w:tc>
      </w:tr>
      <w:tr w:rsidR="006F4C75" w:rsidRPr="009E5255" w14:paraId="79463D57" w14:textId="77777777" w:rsidTr="007101FC">
        <w:trPr>
          <w:trHeight w:val="19"/>
        </w:trPr>
        <w:tc>
          <w:tcPr>
            <w:tcW w:w="1414" w:type="dxa"/>
            <w:shd w:val="clear" w:color="auto" w:fill="auto"/>
            <w:noWrap/>
            <w:vAlign w:val="bottom"/>
            <w:hideMark/>
          </w:tcPr>
          <w:p w14:paraId="393AD79C"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Irinotecan</w:t>
            </w:r>
          </w:p>
        </w:tc>
        <w:tc>
          <w:tcPr>
            <w:tcW w:w="1393" w:type="dxa"/>
            <w:shd w:val="clear" w:color="auto" w:fill="auto"/>
            <w:noWrap/>
            <w:vAlign w:val="bottom"/>
            <w:hideMark/>
          </w:tcPr>
          <w:p w14:paraId="216E4B7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388,723</w:t>
            </w:r>
          </w:p>
        </w:tc>
        <w:tc>
          <w:tcPr>
            <w:tcW w:w="1394" w:type="dxa"/>
            <w:shd w:val="clear" w:color="auto" w:fill="auto"/>
            <w:noWrap/>
            <w:vAlign w:val="bottom"/>
            <w:hideMark/>
          </w:tcPr>
          <w:p w14:paraId="1F52259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366,503</w:t>
            </w:r>
          </w:p>
        </w:tc>
        <w:tc>
          <w:tcPr>
            <w:tcW w:w="1394" w:type="dxa"/>
            <w:shd w:val="clear" w:color="auto" w:fill="auto"/>
            <w:noWrap/>
            <w:vAlign w:val="bottom"/>
            <w:hideMark/>
          </w:tcPr>
          <w:p w14:paraId="2D78FA6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44,290</w:t>
            </w:r>
          </w:p>
        </w:tc>
        <w:tc>
          <w:tcPr>
            <w:tcW w:w="1393" w:type="dxa"/>
            <w:shd w:val="clear" w:color="auto" w:fill="auto"/>
            <w:noWrap/>
            <w:vAlign w:val="bottom"/>
            <w:hideMark/>
          </w:tcPr>
          <w:p w14:paraId="152A43F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47,462</w:t>
            </w:r>
          </w:p>
        </w:tc>
        <w:tc>
          <w:tcPr>
            <w:tcW w:w="1394" w:type="dxa"/>
            <w:shd w:val="clear" w:color="auto" w:fill="auto"/>
            <w:noWrap/>
            <w:vAlign w:val="bottom"/>
            <w:hideMark/>
          </w:tcPr>
          <w:p w14:paraId="117F183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00,582</w:t>
            </w:r>
          </w:p>
        </w:tc>
        <w:tc>
          <w:tcPr>
            <w:tcW w:w="1394" w:type="dxa"/>
            <w:shd w:val="clear" w:color="auto" w:fill="auto"/>
            <w:noWrap/>
            <w:vAlign w:val="bottom"/>
            <w:hideMark/>
          </w:tcPr>
          <w:p w14:paraId="53D04DD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047,559</w:t>
            </w:r>
          </w:p>
        </w:tc>
      </w:tr>
      <w:tr w:rsidR="006F4C75" w:rsidRPr="009E5255" w14:paraId="138131B1" w14:textId="77777777" w:rsidTr="007101FC">
        <w:trPr>
          <w:trHeight w:val="19"/>
        </w:trPr>
        <w:tc>
          <w:tcPr>
            <w:tcW w:w="1414" w:type="dxa"/>
            <w:shd w:val="clear" w:color="auto" w:fill="auto"/>
            <w:noWrap/>
            <w:vAlign w:val="bottom"/>
            <w:hideMark/>
          </w:tcPr>
          <w:p w14:paraId="16AC1A75"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Methotrexate</w:t>
            </w:r>
          </w:p>
        </w:tc>
        <w:tc>
          <w:tcPr>
            <w:tcW w:w="1393" w:type="dxa"/>
            <w:shd w:val="clear" w:color="auto" w:fill="auto"/>
            <w:noWrap/>
            <w:vAlign w:val="bottom"/>
            <w:hideMark/>
          </w:tcPr>
          <w:p w14:paraId="637FCB0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213,579</w:t>
            </w:r>
          </w:p>
        </w:tc>
        <w:tc>
          <w:tcPr>
            <w:tcW w:w="1394" w:type="dxa"/>
            <w:shd w:val="clear" w:color="auto" w:fill="auto"/>
            <w:noWrap/>
            <w:vAlign w:val="bottom"/>
            <w:hideMark/>
          </w:tcPr>
          <w:p w14:paraId="389D95A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196,197</w:t>
            </w:r>
          </w:p>
        </w:tc>
        <w:tc>
          <w:tcPr>
            <w:tcW w:w="1394" w:type="dxa"/>
            <w:shd w:val="clear" w:color="auto" w:fill="auto"/>
            <w:noWrap/>
            <w:vAlign w:val="bottom"/>
            <w:hideMark/>
          </w:tcPr>
          <w:p w14:paraId="1083F38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22,572</w:t>
            </w:r>
          </w:p>
        </w:tc>
        <w:tc>
          <w:tcPr>
            <w:tcW w:w="1393" w:type="dxa"/>
            <w:shd w:val="clear" w:color="auto" w:fill="auto"/>
            <w:noWrap/>
            <w:vAlign w:val="bottom"/>
            <w:hideMark/>
          </w:tcPr>
          <w:p w14:paraId="3122482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16,480</w:t>
            </w:r>
          </w:p>
        </w:tc>
        <w:tc>
          <w:tcPr>
            <w:tcW w:w="1394" w:type="dxa"/>
            <w:shd w:val="clear" w:color="auto" w:fill="auto"/>
            <w:noWrap/>
            <w:vAlign w:val="bottom"/>
            <w:hideMark/>
          </w:tcPr>
          <w:p w14:paraId="0B37C0C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835,505</w:t>
            </w:r>
          </w:p>
        </w:tc>
        <w:tc>
          <w:tcPr>
            <w:tcW w:w="1394" w:type="dxa"/>
            <w:shd w:val="clear" w:color="auto" w:fill="auto"/>
            <w:noWrap/>
            <w:vAlign w:val="bottom"/>
            <w:hideMark/>
          </w:tcPr>
          <w:p w14:paraId="74EBC21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884,333</w:t>
            </w:r>
          </w:p>
        </w:tc>
      </w:tr>
      <w:tr w:rsidR="006F4C75" w:rsidRPr="009E5255" w14:paraId="5319237F" w14:textId="77777777" w:rsidTr="007101FC">
        <w:trPr>
          <w:trHeight w:val="19"/>
        </w:trPr>
        <w:tc>
          <w:tcPr>
            <w:tcW w:w="1414" w:type="dxa"/>
            <w:shd w:val="clear" w:color="auto" w:fill="auto"/>
            <w:noWrap/>
            <w:vAlign w:val="bottom"/>
            <w:hideMark/>
          </w:tcPr>
          <w:p w14:paraId="5E5BFE3C"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Nivolumab</w:t>
            </w:r>
          </w:p>
        </w:tc>
        <w:tc>
          <w:tcPr>
            <w:tcW w:w="1393" w:type="dxa"/>
            <w:shd w:val="clear" w:color="auto" w:fill="auto"/>
            <w:noWrap/>
            <w:vAlign w:val="bottom"/>
            <w:hideMark/>
          </w:tcPr>
          <w:p w14:paraId="0A3520B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631,883</w:t>
            </w:r>
          </w:p>
        </w:tc>
        <w:tc>
          <w:tcPr>
            <w:tcW w:w="1394" w:type="dxa"/>
            <w:shd w:val="clear" w:color="auto" w:fill="auto"/>
            <w:noWrap/>
            <w:vAlign w:val="bottom"/>
            <w:hideMark/>
          </w:tcPr>
          <w:p w14:paraId="3334A29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0,776,566</w:t>
            </w:r>
          </w:p>
        </w:tc>
        <w:tc>
          <w:tcPr>
            <w:tcW w:w="1394" w:type="dxa"/>
            <w:shd w:val="clear" w:color="auto" w:fill="auto"/>
            <w:noWrap/>
            <w:vAlign w:val="bottom"/>
            <w:hideMark/>
          </w:tcPr>
          <w:p w14:paraId="054E1E6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31,609,339</w:t>
            </w:r>
          </w:p>
        </w:tc>
        <w:tc>
          <w:tcPr>
            <w:tcW w:w="1393" w:type="dxa"/>
            <w:shd w:val="clear" w:color="auto" w:fill="auto"/>
            <w:noWrap/>
            <w:vAlign w:val="bottom"/>
            <w:hideMark/>
          </w:tcPr>
          <w:p w14:paraId="20F0001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7,123,820</w:t>
            </w:r>
          </w:p>
        </w:tc>
        <w:tc>
          <w:tcPr>
            <w:tcW w:w="1394" w:type="dxa"/>
            <w:shd w:val="clear" w:color="auto" w:fill="auto"/>
            <w:noWrap/>
            <w:vAlign w:val="bottom"/>
            <w:hideMark/>
          </w:tcPr>
          <w:p w14:paraId="324093E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78,027,250</w:t>
            </w:r>
          </w:p>
        </w:tc>
        <w:tc>
          <w:tcPr>
            <w:tcW w:w="1394" w:type="dxa"/>
            <w:shd w:val="clear" w:color="auto" w:fill="auto"/>
            <w:noWrap/>
            <w:vAlign w:val="bottom"/>
            <w:hideMark/>
          </w:tcPr>
          <w:p w14:paraId="7276D01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82,168,857</w:t>
            </w:r>
          </w:p>
        </w:tc>
      </w:tr>
      <w:tr w:rsidR="006F4C75" w:rsidRPr="009E5255" w14:paraId="1E191625" w14:textId="77777777" w:rsidTr="007101FC">
        <w:trPr>
          <w:trHeight w:val="19"/>
        </w:trPr>
        <w:tc>
          <w:tcPr>
            <w:tcW w:w="1414" w:type="dxa"/>
            <w:shd w:val="clear" w:color="auto" w:fill="auto"/>
            <w:noWrap/>
            <w:vAlign w:val="bottom"/>
            <w:hideMark/>
          </w:tcPr>
          <w:p w14:paraId="06739AC7"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Obinutuzumab</w:t>
            </w:r>
          </w:p>
        </w:tc>
        <w:tc>
          <w:tcPr>
            <w:tcW w:w="1393" w:type="dxa"/>
            <w:shd w:val="clear" w:color="auto" w:fill="auto"/>
            <w:noWrap/>
            <w:vAlign w:val="bottom"/>
            <w:hideMark/>
          </w:tcPr>
          <w:p w14:paraId="1C057D6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529,755</w:t>
            </w:r>
          </w:p>
        </w:tc>
        <w:tc>
          <w:tcPr>
            <w:tcW w:w="1394" w:type="dxa"/>
            <w:shd w:val="clear" w:color="auto" w:fill="auto"/>
            <w:noWrap/>
            <w:vAlign w:val="bottom"/>
            <w:hideMark/>
          </w:tcPr>
          <w:p w14:paraId="19A8288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022,841</w:t>
            </w:r>
          </w:p>
        </w:tc>
        <w:tc>
          <w:tcPr>
            <w:tcW w:w="1394" w:type="dxa"/>
            <w:shd w:val="clear" w:color="auto" w:fill="auto"/>
            <w:noWrap/>
            <w:vAlign w:val="bottom"/>
            <w:hideMark/>
          </w:tcPr>
          <w:p w14:paraId="63280D5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144,532</w:t>
            </w:r>
          </w:p>
        </w:tc>
        <w:tc>
          <w:tcPr>
            <w:tcW w:w="1393" w:type="dxa"/>
            <w:shd w:val="clear" w:color="auto" w:fill="auto"/>
            <w:noWrap/>
            <w:vAlign w:val="bottom"/>
            <w:hideMark/>
          </w:tcPr>
          <w:p w14:paraId="1294F9A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9,298,410</w:t>
            </w:r>
          </w:p>
        </w:tc>
        <w:tc>
          <w:tcPr>
            <w:tcW w:w="1394" w:type="dxa"/>
            <w:shd w:val="clear" w:color="auto" w:fill="auto"/>
            <w:noWrap/>
            <w:vAlign w:val="bottom"/>
            <w:hideMark/>
          </w:tcPr>
          <w:p w14:paraId="783A723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6,898,273</w:t>
            </w:r>
          </w:p>
        </w:tc>
        <w:tc>
          <w:tcPr>
            <w:tcW w:w="1394" w:type="dxa"/>
            <w:shd w:val="clear" w:color="auto" w:fill="auto"/>
            <w:noWrap/>
            <w:vAlign w:val="bottom"/>
            <w:hideMark/>
          </w:tcPr>
          <w:p w14:paraId="753C1C5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1,893,811</w:t>
            </w:r>
          </w:p>
        </w:tc>
      </w:tr>
      <w:tr w:rsidR="006F4C75" w:rsidRPr="009E5255" w14:paraId="49E14B71" w14:textId="77777777" w:rsidTr="007101FC">
        <w:trPr>
          <w:trHeight w:val="19"/>
        </w:trPr>
        <w:tc>
          <w:tcPr>
            <w:tcW w:w="1414" w:type="dxa"/>
            <w:shd w:val="clear" w:color="auto" w:fill="auto"/>
            <w:noWrap/>
            <w:vAlign w:val="bottom"/>
            <w:hideMark/>
          </w:tcPr>
          <w:p w14:paraId="437354BF"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Oxaliplatin</w:t>
            </w:r>
          </w:p>
        </w:tc>
        <w:tc>
          <w:tcPr>
            <w:tcW w:w="1393" w:type="dxa"/>
            <w:shd w:val="clear" w:color="auto" w:fill="auto"/>
            <w:noWrap/>
            <w:vAlign w:val="bottom"/>
            <w:hideMark/>
          </w:tcPr>
          <w:p w14:paraId="3A86EBE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87,325</w:t>
            </w:r>
          </w:p>
        </w:tc>
        <w:tc>
          <w:tcPr>
            <w:tcW w:w="1394" w:type="dxa"/>
            <w:shd w:val="clear" w:color="auto" w:fill="auto"/>
            <w:noWrap/>
            <w:vAlign w:val="bottom"/>
            <w:hideMark/>
          </w:tcPr>
          <w:p w14:paraId="6515699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99,401</w:t>
            </w:r>
          </w:p>
        </w:tc>
        <w:tc>
          <w:tcPr>
            <w:tcW w:w="1394" w:type="dxa"/>
            <w:shd w:val="clear" w:color="auto" w:fill="auto"/>
            <w:noWrap/>
            <w:vAlign w:val="bottom"/>
            <w:hideMark/>
          </w:tcPr>
          <w:p w14:paraId="0181A4A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56,901</w:t>
            </w:r>
          </w:p>
        </w:tc>
        <w:tc>
          <w:tcPr>
            <w:tcW w:w="1393" w:type="dxa"/>
            <w:shd w:val="clear" w:color="auto" w:fill="auto"/>
            <w:noWrap/>
            <w:vAlign w:val="bottom"/>
            <w:hideMark/>
          </w:tcPr>
          <w:p w14:paraId="65971EE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94,228</w:t>
            </w:r>
          </w:p>
        </w:tc>
        <w:tc>
          <w:tcPr>
            <w:tcW w:w="1394" w:type="dxa"/>
            <w:shd w:val="clear" w:color="auto" w:fill="auto"/>
            <w:noWrap/>
            <w:vAlign w:val="bottom"/>
            <w:hideMark/>
          </w:tcPr>
          <w:p w14:paraId="71890AC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123,487</w:t>
            </w:r>
          </w:p>
        </w:tc>
        <w:tc>
          <w:tcPr>
            <w:tcW w:w="1394" w:type="dxa"/>
            <w:shd w:val="clear" w:color="auto" w:fill="auto"/>
            <w:noWrap/>
            <w:vAlign w:val="bottom"/>
            <w:hideMark/>
          </w:tcPr>
          <w:p w14:paraId="3170A7C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461,342</w:t>
            </w:r>
          </w:p>
        </w:tc>
      </w:tr>
      <w:tr w:rsidR="006F4C75" w:rsidRPr="009E5255" w14:paraId="16801838" w14:textId="77777777" w:rsidTr="007101FC">
        <w:trPr>
          <w:trHeight w:val="19"/>
        </w:trPr>
        <w:tc>
          <w:tcPr>
            <w:tcW w:w="1414" w:type="dxa"/>
            <w:shd w:val="clear" w:color="auto" w:fill="auto"/>
            <w:noWrap/>
            <w:vAlign w:val="bottom"/>
            <w:hideMark/>
          </w:tcPr>
          <w:p w14:paraId="63181932"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aclitaxel</w:t>
            </w:r>
          </w:p>
        </w:tc>
        <w:tc>
          <w:tcPr>
            <w:tcW w:w="1393" w:type="dxa"/>
            <w:shd w:val="clear" w:color="auto" w:fill="auto"/>
            <w:noWrap/>
            <w:vAlign w:val="bottom"/>
            <w:hideMark/>
          </w:tcPr>
          <w:p w14:paraId="2E8B89A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250,573</w:t>
            </w:r>
          </w:p>
        </w:tc>
        <w:tc>
          <w:tcPr>
            <w:tcW w:w="1394" w:type="dxa"/>
            <w:shd w:val="clear" w:color="auto" w:fill="auto"/>
            <w:noWrap/>
            <w:vAlign w:val="bottom"/>
            <w:hideMark/>
          </w:tcPr>
          <w:p w14:paraId="3A2B9FA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180,220</w:t>
            </w:r>
          </w:p>
        </w:tc>
        <w:tc>
          <w:tcPr>
            <w:tcW w:w="1394" w:type="dxa"/>
            <w:shd w:val="clear" w:color="auto" w:fill="auto"/>
            <w:noWrap/>
            <w:vAlign w:val="bottom"/>
            <w:hideMark/>
          </w:tcPr>
          <w:p w14:paraId="3697E1E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439,639</w:t>
            </w:r>
          </w:p>
        </w:tc>
        <w:tc>
          <w:tcPr>
            <w:tcW w:w="1393" w:type="dxa"/>
            <w:shd w:val="clear" w:color="auto" w:fill="auto"/>
            <w:noWrap/>
            <w:vAlign w:val="bottom"/>
            <w:hideMark/>
          </w:tcPr>
          <w:p w14:paraId="7BC1D21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565,635</w:t>
            </w:r>
          </w:p>
        </w:tc>
        <w:tc>
          <w:tcPr>
            <w:tcW w:w="1394" w:type="dxa"/>
            <w:shd w:val="clear" w:color="auto" w:fill="auto"/>
            <w:noWrap/>
            <w:vAlign w:val="bottom"/>
            <w:hideMark/>
          </w:tcPr>
          <w:p w14:paraId="55A5127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783,200</w:t>
            </w:r>
          </w:p>
        </w:tc>
        <w:tc>
          <w:tcPr>
            <w:tcW w:w="1394" w:type="dxa"/>
            <w:shd w:val="clear" w:color="auto" w:fill="auto"/>
            <w:noWrap/>
            <w:vAlign w:val="bottom"/>
            <w:hideMark/>
          </w:tcPr>
          <w:p w14:paraId="38C2714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4,219,267</w:t>
            </w:r>
          </w:p>
        </w:tc>
      </w:tr>
      <w:tr w:rsidR="006F4C75" w:rsidRPr="009E5255" w14:paraId="0B806753" w14:textId="77777777" w:rsidTr="007101FC">
        <w:trPr>
          <w:trHeight w:val="19"/>
        </w:trPr>
        <w:tc>
          <w:tcPr>
            <w:tcW w:w="1414" w:type="dxa"/>
            <w:shd w:val="clear" w:color="auto" w:fill="auto"/>
            <w:noWrap/>
            <w:vAlign w:val="bottom"/>
            <w:hideMark/>
          </w:tcPr>
          <w:p w14:paraId="4B2DE001"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anitumumab</w:t>
            </w:r>
          </w:p>
        </w:tc>
        <w:tc>
          <w:tcPr>
            <w:tcW w:w="1393" w:type="dxa"/>
            <w:shd w:val="clear" w:color="auto" w:fill="auto"/>
            <w:noWrap/>
            <w:vAlign w:val="bottom"/>
            <w:hideMark/>
          </w:tcPr>
          <w:p w14:paraId="39F7610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192,213</w:t>
            </w:r>
          </w:p>
        </w:tc>
        <w:tc>
          <w:tcPr>
            <w:tcW w:w="1394" w:type="dxa"/>
            <w:shd w:val="clear" w:color="auto" w:fill="auto"/>
            <w:noWrap/>
            <w:vAlign w:val="bottom"/>
            <w:hideMark/>
          </w:tcPr>
          <w:p w14:paraId="62521B2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247,900</w:t>
            </w:r>
          </w:p>
        </w:tc>
        <w:tc>
          <w:tcPr>
            <w:tcW w:w="1394" w:type="dxa"/>
            <w:shd w:val="clear" w:color="auto" w:fill="auto"/>
            <w:noWrap/>
            <w:vAlign w:val="bottom"/>
            <w:hideMark/>
          </w:tcPr>
          <w:p w14:paraId="02E8068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727,621</w:t>
            </w:r>
          </w:p>
        </w:tc>
        <w:tc>
          <w:tcPr>
            <w:tcW w:w="1393" w:type="dxa"/>
            <w:shd w:val="clear" w:color="auto" w:fill="auto"/>
            <w:noWrap/>
            <w:vAlign w:val="bottom"/>
            <w:hideMark/>
          </w:tcPr>
          <w:p w14:paraId="1A4E2ED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102,995</w:t>
            </w:r>
          </w:p>
        </w:tc>
        <w:tc>
          <w:tcPr>
            <w:tcW w:w="1394" w:type="dxa"/>
            <w:shd w:val="clear" w:color="auto" w:fill="auto"/>
            <w:noWrap/>
            <w:vAlign w:val="bottom"/>
            <w:hideMark/>
          </w:tcPr>
          <w:p w14:paraId="4468063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560,580</w:t>
            </w:r>
          </w:p>
        </w:tc>
        <w:tc>
          <w:tcPr>
            <w:tcW w:w="1394" w:type="dxa"/>
            <w:shd w:val="clear" w:color="auto" w:fill="auto"/>
            <w:noWrap/>
            <w:vAlign w:val="bottom"/>
            <w:hideMark/>
          </w:tcPr>
          <w:p w14:paraId="65C32C1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1,831,310</w:t>
            </w:r>
          </w:p>
        </w:tc>
      </w:tr>
      <w:tr w:rsidR="006F4C75" w:rsidRPr="009E5255" w14:paraId="63F60518" w14:textId="77777777" w:rsidTr="007101FC">
        <w:trPr>
          <w:trHeight w:val="19"/>
        </w:trPr>
        <w:tc>
          <w:tcPr>
            <w:tcW w:w="1414" w:type="dxa"/>
            <w:shd w:val="clear" w:color="auto" w:fill="auto"/>
            <w:noWrap/>
            <w:vAlign w:val="bottom"/>
            <w:hideMark/>
          </w:tcPr>
          <w:p w14:paraId="58088842"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embrolizumab</w:t>
            </w:r>
          </w:p>
        </w:tc>
        <w:tc>
          <w:tcPr>
            <w:tcW w:w="1393" w:type="dxa"/>
            <w:shd w:val="clear" w:color="auto" w:fill="auto"/>
            <w:noWrap/>
            <w:vAlign w:val="bottom"/>
            <w:hideMark/>
          </w:tcPr>
          <w:p w14:paraId="5A60332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8,004,022</w:t>
            </w:r>
          </w:p>
        </w:tc>
        <w:tc>
          <w:tcPr>
            <w:tcW w:w="1394" w:type="dxa"/>
            <w:shd w:val="clear" w:color="auto" w:fill="auto"/>
            <w:noWrap/>
            <w:vAlign w:val="bottom"/>
            <w:hideMark/>
          </w:tcPr>
          <w:p w14:paraId="37973D9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5,711,142</w:t>
            </w:r>
          </w:p>
        </w:tc>
        <w:tc>
          <w:tcPr>
            <w:tcW w:w="1394" w:type="dxa"/>
            <w:shd w:val="clear" w:color="auto" w:fill="auto"/>
            <w:noWrap/>
            <w:vAlign w:val="bottom"/>
            <w:hideMark/>
          </w:tcPr>
          <w:p w14:paraId="40222B8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5,708,479</w:t>
            </w:r>
          </w:p>
        </w:tc>
        <w:tc>
          <w:tcPr>
            <w:tcW w:w="1393" w:type="dxa"/>
            <w:shd w:val="clear" w:color="auto" w:fill="auto"/>
            <w:noWrap/>
            <w:vAlign w:val="bottom"/>
            <w:hideMark/>
          </w:tcPr>
          <w:p w14:paraId="79EC04C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54,677,967</w:t>
            </w:r>
          </w:p>
        </w:tc>
        <w:tc>
          <w:tcPr>
            <w:tcW w:w="1394" w:type="dxa"/>
            <w:shd w:val="clear" w:color="auto" w:fill="auto"/>
            <w:noWrap/>
            <w:vAlign w:val="bottom"/>
            <w:hideMark/>
          </w:tcPr>
          <w:p w14:paraId="6E80050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81,435,498</w:t>
            </w:r>
          </w:p>
        </w:tc>
        <w:tc>
          <w:tcPr>
            <w:tcW w:w="1394" w:type="dxa"/>
            <w:shd w:val="clear" w:color="auto" w:fill="auto"/>
            <w:noWrap/>
            <w:vAlign w:val="bottom"/>
            <w:hideMark/>
          </w:tcPr>
          <w:p w14:paraId="404CF8E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15,537,108</w:t>
            </w:r>
          </w:p>
        </w:tc>
      </w:tr>
      <w:tr w:rsidR="006F4C75" w:rsidRPr="009E5255" w14:paraId="45E3D7BD" w14:textId="77777777" w:rsidTr="007101FC">
        <w:trPr>
          <w:trHeight w:val="19"/>
        </w:trPr>
        <w:tc>
          <w:tcPr>
            <w:tcW w:w="1414" w:type="dxa"/>
            <w:shd w:val="clear" w:color="auto" w:fill="auto"/>
            <w:noWrap/>
            <w:vAlign w:val="bottom"/>
            <w:hideMark/>
          </w:tcPr>
          <w:p w14:paraId="702E4C9F"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emetrexed</w:t>
            </w:r>
          </w:p>
        </w:tc>
        <w:tc>
          <w:tcPr>
            <w:tcW w:w="1393" w:type="dxa"/>
            <w:shd w:val="clear" w:color="auto" w:fill="auto"/>
            <w:noWrap/>
            <w:vAlign w:val="bottom"/>
            <w:hideMark/>
          </w:tcPr>
          <w:p w14:paraId="3B3E66F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935,819</w:t>
            </w:r>
          </w:p>
        </w:tc>
        <w:tc>
          <w:tcPr>
            <w:tcW w:w="1394" w:type="dxa"/>
            <w:shd w:val="clear" w:color="auto" w:fill="auto"/>
            <w:noWrap/>
            <w:vAlign w:val="bottom"/>
            <w:hideMark/>
          </w:tcPr>
          <w:p w14:paraId="640137F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889,411</w:t>
            </w:r>
          </w:p>
        </w:tc>
        <w:tc>
          <w:tcPr>
            <w:tcW w:w="1394" w:type="dxa"/>
            <w:shd w:val="clear" w:color="auto" w:fill="auto"/>
            <w:noWrap/>
            <w:vAlign w:val="bottom"/>
            <w:hideMark/>
          </w:tcPr>
          <w:p w14:paraId="1DCE0DC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54,454</w:t>
            </w:r>
          </w:p>
        </w:tc>
        <w:tc>
          <w:tcPr>
            <w:tcW w:w="1393" w:type="dxa"/>
            <w:shd w:val="clear" w:color="auto" w:fill="auto"/>
            <w:noWrap/>
            <w:vAlign w:val="bottom"/>
            <w:hideMark/>
          </w:tcPr>
          <w:p w14:paraId="04F434F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23,627</w:t>
            </w:r>
          </w:p>
        </w:tc>
        <w:tc>
          <w:tcPr>
            <w:tcW w:w="1394" w:type="dxa"/>
            <w:shd w:val="clear" w:color="auto" w:fill="auto"/>
            <w:noWrap/>
            <w:vAlign w:val="bottom"/>
            <w:hideMark/>
          </w:tcPr>
          <w:p w14:paraId="27A1744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94,777</w:t>
            </w:r>
          </w:p>
        </w:tc>
        <w:tc>
          <w:tcPr>
            <w:tcW w:w="1394" w:type="dxa"/>
            <w:shd w:val="clear" w:color="auto" w:fill="auto"/>
            <w:noWrap/>
            <w:vAlign w:val="bottom"/>
            <w:hideMark/>
          </w:tcPr>
          <w:p w14:paraId="77F67B4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2,798,087</w:t>
            </w:r>
          </w:p>
        </w:tc>
      </w:tr>
      <w:tr w:rsidR="006F4C75" w:rsidRPr="009E5255" w14:paraId="4D7FD737" w14:textId="77777777" w:rsidTr="007101FC">
        <w:trPr>
          <w:trHeight w:val="19"/>
        </w:trPr>
        <w:tc>
          <w:tcPr>
            <w:tcW w:w="1414" w:type="dxa"/>
            <w:shd w:val="clear" w:color="auto" w:fill="auto"/>
            <w:noWrap/>
            <w:vAlign w:val="bottom"/>
            <w:hideMark/>
          </w:tcPr>
          <w:p w14:paraId="50D84733"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ertuzumab</w:t>
            </w:r>
          </w:p>
        </w:tc>
        <w:tc>
          <w:tcPr>
            <w:tcW w:w="1393" w:type="dxa"/>
            <w:shd w:val="clear" w:color="auto" w:fill="auto"/>
            <w:noWrap/>
            <w:vAlign w:val="bottom"/>
            <w:hideMark/>
          </w:tcPr>
          <w:p w14:paraId="14304BB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118,244</w:t>
            </w:r>
          </w:p>
        </w:tc>
        <w:tc>
          <w:tcPr>
            <w:tcW w:w="1394" w:type="dxa"/>
            <w:shd w:val="clear" w:color="auto" w:fill="auto"/>
            <w:noWrap/>
            <w:vAlign w:val="bottom"/>
            <w:hideMark/>
          </w:tcPr>
          <w:p w14:paraId="1BD488D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9,491,831</w:t>
            </w:r>
          </w:p>
        </w:tc>
        <w:tc>
          <w:tcPr>
            <w:tcW w:w="1394" w:type="dxa"/>
            <w:shd w:val="clear" w:color="auto" w:fill="auto"/>
            <w:noWrap/>
            <w:vAlign w:val="bottom"/>
            <w:hideMark/>
          </w:tcPr>
          <w:p w14:paraId="4391604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5,033,408</w:t>
            </w:r>
          </w:p>
        </w:tc>
        <w:tc>
          <w:tcPr>
            <w:tcW w:w="1393" w:type="dxa"/>
            <w:shd w:val="clear" w:color="auto" w:fill="auto"/>
            <w:noWrap/>
            <w:vAlign w:val="bottom"/>
            <w:hideMark/>
          </w:tcPr>
          <w:p w14:paraId="3B27D0B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0,370,985</w:t>
            </w:r>
          </w:p>
        </w:tc>
        <w:tc>
          <w:tcPr>
            <w:tcW w:w="1394" w:type="dxa"/>
            <w:shd w:val="clear" w:color="auto" w:fill="auto"/>
            <w:noWrap/>
            <w:vAlign w:val="bottom"/>
            <w:hideMark/>
          </w:tcPr>
          <w:p w14:paraId="017F1AE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8,227,403</w:t>
            </w:r>
          </w:p>
        </w:tc>
        <w:tc>
          <w:tcPr>
            <w:tcW w:w="1394" w:type="dxa"/>
            <w:shd w:val="clear" w:color="auto" w:fill="auto"/>
            <w:noWrap/>
            <w:vAlign w:val="bottom"/>
            <w:hideMark/>
          </w:tcPr>
          <w:p w14:paraId="0437032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24,241,869</w:t>
            </w:r>
          </w:p>
        </w:tc>
      </w:tr>
      <w:tr w:rsidR="006F4C75" w:rsidRPr="009E5255" w14:paraId="144243EB" w14:textId="77777777" w:rsidTr="007101FC">
        <w:trPr>
          <w:trHeight w:val="19"/>
        </w:trPr>
        <w:tc>
          <w:tcPr>
            <w:tcW w:w="1414" w:type="dxa"/>
            <w:shd w:val="clear" w:color="auto" w:fill="auto"/>
            <w:noWrap/>
            <w:vAlign w:val="bottom"/>
            <w:hideMark/>
          </w:tcPr>
          <w:p w14:paraId="3C70303B"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ralatrexate</w:t>
            </w:r>
          </w:p>
        </w:tc>
        <w:tc>
          <w:tcPr>
            <w:tcW w:w="1393" w:type="dxa"/>
            <w:shd w:val="clear" w:color="auto" w:fill="auto"/>
            <w:noWrap/>
            <w:vAlign w:val="bottom"/>
            <w:hideMark/>
          </w:tcPr>
          <w:p w14:paraId="36F71A7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40BEB7D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6FA0B6C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34,936</w:t>
            </w:r>
          </w:p>
        </w:tc>
        <w:tc>
          <w:tcPr>
            <w:tcW w:w="1393" w:type="dxa"/>
            <w:shd w:val="clear" w:color="auto" w:fill="auto"/>
            <w:noWrap/>
            <w:vAlign w:val="bottom"/>
            <w:hideMark/>
          </w:tcPr>
          <w:p w14:paraId="03910F8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471,220</w:t>
            </w:r>
          </w:p>
        </w:tc>
        <w:tc>
          <w:tcPr>
            <w:tcW w:w="1394" w:type="dxa"/>
            <w:shd w:val="clear" w:color="auto" w:fill="auto"/>
            <w:noWrap/>
            <w:vAlign w:val="bottom"/>
            <w:hideMark/>
          </w:tcPr>
          <w:p w14:paraId="6F0D145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88,409</w:t>
            </w:r>
          </w:p>
        </w:tc>
        <w:tc>
          <w:tcPr>
            <w:tcW w:w="1394" w:type="dxa"/>
            <w:shd w:val="clear" w:color="auto" w:fill="auto"/>
            <w:noWrap/>
            <w:vAlign w:val="bottom"/>
            <w:hideMark/>
          </w:tcPr>
          <w:p w14:paraId="63D2423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794,565</w:t>
            </w:r>
          </w:p>
        </w:tc>
      </w:tr>
      <w:tr w:rsidR="006F4C75" w:rsidRPr="009E5255" w14:paraId="5E116D0F" w14:textId="77777777" w:rsidTr="007101FC">
        <w:trPr>
          <w:trHeight w:val="19"/>
        </w:trPr>
        <w:tc>
          <w:tcPr>
            <w:tcW w:w="1414" w:type="dxa"/>
            <w:shd w:val="clear" w:color="auto" w:fill="auto"/>
            <w:noWrap/>
            <w:vAlign w:val="bottom"/>
            <w:hideMark/>
          </w:tcPr>
          <w:p w14:paraId="4D345A59"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Raltitrexed</w:t>
            </w:r>
          </w:p>
        </w:tc>
        <w:tc>
          <w:tcPr>
            <w:tcW w:w="1393" w:type="dxa"/>
            <w:shd w:val="clear" w:color="auto" w:fill="auto"/>
            <w:noWrap/>
            <w:vAlign w:val="bottom"/>
            <w:hideMark/>
          </w:tcPr>
          <w:p w14:paraId="6C7AE93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22,521</w:t>
            </w:r>
          </w:p>
        </w:tc>
        <w:tc>
          <w:tcPr>
            <w:tcW w:w="1394" w:type="dxa"/>
            <w:shd w:val="clear" w:color="auto" w:fill="auto"/>
            <w:noWrap/>
            <w:vAlign w:val="bottom"/>
            <w:hideMark/>
          </w:tcPr>
          <w:p w14:paraId="4251B78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17,612</w:t>
            </w:r>
          </w:p>
        </w:tc>
        <w:tc>
          <w:tcPr>
            <w:tcW w:w="1394" w:type="dxa"/>
            <w:shd w:val="clear" w:color="auto" w:fill="auto"/>
            <w:noWrap/>
            <w:vAlign w:val="bottom"/>
            <w:hideMark/>
          </w:tcPr>
          <w:p w14:paraId="53F97F24"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3,945</w:t>
            </w:r>
          </w:p>
        </w:tc>
        <w:tc>
          <w:tcPr>
            <w:tcW w:w="1393" w:type="dxa"/>
            <w:shd w:val="clear" w:color="auto" w:fill="auto"/>
            <w:noWrap/>
            <w:vAlign w:val="bottom"/>
            <w:hideMark/>
          </w:tcPr>
          <w:p w14:paraId="258F798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0,495</w:t>
            </w:r>
          </w:p>
        </w:tc>
        <w:tc>
          <w:tcPr>
            <w:tcW w:w="1394" w:type="dxa"/>
            <w:shd w:val="clear" w:color="auto" w:fill="auto"/>
            <w:noWrap/>
            <w:vAlign w:val="bottom"/>
            <w:hideMark/>
          </w:tcPr>
          <w:p w14:paraId="0C35BD4F"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7,306</w:t>
            </w:r>
          </w:p>
        </w:tc>
        <w:tc>
          <w:tcPr>
            <w:tcW w:w="1394" w:type="dxa"/>
            <w:shd w:val="clear" w:color="auto" w:fill="auto"/>
            <w:noWrap/>
            <w:vAlign w:val="bottom"/>
            <w:hideMark/>
          </w:tcPr>
          <w:p w14:paraId="04AC38F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61,879</w:t>
            </w:r>
          </w:p>
        </w:tc>
      </w:tr>
      <w:tr w:rsidR="006F4C75" w:rsidRPr="009E5255" w14:paraId="1AADF177" w14:textId="77777777" w:rsidTr="007101FC">
        <w:trPr>
          <w:trHeight w:val="19"/>
        </w:trPr>
        <w:tc>
          <w:tcPr>
            <w:tcW w:w="1414" w:type="dxa"/>
            <w:shd w:val="clear" w:color="auto" w:fill="auto"/>
            <w:noWrap/>
            <w:vAlign w:val="bottom"/>
            <w:hideMark/>
          </w:tcPr>
          <w:p w14:paraId="5D91CDC9"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Rituximab</w:t>
            </w:r>
          </w:p>
        </w:tc>
        <w:tc>
          <w:tcPr>
            <w:tcW w:w="1393" w:type="dxa"/>
            <w:shd w:val="clear" w:color="auto" w:fill="auto"/>
            <w:noWrap/>
            <w:vAlign w:val="bottom"/>
            <w:hideMark/>
          </w:tcPr>
          <w:p w14:paraId="3D90831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1,018,715</w:t>
            </w:r>
          </w:p>
        </w:tc>
        <w:tc>
          <w:tcPr>
            <w:tcW w:w="1394" w:type="dxa"/>
            <w:shd w:val="clear" w:color="auto" w:fill="auto"/>
            <w:noWrap/>
            <w:vAlign w:val="bottom"/>
            <w:hideMark/>
          </w:tcPr>
          <w:p w14:paraId="6C01F8D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3,725,732</w:t>
            </w:r>
          </w:p>
        </w:tc>
        <w:tc>
          <w:tcPr>
            <w:tcW w:w="1394" w:type="dxa"/>
            <w:shd w:val="clear" w:color="auto" w:fill="auto"/>
            <w:noWrap/>
            <w:vAlign w:val="bottom"/>
            <w:hideMark/>
          </w:tcPr>
          <w:p w14:paraId="22B4817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2,709,551</w:t>
            </w:r>
          </w:p>
        </w:tc>
        <w:tc>
          <w:tcPr>
            <w:tcW w:w="1393" w:type="dxa"/>
            <w:shd w:val="clear" w:color="auto" w:fill="auto"/>
            <w:noWrap/>
            <w:vAlign w:val="bottom"/>
            <w:hideMark/>
          </w:tcPr>
          <w:p w14:paraId="01D7639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9,221,277</w:t>
            </w:r>
          </w:p>
        </w:tc>
        <w:tc>
          <w:tcPr>
            <w:tcW w:w="1394" w:type="dxa"/>
            <w:shd w:val="clear" w:color="auto" w:fill="auto"/>
            <w:noWrap/>
            <w:vAlign w:val="bottom"/>
            <w:hideMark/>
          </w:tcPr>
          <w:p w14:paraId="3F15260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7,992,656</w:t>
            </w:r>
          </w:p>
        </w:tc>
        <w:tc>
          <w:tcPr>
            <w:tcW w:w="1394" w:type="dxa"/>
            <w:shd w:val="clear" w:color="auto" w:fill="auto"/>
            <w:noWrap/>
            <w:vAlign w:val="bottom"/>
            <w:hideMark/>
          </w:tcPr>
          <w:p w14:paraId="2961740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74,667,930</w:t>
            </w:r>
          </w:p>
        </w:tc>
      </w:tr>
      <w:tr w:rsidR="006F4C75" w:rsidRPr="009E5255" w14:paraId="321FA4C4" w14:textId="77777777" w:rsidTr="007101FC">
        <w:trPr>
          <w:trHeight w:val="19"/>
        </w:trPr>
        <w:tc>
          <w:tcPr>
            <w:tcW w:w="1414" w:type="dxa"/>
            <w:shd w:val="clear" w:color="auto" w:fill="auto"/>
            <w:noWrap/>
            <w:vAlign w:val="bottom"/>
            <w:hideMark/>
          </w:tcPr>
          <w:p w14:paraId="1E15146F"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Topotecan</w:t>
            </w:r>
          </w:p>
        </w:tc>
        <w:tc>
          <w:tcPr>
            <w:tcW w:w="1393" w:type="dxa"/>
            <w:shd w:val="clear" w:color="auto" w:fill="auto"/>
            <w:noWrap/>
            <w:vAlign w:val="bottom"/>
            <w:hideMark/>
          </w:tcPr>
          <w:p w14:paraId="29BDB4A0"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32,959</w:t>
            </w:r>
          </w:p>
        </w:tc>
        <w:tc>
          <w:tcPr>
            <w:tcW w:w="1394" w:type="dxa"/>
            <w:shd w:val="clear" w:color="auto" w:fill="auto"/>
            <w:noWrap/>
            <w:vAlign w:val="bottom"/>
            <w:hideMark/>
          </w:tcPr>
          <w:p w14:paraId="6DC730D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4,455</w:t>
            </w:r>
          </w:p>
        </w:tc>
        <w:tc>
          <w:tcPr>
            <w:tcW w:w="1394" w:type="dxa"/>
            <w:shd w:val="clear" w:color="auto" w:fill="auto"/>
            <w:noWrap/>
            <w:vAlign w:val="bottom"/>
            <w:hideMark/>
          </w:tcPr>
          <w:p w14:paraId="0DA9BCB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1,757</w:t>
            </w:r>
          </w:p>
        </w:tc>
        <w:tc>
          <w:tcPr>
            <w:tcW w:w="1393" w:type="dxa"/>
            <w:shd w:val="clear" w:color="auto" w:fill="auto"/>
            <w:noWrap/>
            <w:vAlign w:val="bottom"/>
            <w:hideMark/>
          </w:tcPr>
          <w:p w14:paraId="43B88D45"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0,881</w:t>
            </w:r>
          </w:p>
        </w:tc>
        <w:tc>
          <w:tcPr>
            <w:tcW w:w="1394" w:type="dxa"/>
            <w:shd w:val="clear" w:color="auto" w:fill="auto"/>
            <w:noWrap/>
            <w:vAlign w:val="bottom"/>
            <w:hideMark/>
          </w:tcPr>
          <w:p w14:paraId="1A10680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5,891</w:t>
            </w:r>
          </w:p>
        </w:tc>
        <w:tc>
          <w:tcPr>
            <w:tcW w:w="1394" w:type="dxa"/>
            <w:shd w:val="clear" w:color="auto" w:fill="auto"/>
            <w:noWrap/>
            <w:vAlign w:val="bottom"/>
            <w:hideMark/>
          </w:tcPr>
          <w:p w14:paraId="0273DE3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95,943</w:t>
            </w:r>
          </w:p>
        </w:tc>
      </w:tr>
      <w:tr w:rsidR="006F4C75" w:rsidRPr="009E5255" w14:paraId="1466F78B" w14:textId="77777777" w:rsidTr="007101FC">
        <w:trPr>
          <w:trHeight w:val="19"/>
        </w:trPr>
        <w:tc>
          <w:tcPr>
            <w:tcW w:w="1414" w:type="dxa"/>
            <w:shd w:val="clear" w:color="auto" w:fill="auto"/>
            <w:noWrap/>
            <w:vAlign w:val="bottom"/>
            <w:hideMark/>
          </w:tcPr>
          <w:p w14:paraId="0300B812"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Trastuzumab</w:t>
            </w:r>
          </w:p>
        </w:tc>
        <w:tc>
          <w:tcPr>
            <w:tcW w:w="1393" w:type="dxa"/>
            <w:shd w:val="clear" w:color="auto" w:fill="auto"/>
            <w:noWrap/>
            <w:vAlign w:val="bottom"/>
            <w:hideMark/>
          </w:tcPr>
          <w:p w14:paraId="4DA22BE2"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3,515,539</w:t>
            </w:r>
          </w:p>
        </w:tc>
        <w:tc>
          <w:tcPr>
            <w:tcW w:w="1394" w:type="dxa"/>
            <w:shd w:val="clear" w:color="auto" w:fill="auto"/>
            <w:noWrap/>
            <w:vAlign w:val="bottom"/>
            <w:hideMark/>
          </w:tcPr>
          <w:p w14:paraId="617A506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7,735,426</w:t>
            </w:r>
          </w:p>
        </w:tc>
        <w:tc>
          <w:tcPr>
            <w:tcW w:w="1394" w:type="dxa"/>
            <w:shd w:val="clear" w:color="auto" w:fill="auto"/>
            <w:noWrap/>
            <w:vAlign w:val="bottom"/>
            <w:hideMark/>
          </w:tcPr>
          <w:p w14:paraId="2C6C2F7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1,336,346</w:t>
            </w:r>
          </w:p>
        </w:tc>
        <w:tc>
          <w:tcPr>
            <w:tcW w:w="1393" w:type="dxa"/>
            <w:shd w:val="clear" w:color="auto" w:fill="auto"/>
            <w:noWrap/>
            <w:vAlign w:val="bottom"/>
            <w:hideMark/>
          </w:tcPr>
          <w:p w14:paraId="4D6638E8"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4,805,592</w:t>
            </w:r>
          </w:p>
        </w:tc>
        <w:tc>
          <w:tcPr>
            <w:tcW w:w="1394" w:type="dxa"/>
            <w:shd w:val="clear" w:color="auto" w:fill="auto"/>
            <w:noWrap/>
            <w:vAlign w:val="bottom"/>
            <w:hideMark/>
          </w:tcPr>
          <w:p w14:paraId="65A1F11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7,801,025</w:t>
            </w:r>
          </w:p>
        </w:tc>
        <w:tc>
          <w:tcPr>
            <w:tcW w:w="1394" w:type="dxa"/>
            <w:shd w:val="clear" w:color="auto" w:fill="auto"/>
            <w:noWrap/>
            <w:vAlign w:val="bottom"/>
            <w:hideMark/>
          </w:tcPr>
          <w:p w14:paraId="10AB3D9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65,193,928</w:t>
            </w:r>
          </w:p>
        </w:tc>
      </w:tr>
      <w:tr w:rsidR="006F4C75" w:rsidRPr="009E5255" w14:paraId="51A85F37" w14:textId="77777777" w:rsidTr="007101FC">
        <w:trPr>
          <w:trHeight w:val="19"/>
        </w:trPr>
        <w:tc>
          <w:tcPr>
            <w:tcW w:w="1414" w:type="dxa"/>
            <w:shd w:val="clear" w:color="auto" w:fill="auto"/>
            <w:noWrap/>
            <w:vAlign w:val="bottom"/>
            <w:hideMark/>
          </w:tcPr>
          <w:p w14:paraId="4D33449F"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Trastuzumab Emtansine</w:t>
            </w:r>
          </w:p>
        </w:tc>
        <w:tc>
          <w:tcPr>
            <w:tcW w:w="1393" w:type="dxa"/>
            <w:shd w:val="clear" w:color="auto" w:fill="auto"/>
            <w:noWrap/>
            <w:vAlign w:val="bottom"/>
            <w:hideMark/>
          </w:tcPr>
          <w:p w14:paraId="42DC5949"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983,780</w:t>
            </w:r>
          </w:p>
        </w:tc>
        <w:tc>
          <w:tcPr>
            <w:tcW w:w="1394" w:type="dxa"/>
            <w:shd w:val="clear" w:color="auto" w:fill="auto"/>
            <w:noWrap/>
            <w:vAlign w:val="bottom"/>
            <w:hideMark/>
          </w:tcPr>
          <w:p w14:paraId="1A5A10F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986,049</w:t>
            </w:r>
          </w:p>
        </w:tc>
        <w:tc>
          <w:tcPr>
            <w:tcW w:w="1394" w:type="dxa"/>
            <w:shd w:val="clear" w:color="auto" w:fill="auto"/>
            <w:noWrap/>
            <w:vAlign w:val="bottom"/>
            <w:hideMark/>
          </w:tcPr>
          <w:p w14:paraId="0C49F6E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527,548</w:t>
            </w:r>
          </w:p>
        </w:tc>
        <w:tc>
          <w:tcPr>
            <w:tcW w:w="1393" w:type="dxa"/>
            <w:shd w:val="clear" w:color="auto" w:fill="auto"/>
            <w:noWrap/>
            <w:vAlign w:val="bottom"/>
            <w:hideMark/>
          </w:tcPr>
          <w:p w14:paraId="0C92AD1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573,718</w:t>
            </w:r>
          </w:p>
        </w:tc>
        <w:tc>
          <w:tcPr>
            <w:tcW w:w="1394" w:type="dxa"/>
            <w:shd w:val="clear" w:color="auto" w:fill="auto"/>
            <w:noWrap/>
            <w:vAlign w:val="bottom"/>
            <w:hideMark/>
          </w:tcPr>
          <w:p w14:paraId="7207917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418,690</w:t>
            </w:r>
          </w:p>
        </w:tc>
        <w:tc>
          <w:tcPr>
            <w:tcW w:w="1394" w:type="dxa"/>
            <w:shd w:val="clear" w:color="auto" w:fill="auto"/>
            <w:noWrap/>
            <w:vAlign w:val="bottom"/>
            <w:hideMark/>
          </w:tcPr>
          <w:p w14:paraId="276465F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5,489,785</w:t>
            </w:r>
          </w:p>
        </w:tc>
      </w:tr>
      <w:tr w:rsidR="006F4C75" w:rsidRPr="009E5255" w14:paraId="1AC52DE4" w14:textId="77777777" w:rsidTr="007101FC">
        <w:trPr>
          <w:trHeight w:val="19"/>
        </w:trPr>
        <w:tc>
          <w:tcPr>
            <w:tcW w:w="1414" w:type="dxa"/>
            <w:shd w:val="clear" w:color="auto" w:fill="auto"/>
            <w:noWrap/>
            <w:vAlign w:val="bottom"/>
            <w:hideMark/>
          </w:tcPr>
          <w:p w14:paraId="43599A72"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Vinblastine</w:t>
            </w:r>
          </w:p>
        </w:tc>
        <w:tc>
          <w:tcPr>
            <w:tcW w:w="1393" w:type="dxa"/>
            <w:shd w:val="clear" w:color="auto" w:fill="auto"/>
            <w:noWrap/>
            <w:vAlign w:val="bottom"/>
            <w:hideMark/>
          </w:tcPr>
          <w:p w14:paraId="5F86DC9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52,961</w:t>
            </w:r>
          </w:p>
        </w:tc>
        <w:tc>
          <w:tcPr>
            <w:tcW w:w="1394" w:type="dxa"/>
            <w:shd w:val="clear" w:color="auto" w:fill="auto"/>
            <w:noWrap/>
            <w:vAlign w:val="bottom"/>
            <w:hideMark/>
          </w:tcPr>
          <w:p w14:paraId="53CA144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3,513</w:t>
            </w:r>
          </w:p>
        </w:tc>
        <w:tc>
          <w:tcPr>
            <w:tcW w:w="1394" w:type="dxa"/>
            <w:shd w:val="clear" w:color="auto" w:fill="auto"/>
            <w:noWrap/>
            <w:vAlign w:val="bottom"/>
            <w:hideMark/>
          </w:tcPr>
          <w:p w14:paraId="0A79C0B1"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24,293</w:t>
            </w:r>
          </w:p>
        </w:tc>
        <w:tc>
          <w:tcPr>
            <w:tcW w:w="1393" w:type="dxa"/>
            <w:shd w:val="clear" w:color="auto" w:fill="auto"/>
            <w:noWrap/>
            <w:vAlign w:val="bottom"/>
            <w:hideMark/>
          </w:tcPr>
          <w:p w14:paraId="7BE1FD4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5,144</w:t>
            </w:r>
          </w:p>
        </w:tc>
        <w:tc>
          <w:tcPr>
            <w:tcW w:w="1394" w:type="dxa"/>
            <w:shd w:val="clear" w:color="auto" w:fill="auto"/>
            <w:noWrap/>
            <w:vAlign w:val="bottom"/>
            <w:hideMark/>
          </w:tcPr>
          <w:p w14:paraId="27BF32E3"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69,240</w:t>
            </w:r>
          </w:p>
        </w:tc>
        <w:tc>
          <w:tcPr>
            <w:tcW w:w="1394" w:type="dxa"/>
            <w:shd w:val="clear" w:color="auto" w:fill="auto"/>
            <w:noWrap/>
            <w:vAlign w:val="bottom"/>
            <w:hideMark/>
          </w:tcPr>
          <w:p w14:paraId="6D10060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05,150</w:t>
            </w:r>
          </w:p>
        </w:tc>
      </w:tr>
      <w:tr w:rsidR="006F4C75" w:rsidRPr="009E5255" w14:paraId="33F8BC80" w14:textId="77777777" w:rsidTr="007101FC">
        <w:trPr>
          <w:trHeight w:val="19"/>
        </w:trPr>
        <w:tc>
          <w:tcPr>
            <w:tcW w:w="1414" w:type="dxa"/>
            <w:shd w:val="clear" w:color="auto" w:fill="auto"/>
            <w:noWrap/>
            <w:vAlign w:val="bottom"/>
            <w:hideMark/>
          </w:tcPr>
          <w:p w14:paraId="197E3F66"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Vincristine</w:t>
            </w:r>
          </w:p>
        </w:tc>
        <w:tc>
          <w:tcPr>
            <w:tcW w:w="1393" w:type="dxa"/>
            <w:shd w:val="clear" w:color="auto" w:fill="auto"/>
            <w:noWrap/>
            <w:vAlign w:val="bottom"/>
            <w:hideMark/>
          </w:tcPr>
          <w:p w14:paraId="1B52EF0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76,188</w:t>
            </w:r>
          </w:p>
        </w:tc>
        <w:tc>
          <w:tcPr>
            <w:tcW w:w="1394" w:type="dxa"/>
            <w:shd w:val="clear" w:color="auto" w:fill="auto"/>
            <w:noWrap/>
            <w:vAlign w:val="bottom"/>
            <w:hideMark/>
          </w:tcPr>
          <w:p w14:paraId="57A93B4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56,682</w:t>
            </w:r>
          </w:p>
        </w:tc>
        <w:tc>
          <w:tcPr>
            <w:tcW w:w="1394" w:type="dxa"/>
            <w:shd w:val="clear" w:color="auto" w:fill="auto"/>
            <w:noWrap/>
            <w:vAlign w:val="bottom"/>
            <w:hideMark/>
          </w:tcPr>
          <w:p w14:paraId="12551607"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11,146</w:t>
            </w:r>
          </w:p>
        </w:tc>
        <w:tc>
          <w:tcPr>
            <w:tcW w:w="1393" w:type="dxa"/>
            <w:shd w:val="clear" w:color="auto" w:fill="auto"/>
            <w:noWrap/>
            <w:vAlign w:val="bottom"/>
            <w:hideMark/>
          </w:tcPr>
          <w:p w14:paraId="653AB33A"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81,898</w:t>
            </w:r>
          </w:p>
        </w:tc>
        <w:tc>
          <w:tcPr>
            <w:tcW w:w="1394" w:type="dxa"/>
            <w:shd w:val="clear" w:color="auto" w:fill="auto"/>
            <w:noWrap/>
            <w:vAlign w:val="bottom"/>
            <w:hideMark/>
          </w:tcPr>
          <w:p w14:paraId="17FAAA1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58,086</w:t>
            </w:r>
          </w:p>
        </w:tc>
        <w:tc>
          <w:tcPr>
            <w:tcW w:w="1394" w:type="dxa"/>
            <w:shd w:val="clear" w:color="auto" w:fill="auto"/>
            <w:noWrap/>
            <w:vAlign w:val="bottom"/>
            <w:hideMark/>
          </w:tcPr>
          <w:p w14:paraId="065CDF8C"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384,000</w:t>
            </w:r>
          </w:p>
        </w:tc>
      </w:tr>
      <w:tr w:rsidR="006F4C75" w:rsidRPr="009E5255" w14:paraId="38AB72C2" w14:textId="77777777" w:rsidTr="007101FC">
        <w:trPr>
          <w:trHeight w:val="19"/>
        </w:trPr>
        <w:tc>
          <w:tcPr>
            <w:tcW w:w="1414" w:type="dxa"/>
            <w:shd w:val="clear" w:color="auto" w:fill="auto"/>
            <w:noWrap/>
            <w:vAlign w:val="bottom"/>
            <w:hideMark/>
          </w:tcPr>
          <w:p w14:paraId="68644EA4" w14:textId="77777777" w:rsidR="006F4C75" w:rsidRPr="009E5255" w:rsidRDefault="006F4C75" w:rsidP="007101FC">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Vinorelbine</w:t>
            </w:r>
          </w:p>
        </w:tc>
        <w:tc>
          <w:tcPr>
            <w:tcW w:w="1393" w:type="dxa"/>
            <w:shd w:val="clear" w:color="auto" w:fill="auto"/>
            <w:noWrap/>
            <w:vAlign w:val="bottom"/>
            <w:hideMark/>
          </w:tcPr>
          <w:p w14:paraId="6B29E91B"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64,652</w:t>
            </w:r>
          </w:p>
        </w:tc>
        <w:tc>
          <w:tcPr>
            <w:tcW w:w="1394" w:type="dxa"/>
            <w:shd w:val="clear" w:color="auto" w:fill="auto"/>
            <w:noWrap/>
            <w:vAlign w:val="bottom"/>
            <w:hideMark/>
          </w:tcPr>
          <w:p w14:paraId="41E0907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29,396</w:t>
            </w:r>
          </w:p>
        </w:tc>
        <w:tc>
          <w:tcPr>
            <w:tcW w:w="1394" w:type="dxa"/>
            <w:shd w:val="clear" w:color="auto" w:fill="auto"/>
            <w:noWrap/>
            <w:vAlign w:val="bottom"/>
            <w:hideMark/>
          </w:tcPr>
          <w:p w14:paraId="5F1409F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32,760</w:t>
            </w:r>
          </w:p>
        </w:tc>
        <w:tc>
          <w:tcPr>
            <w:tcW w:w="1393" w:type="dxa"/>
            <w:shd w:val="clear" w:color="auto" w:fill="auto"/>
            <w:noWrap/>
            <w:vAlign w:val="bottom"/>
            <w:hideMark/>
          </w:tcPr>
          <w:p w14:paraId="1ECF1A8E"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86,336</w:t>
            </w:r>
          </w:p>
        </w:tc>
        <w:tc>
          <w:tcPr>
            <w:tcW w:w="1394" w:type="dxa"/>
            <w:shd w:val="clear" w:color="auto" w:fill="auto"/>
            <w:noWrap/>
            <w:vAlign w:val="bottom"/>
            <w:hideMark/>
          </w:tcPr>
          <w:p w14:paraId="0A3A7A8D"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2,631</w:t>
            </w:r>
          </w:p>
        </w:tc>
        <w:tc>
          <w:tcPr>
            <w:tcW w:w="1394" w:type="dxa"/>
            <w:shd w:val="clear" w:color="auto" w:fill="auto"/>
            <w:noWrap/>
            <w:vAlign w:val="bottom"/>
            <w:hideMark/>
          </w:tcPr>
          <w:p w14:paraId="007C3936" w14:textId="77777777" w:rsidR="006F4C75" w:rsidRPr="009E5255" w:rsidRDefault="006F4C75" w:rsidP="007101FC">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045,774</w:t>
            </w:r>
          </w:p>
        </w:tc>
      </w:tr>
      <w:tr w:rsidR="006F4C75" w:rsidRPr="009E5255" w14:paraId="5748D25B" w14:textId="77777777" w:rsidTr="007101FC">
        <w:trPr>
          <w:trHeight w:val="19"/>
        </w:trPr>
        <w:tc>
          <w:tcPr>
            <w:tcW w:w="1414" w:type="dxa"/>
            <w:tcBorders>
              <w:bottom w:val="single" w:sz="4" w:space="0" w:color="auto"/>
            </w:tcBorders>
            <w:shd w:val="clear" w:color="auto" w:fill="auto"/>
            <w:noWrap/>
            <w:vAlign w:val="bottom"/>
            <w:hideMark/>
          </w:tcPr>
          <w:p w14:paraId="245E416A" w14:textId="77777777" w:rsidR="006F4C75" w:rsidRPr="009E5255" w:rsidRDefault="006F4C75" w:rsidP="007101FC">
            <w:pPr>
              <w:pStyle w:val="NoSpacing"/>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Total</w:t>
            </w:r>
          </w:p>
        </w:tc>
        <w:tc>
          <w:tcPr>
            <w:tcW w:w="1393" w:type="dxa"/>
            <w:tcBorders>
              <w:bottom w:val="single" w:sz="4" w:space="0" w:color="auto"/>
            </w:tcBorders>
            <w:shd w:val="clear" w:color="auto" w:fill="auto"/>
            <w:noWrap/>
            <w:vAlign w:val="bottom"/>
            <w:hideMark/>
          </w:tcPr>
          <w:p w14:paraId="4F0042A5"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812,562,832</w:t>
            </w:r>
          </w:p>
        </w:tc>
        <w:tc>
          <w:tcPr>
            <w:tcW w:w="1394" w:type="dxa"/>
            <w:tcBorders>
              <w:bottom w:val="single" w:sz="4" w:space="0" w:color="auto"/>
            </w:tcBorders>
            <w:shd w:val="clear" w:color="auto" w:fill="auto"/>
            <w:noWrap/>
            <w:vAlign w:val="bottom"/>
            <w:hideMark/>
          </w:tcPr>
          <w:p w14:paraId="58098430"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951,964,468</w:t>
            </w:r>
          </w:p>
        </w:tc>
        <w:tc>
          <w:tcPr>
            <w:tcW w:w="1394" w:type="dxa"/>
            <w:tcBorders>
              <w:bottom w:val="single" w:sz="4" w:space="0" w:color="auto"/>
            </w:tcBorders>
            <w:shd w:val="clear" w:color="auto" w:fill="auto"/>
            <w:noWrap/>
            <w:vAlign w:val="bottom"/>
            <w:hideMark/>
          </w:tcPr>
          <w:p w14:paraId="002113E3"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1,146,538,964</w:t>
            </w:r>
          </w:p>
        </w:tc>
        <w:tc>
          <w:tcPr>
            <w:tcW w:w="1393" w:type="dxa"/>
            <w:tcBorders>
              <w:bottom w:val="single" w:sz="4" w:space="0" w:color="auto"/>
            </w:tcBorders>
            <w:shd w:val="clear" w:color="auto" w:fill="auto"/>
            <w:noWrap/>
            <w:vAlign w:val="bottom"/>
            <w:hideMark/>
          </w:tcPr>
          <w:p w14:paraId="100494E7"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1,331,512,351</w:t>
            </w:r>
          </w:p>
        </w:tc>
        <w:tc>
          <w:tcPr>
            <w:tcW w:w="1394" w:type="dxa"/>
            <w:tcBorders>
              <w:bottom w:val="single" w:sz="4" w:space="0" w:color="auto"/>
            </w:tcBorders>
            <w:shd w:val="clear" w:color="auto" w:fill="auto"/>
            <w:noWrap/>
            <w:vAlign w:val="bottom"/>
            <w:hideMark/>
          </w:tcPr>
          <w:p w14:paraId="1AD1268E"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1,654,979,771</w:t>
            </w:r>
          </w:p>
        </w:tc>
        <w:tc>
          <w:tcPr>
            <w:tcW w:w="1394" w:type="dxa"/>
            <w:tcBorders>
              <w:bottom w:val="single" w:sz="4" w:space="0" w:color="auto"/>
            </w:tcBorders>
            <w:shd w:val="clear" w:color="auto" w:fill="auto"/>
            <w:noWrap/>
            <w:vAlign w:val="bottom"/>
            <w:hideMark/>
          </w:tcPr>
          <w:p w14:paraId="64C0E61D" w14:textId="77777777" w:rsidR="006F4C75" w:rsidRPr="009E5255" w:rsidRDefault="006F4C75" w:rsidP="007101FC">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5,897,558,386</w:t>
            </w:r>
          </w:p>
        </w:tc>
      </w:tr>
    </w:tbl>
    <w:p w14:paraId="70859860" w14:textId="50DE56D9" w:rsidR="00AD5E3F" w:rsidRPr="009E5255" w:rsidRDefault="001A0CC8" w:rsidP="003A6F1A">
      <w:pPr>
        <w:pStyle w:val="TableNotes"/>
      </w:pPr>
      <w:r w:rsidRPr="009E5255">
        <w:t>Source:</w:t>
      </w:r>
      <w:r w:rsidRPr="009E5255">
        <w:tab/>
        <w:t xml:space="preserve">Prepared for this Review </w:t>
      </w:r>
      <w:r w:rsidR="00223811" w:rsidRPr="009E5255">
        <w:t>using in-market sales data (IQVIA)</w:t>
      </w:r>
      <w:r w:rsidR="006F4C75" w:rsidRPr="009E5255">
        <w:t>;</w:t>
      </w:r>
      <w:r w:rsidRPr="009E5255">
        <w:t xml:space="preserve"> see</w:t>
      </w:r>
      <w:r w:rsidR="006F4C75" w:rsidRPr="009E5255">
        <w:rPr>
          <w:color w:val="FF0000"/>
        </w:rPr>
        <w:t xml:space="preserve"> </w:t>
      </w:r>
      <w:r w:rsidR="006F4C75" w:rsidRPr="009E5255">
        <w:rPr>
          <w:color w:val="FF0000"/>
        </w:rPr>
        <w:fldChar w:fldCharType="begin"/>
      </w:r>
      <w:r w:rsidR="006F4C75" w:rsidRPr="009E5255">
        <w:rPr>
          <w:color w:val="FF0000"/>
        </w:rPr>
        <w:instrText xml:space="preserve"> REF _Ref90045770 \h </w:instrText>
      </w:r>
      <w:r w:rsidR="006F4C75" w:rsidRPr="009E5255">
        <w:rPr>
          <w:color w:val="FF0000"/>
        </w:rPr>
      </w:r>
      <w:r w:rsidR="006F4C75" w:rsidRPr="009E5255">
        <w:rPr>
          <w:color w:val="FF0000"/>
        </w:rPr>
        <w:fldChar w:fldCharType="separate"/>
      </w:r>
      <w:r w:rsidR="000C766B" w:rsidRPr="009E5255">
        <w:t xml:space="preserve">Appendix </w:t>
      </w:r>
      <w:r w:rsidR="000C766B">
        <w:rPr>
          <w:noProof/>
        </w:rPr>
        <w:t>8</w:t>
      </w:r>
      <w:r w:rsidR="006F4C75" w:rsidRPr="009E5255">
        <w:rPr>
          <w:color w:val="FF0000"/>
        </w:rPr>
        <w:fldChar w:fldCharType="end"/>
      </w:r>
    </w:p>
    <w:p w14:paraId="51322BA1" w14:textId="77777777" w:rsidR="008261EC" w:rsidRPr="009E5255" w:rsidRDefault="008261EC" w:rsidP="003A6F1A">
      <w:pPr>
        <w:pStyle w:val="TableNotes"/>
        <w:sectPr w:rsidR="008261EC" w:rsidRPr="009E5255" w:rsidSect="008261EC">
          <w:headerReference w:type="default" r:id="rId45"/>
          <w:pgSz w:w="16838" w:h="11906" w:orient="landscape"/>
          <w:pgMar w:top="1440" w:right="1440" w:bottom="1440" w:left="1440" w:header="709" w:footer="709" w:gutter="0"/>
          <w:cols w:space="708"/>
          <w:docGrid w:linePitch="360"/>
        </w:sectPr>
      </w:pPr>
    </w:p>
    <w:p w14:paraId="11179816" w14:textId="77777777" w:rsidR="008261EC" w:rsidRPr="009E5255" w:rsidRDefault="008261EC" w:rsidP="003A6F1A">
      <w:pPr>
        <w:pStyle w:val="TableNotes"/>
      </w:pPr>
    </w:p>
    <w:p w14:paraId="16A5085B" w14:textId="38EF9791" w:rsidR="004B654F" w:rsidRPr="009E5255" w:rsidRDefault="004B654F" w:rsidP="00214FB7">
      <w:pPr>
        <w:pStyle w:val="Caption"/>
      </w:pPr>
      <w:bookmarkStart w:id="200" w:name="_Ref97891296"/>
      <w:bookmarkStart w:id="201" w:name="_Toc125463725"/>
      <w:r w:rsidRPr="009E5255">
        <w:t xml:space="preserve">Figure </w:t>
      </w:r>
      <w:r w:rsidR="00E36C93">
        <w:fldChar w:fldCharType="begin"/>
      </w:r>
      <w:r w:rsidR="00E36C93">
        <w:instrText xml:space="preserve"> SEQ Figure \* ARABIC </w:instrText>
      </w:r>
      <w:r w:rsidR="00E36C93">
        <w:fldChar w:fldCharType="separate"/>
      </w:r>
      <w:r w:rsidR="000C766B">
        <w:rPr>
          <w:noProof/>
        </w:rPr>
        <w:t>17</w:t>
      </w:r>
      <w:r w:rsidR="00E36C93">
        <w:rPr>
          <w:noProof/>
        </w:rPr>
        <w:fldChar w:fldCharType="end"/>
      </w:r>
      <w:bookmarkEnd w:id="200"/>
      <w:r w:rsidRPr="009E5255">
        <w:t xml:space="preserve">. Total </w:t>
      </w:r>
      <w:r w:rsidR="008A004F" w:rsidRPr="009E5255">
        <w:t>industry</w:t>
      </w:r>
      <w:r w:rsidRPr="009E5255">
        <w:t xml:space="preserve"> sales (2016 </w:t>
      </w:r>
      <w:r w:rsidR="006F4C75" w:rsidRPr="009E5255">
        <w:t>-</w:t>
      </w:r>
      <w:r w:rsidRPr="009E5255">
        <w:t xml:space="preserve"> 2020)</w:t>
      </w:r>
      <w:bookmarkEnd w:id="201"/>
    </w:p>
    <w:p w14:paraId="63646788" w14:textId="576DE64C" w:rsidR="00AD5E3F" w:rsidRPr="009E5255" w:rsidRDefault="006F4C75" w:rsidP="00AD5E3F">
      <w:pPr>
        <w:keepNext/>
        <w:keepLines/>
      </w:pPr>
      <w:r w:rsidRPr="009E5255">
        <w:rPr>
          <w:noProof/>
        </w:rPr>
        <w:drawing>
          <wp:inline distT="0" distB="0" distL="0" distR="0" wp14:anchorId="2E28E3F4" wp14:editId="5618C587">
            <wp:extent cx="4191129" cy="2782570"/>
            <wp:effectExtent l="0" t="0" r="0" b="0"/>
            <wp:docPr id="170" name="Graphic 170" descr="column chart of the total industry sales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Graphic 170" descr="column chart of the total industry sales from 2016 to 2020"/>
                    <pic:cNvPicPr/>
                  </pic:nvPicPr>
                  <pic:blipFill rotWithShape="1">
                    <a:blip r:embed="rId46">
                      <a:extLst>
                        <a:ext uri="{96DAC541-7B7A-43D3-8B79-37D633B846F1}">
                          <asvg:svgBlip xmlns:asvg="http://schemas.microsoft.com/office/drawing/2016/SVG/main" r:embed="rId47"/>
                        </a:ext>
                      </a:extLst>
                    </a:blip>
                    <a:srcRect l="1085" t="1168" r="1543" b="1431"/>
                    <a:stretch/>
                  </pic:blipFill>
                  <pic:spPr bwMode="auto">
                    <a:xfrm>
                      <a:off x="0" y="0"/>
                      <a:ext cx="4192138" cy="2783240"/>
                    </a:xfrm>
                    <a:prstGeom prst="rect">
                      <a:avLst/>
                    </a:prstGeom>
                    <a:ln>
                      <a:noFill/>
                    </a:ln>
                    <a:extLst>
                      <a:ext uri="{53640926-AAD7-44D8-BBD7-CCE9431645EC}">
                        <a14:shadowObscured xmlns:a14="http://schemas.microsoft.com/office/drawing/2010/main"/>
                      </a:ext>
                    </a:extLst>
                  </pic:spPr>
                </pic:pic>
              </a:graphicData>
            </a:graphic>
          </wp:inline>
        </w:drawing>
      </w:r>
    </w:p>
    <w:p w14:paraId="1DE4AAAB" w14:textId="5302DB0C" w:rsidR="00AD5E3F" w:rsidRPr="009E5255" w:rsidRDefault="001A0CC8" w:rsidP="003A6F1A">
      <w:pPr>
        <w:pStyle w:val="TableNotes"/>
      </w:pPr>
      <w:r w:rsidRPr="009E5255">
        <w:t>Source:</w:t>
      </w:r>
      <w:r w:rsidRPr="009E5255">
        <w:tab/>
        <w:t xml:space="preserve">Prepared for this Review </w:t>
      </w:r>
      <w:r w:rsidR="00223811" w:rsidRPr="009E5255">
        <w:t>using in-market sales data (IQVIA)</w:t>
      </w:r>
      <w:r w:rsidRPr="009E5255">
        <w:t>, see</w:t>
      </w:r>
      <w:r w:rsidRPr="009E5255">
        <w:rPr>
          <w:color w:val="FF0000"/>
        </w:rPr>
        <w:t xml:space="preserve"> </w:t>
      </w:r>
      <w:r w:rsidRPr="009E5255">
        <w:fldChar w:fldCharType="begin"/>
      </w:r>
      <w:r w:rsidRPr="009E5255">
        <w:instrText xml:space="preserve"> REF _Ref90045770 \h </w:instrText>
      </w:r>
      <w:r w:rsidRPr="009E5255">
        <w:fldChar w:fldCharType="separate"/>
      </w:r>
      <w:r w:rsidR="000C766B" w:rsidRPr="009E5255">
        <w:t xml:space="preserve">Appendix </w:t>
      </w:r>
      <w:r w:rsidR="000C766B">
        <w:rPr>
          <w:noProof/>
        </w:rPr>
        <w:t>8</w:t>
      </w:r>
      <w:r w:rsidRPr="009E5255">
        <w:fldChar w:fldCharType="end"/>
      </w:r>
    </w:p>
    <w:p w14:paraId="687428ED" w14:textId="4E2C85FA" w:rsidR="00AD5E3F" w:rsidRPr="009E5255" w:rsidRDefault="00AD5E3F" w:rsidP="00AD5E3F">
      <w:pPr>
        <w:rPr>
          <w:i/>
          <w:iCs/>
          <w:u w:val="single"/>
          <w:lang w:eastAsia="en-AU"/>
        </w:rPr>
      </w:pPr>
      <w:r w:rsidRPr="009E5255">
        <w:rPr>
          <w:i/>
          <w:iCs/>
          <w:u w:val="single"/>
          <w:lang w:eastAsia="en-AU"/>
        </w:rPr>
        <w:t xml:space="preserve">National </w:t>
      </w:r>
      <w:r w:rsidR="004437B0" w:rsidRPr="009E5255">
        <w:rPr>
          <w:i/>
          <w:iCs/>
          <w:u w:val="single"/>
          <w:lang w:eastAsia="en-AU"/>
        </w:rPr>
        <w:t>d</w:t>
      </w:r>
      <w:r w:rsidRPr="009E5255">
        <w:rPr>
          <w:i/>
          <w:iCs/>
          <w:u w:val="single"/>
          <w:lang w:eastAsia="en-AU"/>
        </w:rPr>
        <w:t>istribution</w:t>
      </w:r>
    </w:p>
    <w:p w14:paraId="4B52FEE3" w14:textId="72ACBE4C" w:rsidR="00AD5E3F" w:rsidRPr="009E5255" w:rsidRDefault="00AD5E3F" w:rsidP="00AD5E3F">
      <w:r w:rsidRPr="009E5255">
        <w:t>A summary of total purchases made by each state is provided in</w:t>
      </w:r>
      <w:r w:rsidR="00133F99" w:rsidRPr="009E5255">
        <w:t xml:space="preserve"> </w:t>
      </w:r>
      <w:r w:rsidR="00133F99" w:rsidRPr="009E5255">
        <w:fldChar w:fldCharType="begin"/>
      </w:r>
      <w:r w:rsidR="00133F99" w:rsidRPr="009E5255">
        <w:instrText xml:space="preserve"> REF _Ref93495520 \h </w:instrText>
      </w:r>
      <w:r w:rsidR="00133F99" w:rsidRPr="009E5255">
        <w:fldChar w:fldCharType="separate"/>
      </w:r>
      <w:r w:rsidR="000C766B" w:rsidRPr="009E5255">
        <w:t xml:space="preserve">Figure </w:t>
      </w:r>
      <w:r w:rsidR="000C766B">
        <w:rPr>
          <w:noProof/>
        </w:rPr>
        <w:t>18</w:t>
      </w:r>
      <w:r w:rsidR="00133F99" w:rsidRPr="009E5255">
        <w:fldChar w:fldCharType="end"/>
      </w:r>
      <w:r w:rsidRPr="009E5255">
        <w:t xml:space="preserve">.  </w:t>
      </w:r>
      <w:r w:rsidR="00152711" w:rsidRPr="009E5255">
        <w:t>While</w:t>
      </w:r>
      <w:r w:rsidRPr="009E5255">
        <w:t xml:space="preserve"> sales of cancer medicines were </w:t>
      </w:r>
      <w:r w:rsidR="00152711" w:rsidRPr="009E5255">
        <w:t xml:space="preserve">highest in the most populous state, NSW, they were largely the same in Queensland and Victoria despite the latter having a larger population than the former.  </w:t>
      </w:r>
      <w:r w:rsidRPr="009E5255">
        <w:t>There was some variation noted across States/Territories with respect to the types of drugs being sold, e.g. NSW appears to account for a higher proportion of fotemustine use (relative to other states), QLD accounts for a high proportion of sales of arsenic while WA recorded none, and Victoria accounted for a high proportion of inotuzumab sales</w:t>
      </w:r>
      <w:r w:rsidR="00133F99" w:rsidRPr="009E5255">
        <w:t xml:space="preserve"> (see </w:t>
      </w:r>
      <w:r w:rsidR="00133F99" w:rsidRPr="009E5255">
        <w:fldChar w:fldCharType="begin"/>
      </w:r>
      <w:r w:rsidR="00133F99" w:rsidRPr="009E5255">
        <w:instrText xml:space="preserve"> REF _Ref93495562 \h </w:instrText>
      </w:r>
      <w:r w:rsidR="00133F99" w:rsidRPr="009E5255">
        <w:fldChar w:fldCharType="separate"/>
      </w:r>
      <w:r w:rsidR="000C766B" w:rsidRPr="009E5255">
        <w:t xml:space="preserve">Figure </w:t>
      </w:r>
      <w:r w:rsidR="000C766B">
        <w:rPr>
          <w:noProof/>
        </w:rPr>
        <w:t>19</w:t>
      </w:r>
      <w:r w:rsidR="00133F99" w:rsidRPr="009E5255">
        <w:fldChar w:fldCharType="end"/>
      </w:r>
      <w:r w:rsidR="00133F99" w:rsidRPr="009E5255">
        <w:t>)</w:t>
      </w:r>
      <w:r w:rsidRPr="009E5255">
        <w:t xml:space="preserve">. </w:t>
      </w:r>
    </w:p>
    <w:p w14:paraId="4A092ECB" w14:textId="77777777" w:rsidR="00AD5E3F" w:rsidRPr="009E5255" w:rsidRDefault="00AD5E3F" w:rsidP="00AD5E3F"/>
    <w:p w14:paraId="46E03AE3" w14:textId="3C9428FD" w:rsidR="004B654F" w:rsidRPr="009E5255" w:rsidRDefault="004B654F" w:rsidP="00214FB7">
      <w:pPr>
        <w:pStyle w:val="Caption"/>
      </w:pPr>
      <w:bookmarkStart w:id="202" w:name="_Ref93495520"/>
      <w:bookmarkStart w:id="203" w:name="_Toc125463726"/>
      <w:r w:rsidRPr="009E5255">
        <w:t xml:space="preserve">Figure </w:t>
      </w:r>
      <w:r w:rsidR="00E36C93">
        <w:fldChar w:fldCharType="begin"/>
      </w:r>
      <w:r w:rsidR="00E36C93">
        <w:instrText xml:space="preserve"> SEQ Figure \* ARABIC </w:instrText>
      </w:r>
      <w:r w:rsidR="00E36C93">
        <w:fldChar w:fldCharType="separate"/>
      </w:r>
      <w:r w:rsidR="000C766B">
        <w:rPr>
          <w:noProof/>
        </w:rPr>
        <w:t>18</w:t>
      </w:r>
      <w:r w:rsidR="00E36C93">
        <w:rPr>
          <w:noProof/>
        </w:rPr>
        <w:fldChar w:fldCharType="end"/>
      </w:r>
      <w:bookmarkEnd w:id="202"/>
      <w:r w:rsidRPr="009E5255">
        <w:t xml:space="preserve">. Total </w:t>
      </w:r>
      <w:r w:rsidR="009347E3" w:rsidRPr="009E5255">
        <w:t>in-market</w:t>
      </w:r>
      <w:r w:rsidRPr="009E5255">
        <w:t xml:space="preserve"> sales by State</w:t>
      </w:r>
      <w:r w:rsidR="009347E3" w:rsidRPr="009E5255">
        <w:t xml:space="preserve"> and </w:t>
      </w:r>
      <w:r w:rsidRPr="009E5255">
        <w:t>Territory (2016</w:t>
      </w:r>
      <w:r w:rsidR="009347E3" w:rsidRPr="009E5255">
        <w:t xml:space="preserve"> </w:t>
      </w:r>
      <w:r w:rsidRPr="009E5255">
        <w:t>-</w:t>
      </w:r>
      <w:r w:rsidR="009347E3" w:rsidRPr="009E5255">
        <w:t xml:space="preserve"> </w:t>
      </w:r>
      <w:r w:rsidRPr="009E5255">
        <w:t>2020)</w:t>
      </w:r>
      <w:bookmarkEnd w:id="203"/>
    </w:p>
    <w:p w14:paraId="21838CD0" w14:textId="77777777" w:rsidR="00AD5E3F" w:rsidRPr="009E5255" w:rsidRDefault="00AD5E3F" w:rsidP="00AD5E3F">
      <w:pPr>
        <w:keepNext/>
        <w:keepLines/>
      </w:pPr>
      <w:r w:rsidRPr="009E5255">
        <w:rPr>
          <w:noProof/>
        </w:rPr>
        <w:drawing>
          <wp:inline distT="0" distB="0" distL="0" distR="0" wp14:anchorId="6EB8C53D" wp14:editId="3F30AFEC">
            <wp:extent cx="4420800" cy="2782800"/>
            <wp:effectExtent l="0" t="0" r="0" b="0"/>
            <wp:docPr id="114" name="Graphic 114" descr="a column chart of the total in market sales by state and territory from 2016 to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Graphic 114" descr="a column chart of the total in market sales by state and territory from 2016 to 2020 "/>
                    <pic:cNvPicPr/>
                  </pic:nvPicPr>
                  <pic:blipFill rotWithShape="1">
                    <a:blip r:embed="rId48">
                      <a:extLst>
                        <a:ext uri="{96DAC541-7B7A-43D3-8B79-37D633B846F1}">
                          <asvg:svgBlip xmlns:asvg="http://schemas.microsoft.com/office/drawing/2016/SVG/main" r:embed="rId49"/>
                        </a:ext>
                      </a:extLst>
                    </a:blip>
                    <a:srcRect l="653" t="1433" r="1405" b="1953"/>
                    <a:stretch/>
                  </pic:blipFill>
                  <pic:spPr bwMode="auto">
                    <a:xfrm>
                      <a:off x="0" y="0"/>
                      <a:ext cx="4420800" cy="2782800"/>
                    </a:xfrm>
                    <a:prstGeom prst="rect">
                      <a:avLst/>
                    </a:prstGeom>
                    <a:ln>
                      <a:noFill/>
                    </a:ln>
                    <a:extLst>
                      <a:ext uri="{53640926-AAD7-44D8-BBD7-CCE9431645EC}">
                        <a14:shadowObscured xmlns:a14="http://schemas.microsoft.com/office/drawing/2010/main"/>
                      </a:ext>
                    </a:extLst>
                  </pic:spPr>
                </pic:pic>
              </a:graphicData>
            </a:graphic>
          </wp:inline>
        </w:drawing>
      </w:r>
    </w:p>
    <w:p w14:paraId="4EBDBD83" w14:textId="408DCFFE" w:rsidR="00AD5E3F" w:rsidRPr="009E5255" w:rsidRDefault="00AD5E3F" w:rsidP="003A6F1A">
      <w:pPr>
        <w:pStyle w:val="TableNotes"/>
      </w:pPr>
      <w:r w:rsidRPr="009E5255">
        <w:t xml:space="preserve">Abbreviations: </w:t>
      </w:r>
      <w:r w:rsidRPr="009E5255">
        <w:tab/>
        <w:t>ACT, Australian Capital Territory; NSW, New South Wales; NT, Northern Territory; QLD, Queensland; SA, South Australia; TAS, Tasmania; VIC, Victoria; WA, Western Australia.</w:t>
      </w:r>
    </w:p>
    <w:p w14:paraId="601C1C09" w14:textId="01BDADE3" w:rsidR="00AD5E3F" w:rsidRPr="009E5255" w:rsidRDefault="001A0CC8" w:rsidP="003A6F1A">
      <w:pPr>
        <w:pStyle w:val="TableNotes"/>
      </w:pPr>
      <w:r w:rsidRPr="009E5255">
        <w:t>Source:</w:t>
      </w:r>
      <w:r w:rsidRPr="009E5255">
        <w:tab/>
        <w:t xml:space="preserve">Prepared for this Review </w:t>
      </w:r>
      <w:r w:rsidR="00223811" w:rsidRPr="009E5255">
        <w:t>using in-market sales data (IQVIA)</w:t>
      </w:r>
      <w:r w:rsidRPr="009E5255">
        <w:t>, see</w:t>
      </w:r>
      <w:r w:rsidRPr="009E5255">
        <w:rPr>
          <w:color w:val="FF0000"/>
        </w:rPr>
        <w:t xml:space="preserve"> </w:t>
      </w:r>
      <w:r w:rsidRPr="009E5255">
        <w:fldChar w:fldCharType="begin"/>
      </w:r>
      <w:r w:rsidRPr="009E5255">
        <w:instrText xml:space="preserve"> REF _Ref90045770 \h  \* MERGEFORMAT </w:instrText>
      </w:r>
      <w:r w:rsidRPr="009E5255">
        <w:fldChar w:fldCharType="separate"/>
      </w:r>
      <w:r w:rsidR="000C766B" w:rsidRPr="009E5255">
        <w:t xml:space="preserve">Appendix </w:t>
      </w:r>
      <w:r w:rsidR="000C766B">
        <w:rPr>
          <w:noProof/>
        </w:rPr>
        <w:t>8</w:t>
      </w:r>
      <w:r w:rsidRPr="009E5255">
        <w:fldChar w:fldCharType="end"/>
      </w:r>
    </w:p>
    <w:p w14:paraId="47D09C01" w14:textId="77777777" w:rsidR="001A0CC8" w:rsidRPr="009E5255" w:rsidRDefault="001A0CC8" w:rsidP="003A6F1A">
      <w:pPr>
        <w:pStyle w:val="TableNotes"/>
      </w:pPr>
    </w:p>
    <w:p w14:paraId="2F34AD71" w14:textId="791EB5CA" w:rsidR="004B654F" w:rsidRPr="009E5255" w:rsidRDefault="004B654F" w:rsidP="00214FB7">
      <w:pPr>
        <w:pStyle w:val="Caption"/>
      </w:pPr>
      <w:bookmarkStart w:id="204" w:name="_Ref93495562"/>
      <w:bookmarkStart w:id="205" w:name="_Toc125463727"/>
      <w:r w:rsidRPr="009E5255">
        <w:t xml:space="preserve">Figure </w:t>
      </w:r>
      <w:r w:rsidR="00E36C93">
        <w:fldChar w:fldCharType="begin"/>
      </w:r>
      <w:r w:rsidR="00E36C93">
        <w:instrText xml:space="preserve"> SEQ Figure \* ARABIC </w:instrText>
      </w:r>
      <w:r w:rsidR="00E36C93">
        <w:fldChar w:fldCharType="separate"/>
      </w:r>
      <w:r w:rsidR="000C766B">
        <w:rPr>
          <w:noProof/>
        </w:rPr>
        <w:t>19</w:t>
      </w:r>
      <w:r w:rsidR="00E36C93">
        <w:rPr>
          <w:noProof/>
        </w:rPr>
        <w:fldChar w:fldCharType="end"/>
      </w:r>
      <w:bookmarkEnd w:id="204"/>
      <w:r w:rsidRPr="009E5255">
        <w:t xml:space="preserve">. Distribution of sales by </w:t>
      </w:r>
      <w:r w:rsidR="001272EC" w:rsidRPr="009E5255">
        <w:t>EFC-listed drug</w:t>
      </w:r>
      <w:r w:rsidRPr="009E5255">
        <w:t xml:space="preserve"> and State</w:t>
      </w:r>
      <w:r w:rsidR="001272EC" w:rsidRPr="009E5255">
        <w:t xml:space="preserve"> and </w:t>
      </w:r>
      <w:r w:rsidRPr="009E5255">
        <w:t>Territory (2016</w:t>
      </w:r>
      <w:r w:rsidR="001272EC" w:rsidRPr="009E5255">
        <w:t xml:space="preserve"> </w:t>
      </w:r>
      <w:r w:rsidRPr="009E5255">
        <w:t>-</w:t>
      </w:r>
      <w:r w:rsidR="001272EC" w:rsidRPr="009E5255">
        <w:t xml:space="preserve"> </w:t>
      </w:r>
      <w:r w:rsidRPr="009E5255">
        <w:t>2020)</w:t>
      </w:r>
      <w:bookmarkEnd w:id="205"/>
    </w:p>
    <w:p w14:paraId="2816097D" w14:textId="77777777" w:rsidR="00AD5E3F" w:rsidRPr="009E5255" w:rsidRDefault="00AD5E3F" w:rsidP="00AD5E3F">
      <w:pPr>
        <w:keepNext/>
        <w:keepLines/>
      </w:pPr>
      <w:r w:rsidRPr="009E5255">
        <w:rPr>
          <w:noProof/>
        </w:rPr>
        <w:drawing>
          <wp:inline distT="0" distB="0" distL="0" distR="0" wp14:anchorId="0F29C0BA" wp14:editId="44D47D43">
            <wp:extent cx="5727700" cy="3728720"/>
            <wp:effectExtent l="0" t="0" r="0" b="5080"/>
            <wp:docPr id="115" name="Graphic 115" descr="an area graph showing the distribution of sales by EFC listed drug and state and territory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Graphic 115" descr="an area graph showing the distribution of sales by EFC listed drug and state and territory from 2016 to 2020"/>
                    <pic:cNvPicPr/>
                  </pic:nvPicPr>
                  <pic:blipFill>
                    <a:blip r:embed="rId50">
                      <a:extLst>
                        <a:ext uri="{96DAC541-7B7A-43D3-8B79-37D633B846F1}">
                          <asvg:svgBlip xmlns:asvg="http://schemas.microsoft.com/office/drawing/2016/SVG/main" r:embed="rId51"/>
                        </a:ext>
                      </a:extLst>
                    </a:blip>
                    <a:stretch>
                      <a:fillRect/>
                    </a:stretch>
                  </pic:blipFill>
                  <pic:spPr>
                    <a:xfrm>
                      <a:off x="0" y="0"/>
                      <a:ext cx="5727700" cy="3728720"/>
                    </a:xfrm>
                    <a:prstGeom prst="rect">
                      <a:avLst/>
                    </a:prstGeom>
                  </pic:spPr>
                </pic:pic>
              </a:graphicData>
            </a:graphic>
          </wp:inline>
        </w:drawing>
      </w:r>
    </w:p>
    <w:p w14:paraId="7076CB09" w14:textId="46B31F6C" w:rsidR="00AD5E3F" w:rsidRPr="009E5255" w:rsidRDefault="00AD5E3F" w:rsidP="003A6F1A">
      <w:pPr>
        <w:pStyle w:val="TableNotes"/>
      </w:pPr>
      <w:r w:rsidRPr="009E5255">
        <w:t xml:space="preserve">Abbreviations: </w:t>
      </w:r>
      <w:r w:rsidRPr="009E5255">
        <w:tab/>
        <w:t>ACT, Australian Capital Territory; NSW, New South Wales; NT, Northern Territory; QLD, Queensland; SA, South Australia; TAS, Tasmania; VIC, Victoria; WA, Western Australia.</w:t>
      </w:r>
    </w:p>
    <w:p w14:paraId="1858152E" w14:textId="1860E320" w:rsidR="00AD5E3F" w:rsidRPr="009E5255" w:rsidRDefault="001A0CC8" w:rsidP="003A6F1A">
      <w:pPr>
        <w:pStyle w:val="TableNotes"/>
      </w:pPr>
      <w:r w:rsidRPr="009E5255">
        <w:t>Source:</w:t>
      </w:r>
      <w:r w:rsidRPr="009E5255">
        <w:tab/>
        <w:t xml:space="preserve">Prepared for this Review </w:t>
      </w:r>
      <w:r w:rsidR="00223811" w:rsidRPr="009E5255">
        <w:t>using in-market sales data (IQVIA)</w:t>
      </w:r>
      <w:r w:rsidRPr="009E5255">
        <w:t>, see</w:t>
      </w:r>
      <w:r w:rsidRPr="009E5255">
        <w:rPr>
          <w:color w:val="FF0000"/>
        </w:rPr>
        <w:t xml:space="preserve"> </w:t>
      </w:r>
      <w:r w:rsidRPr="009E5255">
        <w:fldChar w:fldCharType="begin"/>
      </w:r>
      <w:r w:rsidRPr="009E5255">
        <w:instrText xml:space="preserve"> REF _Ref90045770 \h  \* MERGEFORMAT </w:instrText>
      </w:r>
      <w:r w:rsidRPr="009E5255">
        <w:fldChar w:fldCharType="separate"/>
      </w:r>
      <w:r w:rsidR="000C766B" w:rsidRPr="009E5255">
        <w:t xml:space="preserve">Appendix </w:t>
      </w:r>
      <w:r w:rsidR="000C766B">
        <w:rPr>
          <w:noProof/>
        </w:rPr>
        <w:t>8</w:t>
      </w:r>
      <w:r w:rsidRPr="009E5255">
        <w:fldChar w:fldCharType="end"/>
      </w:r>
    </w:p>
    <w:p w14:paraId="06313166" w14:textId="65B019F9" w:rsidR="00AD5E3F" w:rsidRPr="009E5255" w:rsidRDefault="00AD5E3F" w:rsidP="00AD5E3F">
      <w:pPr>
        <w:rPr>
          <w:i/>
          <w:iCs/>
          <w:u w:val="single"/>
          <w:lang w:eastAsia="en-AU"/>
        </w:rPr>
      </w:pPr>
      <w:r w:rsidRPr="009E5255">
        <w:rPr>
          <w:i/>
          <w:iCs/>
          <w:u w:val="single"/>
          <w:lang w:eastAsia="en-AU"/>
        </w:rPr>
        <w:t>Distribution</w:t>
      </w:r>
      <w:r w:rsidR="00AF43A2" w:rsidRPr="009E5255">
        <w:rPr>
          <w:i/>
          <w:iCs/>
          <w:u w:val="single"/>
          <w:lang w:eastAsia="en-AU"/>
        </w:rPr>
        <w:t xml:space="preserve"> by sector</w:t>
      </w:r>
    </w:p>
    <w:p w14:paraId="57E7DEEE" w14:textId="388CEC6D" w:rsidR="00AD5E3F" w:rsidRPr="009E5255" w:rsidRDefault="00AD5E3F" w:rsidP="00BE0B2F">
      <w:r w:rsidRPr="009E5255">
        <w:t>Within total sales for the period 2016-2020, the majority (94%) were accounted for by sales to hospital pharmacies as opposed to retail pharmacies (6% of all purchases).  Over half of all sales (58.4%) were flagged as being sold as a ‘compounded pack’, with the remainder being not compoun</w:t>
      </w:r>
      <w:r w:rsidR="001A0CC8" w:rsidRPr="009E5255">
        <w:t>d</w:t>
      </w:r>
      <w:r w:rsidRPr="009E5255">
        <w:t>ed (see</w:t>
      </w:r>
      <w:r w:rsidR="00BF337B" w:rsidRPr="009E5255">
        <w:t xml:space="preserve"> </w:t>
      </w:r>
      <w:r w:rsidR="00BF337B" w:rsidRPr="009E5255">
        <w:fldChar w:fldCharType="begin"/>
      </w:r>
      <w:r w:rsidR="00BF337B" w:rsidRPr="009E5255">
        <w:instrText xml:space="preserve"> REF _Ref93495609 \h </w:instrText>
      </w:r>
      <w:r w:rsidR="00BF337B" w:rsidRPr="009E5255">
        <w:fldChar w:fldCharType="separate"/>
      </w:r>
      <w:r w:rsidR="000C766B" w:rsidRPr="009E5255">
        <w:t xml:space="preserve">Table </w:t>
      </w:r>
      <w:r w:rsidR="000C766B">
        <w:rPr>
          <w:noProof/>
        </w:rPr>
        <w:t>8</w:t>
      </w:r>
      <w:r w:rsidR="00BF337B" w:rsidRPr="009E5255">
        <w:fldChar w:fldCharType="end"/>
      </w:r>
      <w:r w:rsidRPr="009E5255">
        <w:t xml:space="preserve"> and </w:t>
      </w:r>
      <w:r w:rsidR="001A0CC8" w:rsidRPr="009E5255">
        <w:fldChar w:fldCharType="begin"/>
      </w:r>
      <w:r w:rsidR="001A0CC8" w:rsidRPr="009E5255">
        <w:instrText xml:space="preserve"> REF _Ref90045770 \h </w:instrText>
      </w:r>
      <w:r w:rsidR="001A0CC8" w:rsidRPr="009E5255">
        <w:fldChar w:fldCharType="separate"/>
      </w:r>
      <w:r w:rsidR="000C766B" w:rsidRPr="009E5255">
        <w:t xml:space="preserve">Appendix </w:t>
      </w:r>
      <w:r w:rsidR="000C766B">
        <w:rPr>
          <w:noProof/>
        </w:rPr>
        <w:t>8</w:t>
      </w:r>
      <w:r w:rsidR="001A0CC8" w:rsidRPr="009E5255">
        <w:fldChar w:fldCharType="end"/>
      </w:r>
      <w:r w:rsidR="001A0CC8" w:rsidRPr="009E5255">
        <w:t xml:space="preserve"> </w:t>
      </w:r>
      <w:r w:rsidRPr="009E5255">
        <w:t xml:space="preserve">for a complete discussion by drug). </w:t>
      </w:r>
    </w:p>
    <w:p w14:paraId="557CF338" w14:textId="1CD927DD" w:rsidR="00BE0B2F" w:rsidRPr="009E5255" w:rsidRDefault="00BE0B2F" w:rsidP="00214FB7">
      <w:pPr>
        <w:pStyle w:val="Caption"/>
      </w:pPr>
      <w:bookmarkStart w:id="206" w:name="_Ref93495609"/>
      <w:bookmarkStart w:id="207" w:name="_Toc125972803"/>
      <w:r w:rsidRPr="009E5255">
        <w:t xml:space="preserve">Table </w:t>
      </w:r>
      <w:r w:rsidR="00E36C93">
        <w:fldChar w:fldCharType="begin"/>
      </w:r>
      <w:r w:rsidR="00E36C93">
        <w:instrText xml:space="preserve"> SEQ Table \* ARABIC </w:instrText>
      </w:r>
      <w:r w:rsidR="00E36C93">
        <w:fldChar w:fldCharType="separate"/>
      </w:r>
      <w:r w:rsidR="000C766B">
        <w:rPr>
          <w:noProof/>
        </w:rPr>
        <w:t>8</w:t>
      </w:r>
      <w:r w:rsidR="00E36C93">
        <w:rPr>
          <w:noProof/>
        </w:rPr>
        <w:fldChar w:fldCharType="end"/>
      </w:r>
      <w:bookmarkEnd w:id="206"/>
      <w:r w:rsidRPr="009E5255">
        <w:t xml:space="preserve">. </w:t>
      </w:r>
      <w:r w:rsidR="001272EC" w:rsidRPr="009E5255">
        <w:t>In-market</w:t>
      </w:r>
      <w:r w:rsidR="003821F2" w:rsidRPr="009E5255">
        <w:t xml:space="preserve"> s</w:t>
      </w:r>
      <w:r w:rsidRPr="009E5255">
        <w:t xml:space="preserve">ales </w:t>
      </w:r>
      <w:r w:rsidR="001272EC" w:rsidRPr="009E5255">
        <w:t xml:space="preserve">by </w:t>
      </w:r>
      <w:r w:rsidRPr="009E5255">
        <w:t>compounding status</w:t>
      </w:r>
      <w:r w:rsidR="00235805" w:rsidRPr="009E5255">
        <w:t xml:space="preserve"> ($ million)</w:t>
      </w:r>
      <w:r w:rsidR="003821F2" w:rsidRPr="009E5255">
        <w:t xml:space="preserve"> (2016</w:t>
      </w:r>
      <w:r w:rsidR="001272EC" w:rsidRPr="009E5255">
        <w:t xml:space="preserve"> </w:t>
      </w:r>
      <w:r w:rsidR="003821F2" w:rsidRPr="009E5255">
        <w:t>-</w:t>
      </w:r>
      <w:r w:rsidR="001272EC" w:rsidRPr="009E5255">
        <w:t xml:space="preserve"> </w:t>
      </w:r>
      <w:r w:rsidR="003821F2" w:rsidRPr="009E5255">
        <w:t>2020)</w:t>
      </w:r>
      <w:bookmarkEnd w:id="207"/>
    </w:p>
    <w:tbl>
      <w:tblPr>
        <w:tblW w:w="9776" w:type="dxa"/>
        <w:tblLayout w:type="fixed"/>
        <w:tblLook w:val="04A0" w:firstRow="1" w:lastRow="0" w:firstColumn="1" w:lastColumn="0" w:noHBand="0" w:noVBand="1"/>
        <w:tblCaption w:val="In market sales by compounding status from 2016 to 2020"/>
      </w:tblPr>
      <w:tblGrid>
        <w:gridCol w:w="1696"/>
        <w:gridCol w:w="1085"/>
        <w:gridCol w:w="1399"/>
        <w:gridCol w:w="1399"/>
        <w:gridCol w:w="1399"/>
        <w:gridCol w:w="1399"/>
        <w:gridCol w:w="1399"/>
      </w:tblGrid>
      <w:tr w:rsidR="00AD5E3F" w:rsidRPr="009E5255" w14:paraId="402669CB" w14:textId="77777777" w:rsidTr="00235805">
        <w:trPr>
          <w:trHeight w:val="20"/>
          <w:tblHeader/>
        </w:trPr>
        <w:tc>
          <w:tcPr>
            <w:tcW w:w="1696" w:type="dxa"/>
            <w:tcBorders>
              <w:bottom w:val="single" w:sz="4" w:space="0" w:color="auto"/>
            </w:tcBorders>
            <w:shd w:val="clear" w:color="auto" w:fill="auto"/>
            <w:noWrap/>
            <w:vAlign w:val="center"/>
            <w:hideMark/>
          </w:tcPr>
          <w:p w14:paraId="75604472" w14:textId="58B9EAED" w:rsidR="00AD5E3F" w:rsidRPr="009E5255" w:rsidRDefault="00AD5E3F" w:rsidP="003821F2">
            <w:pPr>
              <w:pStyle w:val="NoSpacing"/>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Status</w:t>
            </w:r>
          </w:p>
        </w:tc>
        <w:tc>
          <w:tcPr>
            <w:tcW w:w="1085" w:type="dxa"/>
            <w:tcBorders>
              <w:bottom w:val="single" w:sz="4" w:space="0" w:color="auto"/>
            </w:tcBorders>
            <w:shd w:val="clear" w:color="auto" w:fill="auto"/>
            <w:noWrap/>
            <w:vAlign w:val="center"/>
            <w:hideMark/>
          </w:tcPr>
          <w:p w14:paraId="092ED083" w14:textId="77777777" w:rsidR="00AD5E3F" w:rsidRPr="009E5255" w:rsidRDefault="00AD5E3F" w:rsidP="000C0B17">
            <w:pPr>
              <w:pStyle w:val="NoSpacing"/>
              <w:jc w:val="center"/>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2016</w:t>
            </w:r>
          </w:p>
        </w:tc>
        <w:tc>
          <w:tcPr>
            <w:tcW w:w="1399" w:type="dxa"/>
            <w:tcBorders>
              <w:bottom w:val="single" w:sz="4" w:space="0" w:color="auto"/>
            </w:tcBorders>
            <w:shd w:val="clear" w:color="auto" w:fill="auto"/>
            <w:noWrap/>
            <w:vAlign w:val="center"/>
            <w:hideMark/>
          </w:tcPr>
          <w:p w14:paraId="6401F83F" w14:textId="77777777" w:rsidR="00AD5E3F" w:rsidRPr="009E5255" w:rsidRDefault="00AD5E3F" w:rsidP="000C0B17">
            <w:pPr>
              <w:pStyle w:val="NoSpacing"/>
              <w:jc w:val="center"/>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2017</w:t>
            </w:r>
          </w:p>
        </w:tc>
        <w:tc>
          <w:tcPr>
            <w:tcW w:w="1399" w:type="dxa"/>
            <w:tcBorders>
              <w:bottom w:val="single" w:sz="4" w:space="0" w:color="auto"/>
            </w:tcBorders>
            <w:shd w:val="clear" w:color="auto" w:fill="auto"/>
            <w:noWrap/>
            <w:vAlign w:val="center"/>
            <w:hideMark/>
          </w:tcPr>
          <w:p w14:paraId="3A9D6DBE" w14:textId="77777777" w:rsidR="00AD5E3F" w:rsidRPr="009E5255" w:rsidRDefault="00AD5E3F" w:rsidP="000C0B17">
            <w:pPr>
              <w:pStyle w:val="NoSpacing"/>
              <w:jc w:val="center"/>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2018</w:t>
            </w:r>
          </w:p>
        </w:tc>
        <w:tc>
          <w:tcPr>
            <w:tcW w:w="1399" w:type="dxa"/>
            <w:tcBorders>
              <w:bottom w:val="single" w:sz="4" w:space="0" w:color="auto"/>
            </w:tcBorders>
            <w:shd w:val="clear" w:color="auto" w:fill="auto"/>
            <w:noWrap/>
            <w:vAlign w:val="center"/>
          </w:tcPr>
          <w:p w14:paraId="4487D83B" w14:textId="77777777" w:rsidR="00AD5E3F" w:rsidRPr="009E5255" w:rsidRDefault="00AD5E3F" w:rsidP="000C0B17">
            <w:pPr>
              <w:pStyle w:val="NoSpacing"/>
              <w:jc w:val="center"/>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2019</w:t>
            </w:r>
          </w:p>
        </w:tc>
        <w:tc>
          <w:tcPr>
            <w:tcW w:w="1399" w:type="dxa"/>
            <w:tcBorders>
              <w:bottom w:val="single" w:sz="4" w:space="0" w:color="auto"/>
            </w:tcBorders>
            <w:shd w:val="clear" w:color="auto" w:fill="auto"/>
            <w:noWrap/>
            <w:vAlign w:val="center"/>
          </w:tcPr>
          <w:p w14:paraId="2A7F30D8" w14:textId="77777777" w:rsidR="00AD5E3F" w:rsidRPr="009E5255" w:rsidRDefault="00AD5E3F" w:rsidP="000C0B17">
            <w:pPr>
              <w:pStyle w:val="NoSpacing"/>
              <w:jc w:val="center"/>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2020</w:t>
            </w:r>
          </w:p>
        </w:tc>
        <w:tc>
          <w:tcPr>
            <w:tcW w:w="1399" w:type="dxa"/>
            <w:tcBorders>
              <w:bottom w:val="single" w:sz="4" w:space="0" w:color="auto"/>
            </w:tcBorders>
            <w:shd w:val="clear" w:color="auto" w:fill="auto"/>
            <w:vAlign w:val="center"/>
          </w:tcPr>
          <w:p w14:paraId="6C81870A" w14:textId="77777777" w:rsidR="00AD5E3F" w:rsidRPr="009E5255" w:rsidRDefault="00AD5E3F" w:rsidP="000C0B17">
            <w:pPr>
              <w:pStyle w:val="NoSpacing"/>
              <w:jc w:val="center"/>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2016-2020</w:t>
            </w:r>
          </w:p>
        </w:tc>
      </w:tr>
      <w:tr w:rsidR="00AD5E3F" w:rsidRPr="009E5255" w14:paraId="1E8AF963" w14:textId="77777777" w:rsidTr="00235805">
        <w:trPr>
          <w:trHeight w:val="20"/>
        </w:trPr>
        <w:tc>
          <w:tcPr>
            <w:tcW w:w="1696" w:type="dxa"/>
            <w:tcBorders>
              <w:top w:val="single" w:sz="4" w:space="0" w:color="auto"/>
            </w:tcBorders>
            <w:shd w:val="clear" w:color="auto" w:fill="auto"/>
            <w:noWrap/>
            <w:vAlign w:val="center"/>
            <w:hideMark/>
          </w:tcPr>
          <w:p w14:paraId="1CB55E99" w14:textId="6F765A04" w:rsidR="00AD5E3F" w:rsidRPr="009E5255" w:rsidRDefault="00AD5E3F" w:rsidP="003821F2">
            <w:pPr>
              <w:pStyle w:val="NoSpacing"/>
              <w:ind w:left="173"/>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 xml:space="preserve">Compounded </w:t>
            </w:r>
          </w:p>
        </w:tc>
        <w:tc>
          <w:tcPr>
            <w:tcW w:w="1085" w:type="dxa"/>
            <w:tcBorders>
              <w:top w:val="single" w:sz="4" w:space="0" w:color="auto"/>
            </w:tcBorders>
            <w:shd w:val="clear" w:color="auto" w:fill="auto"/>
            <w:noWrap/>
            <w:vAlign w:val="center"/>
            <w:hideMark/>
          </w:tcPr>
          <w:p w14:paraId="74FAE2DA" w14:textId="424C5394"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420</w:t>
            </w:r>
            <w:r w:rsidR="003821F2" w:rsidRPr="009E5255">
              <w:rPr>
                <w:rFonts w:asciiTheme="majorHAnsi" w:hAnsiTheme="majorHAnsi" w:cstheme="majorHAnsi"/>
                <w:color w:val="000000"/>
                <w:szCs w:val="20"/>
                <w:lang w:eastAsia="en-AU"/>
              </w:rPr>
              <w:t>.</w:t>
            </w:r>
            <w:r w:rsidRPr="009E5255">
              <w:rPr>
                <w:rFonts w:asciiTheme="majorHAnsi" w:hAnsiTheme="majorHAnsi" w:cstheme="majorHAnsi"/>
                <w:color w:val="000000"/>
                <w:szCs w:val="20"/>
                <w:lang w:eastAsia="en-AU"/>
              </w:rPr>
              <w:t>8</w:t>
            </w:r>
            <w:r w:rsidR="003821F2" w:rsidRPr="009E5255">
              <w:rPr>
                <w:rFonts w:asciiTheme="majorHAnsi" w:hAnsiTheme="majorHAnsi" w:cstheme="majorHAnsi"/>
                <w:color w:val="000000"/>
                <w:szCs w:val="20"/>
                <w:lang w:eastAsia="en-AU"/>
              </w:rPr>
              <w:t>m</w:t>
            </w:r>
          </w:p>
        </w:tc>
        <w:tc>
          <w:tcPr>
            <w:tcW w:w="1399" w:type="dxa"/>
            <w:tcBorders>
              <w:top w:val="single" w:sz="4" w:space="0" w:color="auto"/>
            </w:tcBorders>
            <w:shd w:val="clear" w:color="auto" w:fill="auto"/>
            <w:noWrap/>
            <w:vAlign w:val="center"/>
            <w:hideMark/>
          </w:tcPr>
          <w:p w14:paraId="57DDCC24" w14:textId="27A6BA78"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491</w:t>
            </w:r>
            <w:r w:rsidR="003821F2" w:rsidRPr="009E5255">
              <w:rPr>
                <w:rFonts w:asciiTheme="majorHAnsi" w:hAnsiTheme="majorHAnsi" w:cstheme="majorHAnsi"/>
                <w:color w:val="000000"/>
                <w:szCs w:val="20"/>
                <w:lang w:eastAsia="en-AU"/>
              </w:rPr>
              <w:t>.2m</w:t>
            </w:r>
          </w:p>
        </w:tc>
        <w:tc>
          <w:tcPr>
            <w:tcW w:w="1399" w:type="dxa"/>
            <w:tcBorders>
              <w:top w:val="single" w:sz="4" w:space="0" w:color="auto"/>
            </w:tcBorders>
            <w:shd w:val="clear" w:color="auto" w:fill="auto"/>
            <w:noWrap/>
            <w:vAlign w:val="center"/>
            <w:hideMark/>
          </w:tcPr>
          <w:p w14:paraId="72ED6029" w14:textId="5D183DFA"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639</w:t>
            </w:r>
            <w:r w:rsidR="003821F2" w:rsidRPr="009E5255">
              <w:rPr>
                <w:rFonts w:asciiTheme="majorHAnsi" w:hAnsiTheme="majorHAnsi" w:cstheme="majorHAnsi"/>
                <w:color w:val="000000"/>
                <w:szCs w:val="20"/>
                <w:lang w:eastAsia="en-AU"/>
              </w:rPr>
              <w:t>.5m</w:t>
            </w:r>
          </w:p>
        </w:tc>
        <w:tc>
          <w:tcPr>
            <w:tcW w:w="1399" w:type="dxa"/>
            <w:tcBorders>
              <w:top w:val="single" w:sz="4" w:space="0" w:color="auto"/>
            </w:tcBorders>
            <w:shd w:val="clear" w:color="auto" w:fill="auto"/>
            <w:noWrap/>
            <w:vAlign w:val="center"/>
            <w:hideMark/>
          </w:tcPr>
          <w:p w14:paraId="178EF1FE" w14:textId="0DA87C07"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812</w:t>
            </w:r>
            <w:r w:rsidR="003821F2" w:rsidRPr="009E5255">
              <w:rPr>
                <w:rFonts w:asciiTheme="majorHAnsi" w:hAnsiTheme="majorHAnsi" w:cstheme="majorHAnsi"/>
                <w:color w:val="000000"/>
                <w:szCs w:val="20"/>
                <w:lang w:eastAsia="en-AU"/>
              </w:rPr>
              <w:t>.</w:t>
            </w:r>
            <w:r w:rsidRPr="009E5255">
              <w:rPr>
                <w:rFonts w:asciiTheme="majorHAnsi" w:hAnsiTheme="majorHAnsi" w:cstheme="majorHAnsi"/>
                <w:color w:val="000000"/>
                <w:szCs w:val="20"/>
                <w:lang w:eastAsia="en-AU"/>
              </w:rPr>
              <w:t>2</w:t>
            </w:r>
            <w:r w:rsidR="003821F2" w:rsidRPr="009E5255">
              <w:rPr>
                <w:rFonts w:asciiTheme="majorHAnsi" w:hAnsiTheme="majorHAnsi" w:cstheme="majorHAnsi"/>
                <w:color w:val="000000"/>
                <w:szCs w:val="20"/>
                <w:lang w:eastAsia="en-AU"/>
              </w:rPr>
              <w:t>m</w:t>
            </w:r>
          </w:p>
        </w:tc>
        <w:tc>
          <w:tcPr>
            <w:tcW w:w="1399" w:type="dxa"/>
            <w:tcBorders>
              <w:top w:val="single" w:sz="4" w:space="0" w:color="auto"/>
            </w:tcBorders>
            <w:shd w:val="clear" w:color="auto" w:fill="auto"/>
            <w:noWrap/>
            <w:vAlign w:val="center"/>
            <w:hideMark/>
          </w:tcPr>
          <w:p w14:paraId="61E662BB" w14:textId="2F4D5656"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1,061</w:t>
            </w:r>
            <w:r w:rsidR="00235805" w:rsidRPr="009E5255">
              <w:rPr>
                <w:rFonts w:asciiTheme="majorHAnsi" w:hAnsiTheme="majorHAnsi" w:cstheme="majorHAnsi"/>
                <w:color w:val="000000"/>
                <w:szCs w:val="20"/>
                <w:lang w:eastAsia="en-AU"/>
              </w:rPr>
              <w:t>.3m</w:t>
            </w:r>
          </w:p>
        </w:tc>
        <w:tc>
          <w:tcPr>
            <w:tcW w:w="1399" w:type="dxa"/>
            <w:tcBorders>
              <w:top w:val="single" w:sz="4" w:space="0" w:color="auto"/>
            </w:tcBorders>
            <w:shd w:val="clear" w:color="auto" w:fill="auto"/>
            <w:noWrap/>
            <w:vAlign w:val="center"/>
            <w:hideMark/>
          </w:tcPr>
          <w:p w14:paraId="5E668862" w14:textId="5E0AEE81"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3,424</w:t>
            </w:r>
            <w:r w:rsidR="00235805" w:rsidRPr="009E5255">
              <w:rPr>
                <w:rFonts w:asciiTheme="majorHAnsi" w:hAnsiTheme="majorHAnsi" w:cstheme="majorHAnsi"/>
                <w:color w:val="000000"/>
                <w:szCs w:val="20"/>
                <w:lang w:eastAsia="en-AU"/>
              </w:rPr>
              <w:t>.</w:t>
            </w:r>
            <w:r w:rsidRPr="009E5255">
              <w:rPr>
                <w:rFonts w:asciiTheme="majorHAnsi" w:hAnsiTheme="majorHAnsi" w:cstheme="majorHAnsi"/>
                <w:color w:val="000000"/>
                <w:szCs w:val="20"/>
                <w:lang w:eastAsia="en-AU"/>
              </w:rPr>
              <w:t>9</w:t>
            </w:r>
            <w:r w:rsidR="00235805" w:rsidRPr="009E5255">
              <w:rPr>
                <w:rFonts w:asciiTheme="majorHAnsi" w:hAnsiTheme="majorHAnsi" w:cstheme="majorHAnsi"/>
                <w:color w:val="000000"/>
                <w:szCs w:val="20"/>
                <w:lang w:eastAsia="en-AU"/>
              </w:rPr>
              <w:t>m</w:t>
            </w:r>
          </w:p>
        </w:tc>
      </w:tr>
      <w:tr w:rsidR="00AD5E3F" w:rsidRPr="009E5255" w14:paraId="14E6FB02" w14:textId="77777777" w:rsidTr="00235805">
        <w:trPr>
          <w:trHeight w:val="20"/>
        </w:trPr>
        <w:tc>
          <w:tcPr>
            <w:tcW w:w="1696" w:type="dxa"/>
            <w:shd w:val="clear" w:color="auto" w:fill="auto"/>
            <w:noWrap/>
            <w:vAlign w:val="center"/>
            <w:hideMark/>
          </w:tcPr>
          <w:p w14:paraId="548E0003" w14:textId="7A365986" w:rsidR="00AD5E3F" w:rsidRPr="009E5255" w:rsidRDefault="00AD5E3F" w:rsidP="003821F2">
            <w:pPr>
              <w:pStyle w:val="NoSpacing"/>
              <w:ind w:left="173"/>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 xml:space="preserve">Not </w:t>
            </w:r>
            <w:r w:rsidR="003821F2" w:rsidRPr="009E5255">
              <w:rPr>
                <w:rFonts w:asciiTheme="majorHAnsi" w:hAnsiTheme="majorHAnsi" w:cstheme="majorHAnsi"/>
                <w:color w:val="000000"/>
                <w:szCs w:val="20"/>
                <w:lang w:eastAsia="en-AU"/>
              </w:rPr>
              <w:t>c</w:t>
            </w:r>
            <w:r w:rsidRPr="009E5255">
              <w:rPr>
                <w:rFonts w:asciiTheme="majorHAnsi" w:hAnsiTheme="majorHAnsi" w:cstheme="majorHAnsi"/>
                <w:color w:val="000000"/>
                <w:szCs w:val="20"/>
                <w:lang w:eastAsia="en-AU"/>
              </w:rPr>
              <w:t>ompounded</w:t>
            </w:r>
          </w:p>
        </w:tc>
        <w:tc>
          <w:tcPr>
            <w:tcW w:w="1085" w:type="dxa"/>
            <w:shd w:val="clear" w:color="auto" w:fill="auto"/>
            <w:noWrap/>
            <w:vAlign w:val="center"/>
            <w:hideMark/>
          </w:tcPr>
          <w:p w14:paraId="66A36401" w14:textId="7C1C18FF"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382</w:t>
            </w:r>
            <w:r w:rsidR="003821F2" w:rsidRPr="009E5255">
              <w:rPr>
                <w:rFonts w:asciiTheme="majorHAnsi" w:hAnsiTheme="majorHAnsi" w:cstheme="majorHAnsi"/>
                <w:color w:val="000000"/>
                <w:szCs w:val="20"/>
                <w:lang w:eastAsia="en-AU"/>
              </w:rPr>
              <w:t>.</w:t>
            </w:r>
            <w:r w:rsidRPr="009E5255">
              <w:rPr>
                <w:rFonts w:asciiTheme="majorHAnsi" w:hAnsiTheme="majorHAnsi" w:cstheme="majorHAnsi"/>
                <w:color w:val="000000"/>
                <w:szCs w:val="20"/>
                <w:lang w:eastAsia="en-AU"/>
              </w:rPr>
              <w:t>4</w:t>
            </w:r>
            <w:r w:rsidR="003821F2" w:rsidRPr="009E5255">
              <w:rPr>
                <w:rFonts w:asciiTheme="majorHAnsi" w:hAnsiTheme="majorHAnsi" w:cstheme="majorHAnsi"/>
                <w:color w:val="000000"/>
                <w:szCs w:val="20"/>
                <w:lang w:eastAsia="en-AU"/>
              </w:rPr>
              <w:t>m</w:t>
            </w:r>
          </w:p>
        </w:tc>
        <w:tc>
          <w:tcPr>
            <w:tcW w:w="1399" w:type="dxa"/>
            <w:shd w:val="clear" w:color="auto" w:fill="auto"/>
            <w:noWrap/>
            <w:vAlign w:val="center"/>
            <w:hideMark/>
          </w:tcPr>
          <w:p w14:paraId="2540704D" w14:textId="060E86B3"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453</w:t>
            </w:r>
            <w:r w:rsidR="003821F2" w:rsidRPr="009E5255">
              <w:rPr>
                <w:rFonts w:asciiTheme="majorHAnsi" w:hAnsiTheme="majorHAnsi" w:cstheme="majorHAnsi"/>
                <w:color w:val="000000"/>
                <w:szCs w:val="20"/>
                <w:lang w:eastAsia="en-AU"/>
              </w:rPr>
              <w:t>.5m</w:t>
            </w:r>
          </w:p>
        </w:tc>
        <w:tc>
          <w:tcPr>
            <w:tcW w:w="1399" w:type="dxa"/>
            <w:shd w:val="clear" w:color="auto" w:fill="auto"/>
            <w:noWrap/>
            <w:vAlign w:val="center"/>
            <w:hideMark/>
          </w:tcPr>
          <w:p w14:paraId="34211011" w14:textId="057ED23F"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500</w:t>
            </w:r>
            <w:r w:rsidR="003821F2" w:rsidRPr="009E5255">
              <w:rPr>
                <w:rFonts w:asciiTheme="majorHAnsi" w:hAnsiTheme="majorHAnsi" w:cstheme="majorHAnsi"/>
                <w:color w:val="000000"/>
                <w:szCs w:val="20"/>
                <w:lang w:eastAsia="en-AU"/>
              </w:rPr>
              <w:t>.2m</w:t>
            </w:r>
          </w:p>
        </w:tc>
        <w:tc>
          <w:tcPr>
            <w:tcW w:w="1399" w:type="dxa"/>
            <w:shd w:val="clear" w:color="auto" w:fill="auto"/>
            <w:noWrap/>
            <w:vAlign w:val="center"/>
            <w:hideMark/>
          </w:tcPr>
          <w:p w14:paraId="73722AB3" w14:textId="7BA4B99A"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512</w:t>
            </w:r>
            <w:r w:rsidR="00235805" w:rsidRPr="009E5255">
              <w:rPr>
                <w:rFonts w:asciiTheme="majorHAnsi" w:hAnsiTheme="majorHAnsi" w:cstheme="majorHAnsi"/>
                <w:color w:val="000000"/>
                <w:szCs w:val="20"/>
                <w:lang w:eastAsia="en-AU"/>
              </w:rPr>
              <w:t>.</w:t>
            </w:r>
            <w:r w:rsidRPr="009E5255">
              <w:rPr>
                <w:rFonts w:asciiTheme="majorHAnsi" w:hAnsiTheme="majorHAnsi" w:cstheme="majorHAnsi"/>
                <w:color w:val="000000"/>
                <w:szCs w:val="20"/>
                <w:lang w:eastAsia="en-AU"/>
              </w:rPr>
              <w:t>7</w:t>
            </w:r>
            <w:r w:rsidR="00235805" w:rsidRPr="009E5255">
              <w:rPr>
                <w:rFonts w:asciiTheme="majorHAnsi" w:hAnsiTheme="majorHAnsi" w:cstheme="majorHAnsi"/>
                <w:color w:val="000000"/>
                <w:szCs w:val="20"/>
                <w:lang w:eastAsia="en-AU"/>
              </w:rPr>
              <w:t>m</w:t>
            </w:r>
          </w:p>
        </w:tc>
        <w:tc>
          <w:tcPr>
            <w:tcW w:w="1399" w:type="dxa"/>
            <w:shd w:val="clear" w:color="auto" w:fill="auto"/>
            <w:noWrap/>
            <w:vAlign w:val="center"/>
            <w:hideMark/>
          </w:tcPr>
          <w:p w14:paraId="7DDCFCA6" w14:textId="4A9F2671"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586</w:t>
            </w:r>
            <w:r w:rsidR="00235805" w:rsidRPr="009E5255">
              <w:rPr>
                <w:rFonts w:asciiTheme="majorHAnsi" w:hAnsiTheme="majorHAnsi" w:cstheme="majorHAnsi"/>
                <w:color w:val="000000"/>
                <w:szCs w:val="20"/>
                <w:lang w:eastAsia="en-AU"/>
              </w:rPr>
              <w:t>.4m</w:t>
            </w:r>
          </w:p>
        </w:tc>
        <w:tc>
          <w:tcPr>
            <w:tcW w:w="1399" w:type="dxa"/>
            <w:shd w:val="clear" w:color="auto" w:fill="auto"/>
            <w:noWrap/>
            <w:vAlign w:val="center"/>
            <w:hideMark/>
          </w:tcPr>
          <w:p w14:paraId="21D5749A" w14:textId="6E233327" w:rsidR="00AD5E3F" w:rsidRPr="009E5255" w:rsidRDefault="00AD5E3F" w:rsidP="000C0B17">
            <w:pPr>
              <w:pStyle w:val="NoSpacing"/>
              <w:jc w:val="center"/>
              <w:rPr>
                <w:rFonts w:asciiTheme="majorHAnsi" w:hAnsiTheme="majorHAnsi" w:cstheme="majorHAnsi"/>
                <w:color w:val="000000"/>
                <w:szCs w:val="20"/>
                <w:lang w:eastAsia="en-AU"/>
              </w:rPr>
            </w:pPr>
            <w:r w:rsidRPr="009E5255">
              <w:rPr>
                <w:rFonts w:asciiTheme="majorHAnsi" w:hAnsiTheme="majorHAnsi" w:cstheme="majorHAnsi"/>
                <w:color w:val="000000"/>
                <w:szCs w:val="20"/>
                <w:lang w:eastAsia="en-AU"/>
              </w:rPr>
              <w:t>$2,435</w:t>
            </w:r>
            <w:r w:rsidR="00235805" w:rsidRPr="009E5255">
              <w:rPr>
                <w:rFonts w:asciiTheme="majorHAnsi" w:hAnsiTheme="majorHAnsi" w:cstheme="majorHAnsi"/>
                <w:color w:val="000000"/>
                <w:szCs w:val="20"/>
                <w:lang w:eastAsia="en-AU"/>
              </w:rPr>
              <w:t>.</w:t>
            </w:r>
            <w:r w:rsidRPr="009E5255">
              <w:rPr>
                <w:rFonts w:asciiTheme="majorHAnsi" w:hAnsiTheme="majorHAnsi" w:cstheme="majorHAnsi"/>
                <w:color w:val="000000"/>
                <w:szCs w:val="20"/>
                <w:lang w:eastAsia="en-AU"/>
              </w:rPr>
              <w:t>2</w:t>
            </w:r>
            <w:r w:rsidR="00235805" w:rsidRPr="009E5255">
              <w:rPr>
                <w:rFonts w:asciiTheme="majorHAnsi" w:hAnsiTheme="majorHAnsi" w:cstheme="majorHAnsi"/>
                <w:color w:val="000000"/>
                <w:szCs w:val="20"/>
                <w:lang w:eastAsia="en-AU"/>
              </w:rPr>
              <w:t>m</w:t>
            </w:r>
          </w:p>
        </w:tc>
      </w:tr>
      <w:tr w:rsidR="00AD5E3F" w:rsidRPr="009E5255" w14:paraId="6A5AABF1" w14:textId="77777777" w:rsidTr="00235805">
        <w:trPr>
          <w:trHeight w:val="20"/>
        </w:trPr>
        <w:tc>
          <w:tcPr>
            <w:tcW w:w="1696" w:type="dxa"/>
            <w:tcBorders>
              <w:bottom w:val="single" w:sz="4" w:space="0" w:color="auto"/>
            </w:tcBorders>
            <w:shd w:val="clear" w:color="auto" w:fill="auto"/>
            <w:noWrap/>
            <w:vAlign w:val="center"/>
            <w:hideMark/>
          </w:tcPr>
          <w:p w14:paraId="7C384501" w14:textId="77777777" w:rsidR="00AD5E3F" w:rsidRPr="009E5255" w:rsidRDefault="00AD5E3F" w:rsidP="003821F2">
            <w:pPr>
              <w:pStyle w:val="NoSpacing"/>
              <w:rPr>
                <w:rFonts w:asciiTheme="majorHAnsi" w:hAnsiTheme="majorHAnsi" w:cstheme="majorHAnsi"/>
                <w:i/>
                <w:iCs/>
                <w:szCs w:val="20"/>
                <w:lang w:eastAsia="en-AU"/>
              </w:rPr>
            </w:pPr>
            <w:r w:rsidRPr="009E5255">
              <w:rPr>
                <w:rFonts w:asciiTheme="majorHAnsi" w:hAnsiTheme="majorHAnsi" w:cstheme="majorHAnsi"/>
                <w:i/>
                <w:iCs/>
                <w:szCs w:val="20"/>
                <w:lang w:eastAsia="en-AU"/>
              </w:rPr>
              <w:t>Total</w:t>
            </w:r>
          </w:p>
        </w:tc>
        <w:tc>
          <w:tcPr>
            <w:tcW w:w="1085" w:type="dxa"/>
            <w:tcBorders>
              <w:bottom w:val="single" w:sz="4" w:space="0" w:color="auto"/>
            </w:tcBorders>
            <w:shd w:val="clear" w:color="auto" w:fill="auto"/>
            <w:noWrap/>
            <w:vAlign w:val="center"/>
            <w:hideMark/>
          </w:tcPr>
          <w:p w14:paraId="15BC29EE" w14:textId="5CF7F309" w:rsidR="00AD5E3F" w:rsidRPr="009E5255" w:rsidRDefault="00AD5E3F" w:rsidP="000C0B17">
            <w:pPr>
              <w:pStyle w:val="NoSpacing"/>
              <w:jc w:val="center"/>
              <w:rPr>
                <w:rFonts w:asciiTheme="majorHAnsi" w:hAnsiTheme="majorHAnsi" w:cstheme="majorHAnsi"/>
                <w:i/>
                <w:iCs/>
                <w:szCs w:val="20"/>
                <w:lang w:eastAsia="en-AU"/>
              </w:rPr>
            </w:pPr>
            <w:r w:rsidRPr="009E5255">
              <w:rPr>
                <w:rFonts w:asciiTheme="majorHAnsi" w:hAnsiTheme="majorHAnsi" w:cstheme="majorHAnsi"/>
                <w:i/>
                <w:iCs/>
                <w:szCs w:val="20"/>
                <w:lang w:eastAsia="en-AU"/>
              </w:rPr>
              <w:t>$803</w:t>
            </w:r>
            <w:r w:rsidR="003821F2" w:rsidRPr="009E5255">
              <w:rPr>
                <w:rFonts w:asciiTheme="majorHAnsi" w:hAnsiTheme="majorHAnsi" w:cstheme="majorHAnsi"/>
                <w:i/>
                <w:iCs/>
                <w:szCs w:val="20"/>
                <w:lang w:eastAsia="en-AU"/>
              </w:rPr>
              <w:t>.</w:t>
            </w:r>
            <w:r w:rsidRPr="009E5255">
              <w:rPr>
                <w:rFonts w:asciiTheme="majorHAnsi" w:hAnsiTheme="majorHAnsi" w:cstheme="majorHAnsi"/>
                <w:i/>
                <w:iCs/>
                <w:szCs w:val="20"/>
                <w:lang w:eastAsia="en-AU"/>
              </w:rPr>
              <w:t>2</w:t>
            </w:r>
            <w:r w:rsidR="003821F2" w:rsidRPr="009E5255">
              <w:rPr>
                <w:rFonts w:asciiTheme="majorHAnsi" w:hAnsiTheme="majorHAnsi" w:cstheme="majorHAnsi"/>
                <w:i/>
                <w:iCs/>
                <w:szCs w:val="20"/>
                <w:lang w:eastAsia="en-AU"/>
              </w:rPr>
              <w:t>m</w:t>
            </w:r>
          </w:p>
        </w:tc>
        <w:tc>
          <w:tcPr>
            <w:tcW w:w="1399" w:type="dxa"/>
            <w:tcBorders>
              <w:bottom w:val="single" w:sz="4" w:space="0" w:color="auto"/>
            </w:tcBorders>
            <w:shd w:val="clear" w:color="auto" w:fill="auto"/>
            <w:noWrap/>
            <w:vAlign w:val="center"/>
            <w:hideMark/>
          </w:tcPr>
          <w:p w14:paraId="6EA15EF5" w14:textId="76524390" w:rsidR="00AD5E3F" w:rsidRPr="009E5255" w:rsidRDefault="00AD5E3F" w:rsidP="000C0B17">
            <w:pPr>
              <w:pStyle w:val="NoSpacing"/>
              <w:jc w:val="center"/>
              <w:rPr>
                <w:rFonts w:asciiTheme="majorHAnsi" w:hAnsiTheme="majorHAnsi" w:cstheme="majorHAnsi"/>
                <w:i/>
                <w:iCs/>
                <w:szCs w:val="20"/>
                <w:lang w:eastAsia="en-AU"/>
              </w:rPr>
            </w:pPr>
            <w:r w:rsidRPr="009E5255">
              <w:rPr>
                <w:rFonts w:asciiTheme="majorHAnsi" w:hAnsiTheme="majorHAnsi" w:cstheme="majorHAnsi"/>
                <w:i/>
                <w:iCs/>
                <w:szCs w:val="20"/>
                <w:lang w:eastAsia="en-AU"/>
              </w:rPr>
              <w:t>$944</w:t>
            </w:r>
            <w:r w:rsidR="003821F2" w:rsidRPr="009E5255">
              <w:rPr>
                <w:rFonts w:asciiTheme="majorHAnsi" w:hAnsiTheme="majorHAnsi" w:cstheme="majorHAnsi"/>
                <w:i/>
                <w:iCs/>
                <w:szCs w:val="20"/>
                <w:lang w:eastAsia="en-AU"/>
              </w:rPr>
              <w:t>.</w:t>
            </w:r>
            <w:r w:rsidRPr="009E5255">
              <w:rPr>
                <w:rFonts w:asciiTheme="majorHAnsi" w:hAnsiTheme="majorHAnsi" w:cstheme="majorHAnsi"/>
                <w:i/>
                <w:iCs/>
                <w:szCs w:val="20"/>
                <w:lang w:eastAsia="en-AU"/>
              </w:rPr>
              <w:t>6</w:t>
            </w:r>
            <w:r w:rsidR="003821F2" w:rsidRPr="009E5255">
              <w:rPr>
                <w:rFonts w:asciiTheme="majorHAnsi" w:hAnsiTheme="majorHAnsi" w:cstheme="majorHAnsi"/>
                <w:i/>
                <w:iCs/>
                <w:szCs w:val="20"/>
                <w:lang w:eastAsia="en-AU"/>
              </w:rPr>
              <w:t>m</w:t>
            </w:r>
          </w:p>
        </w:tc>
        <w:tc>
          <w:tcPr>
            <w:tcW w:w="1399" w:type="dxa"/>
            <w:tcBorders>
              <w:bottom w:val="single" w:sz="4" w:space="0" w:color="auto"/>
            </w:tcBorders>
            <w:shd w:val="clear" w:color="auto" w:fill="auto"/>
            <w:noWrap/>
            <w:vAlign w:val="center"/>
            <w:hideMark/>
          </w:tcPr>
          <w:p w14:paraId="3FC4D27E" w14:textId="5C61EAD5" w:rsidR="00AD5E3F" w:rsidRPr="009E5255" w:rsidRDefault="00AD5E3F" w:rsidP="000C0B17">
            <w:pPr>
              <w:pStyle w:val="NoSpacing"/>
              <w:jc w:val="center"/>
              <w:rPr>
                <w:rFonts w:asciiTheme="majorHAnsi" w:hAnsiTheme="majorHAnsi" w:cstheme="majorHAnsi"/>
                <w:i/>
                <w:iCs/>
                <w:szCs w:val="20"/>
                <w:lang w:eastAsia="en-AU"/>
              </w:rPr>
            </w:pPr>
            <w:r w:rsidRPr="009E5255">
              <w:rPr>
                <w:rFonts w:asciiTheme="majorHAnsi" w:hAnsiTheme="majorHAnsi" w:cstheme="majorHAnsi"/>
                <w:i/>
                <w:iCs/>
                <w:szCs w:val="20"/>
                <w:lang w:eastAsia="en-AU"/>
              </w:rPr>
              <w:t>$1,139</w:t>
            </w:r>
            <w:r w:rsidR="003821F2" w:rsidRPr="009E5255">
              <w:rPr>
                <w:rFonts w:asciiTheme="majorHAnsi" w:hAnsiTheme="majorHAnsi" w:cstheme="majorHAnsi"/>
                <w:i/>
                <w:iCs/>
                <w:szCs w:val="20"/>
                <w:lang w:eastAsia="en-AU"/>
              </w:rPr>
              <w:t>.7m</w:t>
            </w:r>
          </w:p>
        </w:tc>
        <w:tc>
          <w:tcPr>
            <w:tcW w:w="1399" w:type="dxa"/>
            <w:tcBorders>
              <w:bottom w:val="single" w:sz="4" w:space="0" w:color="auto"/>
            </w:tcBorders>
            <w:shd w:val="clear" w:color="auto" w:fill="auto"/>
            <w:noWrap/>
            <w:vAlign w:val="center"/>
            <w:hideMark/>
          </w:tcPr>
          <w:p w14:paraId="7CCBFE6A" w14:textId="45DBDB1A" w:rsidR="00AD5E3F" w:rsidRPr="009E5255" w:rsidRDefault="00AD5E3F" w:rsidP="000C0B17">
            <w:pPr>
              <w:pStyle w:val="NoSpacing"/>
              <w:jc w:val="center"/>
              <w:rPr>
                <w:rFonts w:asciiTheme="majorHAnsi" w:hAnsiTheme="majorHAnsi" w:cstheme="majorHAnsi"/>
                <w:i/>
                <w:iCs/>
                <w:szCs w:val="20"/>
                <w:lang w:eastAsia="en-AU"/>
              </w:rPr>
            </w:pPr>
            <w:r w:rsidRPr="009E5255">
              <w:rPr>
                <w:rFonts w:asciiTheme="majorHAnsi" w:hAnsiTheme="majorHAnsi" w:cstheme="majorHAnsi"/>
                <w:i/>
                <w:iCs/>
                <w:szCs w:val="20"/>
                <w:lang w:eastAsia="en-AU"/>
              </w:rPr>
              <w:t>$1,324</w:t>
            </w:r>
            <w:r w:rsidR="00235805" w:rsidRPr="009E5255">
              <w:rPr>
                <w:rFonts w:asciiTheme="majorHAnsi" w:hAnsiTheme="majorHAnsi" w:cstheme="majorHAnsi"/>
                <w:i/>
                <w:iCs/>
                <w:szCs w:val="20"/>
                <w:lang w:eastAsia="en-AU"/>
              </w:rPr>
              <w:t>.9m</w:t>
            </w:r>
          </w:p>
        </w:tc>
        <w:tc>
          <w:tcPr>
            <w:tcW w:w="1399" w:type="dxa"/>
            <w:tcBorders>
              <w:bottom w:val="single" w:sz="4" w:space="0" w:color="auto"/>
            </w:tcBorders>
            <w:shd w:val="clear" w:color="auto" w:fill="auto"/>
            <w:noWrap/>
            <w:vAlign w:val="center"/>
            <w:hideMark/>
          </w:tcPr>
          <w:p w14:paraId="38EC3620" w14:textId="27E1D845" w:rsidR="00AD5E3F" w:rsidRPr="009E5255" w:rsidRDefault="00AD5E3F" w:rsidP="000C0B17">
            <w:pPr>
              <w:pStyle w:val="NoSpacing"/>
              <w:jc w:val="center"/>
              <w:rPr>
                <w:rFonts w:asciiTheme="majorHAnsi" w:hAnsiTheme="majorHAnsi" w:cstheme="majorHAnsi"/>
                <w:i/>
                <w:iCs/>
                <w:szCs w:val="20"/>
                <w:lang w:eastAsia="en-AU"/>
              </w:rPr>
            </w:pPr>
            <w:r w:rsidRPr="009E5255">
              <w:rPr>
                <w:rFonts w:asciiTheme="majorHAnsi" w:hAnsiTheme="majorHAnsi" w:cstheme="majorHAnsi"/>
                <w:i/>
                <w:iCs/>
                <w:szCs w:val="20"/>
                <w:lang w:eastAsia="en-AU"/>
              </w:rPr>
              <w:t>$1,647</w:t>
            </w:r>
            <w:r w:rsidR="00235805" w:rsidRPr="009E5255">
              <w:rPr>
                <w:rFonts w:asciiTheme="majorHAnsi" w:hAnsiTheme="majorHAnsi" w:cstheme="majorHAnsi"/>
                <w:i/>
                <w:iCs/>
                <w:szCs w:val="20"/>
                <w:lang w:eastAsia="en-AU"/>
              </w:rPr>
              <w:t>.</w:t>
            </w:r>
            <w:r w:rsidRPr="009E5255">
              <w:rPr>
                <w:rFonts w:asciiTheme="majorHAnsi" w:hAnsiTheme="majorHAnsi" w:cstheme="majorHAnsi"/>
                <w:i/>
                <w:iCs/>
                <w:szCs w:val="20"/>
                <w:lang w:eastAsia="en-AU"/>
              </w:rPr>
              <w:t>6</w:t>
            </w:r>
            <w:r w:rsidR="00235805" w:rsidRPr="009E5255">
              <w:rPr>
                <w:rFonts w:asciiTheme="majorHAnsi" w:hAnsiTheme="majorHAnsi" w:cstheme="majorHAnsi"/>
                <w:i/>
                <w:iCs/>
                <w:szCs w:val="20"/>
                <w:lang w:eastAsia="en-AU"/>
              </w:rPr>
              <w:t>m</w:t>
            </w:r>
          </w:p>
        </w:tc>
        <w:tc>
          <w:tcPr>
            <w:tcW w:w="1399" w:type="dxa"/>
            <w:tcBorders>
              <w:bottom w:val="single" w:sz="4" w:space="0" w:color="auto"/>
            </w:tcBorders>
            <w:shd w:val="clear" w:color="auto" w:fill="auto"/>
            <w:noWrap/>
            <w:vAlign w:val="center"/>
            <w:hideMark/>
          </w:tcPr>
          <w:p w14:paraId="58E528CA" w14:textId="3EDE22AF" w:rsidR="00AD5E3F" w:rsidRPr="009E5255" w:rsidRDefault="00AD5E3F" w:rsidP="000C0B17">
            <w:pPr>
              <w:pStyle w:val="NoSpacing"/>
              <w:jc w:val="center"/>
              <w:rPr>
                <w:rFonts w:asciiTheme="majorHAnsi" w:hAnsiTheme="majorHAnsi" w:cstheme="majorHAnsi"/>
                <w:i/>
                <w:iCs/>
                <w:szCs w:val="20"/>
                <w:lang w:eastAsia="en-AU"/>
              </w:rPr>
            </w:pPr>
            <w:r w:rsidRPr="009E5255">
              <w:rPr>
                <w:rFonts w:asciiTheme="majorHAnsi" w:hAnsiTheme="majorHAnsi" w:cstheme="majorHAnsi"/>
                <w:i/>
                <w:iCs/>
                <w:szCs w:val="20"/>
                <w:lang w:eastAsia="en-AU"/>
              </w:rPr>
              <w:t>$5,860</w:t>
            </w:r>
            <w:r w:rsidR="00235805" w:rsidRPr="009E5255">
              <w:rPr>
                <w:rFonts w:asciiTheme="majorHAnsi" w:hAnsiTheme="majorHAnsi" w:cstheme="majorHAnsi"/>
                <w:i/>
                <w:iCs/>
                <w:szCs w:val="20"/>
                <w:lang w:eastAsia="en-AU"/>
              </w:rPr>
              <w:t>.</w:t>
            </w:r>
            <w:r w:rsidRPr="009E5255">
              <w:rPr>
                <w:rFonts w:asciiTheme="majorHAnsi" w:hAnsiTheme="majorHAnsi" w:cstheme="majorHAnsi"/>
                <w:i/>
                <w:iCs/>
                <w:szCs w:val="20"/>
                <w:lang w:eastAsia="en-AU"/>
              </w:rPr>
              <w:t>1</w:t>
            </w:r>
            <w:r w:rsidR="00235805" w:rsidRPr="009E5255">
              <w:rPr>
                <w:rFonts w:asciiTheme="majorHAnsi" w:hAnsiTheme="majorHAnsi" w:cstheme="majorHAnsi"/>
                <w:i/>
                <w:iCs/>
                <w:szCs w:val="20"/>
                <w:lang w:eastAsia="en-AU"/>
              </w:rPr>
              <w:t>m</w:t>
            </w:r>
          </w:p>
        </w:tc>
      </w:tr>
    </w:tbl>
    <w:p w14:paraId="33831F3C" w14:textId="471AD1C4" w:rsidR="00AD5E3F" w:rsidRPr="009E5255" w:rsidRDefault="001A0CC8" w:rsidP="003A6F1A">
      <w:pPr>
        <w:pStyle w:val="TableNotes"/>
      </w:pPr>
      <w:r w:rsidRPr="009E5255">
        <w:t>Source:</w:t>
      </w:r>
      <w:r w:rsidRPr="009E5255">
        <w:tab/>
        <w:t xml:space="preserve">Prepared for this Review </w:t>
      </w:r>
      <w:r w:rsidR="00223811" w:rsidRPr="009E5255">
        <w:t>using in-market sales data (IQVIA)</w:t>
      </w:r>
      <w:r w:rsidRPr="009E5255">
        <w:t>, see</w:t>
      </w:r>
      <w:r w:rsidRPr="009E5255">
        <w:rPr>
          <w:color w:val="FF0000"/>
        </w:rPr>
        <w:t xml:space="preserve"> </w:t>
      </w:r>
      <w:r w:rsidRPr="009E5255">
        <w:fldChar w:fldCharType="begin"/>
      </w:r>
      <w:r w:rsidRPr="009E5255">
        <w:instrText xml:space="preserve"> REF _Ref90045770 \h </w:instrText>
      </w:r>
      <w:r w:rsidRPr="009E5255">
        <w:fldChar w:fldCharType="separate"/>
      </w:r>
      <w:r w:rsidR="000C766B" w:rsidRPr="009E5255">
        <w:t xml:space="preserve">Appendix </w:t>
      </w:r>
      <w:r w:rsidR="000C766B">
        <w:rPr>
          <w:noProof/>
        </w:rPr>
        <w:t>8</w:t>
      </w:r>
      <w:r w:rsidRPr="009E5255">
        <w:fldChar w:fldCharType="end"/>
      </w:r>
    </w:p>
    <w:p w14:paraId="4851FCBD" w14:textId="670957F2" w:rsidR="00AD5E3F" w:rsidRPr="009E5255" w:rsidRDefault="00AD5E3F" w:rsidP="00AD5E3F">
      <w:pPr>
        <w:rPr>
          <w:i/>
          <w:iCs/>
          <w:u w:val="single"/>
          <w:lang w:eastAsia="en-AU"/>
        </w:rPr>
      </w:pPr>
      <w:r w:rsidRPr="009E5255">
        <w:rPr>
          <w:i/>
          <w:iCs/>
          <w:u w:val="single"/>
          <w:lang w:eastAsia="en-AU"/>
        </w:rPr>
        <w:t xml:space="preserve">Factors </w:t>
      </w:r>
      <w:r w:rsidR="00B57BE2" w:rsidRPr="009E5255">
        <w:rPr>
          <w:i/>
          <w:iCs/>
          <w:u w:val="single"/>
          <w:lang w:eastAsia="en-AU"/>
        </w:rPr>
        <w:t>a</w:t>
      </w:r>
      <w:r w:rsidRPr="009E5255">
        <w:rPr>
          <w:i/>
          <w:iCs/>
          <w:u w:val="single"/>
          <w:lang w:eastAsia="en-AU"/>
        </w:rPr>
        <w:t xml:space="preserve">ffecting </w:t>
      </w:r>
      <w:r w:rsidR="00B57BE2" w:rsidRPr="009E5255">
        <w:rPr>
          <w:i/>
          <w:iCs/>
          <w:u w:val="single"/>
          <w:lang w:eastAsia="en-AU"/>
        </w:rPr>
        <w:t>s</w:t>
      </w:r>
      <w:r w:rsidR="001A0CC8" w:rsidRPr="009E5255">
        <w:rPr>
          <w:i/>
          <w:iCs/>
          <w:u w:val="single"/>
          <w:lang w:eastAsia="en-AU"/>
        </w:rPr>
        <w:t xml:space="preserve">ales </w:t>
      </w:r>
      <w:r w:rsidR="00B57BE2" w:rsidRPr="009E5255">
        <w:rPr>
          <w:i/>
          <w:iCs/>
          <w:u w:val="single"/>
          <w:lang w:eastAsia="en-AU"/>
        </w:rPr>
        <w:t>p</w:t>
      </w:r>
      <w:r w:rsidRPr="009E5255">
        <w:rPr>
          <w:i/>
          <w:iCs/>
          <w:u w:val="single"/>
          <w:lang w:eastAsia="en-AU"/>
        </w:rPr>
        <w:t>rices</w:t>
      </w:r>
    </w:p>
    <w:p w14:paraId="0C59C47E" w14:textId="2D056AF8" w:rsidR="00AD5E3F" w:rsidRPr="009E5255" w:rsidRDefault="00AD5E3F" w:rsidP="00AD5E3F">
      <w:pPr>
        <w:rPr>
          <w:lang w:eastAsia="en-AU"/>
        </w:rPr>
      </w:pPr>
      <w:r w:rsidRPr="009E5255">
        <w:rPr>
          <w:lang w:eastAsia="en-AU"/>
        </w:rPr>
        <w:t xml:space="preserve">Results from the mixed linear regression models are reported in </w:t>
      </w:r>
      <w:r w:rsidR="001A0CC8" w:rsidRPr="009E5255">
        <w:rPr>
          <w:color w:val="FF0000"/>
          <w:lang w:eastAsia="en-AU"/>
        </w:rPr>
        <w:fldChar w:fldCharType="begin"/>
      </w:r>
      <w:r w:rsidR="001A0CC8" w:rsidRPr="009E5255">
        <w:rPr>
          <w:lang w:eastAsia="en-AU"/>
        </w:rPr>
        <w:instrText xml:space="preserve"> REF _Ref90045770 \h </w:instrText>
      </w:r>
      <w:r w:rsidR="001A0CC8" w:rsidRPr="009E5255">
        <w:rPr>
          <w:color w:val="FF0000"/>
          <w:lang w:eastAsia="en-AU"/>
        </w:rPr>
      </w:r>
      <w:r w:rsidR="001A0CC8" w:rsidRPr="009E5255">
        <w:rPr>
          <w:color w:val="FF0000"/>
          <w:lang w:eastAsia="en-AU"/>
        </w:rPr>
        <w:fldChar w:fldCharType="separate"/>
      </w:r>
      <w:r w:rsidR="000C766B" w:rsidRPr="009E5255">
        <w:t xml:space="preserve">Appendix </w:t>
      </w:r>
      <w:r w:rsidR="000C766B">
        <w:rPr>
          <w:noProof/>
        </w:rPr>
        <w:t>8</w:t>
      </w:r>
      <w:r w:rsidR="001A0CC8" w:rsidRPr="009E5255">
        <w:rPr>
          <w:color w:val="FF0000"/>
          <w:lang w:eastAsia="en-AU"/>
        </w:rPr>
        <w:fldChar w:fldCharType="end"/>
      </w:r>
      <w:r w:rsidRPr="009E5255">
        <w:rPr>
          <w:lang w:eastAsia="en-AU"/>
        </w:rPr>
        <w:t xml:space="preserve"> and indicate the following with respect to the factors affecting drug prices: </w:t>
      </w:r>
    </w:p>
    <w:p w14:paraId="6AD3C37A" w14:textId="77777777" w:rsidR="00AD5E3F" w:rsidRPr="009E5255" w:rsidRDefault="00AD5E3F">
      <w:pPr>
        <w:pStyle w:val="ListParagraph"/>
        <w:numPr>
          <w:ilvl w:val="0"/>
          <w:numId w:val="27"/>
        </w:numPr>
        <w:rPr>
          <w:lang w:val="en-AU" w:eastAsia="en-AU"/>
        </w:rPr>
      </w:pPr>
      <w:r w:rsidRPr="009E5255">
        <w:rPr>
          <w:lang w:val="en-AU" w:eastAsia="en-AU"/>
        </w:rPr>
        <w:t xml:space="preserve">The number of manufacturers per molecule; each additional manufacturer (beyond the innovator brand) resulted in a statistically significant (p&lt;0.05) drop in the per mg price.  </w:t>
      </w:r>
    </w:p>
    <w:p w14:paraId="58FF17E1" w14:textId="1FFE817F" w:rsidR="00AD5E3F" w:rsidRPr="009E5255" w:rsidRDefault="00AD5E3F">
      <w:pPr>
        <w:pStyle w:val="ListParagraph"/>
        <w:numPr>
          <w:ilvl w:val="0"/>
          <w:numId w:val="27"/>
        </w:numPr>
        <w:rPr>
          <w:lang w:val="en-AU" w:eastAsia="en-AU"/>
        </w:rPr>
      </w:pPr>
      <w:r w:rsidRPr="009E5255">
        <w:rPr>
          <w:lang w:val="en-AU" w:eastAsia="en-AU"/>
        </w:rPr>
        <w:t xml:space="preserve">The number of presentations per molecule; each additional presentation (pack </w:t>
      </w:r>
      <w:r w:rsidR="008A004F" w:rsidRPr="009E5255">
        <w:rPr>
          <w:lang w:val="en-AU" w:eastAsia="en-AU"/>
        </w:rPr>
        <w:t>formulation</w:t>
      </w:r>
      <w:r w:rsidRPr="009E5255">
        <w:rPr>
          <w:lang w:val="en-AU" w:eastAsia="en-AU"/>
        </w:rPr>
        <w:t xml:space="preserve">) resulted in a statistically significant (p&lt;0.05) drop in the per mg price.  </w:t>
      </w:r>
    </w:p>
    <w:p w14:paraId="4D43F69E" w14:textId="77777777" w:rsidR="00AD5E3F" w:rsidRPr="009E5255" w:rsidRDefault="00AD5E3F">
      <w:pPr>
        <w:pStyle w:val="ListParagraph"/>
        <w:numPr>
          <w:ilvl w:val="0"/>
          <w:numId w:val="27"/>
        </w:numPr>
        <w:rPr>
          <w:lang w:val="en-AU" w:eastAsia="en-AU"/>
        </w:rPr>
      </w:pPr>
      <w:r w:rsidRPr="009E5255">
        <w:rPr>
          <w:lang w:val="en-AU" w:eastAsia="en-AU"/>
        </w:rPr>
        <w:t>The location of sales; there was no statistically significant effect (p&gt;0.05) of the location of sales (State/Territory) on the price per mg.</w:t>
      </w:r>
    </w:p>
    <w:p w14:paraId="4358EA1C" w14:textId="77777777" w:rsidR="00AD5E3F" w:rsidRPr="009E5255" w:rsidRDefault="00AD5E3F">
      <w:pPr>
        <w:pStyle w:val="ListParagraph"/>
        <w:numPr>
          <w:ilvl w:val="0"/>
          <w:numId w:val="27"/>
        </w:numPr>
        <w:rPr>
          <w:lang w:val="en-AU" w:eastAsia="en-AU"/>
        </w:rPr>
      </w:pPr>
      <w:r w:rsidRPr="009E5255">
        <w:rPr>
          <w:lang w:val="en-AU" w:eastAsia="en-AU"/>
        </w:rPr>
        <w:t>Time; there was a statistically significant (p&lt;0.05) decline in the price per mg with each successive year of sales.</w:t>
      </w:r>
    </w:p>
    <w:p w14:paraId="4519FE6D" w14:textId="77777777" w:rsidR="00AD5E3F" w:rsidRPr="009E5255" w:rsidRDefault="00AD5E3F">
      <w:pPr>
        <w:pStyle w:val="ListParagraph"/>
        <w:numPr>
          <w:ilvl w:val="0"/>
          <w:numId w:val="27"/>
        </w:numPr>
        <w:rPr>
          <w:lang w:val="en-AU" w:eastAsia="en-AU"/>
        </w:rPr>
      </w:pPr>
      <w:r w:rsidRPr="009E5255">
        <w:rPr>
          <w:lang w:val="en-AU" w:eastAsia="en-AU"/>
        </w:rPr>
        <w:t>Third-party provider; purchasing products from third-party compounders was associated with a statistically significant (p&lt;0.05) lower price per mg.</w:t>
      </w:r>
    </w:p>
    <w:p w14:paraId="114275AA" w14:textId="77777777" w:rsidR="00AD5E3F" w:rsidRPr="009E5255" w:rsidRDefault="00AD5E3F">
      <w:pPr>
        <w:pStyle w:val="ListParagraph"/>
        <w:numPr>
          <w:ilvl w:val="0"/>
          <w:numId w:val="27"/>
        </w:numPr>
        <w:rPr>
          <w:lang w:val="en-AU" w:eastAsia="en-AU"/>
        </w:rPr>
      </w:pPr>
      <w:r w:rsidRPr="009E5255">
        <w:rPr>
          <w:lang w:val="en-AU" w:eastAsia="en-AU"/>
        </w:rPr>
        <w:t>Large purchaser status; hospital purchasing was associated with a statistically significantly lower price per mg (p&lt;0.05) than retail pharmacy purchasing.</w:t>
      </w:r>
    </w:p>
    <w:p w14:paraId="7C42EF4B" w14:textId="584271D0" w:rsidR="001A0CC8" w:rsidRPr="009E5255" w:rsidRDefault="00AD5E3F" w:rsidP="0033297D">
      <w:pPr>
        <w:rPr>
          <w:lang w:eastAsia="en-AU"/>
        </w:rPr>
      </w:pPr>
      <w:r w:rsidRPr="009E5255">
        <w:rPr>
          <w:lang w:eastAsia="en-AU"/>
        </w:rPr>
        <w:t>Lower prices associated with a higher number of providers or presentations per molecule and over time are to be anticipated as this reflects statutory price reductions associated with the introduction of second brands of any molecule and for market longevity.  Differences in prices associated with hospital and retail pharmacy status are likely to reflect the purchasing power attached to larger organisations.  Similarly, lower prices provided to hospitals/pharmacies through third-party providers may also reflect the power of the latter to negotiate lower prices from manufacturers.</w:t>
      </w:r>
    </w:p>
    <w:p w14:paraId="45C9DEE4" w14:textId="309D59C2" w:rsidR="004E00EE" w:rsidRPr="009E5255" w:rsidRDefault="004A726B" w:rsidP="00CA5EF6">
      <w:pPr>
        <w:pStyle w:val="SubHead-NotNumbered"/>
        <w:rPr>
          <w:u w:val="single"/>
        </w:rPr>
      </w:pPr>
      <w:r w:rsidRPr="009E5255">
        <w:rPr>
          <w:u w:val="single"/>
        </w:rPr>
        <w:t>P</w:t>
      </w:r>
      <w:r w:rsidR="004E00EE" w:rsidRPr="009E5255">
        <w:rPr>
          <w:u w:val="single"/>
        </w:rPr>
        <w:t xml:space="preserve">rices </w:t>
      </w:r>
      <w:r w:rsidR="0033297D" w:rsidRPr="009E5255">
        <w:rPr>
          <w:u w:val="single"/>
        </w:rPr>
        <w:t>a</w:t>
      </w:r>
      <w:r w:rsidR="004E00EE" w:rsidRPr="009E5255">
        <w:rPr>
          <w:u w:val="single"/>
        </w:rPr>
        <w:t xml:space="preserve">cross the EFC </w:t>
      </w:r>
      <w:r w:rsidR="0033297D" w:rsidRPr="009E5255">
        <w:rPr>
          <w:u w:val="single"/>
        </w:rPr>
        <w:t>s</w:t>
      </w:r>
      <w:r w:rsidR="004E00EE" w:rsidRPr="009E5255">
        <w:rPr>
          <w:u w:val="single"/>
        </w:rPr>
        <w:t xml:space="preserve">upply </w:t>
      </w:r>
      <w:r w:rsidR="0033297D" w:rsidRPr="009E5255">
        <w:rPr>
          <w:u w:val="single"/>
        </w:rPr>
        <w:t>c</w:t>
      </w:r>
      <w:r w:rsidR="004E00EE" w:rsidRPr="009E5255">
        <w:rPr>
          <w:u w:val="single"/>
        </w:rPr>
        <w:t>hain</w:t>
      </w:r>
    </w:p>
    <w:p w14:paraId="16DB74AE" w14:textId="6CD68198" w:rsidR="00FD7B50" w:rsidRPr="009E5255" w:rsidRDefault="004E00EE" w:rsidP="002E309B">
      <w:r w:rsidRPr="009E5255">
        <w:t>As noted above, there are various actors within the EFC supply chain who at various time</w:t>
      </w:r>
      <w:r w:rsidR="00416E19" w:rsidRPr="009E5255">
        <w:t>s</w:t>
      </w:r>
      <w:r w:rsidRPr="009E5255">
        <w:t xml:space="preserve"> may function either as sellers or purchasers of cancer medicines depending on the nature of the transaction.  For example, a hospital pharmacy may act as a purchase</w:t>
      </w:r>
      <w:r w:rsidR="00416E19" w:rsidRPr="009E5255">
        <w:t>r</w:t>
      </w:r>
      <w:r w:rsidRPr="009E5255">
        <w:t xml:space="preserve"> when procuring ipilimumab from its manufacturer, BMS, but as a seller when seeking reimbursement from</w:t>
      </w:r>
      <w:r w:rsidR="00C06C6B" w:rsidRPr="009E5255">
        <w:t xml:space="preserve"> Government</w:t>
      </w:r>
      <w:r w:rsidRPr="009E5255">
        <w:t xml:space="preserve"> for dispensing ipilimumab as a PBS</w:t>
      </w:r>
      <w:r w:rsidR="008641F1" w:rsidRPr="009E5255">
        <w:t>-</w:t>
      </w:r>
      <w:r w:rsidRPr="009E5255">
        <w:t>related item.  Numerous stakeholders illustrated that there are multiple factors at play</w:t>
      </w:r>
      <w:r w:rsidR="008641F1" w:rsidRPr="009E5255">
        <w:t>,</w:t>
      </w:r>
      <w:r w:rsidRPr="009E5255">
        <w:t xml:space="preserve"> which result in </w:t>
      </w:r>
      <w:r w:rsidRPr="009E5255">
        <w:rPr>
          <w:color w:val="000000" w:themeColor="text1"/>
        </w:rPr>
        <w:t>differences between the prices paid by purchase</w:t>
      </w:r>
      <w:r w:rsidR="00416E19" w:rsidRPr="009E5255">
        <w:rPr>
          <w:color w:val="000000" w:themeColor="text1"/>
        </w:rPr>
        <w:t>r</w:t>
      </w:r>
      <w:r w:rsidRPr="009E5255">
        <w:rPr>
          <w:color w:val="000000" w:themeColor="text1"/>
        </w:rPr>
        <w:t xml:space="preserve">s of cancer medicines within the supply chain and those </w:t>
      </w:r>
      <w:r w:rsidR="00316544" w:rsidRPr="009E5255">
        <w:rPr>
          <w:color w:val="000000" w:themeColor="text1"/>
        </w:rPr>
        <w:t xml:space="preserve">paid </w:t>
      </w:r>
      <w:r w:rsidR="008641F1" w:rsidRPr="009E5255">
        <w:rPr>
          <w:color w:val="000000" w:themeColor="text1"/>
        </w:rPr>
        <w:t>up</w:t>
      </w:r>
      <w:r w:rsidR="00316544" w:rsidRPr="009E5255">
        <w:rPr>
          <w:color w:val="000000" w:themeColor="text1"/>
        </w:rPr>
        <w:t>on</w:t>
      </w:r>
      <w:r w:rsidRPr="009E5255">
        <w:rPr>
          <w:color w:val="000000" w:themeColor="text1"/>
        </w:rPr>
        <w:t xml:space="preserve"> reimbursement via the PBS.  Thus, it was prudent to compare those prices.  In order to account for </w:t>
      </w:r>
      <w:r w:rsidR="00316544" w:rsidRPr="009E5255">
        <w:rPr>
          <w:color w:val="000000" w:themeColor="text1"/>
        </w:rPr>
        <w:t>potential</w:t>
      </w:r>
      <w:r w:rsidRPr="009E5255">
        <w:rPr>
          <w:color w:val="000000" w:themeColor="text1"/>
        </w:rPr>
        <w:t xml:space="preserve"> differences in the basis upon which prices are expressed (e.g. per pack versus </w:t>
      </w:r>
      <w:r w:rsidR="00060E61" w:rsidRPr="009E5255">
        <w:rPr>
          <w:color w:val="000000" w:themeColor="text1"/>
        </w:rPr>
        <w:t>on a maximum quantity), all</w:t>
      </w:r>
      <w:r w:rsidR="00250D81" w:rsidRPr="009E5255">
        <w:rPr>
          <w:color w:val="000000" w:themeColor="text1"/>
        </w:rPr>
        <w:t xml:space="preserve"> comparisons have been made on the price </w:t>
      </w:r>
      <w:r w:rsidR="002F43AC" w:rsidRPr="009E5255">
        <w:rPr>
          <w:color w:val="000000" w:themeColor="text1"/>
        </w:rPr>
        <w:t>per-mg basis</w:t>
      </w:r>
      <w:r w:rsidR="00250D81" w:rsidRPr="009E5255">
        <w:rPr>
          <w:color w:val="000000" w:themeColor="text1"/>
        </w:rPr>
        <w:t xml:space="preserve"> within molecule and for the calendar year of 2020</w:t>
      </w:r>
      <w:r w:rsidR="00060E61" w:rsidRPr="009E5255">
        <w:rPr>
          <w:color w:val="000000" w:themeColor="text1"/>
        </w:rPr>
        <w:t xml:space="preserve"> (the latest year for which information on both sale prices and PBS reimbursed prices are know</w:t>
      </w:r>
      <w:r w:rsidR="00C420DE" w:rsidRPr="009E5255">
        <w:rPr>
          <w:color w:val="000000" w:themeColor="text1"/>
        </w:rPr>
        <w:t>n</w:t>
      </w:r>
      <w:r w:rsidR="00060E61" w:rsidRPr="009E5255">
        <w:rPr>
          <w:color w:val="000000" w:themeColor="text1"/>
        </w:rPr>
        <w:t>).  Sales data prices were sourced from the IQVIA dataset, while PBS prices were as listed on the PBS in December 2020.</w:t>
      </w:r>
      <w:r w:rsidR="00FD7B50" w:rsidRPr="009E5255">
        <w:rPr>
          <w:color w:val="000000" w:themeColor="text1"/>
        </w:rPr>
        <w:t xml:space="preserve">  </w:t>
      </w:r>
      <w:r w:rsidR="00FD7B50" w:rsidRPr="009E5255">
        <w:t>An itemised comparison of prices is presented in</w:t>
      </w:r>
      <w:r w:rsidR="002E309B" w:rsidRPr="009E5255">
        <w:t xml:space="preserve"> </w:t>
      </w:r>
      <w:r w:rsidR="002E309B" w:rsidRPr="009E5255">
        <w:fldChar w:fldCharType="begin"/>
      </w:r>
      <w:r w:rsidR="002E309B" w:rsidRPr="009E5255">
        <w:instrText xml:space="preserve"> REF _Ref105758611 \h </w:instrText>
      </w:r>
      <w:r w:rsidR="002E309B" w:rsidRPr="009E5255">
        <w:fldChar w:fldCharType="separate"/>
      </w:r>
      <w:r w:rsidR="000C766B" w:rsidRPr="009E5255">
        <w:t xml:space="preserve">Table </w:t>
      </w:r>
      <w:r w:rsidR="000C766B">
        <w:rPr>
          <w:noProof/>
        </w:rPr>
        <w:t>9</w:t>
      </w:r>
      <w:r w:rsidR="002E309B" w:rsidRPr="009E5255">
        <w:fldChar w:fldCharType="end"/>
      </w:r>
      <w:r w:rsidR="00FD7B50" w:rsidRPr="009E5255">
        <w:t>.</w:t>
      </w:r>
    </w:p>
    <w:p w14:paraId="0D736D2B" w14:textId="476405D7" w:rsidR="002E309B" w:rsidRPr="009E5255" w:rsidRDefault="002E309B" w:rsidP="002E309B">
      <w:pPr>
        <w:pStyle w:val="Caption"/>
      </w:pPr>
      <w:bookmarkStart w:id="208" w:name="_Ref105758611"/>
      <w:bookmarkStart w:id="209" w:name="_Toc125972804"/>
      <w:r w:rsidRPr="009E5255">
        <w:t xml:space="preserve">Table </w:t>
      </w:r>
      <w:r w:rsidR="00E36C93">
        <w:fldChar w:fldCharType="begin"/>
      </w:r>
      <w:r w:rsidR="00E36C93">
        <w:instrText xml:space="preserve"> SEQ Table \* ARABIC </w:instrText>
      </w:r>
      <w:r w:rsidR="00E36C93">
        <w:fldChar w:fldCharType="separate"/>
      </w:r>
      <w:r w:rsidR="000C766B">
        <w:rPr>
          <w:noProof/>
        </w:rPr>
        <w:t>9</w:t>
      </w:r>
      <w:r w:rsidR="00E36C93">
        <w:rPr>
          <w:noProof/>
        </w:rPr>
        <w:fldChar w:fldCharType="end"/>
      </w:r>
      <w:bookmarkEnd w:id="208"/>
      <w:r w:rsidRPr="009E5255">
        <w:t>. Prices per-mg by EFC-listed drug, PBS and industry sales data (2020)</w:t>
      </w:r>
      <w:bookmarkEnd w:id="209"/>
    </w:p>
    <w:tbl>
      <w:tblPr>
        <w:tblW w:w="9060" w:type="dxa"/>
        <w:tblLayout w:type="fixed"/>
        <w:tblLook w:val="04A0" w:firstRow="1" w:lastRow="0" w:firstColumn="1" w:lastColumn="0" w:noHBand="0" w:noVBand="1"/>
        <w:tblCaption w:val="Prices per mg by EFC listed drug, PBS and industry sales data 2020"/>
      </w:tblPr>
      <w:tblGrid>
        <w:gridCol w:w="2547"/>
        <w:gridCol w:w="3256"/>
        <w:gridCol w:w="3257"/>
      </w:tblGrid>
      <w:tr w:rsidR="00FD7B50" w:rsidRPr="009E5255" w14:paraId="2394F06A" w14:textId="77777777" w:rsidTr="009255D1">
        <w:trPr>
          <w:trHeight w:val="20"/>
        </w:trPr>
        <w:tc>
          <w:tcPr>
            <w:tcW w:w="2547" w:type="dxa"/>
            <w:tcBorders>
              <w:bottom w:val="single" w:sz="4" w:space="0" w:color="auto"/>
            </w:tcBorders>
            <w:shd w:val="clear" w:color="auto" w:fill="auto"/>
            <w:noWrap/>
            <w:vAlign w:val="bottom"/>
          </w:tcPr>
          <w:p w14:paraId="7C17F65F" w14:textId="77777777" w:rsidR="00FD7B50" w:rsidRPr="009E5255" w:rsidRDefault="00FD7B50" w:rsidP="009255D1">
            <w:pPr>
              <w:spacing w:before="0" w:after="0" w:line="240" w:lineRule="auto"/>
              <w:rPr>
                <w:rFonts w:eastAsia="Times New Roman"/>
                <w:bCs w:val="0"/>
                <w:i/>
                <w:iCs/>
                <w:color w:val="000000"/>
                <w:sz w:val="20"/>
                <w:szCs w:val="20"/>
                <w:lang w:eastAsia="en-GB"/>
              </w:rPr>
            </w:pPr>
            <w:r w:rsidRPr="009E5255">
              <w:rPr>
                <w:rFonts w:eastAsia="Times New Roman"/>
                <w:bCs w:val="0"/>
                <w:i/>
                <w:iCs/>
                <w:color w:val="000000"/>
                <w:sz w:val="20"/>
                <w:szCs w:val="20"/>
                <w:lang w:eastAsia="en-GB"/>
              </w:rPr>
              <w:t>Molecule</w:t>
            </w:r>
          </w:p>
        </w:tc>
        <w:tc>
          <w:tcPr>
            <w:tcW w:w="3256" w:type="dxa"/>
            <w:tcBorders>
              <w:bottom w:val="single" w:sz="4" w:space="0" w:color="auto"/>
            </w:tcBorders>
            <w:shd w:val="clear" w:color="auto" w:fill="auto"/>
            <w:noWrap/>
            <w:vAlign w:val="bottom"/>
          </w:tcPr>
          <w:p w14:paraId="3E539F6F" w14:textId="77777777" w:rsidR="00FD7B50" w:rsidRPr="009E5255" w:rsidRDefault="00FD7B50" w:rsidP="009255D1">
            <w:pPr>
              <w:spacing w:before="0" w:after="0" w:line="240" w:lineRule="auto"/>
              <w:jc w:val="center"/>
              <w:rPr>
                <w:rFonts w:eastAsia="Times New Roman"/>
                <w:bCs w:val="0"/>
                <w:i/>
                <w:iCs/>
                <w:color w:val="000000"/>
                <w:sz w:val="20"/>
                <w:szCs w:val="20"/>
                <w:lang w:eastAsia="en-GB"/>
              </w:rPr>
            </w:pPr>
            <w:r w:rsidRPr="009E5255">
              <w:rPr>
                <w:rFonts w:eastAsia="Times New Roman"/>
                <w:bCs w:val="0"/>
                <w:i/>
                <w:iCs/>
                <w:color w:val="000000"/>
                <w:sz w:val="20"/>
                <w:szCs w:val="20"/>
                <w:lang w:eastAsia="en-GB"/>
              </w:rPr>
              <w:t>Compounded sales: PBS DPMA</w:t>
            </w:r>
          </w:p>
        </w:tc>
        <w:tc>
          <w:tcPr>
            <w:tcW w:w="3257" w:type="dxa"/>
            <w:tcBorders>
              <w:bottom w:val="single" w:sz="4" w:space="0" w:color="auto"/>
            </w:tcBorders>
            <w:shd w:val="clear" w:color="auto" w:fill="auto"/>
            <w:noWrap/>
            <w:vAlign w:val="bottom"/>
          </w:tcPr>
          <w:p w14:paraId="29184828" w14:textId="77777777" w:rsidR="00FD7B50" w:rsidRPr="009E5255" w:rsidRDefault="00FD7B50" w:rsidP="009255D1">
            <w:pPr>
              <w:spacing w:before="0" w:after="0" w:line="240" w:lineRule="auto"/>
              <w:jc w:val="center"/>
              <w:rPr>
                <w:rFonts w:eastAsia="Times New Roman"/>
                <w:bCs w:val="0"/>
                <w:i/>
                <w:iCs/>
                <w:color w:val="000000"/>
                <w:sz w:val="20"/>
                <w:szCs w:val="20"/>
                <w:lang w:eastAsia="en-GB"/>
              </w:rPr>
            </w:pPr>
            <w:r w:rsidRPr="009E5255">
              <w:rPr>
                <w:rFonts w:eastAsia="Times New Roman"/>
                <w:bCs w:val="0"/>
                <w:i/>
                <w:iCs/>
                <w:color w:val="000000"/>
                <w:sz w:val="20"/>
                <w:szCs w:val="20"/>
                <w:lang w:eastAsia="en-GB"/>
              </w:rPr>
              <w:t>Manufacturer sales: PBS DPMA</w:t>
            </w:r>
          </w:p>
        </w:tc>
      </w:tr>
      <w:tr w:rsidR="00FD7B50" w:rsidRPr="009E5255" w14:paraId="3FACA3A9" w14:textId="77777777" w:rsidTr="009255D1">
        <w:trPr>
          <w:trHeight w:val="20"/>
        </w:trPr>
        <w:tc>
          <w:tcPr>
            <w:tcW w:w="2547" w:type="dxa"/>
            <w:tcBorders>
              <w:top w:val="single" w:sz="4" w:space="0" w:color="auto"/>
            </w:tcBorders>
            <w:shd w:val="clear" w:color="auto" w:fill="auto"/>
            <w:noWrap/>
            <w:vAlign w:val="bottom"/>
            <w:hideMark/>
          </w:tcPr>
          <w:p w14:paraId="23D7C9BB"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Fludarabine</w:t>
            </w:r>
          </w:p>
        </w:tc>
        <w:tc>
          <w:tcPr>
            <w:tcW w:w="3256" w:type="dxa"/>
            <w:tcBorders>
              <w:top w:val="single" w:sz="4" w:space="0" w:color="auto"/>
            </w:tcBorders>
            <w:shd w:val="clear" w:color="auto" w:fill="auto"/>
            <w:noWrap/>
            <w:vAlign w:val="bottom"/>
            <w:hideMark/>
          </w:tcPr>
          <w:p w14:paraId="2862DFC1"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51</w:t>
            </w:r>
          </w:p>
        </w:tc>
        <w:tc>
          <w:tcPr>
            <w:tcW w:w="3257" w:type="dxa"/>
            <w:tcBorders>
              <w:top w:val="single" w:sz="4" w:space="0" w:color="auto"/>
            </w:tcBorders>
            <w:shd w:val="clear" w:color="auto" w:fill="auto"/>
            <w:noWrap/>
            <w:vAlign w:val="bottom"/>
            <w:hideMark/>
          </w:tcPr>
          <w:p w14:paraId="742EBA43"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20</w:t>
            </w:r>
          </w:p>
        </w:tc>
      </w:tr>
      <w:tr w:rsidR="00FD7B50" w:rsidRPr="009E5255" w14:paraId="6A6495A3" w14:textId="77777777" w:rsidTr="009255D1">
        <w:trPr>
          <w:trHeight w:val="20"/>
        </w:trPr>
        <w:tc>
          <w:tcPr>
            <w:tcW w:w="2547" w:type="dxa"/>
            <w:shd w:val="clear" w:color="auto" w:fill="auto"/>
            <w:noWrap/>
            <w:vAlign w:val="bottom"/>
            <w:hideMark/>
          </w:tcPr>
          <w:p w14:paraId="5D0F6608"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Vincristine</w:t>
            </w:r>
          </w:p>
        </w:tc>
        <w:tc>
          <w:tcPr>
            <w:tcW w:w="3256" w:type="dxa"/>
            <w:shd w:val="clear" w:color="auto" w:fill="auto"/>
            <w:noWrap/>
            <w:vAlign w:val="bottom"/>
            <w:hideMark/>
          </w:tcPr>
          <w:p w14:paraId="32CA205E"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35</w:t>
            </w:r>
          </w:p>
        </w:tc>
        <w:tc>
          <w:tcPr>
            <w:tcW w:w="3257" w:type="dxa"/>
            <w:shd w:val="clear" w:color="auto" w:fill="auto"/>
            <w:noWrap/>
            <w:vAlign w:val="bottom"/>
            <w:hideMark/>
          </w:tcPr>
          <w:p w14:paraId="0F48795D"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20</w:t>
            </w:r>
          </w:p>
        </w:tc>
      </w:tr>
      <w:tr w:rsidR="00FD7B50" w:rsidRPr="009E5255" w14:paraId="7F9A208E" w14:textId="77777777" w:rsidTr="009255D1">
        <w:trPr>
          <w:trHeight w:val="20"/>
        </w:trPr>
        <w:tc>
          <w:tcPr>
            <w:tcW w:w="2547" w:type="dxa"/>
            <w:shd w:val="clear" w:color="auto" w:fill="auto"/>
            <w:noWrap/>
            <w:vAlign w:val="bottom"/>
            <w:hideMark/>
          </w:tcPr>
          <w:p w14:paraId="2FCD788A"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Etoposide</w:t>
            </w:r>
          </w:p>
        </w:tc>
        <w:tc>
          <w:tcPr>
            <w:tcW w:w="3256" w:type="dxa"/>
            <w:shd w:val="clear" w:color="auto" w:fill="auto"/>
            <w:noWrap/>
            <w:vAlign w:val="bottom"/>
            <w:hideMark/>
          </w:tcPr>
          <w:p w14:paraId="7896164E"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42</w:t>
            </w:r>
          </w:p>
        </w:tc>
        <w:tc>
          <w:tcPr>
            <w:tcW w:w="3257" w:type="dxa"/>
            <w:shd w:val="clear" w:color="auto" w:fill="auto"/>
            <w:noWrap/>
            <w:vAlign w:val="bottom"/>
            <w:hideMark/>
          </w:tcPr>
          <w:p w14:paraId="30E295D0"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26</w:t>
            </w:r>
          </w:p>
        </w:tc>
      </w:tr>
      <w:tr w:rsidR="00FD7B50" w:rsidRPr="009E5255" w14:paraId="75FF7B01" w14:textId="77777777" w:rsidTr="009255D1">
        <w:trPr>
          <w:trHeight w:val="20"/>
        </w:trPr>
        <w:tc>
          <w:tcPr>
            <w:tcW w:w="2547" w:type="dxa"/>
            <w:shd w:val="clear" w:color="auto" w:fill="auto"/>
            <w:noWrap/>
            <w:vAlign w:val="bottom"/>
            <w:hideMark/>
          </w:tcPr>
          <w:p w14:paraId="56DFD92D"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Cisplatin</w:t>
            </w:r>
          </w:p>
        </w:tc>
        <w:tc>
          <w:tcPr>
            <w:tcW w:w="3256" w:type="dxa"/>
            <w:shd w:val="clear" w:color="auto" w:fill="auto"/>
            <w:noWrap/>
            <w:vAlign w:val="bottom"/>
            <w:hideMark/>
          </w:tcPr>
          <w:p w14:paraId="649B7B45"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75</w:t>
            </w:r>
          </w:p>
        </w:tc>
        <w:tc>
          <w:tcPr>
            <w:tcW w:w="3257" w:type="dxa"/>
            <w:shd w:val="clear" w:color="auto" w:fill="auto"/>
            <w:noWrap/>
            <w:vAlign w:val="bottom"/>
            <w:hideMark/>
          </w:tcPr>
          <w:p w14:paraId="3BD503CC"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28</w:t>
            </w:r>
          </w:p>
        </w:tc>
      </w:tr>
      <w:tr w:rsidR="00FD7B50" w:rsidRPr="009E5255" w14:paraId="24E4CEF9" w14:textId="77777777" w:rsidTr="009255D1">
        <w:trPr>
          <w:trHeight w:val="20"/>
        </w:trPr>
        <w:tc>
          <w:tcPr>
            <w:tcW w:w="2547" w:type="dxa"/>
            <w:shd w:val="clear" w:color="auto" w:fill="auto"/>
            <w:noWrap/>
            <w:vAlign w:val="bottom"/>
            <w:hideMark/>
          </w:tcPr>
          <w:p w14:paraId="651EC3A8"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Oxaliplatin</w:t>
            </w:r>
          </w:p>
        </w:tc>
        <w:tc>
          <w:tcPr>
            <w:tcW w:w="3256" w:type="dxa"/>
            <w:shd w:val="clear" w:color="auto" w:fill="auto"/>
            <w:noWrap/>
            <w:vAlign w:val="bottom"/>
            <w:hideMark/>
          </w:tcPr>
          <w:p w14:paraId="6844EC41"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54</w:t>
            </w:r>
          </w:p>
        </w:tc>
        <w:tc>
          <w:tcPr>
            <w:tcW w:w="3257" w:type="dxa"/>
            <w:shd w:val="clear" w:color="auto" w:fill="auto"/>
            <w:noWrap/>
            <w:vAlign w:val="bottom"/>
            <w:hideMark/>
          </w:tcPr>
          <w:p w14:paraId="37286CDB"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32</w:t>
            </w:r>
          </w:p>
        </w:tc>
      </w:tr>
      <w:tr w:rsidR="00FD7B50" w:rsidRPr="009E5255" w14:paraId="173FE08E" w14:textId="77777777" w:rsidTr="009255D1">
        <w:trPr>
          <w:trHeight w:val="20"/>
        </w:trPr>
        <w:tc>
          <w:tcPr>
            <w:tcW w:w="2547" w:type="dxa"/>
            <w:shd w:val="clear" w:color="auto" w:fill="auto"/>
            <w:noWrap/>
            <w:vAlign w:val="bottom"/>
            <w:hideMark/>
          </w:tcPr>
          <w:p w14:paraId="78E4EFE2"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Vinorelbine</w:t>
            </w:r>
          </w:p>
        </w:tc>
        <w:tc>
          <w:tcPr>
            <w:tcW w:w="3256" w:type="dxa"/>
            <w:shd w:val="clear" w:color="auto" w:fill="auto"/>
            <w:noWrap/>
            <w:vAlign w:val="bottom"/>
            <w:hideMark/>
          </w:tcPr>
          <w:p w14:paraId="01D3B19C"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59</w:t>
            </w:r>
          </w:p>
        </w:tc>
        <w:tc>
          <w:tcPr>
            <w:tcW w:w="3257" w:type="dxa"/>
            <w:shd w:val="clear" w:color="auto" w:fill="auto"/>
            <w:noWrap/>
            <w:vAlign w:val="bottom"/>
            <w:hideMark/>
          </w:tcPr>
          <w:p w14:paraId="31514E91"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38</w:t>
            </w:r>
          </w:p>
        </w:tc>
      </w:tr>
      <w:tr w:rsidR="00FD7B50" w:rsidRPr="009E5255" w14:paraId="48522AA3" w14:textId="77777777" w:rsidTr="009255D1">
        <w:trPr>
          <w:trHeight w:val="20"/>
        </w:trPr>
        <w:tc>
          <w:tcPr>
            <w:tcW w:w="2547" w:type="dxa"/>
            <w:shd w:val="clear" w:color="auto" w:fill="auto"/>
            <w:noWrap/>
            <w:vAlign w:val="bottom"/>
            <w:hideMark/>
          </w:tcPr>
          <w:p w14:paraId="089663D5"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Gemcitabine</w:t>
            </w:r>
          </w:p>
        </w:tc>
        <w:tc>
          <w:tcPr>
            <w:tcW w:w="3256" w:type="dxa"/>
            <w:shd w:val="clear" w:color="auto" w:fill="auto"/>
            <w:noWrap/>
            <w:vAlign w:val="bottom"/>
            <w:hideMark/>
          </w:tcPr>
          <w:p w14:paraId="0C80975B"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65</w:t>
            </w:r>
          </w:p>
        </w:tc>
        <w:tc>
          <w:tcPr>
            <w:tcW w:w="3257" w:type="dxa"/>
            <w:shd w:val="clear" w:color="auto" w:fill="auto"/>
            <w:noWrap/>
            <w:vAlign w:val="bottom"/>
            <w:hideMark/>
          </w:tcPr>
          <w:p w14:paraId="3C3B41A5"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38</w:t>
            </w:r>
          </w:p>
        </w:tc>
      </w:tr>
      <w:tr w:rsidR="00FD7B50" w:rsidRPr="009E5255" w14:paraId="5A899DB8" w14:textId="77777777" w:rsidTr="009255D1">
        <w:trPr>
          <w:trHeight w:val="20"/>
        </w:trPr>
        <w:tc>
          <w:tcPr>
            <w:tcW w:w="2547" w:type="dxa"/>
            <w:shd w:val="clear" w:color="auto" w:fill="auto"/>
            <w:noWrap/>
            <w:vAlign w:val="bottom"/>
            <w:hideMark/>
          </w:tcPr>
          <w:p w14:paraId="133A84F0"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Fluorouracil</w:t>
            </w:r>
          </w:p>
        </w:tc>
        <w:tc>
          <w:tcPr>
            <w:tcW w:w="3256" w:type="dxa"/>
            <w:shd w:val="clear" w:color="auto" w:fill="auto"/>
            <w:noWrap/>
            <w:vAlign w:val="bottom"/>
            <w:hideMark/>
          </w:tcPr>
          <w:p w14:paraId="470A96DF"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91</w:t>
            </w:r>
          </w:p>
        </w:tc>
        <w:tc>
          <w:tcPr>
            <w:tcW w:w="3257" w:type="dxa"/>
            <w:shd w:val="clear" w:color="auto" w:fill="auto"/>
            <w:noWrap/>
            <w:vAlign w:val="bottom"/>
            <w:hideMark/>
          </w:tcPr>
          <w:p w14:paraId="7C4ABEE0"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38</w:t>
            </w:r>
          </w:p>
        </w:tc>
      </w:tr>
      <w:tr w:rsidR="00FD7B50" w:rsidRPr="009E5255" w14:paraId="25F6E6FD" w14:textId="77777777" w:rsidTr="009255D1">
        <w:trPr>
          <w:trHeight w:val="20"/>
        </w:trPr>
        <w:tc>
          <w:tcPr>
            <w:tcW w:w="2547" w:type="dxa"/>
            <w:shd w:val="clear" w:color="auto" w:fill="auto"/>
            <w:noWrap/>
            <w:vAlign w:val="bottom"/>
            <w:hideMark/>
          </w:tcPr>
          <w:p w14:paraId="6C748FE8"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Carboplatin</w:t>
            </w:r>
          </w:p>
        </w:tc>
        <w:tc>
          <w:tcPr>
            <w:tcW w:w="3256" w:type="dxa"/>
            <w:shd w:val="clear" w:color="auto" w:fill="auto"/>
            <w:noWrap/>
            <w:vAlign w:val="bottom"/>
            <w:hideMark/>
          </w:tcPr>
          <w:p w14:paraId="4EC19EFB"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57</w:t>
            </w:r>
          </w:p>
        </w:tc>
        <w:tc>
          <w:tcPr>
            <w:tcW w:w="3257" w:type="dxa"/>
            <w:shd w:val="clear" w:color="auto" w:fill="auto"/>
            <w:noWrap/>
            <w:vAlign w:val="bottom"/>
            <w:hideMark/>
          </w:tcPr>
          <w:p w14:paraId="74FCEC01"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39</w:t>
            </w:r>
          </w:p>
        </w:tc>
      </w:tr>
      <w:tr w:rsidR="00FD7B50" w:rsidRPr="009E5255" w14:paraId="3455E141" w14:textId="77777777" w:rsidTr="009255D1">
        <w:trPr>
          <w:trHeight w:val="20"/>
        </w:trPr>
        <w:tc>
          <w:tcPr>
            <w:tcW w:w="2547" w:type="dxa"/>
            <w:shd w:val="clear" w:color="auto" w:fill="auto"/>
            <w:noWrap/>
            <w:vAlign w:val="bottom"/>
            <w:hideMark/>
          </w:tcPr>
          <w:p w14:paraId="0C083EDF"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Docetaxel</w:t>
            </w:r>
          </w:p>
        </w:tc>
        <w:tc>
          <w:tcPr>
            <w:tcW w:w="3256" w:type="dxa"/>
            <w:shd w:val="clear" w:color="auto" w:fill="auto"/>
            <w:noWrap/>
            <w:vAlign w:val="bottom"/>
            <w:hideMark/>
          </w:tcPr>
          <w:p w14:paraId="3360A503"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47</w:t>
            </w:r>
          </w:p>
        </w:tc>
        <w:tc>
          <w:tcPr>
            <w:tcW w:w="3257" w:type="dxa"/>
            <w:shd w:val="clear" w:color="auto" w:fill="auto"/>
            <w:noWrap/>
            <w:vAlign w:val="bottom"/>
            <w:hideMark/>
          </w:tcPr>
          <w:p w14:paraId="1DA7402E"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39</w:t>
            </w:r>
          </w:p>
        </w:tc>
      </w:tr>
      <w:tr w:rsidR="00FD7B50" w:rsidRPr="009E5255" w14:paraId="246AE989" w14:textId="77777777" w:rsidTr="009255D1">
        <w:trPr>
          <w:trHeight w:val="20"/>
        </w:trPr>
        <w:tc>
          <w:tcPr>
            <w:tcW w:w="2547" w:type="dxa"/>
            <w:shd w:val="clear" w:color="auto" w:fill="auto"/>
            <w:noWrap/>
            <w:vAlign w:val="bottom"/>
            <w:hideMark/>
          </w:tcPr>
          <w:p w14:paraId="5DAF4B76"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Vinblastine</w:t>
            </w:r>
          </w:p>
        </w:tc>
        <w:tc>
          <w:tcPr>
            <w:tcW w:w="3256" w:type="dxa"/>
            <w:shd w:val="clear" w:color="auto" w:fill="auto"/>
            <w:noWrap/>
            <w:vAlign w:val="bottom"/>
            <w:hideMark/>
          </w:tcPr>
          <w:p w14:paraId="28EEC755"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69</w:t>
            </w:r>
          </w:p>
        </w:tc>
        <w:tc>
          <w:tcPr>
            <w:tcW w:w="3257" w:type="dxa"/>
            <w:shd w:val="clear" w:color="auto" w:fill="auto"/>
            <w:noWrap/>
            <w:vAlign w:val="bottom"/>
            <w:hideMark/>
          </w:tcPr>
          <w:p w14:paraId="6B61DD12"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41</w:t>
            </w:r>
          </w:p>
        </w:tc>
      </w:tr>
      <w:tr w:rsidR="00FD7B50" w:rsidRPr="009E5255" w14:paraId="4308D826" w14:textId="77777777" w:rsidTr="009255D1">
        <w:trPr>
          <w:trHeight w:val="20"/>
        </w:trPr>
        <w:tc>
          <w:tcPr>
            <w:tcW w:w="2547" w:type="dxa"/>
            <w:shd w:val="clear" w:color="auto" w:fill="auto"/>
            <w:noWrap/>
            <w:vAlign w:val="bottom"/>
            <w:hideMark/>
          </w:tcPr>
          <w:p w14:paraId="348DF91F"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Cyclophosphamide</w:t>
            </w:r>
          </w:p>
        </w:tc>
        <w:tc>
          <w:tcPr>
            <w:tcW w:w="3256" w:type="dxa"/>
            <w:shd w:val="clear" w:color="auto" w:fill="auto"/>
            <w:noWrap/>
            <w:vAlign w:val="bottom"/>
            <w:hideMark/>
          </w:tcPr>
          <w:p w14:paraId="459AF79F"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79</w:t>
            </w:r>
          </w:p>
        </w:tc>
        <w:tc>
          <w:tcPr>
            <w:tcW w:w="3257" w:type="dxa"/>
            <w:shd w:val="clear" w:color="auto" w:fill="auto"/>
            <w:noWrap/>
            <w:vAlign w:val="bottom"/>
            <w:hideMark/>
          </w:tcPr>
          <w:p w14:paraId="651A7509"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41</w:t>
            </w:r>
          </w:p>
        </w:tc>
      </w:tr>
      <w:tr w:rsidR="00FD7B50" w:rsidRPr="009E5255" w14:paraId="009B460C" w14:textId="77777777" w:rsidTr="009255D1">
        <w:trPr>
          <w:trHeight w:val="20"/>
        </w:trPr>
        <w:tc>
          <w:tcPr>
            <w:tcW w:w="2547" w:type="dxa"/>
            <w:shd w:val="clear" w:color="auto" w:fill="auto"/>
            <w:noWrap/>
            <w:vAlign w:val="bottom"/>
            <w:hideMark/>
          </w:tcPr>
          <w:p w14:paraId="455909A3"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Pemetrexed</w:t>
            </w:r>
          </w:p>
        </w:tc>
        <w:tc>
          <w:tcPr>
            <w:tcW w:w="3256" w:type="dxa"/>
            <w:shd w:val="clear" w:color="auto" w:fill="auto"/>
            <w:noWrap/>
            <w:vAlign w:val="bottom"/>
            <w:hideMark/>
          </w:tcPr>
          <w:p w14:paraId="03D39845"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61</w:t>
            </w:r>
          </w:p>
        </w:tc>
        <w:tc>
          <w:tcPr>
            <w:tcW w:w="3257" w:type="dxa"/>
            <w:shd w:val="clear" w:color="auto" w:fill="auto"/>
            <w:noWrap/>
            <w:vAlign w:val="bottom"/>
            <w:hideMark/>
          </w:tcPr>
          <w:p w14:paraId="678551AD"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41</w:t>
            </w:r>
          </w:p>
        </w:tc>
      </w:tr>
      <w:tr w:rsidR="00FD7B50" w:rsidRPr="009E5255" w14:paraId="387B3B27" w14:textId="77777777" w:rsidTr="009255D1">
        <w:trPr>
          <w:trHeight w:val="20"/>
        </w:trPr>
        <w:tc>
          <w:tcPr>
            <w:tcW w:w="2547" w:type="dxa"/>
            <w:shd w:val="clear" w:color="auto" w:fill="auto"/>
            <w:noWrap/>
            <w:vAlign w:val="bottom"/>
            <w:hideMark/>
          </w:tcPr>
          <w:p w14:paraId="5FDAF8EC"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Bleomycin</w:t>
            </w:r>
          </w:p>
        </w:tc>
        <w:tc>
          <w:tcPr>
            <w:tcW w:w="3256" w:type="dxa"/>
            <w:shd w:val="clear" w:color="auto" w:fill="auto"/>
            <w:noWrap/>
            <w:vAlign w:val="bottom"/>
            <w:hideMark/>
          </w:tcPr>
          <w:p w14:paraId="6E8C6946"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32</w:t>
            </w:r>
          </w:p>
        </w:tc>
        <w:tc>
          <w:tcPr>
            <w:tcW w:w="3257" w:type="dxa"/>
            <w:shd w:val="clear" w:color="auto" w:fill="auto"/>
            <w:noWrap/>
            <w:vAlign w:val="bottom"/>
            <w:hideMark/>
          </w:tcPr>
          <w:p w14:paraId="1BAF8B2F"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47</w:t>
            </w:r>
          </w:p>
        </w:tc>
      </w:tr>
      <w:tr w:rsidR="00FD7B50" w:rsidRPr="009E5255" w14:paraId="2EBA5E01" w14:textId="77777777" w:rsidTr="009255D1">
        <w:trPr>
          <w:trHeight w:val="20"/>
        </w:trPr>
        <w:tc>
          <w:tcPr>
            <w:tcW w:w="2547" w:type="dxa"/>
            <w:shd w:val="clear" w:color="auto" w:fill="auto"/>
            <w:noWrap/>
            <w:vAlign w:val="bottom"/>
            <w:hideMark/>
          </w:tcPr>
          <w:p w14:paraId="6A992008"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Fotemustine</w:t>
            </w:r>
          </w:p>
        </w:tc>
        <w:tc>
          <w:tcPr>
            <w:tcW w:w="3256" w:type="dxa"/>
            <w:shd w:val="clear" w:color="auto" w:fill="auto"/>
            <w:noWrap/>
            <w:vAlign w:val="bottom"/>
            <w:hideMark/>
          </w:tcPr>
          <w:p w14:paraId="0F6EBD15"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75</w:t>
            </w:r>
          </w:p>
        </w:tc>
        <w:tc>
          <w:tcPr>
            <w:tcW w:w="3257" w:type="dxa"/>
            <w:shd w:val="clear" w:color="auto" w:fill="auto"/>
            <w:noWrap/>
            <w:vAlign w:val="bottom"/>
            <w:hideMark/>
          </w:tcPr>
          <w:p w14:paraId="265890DE"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52</w:t>
            </w:r>
          </w:p>
        </w:tc>
      </w:tr>
      <w:tr w:rsidR="00FD7B50" w:rsidRPr="009E5255" w14:paraId="5CE3B891" w14:textId="77777777" w:rsidTr="009255D1">
        <w:trPr>
          <w:trHeight w:val="20"/>
        </w:trPr>
        <w:tc>
          <w:tcPr>
            <w:tcW w:w="2547" w:type="dxa"/>
            <w:shd w:val="clear" w:color="auto" w:fill="auto"/>
            <w:noWrap/>
            <w:vAlign w:val="bottom"/>
            <w:hideMark/>
          </w:tcPr>
          <w:p w14:paraId="3EB51F89"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Idarubicin</w:t>
            </w:r>
          </w:p>
        </w:tc>
        <w:tc>
          <w:tcPr>
            <w:tcW w:w="3256" w:type="dxa"/>
            <w:shd w:val="clear" w:color="auto" w:fill="auto"/>
            <w:noWrap/>
            <w:vAlign w:val="bottom"/>
            <w:hideMark/>
          </w:tcPr>
          <w:p w14:paraId="45879613"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2</w:t>
            </w:r>
          </w:p>
        </w:tc>
        <w:tc>
          <w:tcPr>
            <w:tcW w:w="3257" w:type="dxa"/>
            <w:shd w:val="clear" w:color="auto" w:fill="auto"/>
            <w:noWrap/>
            <w:vAlign w:val="bottom"/>
            <w:hideMark/>
          </w:tcPr>
          <w:p w14:paraId="7D951F6E"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57</w:t>
            </w:r>
          </w:p>
        </w:tc>
      </w:tr>
      <w:tr w:rsidR="00FD7B50" w:rsidRPr="009E5255" w14:paraId="3E6F8DCB" w14:textId="77777777" w:rsidTr="009255D1">
        <w:trPr>
          <w:trHeight w:val="20"/>
        </w:trPr>
        <w:tc>
          <w:tcPr>
            <w:tcW w:w="2547" w:type="dxa"/>
            <w:shd w:val="clear" w:color="auto" w:fill="auto"/>
            <w:noWrap/>
            <w:vAlign w:val="bottom"/>
            <w:hideMark/>
          </w:tcPr>
          <w:p w14:paraId="272C8B63"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Ifosfamide</w:t>
            </w:r>
          </w:p>
        </w:tc>
        <w:tc>
          <w:tcPr>
            <w:tcW w:w="3256" w:type="dxa"/>
            <w:shd w:val="clear" w:color="auto" w:fill="auto"/>
            <w:noWrap/>
            <w:vAlign w:val="bottom"/>
            <w:hideMark/>
          </w:tcPr>
          <w:p w14:paraId="72EC2057"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86</w:t>
            </w:r>
          </w:p>
        </w:tc>
        <w:tc>
          <w:tcPr>
            <w:tcW w:w="3257" w:type="dxa"/>
            <w:shd w:val="clear" w:color="auto" w:fill="auto"/>
            <w:noWrap/>
            <w:vAlign w:val="bottom"/>
            <w:hideMark/>
          </w:tcPr>
          <w:p w14:paraId="67A19F77"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66</w:t>
            </w:r>
          </w:p>
        </w:tc>
      </w:tr>
      <w:tr w:rsidR="00FD7B50" w:rsidRPr="009E5255" w14:paraId="7FECF411" w14:textId="77777777" w:rsidTr="009255D1">
        <w:trPr>
          <w:trHeight w:val="20"/>
        </w:trPr>
        <w:tc>
          <w:tcPr>
            <w:tcW w:w="2547" w:type="dxa"/>
            <w:shd w:val="clear" w:color="auto" w:fill="auto"/>
            <w:noWrap/>
            <w:vAlign w:val="bottom"/>
            <w:hideMark/>
          </w:tcPr>
          <w:p w14:paraId="589F7E5C"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Blinatumomab</w:t>
            </w:r>
          </w:p>
        </w:tc>
        <w:tc>
          <w:tcPr>
            <w:tcW w:w="3256" w:type="dxa"/>
            <w:shd w:val="clear" w:color="auto" w:fill="auto"/>
            <w:noWrap/>
            <w:vAlign w:val="bottom"/>
            <w:hideMark/>
          </w:tcPr>
          <w:p w14:paraId="79BF728C"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2</w:t>
            </w:r>
          </w:p>
        </w:tc>
        <w:tc>
          <w:tcPr>
            <w:tcW w:w="3257" w:type="dxa"/>
            <w:shd w:val="clear" w:color="auto" w:fill="auto"/>
            <w:noWrap/>
            <w:vAlign w:val="bottom"/>
            <w:hideMark/>
          </w:tcPr>
          <w:p w14:paraId="409A70FA"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69</w:t>
            </w:r>
          </w:p>
        </w:tc>
      </w:tr>
      <w:tr w:rsidR="00FD7B50" w:rsidRPr="009E5255" w14:paraId="30B55576" w14:textId="77777777" w:rsidTr="009255D1">
        <w:trPr>
          <w:trHeight w:val="20"/>
        </w:trPr>
        <w:tc>
          <w:tcPr>
            <w:tcW w:w="2547" w:type="dxa"/>
            <w:shd w:val="clear" w:color="auto" w:fill="auto"/>
            <w:noWrap/>
            <w:vAlign w:val="bottom"/>
            <w:hideMark/>
          </w:tcPr>
          <w:p w14:paraId="405C3ACB"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Cytarabine</w:t>
            </w:r>
          </w:p>
        </w:tc>
        <w:tc>
          <w:tcPr>
            <w:tcW w:w="3256" w:type="dxa"/>
            <w:shd w:val="clear" w:color="auto" w:fill="auto"/>
            <w:noWrap/>
            <w:vAlign w:val="bottom"/>
            <w:hideMark/>
          </w:tcPr>
          <w:p w14:paraId="2D485916"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56</w:t>
            </w:r>
          </w:p>
        </w:tc>
        <w:tc>
          <w:tcPr>
            <w:tcW w:w="3257" w:type="dxa"/>
            <w:shd w:val="clear" w:color="auto" w:fill="auto"/>
            <w:noWrap/>
            <w:vAlign w:val="bottom"/>
            <w:hideMark/>
          </w:tcPr>
          <w:p w14:paraId="4B8E6494"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70</w:t>
            </w:r>
          </w:p>
        </w:tc>
      </w:tr>
      <w:tr w:rsidR="00FD7B50" w:rsidRPr="009E5255" w14:paraId="059A78FD" w14:textId="77777777" w:rsidTr="009255D1">
        <w:trPr>
          <w:trHeight w:val="20"/>
        </w:trPr>
        <w:tc>
          <w:tcPr>
            <w:tcW w:w="2547" w:type="dxa"/>
            <w:shd w:val="clear" w:color="auto" w:fill="auto"/>
            <w:noWrap/>
            <w:vAlign w:val="bottom"/>
            <w:hideMark/>
          </w:tcPr>
          <w:p w14:paraId="379C6596"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Rituximab</w:t>
            </w:r>
          </w:p>
        </w:tc>
        <w:tc>
          <w:tcPr>
            <w:tcW w:w="3256" w:type="dxa"/>
            <w:shd w:val="clear" w:color="auto" w:fill="auto"/>
            <w:noWrap/>
            <w:vAlign w:val="bottom"/>
            <w:hideMark/>
          </w:tcPr>
          <w:p w14:paraId="05F1FD8B"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89</w:t>
            </w:r>
          </w:p>
        </w:tc>
        <w:tc>
          <w:tcPr>
            <w:tcW w:w="3257" w:type="dxa"/>
            <w:shd w:val="clear" w:color="auto" w:fill="auto"/>
            <w:noWrap/>
            <w:vAlign w:val="bottom"/>
            <w:hideMark/>
          </w:tcPr>
          <w:p w14:paraId="2F986D01"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72</w:t>
            </w:r>
          </w:p>
        </w:tc>
      </w:tr>
      <w:tr w:rsidR="00FD7B50" w:rsidRPr="009E5255" w14:paraId="65858DA1" w14:textId="77777777" w:rsidTr="009255D1">
        <w:trPr>
          <w:trHeight w:val="20"/>
        </w:trPr>
        <w:tc>
          <w:tcPr>
            <w:tcW w:w="2547" w:type="dxa"/>
            <w:shd w:val="clear" w:color="auto" w:fill="auto"/>
            <w:noWrap/>
            <w:vAlign w:val="bottom"/>
            <w:hideMark/>
          </w:tcPr>
          <w:p w14:paraId="1220292D"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Trastuzumab</w:t>
            </w:r>
          </w:p>
        </w:tc>
        <w:tc>
          <w:tcPr>
            <w:tcW w:w="3256" w:type="dxa"/>
            <w:shd w:val="clear" w:color="auto" w:fill="auto"/>
            <w:noWrap/>
            <w:vAlign w:val="bottom"/>
            <w:hideMark/>
          </w:tcPr>
          <w:p w14:paraId="76D85DB7"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80</w:t>
            </w:r>
          </w:p>
        </w:tc>
        <w:tc>
          <w:tcPr>
            <w:tcW w:w="3257" w:type="dxa"/>
            <w:shd w:val="clear" w:color="auto" w:fill="auto"/>
            <w:noWrap/>
            <w:vAlign w:val="bottom"/>
            <w:hideMark/>
          </w:tcPr>
          <w:p w14:paraId="6590226D"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74</w:t>
            </w:r>
          </w:p>
        </w:tc>
      </w:tr>
      <w:tr w:rsidR="00FD7B50" w:rsidRPr="009E5255" w14:paraId="15D4AFCD" w14:textId="77777777" w:rsidTr="009255D1">
        <w:trPr>
          <w:trHeight w:val="20"/>
        </w:trPr>
        <w:tc>
          <w:tcPr>
            <w:tcW w:w="2547" w:type="dxa"/>
            <w:shd w:val="clear" w:color="auto" w:fill="auto"/>
            <w:noWrap/>
            <w:vAlign w:val="bottom"/>
            <w:hideMark/>
          </w:tcPr>
          <w:p w14:paraId="4F97581E"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Raltitrexed</w:t>
            </w:r>
          </w:p>
        </w:tc>
        <w:tc>
          <w:tcPr>
            <w:tcW w:w="3256" w:type="dxa"/>
            <w:shd w:val="clear" w:color="auto" w:fill="auto"/>
            <w:noWrap/>
            <w:vAlign w:val="bottom"/>
            <w:hideMark/>
          </w:tcPr>
          <w:p w14:paraId="7C1C4FAF"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7</w:t>
            </w:r>
          </w:p>
        </w:tc>
        <w:tc>
          <w:tcPr>
            <w:tcW w:w="3257" w:type="dxa"/>
            <w:shd w:val="clear" w:color="auto" w:fill="auto"/>
            <w:noWrap/>
            <w:vAlign w:val="bottom"/>
            <w:hideMark/>
          </w:tcPr>
          <w:p w14:paraId="6529F624"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75</w:t>
            </w:r>
          </w:p>
        </w:tc>
      </w:tr>
      <w:tr w:rsidR="00FD7B50" w:rsidRPr="009E5255" w14:paraId="1F3EF88B" w14:textId="77777777" w:rsidTr="009255D1">
        <w:trPr>
          <w:trHeight w:val="20"/>
        </w:trPr>
        <w:tc>
          <w:tcPr>
            <w:tcW w:w="2547" w:type="dxa"/>
            <w:shd w:val="clear" w:color="auto" w:fill="auto"/>
            <w:noWrap/>
            <w:vAlign w:val="bottom"/>
            <w:hideMark/>
          </w:tcPr>
          <w:p w14:paraId="1B691475"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Cladribine</w:t>
            </w:r>
          </w:p>
        </w:tc>
        <w:tc>
          <w:tcPr>
            <w:tcW w:w="3256" w:type="dxa"/>
            <w:shd w:val="clear" w:color="auto" w:fill="auto"/>
            <w:noWrap/>
            <w:vAlign w:val="bottom"/>
            <w:hideMark/>
          </w:tcPr>
          <w:p w14:paraId="29427CD6"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05</w:t>
            </w:r>
          </w:p>
        </w:tc>
        <w:tc>
          <w:tcPr>
            <w:tcW w:w="3257" w:type="dxa"/>
            <w:shd w:val="clear" w:color="auto" w:fill="auto"/>
            <w:noWrap/>
            <w:vAlign w:val="bottom"/>
            <w:hideMark/>
          </w:tcPr>
          <w:p w14:paraId="76BBD749"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78</w:t>
            </w:r>
          </w:p>
        </w:tc>
      </w:tr>
      <w:tr w:rsidR="00FD7B50" w:rsidRPr="009E5255" w14:paraId="0E99418D" w14:textId="77777777" w:rsidTr="009255D1">
        <w:trPr>
          <w:trHeight w:val="20"/>
        </w:trPr>
        <w:tc>
          <w:tcPr>
            <w:tcW w:w="2547" w:type="dxa"/>
            <w:shd w:val="clear" w:color="auto" w:fill="auto"/>
            <w:noWrap/>
            <w:vAlign w:val="bottom"/>
            <w:hideMark/>
          </w:tcPr>
          <w:p w14:paraId="4DD1AB10"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Inotuzumab ozogamic</w:t>
            </w:r>
          </w:p>
        </w:tc>
        <w:tc>
          <w:tcPr>
            <w:tcW w:w="3256" w:type="dxa"/>
            <w:shd w:val="clear" w:color="auto" w:fill="auto"/>
            <w:noWrap/>
            <w:vAlign w:val="bottom"/>
            <w:hideMark/>
          </w:tcPr>
          <w:p w14:paraId="7F9C51FC"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n.a.</w:t>
            </w:r>
          </w:p>
        </w:tc>
        <w:tc>
          <w:tcPr>
            <w:tcW w:w="3257" w:type="dxa"/>
            <w:shd w:val="clear" w:color="auto" w:fill="auto"/>
            <w:noWrap/>
            <w:vAlign w:val="bottom"/>
            <w:hideMark/>
          </w:tcPr>
          <w:p w14:paraId="2B023433"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83</w:t>
            </w:r>
          </w:p>
        </w:tc>
      </w:tr>
      <w:tr w:rsidR="00FD7B50" w:rsidRPr="009E5255" w14:paraId="35B0F3D2" w14:textId="77777777" w:rsidTr="009255D1">
        <w:trPr>
          <w:trHeight w:val="20"/>
        </w:trPr>
        <w:tc>
          <w:tcPr>
            <w:tcW w:w="2547" w:type="dxa"/>
            <w:shd w:val="clear" w:color="auto" w:fill="auto"/>
            <w:noWrap/>
            <w:vAlign w:val="bottom"/>
            <w:hideMark/>
          </w:tcPr>
          <w:p w14:paraId="28747A77"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Ipilimumab</w:t>
            </w:r>
          </w:p>
        </w:tc>
        <w:tc>
          <w:tcPr>
            <w:tcW w:w="3256" w:type="dxa"/>
            <w:shd w:val="clear" w:color="auto" w:fill="auto"/>
            <w:noWrap/>
            <w:vAlign w:val="bottom"/>
            <w:hideMark/>
          </w:tcPr>
          <w:p w14:paraId="178B0292"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3</w:t>
            </w:r>
          </w:p>
        </w:tc>
        <w:tc>
          <w:tcPr>
            <w:tcW w:w="3257" w:type="dxa"/>
            <w:shd w:val="clear" w:color="auto" w:fill="auto"/>
            <w:noWrap/>
            <w:vAlign w:val="bottom"/>
            <w:hideMark/>
          </w:tcPr>
          <w:p w14:paraId="4AEE5EA0"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83</w:t>
            </w:r>
          </w:p>
        </w:tc>
      </w:tr>
      <w:tr w:rsidR="00FD7B50" w:rsidRPr="009E5255" w14:paraId="6D3DC617" w14:textId="77777777" w:rsidTr="009255D1">
        <w:trPr>
          <w:trHeight w:val="20"/>
        </w:trPr>
        <w:tc>
          <w:tcPr>
            <w:tcW w:w="2547" w:type="dxa"/>
            <w:shd w:val="clear" w:color="auto" w:fill="auto"/>
            <w:noWrap/>
            <w:vAlign w:val="bottom"/>
            <w:hideMark/>
          </w:tcPr>
          <w:p w14:paraId="60869501"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Panitumumab</w:t>
            </w:r>
          </w:p>
        </w:tc>
        <w:tc>
          <w:tcPr>
            <w:tcW w:w="3256" w:type="dxa"/>
            <w:shd w:val="clear" w:color="auto" w:fill="auto"/>
            <w:noWrap/>
            <w:vAlign w:val="bottom"/>
            <w:hideMark/>
          </w:tcPr>
          <w:p w14:paraId="260F3FC6"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6</w:t>
            </w:r>
          </w:p>
        </w:tc>
        <w:tc>
          <w:tcPr>
            <w:tcW w:w="3257" w:type="dxa"/>
            <w:shd w:val="clear" w:color="auto" w:fill="auto"/>
            <w:noWrap/>
            <w:vAlign w:val="bottom"/>
            <w:hideMark/>
          </w:tcPr>
          <w:p w14:paraId="320E64CC"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87</w:t>
            </w:r>
          </w:p>
        </w:tc>
      </w:tr>
      <w:tr w:rsidR="00FD7B50" w:rsidRPr="009E5255" w14:paraId="0760A54B" w14:textId="77777777" w:rsidTr="009255D1">
        <w:trPr>
          <w:trHeight w:val="20"/>
        </w:trPr>
        <w:tc>
          <w:tcPr>
            <w:tcW w:w="2547" w:type="dxa"/>
            <w:shd w:val="clear" w:color="auto" w:fill="auto"/>
            <w:noWrap/>
            <w:vAlign w:val="bottom"/>
            <w:hideMark/>
          </w:tcPr>
          <w:p w14:paraId="75E55457"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Eribulin</w:t>
            </w:r>
          </w:p>
        </w:tc>
        <w:tc>
          <w:tcPr>
            <w:tcW w:w="3256" w:type="dxa"/>
            <w:shd w:val="clear" w:color="auto" w:fill="auto"/>
            <w:noWrap/>
            <w:vAlign w:val="bottom"/>
            <w:hideMark/>
          </w:tcPr>
          <w:p w14:paraId="79E194B3"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14</w:t>
            </w:r>
          </w:p>
        </w:tc>
        <w:tc>
          <w:tcPr>
            <w:tcW w:w="3257" w:type="dxa"/>
            <w:shd w:val="clear" w:color="auto" w:fill="auto"/>
            <w:noWrap/>
            <w:vAlign w:val="bottom"/>
            <w:hideMark/>
          </w:tcPr>
          <w:p w14:paraId="5E12840C"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88</w:t>
            </w:r>
          </w:p>
        </w:tc>
      </w:tr>
      <w:tr w:rsidR="00FD7B50" w:rsidRPr="009E5255" w14:paraId="011939F3" w14:textId="77777777" w:rsidTr="009255D1">
        <w:trPr>
          <w:trHeight w:val="20"/>
        </w:trPr>
        <w:tc>
          <w:tcPr>
            <w:tcW w:w="2547" w:type="dxa"/>
            <w:shd w:val="clear" w:color="auto" w:fill="auto"/>
            <w:noWrap/>
            <w:vAlign w:val="bottom"/>
            <w:hideMark/>
          </w:tcPr>
          <w:p w14:paraId="21B1D510"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Cabazitaxel</w:t>
            </w:r>
          </w:p>
        </w:tc>
        <w:tc>
          <w:tcPr>
            <w:tcW w:w="3256" w:type="dxa"/>
            <w:shd w:val="clear" w:color="auto" w:fill="auto"/>
            <w:noWrap/>
            <w:vAlign w:val="bottom"/>
            <w:hideMark/>
          </w:tcPr>
          <w:p w14:paraId="3E477DBC"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39</w:t>
            </w:r>
          </w:p>
        </w:tc>
        <w:tc>
          <w:tcPr>
            <w:tcW w:w="3257" w:type="dxa"/>
            <w:shd w:val="clear" w:color="auto" w:fill="auto"/>
            <w:noWrap/>
            <w:vAlign w:val="bottom"/>
            <w:hideMark/>
          </w:tcPr>
          <w:p w14:paraId="57AF749B"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89</w:t>
            </w:r>
          </w:p>
        </w:tc>
      </w:tr>
      <w:tr w:rsidR="00FD7B50" w:rsidRPr="009E5255" w14:paraId="740E6CCA" w14:textId="77777777" w:rsidTr="009255D1">
        <w:trPr>
          <w:trHeight w:val="20"/>
        </w:trPr>
        <w:tc>
          <w:tcPr>
            <w:tcW w:w="2547" w:type="dxa"/>
            <w:shd w:val="clear" w:color="auto" w:fill="auto"/>
            <w:noWrap/>
            <w:vAlign w:val="bottom"/>
            <w:hideMark/>
          </w:tcPr>
          <w:p w14:paraId="3FD0D85F"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Cetuximab</w:t>
            </w:r>
          </w:p>
        </w:tc>
        <w:tc>
          <w:tcPr>
            <w:tcW w:w="3256" w:type="dxa"/>
            <w:shd w:val="clear" w:color="auto" w:fill="auto"/>
            <w:noWrap/>
            <w:vAlign w:val="bottom"/>
            <w:hideMark/>
          </w:tcPr>
          <w:p w14:paraId="4A099E16"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2</w:t>
            </w:r>
          </w:p>
        </w:tc>
        <w:tc>
          <w:tcPr>
            <w:tcW w:w="3257" w:type="dxa"/>
            <w:shd w:val="clear" w:color="auto" w:fill="auto"/>
            <w:noWrap/>
            <w:vAlign w:val="bottom"/>
            <w:hideMark/>
          </w:tcPr>
          <w:p w14:paraId="6E0294AC"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1</w:t>
            </w:r>
          </w:p>
        </w:tc>
      </w:tr>
      <w:tr w:rsidR="00FD7B50" w:rsidRPr="009E5255" w14:paraId="0197160D" w14:textId="77777777" w:rsidTr="009255D1">
        <w:trPr>
          <w:trHeight w:val="20"/>
        </w:trPr>
        <w:tc>
          <w:tcPr>
            <w:tcW w:w="2547" w:type="dxa"/>
            <w:shd w:val="clear" w:color="auto" w:fill="auto"/>
            <w:noWrap/>
            <w:vAlign w:val="bottom"/>
            <w:hideMark/>
          </w:tcPr>
          <w:p w14:paraId="68706735"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Nivolumab</w:t>
            </w:r>
          </w:p>
        </w:tc>
        <w:tc>
          <w:tcPr>
            <w:tcW w:w="3256" w:type="dxa"/>
            <w:shd w:val="clear" w:color="auto" w:fill="auto"/>
            <w:noWrap/>
            <w:vAlign w:val="bottom"/>
            <w:hideMark/>
          </w:tcPr>
          <w:p w14:paraId="3B3456C3"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8</w:t>
            </w:r>
          </w:p>
        </w:tc>
        <w:tc>
          <w:tcPr>
            <w:tcW w:w="3257" w:type="dxa"/>
            <w:shd w:val="clear" w:color="auto" w:fill="auto"/>
            <w:noWrap/>
            <w:vAlign w:val="bottom"/>
            <w:hideMark/>
          </w:tcPr>
          <w:p w14:paraId="61F15001"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3</w:t>
            </w:r>
          </w:p>
        </w:tc>
      </w:tr>
      <w:tr w:rsidR="00FD7B50" w:rsidRPr="009E5255" w14:paraId="3B68500B" w14:textId="77777777" w:rsidTr="009255D1">
        <w:trPr>
          <w:trHeight w:val="20"/>
        </w:trPr>
        <w:tc>
          <w:tcPr>
            <w:tcW w:w="2547" w:type="dxa"/>
            <w:shd w:val="clear" w:color="auto" w:fill="auto"/>
            <w:noWrap/>
            <w:vAlign w:val="bottom"/>
            <w:hideMark/>
          </w:tcPr>
          <w:p w14:paraId="1C35A27A"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Bortezomib</w:t>
            </w:r>
          </w:p>
        </w:tc>
        <w:tc>
          <w:tcPr>
            <w:tcW w:w="3256" w:type="dxa"/>
            <w:shd w:val="clear" w:color="auto" w:fill="auto"/>
            <w:noWrap/>
            <w:vAlign w:val="bottom"/>
            <w:hideMark/>
          </w:tcPr>
          <w:p w14:paraId="50A6ED2D"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05</w:t>
            </w:r>
          </w:p>
        </w:tc>
        <w:tc>
          <w:tcPr>
            <w:tcW w:w="3257" w:type="dxa"/>
            <w:shd w:val="clear" w:color="auto" w:fill="auto"/>
            <w:noWrap/>
            <w:vAlign w:val="bottom"/>
            <w:hideMark/>
          </w:tcPr>
          <w:p w14:paraId="2EE5A7EF"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3</w:t>
            </w:r>
          </w:p>
        </w:tc>
      </w:tr>
      <w:tr w:rsidR="00FD7B50" w:rsidRPr="009E5255" w14:paraId="241A8BE4" w14:textId="77777777" w:rsidTr="009255D1">
        <w:trPr>
          <w:trHeight w:val="20"/>
        </w:trPr>
        <w:tc>
          <w:tcPr>
            <w:tcW w:w="2547" w:type="dxa"/>
            <w:shd w:val="clear" w:color="auto" w:fill="auto"/>
            <w:noWrap/>
            <w:vAlign w:val="bottom"/>
            <w:hideMark/>
          </w:tcPr>
          <w:p w14:paraId="2BD39621"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Bendamustine</w:t>
            </w:r>
          </w:p>
        </w:tc>
        <w:tc>
          <w:tcPr>
            <w:tcW w:w="3256" w:type="dxa"/>
            <w:shd w:val="clear" w:color="auto" w:fill="auto"/>
            <w:noWrap/>
            <w:vAlign w:val="bottom"/>
            <w:hideMark/>
          </w:tcPr>
          <w:p w14:paraId="6F334B8C"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02</w:t>
            </w:r>
          </w:p>
        </w:tc>
        <w:tc>
          <w:tcPr>
            <w:tcW w:w="3257" w:type="dxa"/>
            <w:shd w:val="clear" w:color="auto" w:fill="auto"/>
            <w:noWrap/>
            <w:vAlign w:val="bottom"/>
            <w:hideMark/>
          </w:tcPr>
          <w:p w14:paraId="1DE638B7"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4</w:t>
            </w:r>
          </w:p>
        </w:tc>
      </w:tr>
      <w:tr w:rsidR="00FD7B50" w:rsidRPr="009E5255" w14:paraId="147398E0" w14:textId="77777777" w:rsidTr="009255D1">
        <w:trPr>
          <w:trHeight w:val="20"/>
        </w:trPr>
        <w:tc>
          <w:tcPr>
            <w:tcW w:w="2547" w:type="dxa"/>
            <w:shd w:val="clear" w:color="auto" w:fill="auto"/>
            <w:noWrap/>
            <w:vAlign w:val="bottom"/>
            <w:hideMark/>
          </w:tcPr>
          <w:p w14:paraId="29756147"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Carfilzomib</w:t>
            </w:r>
          </w:p>
        </w:tc>
        <w:tc>
          <w:tcPr>
            <w:tcW w:w="3256" w:type="dxa"/>
            <w:shd w:val="clear" w:color="auto" w:fill="auto"/>
            <w:noWrap/>
            <w:vAlign w:val="bottom"/>
            <w:hideMark/>
          </w:tcPr>
          <w:p w14:paraId="1721A428"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8</w:t>
            </w:r>
          </w:p>
        </w:tc>
        <w:tc>
          <w:tcPr>
            <w:tcW w:w="3257" w:type="dxa"/>
            <w:shd w:val="clear" w:color="auto" w:fill="auto"/>
            <w:noWrap/>
            <w:vAlign w:val="bottom"/>
            <w:hideMark/>
          </w:tcPr>
          <w:p w14:paraId="00A35153"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6</w:t>
            </w:r>
          </w:p>
        </w:tc>
      </w:tr>
      <w:tr w:rsidR="00FD7B50" w:rsidRPr="009E5255" w14:paraId="46D331F2" w14:textId="77777777" w:rsidTr="009255D1">
        <w:trPr>
          <w:trHeight w:val="20"/>
        </w:trPr>
        <w:tc>
          <w:tcPr>
            <w:tcW w:w="2547" w:type="dxa"/>
            <w:shd w:val="clear" w:color="auto" w:fill="auto"/>
            <w:noWrap/>
            <w:vAlign w:val="bottom"/>
            <w:hideMark/>
          </w:tcPr>
          <w:p w14:paraId="31BC73F0"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Brentuximab vedotin</w:t>
            </w:r>
          </w:p>
        </w:tc>
        <w:tc>
          <w:tcPr>
            <w:tcW w:w="3256" w:type="dxa"/>
            <w:shd w:val="clear" w:color="auto" w:fill="auto"/>
            <w:noWrap/>
            <w:vAlign w:val="bottom"/>
            <w:hideMark/>
          </w:tcPr>
          <w:p w14:paraId="25B883C3"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16</w:t>
            </w:r>
          </w:p>
        </w:tc>
        <w:tc>
          <w:tcPr>
            <w:tcW w:w="3257" w:type="dxa"/>
            <w:shd w:val="clear" w:color="auto" w:fill="auto"/>
            <w:noWrap/>
            <w:vAlign w:val="bottom"/>
            <w:hideMark/>
          </w:tcPr>
          <w:p w14:paraId="32A38933"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6</w:t>
            </w:r>
          </w:p>
        </w:tc>
      </w:tr>
      <w:tr w:rsidR="00FD7B50" w:rsidRPr="009E5255" w14:paraId="21725235" w14:textId="77777777" w:rsidTr="009255D1">
        <w:trPr>
          <w:trHeight w:val="20"/>
        </w:trPr>
        <w:tc>
          <w:tcPr>
            <w:tcW w:w="2547" w:type="dxa"/>
            <w:shd w:val="clear" w:color="auto" w:fill="auto"/>
            <w:noWrap/>
            <w:vAlign w:val="bottom"/>
            <w:hideMark/>
          </w:tcPr>
          <w:p w14:paraId="2F2FECE4"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Trastuzumab emtansi</w:t>
            </w:r>
          </w:p>
        </w:tc>
        <w:tc>
          <w:tcPr>
            <w:tcW w:w="3256" w:type="dxa"/>
            <w:shd w:val="clear" w:color="auto" w:fill="auto"/>
            <w:noWrap/>
            <w:vAlign w:val="bottom"/>
            <w:hideMark/>
          </w:tcPr>
          <w:p w14:paraId="5C9FAC0F"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04</w:t>
            </w:r>
          </w:p>
        </w:tc>
        <w:tc>
          <w:tcPr>
            <w:tcW w:w="3257" w:type="dxa"/>
            <w:shd w:val="clear" w:color="auto" w:fill="auto"/>
            <w:noWrap/>
            <w:vAlign w:val="bottom"/>
            <w:hideMark/>
          </w:tcPr>
          <w:p w14:paraId="7498B55B"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7</w:t>
            </w:r>
          </w:p>
        </w:tc>
      </w:tr>
      <w:tr w:rsidR="00FD7B50" w:rsidRPr="009E5255" w14:paraId="301CFEE0" w14:textId="77777777" w:rsidTr="009255D1">
        <w:trPr>
          <w:trHeight w:val="20"/>
        </w:trPr>
        <w:tc>
          <w:tcPr>
            <w:tcW w:w="2547" w:type="dxa"/>
            <w:shd w:val="clear" w:color="auto" w:fill="auto"/>
            <w:noWrap/>
            <w:vAlign w:val="bottom"/>
            <w:hideMark/>
          </w:tcPr>
          <w:p w14:paraId="39C86F54"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Topotecan</w:t>
            </w:r>
          </w:p>
        </w:tc>
        <w:tc>
          <w:tcPr>
            <w:tcW w:w="3256" w:type="dxa"/>
            <w:shd w:val="clear" w:color="auto" w:fill="auto"/>
            <w:noWrap/>
            <w:vAlign w:val="bottom"/>
            <w:hideMark/>
          </w:tcPr>
          <w:p w14:paraId="5963CC92"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50</w:t>
            </w:r>
          </w:p>
        </w:tc>
        <w:tc>
          <w:tcPr>
            <w:tcW w:w="3257" w:type="dxa"/>
            <w:shd w:val="clear" w:color="auto" w:fill="auto"/>
            <w:noWrap/>
            <w:vAlign w:val="bottom"/>
            <w:hideMark/>
          </w:tcPr>
          <w:p w14:paraId="64ABDBD2"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7</w:t>
            </w:r>
          </w:p>
        </w:tc>
      </w:tr>
      <w:tr w:rsidR="00FD7B50" w:rsidRPr="009E5255" w14:paraId="1A8A5F22" w14:textId="77777777" w:rsidTr="009255D1">
        <w:trPr>
          <w:trHeight w:val="20"/>
        </w:trPr>
        <w:tc>
          <w:tcPr>
            <w:tcW w:w="2547" w:type="dxa"/>
            <w:shd w:val="clear" w:color="auto" w:fill="auto"/>
            <w:noWrap/>
            <w:vAlign w:val="bottom"/>
            <w:hideMark/>
          </w:tcPr>
          <w:p w14:paraId="636AAD51"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Pertuzumab</w:t>
            </w:r>
          </w:p>
        </w:tc>
        <w:tc>
          <w:tcPr>
            <w:tcW w:w="3256" w:type="dxa"/>
            <w:shd w:val="clear" w:color="auto" w:fill="auto"/>
            <w:noWrap/>
            <w:vAlign w:val="bottom"/>
            <w:hideMark/>
          </w:tcPr>
          <w:p w14:paraId="0E87E361"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9</w:t>
            </w:r>
          </w:p>
        </w:tc>
        <w:tc>
          <w:tcPr>
            <w:tcW w:w="3257" w:type="dxa"/>
            <w:shd w:val="clear" w:color="auto" w:fill="auto"/>
            <w:noWrap/>
            <w:vAlign w:val="bottom"/>
            <w:hideMark/>
          </w:tcPr>
          <w:p w14:paraId="0E2AC9BF"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7</w:t>
            </w:r>
          </w:p>
        </w:tc>
      </w:tr>
      <w:tr w:rsidR="00FD7B50" w:rsidRPr="009E5255" w14:paraId="19B18FFE" w14:textId="77777777" w:rsidTr="009255D1">
        <w:trPr>
          <w:trHeight w:val="20"/>
        </w:trPr>
        <w:tc>
          <w:tcPr>
            <w:tcW w:w="2547" w:type="dxa"/>
            <w:shd w:val="clear" w:color="auto" w:fill="auto"/>
            <w:noWrap/>
            <w:vAlign w:val="bottom"/>
            <w:hideMark/>
          </w:tcPr>
          <w:p w14:paraId="49705E6A"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Arsenic</w:t>
            </w:r>
          </w:p>
        </w:tc>
        <w:tc>
          <w:tcPr>
            <w:tcW w:w="3256" w:type="dxa"/>
            <w:shd w:val="clear" w:color="auto" w:fill="auto"/>
            <w:noWrap/>
            <w:vAlign w:val="bottom"/>
            <w:hideMark/>
          </w:tcPr>
          <w:p w14:paraId="76E2D1C9"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31</w:t>
            </w:r>
          </w:p>
        </w:tc>
        <w:tc>
          <w:tcPr>
            <w:tcW w:w="3257" w:type="dxa"/>
            <w:shd w:val="clear" w:color="auto" w:fill="auto"/>
            <w:noWrap/>
            <w:vAlign w:val="bottom"/>
            <w:hideMark/>
          </w:tcPr>
          <w:p w14:paraId="7696FE95"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7</w:t>
            </w:r>
          </w:p>
        </w:tc>
      </w:tr>
      <w:tr w:rsidR="00FD7B50" w:rsidRPr="009E5255" w14:paraId="6D23B872" w14:textId="77777777" w:rsidTr="009255D1">
        <w:trPr>
          <w:trHeight w:val="20"/>
        </w:trPr>
        <w:tc>
          <w:tcPr>
            <w:tcW w:w="2547" w:type="dxa"/>
            <w:shd w:val="clear" w:color="auto" w:fill="auto"/>
            <w:noWrap/>
            <w:vAlign w:val="bottom"/>
            <w:hideMark/>
          </w:tcPr>
          <w:p w14:paraId="4BEDD279"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Pralatrexate</w:t>
            </w:r>
          </w:p>
        </w:tc>
        <w:tc>
          <w:tcPr>
            <w:tcW w:w="3256" w:type="dxa"/>
            <w:shd w:val="clear" w:color="auto" w:fill="auto"/>
            <w:noWrap/>
            <w:vAlign w:val="bottom"/>
            <w:hideMark/>
          </w:tcPr>
          <w:p w14:paraId="7DB04591"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10</w:t>
            </w:r>
          </w:p>
        </w:tc>
        <w:tc>
          <w:tcPr>
            <w:tcW w:w="3257" w:type="dxa"/>
            <w:shd w:val="clear" w:color="auto" w:fill="auto"/>
            <w:noWrap/>
            <w:vAlign w:val="bottom"/>
            <w:hideMark/>
          </w:tcPr>
          <w:p w14:paraId="6E69D52B"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7</w:t>
            </w:r>
          </w:p>
        </w:tc>
      </w:tr>
      <w:tr w:rsidR="00FD7B50" w:rsidRPr="009E5255" w14:paraId="04B0EA2C" w14:textId="77777777" w:rsidTr="009255D1">
        <w:trPr>
          <w:trHeight w:val="20"/>
        </w:trPr>
        <w:tc>
          <w:tcPr>
            <w:tcW w:w="2547" w:type="dxa"/>
            <w:shd w:val="clear" w:color="auto" w:fill="auto"/>
            <w:noWrap/>
            <w:vAlign w:val="bottom"/>
            <w:hideMark/>
          </w:tcPr>
          <w:p w14:paraId="0E67E7ED"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Obinutuzumab</w:t>
            </w:r>
          </w:p>
        </w:tc>
        <w:tc>
          <w:tcPr>
            <w:tcW w:w="3256" w:type="dxa"/>
            <w:shd w:val="clear" w:color="auto" w:fill="auto"/>
            <w:noWrap/>
            <w:vAlign w:val="bottom"/>
            <w:hideMark/>
          </w:tcPr>
          <w:p w14:paraId="433921F9"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8</w:t>
            </w:r>
          </w:p>
        </w:tc>
        <w:tc>
          <w:tcPr>
            <w:tcW w:w="3257" w:type="dxa"/>
            <w:shd w:val="clear" w:color="auto" w:fill="auto"/>
            <w:noWrap/>
            <w:vAlign w:val="bottom"/>
            <w:hideMark/>
          </w:tcPr>
          <w:p w14:paraId="01D9341D"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8</w:t>
            </w:r>
          </w:p>
        </w:tc>
      </w:tr>
      <w:tr w:rsidR="00FD7B50" w:rsidRPr="009E5255" w14:paraId="1AE0628D" w14:textId="77777777" w:rsidTr="009255D1">
        <w:trPr>
          <w:trHeight w:val="20"/>
        </w:trPr>
        <w:tc>
          <w:tcPr>
            <w:tcW w:w="2547" w:type="dxa"/>
            <w:shd w:val="clear" w:color="auto" w:fill="auto"/>
            <w:noWrap/>
            <w:vAlign w:val="bottom"/>
            <w:hideMark/>
          </w:tcPr>
          <w:p w14:paraId="12143EDB"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Durvalumab</w:t>
            </w:r>
          </w:p>
        </w:tc>
        <w:tc>
          <w:tcPr>
            <w:tcW w:w="3256" w:type="dxa"/>
            <w:shd w:val="clear" w:color="auto" w:fill="auto"/>
            <w:noWrap/>
            <w:vAlign w:val="bottom"/>
            <w:hideMark/>
          </w:tcPr>
          <w:p w14:paraId="2DBC09C1"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02</w:t>
            </w:r>
          </w:p>
        </w:tc>
        <w:tc>
          <w:tcPr>
            <w:tcW w:w="3257" w:type="dxa"/>
            <w:shd w:val="clear" w:color="auto" w:fill="auto"/>
            <w:noWrap/>
            <w:vAlign w:val="bottom"/>
            <w:hideMark/>
          </w:tcPr>
          <w:p w14:paraId="21CEF02B"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8</w:t>
            </w:r>
          </w:p>
        </w:tc>
      </w:tr>
      <w:tr w:rsidR="00FD7B50" w:rsidRPr="009E5255" w14:paraId="011DD9CF" w14:textId="77777777" w:rsidTr="009255D1">
        <w:trPr>
          <w:trHeight w:val="20"/>
        </w:trPr>
        <w:tc>
          <w:tcPr>
            <w:tcW w:w="2547" w:type="dxa"/>
            <w:shd w:val="clear" w:color="auto" w:fill="auto"/>
            <w:noWrap/>
            <w:vAlign w:val="bottom"/>
            <w:hideMark/>
          </w:tcPr>
          <w:p w14:paraId="2D316A8B"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Avelumab</w:t>
            </w:r>
          </w:p>
        </w:tc>
        <w:tc>
          <w:tcPr>
            <w:tcW w:w="3256" w:type="dxa"/>
            <w:shd w:val="clear" w:color="auto" w:fill="auto"/>
            <w:noWrap/>
            <w:vAlign w:val="bottom"/>
            <w:hideMark/>
          </w:tcPr>
          <w:p w14:paraId="5BD111E0"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05</w:t>
            </w:r>
          </w:p>
        </w:tc>
        <w:tc>
          <w:tcPr>
            <w:tcW w:w="3257" w:type="dxa"/>
            <w:shd w:val="clear" w:color="auto" w:fill="auto"/>
            <w:noWrap/>
            <w:vAlign w:val="bottom"/>
            <w:hideMark/>
          </w:tcPr>
          <w:p w14:paraId="7EA7A97B"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8</w:t>
            </w:r>
          </w:p>
        </w:tc>
      </w:tr>
      <w:tr w:rsidR="00FD7B50" w:rsidRPr="009E5255" w14:paraId="53C462A9" w14:textId="77777777" w:rsidTr="009255D1">
        <w:trPr>
          <w:trHeight w:val="20"/>
        </w:trPr>
        <w:tc>
          <w:tcPr>
            <w:tcW w:w="2547" w:type="dxa"/>
            <w:shd w:val="clear" w:color="auto" w:fill="auto"/>
            <w:noWrap/>
            <w:vAlign w:val="bottom"/>
            <w:hideMark/>
          </w:tcPr>
          <w:p w14:paraId="71399311"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Atezolizumab</w:t>
            </w:r>
          </w:p>
        </w:tc>
        <w:tc>
          <w:tcPr>
            <w:tcW w:w="3256" w:type="dxa"/>
            <w:shd w:val="clear" w:color="auto" w:fill="auto"/>
            <w:noWrap/>
            <w:vAlign w:val="bottom"/>
            <w:hideMark/>
          </w:tcPr>
          <w:p w14:paraId="48CBEE36"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00</w:t>
            </w:r>
          </w:p>
        </w:tc>
        <w:tc>
          <w:tcPr>
            <w:tcW w:w="3257" w:type="dxa"/>
            <w:shd w:val="clear" w:color="auto" w:fill="auto"/>
            <w:noWrap/>
            <w:vAlign w:val="bottom"/>
            <w:hideMark/>
          </w:tcPr>
          <w:p w14:paraId="527E565F"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99</w:t>
            </w:r>
          </w:p>
        </w:tc>
      </w:tr>
      <w:tr w:rsidR="00FD7B50" w:rsidRPr="009E5255" w14:paraId="1BCE11A8" w14:textId="77777777" w:rsidTr="009255D1">
        <w:trPr>
          <w:trHeight w:val="20"/>
        </w:trPr>
        <w:tc>
          <w:tcPr>
            <w:tcW w:w="2547" w:type="dxa"/>
            <w:shd w:val="clear" w:color="auto" w:fill="auto"/>
            <w:noWrap/>
            <w:vAlign w:val="bottom"/>
            <w:hideMark/>
          </w:tcPr>
          <w:p w14:paraId="3009D9AB"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Bevacizumab</w:t>
            </w:r>
          </w:p>
        </w:tc>
        <w:tc>
          <w:tcPr>
            <w:tcW w:w="3256" w:type="dxa"/>
            <w:shd w:val="clear" w:color="auto" w:fill="auto"/>
            <w:noWrap/>
            <w:vAlign w:val="bottom"/>
            <w:hideMark/>
          </w:tcPr>
          <w:p w14:paraId="04F03AA9"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57</w:t>
            </w:r>
          </w:p>
        </w:tc>
        <w:tc>
          <w:tcPr>
            <w:tcW w:w="3257" w:type="dxa"/>
            <w:shd w:val="clear" w:color="auto" w:fill="auto"/>
            <w:noWrap/>
            <w:vAlign w:val="bottom"/>
            <w:hideMark/>
          </w:tcPr>
          <w:p w14:paraId="0F070817"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00</w:t>
            </w:r>
          </w:p>
        </w:tc>
      </w:tr>
      <w:tr w:rsidR="00FD7B50" w:rsidRPr="009E5255" w14:paraId="2A49346A" w14:textId="77777777" w:rsidTr="009255D1">
        <w:trPr>
          <w:trHeight w:val="20"/>
        </w:trPr>
        <w:tc>
          <w:tcPr>
            <w:tcW w:w="2547" w:type="dxa"/>
            <w:shd w:val="clear" w:color="auto" w:fill="auto"/>
            <w:noWrap/>
            <w:vAlign w:val="bottom"/>
            <w:hideMark/>
          </w:tcPr>
          <w:p w14:paraId="4B880F74"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Pembrolizumab</w:t>
            </w:r>
          </w:p>
        </w:tc>
        <w:tc>
          <w:tcPr>
            <w:tcW w:w="3256" w:type="dxa"/>
            <w:shd w:val="clear" w:color="auto" w:fill="auto"/>
            <w:noWrap/>
            <w:vAlign w:val="bottom"/>
            <w:hideMark/>
          </w:tcPr>
          <w:p w14:paraId="3DC5C289"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04</w:t>
            </w:r>
          </w:p>
        </w:tc>
        <w:tc>
          <w:tcPr>
            <w:tcW w:w="3257" w:type="dxa"/>
            <w:shd w:val="clear" w:color="auto" w:fill="auto"/>
            <w:noWrap/>
            <w:vAlign w:val="bottom"/>
            <w:hideMark/>
          </w:tcPr>
          <w:p w14:paraId="66C4E319"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02</w:t>
            </w:r>
          </w:p>
        </w:tc>
      </w:tr>
      <w:tr w:rsidR="00FD7B50" w:rsidRPr="009E5255" w14:paraId="3ADBF712" w14:textId="77777777" w:rsidTr="009255D1">
        <w:trPr>
          <w:trHeight w:val="20"/>
        </w:trPr>
        <w:tc>
          <w:tcPr>
            <w:tcW w:w="2547" w:type="dxa"/>
            <w:shd w:val="clear" w:color="auto" w:fill="auto"/>
            <w:noWrap/>
            <w:vAlign w:val="bottom"/>
            <w:hideMark/>
          </w:tcPr>
          <w:p w14:paraId="556C836C"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Paclitaxel</w:t>
            </w:r>
          </w:p>
        </w:tc>
        <w:tc>
          <w:tcPr>
            <w:tcW w:w="3256" w:type="dxa"/>
            <w:shd w:val="clear" w:color="auto" w:fill="auto"/>
            <w:noWrap/>
            <w:vAlign w:val="bottom"/>
            <w:hideMark/>
          </w:tcPr>
          <w:p w14:paraId="3EFAB9ED"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4.97</w:t>
            </w:r>
          </w:p>
        </w:tc>
        <w:tc>
          <w:tcPr>
            <w:tcW w:w="3257" w:type="dxa"/>
            <w:shd w:val="clear" w:color="auto" w:fill="auto"/>
            <w:noWrap/>
            <w:vAlign w:val="bottom"/>
            <w:hideMark/>
          </w:tcPr>
          <w:p w14:paraId="33BB7DF5"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1.89</w:t>
            </w:r>
          </w:p>
        </w:tc>
      </w:tr>
      <w:tr w:rsidR="00FD7B50" w:rsidRPr="009E5255" w14:paraId="21320F64" w14:textId="77777777" w:rsidTr="009255D1">
        <w:trPr>
          <w:trHeight w:val="20"/>
        </w:trPr>
        <w:tc>
          <w:tcPr>
            <w:tcW w:w="2547" w:type="dxa"/>
            <w:shd w:val="clear" w:color="auto" w:fill="auto"/>
            <w:noWrap/>
            <w:vAlign w:val="bottom"/>
            <w:hideMark/>
          </w:tcPr>
          <w:p w14:paraId="23A249ED"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Epirubicin</w:t>
            </w:r>
          </w:p>
        </w:tc>
        <w:tc>
          <w:tcPr>
            <w:tcW w:w="3256" w:type="dxa"/>
            <w:shd w:val="clear" w:color="auto" w:fill="auto"/>
            <w:noWrap/>
            <w:vAlign w:val="bottom"/>
            <w:hideMark/>
          </w:tcPr>
          <w:p w14:paraId="23FAE184"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81</w:t>
            </w:r>
          </w:p>
        </w:tc>
        <w:tc>
          <w:tcPr>
            <w:tcW w:w="3257" w:type="dxa"/>
            <w:shd w:val="clear" w:color="auto" w:fill="auto"/>
            <w:noWrap/>
            <w:vAlign w:val="bottom"/>
            <w:hideMark/>
          </w:tcPr>
          <w:p w14:paraId="6AAA4550"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2.05</w:t>
            </w:r>
          </w:p>
        </w:tc>
      </w:tr>
      <w:tr w:rsidR="00FD7B50" w:rsidRPr="009E5255" w14:paraId="0BDBEEC0" w14:textId="77777777" w:rsidTr="009255D1">
        <w:trPr>
          <w:trHeight w:val="20"/>
        </w:trPr>
        <w:tc>
          <w:tcPr>
            <w:tcW w:w="2547" w:type="dxa"/>
            <w:shd w:val="clear" w:color="auto" w:fill="auto"/>
            <w:noWrap/>
            <w:vAlign w:val="bottom"/>
            <w:hideMark/>
          </w:tcPr>
          <w:p w14:paraId="18853670"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Methotrexate</w:t>
            </w:r>
          </w:p>
        </w:tc>
        <w:tc>
          <w:tcPr>
            <w:tcW w:w="3256" w:type="dxa"/>
            <w:shd w:val="clear" w:color="auto" w:fill="auto"/>
            <w:noWrap/>
            <w:vAlign w:val="bottom"/>
            <w:hideMark/>
          </w:tcPr>
          <w:p w14:paraId="498628A0"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2.09</w:t>
            </w:r>
          </w:p>
        </w:tc>
        <w:tc>
          <w:tcPr>
            <w:tcW w:w="3257" w:type="dxa"/>
            <w:shd w:val="clear" w:color="auto" w:fill="auto"/>
            <w:noWrap/>
            <w:vAlign w:val="bottom"/>
            <w:hideMark/>
          </w:tcPr>
          <w:p w14:paraId="3AD155F8"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3.39</w:t>
            </w:r>
          </w:p>
        </w:tc>
      </w:tr>
      <w:tr w:rsidR="00FD7B50" w:rsidRPr="009E5255" w14:paraId="29A49429" w14:textId="77777777" w:rsidTr="009255D1">
        <w:trPr>
          <w:trHeight w:val="20"/>
        </w:trPr>
        <w:tc>
          <w:tcPr>
            <w:tcW w:w="2547" w:type="dxa"/>
            <w:shd w:val="clear" w:color="auto" w:fill="auto"/>
            <w:noWrap/>
            <w:vAlign w:val="bottom"/>
            <w:hideMark/>
          </w:tcPr>
          <w:p w14:paraId="0F63058F"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Doxorubicin</w:t>
            </w:r>
          </w:p>
        </w:tc>
        <w:tc>
          <w:tcPr>
            <w:tcW w:w="3256" w:type="dxa"/>
            <w:shd w:val="clear" w:color="auto" w:fill="auto"/>
            <w:noWrap/>
            <w:vAlign w:val="bottom"/>
            <w:hideMark/>
          </w:tcPr>
          <w:p w14:paraId="64D8EF33"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3.87</w:t>
            </w:r>
          </w:p>
        </w:tc>
        <w:tc>
          <w:tcPr>
            <w:tcW w:w="3257" w:type="dxa"/>
            <w:shd w:val="clear" w:color="auto" w:fill="auto"/>
            <w:noWrap/>
            <w:vAlign w:val="bottom"/>
            <w:hideMark/>
          </w:tcPr>
          <w:p w14:paraId="715D76D4"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5.13</w:t>
            </w:r>
          </w:p>
        </w:tc>
      </w:tr>
      <w:tr w:rsidR="00FD7B50" w:rsidRPr="009E5255" w14:paraId="72B89EA7" w14:textId="77777777" w:rsidTr="009255D1">
        <w:trPr>
          <w:trHeight w:val="20"/>
        </w:trPr>
        <w:tc>
          <w:tcPr>
            <w:tcW w:w="2547" w:type="dxa"/>
            <w:tcBorders>
              <w:bottom w:val="single" w:sz="4" w:space="0" w:color="auto"/>
            </w:tcBorders>
            <w:shd w:val="clear" w:color="auto" w:fill="auto"/>
            <w:noWrap/>
            <w:vAlign w:val="bottom"/>
            <w:hideMark/>
          </w:tcPr>
          <w:p w14:paraId="29D4A729" w14:textId="77777777" w:rsidR="00FD7B50" w:rsidRPr="009E5255" w:rsidRDefault="00FD7B50" w:rsidP="009255D1">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Irinotecan</w:t>
            </w:r>
          </w:p>
        </w:tc>
        <w:tc>
          <w:tcPr>
            <w:tcW w:w="3256" w:type="dxa"/>
            <w:tcBorders>
              <w:bottom w:val="single" w:sz="4" w:space="0" w:color="auto"/>
            </w:tcBorders>
            <w:shd w:val="clear" w:color="auto" w:fill="auto"/>
            <w:noWrap/>
            <w:vAlign w:val="bottom"/>
            <w:hideMark/>
          </w:tcPr>
          <w:p w14:paraId="5E1DA78F"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0.83</w:t>
            </w:r>
          </w:p>
        </w:tc>
        <w:tc>
          <w:tcPr>
            <w:tcW w:w="3257" w:type="dxa"/>
            <w:tcBorders>
              <w:bottom w:val="single" w:sz="4" w:space="0" w:color="auto"/>
            </w:tcBorders>
            <w:shd w:val="clear" w:color="auto" w:fill="auto"/>
            <w:noWrap/>
            <w:vAlign w:val="bottom"/>
            <w:hideMark/>
          </w:tcPr>
          <w:p w14:paraId="32B206B8" w14:textId="77777777" w:rsidR="00FD7B50" w:rsidRPr="009E5255" w:rsidRDefault="00FD7B50" w:rsidP="009255D1">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5.52</w:t>
            </w:r>
          </w:p>
        </w:tc>
      </w:tr>
    </w:tbl>
    <w:p w14:paraId="2FAB5665" w14:textId="77777777" w:rsidR="00FD7B50" w:rsidRPr="009E5255" w:rsidRDefault="00FD7B50" w:rsidP="00FD7B50">
      <w:pPr>
        <w:pStyle w:val="TableNotes"/>
      </w:pPr>
      <w:r w:rsidRPr="009E5255">
        <w:t>Notes:</w:t>
      </w:r>
      <w:r w:rsidRPr="009E5255">
        <w:tab/>
        <w:t>Data shown are the ratio of the average sales per mg (or unit as applicable) to the corresponding PBS DPMA for December 2020.  PBS prices are average of public and private list prices.  Molecules ordered from the lowest to highest ratio for Manufacturer Sales to the PBS DPMA.</w:t>
      </w:r>
    </w:p>
    <w:p w14:paraId="3BD1823B" w14:textId="51C8132F" w:rsidR="00250D81" w:rsidRPr="009E5255" w:rsidRDefault="00C420DE" w:rsidP="00250D81">
      <w:r w:rsidRPr="009E5255">
        <w:t xml:space="preserve">A comparison </w:t>
      </w:r>
      <w:r w:rsidR="008641F1" w:rsidRPr="009E5255">
        <w:t>was undertaken</w:t>
      </w:r>
      <w:r w:rsidRPr="009E5255">
        <w:t xml:space="preserve"> of the PBS reimbursed price per mg, the price per mg charged by TGA compounders, and the price per mg charged by manufacturers to hospitals/pharmacists using the following data</w:t>
      </w:r>
      <w:r w:rsidR="00250D81" w:rsidRPr="009E5255">
        <w:t>:</w:t>
      </w:r>
    </w:p>
    <w:p w14:paraId="6F7DEA72" w14:textId="2A14B26C" w:rsidR="00250D81" w:rsidRPr="009E5255" w:rsidRDefault="00250D81" w:rsidP="005A2B78">
      <w:pPr>
        <w:pStyle w:val="ListParagraph"/>
        <w:rPr>
          <w:lang w:val="en-AU"/>
        </w:rPr>
      </w:pPr>
      <w:r w:rsidRPr="009E5255">
        <w:rPr>
          <w:lang w:val="en-AU"/>
        </w:rPr>
        <w:t xml:space="preserve">The price per mg as reimbursed by the PBS.  These were determined based on the reported </w:t>
      </w:r>
      <w:r w:rsidR="00060E61" w:rsidRPr="009E5255">
        <w:rPr>
          <w:lang w:val="en-AU"/>
        </w:rPr>
        <w:t>DPMA</w:t>
      </w:r>
      <w:r w:rsidRPr="009E5255">
        <w:rPr>
          <w:lang w:val="en-AU"/>
        </w:rPr>
        <w:t xml:space="preserve"> divided by the maximum quantity (expressed in milligrams) for each molecule listed on the PBS.  The average of prices across the private and public hospital items for each molecule </w:t>
      </w:r>
      <w:r w:rsidR="00060E61" w:rsidRPr="009E5255">
        <w:rPr>
          <w:lang w:val="en-AU"/>
        </w:rPr>
        <w:t>wa</w:t>
      </w:r>
      <w:r w:rsidRPr="009E5255">
        <w:rPr>
          <w:lang w:val="en-AU"/>
        </w:rPr>
        <w:t>s utilised.</w:t>
      </w:r>
    </w:p>
    <w:p w14:paraId="4C980F86" w14:textId="0F9E22D2" w:rsidR="00250D81" w:rsidRPr="009E5255" w:rsidRDefault="00250D81" w:rsidP="005A2B78">
      <w:pPr>
        <w:pStyle w:val="ListParagraph"/>
        <w:rPr>
          <w:lang w:val="en-AU"/>
        </w:rPr>
      </w:pPr>
      <w:r w:rsidRPr="009E5255">
        <w:rPr>
          <w:lang w:val="en-AU"/>
        </w:rPr>
        <w:t xml:space="preserve">The price per mg for items supplied by </w:t>
      </w:r>
      <w:r w:rsidR="00040EB7" w:rsidRPr="009E5255">
        <w:rPr>
          <w:lang w:val="en-AU"/>
        </w:rPr>
        <w:t>TGA-licensed</w:t>
      </w:r>
      <w:r w:rsidR="00C420DE" w:rsidRPr="009E5255">
        <w:rPr>
          <w:lang w:val="en-AU"/>
        </w:rPr>
        <w:t xml:space="preserve"> </w:t>
      </w:r>
      <w:r w:rsidRPr="009E5255">
        <w:rPr>
          <w:lang w:val="en-AU"/>
        </w:rPr>
        <w:t xml:space="preserve">compounders to hospitals/pharmacists.  This </w:t>
      </w:r>
      <w:r w:rsidR="00C420DE" w:rsidRPr="009E5255">
        <w:rPr>
          <w:lang w:val="en-AU"/>
        </w:rPr>
        <w:t>was</w:t>
      </w:r>
      <w:r w:rsidRPr="009E5255">
        <w:rPr>
          <w:lang w:val="en-AU"/>
        </w:rPr>
        <w:t xml:space="preserve"> estimated based on the total sales (in mg and dollars) from </w:t>
      </w:r>
      <w:r w:rsidR="00040EB7" w:rsidRPr="009E5255">
        <w:rPr>
          <w:lang w:val="en-AU"/>
        </w:rPr>
        <w:t>TGA-licensed</w:t>
      </w:r>
      <w:r w:rsidR="00C420DE" w:rsidRPr="009E5255">
        <w:rPr>
          <w:lang w:val="en-AU"/>
        </w:rPr>
        <w:t xml:space="preserve"> </w:t>
      </w:r>
      <w:r w:rsidRPr="009E5255">
        <w:rPr>
          <w:lang w:val="en-AU"/>
        </w:rPr>
        <w:t>compounders as reported in the IQV</w:t>
      </w:r>
      <w:r w:rsidR="00C420DE" w:rsidRPr="009E5255">
        <w:rPr>
          <w:lang w:val="en-AU"/>
        </w:rPr>
        <w:t>I</w:t>
      </w:r>
      <w:r w:rsidRPr="009E5255">
        <w:rPr>
          <w:lang w:val="en-AU"/>
        </w:rPr>
        <w:t xml:space="preserve">A data. </w:t>
      </w:r>
      <w:r w:rsidR="00C420DE" w:rsidRPr="009E5255">
        <w:rPr>
          <w:lang w:val="en-AU"/>
        </w:rPr>
        <w:t xml:space="preserve"> </w:t>
      </w:r>
    </w:p>
    <w:p w14:paraId="77B9C3DC" w14:textId="69535AC4" w:rsidR="00C420DE" w:rsidRPr="009E5255" w:rsidRDefault="00250D81" w:rsidP="001272EC">
      <w:pPr>
        <w:pStyle w:val="ListParagraph"/>
        <w:rPr>
          <w:lang w:val="en-AU"/>
        </w:rPr>
      </w:pPr>
      <w:r w:rsidRPr="009E5255">
        <w:rPr>
          <w:lang w:val="en-AU"/>
        </w:rPr>
        <w:t xml:space="preserve">The price per mg for items supplied by drug manufacturers to hospitals/pharmacists.  This </w:t>
      </w:r>
      <w:r w:rsidR="008641F1" w:rsidRPr="009E5255">
        <w:rPr>
          <w:lang w:val="en-AU"/>
        </w:rPr>
        <w:t>was</w:t>
      </w:r>
      <w:r w:rsidRPr="009E5255">
        <w:rPr>
          <w:lang w:val="en-AU"/>
        </w:rPr>
        <w:t xml:space="preserve"> estimated based on the total sales (in mg and dollars) from manufacturers to hospitals/pharmacies as reported in the IQV</w:t>
      </w:r>
      <w:r w:rsidR="00C420DE" w:rsidRPr="009E5255">
        <w:rPr>
          <w:lang w:val="en-AU"/>
        </w:rPr>
        <w:t>I</w:t>
      </w:r>
      <w:r w:rsidRPr="009E5255">
        <w:rPr>
          <w:lang w:val="en-AU"/>
        </w:rPr>
        <w:t xml:space="preserve">A data. </w:t>
      </w:r>
      <w:r w:rsidR="00C420DE" w:rsidRPr="009E5255">
        <w:rPr>
          <w:lang w:val="en-AU"/>
        </w:rPr>
        <w:t xml:space="preserve"> </w:t>
      </w:r>
    </w:p>
    <w:p w14:paraId="2D57D778" w14:textId="65FD146C" w:rsidR="00FD7B50" w:rsidRPr="009E5255" w:rsidRDefault="00250D81" w:rsidP="00FD7B50">
      <w:r w:rsidRPr="009E5255">
        <w:t xml:space="preserve">For 49 EFC molecules PBS listed in 2020, the data indicate that the price per mg based on sales from </w:t>
      </w:r>
      <w:r w:rsidR="00040EB7" w:rsidRPr="009E5255">
        <w:t>TGA-licensed</w:t>
      </w:r>
      <w:r w:rsidR="00C420DE" w:rsidRPr="009E5255">
        <w:t xml:space="preserve"> </w:t>
      </w:r>
      <w:r w:rsidRPr="009E5255">
        <w:t>compounders was higher than the PBS dispensed price for 20 molecules</w:t>
      </w:r>
      <w:r w:rsidR="00114C10" w:rsidRPr="009E5255">
        <w:t xml:space="preserve"> (40.8%)</w:t>
      </w:r>
      <w:r w:rsidRPr="009E5255">
        <w:t xml:space="preserve"> and lower for the remainder.  In contrast, the price per mg based on sales from manufactures to hospitals/pharmacies was higher than the PBS dispensed price for 7 molecules</w:t>
      </w:r>
      <w:r w:rsidR="00114C10" w:rsidRPr="009E5255">
        <w:t xml:space="preserve"> (14.3%)</w:t>
      </w:r>
      <w:r w:rsidRPr="009E5255">
        <w:t xml:space="preserve"> and lower for the remainder. </w:t>
      </w:r>
    </w:p>
    <w:p w14:paraId="5AC64F1F" w14:textId="68C4782C" w:rsidR="00BE77C8" w:rsidRPr="009E5255" w:rsidRDefault="00250D81" w:rsidP="00250D81">
      <w:r w:rsidRPr="009E5255">
        <w:t>From these comparisons</w:t>
      </w:r>
      <w:r w:rsidR="00114C10" w:rsidRPr="009E5255">
        <w:t>,</w:t>
      </w:r>
      <w:r w:rsidRPr="009E5255">
        <w:t xml:space="preserve"> it can be observed that in the majority of cases, the prices paid by hospitals/pharmacies to either </w:t>
      </w:r>
      <w:r w:rsidR="00040EB7" w:rsidRPr="009E5255">
        <w:t>TGA-licensed</w:t>
      </w:r>
      <w:r w:rsidR="00C420DE" w:rsidRPr="009E5255">
        <w:t xml:space="preserve"> </w:t>
      </w:r>
      <w:r w:rsidRPr="009E5255">
        <w:t xml:space="preserve">compounders or manufacturers </w:t>
      </w:r>
      <w:r w:rsidR="00114C10" w:rsidRPr="009E5255">
        <w:t>were</w:t>
      </w:r>
      <w:r w:rsidRPr="009E5255">
        <w:t xml:space="preserve"> lower than the corresponding PBS listed price per mg.  As hospitals/pharmacists are reimbursed at the dispensed price per mg (without regard to the application of further discounts which might arise due to special pricing arrangements between the Commonwealth and pharmaceutical manufacturers), these differences in the price paid per mg and price reimbursed per mg represent the capacity of hospitals/pharmacies to benefit from the existing separation of drug purchasing from subsequent PBS reimbursement.</w:t>
      </w:r>
    </w:p>
    <w:p w14:paraId="07810A8E" w14:textId="48986A6A" w:rsidR="00250D81" w:rsidRPr="009E5255" w:rsidRDefault="00250D81" w:rsidP="00250D81">
      <w:r w:rsidRPr="009E5255">
        <w:t>The magnitude of those benefits and the extent to which they are reali</w:t>
      </w:r>
      <w:r w:rsidR="00BE77C8" w:rsidRPr="009E5255">
        <w:t>s</w:t>
      </w:r>
      <w:r w:rsidRPr="009E5255">
        <w:t>ed depend</w:t>
      </w:r>
      <w:r w:rsidR="00B529DA" w:rsidRPr="009E5255">
        <w:t>s</w:t>
      </w:r>
      <w:r w:rsidRPr="009E5255">
        <w:t xml:space="preserve"> on the extent to which hospitals/pharmacies purchase molecules </w:t>
      </w:r>
      <w:r w:rsidR="00F2134B" w:rsidRPr="009E5255">
        <w:t>that</w:t>
      </w:r>
      <w:r w:rsidRPr="009E5255">
        <w:t xml:space="preserve"> are associated with the largest gap directly from manufacturers or via </w:t>
      </w:r>
      <w:r w:rsidR="00040EB7" w:rsidRPr="009E5255">
        <w:t>TGA-licensed</w:t>
      </w:r>
      <w:r w:rsidRPr="009E5255">
        <w:t xml:space="preserve"> compounders.</w:t>
      </w:r>
      <w:r w:rsidR="00F2134B" w:rsidRPr="009E5255">
        <w:t xml:space="preserve">  </w:t>
      </w:r>
      <w:r w:rsidRPr="009E5255">
        <w:t xml:space="preserve">A comparison </w:t>
      </w:r>
      <w:r w:rsidR="00F2134B" w:rsidRPr="009E5255">
        <w:t xml:space="preserve">was undertaken </w:t>
      </w:r>
      <w:r w:rsidRPr="009E5255">
        <w:t xml:space="preserve">of the prices per mg as derived from the </w:t>
      </w:r>
      <w:r w:rsidR="00040EB7" w:rsidRPr="009E5255">
        <w:t>TGA-licensed</w:t>
      </w:r>
      <w:r w:rsidR="00D55FB3" w:rsidRPr="009E5255">
        <w:t xml:space="preserve"> c</w:t>
      </w:r>
      <w:r w:rsidRPr="009E5255">
        <w:t xml:space="preserve">ompounder sales and those from the manufacturer sales (to hospitals/pharmacies).  For 43 (87.8%) of molecules, the price charged per mg by </w:t>
      </w:r>
      <w:r w:rsidR="00040EB7" w:rsidRPr="009E5255">
        <w:t>TGA-licensed</w:t>
      </w:r>
      <w:r w:rsidR="004A726B" w:rsidRPr="009E5255">
        <w:t xml:space="preserve"> c</w:t>
      </w:r>
      <w:r w:rsidRPr="009E5255">
        <w:t xml:space="preserve">ompounders exceeded what was being charged by manufacturers.  This may reflect the extent to which </w:t>
      </w:r>
      <w:r w:rsidR="00040EB7" w:rsidRPr="009E5255">
        <w:t>TGA-licensed</w:t>
      </w:r>
      <w:r w:rsidR="004A726B" w:rsidRPr="009E5255">
        <w:t xml:space="preserve"> co</w:t>
      </w:r>
      <w:r w:rsidRPr="009E5255">
        <w:t xml:space="preserve">mpounders incorporate the costs of compounding into fees charged for service provision.  </w:t>
      </w:r>
      <w:r w:rsidR="004A726B" w:rsidRPr="009E5255">
        <w:t>The extent to which this differential reflects potential underlying cost structures for compounding of cancer medicines is obscured by the following</w:t>
      </w:r>
      <w:r w:rsidRPr="009E5255">
        <w:t>:</w:t>
      </w:r>
    </w:p>
    <w:p w14:paraId="7C7E8C93" w14:textId="1C3C94F4" w:rsidR="00250D81" w:rsidRPr="009E5255" w:rsidRDefault="004A726B" w:rsidP="005A2B78">
      <w:pPr>
        <w:pStyle w:val="ListParagraph"/>
        <w:rPr>
          <w:lang w:val="en-AU"/>
        </w:rPr>
      </w:pPr>
      <w:r w:rsidRPr="009E5255">
        <w:rPr>
          <w:lang w:val="en-AU"/>
        </w:rPr>
        <w:t>Whether price</w:t>
      </w:r>
      <w:r w:rsidR="00250D81" w:rsidRPr="009E5255">
        <w:rPr>
          <w:lang w:val="en-AU"/>
        </w:rPr>
        <w:t xml:space="preserve"> differential</w:t>
      </w:r>
      <w:r w:rsidRPr="009E5255">
        <w:rPr>
          <w:lang w:val="en-AU"/>
        </w:rPr>
        <w:t>s</w:t>
      </w:r>
      <w:r w:rsidR="00250D81" w:rsidRPr="009E5255">
        <w:rPr>
          <w:lang w:val="en-AU"/>
        </w:rPr>
        <w:t xml:space="preserve"> across </w:t>
      </w:r>
      <w:r w:rsidRPr="009E5255">
        <w:rPr>
          <w:lang w:val="en-AU"/>
        </w:rPr>
        <w:t xml:space="preserve">the </w:t>
      </w:r>
      <w:r w:rsidR="00250D81" w:rsidRPr="009E5255">
        <w:rPr>
          <w:lang w:val="en-AU"/>
        </w:rPr>
        <w:t>molecules reflect differences in the complexity of compounding.</w:t>
      </w:r>
    </w:p>
    <w:p w14:paraId="1DE3DCF0" w14:textId="50AE489F" w:rsidR="00250D81" w:rsidRPr="009E5255" w:rsidRDefault="00250D81" w:rsidP="005A2B78">
      <w:pPr>
        <w:pStyle w:val="ListParagraph"/>
        <w:rPr>
          <w:lang w:val="en-AU"/>
        </w:rPr>
      </w:pPr>
      <w:r w:rsidRPr="009E5255">
        <w:rPr>
          <w:lang w:val="en-AU"/>
        </w:rPr>
        <w:t xml:space="preserve">Whether the differential varies with volume.  This cannot be discerned for </w:t>
      </w:r>
      <w:r w:rsidR="00040EB7" w:rsidRPr="009E5255">
        <w:rPr>
          <w:lang w:val="en-AU"/>
        </w:rPr>
        <w:t>TGA-licensed</w:t>
      </w:r>
      <w:r w:rsidR="004A726B" w:rsidRPr="009E5255">
        <w:rPr>
          <w:lang w:val="en-AU"/>
        </w:rPr>
        <w:t xml:space="preserve"> c</w:t>
      </w:r>
      <w:r w:rsidRPr="009E5255">
        <w:rPr>
          <w:lang w:val="en-AU"/>
        </w:rPr>
        <w:t>ompounders since only total mg sales are available</w:t>
      </w:r>
      <w:r w:rsidR="004A726B" w:rsidRPr="009E5255">
        <w:rPr>
          <w:lang w:val="en-AU"/>
        </w:rPr>
        <w:t xml:space="preserve"> from the IQVIA data</w:t>
      </w:r>
      <w:r w:rsidRPr="009E5255">
        <w:rPr>
          <w:lang w:val="en-AU"/>
        </w:rPr>
        <w:t xml:space="preserve"> (and this is influenced by dose per infusion)</w:t>
      </w:r>
      <w:r w:rsidR="004A726B" w:rsidRPr="009E5255">
        <w:rPr>
          <w:lang w:val="en-AU"/>
        </w:rPr>
        <w:t xml:space="preserve"> for products supplied via compounders</w:t>
      </w:r>
      <w:r w:rsidRPr="009E5255">
        <w:rPr>
          <w:lang w:val="en-AU"/>
        </w:rPr>
        <w:t xml:space="preserve">.  </w:t>
      </w:r>
      <w:r w:rsidR="004A726B" w:rsidRPr="009E5255">
        <w:rPr>
          <w:lang w:val="en-AU"/>
        </w:rPr>
        <w:t>With respect to those molecules purchased directly from manufacturers, t</w:t>
      </w:r>
      <w:r w:rsidRPr="009E5255">
        <w:rPr>
          <w:lang w:val="en-AU"/>
        </w:rPr>
        <w:t xml:space="preserve">he </w:t>
      </w:r>
      <w:r w:rsidR="00F2134B" w:rsidRPr="009E5255">
        <w:rPr>
          <w:lang w:val="en-AU"/>
        </w:rPr>
        <w:t xml:space="preserve">two </w:t>
      </w:r>
      <w:r w:rsidRPr="009E5255">
        <w:rPr>
          <w:lang w:val="en-AU"/>
        </w:rPr>
        <w:t xml:space="preserve">most commonly purchased </w:t>
      </w:r>
      <w:r w:rsidR="00F2134B" w:rsidRPr="009E5255">
        <w:rPr>
          <w:lang w:val="en-AU"/>
        </w:rPr>
        <w:t>molecules</w:t>
      </w:r>
      <w:r w:rsidRPr="009E5255">
        <w:rPr>
          <w:lang w:val="en-AU"/>
        </w:rPr>
        <w:t xml:space="preserve"> were</w:t>
      </w:r>
      <w:r w:rsidR="00F2134B" w:rsidRPr="009E5255">
        <w:rPr>
          <w:lang w:val="en-AU"/>
        </w:rPr>
        <w:t xml:space="preserve"> not</w:t>
      </w:r>
      <w:r w:rsidRPr="009E5255">
        <w:rPr>
          <w:lang w:val="en-AU"/>
        </w:rPr>
        <w:t xml:space="preserve"> associated with pricing differentials.  The </w:t>
      </w:r>
      <w:r w:rsidR="00F2134B" w:rsidRPr="009E5255">
        <w:rPr>
          <w:lang w:val="en-AU"/>
        </w:rPr>
        <w:t xml:space="preserve">two </w:t>
      </w:r>
      <w:r w:rsidRPr="009E5255">
        <w:rPr>
          <w:lang w:val="en-AU"/>
        </w:rPr>
        <w:t xml:space="preserve">molecules </w:t>
      </w:r>
      <w:r w:rsidR="00F2134B" w:rsidRPr="009E5255">
        <w:rPr>
          <w:lang w:val="en-AU"/>
        </w:rPr>
        <w:t>that</w:t>
      </w:r>
      <w:r w:rsidRPr="009E5255">
        <w:rPr>
          <w:lang w:val="en-AU"/>
        </w:rPr>
        <w:t xml:space="preserve"> accounted for the greatest share of sales in value terms were both associated with small pricing differentials (having higher </w:t>
      </w:r>
      <w:r w:rsidR="00040EB7" w:rsidRPr="009E5255">
        <w:rPr>
          <w:lang w:val="en-AU"/>
        </w:rPr>
        <w:t>TGA-licensed</w:t>
      </w:r>
      <w:r w:rsidR="004A726B" w:rsidRPr="009E5255">
        <w:rPr>
          <w:lang w:val="en-AU"/>
        </w:rPr>
        <w:t xml:space="preserve"> c</w:t>
      </w:r>
      <w:r w:rsidRPr="009E5255">
        <w:rPr>
          <w:lang w:val="en-AU"/>
        </w:rPr>
        <w:t xml:space="preserve">ompounder prices). </w:t>
      </w:r>
    </w:p>
    <w:p w14:paraId="1DFE5C42" w14:textId="196560C9" w:rsidR="00250D81" w:rsidRPr="009E5255" w:rsidRDefault="00250D81" w:rsidP="005A2B78">
      <w:pPr>
        <w:pStyle w:val="ListParagraph"/>
        <w:rPr>
          <w:lang w:val="en-AU"/>
        </w:rPr>
      </w:pPr>
      <w:r w:rsidRPr="009E5255">
        <w:rPr>
          <w:lang w:val="en-AU"/>
        </w:rPr>
        <w:t xml:space="preserve">The extent to which these differentials reflect the potential for </w:t>
      </w:r>
      <w:r w:rsidR="00040EB7" w:rsidRPr="009E5255">
        <w:rPr>
          <w:lang w:val="en-AU"/>
        </w:rPr>
        <w:t>TGA-licensed</w:t>
      </w:r>
      <w:r w:rsidR="004A726B" w:rsidRPr="009E5255">
        <w:rPr>
          <w:lang w:val="en-AU"/>
        </w:rPr>
        <w:t xml:space="preserve"> c</w:t>
      </w:r>
      <w:r w:rsidRPr="009E5255">
        <w:rPr>
          <w:lang w:val="en-AU"/>
        </w:rPr>
        <w:t>ompounders to incorporate PBS fee equivalents (for drug preparation</w:t>
      </w:r>
      <w:r w:rsidR="00F2134B" w:rsidRPr="009E5255">
        <w:rPr>
          <w:lang w:val="en-AU"/>
        </w:rPr>
        <w:t>,</w:t>
      </w:r>
      <w:r w:rsidR="004A726B" w:rsidRPr="009E5255">
        <w:rPr>
          <w:lang w:val="en-AU"/>
        </w:rPr>
        <w:t xml:space="preserve"> etc.</w:t>
      </w:r>
      <w:r w:rsidRPr="009E5255">
        <w:rPr>
          <w:lang w:val="en-AU"/>
        </w:rPr>
        <w:t xml:space="preserve">) into prices charged to hospitals/pharmacists (noting that PBS reimbursements are paid to hospitals/pharmacists and not </w:t>
      </w:r>
      <w:r w:rsidR="00040EB7" w:rsidRPr="009E5255">
        <w:rPr>
          <w:lang w:val="en-AU"/>
        </w:rPr>
        <w:t>TGA-licensed</w:t>
      </w:r>
      <w:r w:rsidR="004A726B" w:rsidRPr="009E5255">
        <w:rPr>
          <w:lang w:val="en-AU"/>
        </w:rPr>
        <w:t xml:space="preserve"> </w:t>
      </w:r>
      <w:r w:rsidRPr="009E5255">
        <w:rPr>
          <w:lang w:val="en-AU"/>
        </w:rPr>
        <w:t>compounders</w:t>
      </w:r>
      <w:r w:rsidR="006A6265" w:rsidRPr="009E5255">
        <w:rPr>
          <w:lang w:val="en-AU"/>
        </w:rPr>
        <w:t>)</w:t>
      </w:r>
      <w:r w:rsidRPr="009E5255">
        <w:rPr>
          <w:lang w:val="en-AU"/>
        </w:rPr>
        <w:t>.</w:t>
      </w:r>
    </w:p>
    <w:p w14:paraId="54476356" w14:textId="04EFEA76" w:rsidR="00647963" w:rsidRPr="009E5255" w:rsidRDefault="00647963" w:rsidP="00CA5EF6">
      <w:pPr>
        <w:pStyle w:val="SubHead-NotNumbered"/>
        <w:rPr>
          <w:u w:val="single"/>
          <w:lang w:eastAsia="en-GB"/>
        </w:rPr>
      </w:pPr>
      <w:r w:rsidRPr="009E5255">
        <w:rPr>
          <w:u w:val="single"/>
          <w:lang w:eastAsia="en-GB"/>
        </w:rPr>
        <w:t xml:space="preserve">The </w:t>
      </w:r>
      <w:r w:rsidR="008E2367" w:rsidRPr="009E5255">
        <w:rPr>
          <w:u w:val="single"/>
          <w:lang w:eastAsia="en-GB"/>
        </w:rPr>
        <w:t>p</w:t>
      </w:r>
      <w:r w:rsidRPr="009E5255">
        <w:rPr>
          <w:u w:val="single"/>
          <w:lang w:eastAsia="en-GB"/>
        </w:rPr>
        <w:t xml:space="preserve">otential for </w:t>
      </w:r>
      <w:r w:rsidR="008E2367" w:rsidRPr="009E5255">
        <w:rPr>
          <w:u w:val="single"/>
          <w:lang w:eastAsia="en-GB"/>
        </w:rPr>
        <w:t>v</w:t>
      </w:r>
      <w:r w:rsidR="00DF3C43" w:rsidRPr="009E5255">
        <w:rPr>
          <w:u w:val="single"/>
          <w:lang w:eastAsia="en-GB"/>
        </w:rPr>
        <w:t>ial-sharing</w:t>
      </w:r>
    </w:p>
    <w:p w14:paraId="0C7E8B6D" w14:textId="129F1524" w:rsidR="00622FDE" w:rsidRPr="009E5255" w:rsidRDefault="00622FDE" w:rsidP="00647963">
      <w:r w:rsidRPr="009E5255">
        <w:t xml:space="preserve">The potential for </w:t>
      </w:r>
      <w:r w:rsidR="00DF3C43" w:rsidRPr="009E5255">
        <w:t>vial-sharing</w:t>
      </w:r>
      <w:r w:rsidRPr="009E5255">
        <w:t xml:space="preserve"> is directly related to the quantity of a pharmaceutical (in mg or iu) as supplied per PBS dispensed item, relative to the vial sizes supplied</w:t>
      </w:r>
      <w:r w:rsidR="00647963" w:rsidRPr="009E5255">
        <w:rPr>
          <w:i/>
          <w:iCs/>
        </w:rPr>
        <w:t xml:space="preserve">.  </w:t>
      </w:r>
      <w:r w:rsidR="00647963" w:rsidRPr="009E5255">
        <w:t>There are 25 PBS items (in each of the public and private settings) listed for subsidy with a maximum quantity (amount) less than the mg amount supplied in the corresponding vial size, 25 are available with an amount equal to the vial size and the remainder have a maximum amount that exceeds the vial size for that item (</w:t>
      </w:r>
      <w:r w:rsidR="004F36D0" w:rsidRPr="009E5255">
        <w:t xml:space="preserve">see </w:t>
      </w:r>
      <w:r w:rsidR="004F36D0" w:rsidRPr="009E5255">
        <w:fldChar w:fldCharType="begin"/>
      </w:r>
      <w:r w:rsidR="004F36D0" w:rsidRPr="009E5255">
        <w:instrText xml:space="preserve"> REF _Ref94252351 \h </w:instrText>
      </w:r>
      <w:r w:rsidR="004F36D0" w:rsidRPr="009E5255">
        <w:fldChar w:fldCharType="separate"/>
      </w:r>
      <w:r w:rsidR="000C766B" w:rsidRPr="009E5255">
        <w:t xml:space="preserve">Table </w:t>
      </w:r>
      <w:r w:rsidR="000C766B">
        <w:rPr>
          <w:noProof/>
        </w:rPr>
        <w:t>10</w:t>
      </w:r>
      <w:r w:rsidR="004F36D0" w:rsidRPr="009E5255">
        <w:fldChar w:fldCharType="end"/>
      </w:r>
      <w:r w:rsidR="00647963" w:rsidRPr="009E5255">
        <w:t xml:space="preserve">).  </w:t>
      </w:r>
    </w:p>
    <w:p w14:paraId="0DEF5775" w14:textId="0F9B6BC0" w:rsidR="00647963" w:rsidRPr="009E5255" w:rsidRDefault="00647963" w:rsidP="00BE0B2F">
      <w:r w:rsidRPr="009E5255">
        <w:t xml:space="preserve">For those with a maximum amount less than the vial size, the implication is that even if prescribing up to the maximum amount for these items, there will still be </w:t>
      </w:r>
      <w:r w:rsidR="00B604EB" w:rsidRPr="009E5255">
        <w:t xml:space="preserve">surplus </w:t>
      </w:r>
      <w:r w:rsidRPr="009E5255">
        <w:t>in the vials supplied.  As cited in the input from multiple stakeholders, one approach to minimi</w:t>
      </w:r>
      <w:r w:rsidR="00B604EB" w:rsidRPr="009E5255">
        <w:t>s</w:t>
      </w:r>
      <w:r w:rsidRPr="009E5255">
        <w:t xml:space="preserve">e the inefficiency associated with </w:t>
      </w:r>
      <w:r w:rsidR="00B604EB" w:rsidRPr="009E5255">
        <w:t xml:space="preserve">surplus drug </w:t>
      </w:r>
      <w:r w:rsidRPr="009E5255">
        <w:t xml:space="preserve">is to accumulate such “excess” pharmaceutical product across multiple prescriptions (patients) thereby facilitating the efficient use of all available pharmaceutical product within vials prepared for supply to patients.  The existence of specific items in which </w:t>
      </w:r>
      <w:r w:rsidR="00B604EB" w:rsidRPr="009E5255">
        <w:t xml:space="preserve">surplus </w:t>
      </w:r>
      <w:r w:rsidRPr="009E5255">
        <w:t xml:space="preserve">may result from the amount supplied exceeding the maximum amount permitted for supply under the PBS restriction may potentiate the need to accumulate </w:t>
      </w:r>
      <w:r w:rsidR="00B604EB" w:rsidRPr="009E5255">
        <w:t xml:space="preserve">surplus </w:t>
      </w:r>
      <w:r w:rsidRPr="009E5255">
        <w:t xml:space="preserve">for these specific items.  </w:t>
      </w:r>
    </w:p>
    <w:p w14:paraId="1A9AFC8C" w14:textId="59ED16D5" w:rsidR="00BE0B2F" w:rsidRPr="009E5255" w:rsidRDefault="00BE0B2F" w:rsidP="00214FB7">
      <w:pPr>
        <w:pStyle w:val="Caption"/>
      </w:pPr>
      <w:bookmarkStart w:id="210" w:name="_Ref94252351"/>
      <w:bookmarkStart w:id="211" w:name="_Toc125972805"/>
      <w:r w:rsidRPr="009E5255">
        <w:t xml:space="preserve">Table </w:t>
      </w:r>
      <w:r w:rsidR="00E36C93">
        <w:fldChar w:fldCharType="begin"/>
      </w:r>
      <w:r w:rsidR="00E36C93">
        <w:instrText xml:space="preserve"> SEQ Table \* ARABIC </w:instrText>
      </w:r>
      <w:r w:rsidR="00E36C93">
        <w:fldChar w:fldCharType="separate"/>
      </w:r>
      <w:r w:rsidR="000C766B">
        <w:rPr>
          <w:noProof/>
        </w:rPr>
        <w:t>10</w:t>
      </w:r>
      <w:r w:rsidR="00E36C93">
        <w:rPr>
          <w:noProof/>
        </w:rPr>
        <w:fldChar w:fldCharType="end"/>
      </w:r>
      <w:bookmarkEnd w:id="210"/>
      <w:r w:rsidRPr="009E5255">
        <w:t xml:space="preserve">. Maximum </w:t>
      </w:r>
      <w:r w:rsidR="00EC722F" w:rsidRPr="009E5255">
        <w:t>a</w:t>
      </w:r>
      <w:r w:rsidRPr="009E5255">
        <w:t xml:space="preserve">mount and </w:t>
      </w:r>
      <w:r w:rsidR="00EC722F" w:rsidRPr="009E5255">
        <w:t>v</w:t>
      </w:r>
      <w:r w:rsidRPr="009E5255">
        <w:t xml:space="preserve">ial </w:t>
      </w:r>
      <w:r w:rsidR="00EC722F" w:rsidRPr="009E5255">
        <w:t>s</w:t>
      </w:r>
      <w:r w:rsidRPr="009E5255">
        <w:t xml:space="preserve">ize (mg) </w:t>
      </w:r>
      <w:r w:rsidR="00EC722F" w:rsidRPr="009E5255">
        <w:t>s</w:t>
      </w:r>
      <w:r w:rsidRPr="009E5255">
        <w:t>upplied, public presentations</w:t>
      </w:r>
      <w:bookmarkEnd w:id="211"/>
    </w:p>
    <w:tbl>
      <w:tblPr>
        <w:tblW w:w="8160" w:type="dxa"/>
        <w:tblLook w:val="04A0" w:firstRow="1" w:lastRow="0" w:firstColumn="1" w:lastColumn="0" w:noHBand="0" w:noVBand="1"/>
        <w:tblCaption w:val="Maximum amount and vial size (mg) supplies, public presentations "/>
      </w:tblPr>
      <w:tblGrid>
        <w:gridCol w:w="1480"/>
        <w:gridCol w:w="3340"/>
        <w:gridCol w:w="3340"/>
      </w:tblGrid>
      <w:tr w:rsidR="00647963" w:rsidRPr="009E5255" w14:paraId="3303960C" w14:textId="77777777" w:rsidTr="00BC76CA">
        <w:trPr>
          <w:trHeight w:val="20"/>
          <w:tblHeader/>
        </w:trPr>
        <w:tc>
          <w:tcPr>
            <w:tcW w:w="1480" w:type="dxa"/>
            <w:tcBorders>
              <w:bottom w:val="single" w:sz="4" w:space="0" w:color="auto"/>
            </w:tcBorders>
            <w:shd w:val="clear" w:color="auto" w:fill="auto"/>
            <w:noWrap/>
          </w:tcPr>
          <w:p w14:paraId="31FAD6C2" w14:textId="77777777" w:rsidR="00647963" w:rsidRPr="009E5255" w:rsidRDefault="00647963" w:rsidP="00BE211C">
            <w:pPr>
              <w:spacing w:before="0" w:after="0" w:line="240" w:lineRule="auto"/>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Molecule</w:t>
            </w:r>
          </w:p>
        </w:tc>
        <w:tc>
          <w:tcPr>
            <w:tcW w:w="3340" w:type="dxa"/>
            <w:tcBorders>
              <w:bottom w:val="single" w:sz="4" w:space="0" w:color="auto"/>
            </w:tcBorders>
            <w:shd w:val="clear" w:color="auto" w:fill="auto"/>
            <w:noWrap/>
          </w:tcPr>
          <w:p w14:paraId="7F0D8D3D" w14:textId="77777777" w:rsidR="00647963" w:rsidRPr="009E5255" w:rsidRDefault="00647963" w:rsidP="00BE211C">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Max Amount &lt; Vial Size</w:t>
            </w:r>
          </w:p>
        </w:tc>
        <w:tc>
          <w:tcPr>
            <w:tcW w:w="3340" w:type="dxa"/>
            <w:tcBorders>
              <w:bottom w:val="single" w:sz="4" w:space="0" w:color="auto"/>
            </w:tcBorders>
          </w:tcPr>
          <w:p w14:paraId="45F06947" w14:textId="77777777" w:rsidR="00647963" w:rsidRPr="009E5255" w:rsidRDefault="00647963" w:rsidP="00BE211C">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Max Amount = Vial Size</w:t>
            </w:r>
          </w:p>
        </w:tc>
      </w:tr>
      <w:tr w:rsidR="00647963" w:rsidRPr="009E5255" w14:paraId="386DECF7" w14:textId="77777777" w:rsidTr="00BC76CA">
        <w:trPr>
          <w:trHeight w:val="20"/>
        </w:trPr>
        <w:tc>
          <w:tcPr>
            <w:tcW w:w="1480" w:type="dxa"/>
            <w:tcBorders>
              <w:top w:val="single" w:sz="4" w:space="0" w:color="auto"/>
            </w:tcBorders>
            <w:shd w:val="clear" w:color="auto" w:fill="auto"/>
            <w:noWrap/>
          </w:tcPr>
          <w:p w14:paraId="2BA00840" w14:textId="77777777" w:rsidR="00647963" w:rsidRPr="009E5255" w:rsidRDefault="00647963" w:rsidP="00EC722F">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 xml:space="preserve">Atezolizumab </w:t>
            </w:r>
          </w:p>
        </w:tc>
        <w:tc>
          <w:tcPr>
            <w:tcW w:w="3340" w:type="dxa"/>
            <w:tcBorders>
              <w:top w:val="single" w:sz="4" w:space="0" w:color="auto"/>
            </w:tcBorders>
            <w:shd w:val="clear" w:color="auto" w:fill="auto"/>
            <w:noWrap/>
          </w:tcPr>
          <w:p w14:paraId="35695A70"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p>
        </w:tc>
        <w:tc>
          <w:tcPr>
            <w:tcW w:w="3340" w:type="dxa"/>
            <w:tcBorders>
              <w:top w:val="single" w:sz="4" w:space="0" w:color="auto"/>
            </w:tcBorders>
          </w:tcPr>
          <w:p w14:paraId="25BF56B4"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8</w:t>
            </w:r>
          </w:p>
        </w:tc>
      </w:tr>
      <w:tr w:rsidR="00647963" w:rsidRPr="009E5255" w14:paraId="3FEACE38" w14:textId="77777777" w:rsidTr="00BC76CA">
        <w:trPr>
          <w:trHeight w:val="20"/>
        </w:trPr>
        <w:tc>
          <w:tcPr>
            <w:tcW w:w="1480" w:type="dxa"/>
            <w:shd w:val="clear" w:color="auto" w:fill="auto"/>
            <w:noWrap/>
            <w:hideMark/>
          </w:tcPr>
          <w:p w14:paraId="6C2894B2" w14:textId="77777777" w:rsidR="00647963" w:rsidRPr="009E5255" w:rsidRDefault="00647963" w:rsidP="00EC722F">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 xml:space="preserve">Bortezomib </w:t>
            </w:r>
          </w:p>
        </w:tc>
        <w:tc>
          <w:tcPr>
            <w:tcW w:w="3340" w:type="dxa"/>
            <w:shd w:val="clear" w:color="auto" w:fill="auto"/>
            <w:noWrap/>
            <w:hideMark/>
          </w:tcPr>
          <w:p w14:paraId="6BDD701D"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6</w:t>
            </w:r>
          </w:p>
        </w:tc>
        <w:tc>
          <w:tcPr>
            <w:tcW w:w="3340" w:type="dxa"/>
          </w:tcPr>
          <w:p w14:paraId="292307B1"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8</w:t>
            </w:r>
          </w:p>
        </w:tc>
      </w:tr>
      <w:tr w:rsidR="00647963" w:rsidRPr="009E5255" w14:paraId="2BB506A8" w14:textId="77777777" w:rsidTr="00BC76CA">
        <w:trPr>
          <w:trHeight w:val="20"/>
        </w:trPr>
        <w:tc>
          <w:tcPr>
            <w:tcW w:w="1480" w:type="dxa"/>
            <w:shd w:val="clear" w:color="auto" w:fill="auto"/>
            <w:noWrap/>
            <w:hideMark/>
          </w:tcPr>
          <w:p w14:paraId="2DF607AC" w14:textId="77777777" w:rsidR="00647963" w:rsidRPr="009E5255" w:rsidRDefault="00647963" w:rsidP="00EC722F">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Cabazitaxel</w:t>
            </w:r>
          </w:p>
        </w:tc>
        <w:tc>
          <w:tcPr>
            <w:tcW w:w="3340" w:type="dxa"/>
            <w:shd w:val="clear" w:color="auto" w:fill="auto"/>
            <w:noWrap/>
            <w:hideMark/>
          </w:tcPr>
          <w:p w14:paraId="52911658"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3</w:t>
            </w:r>
          </w:p>
        </w:tc>
        <w:tc>
          <w:tcPr>
            <w:tcW w:w="3340" w:type="dxa"/>
          </w:tcPr>
          <w:p w14:paraId="2313050A"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p>
        </w:tc>
      </w:tr>
      <w:tr w:rsidR="00647963" w:rsidRPr="009E5255" w14:paraId="36A0881B" w14:textId="77777777" w:rsidTr="00BC76CA">
        <w:trPr>
          <w:trHeight w:val="20"/>
        </w:trPr>
        <w:tc>
          <w:tcPr>
            <w:tcW w:w="1480" w:type="dxa"/>
            <w:shd w:val="clear" w:color="auto" w:fill="auto"/>
            <w:noWrap/>
            <w:hideMark/>
          </w:tcPr>
          <w:p w14:paraId="5ACD3372" w14:textId="77777777" w:rsidR="00647963" w:rsidRPr="009E5255" w:rsidRDefault="00647963" w:rsidP="00EC722F">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Doxorubicin</w:t>
            </w:r>
          </w:p>
        </w:tc>
        <w:tc>
          <w:tcPr>
            <w:tcW w:w="3340" w:type="dxa"/>
            <w:shd w:val="clear" w:color="auto" w:fill="auto"/>
            <w:noWrap/>
            <w:hideMark/>
          </w:tcPr>
          <w:p w14:paraId="0D3B8325"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3340" w:type="dxa"/>
          </w:tcPr>
          <w:p w14:paraId="3F22D70B"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p>
        </w:tc>
      </w:tr>
      <w:tr w:rsidR="00647963" w:rsidRPr="009E5255" w14:paraId="346C7F29" w14:textId="77777777" w:rsidTr="00BC76CA">
        <w:trPr>
          <w:trHeight w:val="20"/>
        </w:trPr>
        <w:tc>
          <w:tcPr>
            <w:tcW w:w="1480" w:type="dxa"/>
            <w:shd w:val="clear" w:color="auto" w:fill="auto"/>
            <w:noWrap/>
            <w:hideMark/>
          </w:tcPr>
          <w:p w14:paraId="479235BF" w14:textId="77777777" w:rsidR="00647963" w:rsidRPr="009E5255" w:rsidRDefault="00647963" w:rsidP="00EC722F">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Etoposide</w:t>
            </w:r>
          </w:p>
        </w:tc>
        <w:tc>
          <w:tcPr>
            <w:tcW w:w="3340" w:type="dxa"/>
            <w:shd w:val="clear" w:color="auto" w:fill="auto"/>
            <w:noWrap/>
            <w:hideMark/>
          </w:tcPr>
          <w:p w14:paraId="4F24B43B"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3340" w:type="dxa"/>
          </w:tcPr>
          <w:p w14:paraId="4E231F16"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p>
        </w:tc>
      </w:tr>
      <w:tr w:rsidR="00647963" w:rsidRPr="009E5255" w14:paraId="3F5E4B8E" w14:textId="77777777" w:rsidTr="00BC76CA">
        <w:trPr>
          <w:trHeight w:val="20"/>
        </w:trPr>
        <w:tc>
          <w:tcPr>
            <w:tcW w:w="1480" w:type="dxa"/>
            <w:shd w:val="clear" w:color="auto" w:fill="auto"/>
            <w:noWrap/>
            <w:hideMark/>
          </w:tcPr>
          <w:p w14:paraId="41571E83" w14:textId="77777777" w:rsidR="00647963" w:rsidRPr="009E5255" w:rsidRDefault="00647963" w:rsidP="00EC722F">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Fluorouracil</w:t>
            </w:r>
          </w:p>
        </w:tc>
        <w:tc>
          <w:tcPr>
            <w:tcW w:w="3340" w:type="dxa"/>
            <w:shd w:val="clear" w:color="auto" w:fill="auto"/>
            <w:noWrap/>
            <w:hideMark/>
          </w:tcPr>
          <w:p w14:paraId="463A6088"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4</w:t>
            </w:r>
          </w:p>
        </w:tc>
        <w:tc>
          <w:tcPr>
            <w:tcW w:w="3340" w:type="dxa"/>
          </w:tcPr>
          <w:p w14:paraId="48960C2F"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r>
      <w:tr w:rsidR="00647963" w:rsidRPr="009E5255" w14:paraId="77DCEA22" w14:textId="77777777" w:rsidTr="00BC76CA">
        <w:trPr>
          <w:trHeight w:val="20"/>
        </w:trPr>
        <w:tc>
          <w:tcPr>
            <w:tcW w:w="1480" w:type="dxa"/>
            <w:shd w:val="clear" w:color="auto" w:fill="auto"/>
            <w:noWrap/>
            <w:hideMark/>
          </w:tcPr>
          <w:p w14:paraId="1F855051" w14:textId="77777777" w:rsidR="00647963" w:rsidRPr="009E5255" w:rsidRDefault="00647963" w:rsidP="00EC722F">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Methotrexate</w:t>
            </w:r>
          </w:p>
        </w:tc>
        <w:tc>
          <w:tcPr>
            <w:tcW w:w="3340" w:type="dxa"/>
            <w:shd w:val="clear" w:color="auto" w:fill="auto"/>
            <w:noWrap/>
            <w:hideMark/>
          </w:tcPr>
          <w:p w14:paraId="58670313"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6</w:t>
            </w:r>
          </w:p>
        </w:tc>
        <w:tc>
          <w:tcPr>
            <w:tcW w:w="3340" w:type="dxa"/>
          </w:tcPr>
          <w:p w14:paraId="02EDCCF8"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p>
        </w:tc>
      </w:tr>
      <w:tr w:rsidR="00647963" w:rsidRPr="009E5255" w14:paraId="66B2C513" w14:textId="77777777" w:rsidTr="00BC76CA">
        <w:trPr>
          <w:trHeight w:val="20"/>
        </w:trPr>
        <w:tc>
          <w:tcPr>
            <w:tcW w:w="1480" w:type="dxa"/>
            <w:shd w:val="clear" w:color="auto" w:fill="auto"/>
            <w:noWrap/>
          </w:tcPr>
          <w:p w14:paraId="710F025A" w14:textId="77777777" w:rsidR="00647963" w:rsidRPr="009E5255" w:rsidRDefault="00647963" w:rsidP="00EC722F">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Obinotuzumab</w:t>
            </w:r>
          </w:p>
        </w:tc>
        <w:tc>
          <w:tcPr>
            <w:tcW w:w="3340" w:type="dxa"/>
            <w:shd w:val="clear" w:color="auto" w:fill="auto"/>
            <w:noWrap/>
          </w:tcPr>
          <w:p w14:paraId="67DA2C1B"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p>
        </w:tc>
        <w:tc>
          <w:tcPr>
            <w:tcW w:w="3340" w:type="dxa"/>
          </w:tcPr>
          <w:p w14:paraId="37DAF9ED"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6</w:t>
            </w:r>
          </w:p>
        </w:tc>
      </w:tr>
      <w:tr w:rsidR="00647963" w:rsidRPr="009E5255" w14:paraId="76F5715E" w14:textId="77777777" w:rsidTr="00BC76CA">
        <w:trPr>
          <w:trHeight w:val="20"/>
        </w:trPr>
        <w:tc>
          <w:tcPr>
            <w:tcW w:w="1480" w:type="dxa"/>
            <w:shd w:val="clear" w:color="auto" w:fill="auto"/>
            <w:noWrap/>
          </w:tcPr>
          <w:p w14:paraId="733F4AC8" w14:textId="77777777" w:rsidR="00647963" w:rsidRPr="009E5255" w:rsidRDefault="00647963" w:rsidP="00EC722F">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Pertuzumab</w:t>
            </w:r>
          </w:p>
        </w:tc>
        <w:tc>
          <w:tcPr>
            <w:tcW w:w="3340" w:type="dxa"/>
            <w:shd w:val="clear" w:color="auto" w:fill="auto"/>
            <w:noWrap/>
          </w:tcPr>
          <w:p w14:paraId="5E24D58A"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p>
        </w:tc>
        <w:tc>
          <w:tcPr>
            <w:tcW w:w="3340" w:type="dxa"/>
          </w:tcPr>
          <w:p w14:paraId="4620E4C7"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r>
      <w:tr w:rsidR="00647963" w:rsidRPr="009E5255" w14:paraId="1F1046A8" w14:textId="77777777" w:rsidTr="00BC76CA">
        <w:trPr>
          <w:trHeight w:val="20"/>
        </w:trPr>
        <w:tc>
          <w:tcPr>
            <w:tcW w:w="1480" w:type="dxa"/>
            <w:shd w:val="clear" w:color="auto" w:fill="auto"/>
            <w:noWrap/>
            <w:hideMark/>
          </w:tcPr>
          <w:p w14:paraId="410B2380" w14:textId="77777777" w:rsidR="00647963" w:rsidRPr="009E5255" w:rsidRDefault="00647963" w:rsidP="00EC722F">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Topotecan</w:t>
            </w:r>
          </w:p>
        </w:tc>
        <w:tc>
          <w:tcPr>
            <w:tcW w:w="3340" w:type="dxa"/>
            <w:shd w:val="clear" w:color="auto" w:fill="auto"/>
            <w:noWrap/>
            <w:hideMark/>
          </w:tcPr>
          <w:p w14:paraId="635DC52E"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2</w:t>
            </w:r>
          </w:p>
        </w:tc>
        <w:tc>
          <w:tcPr>
            <w:tcW w:w="3340" w:type="dxa"/>
          </w:tcPr>
          <w:p w14:paraId="1F627431"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p>
        </w:tc>
      </w:tr>
      <w:tr w:rsidR="00647963" w:rsidRPr="009E5255" w14:paraId="47F6F3CA" w14:textId="77777777" w:rsidTr="00BC76CA">
        <w:trPr>
          <w:trHeight w:val="20"/>
        </w:trPr>
        <w:tc>
          <w:tcPr>
            <w:tcW w:w="1480" w:type="dxa"/>
            <w:shd w:val="clear" w:color="auto" w:fill="auto"/>
            <w:noWrap/>
            <w:hideMark/>
          </w:tcPr>
          <w:p w14:paraId="4E73601D" w14:textId="77777777" w:rsidR="00647963" w:rsidRPr="009E5255" w:rsidRDefault="00647963" w:rsidP="00EC722F">
            <w:pPr>
              <w:spacing w:before="0" w:after="0" w:line="240" w:lineRule="auto"/>
              <w:rPr>
                <w:rFonts w:eastAsia="Times New Roman" w:cstheme="minorHAnsi"/>
                <w:color w:val="000000"/>
                <w:sz w:val="20"/>
                <w:szCs w:val="20"/>
                <w:lang w:eastAsia="en-GB"/>
              </w:rPr>
            </w:pPr>
            <w:r w:rsidRPr="009E5255">
              <w:rPr>
                <w:rFonts w:eastAsia="Times New Roman" w:cstheme="minorHAnsi"/>
                <w:color w:val="000000"/>
                <w:sz w:val="20"/>
                <w:szCs w:val="20"/>
                <w:lang w:eastAsia="en-GB"/>
              </w:rPr>
              <w:t>Trastuzumab</w:t>
            </w:r>
          </w:p>
        </w:tc>
        <w:tc>
          <w:tcPr>
            <w:tcW w:w="3340" w:type="dxa"/>
            <w:shd w:val="clear" w:color="auto" w:fill="auto"/>
            <w:noWrap/>
            <w:hideMark/>
          </w:tcPr>
          <w:p w14:paraId="3B3B2482"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r w:rsidRPr="009E5255">
              <w:rPr>
                <w:rFonts w:eastAsia="Times New Roman" w:cstheme="minorHAnsi"/>
                <w:color w:val="000000"/>
                <w:sz w:val="20"/>
                <w:szCs w:val="20"/>
                <w:lang w:eastAsia="en-GB"/>
              </w:rPr>
              <w:t>1</w:t>
            </w:r>
          </w:p>
        </w:tc>
        <w:tc>
          <w:tcPr>
            <w:tcW w:w="3340" w:type="dxa"/>
          </w:tcPr>
          <w:p w14:paraId="66F45F3F" w14:textId="77777777" w:rsidR="00647963" w:rsidRPr="009E5255" w:rsidRDefault="00647963" w:rsidP="00BE211C">
            <w:pPr>
              <w:spacing w:before="0" w:after="0" w:line="240" w:lineRule="auto"/>
              <w:jc w:val="center"/>
              <w:rPr>
                <w:rFonts w:eastAsia="Times New Roman" w:cstheme="minorHAnsi"/>
                <w:color w:val="000000"/>
                <w:sz w:val="20"/>
                <w:szCs w:val="20"/>
                <w:lang w:eastAsia="en-GB"/>
              </w:rPr>
            </w:pPr>
          </w:p>
        </w:tc>
      </w:tr>
      <w:tr w:rsidR="00647963" w:rsidRPr="009E5255" w14:paraId="590378FF" w14:textId="77777777" w:rsidTr="00BC76CA">
        <w:trPr>
          <w:trHeight w:val="20"/>
        </w:trPr>
        <w:tc>
          <w:tcPr>
            <w:tcW w:w="1480" w:type="dxa"/>
            <w:tcBorders>
              <w:bottom w:val="single" w:sz="4" w:space="0" w:color="auto"/>
            </w:tcBorders>
            <w:shd w:val="clear" w:color="auto" w:fill="auto"/>
            <w:noWrap/>
            <w:hideMark/>
          </w:tcPr>
          <w:p w14:paraId="67F3688B" w14:textId="77777777" w:rsidR="00647963" w:rsidRPr="009E5255" w:rsidRDefault="00647963" w:rsidP="00BE211C">
            <w:pPr>
              <w:spacing w:before="0" w:after="0" w:line="240" w:lineRule="auto"/>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Total</w:t>
            </w:r>
          </w:p>
        </w:tc>
        <w:tc>
          <w:tcPr>
            <w:tcW w:w="3340" w:type="dxa"/>
            <w:tcBorders>
              <w:bottom w:val="single" w:sz="4" w:space="0" w:color="auto"/>
            </w:tcBorders>
            <w:shd w:val="clear" w:color="auto" w:fill="auto"/>
            <w:noWrap/>
            <w:hideMark/>
          </w:tcPr>
          <w:p w14:paraId="7FFE865E" w14:textId="77777777" w:rsidR="00647963" w:rsidRPr="009E5255" w:rsidRDefault="00647963" w:rsidP="00BE211C">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25</w:t>
            </w:r>
          </w:p>
        </w:tc>
        <w:tc>
          <w:tcPr>
            <w:tcW w:w="3340" w:type="dxa"/>
            <w:tcBorders>
              <w:bottom w:val="single" w:sz="4" w:space="0" w:color="auto"/>
            </w:tcBorders>
          </w:tcPr>
          <w:p w14:paraId="6275B73D" w14:textId="77777777" w:rsidR="00647963" w:rsidRPr="009E5255" w:rsidRDefault="00647963" w:rsidP="00BE211C">
            <w:pPr>
              <w:spacing w:before="0" w:after="0" w:line="240" w:lineRule="auto"/>
              <w:jc w:val="center"/>
              <w:rPr>
                <w:rFonts w:eastAsia="Times New Roman" w:cstheme="minorHAnsi"/>
                <w:bCs w:val="0"/>
                <w:i/>
                <w:iCs/>
                <w:color w:val="000000"/>
                <w:sz w:val="20"/>
                <w:szCs w:val="20"/>
                <w:lang w:eastAsia="en-GB"/>
              </w:rPr>
            </w:pPr>
            <w:r w:rsidRPr="009E5255">
              <w:rPr>
                <w:rFonts w:eastAsia="Times New Roman" w:cstheme="minorHAnsi"/>
                <w:bCs w:val="0"/>
                <w:i/>
                <w:iCs/>
                <w:color w:val="000000"/>
                <w:sz w:val="20"/>
                <w:szCs w:val="20"/>
                <w:lang w:eastAsia="en-GB"/>
              </w:rPr>
              <w:t>25</w:t>
            </w:r>
          </w:p>
        </w:tc>
      </w:tr>
    </w:tbl>
    <w:p w14:paraId="04C4CB2C" w14:textId="77777777" w:rsidR="00BE0B2F" w:rsidRPr="009E5255" w:rsidRDefault="00BE0B2F" w:rsidP="003A6F1A">
      <w:pPr>
        <w:pStyle w:val="TableNotes"/>
      </w:pPr>
    </w:p>
    <w:p w14:paraId="7545C6AB" w14:textId="29F305E4" w:rsidR="00647963" w:rsidRPr="009E5255" w:rsidRDefault="00BE0B2F" w:rsidP="003A6F1A">
      <w:pPr>
        <w:pStyle w:val="TableNotes"/>
      </w:pPr>
      <w:r w:rsidRPr="009E5255">
        <w:t>Note:</w:t>
      </w:r>
      <w:r w:rsidRPr="009E5255">
        <w:tab/>
        <w:t>Public presentations indicative of</w:t>
      </w:r>
      <w:r w:rsidR="006A3B1B" w:rsidRPr="009E5255">
        <w:t xml:space="preserve"> both public and private settings</w:t>
      </w:r>
      <w:r w:rsidRPr="009E5255">
        <w:t>.</w:t>
      </w:r>
    </w:p>
    <w:p w14:paraId="30597885" w14:textId="4C8BBF71" w:rsidR="00B604EB" w:rsidRPr="009E5255" w:rsidRDefault="00B604EB" w:rsidP="00B604EB">
      <w:r w:rsidRPr="009E5255">
        <w:t xml:space="preserve">One of the molecules for which this difference occurs is cabazitaxel.  The sponsor of cabazitaxel has indicated that the accumulation of surplus across vials has at times resulted in that product being supplied at a loss.  This is due to the impact of rebates to </w:t>
      </w:r>
      <w:r w:rsidR="00C06C6B" w:rsidRPr="009E5255">
        <w:t>Government</w:t>
      </w:r>
      <w:r w:rsidRPr="009E5255">
        <w:t xml:space="preserve"> associated with the administration of Special Pricing Arrangements (SPA; see forthcoming section on SPA rebates and EFC practices) resulting in the company calculating its rebates to the Government on a higher number of reimbursed vials than it recorded selling (due to surplus in vials sold being used to compound additional vials that were subsequently reimbursed).  </w:t>
      </w:r>
    </w:p>
    <w:p w14:paraId="6D72D2A2" w14:textId="30065E7F" w:rsidR="00B550C7" w:rsidRPr="009E5255" w:rsidRDefault="00304A5B" w:rsidP="00707BF5">
      <w:r w:rsidRPr="009E5255">
        <w:t xml:space="preserve">While aligning vial sizes with maximum amounts might reduce the potential for </w:t>
      </w:r>
      <w:r w:rsidR="00DF3C43" w:rsidRPr="009E5255">
        <w:t>vial-sharing</w:t>
      </w:r>
      <w:r w:rsidRPr="009E5255">
        <w:t xml:space="preserve">, it does so only to the extent that doses prescribed can be matched to the vial sizes available.  Information from pharmaceutical industry stakeholders is that the Australian market is essentially a product taker with respect to vial sizes, reliant on sizes which are available in other markets.  To that end, </w:t>
      </w:r>
      <w:r w:rsidR="00B550C7" w:rsidRPr="009E5255">
        <w:t xml:space="preserve">it is not possible to tailor vial sizes for the Australian market as a means of minimising the potential for </w:t>
      </w:r>
      <w:r w:rsidR="00DF3C43" w:rsidRPr="009E5255">
        <w:t>vial-sharing</w:t>
      </w:r>
      <w:r w:rsidR="00B550C7" w:rsidRPr="009E5255">
        <w:t>.</w:t>
      </w:r>
    </w:p>
    <w:p w14:paraId="69FE8EF9" w14:textId="4DD4B333" w:rsidR="00190B62" w:rsidRPr="009E5255" w:rsidRDefault="00190B62" w:rsidP="00CA5EF6">
      <w:pPr>
        <w:pStyle w:val="SubHead-NotNumbered"/>
        <w:rPr>
          <w:u w:val="single"/>
          <w:lang w:eastAsia="en-GB"/>
        </w:rPr>
      </w:pPr>
      <w:r w:rsidRPr="009E5255">
        <w:rPr>
          <w:u w:val="single"/>
          <w:lang w:eastAsia="en-GB"/>
        </w:rPr>
        <w:t xml:space="preserve">Comparison of PBS </w:t>
      </w:r>
      <w:r w:rsidR="00707BF5" w:rsidRPr="009E5255">
        <w:rPr>
          <w:u w:val="single"/>
          <w:lang w:eastAsia="en-GB"/>
        </w:rPr>
        <w:t>c</w:t>
      </w:r>
      <w:r w:rsidRPr="009E5255">
        <w:rPr>
          <w:u w:val="single"/>
          <w:lang w:eastAsia="en-GB"/>
        </w:rPr>
        <w:t xml:space="preserve">laims and </w:t>
      </w:r>
      <w:r w:rsidR="00707BF5" w:rsidRPr="009E5255">
        <w:rPr>
          <w:u w:val="single"/>
          <w:lang w:eastAsia="en-GB"/>
        </w:rPr>
        <w:t>i</w:t>
      </w:r>
      <w:r w:rsidRPr="009E5255">
        <w:rPr>
          <w:u w:val="single"/>
          <w:lang w:eastAsia="en-GB"/>
        </w:rPr>
        <w:t xml:space="preserve">n-market </w:t>
      </w:r>
      <w:r w:rsidR="00707BF5" w:rsidRPr="009E5255">
        <w:rPr>
          <w:u w:val="single"/>
          <w:lang w:eastAsia="en-GB"/>
        </w:rPr>
        <w:t>s</w:t>
      </w:r>
      <w:r w:rsidRPr="009E5255">
        <w:rPr>
          <w:u w:val="single"/>
          <w:lang w:eastAsia="en-GB"/>
        </w:rPr>
        <w:t>ales</w:t>
      </w:r>
    </w:p>
    <w:p w14:paraId="3E15BBB1" w14:textId="16DF39E7" w:rsidR="00190B62" w:rsidRPr="009E5255" w:rsidRDefault="00190B62" w:rsidP="00190B62">
      <w:r w:rsidRPr="009E5255">
        <w:rPr>
          <w:lang w:eastAsia="en-GB"/>
        </w:rPr>
        <w:t xml:space="preserve">As noted above, </w:t>
      </w:r>
      <w:r w:rsidRPr="009E5255">
        <w:t xml:space="preserve">one of the questions of interest for this Review was the extent to which it is possible to reconcile PBS claims for the reimbursement of cancer medicines with sales of those medicines.  Information available from the PBS line level data and IQVIA in-market sales data were investigated to explore the extent to which such a reconciliation of data was possible.  This comparison was conducted for Schedule 1 medicines of the EFC only (see </w:t>
      </w:r>
      <w:r w:rsidR="00055F50" w:rsidRPr="009E5255">
        <w:rPr>
          <w:color w:val="FF0000"/>
        </w:rPr>
        <w:fldChar w:fldCharType="begin"/>
      </w:r>
      <w:r w:rsidR="00055F50" w:rsidRPr="009E5255">
        <w:instrText xml:space="preserve"> REF _Ref90045770 \h </w:instrText>
      </w:r>
      <w:r w:rsidR="00055F50" w:rsidRPr="009E5255">
        <w:rPr>
          <w:color w:val="FF0000"/>
        </w:rPr>
      </w:r>
      <w:r w:rsidR="00055F50" w:rsidRPr="009E5255">
        <w:rPr>
          <w:color w:val="FF0000"/>
        </w:rPr>
        <w:fldChar w:fldCharType="separate"/>
      </w:r>
      <w:r w:rsidR="000C766B" w:rsidRPr="009E5255">
        <w:t xml:space="preserve">Appendix </w:t>
      </w:r>
      <w:r w:rsidR="000C766B">
        <w:rPr>
          <w:noProof/>
        </w:rPr>
        <w:t>8</w:t>
      </w:r>
      <w:r w:rsidR="00055F50" w:rsidRPr="009E5255">
        <w:rPr>
          <w:color w:val="FF0000"/>
        </w:rPr>
        <w:fldChar w:fldCharType="end"/>
      </w:r>
      <w:r w:rsidRPr="009E5255">
        <w:t xml:space="preserve">).  </w:t>
      </w:r>
    </w:p>
    <w:p w14:paraId="1E7458A0" w14:textId="274F2F86" w:rsidR="00190B62" w:rsidRPr="009E5255" w:rsidRDefault="00190B62" w:rsidP="00190B62">
      <w:pPr>
        <w:rPr>
          <w:rStyle w:val="fontstyle21"/>
          <w:rFonts w:asciiTheme="majorHAnsi" w:hAnsiTheme="majorHAnsi"/>
        </w:rPr>
      </w:pPr>
      <w:r w:rsidRPr="009E5255">
        <w:t xml:space="preserve">Sales of cancer medicines funded via the EFC were purchased from IQVIA for the period January 2016 to December 2021.  The IQVIA sales data provided information on the amount of the drug purchased in a single transaction on a </w:t>
      </w:r>
      <w:r w:rsidRPr="009E5255">
        <w:rPr>
          <w:rStyle w:val="fontstyle21"/>
          <w:rFonts w:asciiTheme="majorHAnsi" w:hAnsiTheme="majorHAnsi"/>
        </w:rPr>
        <w:t xml:space="preserve">unit per-molecule basis, the manufacturer’s name, </w:t>
      </w:r>
      <w:r w:rsidR="0060744A" w:rsidRPr="009E5255">
        <w:rPr>
          <w:rStyle w:val="fontstyle21"/>
          <w:rFonts w:asciiTheme="majorHAnsi" w:hAnsiTheme="majorHAnsi"/>
        </w:rPr>
        <w:t xml:space="preserve">the molecule, </w:t>
      </w:r>
      <w:r w:rsidRPr="009E5255">
        <w:rPr>
          <w:rStyle w:val="fontstyle21"/>
          <w:rFonts w:asciiTheme="majorHAnsi" w:hAnsiTheme="majorHAnsi"/>
        </w:rPr>
        <w:t>p</w:t>
      </w:r>
      <w:r w:rsidR="0060744A" w:rsidRPr="009E5255">
        <w:rPr>
          <w:rStyle w:val="fontstyle21"/>
          <w:rFonts w:asciiTheme="majorHAnsi" w:hAnsiTheme="majorHAnsi"/>
        </w:rPr>
        <w:t xml:space="preserve">roduct </w:t>
      </w:r>
      <w:r w:rsidRPr="009E5255">
        <w:rPr>
          <w:rStyle w:val="fontstyle21"/>
          <w:rFonts w:asciiTheme="majorHAnsi" w:hAnsiTheme="majorHAnsi"/>
        </w:rPr>
        <w:t>name, the number of packs purchased, the price paid in a single transaction, the channel purchasing the drug (i.e.  hospital or pharmacy), the compounding status of the drug (non-compounded vs. compounded), the state the pharmacy or hospital was from, and the month and date of sale.  These data show sales of drugs from manufacturers or third-party providers (wholesalers/compounders) to hospitals/pharmacies.  Within this dataset the use of a compounding flag indicated whether sales were from third-party providers.</w:t>
      </w:r>
    </w:p>
    <w:p w14:paraId="7078B2B6" w14:textId="07864714" w:rsidR="00190B62" w:rsidRPr="009E5255" w:rsidRDefault="00190B62" w:rsidP="00190B62">
      <w:pPr>
        <w:rPr>
          <w:rStyle w:val="fontstyle21"/>
          <w:rFonts w:asciiTheme="majorHAnsi" w:hAnsiTheme="majorHAnsi"/>
        </w:rPr>
      </w:pPr>
      <w:r w:rsidRPr="009E5255">
        <w:t>Data were extracted in June 2021, providing information on 86,108 unique sales transactions on 51 cancer medicines available in Schedule 1 of the EFC (see</w:t>
      </w:r>
      <w:r w:rsidR="00EC722F" w:rsidRPr="009E5255">
        <w:t xml:space="preserve"> </w:t>
      </w:r>
      <w:r w:rsidR="00EC722F" w:rsidRPr="009E5255">
        <w:fldChar w:fldCharType="begin"/>
      </w:r>
      <w:r w:rsidR="00EC722F" w:rsidRPr="009E5255">
        <w:instrText xml:space="preserve"> REF _Ref97891992 \h </w:instrText>
      </w:r>
      <w:r w:rsidR="00EC722F" w:rsidRPr="009E5255">
        <w:fldChar w:fldCharType="separate"/>
      </w:r>
      <w:r w:rsidR="000C766B" w:rsidRPr="009E5255">
        <w:t xml:space="preserve">Table </w:t>
      </w:r>
      <w:r w:rsidR="000C766B">
        <w:rPr>
          <w:noProof/>
        </w:rPr>
        <w:t>11</w:t>
      </w:r>
      <w:r w:rsidR="00EC722F" w:rsidRPr="009E5255">
        <w:fldChar w:fldCharType="end"/>
      </w:r>
      <w:r w:rsidR="00EC722F" w:rsidRPr="009E5255">
        <w:t>).</w:t>
      </w:r>
      <w:r w:rsidRPr="009E5255">
        <w:t xml:space="preserve">  The IQVIA data reflect all in-market transactions</w:t>
      </w:r>
      <w:r w:rsidR="00EC722F" w:rsidRPr="009E5255">
        <w:t>—</w:t>
      </w:r>
      <w:r w:rsidRPr="009E5255">
        <w:t xml:space="preserve">including supply for </w:t>
      </w:r>
      <w:r w:rsidRPr="009E5255">
        <w:rPr>
          <w:rStyle w:val="fontstyle21"/>
          <w:rFonts w:asciiTheme="majorHAnsi" w:hAnsiTheme="majorHAnsi"/>
        </w:rPr>
        <w:t xml:space="preserve">private prescriptions, clinical trials and compassionate use programs.  To afford as consistent a basis as possible for the comparison of these data with PBS claims information, transactions reporting ‘sales’ at no cost for clinical trials or compassionate use programs were removed from the analysis.  These transactions accounted for approximately less than 0.01% of all movements within the dataset.  </w:t>
      </w:r>
    </w:p>
    <w:p w14:paraId="28D9A7BB" w14:textId="121A544E" w:rsidR="00190B62" w:rsidRPr="009E5255" w:rsidRDefault="00190B62" w:rsidP="00804BD5">
      <w:pPr>
        <w:rPr>
          <w:color w:val="000000"/>
        </w:rPr>
      </w:pPr>
      <w:r w:rsidRPr="009E5255">
        <w:rPr>
          <w:rStyle w:val="fontstyle21"/>
          <w:rFonts w:asciiTheme="majorHAnsi" w:hAnsiTheme="majorHAnsi"/>
        </w:rPr>
        <w:t xml:space="preserve">However, it was not possible to remove medicines that were purchased for self-funded patients from the IQVIA sales data, or for uses beyond the PBS indication (see </w:t>
      </w:r>
      <w:r w:rsidR="00055F50" w:rsidRPr="009E5255">
        <w:rPr>
          <w:color w:val="FF0000"/>
        </w:rPr>
        <w:fldChar w:fldCharType="begin"/>
      </w:r>
      <w:r w:rsidR="00055F50" w:rsidRPr="009E5255">
        <w:instrText xml:space="preserve"> REF _Ref90045770 \h </w:instrText>
      </w:r>
      <w:r w:rsidR="00055F50" w:rsidRPr="009E5255">
        <w:rPr>
          <w:color w:val="FF0000"/>
        </w:rPr>
      </w:r>
      <w:r w:rsidR="00055F50" w:rsidRPr="009E5255">
        <w:rPr>
          <w:color w:val="FF0000"/>
        </w:rPr>
        <w:fldChar w:fldCharType="separate"/>
      </w:r>
      <w:r w:rsidR="000C766B" w:rsidRPr="009E5255">
        <w:t xml:space="preserve">Appendix </w:t>
      </w:r>
      <w:r w:rsidR="000C766B">
        <w:rPr>
          <w:noProof/>
        </w:rPr>
        <w:t>8</w:t>
      </w:r>
      <w:r w:rsidR="00055F50" w:rsidRPr="009E5255">
        <w:rPr>
          <w:color w:val="FF0000"/>
        </w:rPr>
        <w:fldChar w:fldCharType="end"/>
      </w:r>
      <w:r w:rsidRPr="009E5255">
        <w:rPr>
          <w:rStyle w:val="fontstyle21"/>
          <w:rFonts w:asciiTheme="majorHAnsi" w:hAnsiTheme="majorHAnsi"/>
        </w:rPr>
        <w:t xml:space="preserve">).  Hence, in principle the IQVIA sales data are likely to be broader than the corresponding PBS line level data in scope.  It is recognised that not all stakeholders contribute information on sales to IQVIA; sales of medicines provided via HPS to non-HPS facilities are not captured within the IQVIA dataset and will thus result in the under-reporting of total sales (it is unknown if this disproportionality affects some cancer medicines that may be preferentially supplied via HPS). </w:t>
      </w:r>
    </w:p>
    <w:p w14:paraId="30B15EBD" w14:textId="32FE7AA7" w:rsidR="00804BD5" w:rsidRPr="009E5255" w:rsidRDefault="00804BD5" w:rsidP="00214FB7">
      <w:pPr>
        <w:pStyle w:val="Caption"/>
      </w:pPr>
      <w:bookmarkStart w:id="212" w:name="_Ref97891992"/>
      <w:bookmarkStart w:id="213" w:name="_Toc125972806"/>
      <w:r w:rsidRPr="009E5255">
        <w:t xml:space="preserve">Table </w:t>
      </w:r>
      <w:r w:rsidR="00E36C93">
        <w:fldChar w:fldCharType="begin"/>
      </w:r>
      <w:r w:rsidR="00E36C93">
        <w:instrText xml:space="preserve"> SEQ Table \* ARABIC </w:instrText>
      </w:r>
      <w:r w:rsidR="00E36C93">
        <w:fldChar w:fldCharType="separate"/>
      </w:r>
      <w:r w:rsidR="000C766B">
        <w:rPr>
          <w:noProof/>
        </w:rPr>
        <w:t>11</w:t>
      </w:r>
      <w:r w:rsidR="00E36C93">
        <w:rPr>
          <w:noProof/>
        </w:rPr>
        <w:fldChar w:fldCharType="end"/>
      </w:r>
      <w:bookmarkEnd w:id="212"/>
      <w:r w:rsidRPr="009E5255">
        <w:t>. PBS vs IQVIA data comparison, inclusions and exclusions</w:t>
      </w:r>
      <w:bookmarkEnd w:id="213"/>
    </w:p>
    <w:tbl>
      <w:tblPr>
        <w:tblStyle w:val="TableGrid"/>
        <w:tblW w:w="90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PBS vs IQVIA data comparison, inclusions and exclusions "/>
      </w:tblPr>
      <w:tblGrid>
        <w:gridCol w:w="9061"/>
      </w:tblGrid>
      <w:tr w:rsidR="00EC722F" w:rsidRPr="009E5255" w14:paraId="1FA4F3AE" w14:textId="77777777" w:rsidTr="007101FC">
        <w:trPr>
          <w:trHeight w:val="231"/>
        </w:trPr>
        <w:tc>
          <w:tcPr>
            <w:tcW w:w="9061" w:type="dxa"/>
            <w:tcBorders>
              <w:bottom w:val="single" w:sz="4" w:space="0" w:color="auto"/>
            </w:tcBorders>
          </w:tcPr>
          <w:p w14:paraId="518CBFBF" w14:textId="77777777" w:rsidR="00EC722F" w:rsidRPr="009E5255" w:rsidRDefault="00EC722F" w:rsidP="007101FC">
            <w:pPr>
              <w:pStyle w:val="NoSpacing"/>
              <w:rPr>
                <w:rStyle w:val="TableHeaderChar"/>
                <w:rFonts w:cstheme="majorHAnsi"/>
              </w:rPr>
            </w:pPr>
            <w:r w:rsidRPr="009E5255">
              <w:rPr>
                <w:rStyle w:val="TableHeaderChar"/>
                <w:rFonts w:cstheme="majorHAnsi"/>
              </w:rPr>
              <w:t>C</w:t>
            </w:r>
            <w:r w:rsidRPr="009E5255">
              <w:rPr>
                <w:rStyle w:val="TableHeaderChar"/>
              </w:rPr>
              <w:t>riteria</w:t>
            </w:r>
          </w:p>
        </w:tc>
      </w:tr>
      <w:tr w:rsidR="00EC722F" w:rsidRPr="009E5255" w14:paraId="2A39C031" w14:textId="77777777" w:rsidTr="007101FC">
        <w:trPr>
          <w:trHeight w:val="231"/>
        </w:trPr>
        <w:tc>
          <w:tcPr>
            <w:tcW w:w="9061" w:type="dxa"/>
            <w:tcBorders>
              <w:top w:val="single" w:sz="4" w:space="0" w:color="auto"/>
            </w:tcBorders>
          </w:tcPr>
          <w:p w14:paraId="16252644" w14:textId="77777777" w:rsidR="00EC722F" w:rsidRPr="009E5255" w:rsidRDefault="00EC722F" w:rsidP="007101FC">
            <w:pPr>
              <w:pStyle w:val="NoSpacing"/>
              <w:rPr>
                <w:rFonts w:asciiTheme="majorHAnsi" w:hAnsiTheme="majorHAnsi" w:cstheme="majorHAnsi"/>
              </w:rPr>
            </w:pPr>
            <w:r w:rsidRPr="009E5255">
              <w:rPr>
                <w:rStyle w:val="TableHeaderChar"/>
                <w:rFonts w:cstheme="majorHAnsi"/>
              </w:rPr>
              <w:t>Include as data was available in both the PBS and IQVIA datasets</w:t>
            </w:r>
            <w:r w:rsidRPr="009E5255">
              <w:rPr>
                <w:rFonts w:asciiTheme="majorHAnsi" w:hAnsiTheme="majorHAnsi" w:cstheme="majorHAnsi"/>
              </w:rPr>
              <w:t xml:space="preserve">: </w:t>
            </w:r>
          </w:p>
        </w:tc>
      </w:tr>
      <w:tr w:rsidR="00EC722F" w:rsidRPr="009E5255" w14:paraId="796EC28B" w14:textId="77777777" w:rsidTr="007101FC">
        <w:trPr>
          <w:trHeight w:val="231"/>
        </w:trPr>
        <w:tc>
          <w:tcPr>
            <w:tcW w:w="9061" w:type="dxa"/>
          </w:tcPr>
          <w:p w14:paraId="048EE834" w14:textId="77777777" w:rsidR="00EC722F" w:rsidRPr="009E5255" w:rsidRDefault="00EC722F" w:rsidP="007101FC">
            <w:pPr>
              <w:pStyle w:val="NoSpacing"/>
              <w:ind w:left="178"/>
              <w:rPr>
                <w:rStyle w:val="TableHeaderChar"/>
                <w:rFonts w:cstheme="majorHAnsi"/>
              </w:rPr>
            </w:pPr>
            <w:r w:rsidRPr="009E5255">
              <w:rPr>
                <w:rFonts w:asciiTheme="majorHAnsi" w:hAnsiTheme="majorHAnsi" w:cstheme="majorHAnsi"/>
              </w:rPr>
              <w:t>arsenic; atezolizumab; avelumab; bendamustine; bevacizumab; bleomycin; blinatumomab; bortezomib; brentuximab vedotin; cabazitaxel; carboplatin; carfilzomib; cetuximab; cisplatin; cladribine; cyclophosphamide; cytarabine; docetaxel; doxorubicin; durvalumab; epirubicin; eribulin; etoposide; fludarabine; fotemustine; gemcitabine; idarubicin; ifosfamide; inotuzumab ozogamicin; ipilimumab; irinotecan; methotrexate; nivolumab; obinutuzumab; oxaliplatin; paclitaxel; panitumumab; pembrolizumab; pemetrexed; pertuzumab; pralatrexate; raltitrexed; rituximab; topotecan; trastuzumab; trastuzumab emtansine; vinblastine; vincristine; vinorelbine</w:t>
            </w:r>
          </w:p>
        </w:tc>
      </w:tr>
      <w:tr w:rsidR="00EC722F" w:rsidRPr="009E5255" w14:paraId="545C9A54" w14:textId="77777777" w:rsidTr="007101FC">
        <w:trPr>
          <w:trHeight w:val="231"/>
        </w:trPr>
        <w:tc>
          <w:tcPr>
            <w:tcW w:w="9061" w:type="dxa"/>
          </w:tcPr>
          <w:p w14:paraId="292A3C6B" w14:textId="77777777" w:rsidR="00EC722F" w:rsidRPr="009E5255" w:rsidRDefault="00EC722F" w:rsidP="007101FC">
            <w:pPr>
              <w:pStyle w:val="NoSpacing"/>
              <w:rPr>
                <w:rFonts w:asciiTheme="majorHAnsi" w:hAnsiTheme="majorHAnsi" w:cstheme="majorHAnsi"/>
              </w:rPr>
            </w:pPr>
            <w:r w:rsidRPr="009E5255">
              <w:rPr>
                <w:rStyle w:val="TableHeaderChar"/>
                <w:rFonts w:cstheme="majorHAnsi"/>
              </w:rPr>
              <w:t>Exclude as data was only available in the PBS dataset</w:t>
            </w:r>
            <w:r w:rsidRPr="009E5255">
              <w:rPr>
                <w:rFonts w:asciiTheme="majorHAnsi" w:hAnsiTheme="majorHAnsi" w:cstheme="majorHAnsi"/>
              </w:rPr>
              <w:t xml:space="preserve">: </w:t>
            </w:r>
          </w:p>
        </w:tc>
      </w:tr>
      <w:tr w:rsidR="00EC722F" w:rsidRPr="009E5255" w14:paraId="3C8F9583" w14:textId="77777777" w:rsidTr="007101FC">
        <w:trPr>
          <w:trHeight w:val="231"/>
        </w:trPr>
        <w:tc>
          <w:tcPr>
            <w:tcW w:w="9061" w:type="dxa"/>
          </w:tcPr>
          <w:p w14:paraId="7F9970F6" w14:textId="77777777" w:rsidR="00EC722F" w:rsidRPr="009E5255" w:rsidRDefault="00EC722F" w:rsidP="007101FC">
            <w:pPr>
              <w:pStyle w:val="NoSpacing"/>
              <w:ind w:left="178"/>
              <w:rPr>
                <w:rStyle w:val="TableHeaderChar"/>
                <w:rFonts w:cstheme="majorHAnsi"/>
              </w:rPr>
            </w:pPr>
            <w:r w:rsidRPr="009E5255">
              <w:rPr>
                <w:rFonts w:asciiTheme="majorHAnsi" w:hAnsiTheme="majorHAnsi" w:cstheme="majorHAnsi"/>
              </w:rPr>
              <w:t>doxorubicin hydrochloride; fluorouracil; mitozantrone; nanoparticle albumin-bound paclitaxel; ofatumumab</w:t>
            </w:r>
          </w:p>
        </w:tc>
      </w:tr>
      <w:tr w:rsidR="00EC722F" w:rsidRPr="009E5255" w14:paraId="012836CB" w14:textId="77777777" w:rsidTr="007101FC">
        <w:trPr>
          <w:trHeight w:val="231"/>
        </w:trPr>
        <w:tc>
          <w:tcPr>
            <w:tcW w:w="9061" w:type="dxa"/>
          </w:tcPr>
          <w:p w14:paraId="6B679E13" w14:textId="77777777" w:rsidR="00EC722F" w:rsidRPr="009E5255" w:rsidRDefault="00EC722F" w:rsidP="007101FC">
            <w:pPr>
              <w:pStyle w:val="NoSpacing"/>
              <w:rPr>
                <w:rFonts w:asciiTheme="majorHAnsi" w:hAnsiTheme="majorHAnsi" w:cstheme="majorHAnsi"/>
              </w:rPr>
            </w:pPr>
            <w:r w:rsidRPr="009E5255">
              <w:rPr>
                <w:rFonts w:asciiTheme="majorHAnsi" w:hAnsiTheme="majorHAnsi" w:cstheme="majorHAnsi"/>
                <w:bCs/>
                <w:i/>
                <w:iCs/>
              </w:rPr>
              <w:t>Exclude as data was only available in the IQVIA dataset</w:t>
            </w:r>
            <w:r w:rsidRPr="009E5255">
              <w:rPr>
                <w:rFonts w:asciiTheme="majorHAnsi" w:hAnsiTheme="majorHAnsi" w:cstheme="majorHAnsi"/>
              </w:rPr>
              <w:t xml:space="preserve">: </w:t>
            </w:r>
          </w:p>
        </w:tc>
      </w:tr>
      <w:tr w:rsidR="00EC722F" w:rsidRPr="009E5255" w14:paraId="40A21E36" w14:textId="77777777" w:rsidTr="007101FC">
        <w:trPr>
          <w:trHeight w:val="231"/>
        </w:trPr>
        <w:tc>
          <w:tcPr>
            <w:tcW w:w="9061" w:type="dxa"/>
            <w:tcBorders>
              <w:bottom w:val="single" w:sz="4" w:space="0" w:color="auto"/>
            </w:tcBorders>
          </w:tcPr>
          <w:p w14:paraId="7ECAAED5" w14:textId="77777777" w:rsidR="00EC722F" w:rsidRPr="009E5255" w:rsidRDefault="00EC722F" w:rsidP="007101FC">
            <w:pPr>
              <w:pStyle w:val="NoSpacing"/>
              <w:ind w:left="178"/>
              <w:rPr>
                <w:rFonts w:asciiTheme="majorHAnsi" w:hAnsiTheme="majorHAnsi" w:cstheme="majorHAnsi"/>
                <w:b/>
              </w:rPr>
            </w:pPr>
            <w:r w:rsidRPr="009E5255">
              <w:rPr>
                <w:rFonts w:asciiTheme="majorHAnsi" w:hAnsiTheme="majorHAnsi" w:cstheme="majorHAnsi"/>
              </w:rPr>
              <w:t>etoposide phosphate</w:t>
            </w:r>
          </w:p>
        </w:tc>
      </w:tr>
    </w:tbl>
    <w:p w14:paraId="513722DF" w14:textId="64E0033E" w:rsidR="00190B62" w:rsidRPr="009E5255" w:rsidRDefault="00190B62" w:rsidP="00EC722F">
      <w:pPr>
        <w:spacing w:before="480"/>
      </w:pPr>
      <w:r w:rsidRPr="009E5255">
        <w:t>As the IQVIA data contained sales information from January 2016 to December 2020 and the PBS line-level data contained information from July 2016 to June 2021, the comparison of the two was restricted to the overlapping period of January 2017 to December 2020</w:t>
      </w:r>
      <w:r w:rsidR="00A15A5A" w:rsidRPr="009E5255">
        <w:t>.</w:t>
      </w:r>
      <w:r w:rsidRPr="009E5255">
        <w:t xml:space="preserve"> </w:t>
      </w:r>
    </w:p>
    <w:p w14:paraId="32941F0C" w14:textId="3BE66445" w:rsidR="00190B62" w:rsidRPr="009E5255" w:rsidRDefault="00190B62" w:rsidP="006C4D3E">
      <w:r w:rsidRPr="009E5255">
        <w:t xml:space="preserve">Ideally, the intent of comparing the sales and PBS claims data was to investigate the extent to which it is possible to use these data sources to reconcile in-market sales with PBS claims (as might be required for compliance with RSA).  This was not possible for all cancer medicines for which data were available due to the nature of the line level data available from the PBS dataset.  For many of the cancer medicines subsidised via the PBS, there are multiple strengths available on the PBS under each </w:t>
      </w:r>
      <w:r w:rsidRPr="009E5255">
        <w:rPr>
          <w:color w:val="000000" w:themeColor="text1"/>
        </w:rPr>
        <w:t>PBS item code (see</w:t>
      </w:r>
      <w:r w:rsidR="00055F50" w:rsidRPr="009E5255">
        <w:rPr>
          <w:color w:val="000000" w:themeColor="text1"/>
        </w:rPr>
        <w:t xml:space="preserve"> </w:t>
      </w:r>
      <w:r w:rsidR="00FA7BB7" w:rsidRPr="009E5255">
        <w:rPr>
          <w:color w:val="000000" w:themeColor="text1"/>
        </w:rPr>
        <w:fldChar w:fldCharType="begin"/>
      </w:r>
      <w:r w:rsidR="00FA7BB7" w:rsidRPr="009E5255">
        <w:rPr>
          <w:color w:val="000000" w:themeColor="text1"/>
        </w:rPr>
        <w:instrText xml:space="preserve"> REF _Ref90045768 \h </w:instrText>
      </w:r>
      <w:r w:rsidR="00FA7BB7" w:rsidRPr="009E5255">
        <w:rPr>
          <w:color w:val="000000" w:themeColor="text1"/>
        </w:rPr>
      </w:r>
      <w:r w:rsidR="00FA7BB7" w:rsidRPr="009E5255">
        <w:rPr>
          <w:color w:val="000000" w:themeColor="text1"/>
        </w:rPr>
        <w:fldChar w:fldCharType="separate"/>
      </w:r>
      <w:r w:rsidR="000C766B" w:rsidRPr="009E5255">
        <w:t xml:space="preserve">Appendix </w:t>
      </w:r>
      <w:r w:rsidR="000C766B">
        <w:rPr>
          <w:noProof/>
        </w:rPr>
        <w:t>6</w:t>
      </w:r>
      <w:r w:rsidR="00FA7BB7" w:rsidRPr="009E5255">
        <w:rPr>
          <w:color w:val="000000" w:themeColor="text1"/>
        </w:rPr>
        <w:fldChar w:fldCharType="end"/>
      </w:r>
      <w:r w:rsidRPr="009E5255">
        <w:rPr>
          <w:color w:val="000000" w:themeColor="text1"/>
        </w:rPr>
        <w:t xml:space="preserve">).  However, within the PBS data provided, for any given PBS item only </w:t>
      </w:r>
      <w:r w:rsidRPr="009E5255">
        <w:t xml:space="preserve">the first strength available is listed per claim in the database.  This means the strength as shown in the PBS dataset may not reflect the basis upon which the most efficient combination of vials was estimated.  Therefore, it was only possible to estimate the number of vials dispensed to patients when only one vial size (i.e.  strength) was available.  </w:t>
      </w:r>
    </w:p>
    <w:p w14:paraId="7777CBC0" w14:textId="77777777" w:rsidR="00190B62" w:rsidRPr="009E5255" w:rsidRDefault="00190B62" w:rsidP="00190B62">
      <w:pPr>
        <w:rPr>
          <w:i/>
          <w:iCs/>
          <w:u w:val="single"/>
        </w:rPr>
      </w:pPr>
      <w:r w:rsidRPr="009E5255">
        <w:rPr>
          <w:i/>
          <w:iCs/>
          <w:u w:val="single"/>
        </w:rPr>
        <w:t>Comparison of Sales</w:t>
      </w:r>
    </w:p>
    <w:p w14:paraId="5C19BDF6" w14:textId="431EC127" w:rsidR="00190B62" w:rsidRPr="009E5255" w:rsidRDefault="00190B62" w:rsidP="009278CB">
      <w:r w:rsidRPr="009E5255">
        <w:t>The total volume of cancer medicines for which a PBS claim was lodged compared to that purchased from manufacturers/third-party providers is presented in</w:t>
      </w:r>
      <w:r w:rsidR="004F36D0" w:rsidRPr="009E5255">
        <w:t xml:space="preserve"> </w:t>
      </w:r>
      <w:r w:rsidR="004F36D0" w:rsidRPr="009E5255">
        <w:fldChar w:fldCharType="begin"/>
      </w:r>
      <w:r w:rsidR="004F36D0" w:rsidRPr="009E5255">
        <w:instrText xml:space="preserve"> REF _Ref94252366 \h </w:instrText>
      </w:r>
      <w:r w:rsidR="004F36D0" w:rsidRPr="009E5255">
        <w:fldChar w:fldCharType="separate"/>
      </w:r>
      <w:r w:rsidR="000C766B" w:rsidRPr="009E5255">
        <w:t xml:space="preserve">Table </w:t>
      </w:r>
      <w:r w:rsidR="000C766B">
        <w:rPr>
          <w:noProof/>
        </w:rPr>
        <w:t>12</w:t>
      </w:r>
      <w:r w:rsidR="004F36D0" w:rsidRPr="009E5255">
        <w:fldChar w:fldCharType="end"/>
      </w:r>
      <w:r w:rsidRPr="009E5255">
        <w:t xml:space="preserve">.  </w:t>
      </w:r>
    </w:p>
    <w:p w14:paraId="79A35382" w14:textId="058CE79F" w:rsidR="009278CB" w:rsidRPr="009E5255" w:rsidRDefault="009278CB" w:rsidP="00214FB7">
      <w:pPr>
        <w:pStyle w:val="Caption"/>
      </w:pPr>
      <w:bookmarkStart w:id="214" w:name="_Ref94252366"/>
      <w:bookmarkStart w:id="215" w:name="_Toc125972807"/>
      <w:r w:rsidRPr="009E5255">
        <w:t xml:space="preserve">Table </w:t>
      </w:r>
      <w:r w:rsidR="00E36C93">
        <w:fldChar w:fldCharType="begin"/>
      </w:r>
      <w:r w:rsidR="00E36C93">
        <w:instrText xml:space="preserve"> SEQ Table \* ARABIC </w:instrText>
      </w:r>
      <w:r w:rsidR="00E36C93">
        <w:fldChar w:fldCharType="separate"/>
      </w:r>
      <w:r w:rsidR="000C766B">
        <w:rPr>
          <w:noProof/>
        </w:rPr>
        <w:t>12</w:t>
      </w:r>
      <w:r w:rsidR="00E36C93">
        <w:rPr>
          <w:noProof/>
        </w:rPr>
        <w:fldChar w:fldCharType="end"/>
      </w:r>
      <w:bookmarkEnd w:id="214"/>
      <w:r w:rsidRPr="009E5255">
        <w:t>. Volume of medicines purchased (IQVIA) vs claimed (PBS) (2017-2020)</w:t>
      </w:r>
      <w:bookmarkEnd w:id="215"/>
    </w:p>
    <w:tbl>
      <w:tblPr>
        <w:tblW w:w="9569" w:type="dxa"/>
        <w:tblLayout w:type="fixed"/>
        <w:tblLook w:val="04A0" w:firstRow="1" w:lastRow="0" w:firstColumn="1" w:lastColumn="0" w:noHBand="0" w:noVBand="1"/>
        <w:tblCaption w:val="Volume of medicines purchased (IQVIA) vs claimed (PBS) from 2017 to 2020"/>
      </w:tblPr>
      <w:tblGrid>
        <w:gridCol w:w="2542"/>
        <w:gridCol w:w="2342"/>
        <w:gridCol w:w="2342"/>
        <w:gridCol w:w="2343"/>
      </w:tblGrid>
      <w:tr w:rsidR="00190B62" w:rsidRPr="009E5255" w14:paraId="7992D7B7" w14:textId="77777777" w:rsidTr="00A15A5A">
        <w:trPr>
          <w:trHeight w:val="20"/>
          <w:tblHeader/>
        </w:trPr>
        <w:tc>
          <w:tcPr>
            <w:tcW w:w="2542" w:type="dxa"/>
            <w:tcBorders>
              <w:bottom w:val="single" w:sz="4" w:space="0" w:color="auto"/>
            </w:tcBorders>
            <w:shd w:val="clear" w:color="auto" w:fill="auto"/>
            <w:vAlign w:val="center"/>
            <w:hideMark/>
          </w:tcPr>
          <w:p w14:paraId="629961C7" w14:textId="00E94DB9" w:rsidR="00190B62" w:rsidRPr="009E5255" w:rsidRDefault="00190B62" w:rsidP="000C0B17">
            <w:pPr>
              <w:pStyle w:val="NoSpacing"/>
              <w:keepNext/>
              <w:keepLines/>
              <w:rPr>
                <w:rFonts w:asciiTheme="majorHAnsi" w:hAnsiTheme="majorHAnsi" w:cstheme="majorHAnsi"/>
                <w:bCs/>
                <w:i/>
                <w:iCs/>
                <w:szCs w:val="20"/>
              </w:rPr>
            </w:pPr>
            <w:r w:rsidRPr="009E5255">
              <w:rPr>
                <w:rFonts w:asciiTheme="majorHAnsi" w:hAnsiTheme="majorHAnsi" w:cstheme="majorHAnsi"/>
                <w:bCs/>
                <w:i/>
                <w:iCs/>
                <w:szCs w:val="20"/>
              </w:rPr>
              <w:t xml:space="preserve">Drug </w:t>
            </w:r>
          </w:p>
        </w:tc>
        <w:tc>
          <w:tcPr>
            <w:tcW w:w="2342" w:type="dxa"/>
            <w:tcBorders>
              <w:bottom w:val="single" w:sz="4" w:space="0" w:color="auto"/>
            </w:tcBorders>
            <w:shd w:val="clear" w:color="auto" w:fill="auto"/>
            <w:noWrap/>
            <w:vAlign w:val="center"/>
            <w:hideMark/>
          </w:tcPr>
          <w:p w14:paraId="31490036" w14:textId="77777777" w:rsidR="00190B62" w:rsidRPr="009E5255" w:rsidRDefault="00190B62" w:rsidP="000C0B17">
            <w:pPr>
              <w:pStyle w:val="NoSpacing"/>
              <w:keepNext/>
              <w:keepLines/>
              <w:jc w:val="center"/>
              <w:rPr>
                <w:rFonts w:asciiTheme="majorHAnsi" w:hAnsiTheme="majorHAnsi" w:cstheme="majorHAnsi"/>
                <w:bCs/>
                <w:i/>
                <w:iCs/>
                <w:szCs w:val="20"/>
              </w:rPr>
            </w:pPr>
            <w:r w:rsidRPr="009E5255">
              <w:rPr>
                <w:rFonts w:asciiTheme="majorHAnsi" w:hAnsiTheme="majorHAnsi" w:cstheme="majorHAnsi"/>
                <w:bCs/>
                <w:i/>
                <w:iCs/>
                <w:szCs w:val="20"/>
                <w:lang w:eastAsia="en-AU"/>
              </w:rPr>
              <w:t>IQVIA Total Sales (mg/iu)</w:t>
            </w:r>
          </w:p>
        </w:tc>
        <w:tc>
          <w:tcPr>
            <w:tcW w:w="2342" w:type="dxa"/>
            <w:tcBorders>
              <w:bottom w:val="single" w:sz="4" w:space="0" w:color="auto"/>
            </w:tcBorders>
            <w:shd w:val="clear" w:color="auto" w:fill="auto"/>
            <w:noWrap/>
            <w:vAlign w:val="center"/>
            <w:hideMark/>
          </w:tcPr>
          <w:p w14:paraId="5899E731" w14:textId="77777777" w:rsidR="00190B62" w:rsidRPr="009E5255" w:rsidRDefault="00190B62" w:rsidP="000C0B17">
            <w:pPr>
              <w:pStyle w:val="NoSpacing"/>
              <w:keepNext/>
              <w:keepLines/>
              <w:jc w:val="center"/>
              <w:rPr>
                <w:rFonts w:asciiTheme="majorHAnsi" w:hAnsiTheme="majorHAnsi" w:cstheme="majorHAnsi"/>
                <w:bCs/>
                <w:i/>
                <w:iCs/>
                <w:szCs w:val="20"/>
              </w:rPr>
            </w:pPr>
            <w:r w:rsidRPr="009E5255">
              <w:rPr>
                <w:rFonts w:asciiTheme="majorHAnsi" w:hAnsiTheme="majorHAnsi" w:cstheme="majorHAnsi"/>
                <w:bCs/>
                <w:i/>
                <w:iCs/>
                <w:szCs w:val="20"/>
                <w:lang w:eastAsia="en-AU"/>
              </w:rPr>
              <w:t>PBS Total Claims (mg/iu)</w:t>
            </w:r>
          </w:p>
        </w:tc>
        <w:tc>
          <w:tcPr>
            <w:tcW w:w="2343" w:type="dxa"/>
            <w:tcBorders>
              <w:bottom w:val="single" w:sz="4" w:space="0" w:color="auto"/>
            </w:tcBorders>
            <w:shd w:val="clear" w:color="auto" w:fill="auto"/>
            <w:noWrap/>
            <w:vAlign w:val="center"/>
            <w:hideMark/>
          </w:tcPr>
          <w:p w14:paraId="234718E5" w14:textId="77777777" w:rsidR="00190B62" w:rsidRPr="009E5255" w:rsidRDefault="00190B62" w:rsidP="000C0B17">
            <w:pPr>
              <w:pStyle w:val="NoSpacing"/>
              <w:keepNext/>
              <w:keepLines/>
              <w:jc w:val="center"/>
              <w:rPr>
                <w:rFonts w:asciiTheme="majorHAnsi" w:hAnsiTheme="majorHAnsi" w:cstheme="majorHAnsi"/>
                <w:bCs/>
                <w:i/>
                <w:iCs/>
                <w:szCs w:val="20"/>
              </w:rPr>
            </w:pPr>
            <w:r w:rsidRPr="009E5255">
              <w:rPr>
                <w:rFonts w:asciiTheme="majorHAnsi" w:hAnsiTheme="majorHAnsi" w:cstheme="majorHAnsi"/>
                <w:bCs/>
                <w:i/>
                <w:iCs/>
                <w:szCs w:val="20"/>
                <w:lang w:eastAsia="en-AU"/>
              </w:rPr>
              <w:t>Difference (IQVIA - PBS)</w:t>
            </w:r>
          </w:p>
        </w:tc>
      </w:tr>
      <w:tr w:rsidR="00190B62" w:rsidRPr="009E5255" w14:paraId="6F7CDCBD" w14:textId="77777777" w:rsidTr="00A15A5A">
        <w:trPr>
          <w:trHeight w:val="20"/>
        </w:trPr>
        <w:tc>
          <w:tcPr>
            <w:tcW w:w="2542" w:type="dxa"/>
            <w:tcBorders>
              <w:top w:val="single" w:sz="4" w:space="0" w:color="auto"/>
            </w:tcBorders>
            <w:shd w:val="clear" w:color="auto" w:fill="auto"/>
            <w:noWrap/>
            <w:vAlign w:val="bottom"/>
            <w:hideMark/>
          </w:tcPr>
          <w:p w14:paraId="116A6F1C"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Idarubicin </w:t>
            </w:r>
          </w:p>
        </w:tc>
        <w:tc>
          <w:tcPr>
            <w:tcW w:w="2342" w:type="dxa"/>
            <w:tcBorders>
              <w:top w:val="single" w:sz="4" w:space="0" w:color="auto"/>
            </w:tcBorders>
            <w:shd w:val="clear" w:color="auto" w:fill="auto"/>
            <w:noWrap/>
            <w:hideMark/>
          </w:tcPr>
          <w:p w14:paraId="3B3540B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73,290,848 </w:t>
            </w:r>
          </w:p>
        </w:tc>
        <w:tc>
          <w:tcPr>
            <w:tcW w:w="2342" w:type="dxa"/>
            <w:tcBorders>
              <w:top w:val="single" w:sz="4" w:space="0" w:color="auto"/>
            </w:tcBorders>
            <w:shd w:val="clear" w:color="auto" w:fill="auto"/>
            <w:noWrap/>
            <w:hideMark/>
          </w:tcPr>
          <w:p w14:paraId="05017C03"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01,585,824 </w:t>
            </w:r>
          </w:p>
        </w:tc>
        <w:tc>
          <w:tcPr>
            <w:tcW w:w="2343" w:type="dxa"/>
            <w:tcBorders>
              <w:top w:val="single" w:sz="4" w:space="0" w:color="auto"/>
            </w:tcBorders>
            <w:shd w:val="clear" w:color="auto" w:fill="auto"/>
            <w:noWrap/>
            <w:hideMark/>
          </w:tcPr>
          <w:p w14:paraId="24FF4167"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28,294,976 </w:t>
            </w:r>
          </w:p>
        </w:tc>
      </w:tr>
      <w:tr w:rsidR="00190B62" w:rsidRPr="009E5255" w14:paraId="288876EF" w14:textId="77777777" w:rsidTr="00A15A5A">
        <w:trPr>
          <w:trHeight w:val="20"/>
        </w:trPr>
        <w:tc>
          <w:tcPr>
            <w:tcW w:w="2542" w:type="dxa"/>
            <w:shd w:val="clear" w:color="auto" w:fill="auto"/>
            <w:noWrap/>
            <w:vAlign w:val="bottom"/>
            <w:hideMark/>
          </w:tcPr>
          <w:p w14:paraId="242D3413"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Methotrexate </w:t>
            </w:r>
          </w:p>
        </w:tc>
        <w:tc>
          <w:tcPr>
            <w:tcW w:w="2342" w:type="dxa"/>
            <w:shd w:val="clear" w:color="auto" w:fill="auto"/>
            <w:noWrap/>
            <w:hideMark/>
          </w:tcPr>
          <w:p w14:paraId="753388A7"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2,759,464 </w:t>
            </w:r>
          </w:p>
        </w:tc>
        <w:tc>
          <w:tcPr>
            <w:tcW w:w="2342" w:type="dxa"/>
            <w:shd w:val="clear" w:color="auto" w:fill="auto"/>
            <w:noWrap/>
            <w:hideMark/>
          </w:tcPr>
          <w:p w14:paraId="550E6102"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5,479,696 </w:t>
            </w:r>
          </w:p>
        </w:tc>
        <w:tc>
          <w:tcPr>
            <w:tcW w:w="2343" w:type="dxa"/>
            <w:shd w:val="clear" w:color="auto" w:fill="auto"/>
            <w:noWrap/>
            <w:hideMark/>
          </w:tcPr>
          <w:p w14:paraId="23AC6AC3"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2,720,232 </w:t>
            </w:r>
          </w:p>
        </w:tc>
      </w:tr>
      <w:tr w:rsidR="00190B62" w:rsidRPr="009E5255" w14:paraId="26ABA063" w14:textId="77777777" w:rsidTr="00A15A5A">
        <w:trPr>
          <w:trHeight w:val="20"/>
        </w:trPr>
        <w:tc>
          <w:tcPr>
            <w:tcW w:w="2542" w:type="dxa"/>
            <w:shd w:val="clear" w:color="auto" w:fill="auto"/>
            <w:noWrap/>
            <w:vAlign w:val="bottom"/>
            <w:hideMark/>
          </w:tcPr>
          <w:p w14:paraId="16477C3A"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Paclitaxel </w:t>
            </w:r>
          </w:p>
        </w:tc>
        <w:tc>
          <w:tcPr>
            <w:tcW w:w="2342" w:type="dxa"/>
            <w:shd w:val="clear" w:color="auto" w:fill="auto"/>
            <w:noWrap/>
            <w:hideMark/>
          </w:tcPr>
          <w:p w14:paraId="4F7588E6"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1,287,560 </w:t>
            </w:r>
          </w:p>
        </w:tc>
        <w:tc>
          <w:tcPr>
            <w:tcW w:w="2342" w:type="dxa"/>
            <w:shd w:val="clear" w:color="auto" w:fill="auto"/>
            <w:noWrap/>
            <w:hideMark/>
          </w:tcPr>
          <w:p w14:paraId="6B11B27F"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3,027,460 </w:t>
            </w:r>
          </w:p>
        </w:tc>
        <w:tc>
          <w:tcPr>
            <w:tcW w:w="2343" w:type="dxa"/>
            <w:shd w:val="clear" w:color="auto" w:fill="auto"/>
            <w:noWrap/>
            <w:hideMark/>
          </w:tcPr>
          <w:p w14:paraId="20F9B543"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1,739,900 </w:t>
            </w:r>
          </w:p>
        </w:tc>
      </w:tr>
      <w:tr w:rsidR="00190B62" w:rsidRPr="009E5255" w14:paraId="1144EE95" w14:textId="77777777" w:rsidTr="00A15A5A">
        <w:trPr>
          <w:trHeight w:val="20"/>
        </w:trPr>
        <w:tc>
          <w:tcPr>
            <w:tcW w:w="2542" w:type="dxa"/>
            <w:shd w:val="clear" w:color="auto" w:fill="auto"/>
            <w:noWrap/>
            <w:vAlign w:val="bottom"/>
            <w:hideMark/>
          </w:tcPr>
          <w:p w14:paraId="2134AFA9"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Cetuximab </w:t>
            </w:r>
          </w:p>
        </w:tc>
        <w:tc>
          <w:tcPr>
            <w:tcW w:w="2342" w:type="dxa"/>
            <w:shd w:val="clear" w:color="auto" w:fill="auto"/>
            <w:noWrap/>
            <w:hideMark/>
          </w:tcPr>
          <w:p w14:paraId="7D43BAF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0,008,796 </w:t>
            </w:r>
          </w:p>
        </w:tc>
        <w:tc>
          <w:tcPr>
            <w:tcW w:w="2342" w:type="dxa"/>
            <w:shd w:val="clear" w:color="auto" w:fill="auto"/>
            <w:noWrap/>
            <w:hideMark/>
          </w:tcPr>
          <w:p w14:paraId="2A695886"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1,675,760 </w:t>
            </w:r>
          </w:p>
        </w:tc>
        <w:tc>
          <w:tcPr>
            <w:tcW w:w="2343" w:type="dxa"/>
            <w:shd w:val="clear" w:color="auto" w:fill="auto"/>
            <w:noWrap/>
            <w:hideMark/>
          </w:tcPr>
          <w:p w14:paraId="2675D3A3"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1,666,964 </w:t>
            </w:r>
          </w:p>
        </w:tc>
      </w:tr>
      <w:tr w:rsidR="00190B62" w:rsidRPr="009E5255" w14:paraId="4F4E7476" w14:textId="77777777" w:rsidTr="00A15A5A">
        <w:trPr>
          <w:trHeight w:val="20"/>
        </w:trPr>
        <w:tc>
          <w:tcPr>
            <w:tcW w:w="2542" w:type="dxa"/>
            <w:shd w:val="clear" w:color="auto" w:fill="auto"/>
            <w:noWrap/>
            <w:vAlign w:val="bottom"/>
            <w:hideMark/>
          </w:tcPr>
          <w:p w14:paraId="1C817FDB"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Carboplatin </w:t>
            </w:r>
          </w:p>
        </w:tc>
        <w:tc>
          <w:tcPr>
            <w:tcW w:w="2342" w:type="dxa"/>
            <w:shd w:val="clear" w:color="auto" w:fill="auto"/>
            <w:noWrap/>
            <w:hideMark/>
          </w:tcPr>
          <w:p w14:paraId="2F12B11A"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05,664,504 </w:t>
            </w:r>
          </w:p>
        </w:tc>
        <w:tc>
          <w:tcPr>
            <w:tcW w:w="2342" w:type="dxa"/>
            <w:shd w:val="clear" w:color="auto" w:fill="auto"/>
            <w:noWrap/>
            <w:hideMark/>
          </w:tcPr>
          <w:p w14:paraId="7B21034A"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06,710,376 </w:t>
            </w:r>
          </w:p>
        </w:tc>
        <w:tc>
          <w:tcPr>
            <w:tcW w:w="2343" w:type="dxa"/>
            <w:shd w:val="clear" w:color="auto" w:fill="auto"/>
            <w:noWrap/>
            <w:hideMark/>
          </w:tcPr>
          <w:p w14:paraId="3C882DB6"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1,045,872 </w:t>
            </w:r>
          </w:p>
        </w:tc>
      </w:tr>
      <w:tr w:rsidR="00190B62" w:rsidRPr="009E5255" w14:paraId="5D642D6F" w14:textId="77777777" w:rsidTr="00A15A5A">
        <w:trPr>
          <w:trHeight w:val="20"/>
        </w:trPr>
        <w:tc>
          <w:tcPr>
            <w:tcW w:w="2542" w:type="dxa"/>
            <w:shd w:val="clear" w:color="auto" w:fill="auto"/>
            <w:noWrap/>
            <w:vAlign w:val="bottom"/>
            <w:hideMark/>
          </w:tcPr>
          <w:p w14:paraId="0FD6A870"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Oxaliplatin </w:t>
            </w:r>
          </w:p>
        </w:tc>
        <w:tc>
          <w:tcPr>
            <w:tcW w:w="2342" w:type="dxa"/>
            <w:shd w:val="clear" w:color="auto" w:fill="auto"/>
            <w:noWrap/>
            <w:hideMark/>
          </w:tcPr>
          <w:p w14:paraId="390894C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8,091,208 </w:t>
            </w:r>
          </w:p>
        </w:tc>
        <w:tc>
          <w:tcPr>
            <w:tcW w:w="2342" w:type="dxa"/>
            <w:shd w:val="clear" w:color="auto" w:fill="auto"/>
            <w:noWrap/>
            <w:hideMark/>
          </w:tcPr>
          <w:p w14:paraId="19413439"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8,917,804 </w:t>
            </w:r>
          </w:p>
        </w:tc>
        <w:tc>
          <w:tcPr>
            <w:tcW w:w="2343" w:type="dxa"/>
            <w:shd w:val="clear" w:color="auto" w:fill="auto"/>
            <w:noWrap/>
            <w:hideMark/>
          </w:tcPr>
          <w:p w14:paraId="757D2793"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826,596 </w:t>
            </w:r>
          </w:p>
        </w:tc>
      </w:tr>
      <w:tr w:rsidR="00190B62" w:rsidRPr="009E5255" w14:paraId="325448B2" w14:textId="77777777" w:rsidTr="00A15A5A">
        <w:trPr>
          <w:trHeight w:val="20"/>
        </w:trPr>
        <w:tc>
          <w:tcPr>
            <w:tcW w:w="2542" w:type="dxa"/>
            <w:shd w:val="clear" w:color="auto" w:fill="auto"/>
            <w:noWrap/>
            <w:vAlign w:val="bottom"/>
            <w:hideMark/>
          </w:tcPr>
          <w:p w14:paraId="672FDF0D"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Pemetrexed </w:t>
            </w:r>
          </w:p>
        </w:tc>
        <w:tc>
          <w:tcPr>
            <w:tcW w:w="2342" w:type="dxa"/>
            <w:shd w:val="clear" w:color="auto" w:fill="auto"/>
            <w:noWrap/>
            <w:hideMark/>
          </w:tcPr>
          <w:p w14:paraId="328CECD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0,530,638 </w:t>
            </w:r>
          </w:p>
        </w:tc>
        <w:tc>
          <w:tcPr>
            <w:tcW w:w="2342" w:type="dxa"/>
            <w:shd w:val="clear" w:color="auto" w:fill="auto"/>
            <w:noWrap/>
            <w:hideMark/>
          </w:tcPr>
          <w:p w14:paraId="6367866B"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1,285,580 </w:t>
            </w:r>
          </w:p>
        </w:tc>
        <w:tc>
          <w:tcPr>
            <w:tcW w:w="2343" w:type="dxa"/>
            <w:shd w:val="clear" w:color="auto" w:fill="auto"/>
            <w:noWrap/>
            <w:hideMark/>
          </w:tcPr>
          <w:p w14:paraId="159C9030"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754,942 </w:t>
            </w:r>
          </w:p>
        </w:tc>
      </w:tr>
      <w:tr w:rsidR="00190B62" w:rsidRPr="009E5255" w14:paraId="56ADC8F0" w14:textId="77777777" w:rsidTr="00A15A5A">
        <w:trPr>
          <w:trHeight w:val="20"/>
        </w:trPr>
        <w:tc>
          <w:tcPr>
            <w:tcW w:w="2542" w:type="dxa"/>
            <w:shd w:val="clear" w:color="auto" w:fill="auto"/>
            <w:noWrap/>
            <w:vAlign w:val="bottom"/>
            <w:hideMark/>
          </w:tcPr>
          <w:p w14:paraId="6675A489"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Durvalumab </w:t>
            </w:r>
          </w:p>
        </w:tc>
        <w:tc>
          <w:tcPr>
            <w:tcW w:w="2342" w:type="dxa"/>
            <w:shd w:val="clear" w:color="auto" w:fill="auto"/>
            <w:noWrap/>
            <w:hideMark/>
          </w:tcPr>
          <w:p w14:paraId="4A360DB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6,582,718 </w:t>
            </w:r>
          </w:p>
        </w:tc>
        <w:tc>
          <w:tcPr>
            <w:tcW w:w="2342" w:type="dxa"/>
            <w:shd w:val="clear" w:color="auto" w:fill="auto"/>
            <w:noWrap/>
            <w:hideMark/>
          </w:tcPr>
          <w:p w14:paraId="16B9C9B4"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7,208,687 </w:t>
            </w:r>
          </w:p>
        </w:tc>
        <w:tc>
          <w:tcPr>
            <w:tcW w:w="2343" w:type="dxa"/>
            <w:shd w:val="clear" w:color="auto" w:fill="auto"/>
            <w:noWrap/>
            <w:hideMark/>
          </w:tcPr>
          <w:p w14:paraId="707BC126"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625,969 </w:t>
            </w:r>
          </w:p>
        </w:tc>
      </w:tr>
      <w:tr w:rsidR="00190B62" w:rsidRPr="009E5255" w14:paraId="1A8C952D" w14:textId="77777777" w:rsidTr="00A15A5A">
        <w:trPr>
          <w:trHeight w:val="20"/>
        </w:trPr>
        <w:tc>
          <w:tcPr>
            <w:tcW w:w="2542" w:type="dxa"/>
            <w:shd w:val="clear" w:color="auto" w:fill="auto"/>
            <w:noWrap/>
            <w:vAlign w:val="bottom"/>
            <w:hideMark/>
          </w:tcPr>
          <w:p w14:paraId="64027C06"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Pembrolizumab </w:t>
            </w:r>
          </w:p>
        </w:tc>
        <w:tc>
          <w:tcPr>
            <w:tcW w:w="2342" w:type="dxa"/>
            <w:shd w:val="clear" w:color="auto" w:fill="auto"/>
            <w:noWrap/>
            <w:hideMark/>
          </w:tcPr>
          <w:p w14:paraId="4E5CCE0B"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9,232,200 </w:t>
            </w:r>
          </w:p>
        </w:tc>
        <w:tc>
          <w:tcPr>
            <w:tcW w:w="2342" w:type="dxa"/>
            <w:shd w:val="clear" w:color="auto" w:fill="auto"/>
            <w:noWrap/>
            <w:hideMark/>
          </w:tcPr>
          <w:p w14:paraId="595949FF"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9,839,980 </w:t>
            </w:r>
          </w:p>
        </w:tc>
        <w:tc>
          <w:tcPr>
            <w:tcW w:w="2343" w:type="dxa"/>
            <w:shd w:val="clear" w:color="auto" w:fill="auto"/>
            <w:noWrap/>
            <w:hideMark/>
          </w:tcPr>
          <w:p w14:paraId="517898D9"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607,780 </w:t>
            </w:r>
          </w:p>
        </w:tc>
      </w:tr>
      <w:tr w:rsidR="00190B62" w:rsidRPr="009E5255" w14:paraId="1D14881D" w14:textId="77777777" w:rsidTr="00A15A5A">
        <w:trPr>
          <w:trHeight w:val="20"/>
        </w:trPr>
        <w:tc>
          <w:tcPr>
            <w:tcW w:w="2542" w:type="dxa"/>
            <w:shd w:val="clear" w:color="auto" w:fill="auto"/>
            <w:noWrap/>
            <w:vAlign w:val="bottom"/>
            <w:hideMark/>
          </w:tcPr>
          <w:p w14:paraId="1E4398BF"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Obinutuzumab </w:t>
            </w:r>
          </w:p>
        </w:tc>
        <w:tc>
          <w:tcPr>
            <w:tcW w:w="2342" w:type="dxa"/>
            <w:shd w:val="clear" w:color="auto" w:fill="auto"/>
            <w:noWrap/>
            <w:hideMark/>
          </w:tcPr>
          <w:p w14:paraId="2247901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7,350,228 </w:t>
            </w:r>
          </w:p>
        </w:tc>
        <w:tc>
          <w:tcPr>
            <w:tcW w:w="2342" w:type="dxa"/>
            <w:shd w:val="clear" w:color="auto" w:fill="auto"/>
            <w:noWrap/>
            <w:hideMark/>
          </w:tcPr>
          <w:p w14:paraId="2E7048E8"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7,954,448 </w:t>
            </w:r>
          </w:p>
        </w:tc>
        <w:tc>
          <w:tcPr>
            <w:tcW w:w="2343" w:type="dxa"/>
            <w:shd w:val="clear" w:color="auto" w:fill="auto"/>
            <w:noWrap/>
            <w:hideMark/>
          </w:tcPr>
          <w:p w14:paraId="24A9B1B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604,220 </w:t>
            </w:r>
          </w:p>
        </w:tc>
      </w:tr>
      <w:tr w:rsidR="00190B62" w:rsidRPr="009E5255" w14:paraId="0D724722" w14:textId="77777777" w:rsidTr="00A15A5A">
        <w:trPr>
          <w:trHeight w:val="20"/>
        </w:trPr>
        <w:tc>
          <w:tcPr>
            <w:tcW w:w="2542" w:type="dxa"/>
            <w:shd w:val="clear" w:color="auto" w:fill="auto"/>
            <w:noWrap/>
            <w:vAlign w:val="bottom"/>
            <w:hideMark/>
          </w:tcPr>
          <w:p w14:paraId="37B67BF4"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Carfilzomib </w:t>
            </w:r>
          </w:p>
        </w:tc>
        <w:tc>
          <w:tcPr>
            <w:tcW w:w="2342" w:type="dxa"/>
            <w:shd w:val="clear" w:color="auto" w:fill="auto"/>
            <w:noWrap/>
            <w:hideMark/>
          </w:tcPr>
          <w:p w14:paraId="6EBE1B0D"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6,139,928 </w:t>
            </w:r>
          </w:p>
        </w:tc>
        <w:tc>
          <w:tcPr>
            <w:tcW w:w="2342" w:type="dxa"/>
            <w:shd w:val="clear" w:color="auto" w:fill="auto"/>
            <w:noWrap/>
            <w:hideMark/>
          </w:tcPr>
          <w:p w14:paraId="0E20B2A5"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6,668,463 </w:t>
            </w:r>
          </w:p>
        </w:tc>
        <w:tc>
          <w:tcPr>
            <w:tcW w:w="2343" w:type="dxa"/>
            <w:shd w:val="clear" w:color="auto" w:fill="auto"/>
            <w:noWrap/>
            <w:hideMark/>
          </w:tcPr>
          <w:p w14:paraId="17720D3B"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528,535 </w:t>
            </w:r>
          </w:p>
        </w:tc>
      </w:tr>
      <w:tr w:rsidR="00190B62" w:rsidRPr="009E5255" w14:paraId="34920C8F" w14:textId="77777777" w:rsidTr="00A15A5A">
        <w:trPr>
          <w:trHeight w:val="20"/>
        </w:trPr>
        <w:tc>
          <w:tcPr>
            <w:tcW w:w="2542" w:type="dxa"/>
            <w:shd w:val="clear" w:color="auto" w:fill="auto"/>
            <w:noWrap/>
            <w:vAlign w:val="bottom"/>
            <w:hideMark/>
          </w:tcPr>
          <w:p w14:paraId="741FADC1"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Docetaxel </w:t>
            </w:r>
          </w:p>
        </w:tc>
        <w:tc>
          <w:tcPr>
            <w:tcW w:w="2342" w:type="dxa"/>
            <w:shd w:val="clear" w:color="auto" w:fill="auto"/>
            <w:noWrap/>
            <w:hideMark/>
          </w:tcPr>
          <w:p w14:paraId="7E59AD1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3,745,911 </w:t>
            </w:r>
          </w:p>
        </w:tc>
        <w:tc>
          <w:tcPr>
            <w:tcW w:w="2342" w:type="dxa"/>
            <w:shd w:val="clear" w:color="auto" w:fill="auto"/>
            <w:noWrap/>
            <w:hideMark/>
          </w:tcPr>
          <w:p w14:paraId="51530FDF"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4,251,845 </w:t>
            </w:r>
          </w:p>
        </w:tc>
        <w:tc>
          <w:tcPr>
            <w:tcW w:w="2343" w:type="dxa"/>
            <w:shd w:val="clear" w:color="auto" w:fill="auto"/>
            <w:noWrap/>
            <w:hideMark/>
          </w:tcPr>
          <w:p w14:paraId="7A94ABD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505,934 </w:t>
            </w:r>
          </w:p>
        </w:tc>
      </w:tr>
      <w:tr w:rsidR="00190B62" w:rsidRPr="009E5255" w14:paraId="5645B28F" w14:textId="77777777" w:rsidTr="00A15A5A">
        <w:trPr>
          <w:trHeight w:val="20"/>
        </w:trPr>
        <w:tc>
          <w:tcPr>
            <w:tcW w:w="2542" w:type="dxa"/>
            <w:shd w:val="clear" w:color="auto" w:fill="auto"/>
            <w:noWrap/>
            <w:vAlign w:val="bottom"/>
            <w:hideMark/>
          </w:tcPr>
          <w:p w14:paraId="61F8AAAE"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Pralatrexate </w:t>
            </w:r>
          </w:p>
        </w:tc>
        <w:tc>
          <w:tcPr>
            <w:tcW w:w="2342" w:type="dxa"/>
            <w:shd w:val="clear" w:color="auto" w:fill="auto"/>
            <w:noWrap/>
            <w:hideMark/>
          </w:tcPr>
          <w:p w14:paraId="1BB8C229"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6,159,056 </w:t>
            </w:r>
          </w:p>
        </w:tc>
        <w:tc>
          <w:tcPr>
            <w:tcW w:w="2342" w:type="dxa"/>
            <w:shd w:val="clear" w:color="auto" w:fill="auto"/>
            <w:noWrap/>
            <w:hideMark/>
          </w:tcPr>
          <w:p w14:paraId="19FD566B"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6,450,350 </w:t>
            </w:r>
          </w:p>
        </w:tc>
        <w:tc>
          <w:tcPr>
            <w:tcW w:w="2343" w:type="dxa"/>
            <w:shd w:val="clear" w:color="auto" w:fill="auto"/>
            <w:noWrap/>
            <w:hideMark/>
          </w:tcPr>
          <w:p w14:paraId="26E91134"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291,294 </w:t>
            </w:r>
          </w:p>
        </w:tc>
      </w:tr>
      <w:tr w:rsidR="00190B62" w:rsidRPr="009E5255" w14:paraId="63F1BA0B" w14:textId="77777777" w:rsidTr="00A15A5A">
        <w:trPr>
          <w:trHeight w:val="20"/>
        </w:trPr>
        <w:tc>
          <w:tcPr>
            <w:tcW w:w="2542" w:type="dxa"/>
            <w:shd w:val="clear" w:color="auto" w:fill="auto"/>
            <w:noWrap/>
            <w:vAlign w:val="bottom"/>
            <w:hideMark/>
          </w:tcPr>
          <w:p w14:paraId="4ADFFA68" w14:textId="77777777" w:rsidR="00190B62" w:rsidRPr="009E5255" w:rsidRDefault="00190B62" w:rsidP="000C0B17">
            <w:pPr>
              <w:pStyle w:val="NoSpacing"/>
              <w:rPr>
                <w:rFonts w:asciiTheme="majorHAnsi" w:hAnsiTheme="majorHAnsi" w:cstheme="majorHAnsi"/>
                <w:szCs w:val="20"/>
              </w:rPr>
            </w:pPr>
            <w:r w:rsidRPr="009E5255">
              <w:rPr>
                <w:rFonts w:asciiTheme="majorHAnsi" w:eastAsiaTheme="minorEastAsia" w:hAnsiTheme="majorHAnsi" w:cstheme="majorHAnsi"/>
                <w:szCs w:val="20"/>
              </w:rPr>
              <w:t xml:space="preserve">Arsenic </w:t>
            </w:r>
          </w:p>
        </w:tc>
        <w:tc>
          <w:tcPr>
            <w:tcW w:w="2342" w:type="dxa"/>
            <w:shd w:val="clear" w:color="auto" w:fill="auto"/>
            <w:noWrap/>
            <w:hideMark/>
          </w:tcPr>
          <w:p w14:paraId="0D963530"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92,934 </w:t>
            </w:r>
          </w:p>
        </w:tc>
        <w:tc>
          <w:tcPr>
            <w:tcW w:w="2342" w:type="dxa"/>
            <w:shd w:val="clear" w:color="auto" w:fill="auto"/>
            <w:noWrap/>
            <w:hideMark/>
          </w:tcPr>
          <w:p w14:paraId="568317E7"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64,555 </w:t>
            </w:r>
          </w:p>
        </w:tc>
        <w:tc>
          <w:tcPr>
            <w:tcW w:w="2343" w:type="dxa"/>
            <w:shd w:val="clear" w:color="auto" w:fill="auto"/>
            <w:noWrap/>
            <w:hideMark/>
          </w:tcPr>
          <w:p w14:paraId="7E38CBD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71,621 </w:t>
            </w:r>
          </w:p>
        </w:tc>
      </w:tr>
      <w:tr w:rsidR="00190B62" w:rsidRPr="009E5255" w14:paraId="1333DDB9" w14:textId="77777777" w:rsidTr="00A15A5A">
        <w:trPr>
          <w:trHeight w:val="20"/>
        </w:trPr>
        <w:tc>
          <w:tcPr>
            <w:tcW w:w="2542" w:type="dxa"/>
            <w:shd w:val="clear" w:color="auto" w:fill="auto"/>
            <w:noWrap/>
            <w:vAlign w:val="bottom"/>
            <w:hideMark/>
          </w:tcPr>
          <w:p w14:paraId="4B7B3367"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Eribulin </w:t>
            </w:r>
          </w:p>
        </w:tc>
        <w:tc>
          <w:tcPr>
            <w:tcW w:w="2342" w:type="dxa"/>
            <w:shd w:val="clear" w:color="auto" w:fill="auto"/>
            <w:noWrap/>
            <w:hideMark/>
          </w:tcPr>
          <w:p w14:paraId="506FD67A"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53,109 </w:t>
            </w:r>
          </w:p>
        </w:tc>
        <w:tc>
          <w:tcPr>
            <w:tcW w:w="2342" w:type="dxa"/>
            <w:shd w:val="clear" w:color="auto" w:fill="auto"/>
            <w:noWrap/>
            <w:hideMark/>
          </w:tcPr>
          <w:p w14:paraId="6D83DAE9"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68,826 </w:t>
            </w:r>
          </w:p>
        </w:tc>
        <w:tc>
          <w:tcPr>
            <w:tcW w:w="2343" w:type="dxa"/>
            <w:shd w:val="clear" w:color="auto" w:fill="auto"/>
            <w:noWrap/>
            <w:hideMark/>
          </w:tcPr>
          <w:p w14:paraId="76721F9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15,717 </w:t>
            </w:r>
          </w:p>
        </w:tc>
      </w:tr>
      <w:tr w:rsidR="00190B62" w:rsidRPr="009E5255" w14:paraId="2DC5C686" w14:textId="77777777" w:rsidTr="00A15A5A">
        <w:trPr>
          <w:trHeight w:val="20"/>
        </w:trPr>
        <w:tc>
          <w:tcPr>
            <w:tcW w:w="2542" w:type="dxa"/>
            <w:shd w:val="clear" w:color="auto" w:fill="auto"/>
            <w:noWrap/>
            <w:vAlign w:val="bottom"/>
            <w:hideMark/>
          </w:tcPr>
          <w:p w14:paraId="47CDB648"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Ipilimumab </w:t>
            </w:r>
          </w:p>
        </w:tc>
        <w:tc>
          <w:tcPr>
            <w:tcW w:w="2342" w:type="dxa"/>
            <w:shd w:val="clear" w:color="auto" w:fill="auto"/>
            <w:noWrap/>
            <w:hideMark/>
          </w:tcPr>
          <w:p w14:paraId="39D6CB36"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618 </w:t>
            </w:r>
          </w:p>
        </w:tc>
        <w:tc>
          <w:tcPr>
            <w:tcW w:w="2342" w:type="dxa"/>
            <w:shd w:val="clear" w:color="auto" w:fill="auto"/>
            <w:noWrap/>
            <w:hideMark/>
          </w:tcPr>
          <w:p w14:paraId="003EB568"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17 </w:t>
            </w:r>
          </w:p>
        </w:tc>
        <w:tc>
          <w:tcPr>
            <w:tcW w:w="2343" w:type="dxa"/>
            <w:shd w:val="clear" w:color="auto" w:fill="auto"/>
            <w:noWrap/>
            <w:hideMark/>
          </w:tcPr>
          <w:p w14:paraId="00C201A5"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01 </w:t>
            </w:r>
          </w:p>
        </w:tc>
      </w:tr>
      <w:tr w:rsidR="00190B62" w:rsidRPr="009E5255" w14:paraId="42840782" w14:textId="77777777" w:rsidTr="00A15A5A">
        <w:trPr>
          <w:trHeight w:val="20"/>
        </w:trPr>
        <w:tc>
          <w:tcPr>
            <w:tcW w:w="2542" w:type="dxa"/>
            <w:shd w:val="clear" w:color="auto" w:fill="auto"/>
            <w:noWrap/>
            <w:vAlign w:val="bottom"/>
            <w:hideMark/>
          </w:tcPr>
          <w:p w14:paraId="175DD1A5"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Trastuzumab </w:t>
            </w:r>
          </w:p>
        </w:tc>
        <w:tc>
          <w:tcPr>
            <w:tcW w:w="2342" w:type="dxa"/>
            <w:shd w:val="clear" w:color="auto" w:fill="auto"/>
            <w:noWrap/>
            <w:hideMark/>
          </w:tcPr>
          <w:p w14:paraId="05406044"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3,100 </w:t>
            </w:r>
          </w:p>
        </w:tc>
        <w:tc>
          <w:tcPr>
            <w:tcW w:w="2342" w:type="dxa"/>
            <w:shd w:val="clear" w:color="auto" w:fill="auto"/>
            <w:noWrap/>
            <w:hideMark/>
          </w:tcPr>
          <w:p w14:paraId="11B9C275"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1,533 </w:t>
            </w:r>
          </w:p>
        </w:tc>
        <w:tc>
          <w:tcPr>
            <w:tcW w:w="2343" w:type="dxa"/>
            <w:shd w:val="clear" w:color="auto" w:fill="auto"/>
            <w:noWrap/>
            <w:hideMark/>
          </w:tcPr>
          <w:p w14:paraId="1E65CD5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567 </w:t>
            </w:r>
          </w:p>
        </w:tc>
      </w:tr>
      <w:tr w:rsidR="00190B62" w:rsidRPr="009E5255" w14:paraId="584EEDF2" w14:textId="77777777" w:rsidTr="00A15A5A">
        <w:trPr>
          <w:trHeight w:val="20"/>
        </w:trPr>
        <w:tc>
          <w:tcPr>
            <w:tcW w:w="2542" w:type="dxa"/>
            <w:shd w:val="clear" w:color="auto" w:fill="auto"/>
            <w:noWrap/>
            <w:vAlign w:val="bottom"/>
            <w:hideMark/>
          </w:tcPr>
          <w:p w14:paraId="5E20CBD5"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Rituximab </w:t>
            </w:r>
          </w:p>
        </w:tc>
        <w:tc>
          <w:tcPr>
            <w:tcW w:w="2342" w:type="dxa"/>
            <w:shd w:val="clear" w:color="auto" w:fill="auto"/>
            <w:noWrap/>
            <w:hideMark/>
          </w:tcPr>
          <w:p w14:paraId="2B38A0C4"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8,484 </w:t>
            </w:r>
          </w:p>
        </w:tc>
        <w:tc>
          <w:tcPr>
            <w:tcW w:w="2342" w:type="dxa"/>
            <w:shd w:val="clear" w:color="auto" w:fill="auto"/>
            <w:noWrap/>
            <w:hideMark/>
          </w:tcPr>
          <w:p w14:paraId="367C58B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6,743 </w:t>
            </w:r>
          </w:p>
        </w:tc>
        <w:tc>
          <w:tcPr>
            <w:tcW w:w="2343" w:type="dxa"/>
            <w:shd w:val="clear" w:color="auto" w:fill="auto"/>
            <w:noWrap/>
            <w:hideMark/>
          </w:tcPr>
          <w:p w14:paraId="5B654D2F"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741 </w:t>
            </w:r>
          </w:p>
        </w:tc>
      </w:tr>
      <w:tr w:rsidR="00190B62" w:rsidRPr="009E5255" w14:paraId="4DDF2C9E" w14:textId="77777777" w:rsidTr="00A15A5A">
        <w:trPr>
          <w:trHeight w:val="20"/>
        </w:trPr>
        <w:tc>
          <w:tcPr>
            <w:tcW w:w="2542" w:type="dxa"/>
            <w:shd w:val="clear" w:color="auto" w:fill="auto"/>
            <w:noWrap/>
            <w:vAlign w:val="bottom"/>
            <w:hideMark/>
          </w:tcPr>
          <w:p w14:paraId="670B5000"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Cladribine </w:t>
            </w:r>
          </w:p>
        </w:tc>
        <w:tc>
          <w:tcPr>
            <w:tcW w:w="2342" w:type="dxa"/>
            <w:shd w:val="clear" w:color="auto" w:fill="auto"/>
            <w:noWrap/>
            <w:hideMark/>
          </w:tcPr>
          <w:p w14:paraId="38091034"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3,069 </w:t>
            </w:r>
          </w:p>
        </w:tc>
        <w:tc>
          <w:tcPr>
            <w:tcW w:w="2342" w:type="dxa"/>
            <w:shd w:val="clear" w:color="auto" w:fill="auto"/>
            <w:noWrap/>
            <w:hideMark/>
          </w:tcPr>
          <w:p w14:paraId="4EBF6C90"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4,382 </w:t>
            </w:r>
          </w:p>
        </w:tc>
        <w:tc>
          <w:tcPr>
            <w:tcW w:w="2343" w:type="dxa"/>
            <w:shd w:val="clear" w:color="auto" w:fill="auto"/>
            <w:noWrap/>
            <w:hideMark/>
          </w:tcPr>
          <w:p w14:paraId="20B4A9B4"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8,687 </w:t>
            </w:r>
          </w:p>
        </w:tc>
      </w:tr>
      <w:tr w:rsidR="00190B62" w:rsidRPr="009E5255" w14:paraId="3F7DD521" w14:textId="77777777" w:rsidTr="00A15A5A">
        <w:trPr>
          <w:trHeight w:val="20"/>
        </w:trPr>
        <w:tc>
          <w:tcPr>
            <w:tcW w:w="2542" w:type="dxa"/>
            <w:shd w:val="clear" w:color="auto" w:fill="auto"/>
            <w:noWrap/>
            <w:vAlign w:val="bottom"/>
            <w:hideMark/>
          </w:tcPr>
          <w:p w14:paraId="05BF7528"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Raltitrexed </w:t>
            </w:r>
          </w:p>
        </w:tc>
        <w:tc>
          <w:tcPr>
            <w:tcW w:w="2342" w:type="dxa"/>
            <w:shd w:val="clear" w:color="auto" w:fill="auto"/>
            <w:noWrap/>
            <w:hideMark/>
          </w:tcPr>
          <w:p w14:paraId="1CFE2526"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19,457 </w:t>
            </w:r>
          </w:p>
        </w:tc>
        <w:tc>
          <w:tcPr>
            <w:tcW w:w="2342" w:type="dxa"/>
            <w:shd w:val="clear" w:color="auto" w:fill="auto"/>
            <w:noWrap/>
            <w:hideMark/>
          </w:tcPr>
          <w:p w14:paraId="5CE3DD52"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06,787 </w:t>
            </w:r>
          </w:p>
        </w:tc>
        <w:tc>
          <w:tcPr>
            <w:tcW w:w="2343" w:type="dxa"/>
            <w:shd w:val="clear" w:color="auto" w:fill="auto"/>
            <w:noWrap/>
            <w:hideMark/>
          </w:tcPr>
          <w:p w14:paraId="2CAE8DA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2,670 </w:t>
            </w:r>
          </w:p>
        </w:tc>
      </w:tr>
      <w:tr w:rsidR="00190B62" w:rsidRPr="009E5255" w14:paraId="03827816" w14:textId="77777777" w:rsidTr="00A15A5A">
        <w:trPr>
          <w:trHeight w:val="20"/>
        </w:trPr>
        <w:tc>
          <w:tcPr>
            <w:tcW w:w="2542" w:type="dxa"/>
            <w:shd w:val="clear" w:color="auto" w:fill="auto"/>
            <w:noWrap/>
            <w:vAlign w:val="bottom"/>
            <w:hideMark/>
          </w:tcPr>
          <w:p w14:paraId="59661E11"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Epirubicin </w:t>
            </w:r>
          </w:p>
        </w:tc>
        <w:tc>
          <w:tcPr>
            <w:tcW w:w="2342" w:type="dxa"/>
            <w:shd w:val="clear" w:color="auto" w:fill="auto"/>
            <w:noWrap/>
            <w:hideMark/>
          </w:tcPr>
          <w:p w14:paraId="3D9C4C2A"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974,820 </w:t>
            </w:r>
          </w:p>
        </w:tc>
        <w:tc>
          <w:tcPr>
            <w:tcW w:w="2342" w:type="dxa"/>
            <w:shd w:val="clear" w:color="auto" w:fill="auto"/>
            <w:noWrap/>
            <w:hideMark/>
          </w:tcPr>
          <w:p w14:paraId="3022C6D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961,220 </w:t>
            </w:r>
          </w:p>
        </w:tc>
        <w:tc>
          <w:tcPr>
            <w:tcW w:w="2343" w:type="dxa"/>
            <w:shd w:val="clear" w:color="auto" w:fill="auto"/>
            <w:noWrap/>
            <w:hideMark/>
          </w:tcPr>
          <w:p w14:paraId="413403C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3,600 </w:t>
            </w:r>
          </w:p>
        </w:tc>
      </w:tr>
      <w:tr w:rsidR="00190B62" w:rsidRPr="009E5255" w14:paraId="279A9E68" w14:textId="77777777" w:rsidTr="00A15A5A">
        <w:trPr>
          <w:trHeight w:val="20"/>
        </w:trPr>
        <w:tc>
          <w:tcPr>
            <w:tcW w:w="2542" w:type="dxa"/>
            <w:shd w:val="clear" w:color="auto" w:fill="auto"/>
            <w:noWrap/>
            <w:vAlign w:val="bottom"/>
            <w:hideMark/>
          </w:tcPr>
          <w:p w14:paraId="3F45A8B4"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Gemcitabine </w:t>
            </w:r>
          </w:p>
        </w:tc>
        <w:tc>
          <w:tcPr>
            <w:tcW w:w="2342" w:type="dxa"/>
            <w:shd w:val="clear" w:color="auto" w:fill="auto"/>
            <w:noWrap/>
            <w:hideMark/>
          </w:tcPr>
          <w:p w14:paraId="6E65CA85"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58,895 </w:t>
            </w:r>
          </w:p>
        </w:tc>
        <w:tc>
          <w:tcPr>
            <w:tcW w:w="2342" w:type="dxa"/>
            <w:shd w:val="clear" w:color="auto" w:fill="auto"/>
            <w:noWrap/>
            <w:hideMark/>
          </w:tcPr>
          <w:p w14:paraId="521734F2"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0,585 </w:t>
            </w:r>
          </w:p>
        </w:tc>
        <w:tc>
          <w:tcPr>
            <w:tcW w:w="2343" w:type="dxa"/>
            <w:shd w:val="clear" w:color="auto" w:fill="auto"/>
            <w:noWrap/>
            <w:hideMark/>
          </w:tcPr>
          <w:p w14:paraId="5F56FFA7"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8,310 </w:t>
            </w:r>
          </w:p>
        </w:tc>
      </w:tr>
      <w:tr w:rsidR="00190B62" w:rsidRPr="009E5255" w14:paraId="6BBEFFEA" w14:textId="77777777" w:rsidTr="00A15A5A">
        <w:trPr>
          <w:trHeight w:val="20"/>
        </w:trPr>
        <w:tc>
          <w:tcPr>
            <w:tcW w:w="2542" w:type="dxa"/>
            <w:shd w:val="clear" w:color="auto" w:fill="auto"/>
            <w:noWrap/>
            <w:vAlign w:val="bottom"/>
            <w:hideMark/>
          </w:tcPr>
          <w:p w14:paraId="71BBD578"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Bortezomib </w:t>
            </w:r>
          </w:p>
        </w:tc>
        <w:tc>
          <w:tcPr>
            <w:tcW w:w="2342" w:type="dxa"/>
            <w:shd w:val="clear" w:color="auto" w:fill="auto"/>
            <w:noWrap/>
            <w:hideMark/>
          </w:tcPr>
          <w:p w14:paraId="4DF946B1"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23,743 </w:t>
            </w:r>
          </w:p>
        </w:tc>
        <w:tc>
          <w:tcPr>
            <w:tcW w:w="2342" w:type="dxa"/>
            <w:shd w:val="clear" w:color="auto" w:fill="auto"/>
            <w:noWrap/>
            <w:hideMark/>
          </w:tcPr>
          <w:p w14:paraId="6F19D5E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04,671 </w:t>
            </w:r>
          </w:p>
        </w:tc>
        <w:tc>
          <w:tcPr>
            <w:tcW w:w="2343" w:type="dxa"/>
            <w:shd w:val="clear" w:color="auto" w:fill="auto"/>
            <w:noWrap/>
            <w:hideMark/>
          </w:tcPr>
          <w:p w14:paraId="4D30FF4D"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9,071 </w:t>
            </w:r>
          </w:p>
        </w:tc>
      </w:tr>
      <w:tr w:rsidR="00190B62" w:rsidRPr="009E5255" w14:paraId="59745852" w14:textId="77777777" w:rsidTr="00A15A5A">
        <w:trPr>
          <w:trHeight w:val="20"/>
        </w:trPr>
        <w:tc>
          <w:tcPr>
            <w:tcW w:w="2542" w:type="dxa"/>
            <w:shd w:val="clear" w:color="auto" w:fill="auto"/>
            <w:noWrap/>
            <w:vAlign w:val="bottom"/>
            <w:hideMark/>
          </w:tcPr>
          <w:p w14:paraId="196CB723"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Vincristine </w:t>
            </w:r>
          </w:p>
        </w:tc>
        <w:tc>
          <w:tcPr>
            <w:tcW w:w="2342" w:type="dxa"/>
            <w:shd w:val="clear" w:color="auto" w:fill="auto"/>
            <w:noWrap/>
            <w:hideMark/>
          </w:tcPr>
          <w:p w14:paraId="7ABA6864"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56,331 </w:t>
            </w:r>
          </w:p>
        </w:tc>
        <w:tc>
          <w:tcPr>
            <w:tcW w:w="2342" w:type="dxa"/>
            <w:shd w:val="clear" w:color="auto" w:fill="auto"/>
            <w:noWrap/>
            <w:hideMark/>
          </w:tcPr>
          <w:p w14:paraId="5C43CAC0"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31,333 </w:t>
            </w:r>
          </w:p>
        </w:tc>
        <w:tc>
          <w:tcPr>
            <w:tcW w:w="2343" w:type="dxa"/>
            <w:shd w:val="clear" w:color="auto" w:fill="auto"/>
            <w:noWrap/>
            <w:hideMark/>
          </w:tcPr>
          <w:p w14:paraId="2FC5FC7F"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4,998 </w:t>
            </w:r>
          </w:p>
        </w:tc>
      </w:tr>
      <w:tr w:rsidR="00190B62" w:rsidRPr="009E5255" w14:paraId="2D66B55C" w14:textId="77777777" w:rsidTr="00A15A5A">
        <w:trPr>
          <w:trHeight w:val="20"/>
        </w:trPr>
        <w:tc>
          <w:tcPr>
            <w:tcW w:w="2542" w:type="dxa"/>
            <w:shd w:val="clear" w:color="auto" w:fill="auto"/>
            <w:noWrap/>
            <w:vAlign w:val="bottom"/>
            <w:hideMark/>
          </w:tcPr>
          <w:p w14:paraId="5F6D26DE"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Vinblastine </w:t>
            </w:r>
          </w:p>
        </w:tc>
        <w:tc>
          <w:tcPr>
            <w:tcW w:w="2342" w:type="dxa"/>
            <w:shd w:val="clear" w:color="auto" w:fill="auto"/>
            <w:noWrap/>
            <w:hideMark/>
          </w:tcPr>
          <w:p w14:paraId="7978EDC2"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519,444 </w:t>
            </w:r>
          </w:p>
        </w:tc>
        <w:tc>
          <w:tcPr>
            <w:tcW w:w="2342" w:type="dxa"/>
            <w:shd w:val="clear" w:color="auto" w:fill="auto"/>
            <w:noWrap/>
            <w:hideMark/>
          </w:tcPr>
          <w:p w14:paraId="2F4626E3"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489,221 </w:t>
            </w:r>
          </w:p>
        </w:tc>
        <w:tc>
          <w:tcPr>
            <w:tcW w:w="2343" w:type="dxa"/>
            <w:shd w:val="clear" w:color="auto" w:fill="auto"/>
            <w:noWrap/>
            <w:hideMark/>
          </w:tcPr>
          <w:p w14:paraId="314E8C3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0,223 </w:t>
            </w:r>
          </w:p>
        </w:tc>
      </w:tr>
      <w:tr w:rsidR="00190B62" w:rsidRPr="009E5255" w14:paraId="4E58D9B3" w14:textId="77777777" w:rsidTr="00A15A5A">
        <w:trPr>
          <w:trHeight w:val="20"/>
        </w:trPr>
        <w:tc>
          <w:tcPr>
            <w:tcW w:w="2542" w:type="dxa"/>
            <w:shd w:val="clear" w:color="auto" w:fill="auto"/>
            <w:noWrap/>
            <w:vAlign w:val="bottom"/>
            <w:hideMark/>
          </w:tcPr>
          <w:p w14:paraId="584862E9"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Cabazitaxel </w:t>
            </w:r>
          </w:p>
        </w:tc>
        <w:tc>
          <w:tcPr>
            <w:tcW w:w="2342" w:type="dxa"/>
            <w:shd w:val="clear" w:color="auto" w:fill="auto"/>
            <w:noWrap/>
            <w:hideMark/>
          </w:tcPr>
          <w:p w14:paraId="6C077256"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771,857 </w:t>
            </w:r>
          </w:p>
        </w:tc>
        <w:tc>
          <w:tcPr>
            <w:tcW w:w="2342" w:type="dxa"/>
            <w:shd w:val="clear" w:color="auto" w:fill="auto"/>
            <w:noWrap/>
            <w:hideMark/>
          </w:tcPr>
          <w:p w14:paraId="74BA4A72"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733,087 </w:t>
            </w:r>
          </w:p>
        </w:tc>
        <w:tc>
          <w:tcPr>
            <w:tcW w:w="2343" w:type="dxa"/>
            <w:shd w:val="clear" w:color="auto" w:fill="auto"/>
            <w:noWrap/>
            <w:hideMark/>
          </w:tcPr>
          <w:p w14:paraId="29C6E556"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8,770 </w:t>
            </w:r>
          </w:p>
        </w:tc>
      </w:tr>
      <w:tr w:rsidR="00190B62" w:rsidRPr="009E5255" w14:paraId="6F26B3E4" w14:textId="77777777" w:rsidTr="00A15A5A">
        <w:trPr>
          <w:trHeight w:val="20"/>
        </w:trPr>
        <w:tc>
          <w:tcPr>
            <w:tcW w:w="2542" w:type="dxa"/>
            <w:shd w:val="clear" w:color="auto" w:fill="auto"/>
            <w:noWrap/>
            <w:vAlign w:val="bottom"/>
            <w:hideMark/>
          </w:tcPr>
          <w:p w14:paraId="41A4907A"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Vinorelbine </w:t>
            </w:r>
          </w:p>
        </w:tc>
        <w:tc>
          <w:tcPr>
            <w:tcW w:w="2342" w:type="dxa"/>
            <w:shd w:val="clear" w:color="auto" w:fill="auto"/>
            <w:noWrap/>
            <w:hideMark/>
          </w:tcPr>
          <w:p w14:paraId="61477A1A"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16,431 </w:t>
            </w:r>
          </w:p>
        </w:tc>
        <w:tc>
          <w:tcPr>
            <w:tcW w:w="2342" w:type="dxa"/>
            <w:shd w:val="clear" w:color="auto" w:fill="auto"/>
            <w:noWrap/>
            <w:hideMark/>
          </w:tcPr>
          <w:p w14:paraId="0E2412D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71,319 </w:t>
            </w:r>
          </w:p>
        </w:tc>
        <w:tc>
          <w:tcPr>
            <w:tcW w:w="2343" w:type="dxa"/>
            <w:shd w:val="clear" w:color="auto" w:fill="auto"/>
            <w:noWrap/>
            <w:hideMark/>
          </w:tcPr>
          <w:p w14:paraId="18F44C7A"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5,112 </w:t>
            </w:r>
          </w:p>
        </w:tc>
      </w:tr>
      <w:tr w:rsidR="00190B62" w:rsidRPr="009E5255" w14:paraId="25509EFC" w14:textId="77777777" w:rsidTr="00A15A5A">
        <w:trPr>
          <w:trHeight w:val="20"/>
        </w:trPr>
        <w:tc>
          <w:tcPr>
            <w:tcW w:w="2542" w:type="dxa"/>
            <w:shd w:val="clear" w:color="auto" w:fill="auto"/>
            <w:noWrap/>
            <w:vAlign w:val="bottom"/>
            <w:hideMark/>
          </w:tcPr>
          <w:p w14:paraId="3AD02E49"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Irinotecan </w:t>
            </w:r>
          </w:p>
        </w:tc>
        <w:tc>
          <w:tcPr>
            <w:tcW w:w="2342" w:type="dxa"/>
            <w:shd w:val="clear" w:color="auto" w:fill="auto"/>
            <w:noWrap/>
            <w:hideMark/>
          </w:tcPr>
          <w:p w14:paraId="5F8C751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636,977 </w:t>
            </w:r>
          </w:p>
        </w:tc>
        <w:tc>
          <w:tcPr>
            <w:tcW w:w="2342" w:type="dxa"/>
            <w:shd w:val="clear" w:color="auto" w:fill="auto"/>
            <w:noWrap/>
            <w:hideMark/>
          </w:tcPr>
          <w:p w14:paraId="2A75EE7F"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585,226 </w:t>
            </w:r>
          </w:p>
        </w:tc>
        <w:tc>
          <w:tcPr>
            <w:tcW w:w="2343" w:type="dxa"/>
            <w:shd w:val="clear" w:color="auto" w:fill="auto"/>
            <w:noWrap/>
            <w:hideMark/>
          </w:tcPr>
          <w:p w14:paraId="094B3583"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51,751 </w:t>
            </w:r>
          </w:p>
        </w:tc>
      </w:tr>
      <w:tr w:rsidR="00190B62" w:rsidRPr="009E5255" w14:paraId="0F42789D" w14:textId="77777777" w:rsidTr="00A15A5A">
        <w:trPr>
          <w:trHeight w:val="20"/>
        </w:trPr>
        <w:tc>
          <w:tcPr>
            <w:tcW w:w="2542" w:type="dxa"/>
            <w:shd w:val="clear" w:color="auto" w:fill="auto"/>
            <w:noWrap/>
            <w:vAlign w:val="bottom"/>
            <w:hideMark/>
          </w:tcPr>
          <w:p w14:paraId="20EFEC76"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Blinatumomab </w:t>
            </w:r>
          </w:p>
        </w:tc>
        <w:tc>
          <w:tcPr>
            <w:tcW w:w="2342" w:type="dxa"/>
            <w:shd w:val="clear" w:color="auto" w:fill="auto"/>
            <w:noWrap/>
            <w:hideMark/>
          </w:tcPr>
          <w:p w14:paraId="2F4F2636"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16,043 </w:t>
            </w:r>
          </w:p>
        </w:tc>
        <w:tc>
          <w:tcPr>
            <w:tcW w:w="2342" w:type="dxa"/>
            <w:shd w:val="clear" w:color="auto" w:fill="auto"/>
            <w:noWrap/>
            <w:hideMark/>
          </w:tcPr>
          <w:p w14:paraId="0A79BA11"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44,600 </w:t>
            </w:r>
          </w:p>
        </w:tc>
        <w:tc>
          <w:tcPr>
            <w:tcW w:w="2343" w:type="dxa"/>
            <w:shd w:val="clear" w:color="auto" w:fill="auto"/>
            <w:noWrap/>
            <w:hideMark/>
          </w:tcPr>
          <w:p w14:paraId="7AE3C67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71,443 </w:t>
            </w:r>
          </w:p>
        </w:tc>
      </w:tr>
      <w:tr w:rsidR="00190B62" w:rsidRPr="009E5255" w14:paraId="29BD11C8" w14:textId="77777777" w:rsidTr="00A15A5A">
        <w:trPr>
          <w:trHeight w:val="20"/>
        </w:trPr>
        <w:tc>
          <w:tcPr>
            <w:tcW w:w="2542" w:type="dxa"/>
            <w:shd w:val="clear" w:color="auto" w:fill="auto"/>
            <w:noWrap/>
            <w:vAlign w:val="bottom"/>
            <w:hideMark/>
          </w:tcPr>
          <w:p w14:paraId="0419D25D"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Brentuximab Vedotin </w:t>
            </w:r>
          </w:p>
        </w:tc>
        <w:tc>
          <w:tcPr>
            <w:tcW w:w="2342" w:type="dxa"/>
            <w:shd w:val="clear" w:color="auto" w:fill="auto"/>
            <w:noWrap/>
            <w:hideMark/>
          </w:tcPr>
          <w:p w14:paraId="6DA7FD85"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47,139 </w:t>
            </w:r>
          </w:p>
        </w:tc>
        <w:tc>
          <w:tcPr>
            <w:tcW w:w="2342" w:type="dxa"/>
            <w:shd w:val="clear" w:color="auto" w:fill="auto"/>
            <w:noWrap/>
            <w:hideMark/>
          </w:tcPr>
          <w:p w14:paraId="60B5B8F2"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66,735 </w:t>
            </w:r>
          </w:p>
        </w:tc>
        <w:tc>
          <w:tcPr>
            <w:tcW w:w="2343" w:type="dxa"/>
            <w:shd w:val="clear" w:color="auto" w:fill="auto"/>
            <w:noWrap/>
            <w:hideMark/>
          </w:tcPr>
          <w:p w14:paraId="36850FD4"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80,404 </w:t>
            </w:r>
          </w:p>
        </w:tc>
      </w:tr>
      <w:tr w:rsidR="00190B62" w:rsidRPr="009E5255" w14:paraId="4FF60DD8" w14:textId="77777777" w:rsidTr="00A15A5A">
        <w:trPr>
          <w:trHeight w:val="20"/>
        </w:trPr>
        <w:tc>
          <w:tcPr>
            <w:tcW w:w="2542" w:type="dxa"/>
            <w:shd w:val="clear" w:color="auto" w:fill="auto"/>
            <w:noWrap/>
            <w:vAlign w:val="bottom"/>
            <w:hideMark/>
          </w:tcPr>
          <w:p w14:paraId="555FF05C"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Avelumab </w:t>
            </w:r>
          </w:p>
        </w:tc>
        <w:tc>
          <w:tcPr>
            <w:tcW w:w="2342" w:type="dxa"/>
            <w:shd w:val="clear" w:color="auto" w:fill="auto"/>
            <w:noWrap/>
            <w:hideMark/>
          </w:tcPr>
          <w:p w14:paraId="5C94D6E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224,718 </w:t>
            </w:r>
          </w:p>
        </w:tc>
        <w:tc>
          <w:tcPr>
            <w:tcW w:w="2342" w:type="dxa"/>
            <w:shd w:val="clear" w:color="auto" w:fill="auto"/>
            <w:noWrap/>
            <w:hideMark/>
          </w:tcPr>
          <w:p w14:paraId="55065CA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091,699 </w:t>
            </w:r>
          </w:p>
        </w:tc>
        <w:tc>
          <w:tcPr>
            <w:tcW w:w="2343" w:type="dxa"/>
            <w:shd w:val="clear" w:color="auto" w:fill="auto"/>
            <w:noWrap/>
            <w:hideMark/>
          </w:tcPr>
          <w:p w14:paraId="701E281F"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33,019 </w:t>
            </w:r>
          </w:p>
        </w:tc>
      </w:tr>
      <w:tr w:rsidR="00190B62" w:rsidRPr="009E5255" w14:paraId="7997FD05" w14:textId="77777777" w:rsidTr="00A15A5A">
        <w:trPr>
          <w:trHeight w:val="20"/>
        </w:trPr>
        <w:tc>
          <w:tcPr>
            <w:tcW w:w="2542" w:type="dxa"/>
            <w:shd w:val="clear" w:color="auto" w:fill="auto"/>
            <w:noWrap/>
            <w:vAlign w:val="bottom"/>
            <w:hideMark/>
          </w:tcPr>
          <w:p w14:paraId="2D7DF68E"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Ifosfamide </w:t>
            </w:r>
          </w:p>
        </w:tc>
        <w:tc>
          <w:tcPr>
            <w:tcW w:w="2342" w:type="dxa"/>
            <w:shd w:val="clear" w:color="auto" w:fill="auto"/>
            <w:noWrap/>
            <w:hideMark/>
          </w:tcPr>
          <w:p w14:paraId="54686C51"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12,533 </w:t>
            </w:r>
          </w:p>
        </w:tc>
        <w:tc>
          <w:tcPr>
            <w:tcW w:w="2342" w:type="dxa"/>
            <w:shd w:val="clear" w:color="auto" w:fill="auto"/>
            <w:noWrap/>
            <w:hideMark/>
          </w:tcPr>
          <w:p w14:paraId="45104B3F"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3,457 </w:t>
            </w:r>
          </w:p>
        </w:tc>
        <w:tc>
          <w:tcPr>
            <w:tcW w:w="2343" w:type="dxa"/>
            <w:shd w:val="clear" w:color="auto" w:fill="auto"/>
            <w:noWrap/>
            <w:hideMark/>
          </w:tcPr>
          <w:p w14:paraId="1D239857"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79,076 </w:t>
            </w:r>
          </w:p>
        </w:tc>
      </w:tr>
      <w:tr w:rsidR="00190B62" w:rsidRPr="009E5255" w14:paraId="6AA8B945" w14:textId="77777777" w:rsidTr="00A15A5A">
        <w:trPr>
          <w:trHeight w:val="20"/>
        </w:trPr>
        <w:tc>
          <w:tcPr>
            <w:tcW w:w="2542" w:type="dxa"/>
            <w:shd w:val="clear" w:color="auto" w:fill="auto"/>
            <w:noWrap/>
            <w:vAlign w:val="bottom"/>
            <w:hideMark/>
          </w:tcPr>
          <w:p w14:paraId="56D2AA97"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Bevacizumab </w:t>
            </w:r>
          </w:p>
        </w:tc>
        <w:tc>
          <w:tcPr>
            <w:tcW w:w="2342" w:type="dxa"/>
            <w:shd w:val="clear" w:color="auto" w:fill="auto"/>
            <w:noWrap/>
            <w:hideMark/>
          </w:tcPr>
          <w:p w14:paraId="6AE753C5"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81,539,032 </w:t>
            </w:r>
          </w:p>
        </w:tc>
        <w:tc>
          <w:tcPr>
            <w:tcW w:w="2342" w:type="dxa"/>
            <w:shd w:val="clear" w:color="auto" w:fill="auto"/>
            <w:noWrap/>
            <w:hideMark/>
          </w:tcPr>
          <w:p w14:paraId="4785A281"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81,359,240 </w:t>
            </w:r>
          </w:p>
        </w:tc>
        <w:tc>
          <w:tcPr>
            <w:tcW w:w="2343" w:type="dxa"/>
            <w:shd w:val="clear" w:color="auto" w:fill="auto"/>
            <w:noWrap/>
            <w:hideMark/>
          </w:tcPr>
          <w:p w14:paraId="6CB8051A"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79,792 </w:t>
            </w:r>
          </w:p>
        </w:tc>
      </w:tr>
      <w:tr w:rsidR="00190B62" w:rsidRPr="009E5255" w14:paraId="3FBFC926" w14:textId="77777777" w:rsidTr="00A15A5A">
        <w:trPr>
          <w:trHeight w:val="20"/>
        </w:trPr>
        <w:tc>
          <w:tcPr>
            <w:tcW w:w="2542" w:type="dxa"/>
            <w:shd w:val="clear" w:color="auto" w:fill="auto"/>
            <w:noWrap/>
            <w:vAlign w:val="bottom"/>
            <w:hideMark/>
          </w:tcPr>
          <w:p w14:paraId="65D86B99"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Atezolizumab </w:t>
            </w:r>
          </w:p>
        </w:tc>
        <w:tc>
          <w:tcPr>
            <w:tcW w:w="2342" w:type="dxa"/>
            <w:shd w:val="clear" w:color="auto" w:fill="auto"/>
            <w:noWrap/>
            <w:hideMark/>
          </w:tcPr>
          <w:p w14:paraId="3AA4BD20"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3,706,800 </w:t>
            </w:r>
          </w:p>
        </w:tc>
        <w:tc>
          <w:tcPr>
            <w:tcW w:w="2342" w:type="dxa"/>
            <w:shd w:val="clear" w:color="auto" w:fill="auto"/>
            <w:noWrap/>
            <w:hideMark/>
          </w:tcPr>
          <w:p w14:paraId="5CF847B8"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3,458,374 </w:t>
            </w:r>
          </w:p>
        </w:tc>
        <w:tc>
          <w:tcPr>
            <w:tcW w:w="2343" w:type="dxa"/>
            <w:shd w:val="clear" w:color="auto" w:fill="auto"/>
            <w:noWrap/>
            <w:hideMark/>
          </w:tcPr>
          <w:p w14:paraId="3BE4488B"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48,426 </w:t>
            </w:r>
          </w:p>
        </w:tc>
      </w:tr>
      <w:tr w:rsidR="00190B62" w:rsidRPr="009E5255" w14:paraId="01828B18" w14:textId="77777777" w:rsidTr="00A15A5A">
        <w:trPr>
          <w:trHeight w:val="20"/>
        </w:trPr>
        <w:tc>
          <w:tcPr>
            <w:tcW w:w="2542" w:type="dxa"/>
            <w:shd w:val="clear" w:color="auto" w:fill="auto"/>
            <w:noWrap/>
            <w:vAlign w:val="bottom"/>
            <w:hideMark/>
          </w:tcPr>
          <w:p w14:paraId="3B9489AD"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Bendamustine </w:t>
            </w:r>
          </w:p>
        </w:tc>
        <w:tc>
          <w:tcPr>
            <w:tcW w:w="2342" w:type="dxa"/>
            <w:shd w:val="clear" w:color="auto" w:fill="auto"/>
            <w:noWrap/>
            <w:hideMark/>
          </w:tcPr>
          <w:p w14:paraId="4C7287A4"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8,113,800 </w:t>
            </w:r>
          </w:p>
        </w:tc>
        <w:tc>
          <w:tcPr>
            <w:tcW w:w="2342" w:type="dxa"/>
            <w:shd w:val="clear" w:color="auto" w:fill="auto"/>
            <w:noWrap/>
            <w:hideMark/>
          </w:tcPr>
          <w:p w14:paraId="60CA7797"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7,666,530 </w:t>
            </w:r>
          </w:p>
        </w:tc>
        <w:tc>
          <w:tcPr>
            <w:tcW w:w="2343" w:type="dxa"/>
            <w:shd w:val="clear" w:color="auto" w:fill="auto"/>
            <w:noWrap/>
            <w:hideMark/>
          </w:tcPr>
          <w:p w14:paraId="525AD3F7"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47,270 </w:t>
            </w:r>
          </w:p>
        </w:tc>
      </w:tr>
      <w:tr w:rsidR="00190B62" w:rsidRPr="009E5255" w14:paraId="03C12340" w14:textId="77777777" w:rsidTr="00A15A5A">
        <w:trPr>
          <w:trHeight w:val="20"/>
        </w:trPr>
        <w:tc>
          <w:tcPr>
            <w:tcW w:w="2542" w:type="dxa"/>
            <w:shd w:val="clear" w:color="auto" w:fill="auto"/>
            <w:noWrap/>
            <w:vAlign w:val="bottom"/>
            <w:hideMark/>
          </w:tcPr>
          <w:p w14:paraId="081EBB77"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Pertuzumab </w:t>
            </w:r>
          </w:p>
        </w:tc>
        <w:tc>
          <w:tcPr>
            <w:tcW w:w="2342" w:type="dxa"/>
            <w:shd w:val="clear" w:color="auto" w:fill="auto"/>
            <w:noWrap/>
            <w:hideMark/>
          </w:tcPr>
          <w:p w14:paraId="1E0A69FF"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4,597,936 </w:t>
            </w:r>
          </w:p>
        </w:tc>
        <w:tc>
          <w:tcPr>
            <w:tcW w:w="2342" w:type="dxa"/>
            <w:shd w:val="clear" w:color="auto" w:fill="auto"/>
            <w:noWrap/>
            <w:hideMark/>
          </w:tcPr>
          <w:p w14:paraId="10912F99"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4,054,368 </w:t>
            </w:r>
          </w:p>
        </w:tc>
        <w:tc>
          <w:tcPr>
            <w:tcW w:w="2343" w:type="dxa"/>
            <w:shd w:val="clear" w:color="auto" w:fill="auto"/>
            <w:noWrap/>
            <w:hideMark/>
          </w:tcPr>
          <w:p w14:paraId="2CDBB525"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543,568 </w:t>
            </w:r>
          </w:p>
        </w:tc>
      </w:tr>
      <w:tr w:rsidR="00190B62" w:rsidRPr="009E5255" w14:paraId="080A402B" w14:textId="77777777" w:rsidTr="00A15A5A">
        <w:trPr>
          <w:trHeight w:val="20"/>
        </w:trPr>
        <w:tc>
          <w:tcPr>
            <w:tcW w:w="2542" w:type="dxa"/>
            <w:shd w:val="clear" w:color="auto" w:fill="auto"/>
            <w:noWrap/>
            <w:vAlign w:val="bottom"/>
            <w:hideMark/>
          </w:tcPr>
          <w:p w14:paraId="2371FF11"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Cisplatin </w:t>
            </w:r>
          </w:p>
        </w:tc>
        <w:tc>
          <w:tcPr>
            <w:tcW w:w="2342" w:type="dxa"/>
            <w:shd w:val="clear" w:color="auto" w:fill="auto"/>
            <w:noWrap/>
            <w:hideMark/>
          </w:tcPr>
          <w:p w14:paraId="675302D5"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1,033,151 </w:t>
            </w:r>
          </w:p>
        </w:tc>
        <w:tc>
          <w:tcPr>
            <w:tcW w:w="2342" w:type="dxa"/>
            <w:shd w:val="clear" w:color="auto" w:fill="auto"/>
            <w:noWrap/>
            <w:hideMark/>
          </w:tcPr>
          <w:p w14:paraId="76A08ACB"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0,489,346 </w:t>
            </w:r>
          </w:p>
        </w:tc>
        <w:tc>
          <w:tcPr>
            <w:tcW w:w="2343" w:type="dxa"/>
            <w:shd w:val="clear" w:color="auto" w:fill="auto"/>
            <w:noWrap/>
            <w:hideMark/>
          </w:tcPr>
          <w:p w14:paraId="07F97500"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543,805 </w:t>
            </w:r>
          </w:p>
        </w:tc>
      </w:tr>
      <w:tr w:rsidR="00190B62" w:rsidRPr="009E5255" w14:paraId="1094E76F" w14:textId="77777777" w:rsidTr="00A15A5A">
        <w:trPr>
          <w:trHeight w:val="20"/>
        </w:trPr>
        <w:tc>
          <w:tcPr>
            <w:tcW w:w="2542" w:type="dxa"/>
            <w:shd w:val="clear" w:color="auto" w:fill="auto"/>
            <w:noWrap/>
            <w:vAlign w:val="bottom"/>
            <w:hideMark/>
          </w:tcPr>
          <w:p w14:paraId="0C4C69D2"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Fludarabine </w:t>
            </w:r>
          </w:p>
        </w:tc>
        <w:tc>
          <w:tcPr>
            <w:tcW w:w="2342" w:type="dxa"/>
            <w:shd w:val="clear" w:color="auto" w:fill="auto"/>
            <w:noWrap/>
            <w:hideMark/>
          </w:tcPr>
          <w:p w14:paraId="6A84599B"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247,097 </w:t>
            </w:r>
          </w:p>
        </w:tc>
        <w:tc>
          <w:tcPr>
            <w:tcW w:w="2342" w:type="dxa"/>
            <w:shd w:val="clear" w:color="auto" w:fill="auto"/>
            <w:noWrap/>
            <w:hideMark/>
          </w:tcPr>
          <w:p w14:paraId="726E719D"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618,731 </w:t>
            </w:r>
          </w:p>
        </w:tc>
        <w:tc>
          <w:tcPr>
            <w:tcW w:w="2343" w:type="dxa"/>
            <w:shd w:val="clear" w:color="auto" w:fill="auto"/>
            <w:noWrap/>
            <w:hideMark/>
          </w:tcPr>
          <w:p w14:paraId="120979D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628,366 </w:t>
            </w:r>
          </w:p>
        </w:tc>
      </w:tr>
      <w:tr w:rsidR="00190B62" w:rsidRPr="009E5255" w14:paraId="62C31ED0" w14:textId="77777777" w:rsidTr="00A15A5A">
        <w:trPr>
          <w:trHeight w:val="20"/>
        </w:trPr>
        <w:tc>
          <w:tcPr>
            <w:tcW w:w="2542" w:type="dxa"/>
            <w:shd w:val="clear" w:color="auto" w:fill="auto"/>
            <w:noWrap/>
            <w:vAlign w:val="bottom"/>
            <w:hideMark/>
          </w:tcPr>
          <w:p w14:paraId="3B7F4020"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Doxorubicin </w:t>
            </w:r>
          </w:p>
        </w:tc>
        <w:tc>
          <w:tcPr>
            <w:tcW w:w="2342" w:type="dxa"/>
            <w:shd w:val="clear" w:color="auto" w:fill="auto"/>
            <w:noWrap/>
            <w:hideMark/>
          </w:tcPr>
          <w:p w14:paraId="1BCBEB50"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6,881,216 </w:t>
            </w:r>
          </w:p>
        </w:tc>
        <w:tc>
          <w:tcPr>
            <w:tcW w:w="2342" w:type="dxa"/>
            <w:shd w:val="clear" w:color="auto" w:fill="auto"/>
            <w:noWrap/>
            <w:hideMark/>
          </w:tcPr>
          <w:p w14:paraId="790F0DD0"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4,524,568 </w:t>
            </w:r>
          </w:p>
        </w:tc>
        <w:tc>
          <w:tcPr>
            <w:tcW w:w="2343" w:type="dxa"/>
            <w:shd w:val="clear" w:color="auto" w:fill="auto"/>
            <w:noWrap/>
            <w:hideMark/>
          </w:tcPr>
          <w:p w14:paraId="5191D5C7"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356,648 </w:t>
            </w:r>
          </w:p>
        </w:tc>
      </w:tr>
      <w:tr w:rsidR="00190B62" w:rsidRPr="009E5255" w14:paraId="453C38CB" w14:textId="77777777" w:rsidTr="00A15A5A">
        <w:trPr>
          <w:trHeight w:val="20"/>
        </w:trPr>
        <w:tc>
          <w:tcPr>
            <w:tcW w:w="2542" w:type="dxa"/>
            <w:shd w:val="clear" w:color="auto" w:fill="auto"/>
            <w:noWrap/>
            <w:vAlign w:val="bottom"/>
            <w:hideMark/>
          </w:tcPr>
          <w:p w14:paraId="72820480"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Etoposide / Etoposide Phosphate</w:t>
            </w:r>
          </w:p>
        </w:tc>
        <w:tc>
          <w:tcPr>
            <w:tcW w:w="2342" w:type="dxa"/>
            <w:shd w:val="clear" w:color="auto" w:fill="auto"/>
            <w:noWrap/>
            <w:hideMark/>
          </w:tcPr>
          <w:p w14:paraId="00F394C5"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7,203,332 </w:t>
            </w:r>
          </w:p>
        </w:tc>
        <w:tc>
          <w:tcPr>
            <w:tcW w:w="2342" w:type="dxa"/>
            <w:shd w:val="clear" w:color="auto" w:fill="auto"/>
            <w:noWrap/>
            <w:hideMark/>
          </w:tcPr>
          <w:p w14:paraId="1B9EFD32"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8,534,224 </w:t>
            </w:r>
          </w:p>
        </w:tc>
        <w:tc>
          <w:tcPr>
            <w:tcW w:w="2343" w:type="dxa"/>
            <w:shd w:val="clear" w:color="auto" w:fill="auto"/>
            <w:noWrap/>
            <w:hideMark/>
          </w:tcPr>
          <w:p w14:paraId="3D642069"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8,669,108 </w:t>
            </w:r>
          </w:p>
        </w:tc>
      </w:tr>
      <w:tr w:rsidR="00190B62" w:rsidRPr="009E5255" w14:paraId="7952466F" w14:textId="77777777" w:rsidTr="00A15A5A">
        <w:trPr>
          <w:trHeight w:val="20"/>
        </w:trPr>
        <w:tc>
          <w:tcPr>
            <w:tcW w:w="2542" w:type="dxa"/>
            <w:shd w:val="clear" w:color="auto" w:fill="auto"/>
            <w:noWrap/>
            <w:vAlign w:val="bottom"/>
            <w:hideMark/>
          </w:tcPr>
          <w:p w14:paraId="325BA168"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Panitumumab </w:t>
            </w:r>
          </w:p>
        </w:tc>
        <w:tc>
          <w:tcPr>
            <w:tcW w:w="2342" w:type="dxa"/>
            <w:shd w:val="clear" w:color="auto" w:fill="auto"/>
            <w:noWrap/>
            <w:hideMark/>
          </w:tcPr>
          <w:p w14:paraId="004BEE93"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65,617,936 </w:t>
            </w:r>
          </w:p>
        </w:tc>
        <w:tc>
          <w:tcPr>
            <w:tcW w:w="2342" w:type="dxa"/>
            <w:shd w:val="clear" w:color="auto" w:fill="auto"/>
            <w:noWrap/>
            <w:hideMark/>
          </w:tcPr>
          <w:p w14:paraId="7C0C1E11"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55,519,052 </w:t>
            </w:r>
          </w:p>
        </w:tc>
        <w:tc>
          <w:tcPr>
            <w:tcW w:w="2343" w:type="dxa"/>
            <w:shd w:val="clear" w:color="auto" w:fill="auto"/>
            <w:noWrap/>
            <w:hideMark/>
          </w:tcPr>
          <w:p w14:paraId="77EA79DF"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0,098,884 </w:t>
            </w:r>
          </w:p>
        </w:tc>
      </w:tr>
      <w:tr w:rsidR="00190B62" w:rsidRPr="009E5255" w14:paraId="4A2CABC1" w14:textId="77777777" w:rsidTr="00A15A5A">
        <w:trPr>
          <w:trHeight w:val="20"/>
        </w:trPr>
        <w:tc>
          <w:tcPr>
            <w:tcW w:w="2542" w:type="dxa"/>
            <w:shd w:val="clear" w:color="auto" w:fill="auto"/>
            <w:noWrap/>
            <w:vAlign w:val="bottom"/>
            <w:hideMark/>
          </w:tcPr>
          <w:p w14:paraId="64651C37"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Trastuzumab Emtansine </w:t>
            </w:r>
          </w:p>
        </w:tc>
        <w:tc>
          <w:tcPr>
            <w:tcW w:w="2342" w:type="dxa"/>
            <w:shd w:val="clear" w:color="auto" w:fill="auto"/>
            <w:noWrap/>
            <w:hideMark/>
          </w:tcPr>
          <w:p w14:paraId="15F8489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04,398,152 </w:t>
            </w:r>
          </w:p>
        </w:tc>
        <w:tc>
          <w:tcPr>
            <w:tcW w:w="2342" w:type="dxa"/>
            <w:shd w:val="clear" w:color="auto" w:fill="auto"/>
            <w:noWrap/>
            <w:hideMark/>
          </w:tcPr>
          <w:p w14:paraId="710698A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91,880,272 </w:t>
            </w:r>
          </w:p>
        </w:tc>
        <w:tc>
          <w:tcPr>
            <w:tcW w:w="2343" w:type="dxa"/>
            <w:shd w:val="clear" w:color="auto" w:fill="auto"/>
            <w:noWrap/>
            <w:hideMark/>
          </w:tcPr>
          <w:p w14:paraId="251C4FC3"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2,517,880 </w:t>
            </w:r>
          </w:p>
        </w:tc>
      </w:tr>
      <w:tr w:rsidR="00190B62" w:rsidRPr="009E5255" w14:paraId="1A0E1135" w14:textId="77777777" w:rsidTr="00A15A5A">
        <w:trPr>
          <w:trHeight w:val="20"/>
        </w:trPr>
        <w:tc>
          <w:tcPr>
            <w:tcW w:w="2542" w:type="dxa"/>
            <w:shd w:val="clear" w:color="auto" w:fill="auto"/>
            <w:noWrap/>
            <w:vAlign w:val="bottom"/>
            <w:hideMark/>
          </w:tcPr>
          <w:p w14:paraId="2EC5E2A2"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Topotecan </w:t>
            </w:r>
          </w:p>
        </w:tc>
        <w:tc>
          <w:tcPr>
            <w:tcW w:w="2342" w:type="dxa"/>
            <w:shd w:val="clear" w:color="auto" w:fill="auto"/>
            <w:noWrap/>
            <w:hideMark/>
          </w:tcPr>
          <w:p w14:paraId="78941A52"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47,753,632 </w:t>
            </w:r>
          </w:p>
        </w:tc>
        <w:tc>
          <w:tcPr>
            <w:tcW w:w="2342" w:type="dxa"/>
            <w:shd w:val="clear" w:color="auto" w:fill="auto"/>
            <w:noWrap/>
            <w:hideMark/>
          </w:tcPr>
          <w:p w14:paraId="64C2A1D7"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04,793,104 </w:t>
            </w:r>
          </w:p>
        </w:tc>
        <w:tc>
          <w:tcPr>
            <w:tcW w:w="2343" w:type="dxa"/>
            <w:shd w:val="clear" w:color="auto" w:fill="auto"/>
            <w:noWrap/>
            <w:hideMark/>
          </w:tcPr>
          <w:p w14:paraId="19C79E3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2,960,528 </w:t>
            </w:r>
          </w:p>
        </w:tc>
      </w:tr>
      <w:tr w:rsidR="00190B62" w:rsidRPr="009E5255" w14:paraId="04B7BD64" w14:textId="77777777" w:rsidTr="00A15A5A">
        <w:trPr>
          <w:trHeight w:val="20"/>
        </w:trPr>
        <w:tc>
          <w:tcPr>
            <w:tcW w:w="2542" w:type="dxa"/>
            <w:shd w:val="clear" w:color="auto" w:fill="auto"/>
            <w:noWrap/>
            <w:vAlign w:val="bottom"/>
            <w:hideMark/>
          </w:tcPr>
          <w:p w14:paraId="28B6D494"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Inotuzumab Ozogamicin </w:t>
            </w:r>
          </w:p>
        </w:tc>
        <w:tc>
          <w:tcPr>
            <w:tcW w:w="2342" w:type="dxa"/>
            <w:shd w:val="clear" w:color="auto" w:fill="auto"/>
            <w:noWrap/>
            <w:hideMark/>
          </w:tcPr>
          <w:p w14:paraId="0905FFB2"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97,552,552 </w:t>
            </w:r>
          </w:p>
        </w:tc>
        <w:tc>
          <w:tcPr>
            <w:tcW w:w="2342" w:type="dxa"/>
            <w:shd w:val="clear" w:color="auto" w:fill="auto"/>
            <w:noWrap/>
            <w:hideMark/>
          </w:tcPr>
          <w:p w14:paraId="462EFF8B"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8,526,740 </w:t>
            </w:r>
          </w:p>
        </w:tc>
        <w:tc>
          <w:tcPr>
            <w:tcW w:w="2343" w:type="dxa"/>
            <w:shd w:val="clear" w:color="auto" w:fill="auto"/>
            <w:noWrap/>
            <w:hideMark/>
          </w:tcPr>
          <w:p w14:paraId="140E53F6"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49,025,812 </w:t>
            </w:r>
          </w:p>
        </w:tc>
      </w:tr>
      <w:tr w:rsidR="00190B62" w:rsidRPr="009E5255" w14:paraId="60D8DECA" w14:textId="77777777" w:rsidTr="00A15A5A">
        <w:trPr>
          <w:trHeight w:val="20"/>
        </w:trPr>
        <w:tc>
          <w:tcPr>
            <w:tcW w:w="2542" w:type="dxa"/>
            <w:shd w:val="clear" w:color="auto" w:fill="auto"/>
            <w:noWrap/>
            <w:vAlign w:val="bottom"/>
            <w:hideMark/>
          </w:tcPr>
          <w:p w14:paraId="17E96193"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Cyclophosphamide </w:t>
            </w:r>
          </w:p>
        </w:tc>
        <w:tc>
          <w:tcPr>
            <w:tcW w:w="2342" w:type="dxa"/>
            <w:shd w:val="clear" w:color="auto" w:fill="auto"/>
            <w:noWrap/>
            <w:hideMark/>
          </w:tcPr>
          <w:p w14:paraId="6F50F960"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96,297,504 </w:t>
            </w:r>
          </w:p>
        </w:tc>
        <w:tc>
          <w:tcPr>
            <w:tcW w:w="2342" w:type="dxa"/>
            <w:shd w:val="clear" w:color="auto" w:fill="auto"/>
            <w:noWrap/>
            <w:hideMark/>
          </w:tcPr>
          <w:p w14:paraId="107BC1D4"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44,243,680 </w:t>
            </w:r>
          </w:p>
        </w:tc>
        <w:tc>
          <w:tcPr>
            <w:tcW w:w="2343" w:type="dxa"/>
            <w:shd w:val="clear" w:color="auto" w:fill="auto"/>
            <w:noWrap/>
            <w:hideMark/>
          </w:tcPr>
          <w:p w14:paraId="76C78F7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52,053,824 </w:t>
            </w:r>
          </w:p>
        </w:tc>
      </w:tr>
      <w:tr w:rsidR="00190B62" w:rsidRPr="009E5255" w14:paraId="748F77DC" w14:textId="77777777" w:rsidTr="00A15A5A">
        <w:trPr>
          <w:trHeight w:val="20"/>
        </w:trPr>
        <w:tc>
          <w:tcPr>
            <w:tcW w:w="2542" w:type="dxa"/>
            <w:shd w:val="clear" w:color="auto" w:fill="auto"/>
            <w:noWrap/>
            <w:vAlign w:val="bottom"/>
            <w:hideMark/>
          </w:tcPr>
          <w:p w14:paraId="7AE7DBB2"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Nivolumab </w:t>
            </w:r>
          </w:p>
        </w:tc>
        <w:tc>
          <w:tcPr>
            <w:tcW w:w="2342" w:type="dxa"/>
            <w:shd w:val="clear" w:color="auto" w:fill="auto"/>
            <w:noWrap/>
            <w:hideMark/>
          </w:tcPr>
          <w:p w14:paraId="2BE44695"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22,988,792 </w:t>
            </w:r>
          </w:p>
        </w:tc>
        <w:tc>
          <w:tcPr>
            <w:tcW w:w="2342" w:type="dxa"/>
            <w:shd w:val="clear" w:color="auto" w:fill="auto"/>
            <w:noWrap/>
            <w:hideMark/>
          </w:tcPr>
          <w:p w14:paraId="6F7492F9"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1,689,176 </w:t>
            </w:r>
          </w:p>
        </w:tc>
        <w:tc>
          <w:tcPr>
            <w:tcW w:w="2343" w:type="dxa"/>
            <w:shd w:val="clear" w:color="auto" w:fill="auto"/>
            <w:noWrap/>
            <w:hideMark/>
          </w:tcPr>
          <w:p w14:paraId="66375A48"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01,299,616 </w:t>
            </w:r>
          </w:p>
        </w:tc>
      </w:tr>
      <w:tr w:rsidR="00190B62" w:rsidRPr="009E5255" w14:paraId="16AE9833" w14:textId="77777777" w:rsidTr="00A15A5A">
        <w:trPr>
          <w:trHeight w:val="20"/>
        </w:trPr>
        <w:tc>
          <w:tcPr>
            <w:tcW w:w="2542" w:type="dxa"/>
            <w:shd w:val="clear" w:color="auto" w:fill="auto"/>
            <w:noWrap/>
            <w:vAlign w:val="bottom"/>
            <w:hideMark/>
          </w:tcPr>
          <w:p w14:paraId="3EF62EDB"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Cytarabine </w:t>
            </w:r>
          </w:p>
        </w:tc>
        <w:tc>
          <w:tcPr>
            <w:tcW w:w="2342" w:type="dxa"/>
            <w:shd w:val="clear" w:color="auto" w:fill="auto"/>
            <w:noWrap/>
            <w:hideMark/>
          </w:tcPr>
          <w:p w14:paraId="05704BD2"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94,803,360 </w:t>
            </w:r>
          </w:p>
        </w:tc>
        <w:tc>
          <w:tcPr>
            <w:tcW w:w="2342" w:type="dxa"/>
            <w:shd w:val="clear" w:color="auto" w:fill="auto"/>
            <w:noWrap/>
            <w:hideMark/>
          </w:tcPr>
          <w:p w14:paraId="40197CF9"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52,068,456 </w:t>
            </w:r>
          </w:p>
        </w:tc>
        <w:tc>
          <w:tcPr>
            <w:tcW w:w="2343" w:type="dxa"/>
            <w:shd w:val="clear" w:color="auto" w:fill="auto"/>
            <w:noWrap/>
            <w:hideMark/>
          </w:tcPr>
          <w:p w14:paraId="2CDC3373"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42,734,904 </w:t>
            </w:r>
          </w:p>
        </w:tc>
      </w:tr>
      <w:tr w:rsidR="00190B62" w:rsidRPr="009E5255" w14:paraId="79D98FCB" w14:textId="77777777" w:rsidTr="00A15A5A">
        <w:trPr>
          <w:trHeight w:val="20"/>
        </w:trPr>
        <w:tc>
          <w:tcPr>
            <w:tcW w:w="2542" w:type="dxa"/>
            <w:shd w:val="clear" w:color="auto" w:fill="auto"/>
            <w:noWrap/>
            <w:vAlign w:val="bottom"/>
            <w:hideMark/>
          </w:tcPr>
          <w:p w14:paraId="431192B3"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Fotemustine </w:t>
            </w:r>
          </w:p>
        </w:tc>
        <w:tc>
          <w:tcPr>
            <w:tcW w:w="2342" w:type="dxa"/>
            <w:shd w:val="clear" w:color="auto" w:fill="auto"/>
            <w:noWrap/>
            <w:hideMark/>
          </w:tcPr>
          <w:p w14:paraId="1435C362"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2,452,928,256 </w:t>
            </w:r>
          </w:p>
        </w:tc>
        <w:tc>
          <w:tcPr>
            <w:tcW w:w="2342" w:type="dxa"/>
            <w:shd w:val="clear" w:color="auto" w:fill="auto"/>
            <w:noWrap/>
            <w:hideMark/>
          </w:tcPr>
          <w:p w14:paraId="6D953EB8"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1,656,057,856 </w:t>
            </w:r>
          </w:p>
        </w:tc>
        <w:tc>
          <w:tcPr>
            <w:tcW w:w="2343" w:type="dxa"/>
            <w:shd w:val="clear" w:color="auto" w:fill="auto"/>
            <w:noWrap/>
            <w:hideMark/>
          </w:tcPr>
          <w:p w14:paraId="11941AEC"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796,870,400 </w:t>
            </w:r>
          </w:p>
        </w:tc>
      </w:tr>
      <w:tr w:rsidR="00190B62" w:rsidRPr="009E5255" w14:paraId="567E9EC2" w14:textId="77777777" w:rsidTr="00A15A5A">
        <w:trPr>
          <w:trHeight w:val="20"/>
        </w:trPr>
        <w:tc>
          <w:tcPr>
            <w:tcW w:w="2542" w:type="dxa"/>
            <w:tcBorders>
              <w:bottom w:val="single" w:sz="4" w:space="0" w:color="auto"/>
            </w:tcBorders>
            <w:shd w:val="clear" w:color="auto" w:fill="auto"/>
            <w:noWrap/>
            <w:vAlign w:val="bottom"/>
            <w:hideMark/>
          </w:tcPr>
          <w:p w14:paraId="2A6E6A90" w14:textId="77777777" w:rsidR="00190B62" w:rsidRPr="009E5255" w:rsidRDefault="00190B62" w:rsidP="000C0B17">
            <w:pPr>
              <w:pStyle w:val="NoSpacing"/>
              <w:rPr>
                <w:rFonts w:asciiTheme="majorHAnsi" w:hAnsiTheme="majorHAnsi" w:cstheme="majorHAnsi"/>
                <w:szCs w:val="20"/>
              </w:rPr>
            </w:pPr>
            <w:r w:rsidRPr="009E5255">
              <w:rPr>
                <w:rFonts w:asciiTheme="majorHAnsi" w:hAnsiTheme="majorHAnsi" w:cstheme="majorHAnsi"/>
                <w:szCs w:val="20"/>
              </w:rPr>
              <w:t xml:space="preserve">Bleomycin </w:t>
            </w:r>
          </w:p>
        </w:tc>
        <w:tc>
          <w:tcPr>
            <w:tcW w:w="2342" w:type="dxa"/>
            <w:tcBorders>
              <w:bottom w:val="single" w:sz="4" w:space="0" w:color="auto"/>
            </w:tcBorders>
            <w:shd w:val="clear" w:color="auto" w:fill="auto"/>
            <w:noWrap/>
            <w:hideMark/>
          </w:tcPr>
          <w:p w14:paraId="68FAEE0D"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631,288,064 </w:t>
            </w:r>
          </w:p>
        </w:tc>
        <w:tc>
          <w:tcPr>
            <w:tcW w:w="2342" w:type="dxa"/>
            <w:tcBorders>
              <w:bottom w:val="single" w:sz="4" w:space="0" w:color="auto"/>
            </w:tcBorders>
            <w:shd w:val="clear" w:color="auto" w:fill="auto"/>
            <w:noWrap/>
            <w:hideMark/>
          </w:tcPr>
          <w:p w14:paraId="7D8B5D75"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548,508,096 </w:t>
            </w:r>
          </w:p>
        </w:tc>
        <w:tc>
          <w:tcPr>
            <w:tcW w:w="2343" w:type="dxa"/>
            <w:tcBorders>
              <w:bottom w:val="single" w:sz="4" w:space="0" w:color="auto"/>
            </w:tcBorders>
            <w:shd w:val="clear" w:color="auto" w:fill="auto"/>
            <w:noWrap/>
            <w:hideMark/>
          </w:tcPr>
          <w:p w14:paraId="668D518E" w14:textId="77777777" w:rsidR="00190B62" w:rsidRPr="009E5255" w:rsidRDefault="00190B62" w:rsidP="000C0B17">
            <w:pPr>
              <w:pStyle w:val="NoSpacing"/>
              <w:jc w:val="center"/>
              <w:rPr>
                <w:rFonts w:asciiTheme="majorHAnsi" w:hAnsiTheme="majorHAnsi" w:cstheme="majorHAnsi"/>
                <w:szCs w:val="20"/>
              </w:rPr>
            </w:pPr>
            <w:r w:rsidRPr="009E5255">
              <w:rPr>
                <w:rFonts w:asciiTheme="majorHAnsi" w:hAnsiTheme="majorHAnsi" w:cstheme="majorHAnsi"/>
                <w:szCs w:val="20"/>
              </w:rPr>
              <w:t xml:space="preserve"> 3,082,779,968 </w:t>
            </w:r>
          </w:p>
        </w:tc>
      </w:tr>
    </w:tbl>
    <w:p w14:paraId="529D6113" w14:textId="4FDB9A0D" w:rsidR="00190B62" w:rsidRPr="009E5255" w:rsidRDefault="00E9214C" w:rsidP="003A6F1A">
      <w:pPr>
        <w:pStyle w:val="TableNotes"/>
      </w:pPr>
      <w:r w:rsidRPr="009E5255">
        <w:t>Source:</w:t>
      </w:r>
      <w:r w:rsidRPr="009E5255">
        <w:tab/>
        <w:t xml:space="preserve">Developed for this Review, see </w:t>
      </w:r>
      <w:r w:rsidRPr="009E5255">
        <w:fldChar w:fldCharType="begin"/>
      </w:r>
      <w:r w:rsidRPr="009E5255">
        <w:instrText xml:space="preserve"> REF _Ref90045768 \h  \* MERGEFORMAT </w:instrText>
      </w:r>
      <w:r w:rsidRPr="009E5255">
        <w:fldChar w:fldCharType="separate"/>
      </w:r>
      <w:r w:rsidR="000C766B" w:rsidRPr="009E5255">
        <w:t xml:space="preserve">Appendix </w:t>
      </w:r>
      <w:r w:rsidR="000C766B">
        <w:rPr>
          <w:noProof/>
        </w:rPr>
        <w:t>6</w:t>
      </w:r>
      <w:r w:rsidRPr="009E5255">
        <w:fldChar w:fldCharType="end"/>
      </w:r>
      <w:r w:rsidRPr="009E5255">
        <w:t>.</w:t>
      </w:r>
    </w:p>
    <w:p w14:paraId="0981E0D1" w14:textId="5554DD69" w:rsidR="00B550C7" w:rsidRPr="009E5255" w:rsidRDefault="00190B62" w:rsidP="006C4D3E">
      <w:r w:rsidRPr="009E5255">
        <w:t xml:space="preserve">As it was not possible to uniformly compare the number of packs sold by manufacturers with those claimed via the PBS (due to the latter not reporting quantities supplied according to all available formulations) a proof of concept analysis was undertaken for those Schedule 1 medicines for which there is only one formulation per medicine available on the PBS: avelumab, brentuximab vedotin, cabazitaxel, cytarabine, fotemustine, idarubicin, ifosfamide, inotuzumab ozogamicin, pralatrexate, raltitrexed, vinblastine and vincristine.  For each, the available sales data were compared with PBS claims data on the assumption that all mgs claimed were utilised (no wastage, implying that there was some element of </w:t>
      </w:r>
      <w:r w:rsidR="00DF3C43" w:rsidRPr="009E5255">
        <w:t>vial-sharing</w:t>
      </w:r>
      <w:r w:rsidRPr="009E5255">
        <w:t xml:space="preserve">), or that each claim reflects one distinct patient only (essentially, vials are patient specific such </w:t>
      </w:r>
      <w:r w:rsidR="0060744A" w:rsidRPr="009E5255">
        <w:t>that</w:t>
      </w:r>
      <w:r w:rsidRPr="009E5255">
        <w:t xml:space="preserve"> whether or not actual </w:t>
      </w:r>
      <w:r w:rsidR="00DF3C43" w:rsidRPr="009E5255">
        <w:t>vial-sharing</w:t>
      </w:r>
      <w:r w:rsidRPr="009E5255">
        <w:t xml:space="preserve"> has occurred, each claim implicitly incorporates wastage).  The results in </w:t>
      </w:r>
      <w:r w:rsidR="00055F50" w:rsidRPr="009E5255">
        <w:rPr>
          <w:color w:val="FF0000"/>
        </w:rPr>
        <w:fldChar w:fldCharType="begin"/>
      </w:r>
      <w:r w:rsidR="00055F50" w:rsidRPr="009E5255">
        <w:instrText xml:space="preserve"> REF _Ref90045770 \h </w:instrText>
      </w:r>
      <w:r w:rsidR="00055F50" w:rsidRPr="009E5255">
        <w:rPr>
          <w:color w:val="FF0000"/>
        </w:rPr>
      </w:r>
      <w:r w:rsidR="00055F50" w:rsidRPr="009E5255">
        <w:rPr>
          <w:color w:val="FF0000"/>
        </w:rPr>
        <w:fldChar w:fldCharType="separate"/>
      </w:r>
      <w:r w:rsidR="000C766B" w:rsidRPr="009E5255">
        <w:t xml:space="preserve">Appendix </w:t>
      </w:r>
      <w:r w:rsidR="000C766B">
        <w:rPr>
          <w:noProof/>
        </w:rPr>
        <w:t>8</w:t>
      </w:r>
      <w:r w:rsidR="00055F50" w:rsidRPr="009E5255">
        <w:rPr>
          <w:color w:val="FF0000"/>
        </w:rPr>
        <w:fldChar w:fldCharType="end"/>
      </w:r>
      <w:r w:rsidR="00055F50" w:rsidRPr="009E5255">
        <w:rPr>
          <w:color w:val="FF0000"/>
        </w:rPr>
        <w:t xml:space="preserve"> </w:t>
      </w:r>
      <w:r w:rsidRPr="009E5255">
        <w:t xml:space="preserve">show that under the assumption that each claim reflects one distinct patient (all of the claimed vial is used for that individual – there is no </w:t>
      </w:r>
      <w:r w:rsidR="00DF3C43" w:rsidRPr="009E5255">
        <w:t>vial-sharing</w:t>
      </w:r>
      <w:r w:rsidRPr="009E5255">
        <w:t xml:space="preserve">), PBS units claimed would have exceeded the IQVIA sales for cabazitaxel, pralatrexate and vinblastine.  For the other drugs in this analysis, IQVIA sales exceeded PBS claims, even under the assumption that each claim reflects one distinct patient only.  </w:t>
      </w:r>
    </w:p>
    <w:p w14:paraId="6168D54D" w14:textId="72EC8C08" w:rsidR="00CB0323" w:rsidRPr="009E5255" w:rsidRDefault="007D4625" w:rsidP="005A2B78">
      <w:pPr>
        <w:pStyle w:val="Heading3"/>
      </w:pPr>
      <w:bookmarkStart w:id="216" w:name="_Ref93055275"/>
      <w:bookmarkStart w:id="217" w:name="_Ref93055530"/>
      <w:bookmarkStart w:id="218" w:name="_Ref93055807"/>
      <w:bookmarkStart w:id="219" w:name="_Toc144886239"/>
      <w:r w:rsidRPr="009E5255">
        <w:t xml:space="preserve">The </w:t>
      </w:r>
      <w:r w:rsidR="00D07362" w:rsidRPr="009E5255">
        <w:t>c</w:t>
      </w:r>
      <w:r w:rsidRPr="009E5255">
        <w:t xml:space="preserve">ost of </w:t>
      </w:r>
      <w:r w:rsidR="00D07362" w:rsidRPr="009E5255">
        <w:t>a</w:t>
      </w:r>
      <w:r w:rsidRPr="009E5255">
        <w:t xml:space="preserve">ctivities for the </w:t>
      </w:r>
      <w:r w:rsidR="00D07362" w:rsidRPr="009E5255">
        <w:t>s</w:t>
      </w:r>
      <w:r w:rsidRPr="009E5255">
        <w:t xml:space="preserve">upply of EFC </w:t>
      </w:r>
      <w:r w:rsidR="00D07362" w:rsidRPr="009E5255">
        <w:t>m</w:t>
      </w:r>
      <w:r w:rsidRPr="009E5255">
        <w:t>edicines</w:t>
      </w:r>
      <w:bookmarkEnd w:id="216"/>
      <w:bookmarkEnd w:id="217"/>
      <w:bookmarkEnd w:id="218"/>
      <w:bookmarkEnd w:id="219"/>
    </w:p>
    <w:p w14:paraId="050BDA4F" w14:textId="7DE92120" w:rsidR="00FA34F3" w:rsidRPr="009E5255" w:rsidRDefault="00A53907" w:rsidP="00CA5EF6">
      <w:pPr>
        <w:pStyle w:val="SubHead-NotNumbered"/>
        <w:rPr>
          <w:u w:val="single"/>
        </w:rPr>
      </w:pPr>
      <w:r w:rsidRPr="009E5255">
        <w:rPr>
          <w:u w:val="single"/>
        </w:rPr>
        <w:t xml:space="preserve">EFC </w:t>
      </w:r>
      <w:r w:rsidR="00D07362" w:rsidRPr="009E5255">
        <w:rPr>
          <w:u w:val="single"/>
        </w:rPr>
        <w:t>a</w:t>
      </w:r>
      <w:r w:rsidRPr="009E5255">
        <w:rPr>
          <w:u w:val="single"/>
        </w:rPr>
        <w:t>ctivit</w:t>
      </w:r>
      <w:r w:rsidR="000C2182" w:rsidRPr="009E5255">
        <w:rPr>
          <w:u w:val="single"/>
        </w:rPr>
        <w:t>ies</w:t>
      </w:r>
      <w:r w:rsidR="00FD2223" w:rsidRPr="009E5255">
        <w:rPr>
          <w:u w:val="single"/>
        </w:rPr>
        <w:t xml:space="preserve"> and </w:t>
      </w:r>
      <w:r w:rsidR="00D07362" w:rsidRPr="009E5255">
        <w:rPr>
          <w:u w:val="single"/>
        </w:rPr>
        <w:t>f</w:t>
      </w:r>
      <w:r w:rsidR="00FD2223" w:rsidRPr="009E5255">
        <w:rPr>
          <w:u w:val="single"/>
        </w:rPr>
        <w:t xml:space="preserve">ee </w:t>
      </w:r>
      <w:r w:rsidR="00D07362" w:rsidRPr="009E5255">
        <w:rPr>
          <w:u w:val="single"/>
        </w:rPr>
        <w:t>c</w:t>
      </w:r>
      <w:r w:rsidR="00FD2223" w:rsidRPr="009E5255">
        <w:rPr>
          <w:u w:val="single"/>
        </w:rPr>
        <w:t>omponents</w:t>
      </w:r>
    </w:p>
    <w:p w14:paraId="79FC259A" w14:textId="435FE5F8" w:rsidR="00FA34F3" w:rsidRPr="009E5255" w:rsidRDefault="00FA34F3" w:rsidP="004C4AF0">
      <w:r w:rsidRPr="009E5255">
        <w:t xml:space="preserve">One of the key activities of the Review was to assess whether the existing fee structure and levels </w:t>
      </w:r>
      <w:r w:rsidR="00180299" w:rsidRPr="009E5255">
        <w:t>are</w:t>
      </w:r>
      <w:r w:rsidR="004C4AF0" w:rsidRPr="009E5255">
        <w:t xml:space="preserve"> </w:t>
      </w:r>
      <w:r w:rsidRPr="009E5255">
        <w:t>consistent with what is required to supply infused cancer medicines via the EFC.  The information available for this purpose is assessed herein</w:t>
      </w:r>
      <w:r w:rsidR="004C4AF0" w:rsidRPr="009E5255">
        <w:t>, as</w:t>
      </w:r>
      <w:r w:rsidRPr="009E5255">
        <w:t xml:space="preserve"> sourced from the following:</w:t>
      </w:r>
    </w:p>
    <w:p w14:paraId="5A22638D" w14:textId="505BAC9E" w:rsidR="00FA34F3" w:rsidRPr="009E5255" w:rsidRDefault="004C4AF0" w:rsidP="00F53398">
      <w:pPr>
        <w:numPr>
          <w:ilvl w:val="0"/>
          <w:numId w:val="13"/>
        </w:numPr>
      </w:pPr>
      <w:r w:rsidRPr="009E5255">
        <w:t>C</w:t>
      </w:r>
      <w:r w:rsidR="00FA34F3" w:rsidRPr="009E5255">
        <w:t>onsultation</w:t>
      </w:r>
      <w:r w:rsidRPr="009E5255">
        <w:t>s</w:t>
      </w:r>
      <w:r w:rsidR="00FA34F3" w:rsidRPr="009E5255">
        <w:t xml:space="preserve"> with stakeholders to the Review.  Stakeholders from </w:t>
      </w:r>
      <w:r w:rsidR="00040EB7" w:rsidRPr="009E5255">
        <w:t>TGA-licensed</w:t>
      </w:r>
      <w:r w:rsidR="00FA34F3" w:rsidRPr="009E5255">
        <w:t xml:space="preserve"> compounders and non-licensed facilities</w:t>
      </w:r>
      <w:r w:rsidR="00430F5C" w:rsidRPr="009E5255">
        <w:t xml:space="preserve"> consulted for</w:t>
      </w:r>
      <w:r w:rsidR="00FA34F3" w:rsidRPr="009E5255">
        <w:t xml:space="preserve"> the Review were invited to submit information on </w:t>
      </w:r>
      <w:r w:rsidR="00430F5C" w:rsidRPr="009E5255">
        <w:t xml:space="preserve">the resource </w:t>
      </w:r>
      <w:r w:rsidR="00FA34F3" w:rsidRPr="009E5255">
        <w:t>inputs and</w:t>
      </w:r>
      <w:r w:rsidR="00430F5C" w:rsidRPr="009E5255">
        <w:t xml:space="preserve"> associated</w:t>
      </w:r>
      <w:r w:rsidR="00FA34F3" w:rsidRPr="009E5255">
        <w:t xml:space="preserve"> costs associated with key activities undertaken during the supply of infused cancer </w:t>
      </w:r>
      <w:r w:rsidR="00C04ECE" w:rsidRPr="009E5255">
        <w:t>medicines</w:t>
      </w:r>
      <w:r w:rsidR="00FA34F3" w:rsidRPr="009E5255">
        <w:t xml:space="preserve">.  A reporting table was developed in consultation with stakeholders that drew </w:t>
      </w:r>
      <w:r w:rsidR="00430F5C" w:rsidRPr="009E5255">
        <w:t>up</w:t>
      </w:r>
      <w:r w:rsidR="00FA34F3" w:rsidRPr="009E5255">
        <w:t>o</w:t>
      </w:r>
      <w:r w:rsidR="00430F5C" w:rsidRPr="009E5255">
        <w:t>n</w:t>
      </w:r>
      <w:r w:rsidR="00FA34F3" w:rsidRPr="009E5255">
        <w:t>:</w:t>
      </w:r>
      <w:r w:rsidR="00430F5C" w:rsidRPr="009E5255">
        <w:t xml:space="preserve"> stakeholder input concerning</w:t>
      </w:r>
      <w:r w:rsidR="00FA34F3" w:rsidRPr="009E5255">
        <w:t xml:space="preserve"> the process</w:t>
      </w:r>
      <w:r w:rsidR="00430F5C" w:rsidRPr="009E5255">
        <w:t>es involved in the</w:t>
      </w:r>
      <w:r w:rsidR="00FA34F3" w:rsidRPr="009E5255">
        <w:t xml:space="preserve"> preparation o</w:t>
      </w:r>
      <w:r w:rsidR="00430F5C" w:rsidRPr="009E5255">
        <w:t>f</w:t>
      </w:r>
      <w:r w:rsidR="00FA34F3" w:rsidRPr="009E5255">
        <w:t xml:space="preserve"> infused cancer </w:t>
      </w:r>
      <w:r w:rsidR="00C04ECE" w:rsidRPr="009E5255">
        <w:t>medicine</w:t>
      </w:r>
      <w:r w:rsidR="00430F5C" w:rsidRPr="009E5255">
        <w:t>s,</w:t>
      </w:r>
      <w:r w:rsidR="00FA34F3" w:rsidRPr="009E5255">
        <w:t xml:space="preserve"> </w:t>
      </w:r>
      <w:r w:rsidR="00430F5C" w:rsidRPr="009E5255">
        <w:t>as well as</w:t>
      </w:r>
      <w:r w:rsidR="00FA34F3" w:rsidRPr="009E5255">
        <w:t xml:space="preserve"> a detailed compounder contract template accessed online (HealthShare Victoria. (2021). Award matrix. HPVC2018-161 Grampians Compounded Chemotherapy and</w:t>
      </w:r>
      <w:r w:rsidR="000804BC">
        <w:t xml:space="preserve"> mAb </w:t>
      </w:r>
      <w:r w:rsidR="00FA34F3" w:rsidRPr="009E5255">
        <w:t xml:space="preserve">Preparations).  The resulting template is provided </w:t>
      </w:r>
      <w:r w:rsidR="004F36D0" w:rsidRPr="009E5255">
        <w:t xml:space="preserve">in </w:t>
      </w:r>
      <w:r w:rsidR="004F36D0" w:rsidRPr="009E5255">
        <w:fldChar w:fldCharType="begin"/>
      </w:r>
      <w:r w:rsidR="004F36D0" w:rsidRPr="009E5255">
        <w:instrText xml:space="preserve"> REF _Ref94252382 \h </w:instrText>
      </w:r>
      <w:r w:rsidR="004F36D0" w:rsidRPr="009E5255">
        <w:fldChar w:fldCharType="separate"/>
      </w:r>
      <w:r w:rsidR="000C766B" w:rsidRPr="009E5255">
        <w:t xml:space="preserve">Table </w:t>
      </w:r>
      <w:r w:rsidR="000C766B">
        <w:rPr>
          <w:noProof/>
        </w:rPr>
        <w:t>13</w:t>
      </w:r>
      <w:r w:rsidR="004F36D0" w:rsidRPr="009E5255">
        <w:fldChar w:fldCharType="end"/>
      </w:r>
      <w:r w:rsidR="00FA34F3" w:rsidRPr="009E5255">
        <w:t xml:space="preserve">.  </w:t>
      </w:r>
    </w:p>
    <w:p w14:paraId="36A90632" w14:textId="1153B1A1" w:rsidR="00FA34F3" w:rsidRPr="009E5255" w:rsidRDefault="00FA34F3" w:rsidP="009278CB">
      <w:pPr>
        <w:ind w:left="720"/>
      </w:pPr>
      <w:r w:rsidRPr="009E5255">
        <w:t xml:space="preserve">This template was provided to all </w:t>
      </w:r>
      <w:r w:rsidR="00040EB7" w:rsidRPr="009E5255">
        <w:t>TGA-licensed</w:t>
      </w:r>
      <w:r w:rsidRPr="009E5255">
        <w:t xml:space="preserve"> compounders who participated in round-table consultations</w:t>
      </w:r>
      <w:r w:rsidR="00B11AF4" w:rsidRPr="009E5255">
        <w:t>,</w:t>
      </w:r>
      <w:r w:rsidRPr="009E5255">
        <w:t xml:space="preserve"> as well as one non-licensed compounder (a large public hospital facility).  All recipients of the template were asked to: “Please indicate average costs for each component on a per line-item basis. Add item rows as required and provide any additional explanatory notes on the composition of each activity as required. Please also provide an estimate of the average annual throughput of chemotherapy items compounded by your organisation.”  Participants were advised that the confidentiality provisions of the Review would apply to any information </w:t>
      </w:r>
      <w:r w:rsidR="00B11AF4" w:rsidRPr="009E5255">
        <w:t>provided</w:t>
      </w:r>
      <w:r w:rsidRPr="009E5255">
        <w:t>.</w:t>
      </w:r>
    </w:p>
    <w:p w14:paraId="183663EA" w14:textId="74621483" w:rsidR="009278CB" w:rsidRPr="009E5255" w:rsidRDefault="009278CB" w:rsidP="00214FB7">
      <w:pPr>
        <w:pStyle w:val="Caption"/>
      </w:pPr>
      <w:bookmarkStart w:id="220" w:name="_Ref94252382"/>
      <w:bookmarkStart w:id="221" w:name="_Toc125972808"/>
      <w:r w:rsidRPr="009E5255">
        <w:t xml:space="preserve">Table </w:t>
      </w:r>
      <w:r w:rsidR="00E36C93">
        <w:fldChar w:fldCharType="begin"/>
      </w:r>
      <w:r w:rsidR="00E36C93">
        <w:instrText xml:space="preserve"> SEQ Table</w:instrText>
      </w:r>
      <w:r w:rsidR="00E36C93">
        <w:instrText xml:space="preserve"> \* ARABIC </w:instrText>
      </w:r>
      <w:r w:rsidR="00E36C93">
        <w:fldChar w:fldCharType="separate"/>
      </w:r>
      <w:r w:rsidR="000C766B">
        <w:rPr>
          <w:noProof/>
        </w:rPr>
        <w:t>13</w:t>
      </w:r>
      <w:r w:rsidR="00E36C93">
        <w:rPr>
          <w:noProof/>
        </w:rPr>
        <w:fldChar w:fldCharType="end"/>
      </w:r>
      <w:bookmarkEnd w:id="220"/>
      <w:r w:rsidRPr="009E5255">
        <w:t>. Components of the compounding process</w:t>
      </w:r>
      <w:bookmarkEnd w:id="221"/>
    </w:p>
    <w:tbl>
      <w:tblPr>
        <w:tblStyle w:val="GridTable1Light-Accent1"/>
        <w:tblW w:w="92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omponents of the compounding process"/>
      </w:tblPr>
      <w:tblGrid>
        <w:gridCol w:w="2405"/>
        <w:gridCol w:w="2268"/>
        <w:gridCol w:w="4531"/>
      </w:tblGrid>
      <w:tr w:rsidR="00FA34F3" w:rsidRPr="009E5255" w14:paraId="709FF510" w14:textId="77777777" w:rsidTr="009278CB">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auto"/>
            </w:tcBorders>
            <w:vAlign w:val="center"/>
            <w:hideMark/>
          </w:tcPr>
          <w:p w14:paraId="0D5F8748" w14:textId="77777777" w:rsidR="00FA34F3" w:rsidRPr="009E5255" w:rsidRDefault="00FA34F3" w:rsidP="00BE211C">
            <w:pPr>
              <w:spacing w:before="0" w:after="0" w:line="240" w:lineRule="auto"/>
              <w:rPr>
                <w:b w:val="0"/>
                <w:bCs/>
                <w:i/>
                <w:iCs/>
                <w:sz w:val="20"/>
                <w:szCs w:val="20"/>
              </w:rPr>
            </w:pPr>
            <w:r w:rsidRPr="009E5255">
              <w:rPr>
                <w:b w:val="0"/>
                <w:bCs/>
                <w:i/>
                <w:iCs/>
                <w:sz w:val="20"/>
                <w:szCs w:val="20"/>
              </w:rPr>
              <w:t>Process Component</w:t>
            </w:r>
          </w:p>
        </w:tc>
        <w:tc>
          <w:tcPr>
            <w:tcW w:w="2268" w:type="dxa"/>
            <w:tcBorders>
              <w:bottom w:val="single" w:sz="4" w:space="0" w:color="auto"/>
            </w:tcBorders>
            <w:vAlign w:val="center"/>
            <w:hideMark/>
          </w:tcPr>
          <w:p w14:paraId="24D583D7" w14:textId="77777777" w:rsidR="00FA34F3" w:rsidRPr="009E5255" w:rsidRDefault="00FA34F3" w:rsidP="00BE211C">
            <w:pPr>
              <w:spacing w:before="0" w:after="0" w:line="240" w:lineRule="auto"/>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E5255">
              <w:rPr>
                <w:b w:val="0"/>
                <w:bCs/>
                <w:i/>
                <w:iCs/>
                <w:sz w:val="20"/>
                <w:szCs w:val="20"/>
              </w:rPr>
              <w:t>Category</w:t>
            </w:r>
          </w:p>
        </w:tc>
        <w:tc>
          <w:tcPr>
            <w:tcW w:w="4531" w:type="dxa"/>
            <w:tcBorders>
              <w:bottom w:val="single" w:sz="4" w:space="0" w:color="auto"/>
            </w:tcBorders>
            <w:vAlign w:val="center"/>
            <w:hideMark/>
          </w:tcPr>
          <w:p w14:paraId="2E2F88CD" w14:textId="77777777" w:rsidR="00FA34F3" w:rsidRPr="009E5255" w:rsidRDefault="00FA34F3" w:rsidP="00BE211C">
            <w:pPr>
              <w:spacing w:before="0" w:after="0" w:line="240" w:lineRule="auto"/>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E5255">
              <w:rPr>
                <w:b w:val="0"/>
                <w:bCs/>
                <w:i/>
                <w:iCs/>
                <w:sz w:val="20"/>
                <w:szCs w:val="20"/>
              </w:rPr>
              <w:t>Subcategory</w:t>
            </w:r>
          </w:p>
        </w:tc>
      </w:tr>
      <w:tr w:rsidR="00FA34F3" w:rsidRPr="009E5255" w14:paraId="12AAF62F"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tcBorders>
            <w:hideMark/>
          </w:tcPr>
          <w:p w14:paraId="438969CA" w14:textId="77777777" w:rsidR="00FA34F3" w:rsidRPr="009E5255" w:rsidRDefault="00FA34F3" w:rsidP="009278CB">
            <w:pPr>
              <w:spacing w:before="0" w:after="0" w:line="240" w:lineRule="auto"/>
              <w:rPr>
                <w:b w:val="0"/>
                <w:bCs/>
                <w:sz w:val="20"/>
                <w:szCs w:val="20"/>
              </w:rPr>
            </w:pPr>
            <w:r w:rsidRPr="009E5255">
              <w:rPr>
                <w:b w:val="0"/>
                <w:bCs/>
                <w:sz w:val="20"/>
                <w:szCs w:val="20"/>
              </w:rPr>
              <w:t>Drug acquisition</w:t>
            </w:r>
          </w:p>
        </w:tc>
        <w:tc>
          <w:tcPr>
            <w:tcW w:w="2268" w:type="dxa"/>
            <w:tcBorders>
              <w:top w:val="single" w:sz="4" w:space="0" w:color="auto"/>
            </w:tcBorders>
            <w:hideMark/>
          </w:tcPr>
          <w:p w14:paraId="09AC3158"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Labour</w:t>
            </w:r>
          </w:p>
        </w:tc>
        <w:tc>
          <w:tcPr>
            <w:tcW w:w="4531" w:type="dxa"/>
            <w:tcBorders>
              <w:top w:val="single" w:sz="4" w:space="0" w:color="auto"/>
            </w:tcBorders>
            <w:vAlign w:val="center"/>
            <w:hideMark/>
          </w:tcPr>
          <w:p w14:paraId="2DEDB0F8"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Drug receipt and stock management</w:t>
            </w:r>
          </w:p>
        </w:tc>
      </w:tr>
      <w:tr w:rsidR="00FA34F3" w:rsidRPr="009E5255" w14:paraId="4A43DAE3"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val="restart"/>
            <w:hideMark/>
          </w:tcPr>
          <w:p w14:paraId="43B3259E" w14:textId="77777777" w:rsidR="00FA34F3" w:rsidRPr="009E5255" w:rsidRDefault="00FA34F3" w:rsidP="009278CB">
            <w:pPr>
              <w:spacing w:before="0" w:after="0" w:line="240" w:lineRule="auto"/>
              <w:rPr>
                <w:b w:val="0"/>
                <w:bCs/>
                <w:sz w:val="20"/>
                <w:szCs w:val="20"/>
              </w:rPr>
            </w:pPr>
            <w:r w:rsidRPr="009E5255">
              <w:rPr>
                <w:b w:val="0"/>
                <w:bCs/>
                <w:sz w:val="20"/>
                <w:szCs w:val="20"/>
              </w:rPr>
              <w:t>Drug preparation</w:t>
            </w:r>
          </w:p>
        </w:tc>
        <w:tc>
          <w:tcPr>
            <w:tcW w:w="2268" w:type="dxa"/>
            <w:hideMark/>
          </w:tcPr>
          <w:p w14:paraId="4AB6EF3F"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Labour</w:t>
            </w:r>
          </w:p>
        </w:tc>
        <w:tc>
          <w:tcPr>
            <w:tcW w:w="4531" w:type="dxa"/>
            <w:vAlign w:val="center"/>
            <w:hideMark/>
          </w:tcPr>
          <w:p w14:paraId="67051D59"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Order management, processing and QA</w:t>
            </w:r>
          </w:p>
        </w:tc>
      </w:tr>
      <w:tr w:rsidR="00FA34F3" w:rsidRPr="009E5255" w14:paraId="0359C3AC"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28312476" w14:textId="77777777" w:rsidR="00FA34F3" w:rsidRPr="009E5255" w:rsidRDefault="00FA34F3" w:rsidP="009278CB">
            <w:pPr>
              <w:spacing w:before="0" w:after="0" w:line="240" w:lineRule="auto"/>
              <w:rPr>
                <w:b w:val="0"/>
                <w:bCs/>
                <w:sz w:val="20"/>
                <w:szCs w:val="20"/>
              </w:rPr>
            </w:pPr>
          </w:p>
        </w:tc>
        <w:tc>
          <w:tcPr>
            <w:tcW w:w="2268" w:type="dxa"/>
            <w:hideMark/>
          </w:tcPr>
          <w:p w14:paraId="00508F39"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Labour</w:t>
            </w:r>
          </w:p>
        </w:tc>
        <w:tc>
          <w:tcPr>
            <w:tcW w:w="4531" w:type="dxa"/>
            <w:vAlign w:val="center"/>
            <w:hideMark/>
          </w:tcPr>
          <w:p w14:paraId="2D9334B5"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Picking</w:t>
            </w:r>
          </w:p>
        </w:tc>
      </w:tr>
      <w:tr w:rsidR="00FA34F3" w:rsidRPr="009E5255" w14:paraId="47B3710D"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25B45D07" w14:textId="77777777" w:rsidR="00FA34F3" w:rsidRPr="009E5255" w:rsidRDefault="00FA34F3" w:rsidP="009278CB">
            <w:pPr>
              <w:spacing w:before="0" w:after="0" w:line="240" w:lineRule="auto"/>
              <w:rPr>
                <w:b w:val="0"/>
                <w:bCs/>
                <w:sz w:val="20"/>
                <w:szCs w:val="20"/>
              </w:rPr>
            </w:pPr>
          </w:p>
        </w:tc>
        <w:tc>
          <w:tcPr>
            <w:tcW w:w="2268" w:type="dxa"/>
            <w:hideMark/>
          </w:tcPr>
          <w:p w14:paraId="13618A38"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Consumables</w:t>
            </w:r>
          </w:p>
        </w:tc>
        <w:tc>
          <w:tcPr>
            <w:tcW w:w="4531" w:type="dxa"/>
            <w:vAlign w:val="center"/>
            <w:hideMark/>
          </w:tcPr>
          <w:p w14:paraId="2000546C"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PPE</w:t>
            </w:r>
          </w:p>
        </w:tc>
      </w:tr>
      <w:tr w:rsidR="00FA34F3" w:rsidRPr="009E5255" w14:paraId="2C927C35"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val="restart"/>
            <w:hideMark/>
          </w:tcPr>
          <w:p w14:paraId="4A04D3F1" w14:textId="4D8B59D7" w:rsidR="00FA34F3" w:rsidRPr="009E5255" w:rsidRDefault="00FA34F3" w:rsidP="009278CB">
            <w:pPr>
              <w:spacing w:before="0" w:after="0" w:line="240" w:lineRule="auto"/>
              <w:rPr>
                <w:b w:val="0"/>
                <w:bCs/>
                <w:sz w:val="20"/>
                <w:szCs w:val="20"/>
              </w:rPr>
            </w:pPr>
            <w:r w:rsidRPr="009E5255">
              <w:rPr>
                <w:b w:val="0"/>
                <w:bCs/>
                <w:sz w:val="20"/>
                <w:szCs w:val="20"/>
              </w:rPr>
              <w:t>Compounding process</w:t>
            </w:r>
          </w:p>
        </w:tc>
        <w:tc>
          <w:tcPr>
            <w:tcW w:w="2268" w:type="dxa"/>
            <w:hideMark/>
          </w:tcPr>
          <w:p w14:paraId="3643A4AF"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Labour</w:t>
            </w:r>
          </w:p>
        </w:tc>
        <w:tc>
          <w:tcPr>
            <w:tcW w:w="4531" w:type="dxa"/>
            <w:vAlign w:val="center"/>
            <w:hideMark/>
          </w:tcPr>
          <w:p w14:paraId="5C11A923"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compounding technician</w:t>
            </w:r>
          </w:p>
        </w:tc>
      </w:tr>
      <w:tr w:rsidR="00FA34F3" w:rsidRPr="009E5255" w14:paraId="45E1CCFC"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0AB3C497" w14:textId="77777777" w:rsidR="00FA34F3" w:rsidRPr="009E5255" w:rsidRDefault="00FA34F3" w:rsidP="009278CB">
            <w:pPr>
              <w:spacing w:before="0" w:after="0" w:line="240" w:lineRule="auto"/>
              <w:rPr>
                <w:b w:val="0"/>
                <w:bCs/>
                <w:sz w:val="20"/>
                <w:szCs w:val="20"/>
              </w:rPr>
            </w:pPr>
          </w:p>
        </w:tc>
        <w:tc>
          <w:tcPr>
            <w:tcW w:w="2268" w:type="dxa"/>
            <w:hideMark/>
          </w:tcPr>
          <w:p w14:paraId="2D898556"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Consumables</w:t>
            </w:r>
          </w:p>
        </w:tc>
        <w:tc>
          <w:tcPr>
            <w:tcW w:w="4531" w:type="dxa"/>
            <w:vAlign w:val="center"/>
            <w:hideMark/>
          </w:tcPr>
          <w:p w14:paraId="0FCCFBBA"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PPE</w:t>
            </w:r>
          </w:p>
        </w:tc>
      </w:tr>
      <w:tr w:rsidR="00FA34F3" w:rsidRPr="009E5255" w14:paraId="17CA0AC1"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val="restart"/>
            <w:hideMark/>
          </w:tcPr>
          <w:p w14:paraId="47752855" w14:textId="77777777" w:rsidR="00FA34F3" w:rsidRPr="009E5255" w:rsidRDefault="00FA34F3" w:rsidP="009278CB">
            <w:pPr>
              <w:spacing w:before="0" w:after="0" w:line="240" w:lineRule="auto"/>
              <w:rPr>
                <w:b w:val="0"/>
                <w:bCs/>
                <w:sz w:val="20"/>
                <w:szCs w:val="20"/>
              </w:rPr>
            </w:pPr>
            <w:r w:rsidRPr="009E5255">
              <w:rPr>
                <w:b w:val="0"/>
                <w:bCs/>
                <w:sz w:val="20"/>
                <w:szCs w:val="20"/>
              </w:rPr>
              <w:t>Product container</w:t>
            </w:r>
          </w:p>
        </w:tc>
        <w:tc>
          <w:tcPr>
            <w:tcW w:w="2268" w:type="dxa"/>
            <w:vMerge w:val="restart"/>
            <w:hideMark/>
          </w:tcPr>
          <w:p w14:paraId="74992370"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Containers</w:t>
            </w:r>
          </w:p>
        </w:tc>
        <w:tc>
          <w:tcPr>
            <w:tcW w:w="4531" w:type="dxa"/>
            <w:vAlign w:val="center"/>
            <w:hideMark/>
          </w:tcPr>
          <w:p w14:paraId="31F1795F" w14:textId="49DFCCFD"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Bag</w:t>
            </w:r>
            <w:r w:rsidR="006A53FB" w:rsidRPr="009E5255">
              <w:rPr>
                <w:sz w:val="20"/>
                <w:szCs w:val="20"/>
              </w:rPr>
              <w:t>—n</w:t>
            </w:r>
            <w:r w:rsidRPr="009E5255">
              <w:rPr>
                <w:sz w:val="20"/>
                <w:szCs w:val="20"/>
              </w:rPr>
              <w:t>on</w:t>
            </w:r>
            <w:r w:rsidR="006A53FB" w:rsidRPr="009E5255">
              <w:rPr>
                <w:sz w:val="20"/>
                <w:szCs w:val="20"/>
              </w:rPr>
              <w:t>-</w:t>
            </w:r>
            <w:r w:rsidRPr="009E5255">
              <w:rPr>
                <w:sz w:val="20"/>
                <w:szCs w:val="20"/>
              </w:rPr>
              <w:t>PVC</w:t>
            </w:r>
          </w:p>
        </w:tc>
      </w:tr>
      <w:tr w:rsidR="00FA34F3" w:rsidRPr="009E5255" w14:paraId="2A120E39"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3D0B4E67" w14:textId="77777777" w:rsidR="00FA34F3" w:rsidRPr="009E5255" w:rsidRDefault="00FA34F3" w:rsidP="009278CB">
            <w:pPr>
              <w:spacing w:before="0" w:after="0" w:line="240" w:lineRule="auto"/>
              <w:rPr>
                <w:b w:val="0"/>
                <w:bCs/>
                <w:sz w:val="20"/>
                <w:szCs w:val="20"/>
              </w:rPr>
            </w:pPr>
          </w:p>
        </w:tc>
        <w:tc>
          <w:tcPr>
            <w:tcW w:w="2268" w:type="dxa"/>
            <w:vMerge/>
            <w:hideMark/>
          </w:tcPr>
          <w:p w14:paraId="75CB9969"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1EC942BD" w14:textId="047AE17D"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Bag</w:t>
            </w:r>
            <w:r w:rsidR="006A53FB" w:rsidRPr="009E5255">
              <w:rPr>
                <w:sz w:val="20"/>
                <w:szCs w:val="20"/>
              </w:rPr>
              <w:t>—</w:t>
            </w:r>
            <w:r w:rsidRPr="009E5255">
              <w:rPr>
                <w:sz w:val="20"/>
                <w:szCs w:val="20"/>
              </w:rPr>
              <w:t>PVC</w:t>
            </w:r>
          </w:p>
        </w:tc>
      </w:tr>
      <w:tr w:rsidR="00FA34F3" w:rsidRPr="009E5255" w14:paraId="7312A9A4"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11B87814" w14:textId="77777777" w:rsidR="00FA34F3" w:rsidRPr="009E5255" w:rsidRDefault="00FA34F3" w:rsidP="009278CB">
            <w:pPr>
              <w:spacing w:before="0" w:after="0" w:line="240" w:lineRule="auto"/>
              <w:rPr>
                <w:b w:val="0"/>
                <w:bCs/>
                <w:sz w:val="20"/>
                <w:szCs w:val="20"/>
              </w:rPr>
            </w:pPr>
          </w:p>
        </w:tc>
        <w:tc>
          <w:tcPr>
            <w:tcW w:w="2268" w:type="dxa"/>
            <w:vMerge/>
            <w:hideMark/>
          </w:tcPr>
          <w:p w14:paraId="6CE342CC"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65867A67"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FOLFusor - Small Volume</w:t>
            </w:r>
          </w:p>
        </w:tc>
      </w:tr>
      <w:tr w:rsidR="00FA34F3" w:rsidRPr="009E5255" w14:paraId="1D6AF836"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2E02EBD2" w14:textId="77777777" w:rsidR="00FA34F3" w:rsidRPr="009E5255" w:rsidRDefault="00FA34F3" w:rsidP="009278CB">
            <w:pPr>
              <w:spacing w:before="0" w:after="0" w:line="240" w:lineRule="auto"/>
              <w:rPr>
                <w:b w:val="0"/>
                <w:bCs/>
                <w:sz w:val="20"/>
                <w:szCs w:val="20"/>
              </w:rPr>
            </w:pPr>
          </w:p>
        </w:tc>
        <w:tc>
          <w:tcPr>
            <w:tcW w:w="2268" w:type="dxa"/>
            <w:vMerge/>
            <w:hideMark/>
          </w:tcPr>
          <w:p w14:paraId="411D98DA"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277DBA90"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Infusor</w:t>
            </w:r>
          </w:p>
        </w:tc>
      </w:tr>
      <w:tr w:rsidR="00FA34F3" w:rsidRPr="009E5255" w14:paraId="3385F26D"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2BC0F78D" w14:textId="77777777" w:rsidR="00FA34F3" w:rsidRPr="009E5255" w:rsidRDefault="00FA34F3" w:rsidP="009278CB">
            <w:pPr>
              <w:spacing w:before="0" w:after="0" w:line="240" w:lineRule="auto"/>
              <w:rPr>
                <w:b w:val="0"/>
                <w:bCs/>
                <w:sz w:val="20"/>
                <w:szCs w:val="20"/>
              </w:rPr>
            </w:pPr>
          </w:p>
        </w:tc>
        <w:tc>
          <w:tcPr>
            <w:tcW w:w="2268" w:type="dxa"/>
            <w:vMerge/>
            <w:hideMark/>
          </w:tcPr>
          <w:p w14:paraId="24E59E16"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17EE7EDF" w14:textId="32CB063C"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Infusor</w:t>
            </w:r>
            <w:r w:rsidR="006A53FB" w:rsidRPr="009E5255">
              <w:rPr>
                <w:sz w:val="20"/>
                <w:szCs w:val="20"/>
              </w:rPr>
              <w:t>—</w:t>
            </w:r>
            <w:r w:rsidRPr="009E5255">
              <w:rPr>
                <w:sz w:val="20"/>
                <w:szCs w:val="20"/>
              </w:rPr>
              <w:t>Large Volume</w:t>
            </w:r>
          </w:p>
        </w:tc>
      </w:tr>
      <w:tr w:rsidR="00FA34F3" w:rsidRPr="009E5255" w14:paraId="668E9E61"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34B20907" w14:textId="77777777" w:rsidR="00FA34F3" w:rsidRPr="009E5255" w:rsidRDefault="00FA34F3" w:rsidP="009278CB">
            <w:pPr>
              <w:spacing w:before="0" w:after="0" w:line="240" w:lineRule="auto"/>
              <w:rPr>
                <w:b w:val="0"/>
                <w:bCs/>
                <w:sz w:val="20"/>
                <w:szCs w:val="20"/>
              </w:rPr>
            </w:pPr>
          </w:p>
        </w:tc>
        <w:tc>
          <w:tcPr>
            <w:tcW w:w="2268" w:type="dxa"/>
            <w:vMerge/>
            <w:hideMark/>
          </w:tcPr>
          <w:p w14:paraId="2D112BAF"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06C59FC3" w14:textId="2B27D38D"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Infusor</w:t>
            </w:r>
            <w:r w:rsidR="006A53FB" w:rsidRPr="009E5255">
              <w:rPr>
                <w:sz w:val="20"/>
                <w:szCs w:val="20"/>
              </w:rPr>
              <w:t>—</w:t>
            </w:r>
            <w:r w:rsidRPr="009E5255">
              <w:rPr>
                <w:sz w:val="20"/>
                <w:szCs w:val="20"/>
              </w:rPr>
              <w:t>Small Volume</w:t>
            </w:r>
          </w:p>
        </w:tc>
      </w:tr>
      <w:tr w:rsidR="00FA34F3" w:rsidRPr="009E5255" w14:paraId="13FCE570"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085EE554" w14:textId="77777777" w:rsidR="00FA34F3" w:rsidRPr="009E5255" w:rsidRDefault="00FA34F3" w:rsidP="009278CB">
            <w:pPr>
              <w:spacing w:before="0" w:after="0" w:line="240" w:lineRule="auto"/>
              <w:rPr>
                <w:b w:val="0"/>
                <w:bCs/>
                <w:sz w:val="20"/>
                <w:szCs w:val="20"/>
              </w:rPr>
            </w:pPr>
          </w:p>
        </w:tc>
        <w:tc>
          <w:tcPr>
            <w:tcW w:w="2268" w:type="dxa"/>
            <w:vMerge/>
            <w:hideMark/>
          </w:tcPr>
          <w:p w14:paraId="3B90852F"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3252225C"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Medication Cassette (CADD)</w:t>
            </w:r>
          </w:p>
        </w:tc>
      </w:tr>
      <w:tr w:rsidR="00FA34F3" w:rsidRPr="009E5255" w14:paraId="11D9800F"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67FAAE23" w14:textId="77777777" w:rsidR="00FA34F3" w:rsidRPr="009E5255" w:rsidRDefault="00FA34F3" w:rsidP="009278CB">
            <w:pPr>
              <w:spacing w:before="0" w:after="0" w:line="240" w:lineRule="auto"/>
              <w:rPr>
                <w:b w:val="0"/>
                <w:bCs/>
                <w:sz w:val="20"/>
                <w:szCs w:val="20"/>
              </w:rPr>
            </w:pPr>
          </w:p>
        </w:tc>
        <w:tc>
          <w:tcPr>
            <w:tcW w:w="2268" w:type="dxa"/>
            <w:vMerge/>
            <w:hideMark/>
          </w:tcPr>
          <w:p w14:paraId="16F75440"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2967E56E" w14:textId="4A7499AE"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Medication Cassette (CADD)</w:t>
            </w:r>
            <w:r w:rsidR="006A53FB" w:rsidRPr="009E5255">
              <w:rPr>
                <w:sz w:val="20"/>
                <w:szCs w:val="20"/>
              </w:rPr>
              <w:t>—</w:t>
            </w:r>
            <w:r w:rsidRPr="009E5255">
              <w:rPr>
                <w:sz w:val="20"/>
                <w:szCs w:val="20"/>
              </w:rPr>
              <w:t>Other</w:t>
            </w:r>
          </w:p>
        </w:tc>
      </w:tr>
      <w:tr w:rsidR="00FA34F3" w:rsidRPr="009E5255" w14:paraId="5BBC1FDA"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601283C8" w14:textId="77777777" w:rsidR="00FA34F3" w:rsidRPr="009E5255" w:rsidRDefault="00FA34F3" w:rsidP="009278CB">
            <w:pPr>
              <w:spacing w:before="0" w:after="0" w:line="240" w:lineRule="auto"/>
              <w:rPr>
                <w:b w:val="0"/>
                <w:bCs/>
                <w:sz w:val="20"/>
                <w:szCs w:val="20"/>
              </w:rPr>
            </w:pPr>
          </w:p>
        </w:tc>
        <w:tc>
          <w:tcPr>
            <w:tcW w:w="2268" w:type="dxa"/>
            <w:vMerge/>
            <w:hideMark/>
          </w:tcPr>
          <w:p w14:paraId="415682AC"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2EDFD35B"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Surefusor</w:t>
            </w:r>
          </w:p>
        </w:tc>
      </w:tr>
      <w:tr w:rsidR="00FA34F3" w:rsidRPr="009E5255" w14:paraId="5131B98B"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5B1EC735" w14:textId="77777777" w:rsidR="00FA34F3" w:rsidRPr="009E5255" w:rsidRDefault="00FA34F3" w:rsidP="009278CB">
            <w:pPr>
              <w:spacing w:before="0" w:after="0" w:line="240" w:lineRule="auto"/>
              <w:rPr>
                <w:b w:val="0"/>
                <w:bCs/>
                <w:sz w:val="20"/>
                <w:szCs w:val="20"/>
              </w:rPr>
            </w:pPr>
          </w:p>
        </w:tc>
        <w:tc>
          <w:tcPr>
            <w:tcW w:w="2268" w:type="dxa"/>
            <w:vMerge/>
            <w:hideMark/>
          </w:tcPr>
          <w:p w14:paraId="46CD345D"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495EB425"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Syringes</w:t>
            </w:r>
          </w:p>
        </w:tc>
      </w:tr>
      <w:tr w:rsidR="00FA34F3" w:rsidRPr="009E5255" w14:paraId="399A9412"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val="restart"/>
            <w:hideMark/>
          </w:tcPr>
          <w:p w14:paraId="767AE15D" w14:textId="0D721122" w:rsidR="00FA34F3" w:rsidRPr="009E5255" w:rsidRDefault="00FA34F3" w:rsidP="009278CB">
            <w:pPr>
              <w:spacing w:before="0" w:after="0" w:line="240" w:lineRule="auto"/>
              <w:rPr>
                <w:b w:val="0"/>
                <w:bCs/>
                <w:sz w:val="20"/>
                <w:szCs w:val="20"/>
              </w:rPr>
            </w:pPr>
            <w:r w:rsidRPr="009E5255">
              <w:rPr>
                <w:b w:val="0"/>
                <w:bCs/>
                <w:sz w:val="20"/>
                <w:szCs w:val="20"/>
              </w:rPr>
              <w:t>Infusion kit</w:t>
            </w:r>
          </w:p>
        </w:tc>
        <w:tc>
          <w:tcPr>
            <w:tcW w:w="2268" w:type="dxa"/>
            <w:vMerge w:val="restart"/>
            <w:hideMark/>
          </w:tcPr>
          <w:p w14:paraId="63249F80"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Consumables</w:t>
            </w:r>
          </w:p>
        </w:tc>
        <w:tc>
          <w:tcPr>
            <w:tcW w:w="4531" w:type="dxa"/>
            <w:vAlign w:val="center"/>
            <w:hideMark/>
          </w:tcPr>
          <w:p w14:paraId="0F07CEF0"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Adaptors</w:t>
            </w:r>
          </w:p>
        </w:tc>
      </w:tr>
      <w:tr w:rsidR="00FA34F3" w:rsidRPr="009E5255" w14:paraId="6035A40F"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7A2F49EE" w14:textId="77777777" w:rsidR="00FA34F3" w:rsidRPr="009E5255" w:rsidRDefault="00FA34F3" w:rsidP="009278CB">
            <w:pPr>
              <w:spacing w:before="0" w:after="0" w:line="240" w:lineRule="auto"/>
              <w:rPr>
                <w:b w:val="0"/>
                <w:bCs/>
                <w:sz w:val="20"/>
                <w:szCs w:val="20"/>
              </w:rPr>
            </w:pPr>
          </w:p>
        </w:tc>
        <w:tc>
          <w:tcPr>
            <w:tcW w:w="2268" w:type="dxa"/>
            <w:vMerge/>
            <w:hideMark/>
          </w:tcPr>
          <w:p w14:paraId="03343609"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0509B371"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Bag Spikes and Accessories</w:t>
            </w:r>
          </w:p>
        </w:tc>
      </w:tr>
      <w:tr w:rsidR="00FA34F3" w:rsidRPr="009E5255" w14:paraId="769BD97D"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04E3B227" w14:textId="77777777" w:rsidR="00FA34F3" w:rsidRPr="009E5255" w:rsidRDefault="00FA34F3" w:rsidP="009278CB">
            <w:pPr>
              <w:spacing w:before="0" w:after="0" w:line="240" w:lineRule="auto"/>
              <w:rPr>
                <w:b w:val="0"/>
                <w:bCs/>
                <w:sz w:val="20"/>
                <w:szCs w:val="20"/>
              </w:rPr>
            </w:pPr>
          </w:p>
        </w:tc>
        <w:tc>
          <w:tcPr>
            <w:tcW w:w="2268" w:type="dxa"/>
            <w:vMerge/>
            <w:hideMark/>
          </w:tcPr>
          <w:p w14:paraId="2E363D23"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71D43FAE"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Connectors</w:t>
            </w:r>
          </w:p>
        </w:tc>
      </w:tr>
      <w:tr w:rsidR="00FA34F3" w:rsidRPr="009E5255" w14:paraId="1B1B1EE7"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hideMark/>
          </w:tcPr>
          <w:p w14:paraId="53F3842C" w14:textId="77777777" w:rsidR="00FA34F3" w:rsidRPr="009E5255" w:rsidRDefault="00FA34F3" w:rsidP="009278CB">
            <w:pPr>
              <w:spacing w:before="0" w:after="0" w:line="240" w:lineRule="auto"/>
              <w:rPr>
                <w:b w:val="0"/>
                <w:bCs/>
                <w:sz w:val="20"/>
                <w:szCs w:val="20"/>
              </w:rPr>
            </w:pPr>
          </w:p>
        </w:tc>
        <w:tc>
          <w:tcPr>
            <w:tcW w:w="2268" w:type="dxa"/>
            <w:vMerge/>
            <w:hideMark/>
          </w:tcPr>
          <w:p w14:paraId="40227E40"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531" w:type="dxa"/>
            <w:vAlign w:val="center"/>
            <w:hideMark/>
          </w:tcPr>
          <w:p w14:paraId="0652372B"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Secondary Lines and Sets</w:t>
            </w:r>
          </w:p>
        </w:tc>
      </w:tr>
      <w:tr w:rsidR="00FA34F3" w:rsidRPr="009E5255" w14:paraId="28F8FC14"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hideMark/>
          </w:tcPr>
          <w:p w14:paraId="7A7D32D2" w14:textId="77777777" w:rsidR="00FA34F3" w:rsidRPr="009E5255" w:rsidRDefault="00FA34F3" w:rsidP="009278CB">
            <w:pPr>
              <w:spacing w:before="0" w:after="0" w:line="240" w:lineRule="auto"/>
              <w:rPr>
                <w:b w:val="0"/>
                <w:bCs/>
                <w:sz w:val="20"/>
                <w:szCs w:val="20"/>
              </w:rPr>
            </w:pPr>
            <w:r w:rsidRPr="009E5255">
              <w:rPr>
                <w:b w:val="0"/>
                <w:bCs/>
                <w:sz w:val="20"/>
                <w:szCs w:val="20"/>
              </w:rPr>
              <w:t>Quality assurance</w:t>
            </w:r>
          </w:p>
        </w:tc>
        <w:tc>
          <w:tcPr>
            <w:tcW w:w="2268" w:type="dxa"/>
            <w:hideMark/>
          </w:tcPr>
          <w:p w14:paraId="30139741"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 xml:space="preserve">Labour </w:t>
            </w:r>
          </w:p>
        </w:tc>
        <w:tc>
          <w:tcPr>
            <w:tcW w:w="4531" w:type="dxa"/>
            <w:vAlign w:val="center"/>
            <w:hideMark/>
          </w:tcPr>
          <w:p w14:paraId="7A9E60EA"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QA (all stages of preparation)</w:t>
            </w:r>
          </w:p>
        </w:tc>
      </w:tr>
      <w:tr w:rsidR="00FA34F3" w:rsidRPr="009E5255" w14:paraId="4F7DB207"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val="restart"/>
            <w:hideMark/>
          </w:tcPr>
          <w:p w14:paraId="72EB4389" w14:textId="77777777" w:rsidR="00FA34F3" w:rsidRPr="009E5255" w:rsidRDefault="00FA34F3" w:rsidP="009278CB">
            <w:pPr>
              <w:spacing w:before="0" w:after="0" w:line="240" w:lineRule="auto"/>
              <w:rPr>
                <w:b w:val="0"/>
                <w:bCs/>
                <w:sz w:val="20"/>
                <w:szCs w:val="20"/>
              </w:rPr>
            </w:pPr>
            <w:r w:rsidRPr="009E5255">
              <w:rPr>
                <w:b w:val="0"/>
                <w:bCs/>
                <w:sz w:val="20"/>
                <w:szCs w:val="20"/>
              </w:rPr>
              <w:t>Logistics</w:t>
            </w:r>
          </w:p>
        </w:tc>
        <w:tc>
          <w:tcPr>
            <w:tcW w:w="2268" w:type="dxa"/>
            <w:hideMark/>
          </w:tcPr>
          <w:p w14:paraId="468AC86B"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Labour</w:t>
            </w:r>
          </w:p>
        </w:tc>
        <w:tc>
          <w:tcPr>
            <w:tcW w:w="4531" w:type="dxa"/>
            <w:vAlign w:val="center"/>
            <w:hideMark/>
          </w:tcPr>
          <w:p w14:paraId="55378F34" w14:textId="6FE7C069"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Stock handling (internal</w:t>
            </w:r>
            <w:r w:rsidR="006A53FB" w:rsidRPr="009E5255">
              <w:rPr>
                <w:sz w:val="20"/>
                <w:szCs w:val="20"/>
              </w:rPr>
              <w:t>,</w:t>
            </w:r>
            <w:r w:rsidRPr="009E5255">
              <w:rPr>
                <w:sz w:val="20"/>
                <w:szCs w:val="20"/>
              </w:rPr>
              <w:t xml:space="preserve"> </w:t>
            </w:r>
            <w:r w:rsidR="008A004F" w:rsidRPr="009E5255">
              <w:rPr>
                <w:sz w:val="20"/>
                <w:szCs w:val="20"/>
              </w:rPr>
              <w:t>external</w:t>
            </w:r>
            <w:r w:rsidRPr="009E5255">
              <w:rPr>
                <w:sz w:val="20"/>
                <w:szCs w:val="20"/>
              </w:rPr>
              <w:t>)</w:t>
            </w:r>
          </w:p>
        </w:tc>
      </w:tr>
      <w:tr w:rsidR="00FA34F3" w:rsidRPr="009E5255" w14:paraId="0150B5E3" w14:textId="77777777" w:rsidTr="009278CB">
        <w:trPr>
          <w:trHeight w:val="20"/>
        </w:trPr>
        <w:tc>
          <w:tcPr>
            <w:cnfStyle w:val="001000000000" w:firstRow="0" w:lastRow="0" w:firstColumn="1" w:lastColumn="0" w:oddVBand="0" w:evenVBand="0" w:oddHBand="0" w:evenHBand="0" w:firstRowFirstColumn="0" w:firstRowLastColumn="0" w:lastRowFirstColumn="0" w:lastRowLastColumn="0"/>
            <w:tcW w:w="2405" w:type="dxa"/>
            <w:vMerge/>
            <w:tcBorders>
              <w:bottom w:val="single" w:sz="4" w:space="0" w:color="auto"/>
            </w:tcBorders>
            <w:vAlign w:val="center"/>
            <w:hideMark/>
          </w:tcPr>
          <w:p w14:paraId="2423A537" w14:textId="77777777" w:rsidR="00FA34F3" w:rsidRPr="009E5255" w:rsidRDefault="00FA34F3" w:rsidP="00BE211C">
            <w:pPr>
              <w:spacing w:before="0" w:after="0" w:line="240" w:lineRule="auto"/>
              <w:rPr>
                <w:b w:val="0"/>
                <w:bCs/>
                <w:sz w:val="20"/>
                <w:szCs w:val="20"/>
              </w:rPr>
            </w:pPr>
          </w:p>
        </w:tc>
        <w:tc>
          <w:tcPr>
            <w:tcW w:w="2268" w:type="dxa"/>
            <w:tcBorders>
              <w:bottom w:val="single" w:sz="4" w:space="0" w:color="auto"/>
            </w:tcBorders>
            <w:hideMark/>
          </w:tcPr>
          <w:p w14:paraId="0685ED53" w14:textId="77777777" w:rsidR="00FA34F3" w:rsidRPr="009E5255" w:rsidRDefault="00FA34F3" w:rsidP="009278CB">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Consumables</w:t>
            </w:r>
          </w:p>
        </w:tc>
        <w:tc>
          <w:tcPr>
            <w:tcW w:w="4531" w:type="dxa"/>
            <w:tcBorders>
              <w:bottom w:val="single" w:sz="4" w:space="0" w:color="auto"/>
            </w:tcBorders>
            <w:vAlign w:val="center"/>
            <w:hideMark/>
          </w:tcPr>
          <w:p w14:paraId="5AEE416C" w14:textId="77777777" w:rsidR="00FA34F3" w:rsidRPr="009E5255" w:rsidRDefault="00FA34F3" w:rsidP="00BE211C">
            <w:pPr>
              <w:spacing w:before="0"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E5255">
              <w:rPr>
                <w:sz w:val="20"/>
                <w:szCs w:val="20"/>
              </w:rPr>
              <w:t>Packaging</w:t>
            </w:r>
          </w:p>
        </w:tc>
      </w:tr>
    </w:tbl>
    <w:p w14:paraId="36FD052B" w14:textId="5592CEF5" w:rsidR="005E48EC" w:rsidRPr="009E5255" w:rsidRDefault="005E48EC" w:rsidP="003A6F1A">
      <w:pPr>
        <w:pStyle w:val="TableNotes"/>
      </w:pPr>
      <w:r w:rsidRPr="009E5255">
        <w:t>Abbreviations:</w:t>
      </w:r>
      <w:r w:rsidRPr="009E5255">
        <w:tab/>
        <w:t>QA, Quality assurance; PPE, Personal protective equipment; PVC, Polyvinyl chloride.</w:t>
      </w:r>
    </w:p>
    <w:p w14:paraId="18CC93BA" w14:textId="47589E01" w:rsidR="00BE211C" w:rsidRPr="009E5255" w:rsidRDefault="00FA34F3" w:rsidP="003A6F1A">
      <w:pPr>
        <w:pStyle w:val="TableNotes"/>
      </w:pPr>
      <w:r w:rsidRPr="009E5255">
        <w:t xml:space="preserve">Notes: </w:t>
      </w:r>
      <w:r w:rsidR="00777A6C" w:rsidRPr="009E5255">
        <w:tab/>
        <w:t>A</w:t>
      </w:r>
      <w:r w:rsidRPr="009E5255">
        <w:t>dapted from tender template for third-party provision of compounded medicines, HealthShare Victoria. (2021). Award matrix. HPVC2018-161 Grampians Compounded Chemotherapy and</w:t>
      </w:r>
      <w:r w:rsidR="000804BC">
        <w:t xml:space="preserve"> mAb </w:t>
      </w:r>
      <w:r w:rsidRPr="009E5255">
        <w:t>Preparations</w:t>
      </w:r>
    </w:p>
    <w:p w14:paraId="5C0E7841" w14:textId="52D22289" w:rsidR="00FA34F3" w:rsidRPr="009E5255" w:rsidRDefault="00FA34F3" w:rsidP="00FA34F3">
      <w:r w:rsidRPr="009E5255">
        <w:t xml:space="preserve">To date, </w:t>
      </w:r>
      <w:r w:rsidR="00036AEE" w:rsidRPr="009E5255">
        <w:t>stakeholder</w:t>
      </w:r>
      <w:r w:rsidR="00BF080A" w:rsidRPr="009E5255">
        <w:t>s</w:t>
      </w:r>
      <w:r w:rsidR="00036AEE" w:rsidRPr="009E5255">
        <w:t xml:space="preserve"> have</w:t>
      </w:r>
      <w:r w:rsidRPr="009E5255">
        <w:t xml:space="preserve"> submitted </w:t>
      </w:r>
      <w:r w:rsidR="00036AEE" w:rsidRPr="009E5255">
        <w:t xml:space="preserve">no data </w:t>
      </w:r>
      <w:r w:rsidRPr="009E5255">
        <w:t xml:space="preserve">according to the template circulated.  Thus, </w:t>
      </w:r>
      <w:r w:rsidR="00036AEE" w:rsidRPr="009E5255">
        <w:t>a direct</w:t>
      </w:r>
      <w:r w:rsidRPr="009E5255">
        <w:t xml:space="preserve"> compar</w:t>
      </w:r>
      <w:r w:rsidR="00036AEE" w:rsidRPr="009E5255">
        <w:t>ison</w:t>
      </w:r>
      <w:r w:rsidRPr="009E5255">
        <w:t xml:space="preserve"> </w:t>
      </w:r>
      <w:r w:rsidR="00036AEE" w:rsidRPr="009E5255">
        <w:t xml:space="preserve">of current </w:t>
      </w:r>
      <w:r w:rsidRPr="009E5255">
        <w:t xml:space="preserve">EFC </w:t>
      </w:r>
      <w:r w:rsidR="00036AEE" w:rsidRPr="009E5255">
        <w:t>fees against</w:t>
      </w:r>
      <w:r w:rsidRPr="009E5255">
        <w:t xml:space="preserve"> </w:t>
      </w:r>
      <w:r w:rsidR="00036AEE" w:rsidRPr="009E5255">
        <w:t>compounders’ empirical costs was not possible</w:t>
      </w:r>
      <w:r w:rsidRPr="009E5255">
        <w:t xml:space="preserve">.  Information on the costs associated with compounding services as they relate to the provision of stability, sterility and quality assurance procedures conducted by </w:t>
      </w:r>
      <w:r w:rsidR="00040EB7" w:rsidRPr="009E5255">
        <w:t>TGA-licensed</w:t>
      </w:r>
      <w:r w:rsidRPr="009E5255">
        <w:t xml:space="preserve"> compounders was made available.  That information has been used as a means of substantiating the existing CCPS fee as paid to </w:t>
      </w:r>
      <w:r w:rsidR="00040EB7" w:rsidRPr="009E5255">
        <w:t>TGA-licensed</w:t>
      </w:r>
      <w:r w:rsidRPr="009E5255">
        <w:t xml:space="preserve"> compounders (and is discussed elsewhere</w:t>
      </w:r>
      <w:r w:rsidR="00A04CF5" w:rsidRPr="009E5255">
        <w:t xml:space="preserve"> in this Report</w:t>
      </w:r>
      <w:r w:rsidRPr="009E5255">
        <w:t>).</w:t>
      </w:r>
    </w:p>
    <w:p w14:paraId="4E674C08" w14:textId="52B26883" w:rsidR="00FA34F3" w:rsidRPr="009E5255" w:rsidRDefault="00FA34F3" w:rsidP="00FA34F3">
      <w:r w:rsidRPr="009E5255">
        <w:t xml:space="preserve">In the absence of </w:t>
      </w:r>
      <w:r w:rsidR="00CD6D6D" w:rsidRPr="009E5255">
        <w:t xml:space="preserve">disaggregated cost </w:t>
      </w:r>
      <w:r w:rsidRPr="009E5255">
        <w:t xml:space="preserve">information on the compounding and supply of infusion cancer </w:t>
      </w:r>
      <w:r w:rsidR="00A04CF5" w:rsidRPr="009E5255">
        <w:t>medicines</w:t>
      </w:r>
      <w:r w:rsidRPr="009E5255">
        <w:t>, two alternative approaches were considered:</w:t>
      </w:r>
    </w:p>
    <w:p w14:paraId="6BDCB7E1" w14:textId="4D0BBF8C" w:rsidR="00FA34F3" w:rsidRPr="009E5255" w:rsidRDefault="00CD6D6D" w:rsidP="00F53398">
      <w:pPr>
        <w:numPr>
          <w:ilvl w:val="0"/>
          <w:numId w:val="14"/>
        </w:numPr>
        <w:ind w:hanging="357"/>
        <w:contextualSpacing/>
      </w:pPr>
      <w:r w:rsidRPr="009E5255">
        <w:t>D</w:t>
      </w:r>
      <w:r w:rsidR="00FA34F3" w:rsidRPr="009E5255">
        <w:t>evelop</w:t>
      </w:r>
      <w:r w:rsidRPr="009E5255">
        <w:t>ment of</w:t>
      </w:r>
      <w:r w:rsidR="00FA34F3" w:rsidRPr="009E5255">
        <w:t xml:space="preserve"> a desktop</w:t>
      </w:r>
      <w:r w:rsidR="00CF5F38" w:rsidRPr="009E5255">
        <w:t>-</w:t>
      </w:r>
      <w:r w:rsidR="00FA34F3" w:rsidRPr="009E5255">
        <w:t>based time</w:t>
      </w:r>
      <w:r w:rsidRPr="009E5255">
        <w:t>-</w:t>
      </w:r>
      <w:r w:rsidR="00FA34F3" w:rsidRPr="009E5255">
        <w:t>and</w:t>
      </w:r>
      <w:r w:rsidRPr="009E5255">
        <w:t>-</w:t>
      </w:r>
      <w:r w:rsidR="00FA34F3" w:rsidRPr="009E5255">
        <w:t>activity costing model to estimate, on a protocol basis, the time and activity requirements</w:t>
      </w:r>
      <w:r w:rsidR="00A04CF5" w:rsidRPr="009E5255">
        <w:t xml:space="preserve"> for the compounding and provision of infusion cancer medicines</w:t>
      </w:r>
      <w:r w:rsidR="00FA34F3" w:rsidRPr="009E5255">
        <w:t xml:space="preserve">.  </w:t>
      </w:r>
    </w:p>
    <w:p w14:paraId="0D871EF0" w14:textId="7B24622D" w:rsidR="00FA34F3" w:rsidRPr="009E5255" w:rsidRDefault="00153C9D" w:rsidP="00F53398">
      <w:pPr>
        <w:numPr>
          <w:ilvl w:val="0"/>
          <w:numId w:val="14"/>
        </w:numPr>
        <w:ind w:hanging="357"/>
        <w:contextualSpacing/>
      </w:pPr>
      <w:r w:rsidRPr="009E5255">
        <w:t>C</w:t>
      </w:r>
      <w:r w:rsidR="00FA34F3" w:rsidRPr="009E5255">
        <w:t>omparison of the existing EFC fee components with information available from:</w:t>
      </w:r>
    </w:p>
    <w:p w14:paraId="13BA9BC1" w14:textId="77777777" w:rsidR="00FA34F3" w:rsidRPr="009E5255" w:rsidRDefault="00FA34F3" w:rsidP="00F53398">
      <w:pPr>
        <w:numPr>
          <w:ilvl w:val="1"/>
          <w:numId w:val="14"/>
        </w:numPr>
        <w:ind w:hanging="357"/>
        <w:contextualSpacing/>
      </w:pPr>
      <w:r w:rsidRPr="009E5255">
        <w:t>Data extracted from consultations to the Review.</w:t>
      </w:r>
    </w:p>
    <w:p w14:paraId="78F60849" w14:textId="55FB0389" w:rsidR="00FA34F3" w:rsidRPr="009E5255" w:rsidRDefault="00153C9D" w:rsidP="00F53398">
      <w:pPr>
        <w:numPr>
          <w:ilvl w:val="1"/>
          <w:numId w:val="14"/>
        </w:numPr>
        <w:ind w:hanging="357"/>
        <w:contextualSpacing/>
      </w:pPr>
      <w:r w:rsidRPr="009E5255">
        <w:t>P</w:t>
      </w:r>
      <w:r w:rsidR="00FA34F3" w:rsidRPr="009E5255">
        <w:t>er</w:t>
      </w:r>
      <w:r w:rsidRPr="009E5255">
        <w:t>-</w:t>
      </w:r>
      <w:r w:rsidR="00FA34F3" w:rsidRPr="009E5255">
        <w:t>unit</w:t>
      </w:r>
      <w:r w:rsidRPr="009E5255">
        <w:t xml:space="preserve"> costs</w:t>
      </w:r>
      <w:r w:rsidR="00FA34F3" w:rsidRPr="009E5255">
        <w:t xml:space="preserve"> underpinning the determination of the EFC fees as published in the 2013 Review.  </w:t>
      </w:r>
    </w:p>
    <w:p w14:paraId="16133D02" w14:textId="5B0225BF" w:rsidR="00FA34F3" w:rsidRPr="009E5255" w:rsidRDefault="00FA34F3" w:rsidP="00F53398">
      <w:pPr>
        <w:numPr>
          <w:ilvl w:val="1"/>
          <w:numId w:val="14"/>
        </w:numPr>
        <w:ind w:hanging="357"/>
        <w:contextualSpacing/>
      </w:pPr>
      <w:r w:rsidRPr="009E5255">
        <w:t xml:space="preserve">A report prepared for </w:t>
      </w:r>
      <w:r w:rsidR="00153C9D" w:rsidRPr="009E5255">
        <w:t xml:space="preserve">a state-based </w:t>
      </w:r>
      <w:r w:rsidR="00CE54E6" w:rsidRPr="009E5255">
        <w:t>D</w:t>
      </w:r>
      <w:r w:rsidR="00153C9D" w:rsidRPr="009E5255">
        <w:t xml:space="preserve">epartment of </w:t>
      </w:r>
      <w:r w:rsidR="00CE54E6" w:rsidRPr="009E5255">
        <w:t>H</w:t>
      </w:r>
      <w:r w:rsidR="00153C9D" w:rsidRPr="009E5255">
        <w:t>ealth</w:t>
      </w:r>
      <w:r w:rsidRPr="009E5255">
        <w:t xml:space="preserve"> on the requirements and costs for compounding activities at three sites.</w:t>
      </w:r>
    </w:p>
    <w:p w14:paraId="084806A7" w14:textId="77777777" w:rsidR="00100D06" w:rsidRPr="009E5255" w:rsidRDefault="00100D06" w:rsidP="00100D06">
      <w:pPr>
        <w:ind w:left="1440"/>
        <w:contextualSpacing/>
      </w:pPr>
    </w:p>
    <w:p w14:paraId="08B1721C" w14:textId="69623A94" w:rsidR="00A04CF5" w:rsidRPr="009E5255" w:rsidRDefault="00A04CF5" w:rsidP="00A04CF5">
      <w:r w:rsidRPr="009E5255">
        <w:t>During the course of the consultations</w:t>
      </w:r>
      <w:r w:rsidR="00153C9D" w:rsidRPr="009E5255">
        <w:t>,</w:t>
      </w:r>
      <w:r w:rsidRPr="009E5255">
        <w:t xml:space="preserve"> it was noted that a number of suppliers of infus</w:t>
      </w:r>
      <w:r w:rsidR="00153C9D" w:rsidRPr="009E5255">
        <w:t>ed</w:t>
      </w:r>
      <w:r w:rsidRPr="009E5255">
        <w:t xml:space="preserve"> cancer </w:t>
      </w:r>
      <w:r w:rsidR="00802180" w:rsidRPr="009E5255">
        <w:t>medicines</w:t>
      </w:r>
      <w:r w:rsidRPr="009E5255">
        <w:t xml:space="preserve"> hold proprietary databases </w:t>
      </w:r>
      <w:r w:rsidR="00153C9D" w:rsidRPr="009E5255">
        <w:t>that</w:t>
      </w:r>
      <w:r w:rsidRPr="009E5255">
        <w:t xml:space="preserve"> log each step of the production process, including the use of physical and labour inputs</w:t>
      </w:r>
      <w:r w:rsidR="00802180" w:rsidRPr="009E5255">
        <w:t>, and time involved</w:t>
      </w:r>
      <w:r w:rsidRPr="009E5255">
        <w:t>.  Access to that information would provide a valuable basis upon which to construct a</w:t>
      </w:r>
      <w:r w:rsidR="00153C9D" w:rsidRPr="009E5255">
        <w:t xml:space="preserve"> desktop-based</w:t>
      </w:r>
      <w:r w:rsidRPr="009E5255">
        <w:t xml:space="preserve"> time</w:t>
      </w:r>
      <w:r w:rsidR="00153C9D" w:rsidRPr="009E5255">
        <w:t>-</w:t>
      </w:r>
      <w:r w:rsidRPr="009E5255">
        <w:t>and</w:t>
      </w:r>
      <w:r w:rsidR="00153C9D" w:rsidRPr="009E5255">
        <w:t>-</w:t>
      </w:r>
      <w:r w:rsidRPr="009E5255">
        <w:t>activit</w:t>
      </w:r>
      <w:r w:rsidR="00153C9D" w:rsidRPr="009E5255">
        <w:t>y</w:t>
      </w:r>
      <w:r w:rsidRPr="009E5255">
        <w:t xml:space="preserve"> costing model.  However, </w:t>
      </w:r>
      <w:r w:rsidR="00316544" w:rsidRPr="009E5255">
        <w:t>due to</w:t>
      </w:r>
      <w:r w:rsidRPr="009E5255">
        <w:t xml:space="preserve"> the proprietary and commercial</w:t>
      </w:r>
      <w:r w:rsidR="0027629B" w:rsidRPr="009E5255">
        <w:t>-</w:t>
      </w:r>
      <w:r w:rsidRPr="009E5255">
        <w:t>in</w:t>
      </w:r>
      <w:r w:rsidR="0027629B" w:rsidRPr="009E5255">
        <w:t>-</w:t>
      </w:r>
      <w:r w:rsidRPr="009E5255">
        <w:t xml:space="preserve">confidence nature of that information, it was not possible access </w:t>
      </w:r>
      <w:r w:rsidR="00316544" w:rsidRPr="009E5255">
        <w:t>those data</w:t>
      </w:r>
      <w:r w:rsidRPr="009E5255">
        <w:t>.  Furthermore, it was not feasible to derive an agreed time</w:t>
      </w:r>
      <w:r w:rsidR="0027629B" w:rsidRPr="009E5255">
        <w:t>-</w:t>
      </w:r>
      <w:r w:rsidRPr="009E5255">
        <w:t>and</w:t>
      </w:r>
      <w:r w:rsidR="0027629B" w:rsidRPr="009E5255">
        <w:t>-</w:t>
      </w:r>
      <w:r w:rsidRPr="009E5255">
        <w:t>activity</w:t>
      </w:r>
      <w:r w:rsidR="0027629B" w:rsidRPr="009E5255">
        <w:t xml:space="preserve"> </w:t>
      </w:r>
      <w:r w:rsidRPr="009E5255">
        <w:t xml:space="preserve">based approach (in order to develop a protocol to which costs could be applied) within the existing consultations.  Developing such a model could be undertaken via a </w:t>
      </w:r>
      <w:r w:rsidR="00802180" w:rsidRPr="009E5255">
        <w:t xml:space="preserve">future </w:t>
      </w:r>
      <w:r w:rsidRPr="009E5255">
        <w:t xml:space="preserve">workshop </w:t>
      </w:r>
      <w:r w:rsidR="00BF080A" w:rsidRPr="009E5255">
        <w:t>with</w:t>
      </w:r>
      <w:r w:rsidRPr="009E5255">
        <w:t xml:space="preserve"> contributors to </w:t>
      </w:r>
      <w:r w:rsidR="00802180" w:rsidRPr="009E5255">
        <w:t xml:space="preserve">this </w:t>
      </w:r>
      <w:r w:rsidRPr="009E5255">
        <w:t>Review.</w:t>
      </w:r>
    </w:p>
    <w:p w14:paraId="6A41D26E" w14:textId="25ACCD6D" w:rsidR="00FA34F3" w:rsidRPr="009E5255" w:rsidRDefault="00FA34F3" w:rsidP="00FA34F3">
      <w:r w:rsidRPr="009E5255">
        <w:t>A</w:t>
      </w:r>
      <w:r w:rsidR="00802180" w:rsidRPr="009E5255">
        <w:t>ccordingly, the approach to the consideration of fees utilised historical cost</w:t>
      </w:r>
      <w:r w:rsidR="00316544" w:rsidRPr="009E5255">
        <w:t xml:space="preserve"> information</w:t>
      </w:r>
      <w:r w:rsidR="0060744A" w:rsidRPr="009E5255">
        <w:t xml:space="preserve"> </w:t>
      </w:r>
      <w:r w:rsidR="0027629B" w:rsidRPr="009E5255">
        <w:t>contained in</w:t>
      </w:r>
      <w:r w:rsidR="0060744A" w:rsidRPr="009E5255">
        <w:t xml:space="preserve"> the 2013 Review</w:t>
      </w:r>
      <w:r w:rsidR="00802180" w:rsidRPr="009E5255">
        <w:t xml:space="preserve">.  </w:t>
      </w:r>
      <w:r w:rsidR="0027629B" w:rsidRPr="009E5255">
        <w:t>H</w:t>
      </w:r>
      <w:r w:rsidRPr="009E5255">
        <w:t xml:space="preserve">istorical costs were </w:t>
      </w:r>
      <w:r w:rsidR="0027629B" w:rsidRPr="009E5255">
        <w:t>adjusted</w:t>
      </w:r>
      <w:r w:rsidRPr="009E5255">
        <w:t xml:space="preserve"> to 2021 prices by applying the AIHW health price index to upscale all prices to 2019 values (the last year for which the base index has been specified), and assuming growth in the index thereafter </w:t>
      </w:r>
      <w:r w:rsidR="0027629B" w:rsidRPr="009E5255">
        <w:t>at</w:t>
      </w:r>
      <w:r w:rsidRPr="009E5255">
        <w:t xml:space="preserve"> an annual rate of 1.9% (the average annual growth observed between 2013 and 2019).</w:t>
      </w:r>
    </w:p>
    <w:p w14:paraId="4E56CBB2" w14:textId="65194D03" w:rsidR="00FA34F3" w:rsidRPr="009E5255" w:rsidRDefault="00FA34F3" w:rsidP="00FA34F3">
      <w:r w:rsidRPr="009E5255">
        <w:t xml:space="preserve">The </w:t>
      </w:r>
      <w:r w:rsidR="0027629B" w:rsidRPr="009E5255">
        <w:t xml:space="preserve">current </w:t>
      </w:r>
      <w:r w:rsidRPr="009E5255">
        <w:t xml:space="preserve">fees paid under the EFC are </w:t>
      </w:r>
      <w:r w:rsidR="00454A3A" w:rsidRPr="009E5255">
        <w:t xml:space="preserve">presented </w:t>
      </w:r>
      <w:r w:rsidRPr="009E5255">
        <w:t xml:space="preserve">in </w:t>
      </w:r>
      <w:r w:rsidRPr="009E5255">
        <w:fldChar w:fldCharType="begin"/>
      </w:r>
      <w:r w:rsidRPr="009E5255">
        <w:instrText xml:space="preserve"> REF _Ref88665625 \h  \* MERGEFORMAT </w:instrText>
      </w:r>
      <w:r w:rsidRPr="009E5255">
        <w:fldChar w:fldCharType="separate"/>
      </w:r>
      <w:r w:rsidR="000C766B" w:rsidRPr="009E5255">
        <w:t xml:space="preserve">Table </w:t>
      </w:r>
      <w:r w:rsidR="000C766B">
        <w:rPr>
          <w:noProof/>
        </w:rPr>
        <w:t>14</w:t>
      </w:r>
      <w:r w:rsidRPr="009E5255">
        <w:fldChar w:fldCharType="end"/>
      </w:r>
      <w:r w:rsidR="00454A3A" w:rsidRPr="009E5255">
        <w:t xml:space="preserve">, along with the information obtained from the 2013 Review </w:t>
      </w:r>
      <w:r w:rsidR="0060744A" w:rsidRPr="009E5255">
        <w:t>(</w:t>
      </w:r>
      <w:r w:rsidR="00454A3A" w:rsidRPr="009E5255">
        <w:t xml:space="preserve">used to substantiate the establishment of the </w:t>
      </w:r>
      <w:r w:rsidR="0060744A" w:rsidRPr="009E5255">
        <w:t xml:space="preserve">EFC </w:t>
      </w:r>
      <w:r w:rsidR="00454A3A" w:rsidRPr="009E5255">
        <w:t>fees</w:t>
      </w:r>
      <w:r w:rsidR="0060744A" w:rsidRPr="009E5255">
        <w:t>)</w:t>
      </w:r>
      <w:r w:rsidR="00454A3A" w:rsidRPr="009E5255">
        <w:t xml:space="preserve">.  </w:t>
      </w:r>
      <w:r w:rsidRPr="009E5255">
        <w:t>The information available to the</w:t>
      </w:r>
      <w:r w:rsidR="00454A3A" w:rsidRPr="009E5255">
        <w:t xml:space="preserve"> current</w:t>
      </w:r>
      <w:r w:rsidRPr="009E5255">
        <w:t xml:space="preserve"> Review to assess whether those fees continue to be appropriate is reported by component below.  Note, the payment of the CCPS fee for </w:t>
      </w:r>
      <w:r w:rsidR="00040EB7" w:rsidRPr="009E5255">
        <w:t>TGA-licensed</w:t>
      </w:r>
      <w:r w:rsidRPr="009E5255">
        <w:t xml:space="preserve"> compounders is separate from that of the overall EFC payments.  Discussion of the cost information available to substantiate the CCPS fee is presented </w:t>
      </w:r>
      <w:r w:rsidR="00454A3A" w:rsidRPr="009E5255">
        <w:t>separately in this report</w:t>
      </w:r>
      <w:r w:rsidRPr="009E5255">
        <w:t xml:space="preserve">.  </w:t>
      </w:r>
    </w:p>
    <w:p w14:paraId="24F0C9E3" w14:textId="7E35BF33" w:rsidR="00270737" w:rsidRPr="009E5255" w:rsidRDefault="00FA34F3" w:rsidP="00270737">
      <w:pPr>
        <w:pStyle w:val="Caption"/>
      </w:pPr>
      <w:bookmarkStart w:id="222" w:name="_Ref88665625"/>
      <w:bookmarkStart w:id="223" w:name="_Toc125972809"/>
      <w:r w:rsidRPr="009E5255">
        <w:t xml:space="preserve">Table </w:t>
      </w:r>
      <w:r w:rsidR="00E36C93">
        <w:fldChar w:fldCharType="begin"/>
      </w:r>
      <w:r w:rsidR="00E36C93">
        <w:instrText xml:space="preserve"> SEQ Table \* ARABIC </w:instrText>
      </w:r>
      <w:r w:rsidR="00E36C93">
        <w:fldChar w:fldCharType="separate"/>
      </w:r>
      <w:r w:rsidR="000C766B">
        <w:rPr>
          <w:noProof/>
        </w:rPr>
        <w:t>14</w:t>
      </w:r>
      <w:r w:rsidR="00E36C93">
        <w:rPr>
          <w:noProof/>
        </w:rPr>
        <w:fldChar w:fldCharType="end"/>
      </w:r>
      <w:bookmarkEnd w:id="222"/>
      <w:r w:rsidRPr="009E5255">
        <w:t>. EFC fee schedule and stakeholder-informed costs</w:t>
      </w:r>
      <w:bookmarkEnd w:id="223"/>
    </w:p>
    <w:tbl>
      <w:tblPr>
        <w:tblW w:w="0" w:type="auto"/>
        <w:tblLayout w:type="fixed"/>
        <w:tblCellMar>
          <w:left w:w="0" w:type="dxa"/>
          <w:right w:w="0" w:type="dxa"/>
        </w:tblCellMar>
        <w:tblLook w:val="01E0" w:firstRow="1" w:lastRow="1" w:firstColumn="1" w:lastColumn="1" w:noHBand="0" w:noVBand="0"/>
        <w:tblCaption w:val="EFC fee schedule and stakeholder-informed costs"/>
      </w:tblPr>
      <w:tblGrid>
        <w:gridCol w:w="2972"/>
        <w:gridCol w:w="1559"/>
        <w:gridCol w:w="1559"/>
      </w:tblGrid>
      <w:tr w:rsidR="00FA34F3" w:rsidRPr="009E5255" w14:paraId="1AEDE404" w14:textId="77777777" w:rsidTr="00270737">
        <w:trPr>
          <w:trHeight w:val="20"/>
        </w:trPr>
        <w:tc>
          <w:tcPr>
            <w:tcW w:w="2972" w:type="dxa"/>
            <w:tcBorders>
              <w:bottom w:val="single" w:sz="4" w:space="0" w:color="auto"/>
            </w:tcBorders>
            <w:shd w:val="clear" w:color="auto" w:fill="auto"/>
            <w:vAlign w:val="bottom"/>
          </w:tcPr>
          <w:p w14:paraId="616CD725" w14:textId="77777777" w:rsidR="00FA34F3" w:rsidRPr="009E5255" w:rsidRDefault="00FA34F3" w:rsidP="000C0B17">
            <w:pPr>
              <w:pStyle w:val="TableParagraph"/>
              <w:spacing w:line="223" w:lineRule="exact"/>
              <w:ind w:left="0"/>
              <w:rPr>
                <w:rFonts w:asciiTheme="majorHAnsi" w:hAnsiTheme="majorHAnsi" w:cstheme="majorHAnsi"/>
                <w:bCs/>
                <w:sz w:val="20"/>
                <w:szCs w:val="20"/>
                <w:lang w:val="en-AU"/>
              </w:rPr>
            </w:pPr>
            <w:r w:rsidRPr="009E5255">
              <w:rPr>
                <w:rFonts w:asciiTheme="majorHAnsi" w:hAnsiTheme="majorHAnsi" w:cstheme="majorHAnsi"/>
                <w:bCs/>
                <w:w w:val="85"/>
                <w:sz w:val="20"/>
                <w:szCs w:val="20"/>
                <w:lang w:val="en-AU"/>
              </w:rPr>
              <w:t>Component</w:t>
            </w:r>
            <w:r w:rsidRPr="009E5255">
              <w:rPr>
                <w:rFonts w:asciiTheme="majorHAnsi" w:hAnsiTheme="majorHAnsi" w:cstheme="majorHAnsi"/>
                <w:bCs/>
                <w:spacing w:val="7"/>
                <w:w w:val="85"/>
                <w:sz w:val="20"/>
                <w:szCs w:val="20"/>
                <w:lang w:val="en-AU"/>
              </w:rPr>
              <w:t xml:space="preserve"> </w:t>
            </w:r>
            <w:r w:rsidRPr="009E5255">
              <w:rPr>
                <w:rFonts w:asciiTheme="majorHAnsi" w:hAnsiTheme="majorHAnsi" w:cstheme="majorHAnsi"/>
                <w:bCs/>
                <w:w w:val="85"/>
                <w:sz w:val="20"/>
                <w:szCs w:val="20"/>
                <w:lang w:val="en-AU"/>
              </w:rPr>
              <w:t>of</w:t>
            </w:r>
            <w:r w:rsidRPr="009E5255">
              <w:rPr>
                <w:rFonts w:asciiTheme="majorHAnsi" w:hAnsiTheme="majorHAnsi" w:cstheme="majorHAnsi"/>
                <w:bCs/>
                <w:spacing w:val="9"/>
                <w:w w:val="85"/>
                <w:sz w:val="20"/>
                <w:szCs w:val="20"/>
                <w:lang w:val="en-AU"/>
              </w:rPr>
              <w:t xml:space="preserve"> </w:t>
            </w:r>
            <w:r w:rsidRPr="009E5255">
              <w:rPr>
                <w:rFonts w:asciiTheme="majorHAnsi" w:hAnsiTheme="majorHAnsi" w:cstheme="majorHAnsi"/>
                <w:bCs/>
                <w:w w:val="85"/>
                <w:sz w:val="20"/>
                <w:szCs w:val="20"/>
                <w:lang w:val="en-AU"/>
              </w:rPr>
              <w:t>PBS</w:t>
            </w:r>
            <w:r w:rsidRPr="009E5255">
              <w:rPr>
                <w:rFonts w:asciiTheme="majorHAnsi" w:hAnsiTheme="majorHAnsi" w:cstheme="majorHAnsi"/>
                <w:bCs/>
                <w:spacing w:val="9"/>
                <w:w w:val="85"/>
                <w:sz w:val="20"/>
                <w:szCs w:val="20"/>
                <w:lang w:val="en-AU"/>
              </w:rPr>
              <w:t xml:space="preserve"> </w:t>
            </w:r>
            <w:r w:rsidRPr="009E5255">
              <w:rPr>
                <w:rFonts w:asciiTheme="majorHAnsi" w:hAnsiTheme="majorHAnsi" w:cstheme="majorHAnsi"/>
                <w:bCs/>
                <w:w w:val="85"/>
                <w:sz w:val="20"/>
                <w:szCs w:val="20"/>
                <w:lang w:val="en-AU"/>
              </w:rPr>
              <w:t>reimbursement</w:t>
            </w:r>
          </w:p>
        </w:tc>
        <w:tc>
          <w:tcPr>
            <w:tcW w:w="1559" w:type="dxa"/>
            <w:tcBorders>
              <w:bottom w:val="single" w:sz="4" w:space="0" w:color="auto"/>
            </w:tcBorders>
            <w:shd w:val="clear" w:color="auto" w:fill="auto"/>
            <w:vAlign w:val="bottom"/>
          </w:tcPr>
          <w:p w14:paraId="278699E8" w14:textId="77777777" w:rsidR="00FA34F3" w:rsidRPr="009E5255" w:rsidRDefault="00FA34F3" w:rsidP="000C0B17">
            <w:pPr>
              <w:pStyle w:val="TableParagraph"/>
              <w:spacing w:line="223" w:lineRule="exact"/>
              <w:ind w:left="69" w:right="169"/>
              <w:rPr>
                <w:rFonts w:asciiTheme="majorHAnsi" w:hAnsiTheme="majorHAnsi" w:cstheme="majorHAnsi"/>
                <w:bCs/>
                <w:sz w:val="20"/>
                <w:szCs w:val="20"/>
                <w:lang w:val="en-AU"/>
              </w:rPr>
            </w:pPr>
            <w:r w:rsidRPr="009E5255">
              <w:rPr>
                <w:rFonts w:asciiTheme="majorHAnsi" w:hAnsiTheme="majorHAnsi" w:cstheme="majorHAnsi"/>
                <w:bCs/>
                <w:w w:val="85"/>
                <w:sz w:val="20"/>
                <w:szCs w:val="20"/>
                <w:lang w:val="en-AU"/>
              </w:rPr>
              <w:t>Existing EFC Fees</w:t>
            </w:r>
          </w:p>
        </w:tc>
        <w:tc>
          <w:tcPr>
            <w:tcW w:w="1559" w:type="dxa"/>
            <w:tcBorders>
              <w:bottom w:val="single" w:sz="4" w:space="0" w:color="auto"/>
            </w:tcBorders>
          </w:tcPr>
          <w:p w14:paraId="71CB2F99" w14:textId="77777777" w:rsidR="00FA34F3" w:rsidRPr="009E5255" w:rsidRDefault="00FA34F3" w:rsidP="000C0B17">
            <w:pPr>
              <w:pStyle w:val="TableParagraph"/>
              <w:spacing w:line="223" w:lineRule="exact"/>
              <w:ind w:left="69" w:right="169"/>
              <w:jc w:val="center"/>
              <w:rPr>
                <w:rFonts w:asciiTheme="majorHAnsi" w:hAnsiTheme="majorHAnsi" w:cstheme="majorHAnsi"/>
                <w:bCs/>
                <w:w w:val="85"/>
                <w:sz w:val="20"/>
                <w:szCs w:val="20"/>
                <w:lang w:val="en-AU"/>
              </w:rPr>
            </w:pPr>
            <w:r w:rsidRPr="009E5255">
              <w:rPr>
                <w:rFonts w:asciiTheme="majorHAnsi" w:hAnsiTheme="majorHAnsi" w:cstheme="majorHAnsi"/>
                <w:bCs/>
                <w:w w:val="85"/>
                <w:sz w:val="20"/>
                <w:szCs w:val="20"/>
                <w:lang w:val="en-AU"/>
              </w:rPr>
              <w:t>Supporting Costs (2013 Review)</w:t>
            </w:r>
            <w:r w:rsidRPr="009E5255">
              <w:rPr>
                <w:rFonts w:asciiTheme="majorHAnsi" w:hAnsiTheme="majorHAnsi" w:cstheme="majorHAnsi"/>
                <w:bCs/>
                <w:w w:val="85"/>
                <w:sz w:val="20"/>
                <w:szCs w:val="20"/>
                <w:vertAlign w:val="superscript"/>
                <w:lang w:val="en-AU"/>
              </w:rPr>
              <w:t>4</w:t>
            </w:r>
          </w:p>
        </w:tc>
      </w:tr>
      <w:tr w:rsidR="00FA34F3" w:rsidRPr="009E5255" w14:paraId="469D144E" w14:textId="77777777" w:rsidTr="00270737">
        <w:trPr>
          <w:trHeight w:val="20"/>
        </w:trPr>
        <w:tc>
          <w:tcPr>
            <w:tcW w:w="2972" w:type="dxa"/>
            <w:tcBorders>
              <w:top w:val="single" w:sz="4" w:space="0" w:color="auto"/>
            </w:tcBorders>
            <w:vAlign w:val="bottom"/>
          </w:tcPr>
          <w:p w14:paraId="3351226E" w14:textId="77777777" w:rsidR="00FA34F3" w:rsidRPr="009E5255" w:rsidRDefault="00FA34F3" w:rsidP="000C0B17">
            <w:pPr>
              <w:pStyle w:val="TableParagraph"/>
              <w:ind w:left="0"/>
              <w:rPr>
                <w:rFonts w:asciiTheme="majorHAnsi" w:hAnsiTheme="majorHAnsi" w:cstheme="majorHAnsi"/>
                <w:sz w:val="20"/>
                <w:szCs w:val="20"/>
                <w:lang w:val="en-AU"/>
              </w:rPr>
            </w:pPr>
            <w:r w:rsidRPr="009E5255">
              <w:rPr>
                <w:rFonts w:asciiTheme="majorHAnsi" w:hAnsiTheme="majorHAnsi" w:cstheme="majorHAnsi"/>
                <w:w w:val="90"/>
                <w:sz w:val="20"/>
                <w:szCs w:val="20"/>
                <w:lang w:val="en-AU"/>
              </w:rPr>
              <w:t>Drug</w:t>
            </w:r>
            <w:r w:rsidRPr="009E5255">
              <w:rPr>
                <w:rFonts w:asciiTheme="majorHAnsi" w:hAnsiTheme="majorHAnsi" w:cstheme="majorHAnsi"/>
                <w:spacing w:val="11"/>
                <w:w w:val="90"/>
                <w:sz w:val="20"/>
                <w:szCs w:val="20"/>
                <w:lang w:val="en-AU"/>
              </w:rPr>
              <w:t xml:space="preserve"> </w:t>
            </w:r>
            <w:r w:rsidRPr="009E5255">
              <w:rPr>
                <w:rFonts w:asciiTheme="majorHAnsi" w:hAnsiTheme="majorHAnsi" w:cstheme="majorHAnsi"/>
                <w:w w:val="90"/>
                <w:sz w:val="20"/>
                <w:szCs w:val="20"/>
                <w:lang w:val="en-AU"/>
              </w:rPr>
              <w:t>ex-manufacturer</w:t>
            </w:r>
            <w:r w:rsidRPr="009E5255">
              <w:rPr>
                <w:rFonts w:asciiTheme="majorHAnsi" w:hAnsiTheme="majorHAnsi" w:cstheme="majorHAnsi"/>
                <w:spacing w:val="14"/>
                <w:w w:val="90"/>
                <w:sz w:val="20"/>
                <w:szCs w:val="20"/>
                <w:lang w:val="en-AU"/>
              </w:rPr>
              <w:t xml:space="preserve"> </w:t>
            </w:r>
            <w:r w:rsidRPr="009E5255">
              <w:rPr>
                <w:rFonts w:asciiTheme="majorHAnsi" w:hAnsiTheme="majorHAnsi" w:cstheme="majorHAnsi"/>
                <w:w w:val="90"/>
                <w:sz w:val="20"/>
                <w:szCs w:val="20"/>
                <w:lang w:val="en-AU"/>
              </w:rPr>
              <w:t>price</w:t>
            </w:r>
            <w:r w:rsidRPr="009E5255">
              <w:rPr>
                <w:rFonts w:asciiTheme="majorHAnsi" w:hAnsiTheme="majorHAnsi" w:cstheme="majorHAnsi"/>
                <w:w w:val="90"/>
                <w:sz w:val="20"/>
                <w:szCs w:val="20"/>
                <w:vertAlign w:val="superscript"/>
                <w:lang w:val="en-AU"/>
              </w:rPr>
              <w:t>1</w:t>
            </w:r>
          </w:p>
        </w:tc>
        <w:tc>
          <w:tcPr>
            <w:tcW w:w="1559" w:type="dxa"/>
            <w:tcBorders>
              <w:top w:val="single" w:sz="4" w:space="0" w:color="auto"/>
            </w:tcBorders>
          </w:tcPr>
          <w:p w14:paraId="4AA2998C" w14:textId="77777777" w:rsidR="00FA34F3" w:rsidRPr="009E5255" w:rsidRDefault="00FA34F3" w:rsidP="000C0B17">
            <w:pPr>
              <w:pStyle w:val="TableParagraph"/>
              <w:ind w:left="0"/>
              <w:jc w:val="center"/>
              <w:rPr>
                <w:rFonts w:asciiTheme="majorHAnsi" w:hAnsiTheme="majorHAnsi" w:cstheme="majorHAnsi"/>
                <w:sz w:val="20"/>
                <w:szCs w:val="20"/>
                <w:lang w:val="en-AU"/>
              </w:rPr>
            </w:pPr>
            <w:r w:rsidRPr="009E5255">
              <w:rPr>
                <w:rFonts w:asciiTheme="majorHAnsi" w:hAnsiTheme="majorHAnsi" w:cstheme="majorHAnsi"/>
                <w:w w:val="90"/>
                <w:sz w:val="20"/>
                <w:szCs w:val="20"/>
                <w:lang w:val="en-AU"/>
              </w:rPr>
              <w:t>Efficient combination</w:t>
            </w:r>
          </w:p>
        </w:tc>
        <w:tc>
          <w:tcPr>
            <w:tcW w:w="1559" w:type="dxa"/>
            <w:tcBorders>
              <w:top w:val="single" w:sz="4" w:space="0" w:color="auto"/>
            </w:tcBorders>
          </w:tcPr>
          <w:p w14:paraId="5AE9638E" w14:textId="77777777" w:rsidR="00FA34F3" w:rsidRPr="009E5255" w:rsidRDefault="00FA34F3" w:rsidP="000C0B17">
            <w:pPr>
              <w:pStyle w:val="TableParagraph"/>
              <w:ind w:left="0"/>
              <w:jc w:val="center"/>
              <w:rPr>
                <w:rFonts w:asciiTheme="majorHAnsi" w:hAnsiTheme="majorHAnsi" w:cstheme="majorHAnsi"/>
                <w:w w:val="90"/>
                <w:sz w:val="20"/>
                <w:szCs w:val="20"/>
                <w:lang w:val="en-AU"/>
              </w:rPr>
            </w:pPr>
          </w:p>
        </w:tc>
      </w:tr>
      <w:tr w:rsidR="00FA34F3" w:rsidRPr="009E5255" w14:paraId="0AFAD578" w14:textId="77777777" w:rsidTr="00270737">
        <w:trPr>
          <w:trHeight w:val="20"/>
        </w:trPr>
        <w:tc>
          <w:tcPr>
            <w:tcW w:w="2972" w:type="dxa"/>
            <w:vAlign w:val="bottom"/>
          </w:tcPr>
          <w:p w14:paraId="1320C663" w14:textId="77777777" w:rsidR="00FA34F3" w:rsidRPr="009E5255" w:rsidRDefault="00FA34F3" w:rsidP="000C0B17">
            <w:pPr>
              <w:pStyle w:val="TableParagraph"/>
              <w:ind w:left="0"/>
              <w:rPr>
                <w:rFonts w:asciiTheme="majorHAnsi" w:hAnsiTheme="majorHAnsi" w:cstheme="majorHAnsi"/>
                <w:w w:val="90"/>
                <w:sz w:val="20"/>
                <w:szCs w:val="20"/>
                <w:lang w:val="en-AU"/>
              </w:rPr>
            </w:pPr>
            <w:r w:rsidRPr="009E5255">
              <w:rPr>
                <w:rFonts w:asciiTheme="majorHAnsi" w:hAnsiTheme="majorHAnsi" w:cstheme="majorHAnsi"/>
                <w:w w:val="90"/>
                <w:sz w:val="20"/>
                <w:szCs w:val="20"/>
                <w:lang w:val="en-AU"/>
              </w:rPr>
              <w:t>Mark-ups</w:t>
            </w:r>
          </w:p>
        </w:tc>
        <w:tc>
          <w:tcPr>
            <w:tcW w:w="1559" w:type="dxa"/>
          </w:tcPr>
          <w:p w14:paraId="6B677378" w14:textId="77777777" w:rsidR="00FA34F3" w:rsidRPr="009E5255" w:rsidRDefault="00FA34F3" w:rsidP="000C0B17">
            <w:pPr>
              <w:pStyle w:val="TableParagraph"/>
              <w:ind w:left="0"/>
              <w:jc w:val="center"/>
              <w:rPr>
                <w:rFonts w:asciiTheme="majorHAnsi" w:hAnsiTheme="majorHAnsi" w:cstheme="majorHAnsi"/>
                <w:w w:val="90"/>
                <w:sz w:val="20"/>
                <w:szCs w:val="20"/>
                <w:lang w:val="en-AU"/>
              </w:rPr>
            </w:pPr>
          </w:p>
        </w:tc>
        <w:tc>
          <w:tcPr>
            <w:tcW w:w="1559" w:type="dxa"/>
          </w:tcPr>
          <w:p w14:paraId="7AC5A293" w14:textId="77777777" w:rsidR="00FA34F3" w:rsidRPr="009E5255" w:rsidRDefault="00FA34F3" w:rsidP="000C0B17">
            <w:pPr>
              <w:pStyle w:val="TableParagraph"/>
              <w:ind w:left="0"/>
              <w:jc w:val="center"/>
              <w:rPr>
                <w:rFonts w:asciiTheme="majorHAnsi" w:hAnsiTheme="majorHAnsi" w:cstheme="majorHAnsi"/>
                <w:w w:val="90"/>
                <w:sz w:val="20"/>
                <w:szCs w:val="20"/>
                <w:lang w:val="en-AU"/>
              </w:rPr>
            </w:pPr>
          </w:p>
        </w:tc>
      </w:tr>
      <w:tr w:rsidR="00FA34F3" w:rsidRPr="009E5255" w14:paraId="624FE1AA" w14:textId="77777777" w:rsidTr="00270737">
        <w:trPr>
          <w:trHeight w:val="20"/>
        </w:trPr>
        <w:tc>
          <w:tcPr>
            <w:tcW w:w="2972" w:type="dxa"/>
            <w:vAlign w:val="bottom"/>
          </w:tcPr>
          <w:p w14:paraId="53DC1E01" w14:textId="04AA5D0C" w:rsidR="00FA34F3" w:rsidRPr="009E5255" w:rsidRDefault="00F47282" w:rsidP="00270737">
            <w:pPr>
              <w:pStyle w:val="TableParagraph"/>
              <w:ind w:left="142"/>
              <w:rPr>
                <w:rFonts w:asciiTheme="majorHAnsi" w:hAnsiTheme="majorHAnsi" w:cstheme="majorHAnsi"/>
                <w:w w:val="90"/>
                <w:sz w:val="20"/>
                <w:szCs w:val="20"/>
                <w:lang w:val="en-AU"/>
              </w:rPr>
            </w:pPr>
            <w:r w:rsidRPr="009E5255">
              <w:rPr>
                <w:rFonts w:asciiTheme="majorHAnsi" w:hAnsiTheme="majorHAnsi" w:cstheme="majorHAnsi"/>
                <w:w w:val="90"/>
                <w:sz w:val="20"/>
                <w:szCs w:val="20"/>
                <w:lang w:val="en-AU"/>
              </w:rPr>
              <w:t xml:space="preserve">(s94) </w:t>
            </w:r>
            <w:r w:rsidR="00FA34F3" w:rsidRPr="009E5255">
              <w:rPr>
                <w:rFonts w:asciiTheme="majorHAnsi" w:hAnsiTheme="majorHAnsi" w:cstheme="majorHAnsi"/>
                <w:w w:val="90"/>
                <w:sz w:val="20"/>
                <w:szCs w:val="20"/>
                <w:lang w:val="en-AU"/>
              </w:rPr>
              <w:t>Private Hospitals</w:t>
            </w:r>
          </w:p>
        </w:tc>
        <w:tc>
          <w:tcPr>
            <w:tcW w:w="1559" w:type="dxa"/>
          </w:tcPr>
          <w:p w14:paraId="3E77FC28" w14:textId="77777777" w:rsidR="00FA34F3" w:rsidRPr="009E5255" w:rsidRDefault="00FA34F3" w:rsidP="00270737">
            <w:pPr>
              <w:pStyle w:val="TableParagraph"/>
              <w:ind w:left="0"/>
              <w:jc w:val="center"/>
              <w:rPr>
                <w:rFonts w:asciiTheme="majorHAnsi" w:hAnsiTheme="majorHAnsi" w:cstheme="majorHAnsi"/>
                <w:w w:val="90"/>
                <w:sz w:val="20"/>
                <w:szCs w:val="20"/>
                <w:lang w:val="en-AU"/>
              </w:rPr>
            </w:pPr>
            <w:r w:rsidRPr="009E5255">
              <w:rPr>
                <w:rFonts w:asciiTheme="majorHAnsi" w:hAnsiTheme="majorHAnsi" w:cstheme="majorHAnsi"/>
                <w:w w:val="90"/>
                <w:sz w:val="20"/>
                <w:szCs w:val="20"/>
                <w:lang w:val="en-AU"/>
              </w:rPr>
              <w:t>1.4% of AEMP</w:t>
            </w:r>
          </w:p>
        </w:tc>
        <w:tc>
          <w:tcPr>
            <w:tcW w:w="1559" w:type="dxa"/>
          </w:tcPr>
          <w:p w14:paraId="1C1164AC" w14:textId="77777777" w:rsidR="00FA34F3" w:rsidRPr="009E5255" w:rsidRDefault="00FA34F3" w:rsidP="00270737">
            <w:pPr>
              <w:pStyle w:val="TableParagraph"/>
              <w:ind w:left="0"/>
              <w:jc w:val="center"/>
              <w:rPr>
                <w:rFonts w:asciiTheme="majorHAnsi" w:hAnsiTheme="majorHAnsi" w:cstheme="majorHAnsi"/>
                <w:w w:val="90"/>
                <w:sz w:val="20"/>
                <w:szCs w:val="20"/>
                <w:lang w:val="en-AU"/>
              </w:rPr>
            </w:pPr>
          </w:p>
        </w:tc>
      </w:tr>
      <w:tr w:rsidR="00FA34F3" w:rsidRPr="009E5255" w14:paraId="1856B095" w14:textId="77777777" w:rsidTr="00270737">
        <w:trPr>
          <w:trHeight w:val="20"/>
        </w:trPr>
        <w:tc>
          <w:tcPr>
            <w:tcW w:w="2972" w:type="dxa"/>
          </w:tcPr>
          <w:p w14:paraId="2D912607" w14:textId="188DA137" w:rsidR="00FA34F3" w:rsidRPr="009E5255" w:rsidRDefault="00F47282" w:rsidP="00270737">
            <w:pPr>
              <w:pStyle w:val="TableParagraph"/>
              <w:ind w:left="142"/>
              <w:rPr>
                <w:rFonts w:asciiTheme="majorHAnsi" w:hAnsiTheme="majorHAnsi" w:cstheme="majorHAnsi"/>
                <w:sz w:val="20"/>
                <w:szCs w:val="20"/>
                <w:lang w:val="en-AU"/>
              </w:rPr>
            </w:pPr>
            <w:r w:rsidRPr="009E5255">
              <w:rPr>
                <w:rFonts w:asciiTheme="majorHAnsi" w:hAnsiTheme="majorHAnsi" w:cstheme="majorHAnsi"/>
                <w:w w:val="90"/>
                <w:sz w:val="20"/>
                <w:szCs w:val="20"/>
                <w:lang w:val="en-AU"/>
              </w:rPr>
              <w:t>(s</w:t>
            </w:r>
            <w:r w:rsidR="00FA34F3" w:rsidRPr="009E5255">
              <w:rPr>
                <w:rFonts w:asciiTheme="majorHAnsi" w:hAnsiTheme="majorHAnsi" w:cstheme="majorHAnsi"/>
                <w:w w:val="90"/>
                <w:sz w:val="20"/>
                <w:szCs w:val="20"/>
                <w:lang w:val="en-AU"/>
              </w:rPr>
              <w:t>90</w:t>
            </w:r>
            <w:r w:rsidRPr="009E5255">
              <w:rPr>
                <w:rFonts w:asciiTheme="majorHAnsi" w:hAnsiTheme="majorHAnsi" w:cstheme="majorHAnsi"/>
                <w:w w:val="90"/>
                <w:sz w:val="20"/>
                <w:szCs w:val="20"/>
                <w:lang w:val="en-AU"/>
              </w:rPr>
              <w:t>)</w:t>
            </w:r>
            <w:r w:rsidR="00FA34F3" w:rsidRPr="009E5255">
              <w:rPr>
                <w:rFonts w:asciiTheme="majorHAnsi" w:hAnsiTheme="majorHAnsi" w:cstheme="majorHAnsi"/>
                <w:w w:val="90"/>
                <w:sz w:val="20"/>
                <w:szCs w:val="20"/>
                <w:lang w:val="en-AU"/>
              </w:rPr>
              <w:t xml:space="preserve"> Community (AHI) (3-tiered)</w:t>
            </w:r>
          </w:p>
        </w:tc>
        <w:tc>
          <w:tcPr>
            <w:tcW w:w="1559" w:type="dxa"/>
          </w:tcPr>
          <w:p w14:paraId="346CAA45" w14:textId="77777777" w:rsidR="00FA34F3" w:rsidRPr="009E5255" w:rsidRDefault="00FA34F3" w:rsidP="00270737">
            <w:pPr>
              <w:pStyle w:val="TableParagraph"/>
              <w:ind w:left="0"/>
              <w:jc w:val="center"/>
              <w:rPr>
                <w:rFonts w:asciiTheme="majorHAnsi" w:hAnsiTheme="majorHAnsi" w:cstheme="majorHAnsi"/>
                <w:sz w:val="20"/>
                <w:szCs w:val="20"/>
                <w:lang w:val="en-AU"/>
              </w:rPr>
            </w:pPr>
            <w:r w:rsidRPr="009E5255">
              <w:rPr>
                <w:rFonts w:asciiTheme="majorHAnsi" w:hAnsiTheme="majorHAnsi" w:cstheme="majorHAnsi"/>
                <w:w w:val="90"/>
                <w:sz w:val="20"/>
                <w:szCs w:val="20"/>
                <w:lang w:val="en-AU"/>
              </w:rPr>
              <w:t>$4.28 - $99.28</w:t>
            </w:r>
          </w:p>
        </w:tc>
        <w:tc>
          <w:tcPr>
            <w:tcW w:w="1559" w:type="dxa"/>
          </w:tcPr>
          <w:p w14:paraId="47CCD6BB" w14:textId="77777777" w:rsidR="00FA34F3" w:rsidRPr="009E5255" w:rsidRDefault="00FA34F3" w:rsidP="00270737">
            <w:pPr>
              <w:pStyle w:val="TableParagraph"/>
              <w:ind w:left="0"/>
              <w:jc w:val="center"/>
              <w:rPr>
                <w:rFonts w:asciiTheme="majorHAnsi" w:hAnsiTheme="majorHAnsi" w:cstheme="majorHAnsi"/>
                <w:w w:val="90"/>
                <w:sz w:val="20"/>
                <w:szCs w:val="20"/>
                <w:lang w:val="en-AU"/>
              </w:rPr>
            </w:pPr>
          </w:p>
        </w:tc>
      </w:tr>
      <w:tr w:rsidR="00FA34F3" w:rsidRPr="009E5255" w14:paraId="03F8F0F8" w14:textId="77777777" w:rsidTr="00270737">
        <w:trPr>
          <w:trHeight w:val="20"/>
        </w:trPr>
        <w:tc>
          <w:tcPr>
            <w:tcW w:w="2972" w:type="dxa"/>
          </w:tcPr>
          <w:p w14:paraId="50C10624" w14:textId="77777777" w:rsidR="00FA34F3" w:rsidRPr="009E5255" w:rsidRDefault="00FA34F3" w:rsidP="000C0B17">
            <w:pPr>
              <w:pStyle w:val="TableParagraph"/>
              <w:spacing w:line="220" w:lineRule="exact"/>
              <w:ind w:left="0"/>
              <w:rPr>
                <w:rFonts w:asciiTheme="majorHAnsi" w:hAnsiTheme="majorHAnsi" w:cstheme="majorHAnsi"/>
                <w:sz w:val="20"/>
                <w:szCs w:val="20"/>
                <w:lang w:val="en-AU"/>
              </w:rPr>
            </w:pPr>
            <w:r w:rsidRPr="009E5255">
              <w:rPr>
                <w:rFonts w:asciiTheme="majorHAnsi" w:hAnsiTheme="majorHAnsi" w:cstheme="majorHAnsi"/>
                <w:w w:val="95"/>
                <w:sz w:val="20"/>
                <w:szCs w:val="20"/>
                <w:lang w:val="en-AU"/>
              </w:rPr>
              <w:t>Wholesale/distribution</w:t>
            </w:r>
          </w:p>
        </w:tc>
        <w:tc>
          <w:tcPr>
            <w:tcW w:w="1559" w:type="dxa"/>
            <w:vAlign w:val="bottom"/>
          </w:tcPr>
          <w:p w14:paraId="18156DE5" w14:textId="77777777" w:rsidR="00FA34F3" w:rsidRPr="009E5255" w:rsidRDefault="00FA34F3" w:rsidP="00270737">
            <w:pPr>
              <w:pStyle w:val="TableParagraph"/>
              <w:spacing w:line="220" w:lineRule="exact"/>
              <w:ind w:left="0"/>
              <w:jc w:val="center"/>
              <w:rPr>
                <w:rFonts w:asciiTheme="majorHAnsi" w:hAnsiTheme="majorHAnsi" w:cstheme="majorHAnsi"/>
                <w:sz w:val="20"/>
                <w:szCs w:val="20"/>
                <w:lang w:val="en-AU"/>
              </w:rPr>
            </w:pPr>
            <w:r w:rsidRPr="009E5255">
              <w:rPr>
                <w:rFonts w:asciiTheme="majorHAnsi" w:hAnsiTheme="majorHAnsi" w:cstheme="majorHAnsi"/>
                <w:sz w:val="20"/>
                <w:szCs w:val="20"/>
                <w:lang w:val="en-AU"/>
              </w:rPr>
              <w:t>$27.75</w:t>
            </w:r>
            <w:r w:rsidRPr="009E5255">
              <w:rPr>
                <w:rFonts w:asciiTheme="majorHAnsi" w:hAnsiTheme="majorHAnsi" w:cstheme="majorHAnsi"/>
                <w:w w:val="95"/>
                <w:sz w:val="20"/>
                <w:szCs w:val="20"/>
                <w:vertAlign w:val="superscript"/>
                <w:lang w:val="en-AU"/>
              </w:rPr>
              <w:t>2,3</w:t>
            </w:r>
          </w:p>
        </w:tc>
        <w:tc>
          <w:tcPr>
            <w:tcW w:w="1559" w:type="dxa"/>
          </w:tcPr>
          <w:p w14:paraId="0925A35E" w14:textId="77777777" w:rsidR="00FA34F3" w:rsidRPr="009E5255" w:rsidRDefault="00FA34F3" w:rsidP="00270737">
            <w:pPr>
              <w:pStyle w:val="TableParagraph"/>
              <w:spacing w:line="220" w:lineRule="exact"/>
              <w:ind w:left="0"/>
              <w:jc w:val="center"/>
              <w:rPr>
                <w:rFonts w:asciiTheme="majorHAnsi" w:hAnsiTheme="majorHAnsi" w:cstheme="majorHAnsi"/>
                <w:sz w:val="20"/>
                <w:szCs w:val="20"/>
                <w:lang w:val="en-AU"/>
              </w:rPr>
            </w:pPr>
            <w:r w:rsidRPr="009E5255">
              <w:rPr>
                <w:rFonts w:asciiTheme="majorHAnsi" w:hAnsiTheme="majorHAnsi" w:cstheme="majorHAnsi"/>
                <w:sz w:val="20"/>
                <w:szCs w:val="20"/>
                <w:lang w:val="en-AU"/>
              </w:rPr>
              <w:t>$14.72</w:t>
            </w:r>
          </w:p>
        </w:tc>
      </w:tr>
      <w:tr w:rsidR="00FA34F3" w:rsidRPr="009E5255" w14:paraId="088E6B98" w14:textId="77777777" w:rsidTr="00270737">
        <w:trPr>
          <w:trHeight w:val="20"/>
        </w:trPr>
        <w:tc>
          <w:tcPr>
            <w:tcW w:w="2972" w:type="dxa"/>
          </w:tcPr>
          <w:p w14:paraId="004106D5" w14:textId="77777777" w:rsidR="00FA34F3" w:rsidRPr="009E5255" w:rsidRDefault="00FA34F3" w:rsidP="000C0B17">
            <w:pPr>
              <w:pStyle w:val="TableParagraph"/>
              <w:spacing w:before="4" w:line="220" w:lineRule="exact"/>
              <w:ind w:left="0"/>
              <w:rPr>
                <w:rFonts w:asciiTheme="majorHAnsi" w:hAnsiTheme="majorHAnsi" w:cstheme="majorHAnsi"/>
                <w:sz w:val="20"/>
                <w:szCs w:val="20"/>
                <w:lang w:val="en-AU"/>
              </w:rPr>
            </w:pPr>
            <w:r w:rsidRPr="009E5255">
              <w:rPr>
                <w:rFonts w:asciiTheme="majorHAnsi" w:hAnsiTheme="majorHAnsi" w:cstheme="majorHAnsi"/>
                <w:spacing w:val="-1"/>
                <w:w w:val="95"/>
                <w:sz w:val="20"/>
                <w:szCs w:val="20"/>
                <w:lang w:val="en-AU"/>
              </w:rPr>
              <w:t>Diluent</w:t>
            </w:r>
          </w:p>
        </w:tc>
        <w:tc>
          <w:tcPr>
            <w:tcW w:w="1559" w:type="dxa"/>
            <w:vAlign w:val="bottom"/>
          </w:tcPr>
          <w:p w14:paraId="59AFB759" w14:textId="77777777" w:rsidR="00FA34F3" w:rsidRPr="009E5255" w:rsidRDefault="00FA34F3" w:rsidP="00270737">
            <w:pPr>
              <w:pStyle w:val="TableParagraph"/>
              <w:spacing w:before="4" w:line="220" w:lineRule="exact"/>
              <w:ind w:left="0"/>
              <w:jc w:val="center"/>
              <w:rPr>
                <w:rFonts w:asciiTheme="majorHAnsi" w:hAnsiTheme="majorHAnsi" w:cstheme="majorHAnsi"/>
                <w:sz w:val="20"/>
                <w:szCs w:val="20"/>
                <w:lang w:val="en-AU"/>
              </w:rPr>
            </w:pPr>
            <w:r w:rsidRPr="009E5255">
              <w:rPr>
                <w:rFonts w:asciiTheme="majorHAnsi" w:hAnsiTheme="majorHAnsi" w:cstheme="majorHAnsi"/>
                <w:sz w:val="20"/>
                <w:szCs w:val="20"/>
                <w:lang w:val="en-AU"/>
              </w:rPr>
              <w:t>$5.50</w:t>
            </w:r>
            <w:r w:rsidRPr="009E5255">
              <w:rPr>
                <w:rFonts w:asciiTheme="majorHAnsi" w:hAnsiTheme="majorHAnsi" w:cstheme="majorHAnsi"/>
                <w:w w:val="95"/>
                <w:sz w:val="20"/>
                <w:szCs w:val="20"/>
                <w:vertAlign w:val="superscript"/>
                <w:lang w:val="en-AU"/>
              </w:rPr>
              <w:t>2</w:t>
            </w:r>
          </w:p>
        </w:tc>
        <w:tc>
          <w:tcPr>
            <w:tcW w:w="1559" w:type="dxa"/>
          </w:tcPr>
          <w:p w14:paraId="4519C459" w14:textId="77777777" w:rsidR="00FA34F3" w:rsidRPr="009E5255" w:rsidRDefault="00FA34F3" w:rsidP="00270737">
            <w:pPr>
              <w:pStyle w:val="TableParagraph"/>
              <w:spacing w:before="4" w:line="220" w:lineRule="exact"/>
              <w:ind w:left="0"/>
              <w:jc w:val="center"/>
              <w:rPr>
                <w:rFonts w:asciiTheme="majorHAnsi" w:hAnsiTheme="majorHAnsi" w:cstheme="majorHAnsi"/>
                <w:sz w:val="20"/>
                <w:szCs w:val="20"/>
                <w:lang w:val="en-AU"/>
              </w:rPr>
            </w:pPr>
          </w:p>
        </w:tc>
      </w:tr>
      <w:tr w:rsidR="00FA34F3" w:rsidRPr="009E5255" w14:paraId="3295143A" w14:textId="77777777" w:rsidTr="00270737">
        <w:trPr>
          <w:trHeight w:val="20"/>
        </w:trPr>
        <w:tc>
          <w:tcPr>
            <w:tcW w:w="2972" w:type="dxa"/>
          </w:tcPr>
          <w:p w14:paraId="5AC250DA" w14:textId="77777777" w:rsidR="00FA34F3" w:rsidRPr="009E5255" w:rsidRDefault="00FA34F3" w:rsidP="000C0B17">
            <w:pPr>
              <w:pStyle w:val="TableParagraph"/>
              <w:spacing w:before="4" w:line="220" w:lineRule="exact"/>
              <w:ind w:left="0"/>
              <w:rPr>
                <w:rFonts w:asciiTheme="majorHAnsi" w:hAnsiTheme="majorHAnsi" w:cstheme="majorHAnsi"/>
                <w:sz w:val="20"/>
                <w:szCs w:val="20"/>
                <w:lang w:val="en-AU"/>
              </w:rPr>
            </w:pPr>
            <w:r w:rsidRPr="009E5255">
              <w:rPr>
                <w:rFonts w:asciiTheme="majorHAnsi" w:hAnsiTheme="majorHAnsi" w:cstheme="majorHAnsi"/>
                <w:w w:val="90"/>
                <w:sz w:val="20"/>
                <w:szCs w:val="20"/>
                <w:lang w:val="en-AU"/>
              </w:rPr>
              <w:t>Preparation</w:t>
            </w:r>
            <w:r w:rsidRPr="009E5255">
              <w:rPr>
                <w:rFonts w:asciiTheme="majorHAnsi" w:hAnsiTheme="majorHAnsi" w:cstheme="majorHAnsi"/>
                <w:spacing w:val="9"/>
                <w:w w:val="90"/>
                <w:sz w:val="20"/>
                <w:szCs w:val="20"/>
                <w:lang w:val="en-AU"/>
              </w:rPr>
              <w:t xml:space="preserve"> </w:t>
            </w:r>
            <w:r w:rsidRPr="009E5255">
              <w:rPr>
                <w:rFonts w:asciiTheme="majorHAnsi" w:hAnsiTheme="majorHAnsi" w:cstheme="majorHAnsi"/>
                <w:w w:val="90"/>
                <w:sz w:val="20"/>
                <w:szCs w:val="20"/>
                <w:lang w:val="en-AU"/>
              </w:rPr>
              <w:t>fee</w:t>
            </w:r>
          </w:p>
        </w:tc>
        <w:tc>
          <w:tcPr>
            <w:tcW w:w="1559" w:type="dxa"/>
            <w:vAlign w:val="bottom"/>
          </w:tcPr>
          <w:p w14:paraId="6BA4A298" w14:textId="77777777" w:rsidR="00FA34F3" w:rsidRPr="009E5255" w:rsidRDefault="00FA34F3" w:rsidP="00270737">
            <w:pPr>
              <w:pStyle w:val="TableParagraph"/>
              <w:spacing w:before="4" w:line="220" w:lineRule="exact"/>
              <w:ind w:left="0"/>
              <w:jc w:val="center"/>
              <w:rPr>
                <w:rFonts w:asciiTheme="majorHAnsi" w:hAnsiTheme="majorHAnsi" w:cstheme="majorHAnsi"/>
                <w:sz w:val="20"/>
                <w:szCs w:val="20"/>
                <w:lang w:val="en-AU"/>
              </w:rPr>
            </w:pPr>
            <w:r w:rsidRPr="009E5255">
              <w:rPr>
                <w:rFonts w:asciiTheme="majorHAnsi" w:hAnsiTheme="majorHAnsi" w:cstheme="majorHAnsi"/>
                <w:sz w:val="20"/>
                <w:szCs w:val="20"/>
                <w:lang w:val="en-AU"/>
              </w:rPr>
              <w:t>$86.28</w:t>
            </w:r>
          </w:p>
        </w:tc>
        <w:tc>
          <w:tcPr>
            <w:tcW w:w="1559" w:type="dxa"/>
          </w:tcPr>
          <w:p w14:paraId="25FE9489" w14:textId="77777777" w:rsidR="00FA34F3" w:rsidRPr="009E5255" w:rsidRDefault="00FA34F3" w:rsidP="00270737">
            <w:pPr>
              <w:pStyle w:val="TableParagraph"/>
              <w:spacing w:before="4" w:line="220" w:lineRule="exact"/>
              <w:ind w:left="0"/>
              <w:jc w:val="center"/>
              <w:rPr>
                <w:rFonts w:asciiTheme="majorHAnsi" w:hAnsiTheme="majorHAnsi" w:cstheme="majorHAnsi"/>
                <w:sz w:val="20"/>
                <w:szCs w:val="20"/>
                <w:lang w:val="en-AU"/>
              </w:rPr>
            </w:pPr>
            <w:r w:rsidRPr="009E5255">
              <w:rPr>
                <w:rFonts w:asciiTheme="majorHAnsi" w:hAnsiTheme="majorHAnsi" w:cstheme="majorHAnsi"/>
                <w:sz w:val="20"/>
                <w:szCs w:val="20"/>
                <w:lang w:val="en-AU"/>
              </w:rPr>
              <w:t>$91.04</w:t>
            </w:r>
          </w:p>
        </w:tc>
      </w:tr>
      <w:tr w:rsidR="00FA34F3" w:rsidRPr="009E5255" w14:paraId="0DF69974" w14:textId="77777777" w:rsidTr="00270737">
        <w:trPr>
          <w:trHeight w:val="20"/>
        </w:trPr>
        <w:tc>
          <w:tcPr>
            <w:tcW w:w="2972" w:type="dxa"/>
          </w:tcPr>
          <w:p w14:paraId="1C35C15A" w14:textId="77777777" w:rsidR="00FA34F3" w:rsidRPr="009E5255" w:rsidRDefault="00FA34F3" w:rsidP="000C0B17">
            <w:pPr>
              <w:pStyle w:val="TableParagraph"/>
              <w:spacing w:line="223" w:lineRule="exact"/>
              <w:ind w:left="0"/>
              <w:rPr>
                <w:rFonts w:asciiTheme="majorHAnsi" w:hAnsiTheme="majorHAnsi" w:cstheme="majorHAnsi"/>
                <w:sz w:val="20"/>
                <w:szCs w:val="20"/>
                <w:lang w:val="en-AU"/>
              </w:rPr>
            </w:pPr>
            <w:r w:rsidRPr="009E5255">
              <w:rPr>
                <w:rFonts w:asciiTheme="majorHAnsi" w:hAnsiTheme="majorHAnsi" w:cstheme="majorHAnsi"/>
                <w:w w:val="85"/>
                <w:sz w:val="20"/>
                <w:szCs w:val="20"/>
                <w:lang w:val="en-AU"/>
              </w:rPr>
              <w:t>Dispensing</w:t>
            </w:r>
            <w:r w:rsidRPr="009E5255">
              <w:rPr>
                <w:rFonts w:asciiTheme="majorHAnsi" w:hAnsiTheme="majorHAnsi" w:cstheme="majorHAnsi"/>
                <w:spacing w:val="8"/>
                <w:w w:val="85"/>
                <w:sz w:val="20"/>
                <w:szCs w:val="20"/>
                <w:lang w:val="en-AU"/>
              </w:rPr>
              <w:t xml:space="preserve"> </w:t>
            </w:r>
            <w:r w:rsidRPr="009E5255">
              <w:rPr>
                <w:rFonts w:asciiTheme="majorHAnsi" w:hAnsiTheme="majorHAnsi" w:cstheme="majorHAnsi"/>
                <w:w w:val="85"/>
                <w:sz w:val="20"/>
                <w:szCs w:val="20"/>
                <w:lang w:val="en-AU"/>
              </w:rPr>
              <w:t>fee, ready-prepared</w:t>
            </w:r>
          </w:p>
        </w:tc>
        <w:tc>
          <w:tcPr>
            <w:tcW w:w="1559" w:type="dxa"/>
            <w:vAlign w:val="bottom"/>
          </w:tcPr>
          <w:p w14:paraId="554749B9" w14:textId="77777777" w:rsidR="00FA34F3" w:rsidRPr="009E5255" w:rsidRDefault="00FA34F3" w:rsidP="00270737">
            <w:pPr>
              <w:pStyle w:val="TableParagraph"/>
              <w:spacing w:line="223" w:lineRule="exact"/>
              <w:ind w:left="0"/>
              <w:jc w:val="center"/>
              <w:rPr>
                <w:rFonts w:asciiTheme="majorHAnsi" w:hAnsiTheme="majorHAnsi" w:cstheme="majorHAnsi"/>
                <w:sz w:val="20"/>
                <w:szCs w:val="20"/>
                <w:lang w:val="en-AU"/>
              </w:rPr>
            </w:pPr>
            <w:r w:rsidRPr="009E5255">
              <w:rPr>
                <w:rFonts w:asciiTheme="majorHAnsi" w:hAnsiTheme="majorHAnsi" w:cstheme="majorHAnsi"/>
                <w:sz w:val="20"/>
                <w:szCs w:val="20"/>
                <w:lang w:val="en-AU"/>
              </w:rPr>
              <w:t>$7.78</w:t>
            </w:r>
            <w:r w:rsidRPr="009E5255">
              <w:rPr>
                <w:rFonts w:asciiTheme="majorHAnsi" w:hAnsiTheme="majorHAnsi" w:cstheme="majorHAnsi"/>
                <w:w w:val="95"/>
                <w:sz w:val="20"/>
                <w:szCs w:val="20"/>
                <w:vertAlign w:val="superscript"/>
                <w:lang w:val="en-AU"/>
              </w:rPr>
              <w:t>2</w:t>
            </w:r>
          </w:p>
        </w:tc>
        <w:tc>
          <w:tcPr>
            <w:tcW w:w="1559" w:type="dxa"/>
          </w:tcPr>
          <w:p w14:paraId="2AE4289B" w14:textId="77777777" w:rsidR="00FA34F3" w:rsidRPr="009E5255" w:rsidRDefault="00FA34F3" w:rsidP="00270737">
            <w:pPr>
              <w:pStyle w:val="TableParagraph"/>
              <w:spacing w:line="223" w:lineRule="exact"/>
              <w:ind w:left="0"/>
              <w:jc w:val="center"/>
              <w:rPr>
                <w:rFonts w:asciiTheme="majorHAnsi" w:hAnsiTheme="majorHAnsi" w:cstheme="majorHAnsi"/>
                <w:sz w:val="20"/>
                <w:szCs w:val="20"/>
                <w:lang w:val="en-AU"/>
              </w:rPr>
            </w:pPr>
            <w:r w:rsidRPr="009E5255">
              <w:rPr>
                <w:rFonts w:asciiTheme="majorHAnsi" w:hAnsiTheme="majorHAnsi" w:cstheme="majorHAnsi"/>
                <w:sz w:val="20"/>
                <w:szCs w:val="20"/>
                <w:lang w:val="en-AU"/>
              </w:rPr>
              <w:t>$13.95</w:t>
            </w:r>
          </w:p>
        </w:tc>
      </w:tr>
      <w:tr w:rsidR="00FA34F3" w:rsidRPr="009E5255" w14:paraId="789ECA6F" w14:textId="77777777" w:rsidTr="00270737">
        <w:trPr>
          <w:trHeight w:val="20"/>
        </w:trPr>
        <w:tc>
          <w:tcPr>
            <w:tcW w:w="2972" w:type="dxa"/>
          </w:tcPr>
          <w:p w14:paraId="4869B422" w14:textId="77777777" w:rsidR="00FA34F3" w:rsidRPr="009E5255" w:rsidRDefault="00FA34F3" w:rsidP="000C0B17">
            <w:pPr>
              <w:pStyle w:val="TableParagraph"/>
              <w:spacing w:line="223" w:lineRule="exact"/>
              <w:ind w:left="0"/>
              <w:rPr>
                <w:rFonts w:asciiTheme="majorHAnsi" w:hAnsiTheme="majorHAnsi" w:cstheme="majorHAnsi"/>
                <w:w w:val="85"/>
                <w:sz w:val="20"/>
                <w:szCs w:val="20"/>
                <w:lang w:val="en-AU"/>
              </w:rPr>
            </w:pPr>
            <w:r w:rsidRPr="009E5255">
              <w:rPr>
                <w:rFonts w:asciiTheme="majorHAnsi" w:hAnsiTheme="majorHAnsi" w:cstheme="majorHAnsi"/>
                <w:w w:val="85"/>
                <w:sz w:val="20"/>
                <w:szCs w:val="20"/>
                <w:lang w:val="en-AU"/>
              </w:rPr>
              <w:t>Clinical services</w:t>
            </w:r>
          </w:p>
        </w:tc>
        <w:tc>
          <w:tcPr>
            <w:tcW w:w="1559" w:type="dxa"/>
            <w:vAlign w:val="bottom"/>
          </w:tcPr>
          <w:p w14:paraId="1A3050A6" w14:textId="77777777" w:rsidR="00FA34F3" w:rsidRPr="009E5255" w:rsidRDefault="00FA34F3" w:rsidP="00270737">
            <w:pPr>
              <w:pStyle w:val="TableParagraph"/>
              <w:spacing w:line="223" w:lineRule="exact"/>
              <w:ind w:left="0"/>
              <w:jc w:val="center"/>
              <w:rPr>
                <w:rFonts w:asciiTheme="majorHAnsi" w:hAnsiTheme="majorHAnsi" w:cstheme="majorHAnsi"/>
                <w:sz w:val="20"/>
                <w:szCs w:val="20"/>
                <w:lang w:val="en-AU"/>
              </w:rPr>
            </w:pPr>
          </w:p>
        </w:tc>
        <w:tc>
          <w:tcPr>
            <w:tcW w:w="1559" w:type="dxa"/>
          </w:tcPr>
          <w:p w14:paraId="4A92B10B" w14:textId="77777777" w:rsidR="00FA34F3" w:rsidRPr="009E5255" w:rsidRDefault="00FA34F3" w:rsidP="00270737">
            <w:pPr>
              <w:pStyle w:val="TableParagraph"/>
              <w:spacing w:line="223" w:lineRule="exact"/>
              <w:ind w:left="0"/>
              <w:jc w:val="center"/>
              <w:rPr>
                <w:rFonts w:asciiTheme="majorHAnsi" w:hAnsiTheme="majorHAnsi" w:cstheme="majorHAnsi"/>
                <w:sz w:val="20"/>
                <w:szCs w:val="20"/>
                <w:lang w:val="en-AU"/>
              </w:rPr>
            </w:pPr>
            <w:r w:rsidRPr="009E5255">
              <w:rPr>
                <w:rFonts w:asciiTheme="majorHAnsi" w:hAnsiTheme="majorHAnsi" w:cstheme="majorHAnsi"/>
                <w:sz w:val="20"/>
                <w:szCs w:val="20"/>
                <w:lang w:val="en-AU"/>
              </w:rPr>
              <w:t>$13.48</w:t>
            </w:r>
          </w:p>
        </w:tc>
      </w:tr>
      <w:tr w:rsidR="00FA34F3" w:rsidRPr="009E5255" w14:paraId="1C986B42" w14:textId="77777777" w:rsidTr="00270737">
        <w:trPr>
          <w:trHeight w:val="20"/>
        </w:trPr>
        <w:tc>
          <w:tcPr>
            <w:tcW w:w="2972" w:type="dxa"/>
            <w:tcBorders>
              <w:bottom w:val="single" w:sz="4" w:space="0" w:color="auto"/>
            </w:tcBorders>
          </w:tcPr>
          <w:p w14:paraId="7EC9038D" w14:textId="77777777" w:rsidR="00FA34F3" w:rsidRPr="009E5255" w:rsidRDefault="00FA34F3" w:rsidP="00270737">
            <w:pPr>
              <w:pStyle w:val="TableParagraph"/>
              <w:spacing w:line="223" w:lineRule="exact"/>
              <w:ind w:left="0"/>
              <w:rPr>
                <w:rFonts w:asciiTheme="majorHAnsi" w:hAnsiTheme="majorHAnsi" w:cstheme="majorHAnsi"/>
                <w:bCs/>
                <w:i/>
                <w:iCs/>
                <w:sz w:val="20"/>
                <w:szCs w:val="20"/>
                <w:lang w:val="en-AU"/>
              </w:rPr>
            </w:pPr>
            <w:r w:rsidRPr="009E5255">
              <w:rPr>
                <w:rFonts w:asciiTheme="majorHAnsi" w:hAnsiTheme="majorHAnsi" w:cstheme="majorHAnsi"/>
                <w:bCs/>
                <w:i/>
                <w:iCs/>
                <w:w w:val="85"/>
                <w:sz w:val="20"/>
                <w:szCs w:val="20"/>
                <w:lang w:val="en-AU"/>
              </w:rPr>
              <w:t>Total (ex. mark-ups)</w:t>
            </w:r>
          </w:p>
        </w:tc>
        <w:tc>
          <w:tcPr>
            <w:tcW w:w="1559" w:type="dxa"/>
            <w:tcBorders>
              <w:bottom w:val="single" w:sz="4" w:space="0" w:color="auto"/>
            </w:tcBorders>
            <w:vAlign w:val="bottom"/>
          </w:tcPr>
          <w:p w14:paraId="009A228D" w14:textId="77777777" w:rsidR="00FA34F3" w:rsidRPr="009E5255" w:rsidRDefault="00FA34F3" w:rsidP="00270737">
            <w:pPr>
              <w:pStyle w:val="TableParagraph"/>
              <w:spacing w:line="223" w:lineRule="exact"/>
              <w:ind w:left="0"/>
              <w:jc w:val="center"/>
              <w:rPr>
                <w:rFonts w:asciiTheme="majorHAnsi" w:hAnsiTheme="majorHAnsi" w:cstheme="majorHAnsi"/>
                <w:bCs/>
                <w:sz w:val="20"/>
                <w:szCs w:val="20"/>
                <w:lang w:val="en-AU"/>
              </w:rPr>
            </w:pPr>
            <w:r w:rsidRPr="009E5255">
              <w:rPr>
                <w:rFonts w:asciiTheme="majorHAnsi" w:hAnsiTheme="majorHAnsi" w:cstheme="majorHAnsi"/>
                <w:bCs/>
                <w:sz w:val="20"/>
                <w:szCs w:val="20"/>
                <w:lang w:val="en-AU"/>
              </w:rPr>
              <w:t>$127.31</w:t>
            </w:r>
          </w:p>
        </w:tc>
        <w:tc>
          <w:tcPr>
            <w:tcW w:w="1559" w:type="dxa"/>
            <w:tcBorders>
              <w:bottom w:val="single" w:sz="4" w:space="0" w:color="auto"/>
            </w:tcBorders>
          </w:tcPr>
          <w:p w14:paraId="342C251C" w14:textId="77777777" w:rsidR="00FA34F3" w:rsidRPr="009E5255" w:rsidRDefault="00FA34F3" w:rsidP="00270737">
            <w:pPr>
              <w:pStyle w:val="TableParagraph"/>
              <w:spacing w:line="223" w:lineRule="exact"/>
              <w:ind w:left="0"/>
              <w:jc w:val="center"/>
              <w:rPr>
                <w:rFonts w:asciiTheme="majorHAnsi" w:hAnsiTheme="majorHAnsi" w:cstheme="majorHAnsi"/>
                <w:bCs/>
                <w:sz w:val="20"/>
                <w:szCs w:val="20"/>
                <w:lang w:val="en-AU"/>
              </w:rPr>
            </w:pPr>
            <w:r w:rsidRPr="009E5255">
              <w:rPr>
                <w:rFonts w:asciiTheme="majorHAnsi" w:hAnsiTheme="majorHAnsi" w:cstheme="majorHAnsi"/>
                <w:bCs/>
                <w:sz w:val="20"/>
                <w:szCs w:val="20"/>
                <w:lang w:val="en-AU"/>
              </w:rPr>
              <w:t>$143.18</w:t>
            </w:r>
          </w:p>
        </w:tc>
      </w:tr>
    </w:tbl>
    <w:p w14:paraId="29F27723" w14:textId="7621F252" w:rsidR="00FA34F3" w:rsidRPr="009E5255" w:rsidRDefault="00FA34F3" w:rsidP="003A6F1A">
      <w:pPr>
        <w:pStyle w:val="TableNotes"/>
      </w:pPr>
      <w:r w:rsidRPr="009E5255">
        <w:t xml:space="preserve">Notes: </w:t>
      </w:r>
      <w:r w:rsidR="00454A3A" w:rsidRPr="009E5255">
        <w:tab/>
      </w:r>
      <w:r w:rsidRPr="009E5255">
        <w:t>1</w:t>
      </w:r>
      <w:r w:rsidR="00EB7CFB" w:rsidRPr="009E5255">
        <w:t>.</w:t>
      </w:r>
      <w:r w:rsidRPr="009E5255">
        <w:t xml:space="preserve"> Based on PBAC-recommended price, subject to periodic price review(s) and statutory price reductions.  </w:t>
      </w:r>
      <w:r w:rsidR="00454A3A" w:rsidRPr="009E5255">
        <w:br/>
      </w:r>
      <w:r w:rsidRPr="009E5255">
        <w:t>2</w:t>
      </w:r>
      <w:r w:rsidR="00EB7CFB" w:rsidRPr="009E5255">
        <w:t>.</w:t>
      </w:r>
      <w:r w:rsidRPr="009E5255">
        <w:t xml:space="preserve"> Community pharmacy and </w:t>
      </w:r>
      <w:r w:rsidR="00C43B34" w:rsidRPr="009E5255">
        <w:t>(</w:t>
      </w:r>
      <w:r w:rsidRPr="009E5255">
        <w:t>s94</w:t>
      </w:r>
      <w:r w:rsidR="00C43B34" w:rsidRPr="009E5255">
        <w:t>)</w:t>
      </w:r>
      <w:r w:rsidRPr="009E5255">
        <w:t xml:space="preserve"> private hospital authority only; fee not payable to public hospitals.</w:t>
      </w:r>
      <w:r w:rsidR="00454A3A" w:rsidRPr="009E5255">
        <w:br/>
      </w:r>
      <w:r w:rsidRPr="009E5255">
        <w:t>3</w:t>
      </w:r>
      <w:r w:rsidR="00EB7CFB" w:rsidRPr="009E5255">
        <w:t>.</w:t>
      </w:r>
      <w:r w:rsidRPr="009E5255">
        <w:t xml:space="preserve"> Distribution fee payable to </w:t>
      </w:r>
      <w:r w:rsidR="00C43B34" w:rsidRPr="009E5255">
        <w:t>(</w:t>
      </w:r>
      <w:r w:rsidRPr="009E5255">
        <w:t>s94</w:t>
      </w:r>
      <w:r w:rsidR="00C43B34" w:rsidRPr="009E5255">
        <w:t>)</w:t>
      </w:r>
      <w:r w:rsidRPr="009E5255">
        <w:t>-approved private hospital authority excludes trastuzumab.</w:t>
      </w:r>
      <w:r w:rsidR="00454A3A" w:rsidRPr="009E5255">
        <w:br/>
      </w:r>
      <w:r w:rsidRPr="009E5255">
        <w:t>4</w:t>
      </w:r>
      <w:r w:rsidR="00EB7CFB" w:rsidRPr="009E5255">
        <w:t>.</w:t>
      </w:r>
      <w:r w:rsidRPr="009E5255">
        <w:t xml:space="preserve"> Inflated to 2020/21 prices.</w:t>
      </w:r>
    </w:p>
    <w:p w14:paraId="58B64335" w14:textId="44F8D990" w:rsidR="00FA34F3" w:rsidRPr="009E5255" w:rsidRDefault="00B71F6F" w:rsidP="00FA34F3">
      <w:pPr>
        <w:rPr>
          <w:color w:val="000000" w:themeColor="text1"/>
          <w:sz w:val="20"/>
          <w:szCs w:val="20"/>
        </w:rPr>
      </w:pPr>
      <w:r w:rsidRPr="009E5255">
        <w:rPr>
          <w:color w:val="000000" w:themeColor="text1"/>
        </w:rPr>
        <w:t>A</w:t>
      </w:r>
      <w:r w:rsidR="00FA34F3" w:rsidRPr="009E5255">
        <w:rPr>
          <w:color w:val="000000" w:themeColor="text1"/>
        </w:rPr>
        <w:t>dvice received during the Review</w:t>
      </w:r>
      <w:r w:rsidRPr="009E5255">
        <w:rPr>
          <w:color w:val="000000" w:themeColor="text1"/>
        </w:rPr>
        <w:t xml:space="preserve">, </w:t>
      </w:r>
      <w:r w:rsidR="001A14AE" w:rsidRPr="009E5255">
        <w:rPr>
          <w:color w:val="000000" w:themeColor="text1"/>
        </w:rPr>
        <w:t xml:space="preserve">and </w:t>
      </w:r>
      <w:r w:rsidRPr="009E5255">
        <w:rPr>
          <w:color w:val="000000" w:themeColor="text1"/>
        </w:rPr>
        <w:t>as noted in the 2013 Review (p</w:t>
      </w:r>
      <w:r w:rsidR="007676BB" w:rsidRPr="009E5255">
        <w:rPr>
          <w:color w:val="000000" w:themeColor="text1"/>
        </w:rPr>
        <w:t xml:space="preserve">. </w:t>
      </w:r>
      <w:r w:rsidRPr="009E5255">
        <w:rPr>
          <w:color w:val="000000" w:themeColor="text1"/>
        </w:rPr>
        <w:t xml:space="preserve">36), </w:t>
      </w:r>
      <w:r w:rsidR="00FA34F3" w:rsidRPr="009E5255">
        <w:rPr>
          <w:color w:val="000000" w:themeColor="text1"/>
        </w:rPr>
        <w:t xml:space="preserve">was that hospitals/pharmacies engaging third-party compounders will negotiate fees </w:t>
      </w:r>
      <w:r w:rsidR="00AC3457" w:rsidRPr="009E5255">
        <w:rPr>
          <w:color w:val="000000" w:themeColor="text1"/>
        </w:rPr>
        <w:t>that</w:t>
      </w:r>
      <w:r w:rsidR="00FA34F3" w:rsidRPr="009E5255">
        <w:rPr>
          <w:color w:val="000000" w:themeColor="text1"/>
        </w:rPr>
        <w:t xml:space="preserve"> reflect the drug cost (paid on a </w:t>
      </w:r>
      <w:r w:rsidR="002F43AC" w:rsidRPr="009E5255">
        <w:rPr>
          <w:color w:val="000000" w:themeColor="text1"/>
        </w:rPr>
        <w:t>per-mg basis</w:t>
      </w:r>
      <w:r w:rsidR="00FA34F3" w:rsidRPr="009E5255">
        <w:rPr>
          <w:color w:val="000000" w:themeColor="text1"/>
        </w:rPr>
        <w:t>), a compounding fee, general freight costs, container fees and a margin</w:t>
      </w:r>
      <w:r w:rsidR="00AC3457" w:rsidRPr="009E5255">
        <w:rPr>
          <w:color w:val="000000" w:themeColor="text1"/>
        </w:rPr>
        <w:t>al</w:t>
      </w:r>
      <w:r w:rsidR="00FA34F3" w:rsidRPr="009E5255">
        <w:rPr>
          <w:color w:val="000000" w:themeColor="text1"/>
        </w:rPr>
        <w:t xml:space="preserve"> business return.  Thus, while EFC fees are paid to the hospitals and pharmacies who lodge the claims for payment with the EFC, it is reasonable to expect that third-party compounder visibility of these fees influence</w:t>
      </w:r>
      <w:r w:rsidR="00AC3457" w:rsidRPr="009E5255">
        <w:rPr>
          <w:color w:val="000000" w:themeColor="text1"/>
        </w:rPr>
        <w:t>s</w:t>
      </w:r>
      <w:r w:rsidR="00FA34F3" w:rsidRPr="009E5255">
        <w:rPr>
          <w:color w:val="000000" w:themeColor="text1"/>
        </w:rPr>
        <w:t xml:space="preserve"> the negotiation of supply arrangements with hospitals/pharmacies. </w:t>
      </w:r>
    </w:p>
    <w:p w14:paraId="633D1FEB" w14:textId="77777777" w:rsidR="00FA34F3" w:rsidRPr="009E5255" w:rsidRDefault="00FA34F3" w:rsidP="00744A61">
      <w:pPr>
        <w:rPr>
          <w:i/>
          <w:iCs/>
          <w:u w:val="single"/>
        </w:rPr>
      </w:pPr>
      <w:r w:rsidRPr="009E5255">
        <w:rPr>
          <w:i/>
          <w:iCs/>
          <w:u w:val="single"/>
        </w:rPr>
        <w:t>Mark-ups</w:t>
      </w:r>
    </w:p>
    <w:p w14:paraId="4CEE0AE3" w14:textId="57611341" w:rsidR="00FA34F3" w:rsidRPr="009E5255" w:rsidRDefault="00FA34F3" w:rsidP="00FA34F3">
      <w:pPr>
        <w:rPr>
          <w:color w:val="000000" w:themeColor="text1"/>
        </w:rPr>
      </w:pPr>
      <w:r w:rsidRPr="009E5255">
        <w:rPr>
          <w:color w:val="000000" w:themeColor="text1"/>
        </w:rPr>
        <w:t>Mark-ups are included in fees paid to</w:t>
      </w:r>
      <w:r w:rsidR="00F47282" w:rsidRPr="009E5255">
        <w:rPr>
          <w:color w:val="000000" w:themeColor="text1"/>
        </w:rPr>
        <w:t xml:space="preserve"> (s90) </w:t>
      </w:r>
      <w:r w:rsidR="00B71F6F" w:rsidRPr="009E5255">
        <w:rPr>
          <w:color w:val="000000" w:themeColor="text1"/>
        </w:rPr>
        <w:t>c</w:t>
      </w:r>
      <w:r w:rsidRPr="009E5255">
        <w:rPr>
          <w:color w:val="000000" w:themeColor="text1"/>
        </w:rPr>
        <w:t xml:space="preserve">ommunity </w:t>
      </w:r>
      <w:r w:rsidR="00B71F6F" w:rsidRPr="009E5255">
        <w:rPr>
          <w:color w:val="000000" w:themeColor="text1"/>
        </w:rPr>
        <w:t>p</w:t>
      </w:r>
      <w:r w:rsidRPr="009E5255">
        <w:rPr>
          <w:color w:val="000000" w:themeColor="text1"/>
        </w:rPr>
        <w:t xml:space="preserve">harmacies and </w:t>
      </w:r>
      <w:r w:rsidR="00F47282" w:rsidRPr="009E5255">
        <w:rPr>
          <w:color w:val="000000" w:themeColor="text1"/>
        </w:rPr>
        <w:t xml:space="preserve"> (s94) </w:t>
      </w:r>
      <w:r w:rsidR="00B71F6F" w:rsidRPr="009E5255">
        <w:rPr>
          <w:color w:val="000000" w:themeColor="text1"/>
        </w:rPr>
        <w:t>p</w:t>
      </w:r>
      <w:r w:rsidRPr="009E5255">
        <w:rPr>
          <w:color w:val="000000" w:themeColor="text1"/>
        </w:rPr>
        <w:t xml:space="preserve">rivate hospital facilities as a means of recognising the costs associated with the supply of EFC medicines not captured by the other fee components.  In particular this allows for costs associated with stock management as it pertains to the purchase and holding of stock prior to deliver as an infused product.  </w:t>
      </w:r>
    </w:p>
    <w:p w14:paraId="65F05586" w14:textId="429C9B8D" w:rsidR="00FA34F3" w:rsidRPr="009E5255" w:rsidRDefault="00FA34F3" w:rsidP="00FA34F3">
      <w:pPr>
        <w:rPr>
          <w:color w:val="000000" w:themeColor="text1"/>
        </w:rPr>
      </w:pPr>
      <w:r w:rsidRPr="009E5255">
        <w:rPr>
          <w:color w:val="000000" w:themeColor="text1"/>
        </w:rPr>
        <w:t xml:space="preserve">Within the 2013 Review, the payment of the mark-up was justified on the basis of supporting other business costs (e.g. rent, overheads, delivery etc), with a cost per infusion of $24.72 (2021 prices).  It was not possible to substantiate as part of the current Review whether the cost per infusion to support other business costs has changed since 2013.  However, within the existing EFC arrangements, such costs are </w:t>
      </w:r>
      <w:r w:rsidR="00EB3844" w:rsidRPr="009E5255">
        <w:rPr>
          <w:color w:val="000000" w:themeColor="text1"/>
        </w:rPr>
        <w:t>recognised as a ‘claimable’ item for</w:t>
      </w:r>
      <w:r w:rsidR="00F47282" w:rsidRPr="009E5255">
        <w:rPr>
          <w:color w:val="000000" w:themeColor="text1"/>
        </w:rPr>
        <w:t xml:space="preserve"> (s90) </w:t>
      </w:r>
      <w:r w:rsidR="00EB3844" w:rsidRPr="009E5255">
        <w:rPr>
          <w:color w:val="000000" w:themeColor="text1"/>
        </w:rPr>
        <w:t xml:space="preserve">community </w:t>
      </w:r>
      <w:r w:rsidRPr="009E5255">
        <w:rPr>
          <w:color w:val="000000" w:themeColor="text1"/>
        </w:rPr>
        <w:t xml:space="preserve">pharmacies and </w:t>
      </w:r>
      <w:r w:rsidR="00F47282" w:rsidRPr="009E5255">
        <w:rPr>
          <w:color w:val="000000" w:themeColor="text1"/>
        </w:rPr>
        <w:t xml:space="preserve"> (s94) </w:t>
      </w:r>
      <w:r w:rsidR="00EB3844" w:rsidRPr="009E5255">
        <w:rPr>
          <w:color w:val="000000" w:themeColor="text1"/>
        </w:rPr>
        <w:t xml:space="preserve">private </w:t>
      </w:r>
      <w:r w:rsidRPr="009E5255">
        <w:rPr>
          <w:color w:val="000000" w:themeColor="text1"/>
        </w:rPr>
        <w:t>hospitals</w:t>
      </w:r>
      <w:r w:rsidR="00EB3844" w:rsidRPr="009E5255">
        <w:rPr>
          <w:color w:val="000000" w:themeColor="text1"/>
        </w:rPr>
        <w:t xml:space="preserve"> only</w:t>
      </w:r>
      <w:r w:rsidRPr="009E5255">
        <w:rPr>
          <w:color w:val="000000" w:themeColor="text1"/>
        </w:rPr>
        <w:t xml:space="preserve">.  </w:t>
      </w:r>
    </w:p>
    <w:p w14:paraId="3EF87ACE" w14:textId="1133A351" w:rsidR="00FA34F3" w:rsidRPr="009E5255" w:rsidRDefault="00FA34F3" w:rsidP="00FA34F3">
      <w:pPr>
        <w:rPr>
          <w:color w:val="000000" w:themeColor="text1"/>
        </w:rPr>
      </w:pPr>
      <w:r w:rsidRPr="009E5255">
        <w:rPr>
          <w:color w:val="000000" w:themeColor="text1"/>
        </w:rPr>
        <w:t xml:space="preserve">Advice received during the consultation process is that </w:t>
      </w:r>
      <w:r w:rsidR="00F47282" w:rsidRPr="009E5255">
        <w:rPr>
          <w:color w:val="000000" w:themeColor="text1"/>
        </w:rPr>
        <w:t xml:space="preserve"> (s94) </w:t>
      </w:r>
      <w:r w:rsidR="00EB3844" w:rsidRPr="009E5255">
        <w:rPr>
          <w:color w:val="000000" w:themeColor="text1"/>
        </w:rPr>
        <w:t>p</w:t>
      </w:r>
      <w:r w:rsidRPr="009E5255">
        <w:rPr>
          <w:color w:val="000000" w:themeColor="text1"/>
        </w:rPr>
        <w:t>ublic hospitals face similar other business costs</w:t>
      </w:r>
      <w:r w:rsidR="00EB3844" w:rsidRPr="009E5255">
        <w:rPr>
          <w:color w:val="000000" w:themeColor="text1"/>
        </w:rPr>
        <w:t>.  Thus,</w:t>
      </w:r>
      <w:r w:rsidRPr="009E5255">
        <w:rPr>
          <w:color w:val="000000" w:themeColor="text1"/>
        </w:rPr>
        <w:t xml:space="preserve"> excluding </w:t>
      </w:r>
      <w:r w:rsidR="00EB3844" w:rsidRPr="009E5255">
        <w:rPr>
          <w:color w:val="000000" w:themeColor="text1"/>
        </w:rPr>
        <w:t xml:space="preserve">public hospitals </w:t>
      </w:r>
      <w:r w:rsidRPr="009E5255">
        <w:rPr>
          <w:color w:val="000000" w:themeColor="text1"/>
        </w:rPr>
        <w:t>from the receipt of that fee</w:t>
      </w:r>
      <w:r w:rsidR="00EB3844" w:rsidRPr="009E5255">
        <w:rPr>
          <w:color w:val="000000" w:themeColor="text1"/>
        </w:rPr>
        <w:t xml:space="preserve"> component</w:t>
      </w:r>
      <w:r w:rsidRPr="009E5255">
        <w:rPr>
          <w:color w:val="000000" w:themeColor="text1"/>
        </w:rPr>
        <w:t xml:space="preserve"> adversely impacts that sector relative to the others.  There does not appear to be a rationale to support the ongoing exclusion of public hospitals from the receipt of these mark-ups (given the nature of operating costs they are intended to cover).  While it could be argued that such costs are the purview of public hospital funding arrangements, as supported by the </w:t>
      </w:r>
      <w:r w:rsidR="00C4705B" w:rsidRPr="009E5255">
        <w:rPr>
          <w:color w:val="000000" w:themeColor="text1"/>
        </w:rPr>
        <w:t xml:space="preserve">NHRA 2020, </w:t>
      </w:r>
      <w:r w:rsidRPr="009E5255">
        <w:rPr>
          <w:color w:val="000000" w:themeColor="text1"/>
        </w:rPr>
        <w:t xml:space="preserve">applying this rationale to one element of the EFC structure and not others is not internally consistent.  </w:t>
      </w:r>
      <w:r w:rsidR="00C4705B" w:rsidRPr="009E5255">
        <w:rPr>
          <w:color w:val="000000" w:themeColor="text1"/>
        </w:rPr>
        <w:t>Accordingly</w:t>
      </w:r>
      <w:r w:rsidRPr="009E5255">
        <w:rPr>
          <w:color w:val="000000" w:themeColor="text1"/>
        </w:rPr>
        <w:t>, i</w:t>
      </w:r>
      <w:r w:rsidR="00C4705B" w:rsidRPr="009E5255">
        <w:rPr>
          <w:color w:val="000000" w:themeColor="text1"/>
        </w:rPr>
        <w:t xml:space="preserve">f the intent of the EFC is to reimburse actors in the supply chain for relevant activities, equivalent </w:t>
      </w:r>
      <w:r w:rsidRPr="009E5255">
        <w:rPr>
          <w:color w:val="000000" w:themeColor="text1"/>
        </w:rPr>
        <w:t xml:space="preserve">fees should be applied </w:t>
      </w:r>
      <w:r w:rsidR="00C4705B" w:rsidRPr="009E5255">
        <w:rPr>
          <w:color w:val="000000" w:themeColor="text1"/>
        </w:rPr>
        <w:t>across the sector</w:t>
      </w:r>
      <w:r w:rsidRPr="009E5255">
        <w:rPr>
          <w:color w:val="000000" w:themeColor="text1"/>
        </w:rPr>
        <w:t xml:space="preserve">.  </w:t>
      </w:r>
    </w:p>
    <w:p w14:paraId="0CB68F49" w14:textId="141AE20B" w:rsidR="00FA34F3" w:rsidRPr="009E5255" w:rsidRDefault="00FA34F3" w:rsidP="00FA34F3">
      <w:pPr>
        <w:rPr>
          <w:color w:val="000000" w:themeColor="text1"/>
          <w:sz w:val="20"/>
          <w:szCs w:val="20"/>
        </w:rPr>
      </w:pPr>
      <w:r w:rsidRPr="009E5255">
        <w:t xml:space="preserve">On the basis of the available evidence, there is a case to extend the payment of mark-ups to </w:t>
      </w:r>
      <w:r w:rsidR="00F47282" w:rsidRPr="009E5255">
        <w:t xml:space="preserve">(s94) </w:t>
      </w:r>
      <w:r w:rsidR="00316544" w:rsidRPr="009E5255">
        <w:t>p</w:t>
      </w:r>
      <w:r w:rsidRPr="009E5255">
        <w:t xml:space="preserve">ublic hospitals, but there does not appear to be a case for a change in the current mark-up levels across settings.  The impact of </w:t>
      </w:r>
      <w:r w:rsidR="00C4705B" w:rsidRPr="009E5255">
        <w:t xml:space="preserve">extending the payment of mark-ups to public hospitals is examined in Section 6. </w:t>
      </w:r>
    </w:p>
    <w:p w14:paraId="52A39EA3" w14:textId="6616C329" w:rsidR="00FA34F3" w:rsidRPr="009E5255" w:rsidRDefault="00FA34F3" w:rsidP="00C4705B">
      <w:pPr>
        <w:spacing w:line="240" w:lineRule="auto"/>
        <w:rPr>
          <w:i/>
          <w:iCs/>
          <w:color w:val="000000" w:themeColor="text1"/>
          <w:u w:val="single"/>
        </w:rPr>
      </w:pPr>
      <w:r w:rsidRPr="009E5255">
        <w:rPr>
          <w:i/>
          <w:iCs/>
          <w:color w:val="000000" w:themeColor="text1"/>
          <w:u w:val="single"/>
        </w:rPr>
        <w:t xml:space="preserve">Preparation and </w:t>
      </w:r>
      <w:r w:rsidR="00744A61" w:rsidRPr="009E5255">
        <w:rPr>
          <w:i/>
          <w:iCs/>
          <w:color w:val="000000" w:themeColor="text1"/>
          <w:u w:val="single"/>
        </w:rPr>
        <w:t>d</w:t>
      </w:r>
      <w:r w:rsidRPr="009E5255">
        <w:rPr>
          <w:i/>
          <w:iCs/>
          <w:color w:val="000000" w:themeColor="text1"/>
          <w:u w:val="single"/>
        </w:rPr>
        <w:t xml:space="preserve">iluent </w:t>
      </w:r>
      <w:r w:rsidR="00744A61" w:rsidRPr="009E5255">
        <w:rPr>
          <w:i/>
          <w:iCs/>
          <w:color w:val="000000" w:themeColor="text1"/>
          <w:u w:val="single"/>
        </w:rPr>
        <w:t>f</w:t>
      </w:r>
      <w:r w:rsidRPr="009E5255">
        <w:rPr>
          <w:i/>
          <w:iCs/>
          <w:color w:val="000000" w:themeColor="text1"/>
          <w:u w:val="single"/>
        </w:rPr>
        <w:t>ee</w:t>
      </w:r>
    </w:p>
    <w:p w14:paraId="120F8EF0" w14:textId="623CE2F2" w:rsidR="00FA34F3" w:rsidRPr="009E5255" w:rsidRDefault="00FA34F3" w:rsidP="00FA34F3">
      <w:pPr>
        <w:rPr>
          <w:color w:val="000000" w:themeColor="text1"/>
        </w:rPr>
      </w:pPr>
      <w:r w:rsidRPr="009E5255">
        <w:t xml:space="preserve">A consistent preparation and diluent fee is paid across all sectors claiming from the EFC - $86.28 and $5.50 respectively (total $91.78).  Information presented in the 2013 Review reported a cost for preparation of medicines (including diluent) of $91.04 (2021 prices).  </w:t>
      </w:r>
    </w:p>
    <w:p w14:paraId="79EB5B42" w14:textId="4811AACA" w:rsidR="00FA34F3" w:rsidRPr="009E5255" w:rsidRDefault="00FA34F3" w:rsidP="00FA34F3">
      <w:r w:rsidRPr="009E5255">
        <w:t>On the basis of the available evidence, there does not appear to be a case for a change in the current level of funding allocated to drug preparation.  This recommendation may change once further information on the activities and costs associated with the preparation of infused cancer medicines is provided by stakeholders to the Review (see forthcoming data</w:t>
      </w:r>
      <w:r w:rsidR="00C4705B" w:rsidRPr="009E5255">
        <w:t>, Section 7</w:t>
      </w:r>
      <w:r w:rsidRPr="009E5255">
        <w:t>).</w:t>
      </w:r>
    </w:p>
    <w:p w14:paraId="3AC2AB9D" w14:textId="7E185459" w:rsidR="00FA34F3" w:rsidRPr="009E5255" w:rsidRDefault="00FA34F3" w:rsidP="00FA34F3">
      <w:pPr>
        <w:rPr>
          <w:i/>
          <w:iCs/>
          <w:u w:val="single"/>
        </w:rPr>
      </w:pPr>
      <w:r w:rsidRPr="009E5255">
        <w:rPr>
          <w:i/>
          <w:iCs/>
          <w:u w:val="single"/>
        </w:rPr>
        <w:t>Wholesale/</w:t>
      </w:r>
      <w:r w:rsidR="00744A61" w:rsidRPr="009E5255">
        <w:rPr>
          <w:i/>
          <w:iCs/>
          <w:u w:val="single"/>
        </w:rPr>
        <w:t>d</w:t>
      </w:r>
      <w:r w:rsidRPr="009E5255">
        <w:rPr>
          <w:i/>
          <w:iCs/>
          <w:u w:val="single"/>
        </w:rPr>
        <w:t xml:space="preserve">istribution </w:t>
      </w:r>
      <w:r w:rsidR="00744A61" w:rsidRPr="009E5255">
        <w:rPr>
          <w:i/>
          <w:iCs/>
          <w:u w:val="single"/>
        </w:rPr>
        <w:t>f</w:t>
      </w:r>
      <w:r w:rsidRPr="009E5255">
        <w:rPr>
          <w:i/>
          <w:iCs/>
          <w:u w:val="single"/>
        </w:rPr>
        <w:t>ee</w:t>
      </w:r>
    </w:p>
    <w:p w14:paraId="49F9915F" w14:textId="7D018A39" w:rsidR="00FA34F3" w:rsidRPr="009E5255" w:rsidRDefault="00FA34F3" w:rsidP="00FA34F3">
      <w:r w:rsidRPr="009E5255">
        <w:t>Feedback from multiple stakeholders during the Review identified that the existing EFC fee structure do</w:t>
      </w:r>
      <w:r w:rsidR="008B0C71" w:rsidRPr="009E5255">
        <w:t>e</w:t>
      </w:r>
      <w:r w:rsidRPr="009E5255">
        <w:t xml:space="preserve">s not include a wholesaler mark-up as applies to medicines subsidised via other sections on the PBS (such as Section 85 medicines).  However, the EFC fees do include a payment for distribution ($27.75) which was intended to cover the costs associated with logistics and distribution.  </w:t>
      </w:r>
    </w:p>
    <w:p w14:paraId="064AC261" w14:textId="078C31D2" w:rsidR="00FA34F3" w:rsidRPr="009E5255" w:rsidRDefault="00FA34F3" w:rsidP="00FA34F3">
      <w:r w:rsidRPr="009E5255">
        <w:t xml:space="preserve">Evidence from a large logistics provider submitted during the consultation process identified that the cost for storage and freight for the average unit supplied via the EFC is approximately $5-6.  This assumes that those units are able to be supplied as part of regular logistics shipments to hospitals/pharmacies.  Furthermore, costs were unlikely to differ greatly between metropolitan and rural areas, particularly where those shipments to non-metropolitan areas are part of larger existing shipments.  Costs per unit increase to approximately $20 per unit where a medicine is required via a specialised shipment (e.g. a one off order) and increase further if cold-chain storage is required for transport during such a specialised supply.  Specific costs for specialised cold-chain transport were not provided.  </w:t>
      </w:r>
    </w:p>
    <w:p w14:paraId="6153FFF5" w14:textId="3F20B90C" w:rsidR="00FA34F3" w:rsidRPr="009E5255" w:rsidRDefault="00FA34F3" w:rsidP="00FA34F3">
      <w:r w:rsidRPr="009E5255">
        <w:t xml:space="preserve">Additional information received from the perspective of a medicines compounder indicated that on a national basis, there was a difference noted in the cost per delivery between metropolitan and non-metropolitan areas (with non-metropolitan areas incurring a cost approximately $100 higher </w:t>
      </w:r>
      <w:r w:rsidR="008B0C71" w:rsidRPr="009E5255">
        <w:t xml:space="preserve">per delivery </w:t>
      </w:r>
      <w:r w:rsidRPr="009E5255">
        <w:t>than metropolitan), and delivery costs being highest in Western Australia (noting the geographical spread of customers).  The average delivery costs provided were assumed to cover multiple items per delivery; when total freight costs are apportioned over the number of items provided, the average cost per item was approximately $9.50.</w:t>
      </w:r>
    </w:p>
    <w:p w14:paraId="0A0C1162" w14:textId="77777777" w:rsidR="00FA34F3" w:rsidRPr="009E5255" w:rsidRDefault="00FA34F3" w:rsidP="00FA34F3">
      <w:r w:rsidRPr="009E5255">
        <w:t>A number of submissions to the Review suggested that the existing fees applied to the EFC for freight and distribution could be increased where services relate to non-metropolitan supply and to bring the EFC fees into line with other sections of the PBS with respect to inclusion of a specific wholesaler mark-up.  Given the available information, there does not appear to be a basis on which to substantiate a change in the fee paid for distribution, or to include a specific wholesaler mark-up, on the basis that:</w:t>
      </w:r>
    </w:p>
    <w:p w14:paraId="0C0381B2" w14:textId="0D82CEE5" w:rsidR="00FA34F3" w:rsidRPr="009E5255" w:rsidRDefault="00FA34F3" w:rsidP="00F53398">
      <w:pPr>
        <w:numPr>
          <w:ilvl w:val="0"/>
          <w:numId w:val="15"/>
        </w:numPr>
      </w:pPr>
      <w:r w:rsidRPr="009E5255">
        <w:t xml:space="preserve">Inclusion of a wholesaler mark-up would require that the EFC be incorporated into the existing </w:t>
      </w:r>
      <w:r w:rsidR="008B0C71" w:rsidRPr="009E5255">
        <w:t>CSO under the 6CPA</w:t>
      </w:r>
      <w:r w:rsidRPr="009E5255">
        <w:t xml:space="preserve"> as it applies to other sections of the PBS and for which wholesaler participation guarantees medicine availability.  However, information provided to the Review from wholesalers is that they do not routinely carry all items</w:t>
      </w:r>
      <w:r w:rsidR="008B0C71" w:rsidRPr="009E5255">
        <w:t xml:space="preserve"> (cancer medicines)</w:t>
      </w:r>
      <w:r w:rsidRPr="009E5255">
        <w:t xml:space="preserve"> on the EFC</w:t>
      </w:r>
      <w:r w:rsidR="008B0C71" w:rsidRPr="009E5255">
        <w:t xml:space="preserve">, </w:t>
      </w:r>
      <w:r w:rsidRPr="009E5255">
        <w:t>either due to the unit costs of those items</w:t>
      </w:r>
      <w:r w:rsidR="008B0C71" w:rsidRPr="009E5255">
        <w:t xml:space="preserve"> being too high</w:t>
      </w:r>
      <w:r w:rsidRPr="009E5255">
        <w:t xml:space="preserve"> or because manufacturers have a preference to supply those medicines directly to compounders/hospitals.  Inclusion of EFC items in the CSO would therefore require a broader system change (the need for such a change has not been substantiated in the evidence presented to the Review).</w:t>
      </w:r>
    </w:p>
    <w:p w14:paraId="7D9339C4" w14:textId="726D3B37" w:rsidR="00FA34F3" w:rsidRPr="009E5255" w:rsidRDefault="00FA34F3" w:rsidP="00F53398">
      <w:pPr>
        <w:numPr>
          <w:ilvl w:val="0"/>
          <w:numId w:val="15"/>
        </w:numPr>
      </w:pPr>
      <w:r w:rsidRPr="009E5255">
        <w:t xml:space="preserve">It is not clear that freight and logistics costs will routinely be higher for </w:t>
      </w:r>
      <w:r w:rsidR="008B0C71" w:rsidRPr="009E5255">
        <w:t xml:space="preserve">supply to </w:t>
      </w:r>
      <w:r w:rsidRPr="009E5255">
        <w:t xml:space="preserve">non-metropolitan </w:t>
      </w:r>
      <w:r w:rsidR="008B0C71" w:rsidRPr="009E5255">
        <w:t xml:space="preserve">areas </w:t>
      </w:r>
      <w:r w:rsidRPr="009E5255">
        <w:t xml:space="preserve">relative to metropolitan.  Advice received during the Review was that logistics issues in metropolitan </w:t>
      </w:r>
      <w:r w:rsidR="00AB478D" w:rsidRPr="009E5255">
        <w:t xml:space="preserve">areas </w:t>
      </w:r>
      <w:r w:rsidRPr="009E5255">
        <w:t>can be as complicated and costly to address (particularly for specialised, tim</w:t>
      </w:r>
      <w:r w:rsidR="00805DFA" w:rsidRPr="009E5255">
        <w:t>e-</w:t>
      </w:r>
      <w:r w:rsidRPr="009E5255">
        <w:t>sensitive order</w:t>
      </w:r>
      <w:r w:rsidR="00AB478D" w:rsidRPr="009E5255">
        <w:t>s</w:t>
      </w:r>
      <w:r w:rsidRPr="009E5255">
        <w:t xml:space="preserve">) as those in non-metropolitan </w:t>
      </w:r>
      <w:r w:rsidR="00AB478D" w:rsidRPr="009E5255">
        <w:t>areas</w:t>
      </w:r>
      <w:r w:rsidRPr="009E5255">
        <w:t>.  Including a specific loading on the distribution fee for non-metropolitan areas fails to recognise that metropolitan deliveries can be as costly.  Furthermore, as noted in the 2013 Review (p</w:t>
      </w:r>
      <w:r w:rsidR="008942BC" w:rsidRPr="009E5255">
        <w:t xml:space="preserve">. </w:t>
      </w:r>
      <w:r w:rsidRPr="009E5255">
        <w:t xml:space="preserve">66), existing IHPA recommendations include a loading for freight for regional (non-metropolitan) hospitals.  </w:t>
      </w:r>
    </w:p>
    <w:p w14:paraId="120E8523" w14:textId="3B56643B" w:rsidR="00FA34F3" w:rsidRPr="009E5255" w:rsidRDefault="00FA34F3" w:rsidP="00F53398">
      <w:pPr>
        <w:numPr>
          <w:ilvl w:val="0"/>
          <w:numId w:val="15"/>
        </w:numPr>
      </w:pPr>
      <w:r w:rsidRPr="009E5255">
        <w:t>Overall, the average freight/logistic cost per item (as above) falls within the amount allocated to that purpose within the existing EFC fee structure.</w:t>
      </w:r>
    </w:p>
    <w:p w14:paraId="5216540C" w14:textId="22BC5910" w:rsidR="00FA34F3" w:rsidRPr="009E5255" w:rsidRDefault="00FA34F3" w:rsidP="00CA5EF6">
      <w:pPr>
        <w:pStyle w:val="SubHead-NotNumbered"/>
        <w:rPr>
          <w:u w:val="single"/>
        </w:rPr>
      </w:pPr>
      <w:r w:rsidRPr="009E5255">
        <w:rPr>
          <w:u w:val="single"/>
        </w:rPr>
        <w:t xml:space="preserve">Dispensing </w:t>
      </w:r>
      <w:r w:rsidR="00717237" w:rsidRPr="009E5255">
        <w:rPr>
          <w:u w:val="single"/>
        </w:rPr>
        <w:t>f</w:t>
      </w:r>
      <w:r w:rsidRPr="009E5255">
        <w:rPr>
          <w:u w:val="single"/>
        </w:rPr>
        <w:t>ee</w:t>
      </w:r>
    </w:p>
    <w:p w14:paraId="455E4C60" w14:textId="25F1FB4B" w:rsidR="00D75483" w:rsidRPr="009E5255" w:rsidRDefault="00FA34F3" w:rsidP="00FA34F3">
      <w:r w:rsidRPr="009E5255">
        <w:t xml:space="preserve">A number of contributors to the Review noted that the existing dispensing fee component within the EFC remuneration was insufficient to account for the specialised nature of medicine dispensing associated with cancer care.  To date, information has not been provided on the additional time taken for dispensing associated with an EFC medicine, relative to other medicines, that could be used to substantiate a fee increase above the existing $7.78 for ready-prepared items. </w:t>
      </w:r>
    </w:p>
    <w:p w14:paraId="6890512D" w14:textId="5EBCF592" w:rsidR="00FA34F3" w:rsidRPr="009E5255" w:rsidRDefault="00FA34F3" w:rsidP="00D75483">
      <w:pPr>
        <w:pStyle w:val="SubHead-NotNumbered"/>
        <w:rPr>
          <w:u w:val="single"/>
        </w:rPr>
      </w:pPr>
      <w:r w:rsidRPr="009E5255">
        <w:rPr>
          <w:u w:val="single"/>
        </w:rPr>
        <w:t xml:space="preserve">Additional </w:t>
      </w:r>
      <w:r w:rsidR="00EB7CFB" w:rsidRPr="009E5255">
        <w:rPr>
          <w:u w:val="single"/>
        </w:rPr>
        <w:t>p</w:t>
      </w:r>
      <w:r w:rsidRPr="009E5255">
        <w:rPr>
          <w:u w:val="single"/>
        </w:rPr>
        <w:t xml:space="preserve">roposed </w:t>
      </w:r>
      <w:r w:rsidR="00EB7CFB" w:rsidRPr="009E5255">
        <w:rPr>
          <w:u w:val="single"/>
        </w:rPr>
        <w:t>f</w:t>
      </w:r>
      <w:r w:rsidRPr="009E5255">
        <w:rPr>
          <w:u w:val="single"/>
        </w:rPr>
        <w:t xml:space="preserve">ees </w:t>
      </w:r>
    </w:p>
    <w:p w14:paraId="4ADC2E19" w14:textId="32FD0AE3" w:rsidR="00FA34F3" w:rsidRPr="009E5255" w:rsidRDefault="00D75483" w:rsidP="00FA34F3">
      <w:r w:rsidRPr="009E5255">
        <w:t xml:space="preserve">Consultations to the Review proposed </w:t>
      </w:r>
      <w:r w:rsidR="00383B1E" w:rsidRPr="009E5255">
        <w:t>several</w:t>
      </w:r>
      <w:r w:rsidRPr="009E5255">
        <w:t xml:space="preserve"> additional fees be considered with respect to the reimbursement for EFC medicines, including for drug re-labelling/repurposing, drug and waste disposal, and container costs.  Consideration of those fees is reserved for Section 6 under discussion of System improvements.</w:t>
      </w:r>
    </w:p>
    <w:p w14:paraId="7BE15BF5" w14:textId="505A0DBB" w:rsidR="00FA34F3" w:rsidRPr="009E5255" w:rsidRDefault="00FA34F3" w:rsidP="00CA5EF6">
      <w:pPr>
        <w:pStyle w:val="SubHead-NotNumbered"/>
        <w:rPr>
          <w:u w:val="single"/>
        </w:rPr>
      </w:pPr>
      <w:r w:rsidRPr="009E5255">
        <w:rPr>
          <w:u w:val="single"/>
        </w:rPr>
        <w:t xml:space="preserve">Overall </w:t>
      </w:r>
      <w:r w:rsidR="00EB7CFB" w:rsidRPr="009E5255">
        <w:rPr>
          <w:u w:val="single"/>
        </w:rPr>
        <w:t>f</w:t>
      </w:r>
      <w:r w:rsidRPr="009E5255">
        <w:rPr>
          <w:u w:val="single"/>
        </w:rPr>
        <w:t>ee</w:t>
      </w:r>
    </w:p>
    <w:p w14:paraId="0F91AEE8" w14:textId="49843E89" w:rsidR="00FA34F3" w:rsidRPr="009E5255" w:rsidRDefault="00FA34F3" w:rsidP="00FA34F3">
      <w:r w:rsidRPr="009E5255">
        <w:t xml:space="preserve">Under the existing EFC arrangement, the overall fee </w:t>
      </w:r>
      <w:r w:rsidR="008942BC" w:rsidRPr="009E5255">
        <w:t xml:space="preserve">paid </w:t>
      </w:r>
      <w:r w:rsidRPr="009E5255">
        <w:t>(excluding mark-ups and the CCPS fee) is $127.31.  Discussion of the extent to which the Review was able to substantiate the individual components compris</w:t>
      </w:r>
      <w:r w:rsidR="00CE54E6" w:rsidRPr="009E5255">
        <w:t>ing</w:t>
      </w:r>
      <w:r w:rsidRPr="009E5255">
        <w:t xml:space="preserve"> that fee is provided above.  Evidence from the audit of hospital-based compounding practices conducted for </w:t>
      </w:r>
      <w:r w:rsidR="007A0BD6" w:rsidRPr="009E5255">
        <w:t xml:space="preserve">an Australian state-based Department of Health </w:t>
      </w:r>
      <w:r w:rsidRPr="009E5255">
        <w:t xml:space="preserve">reported a total salary cost of just under $600,000 and non-salaried costs of approximately $60,000 per annum on a facility basis.  This is understood to capture all elements of infusion </w:t>
      </w:r>
      <w:r w:rsidR="00647D7D" w:rsidRPr="009E5255">
        <w:t xml:space="preserve">cancer </w:t>
      </w:r>
      <w:r w:rsidRPr="009E5255">
        <w:t>medicine preparation costs including consumables, freight/logistics, and requirements for quality assurance and sterile production (including training, staff health checks and product validation).  When adjusted for facility throughput</w:t>
      </w:r>
      <w:r w:rsidR="00CE54E6" w:rsidRPr="009E5255">
        <w:t>,</w:t>
      </w:r>
      <w:r w:rsidRPr="009E5255">
        <w:t xml:space="preserve"> this result</w:t>
      </w:r>
      <w:r w:rsidR="00647D7D" w:rsidRPr="009E5255">
        <w:t>s</w:t>
      </w:r>
      <w:r w:rsidRPr="009E5255">
        <w:t xml:space="preserve"> in a total cost per service of $124.15 (2021 prices).  </w:t>
      </w:r>
    </w:p>
    <w:p w14:paraId="219EA97E" w14:textId="73AC931E" w:rsidR="00FA34F3" w:rsidRPr="009E5255" w:rsidRDefault="00F04D72" w:rsidP="00FA34F3">
      <w:r w:rsidRPr="009E5255">
        <w:t xml:space="preserve">Submissions to the Review by a hospital pharmacy and pharmacy member organisation </w:t>
      </w:r>
      <w:r w:rsidR="00504A68" w:rsidRPr="009E5255">
        <w:t>estimated</w:t>
      </w:r>
      <w:r w:rsidR="00FA34F3" w:rsidRPr="009E5255">
        <w:t xml:space="preserve"> the following per annum facility fees:</w:t>
      </w:r>
    </w:p>
    <w:p w14:paraId="5ED91393" w14:textId="6A1DC602" w:rsidR="00FA34F3" w:rsidRPr="009E5255" w:rsidRDefault="00FA34F3" w:rsidP="00F53398">
      <w:pPr>
        <w:numPr>
          <w:ilvl w:val="0"/>
          <w:numId w:val="17"/>
        </w:numPr>
        <w:ind w:left="714" w:hanging="357"/>
        <w:contextualSpacing/>
      </w:pPr>
      <w:r w:rsidRPr="009E5255">
        <w:t>$8,000 per m</w:t>
      </w:r>
      <w:r w:rsidRPr="009E5255">
        <w:rPr>
          <w:vertAlign w:val="superscript"/>
        </w:rPr>
        <w:t>2</w:t>
      </w:r>
      <w:r w:rsidRPr="009E5255">
        <w:t xml:space="preserve"> for capital outlay for a cytotoxic cleanroom</w:t>
      </w:r>
      <w:r w:rsidR="00F04D72" w:rsidRPr="009E5255">
        <w:t>—</w:t>
      </w:r>
      <w:r w:rsidRPr="009E5255">
        <w:t>based on a ‘typical,’ 20 m</w:t>
      </w:r>
      <w:r w:rsidRPr="009E5255">
        <w:rPr>
          <w:vertAlign w:val="superscript"/>
        </w:rPr>
        <w:t>2</w:t>
      </w:r>
      <w:r w:rsidRPr="009E5255">
        <w:t xml:space="preserve"> hospital-based facility in a metropolitan setting.</w:t>
      </w:r>
    </w:p>
    <w:p w14:paraId="48D0CF36" w14:textId="55C15BC9" w:rsidR="00FA34F3" w:rsidRPr="009E5255" w:rsidRDefault="00FA34F3" w:rsidP="00F53398">
      <w:pPr>
        <w:numPr>
          <w:ilvl w:val="0"/>
          <w:numId w:val="17"/>
        </w:numPr>
        <w:ind w:left="714" w:hanging="357"/>
        <w:contextualSpacing/>
      </w:pPr>
      <w:r w:rsidRPr="009E5255">
        <w:t>$110,000 for cleanroom equipment</w:t>
      </w:r>
      <w:r w:rsidR="00F04D72" w:rsidRPr="009E5255">
        <w:t>—</w:t>
      </w:r>
      <w:r w:rsidRPr="009E5255">
        <w:t xml:space="preserve">based on a single cytotoxic drug safety cabinet ($45,000) and two-hatch negative pressure isolator unit ($65,000).  </w:t>
      </w:r>
      <w:r w:rsidR="0089056C" w:rsidRPr="009E5255">
        <w:t>Separately estimated cleanroom costs included</w:t>
      </w:r>
      <w:r w:rsidRPr="009E5255">
        <w:t xml:space="preserve"> $61,770 (excl GST)</w:t>
      </w:r>
      <w:r w:rsidR="0089056C" w:rsidRPr="009E5255">
        <w:t xml:space="preserve"> for an isolator</w:t>
      </w:r>
      <w:r w:rsidRPr="009E5255">
        <w:t>, plus HEPA and carbon filters ($6,320, excl. GST, replaced annually) and sleeves ($1,150, excl. GST, replaced ‘frequently’).</w:t>
      </w:r>
    </w:p>
    <w:p w14:paraId="0DAA182C" w14:textId="6E9648FA" w:rsidR="00FA34F3" w:rsidRPr="009E5255" w:rsidRDefault="00FA34F3" w:rsidP="00F53398">
      <w:pPr>
        <w:numPr>
          <w:ilvl w:val="0"/>
          <w:numId w:val="17"/>
        </w:numPr>
        <w:ind w:left="714" w:hanging="357"/>
        <w:contextualSpacing/>
      </w:pPr>
      <w:r w:rsidRPr="009E5255">
        <w:t>$500,000 per annum for labour associated with compounding (operation of a cleanroom), including the cost of recruitment, employment, training and validation of two compounding pharmacists and four pharmacy technicians.</w:t>
      </w:r>
    </w:p>
    <w:p w14:paraId="516E0362" w14:textId="75627494" w:rsidR="00FA34F3" w:rsidRPr="009E5255" w:rsidRDefault="00FA34F3" w:rsidP="00F53398">
      <w:pPr>
        <w:numPr>
          <w:ilvl w:val="0"/>
          <w:numId w:val="17"/>
        </w:numPr>
        <w:ind w:left="714" w:hanging="357"/>
        <w:contextualSpacing/>
      </w:pPr>
      <w:r w:rsidRPr="009E5255">
        <w:t>$10,000 for non-salary costs for cleanroom operations; including cleaning consumables and disinfectants, microbiological media plates and validation kits, personal protective equipment and regular cleaning.</w:t>
      </w:r>
    </w:p>
    <w:p w14:paraId="70081512" w14:textId="77777777" w:rsidR="004F721E" w:rsidRPr="009E5255" w:rsidRDefault="004F721E" w:rsidP="004F721E">
      <w:pPr>
        <w:ind w:left="714"/>
        <w:contextualSpacing/>
      </w:pPr>
    </w:p>
    <w:p w14:paraId="336B2A72" w14:textId="1BADADA2" w:rsidR="007D4625" w:rsidRPr="009E5255" w:rsidRDefault="00FA34F3" w:rsidP="00783598">
      <w:r w:rsidRPr="009E5255">
        <w:t xml:space="preserve">These costs were provided on a </w:t>
      </w:r>
      <w:r w:rsidR="008942BC" w:rsidRPr="009E5255">
        <w:t>per-</w:t>
      </w:r>
      <w:r w:rsidRPr="009E5255">
        <w:t>facility</w:t>
      </w:r>
      <w:r w:rsidR="008942BC" w:rsidRPr="009E5255">
        <w:t xml:space="preserve"> </w:t>
      </w:r>
      <w:r w:rsidRPr="009E5255">
        <w:t xml:space="preserve">basis without accompanying information on </w:t>
      </w:r>
      <w:r w:rsidR="008942BC" w:rsidRPr="009E5255">
        <w:t xml:space="preserve">facility </w:t>
      </w:r>
      <w:r w:rsidRPr="009E5255">
        <w:t xml:space="preserve">throughput.  Nonetheless, the quantums are consistent with those contained in the report provided </w:t>
      </w:r>
      <w:r w:rsidR="008B094E" w:rsidRPr="009E5255">
        <w:t>by</w:t>
      </w:r>
      <w:r w:rsidRPr="009E5255">
        <w:t xml:space="preserve"> </w:t>
      </w:r>
      <w:r w:rsidR="008B094E" w:rsidRPr="009E5255">
        <w:t>the state-based Department of Health</w:t>
      </w:r>
      <w:r w:rsidRPr="009E5255">
        <w:t>.  The concordance of the per</w:t>
      </w:r>
      <w:r w:rsidR="00122960" w:rsidRPr="009E5255">
        <w:t>-</w:t>
      </w:r>
      <w:r w:rsidRPr="009E5255">
        <w:t xml:space="preserve">service costs in that report with the overall EFC fee ($127) suggests </w:t>
      </w:r>
      <w:r w:rsidR="008B094E" w:rsidRPr="009E5255">
        <w:t>that EFC fee</w:t>
      </w:r>
      <w:r w:rsidRPr="009E5255">
        <w:t xml:space="preserve"> level</w:t>
      </w:r>
      <w:r w:rsidR="008B094E" w:rsidRPr="009E5255">
        <w:t>s</w:t>
      </w:r>
      <w:r w:rsidRPr="009E5255">
        <w:t xml:space="preserve"> may be reasonable (noting that the </w:t>
      </w:r>
      <w:r w:rsidR="008B094E" w:rsidRPr="009E5255">
        <w:t xml:space="preserve">available </w:t>
      </w:r>
      <w:r w:rsidRPr="009E5255">
        <w:t xml:space="preserve">cost information is from </w:t>
      </w:r>
      <w:r w:rsidR="008F5670" w:rsidRPr="009E5255">
        <w:t>a single</w:t>
      </w:r>
      <w:r w:rsidRPr="009E5255">
        <w:t xml:space="preserve"> centre in one jurisdiction)</w:t>
      </w:r>
      <w:r w:rsidR="0073035F" w:rsidRPr="009E5255">
        <w:t xml:space="preserve"> and that there is little new evidence to substantiate an increase in the quantum of fees paid for the components </w:t>
      </w:r>
      <w:r w:rsidR="008F5670" w:rsidRPr="009E5255">
        <w:t>that</w:t>
      </w:r>
      <w:r w:rsidR="0073035F" w:rsidRPr="009E5255">
        <w:t xml:space="preserve"> currently comprise </w:t>
      </w:r>
      <w:r w:rsidR="00973B9D" w:rsidRPr="009E5255">
        <w:t xml:space="preserve">the </w:t>
      </w:r>
      <w:r w:rsidR="0073035F" w:rsidRPr="009E5255">
        <w:t xml:space="preserve">EFC </w:t>
      </w:r>
      <w:r w:rsidR="008B094E" w:rsidRPr="009E5255">
        <w:t>remuneration</w:t>
      </w:r>
      <w:r w:rsidR="00973B9D" w:rsidRPr="009E5255">
        <w:t xml:space="preserve"> structure</w:t>
      </w:r>
      <w:r w:rsidR="0073035F" w:rsidRPr="009E5255">
        <w:t>.</w:t>
      </w:r>
    </w:p>
    <w:p w14:paraId="1D137AA7" w14:textId="0CCD1F0C" w:rsidR="00A53907" w:rsidRPr="009E5255" w:rsidRDefault="00043034" w:rsidP="00FD2223">
      <w:pPr>
        <w:spacing w:after="0"/>
        <w:rPr>
          <w:i/>
          <w:iCs/>
          <w:u w:val="single"/>
        </w:rPr>
      </w:pPr>
      <w:r w:rsidRPr="009E5255">
        <w:rPr>
          <w:i/>
          <w:iCs/>
          <w:u w:val="single"/>
        </w:rPr>
        <w:t>Fees specific to c</w:t>
      </w:r>
      <w:r w:rsidR="00A53907" w:rsidRPr="009E5255">
        <w:rPr>
          <w:i/>
          <w:iCs/>
          <w:u w:val="single"/>
        </w:rPr>
        <w:t>ompounding</w:t>
      </w:r>
    </w:p>
    <w:p w14:paraId="655C1DAF" w14:textId="0F2BDB96" w:rsidR="00A53907" w:rsidRPr="009E5255" w:rsidRDefault="00A53907" w:rsidP="00A53907">
      <w:r w:rsidRPr="009E5255">
        <w:t>The Department of Health supplied AHA data on the value of administrative and C</w:t>
      </w:r>
      <w:r w:rsidR="00DE7C3B" w:rsidRPr="009E5255">
        <w:t>C</w:t>
      </w:r>
      <w:r w:rsidRPr="009E5255">
        <w:t xml:space="preserve">PS fees paid to </w:t>
      </w:r>
      <w:r w:rsidR="00040EB7" w:rsidRPr="009E5255">
        <w:t>TGA-licensed</w:t>
      </w:r>
      <w:r w:rsidRPr="009E5255">
        <w:t xml:space="preserve"> compounders over the two most recent financial years.  These are shown (on a monthly basis) in </w:t>
      </w:r>
      <w:r w:rsidRPr="009E5255">
        <w:fldChar w:fldCharType="begin"/>
      </w:r>
      <w:r w:rsidRPr="009E5255">
        <w:instrText xml:space="preserve"> REF _Ref86302023 \h  \* MERGEFORMAT </w:instrText>
      </w:r>
      <w:r w:rsidRPr="009E5255">
        <w:fldChar w:fldCharType="separate"/>
      </w:r>
      <w:r w:rsidR="000C766B" w:rsidRPr="000C766B">
        <w:rPr>
          <w:color w:val="000000" w:themeColor="text1"/>
        </w:rPr>
        <w:t xml:space="preserve">Table </w:t>
      </w:r>
      <w:r w:rsidR="000C766B" w:rsidRPr="000C766B">
        <w:rPr>
          <w:noProof/>
          <w:color w:val="000000" w:themeColor="text1"/>
        </w:rPr>
        <w:t>15</w:t>
      </w:r>
      <w:r w:rsidRPr="009E5255">
        <w:fldChar w:fldCharType="end"/>
      </w:r>
      <w:r w:rsidRPr="009E5255">
        <w:t xml:space="preserve">.  From these data it can be observed that in 2019-20 a total of $16.6 million was paid to </w:t>
      </w:r>
      <w:r w:rsidR="00040EB7" w:rsidRPr="009E5255">
        <w:t>TGA-licensed</w:t>
      </w:r>
      <w:r w:rsidRPr="009E5255">
        <w:t xml:space="preserve"> compounders via the C</w:t>
      </w:r>
      <w:r w:rsidR="00DE7C3B" w:rsidRPr="009E5255">
        <w:t>C</w:t>
      </w:r>
      <w:r w:rsidRPr="009E5255">
        <w:t xml:space="preserve">PS, increasing to $18.8 million in 2020-21.  </w:t>
      </w:r>
      <w:r w:rsidR="00DE7C3B" w:rsidRPr="009E5255">
        <w:t>In comparison, t</w:t>
      </w:r>
      <w:r w:rsidRPr="009E5255">
        <w:t xml:space="preserve">otal Government expenditure (PBS benefits) on EFC medicines and related benefits in 2019-20 </w:t>
      </w:r>
      <w:r w:rsidR="00DE7C3B" w:rsidRPr="009E5255">
        <w:t xml:space="preserve">was </w:t>
      </w:r>
      <w:r w:rsidRPr="009E5255">
        <w:t>$1,653 million</w:t>
      </w:r>
      <w:r w:rsidR="00DE7C3B" w:rsidRPr="009E5255">
        <w:t xml:space="preserve"> (see Section 5)</w:t>
      </w:r>
      <w:r w:rsidRPr="009E5255">
        <w:t xml:space="preserve">. </w:t>
      </w:r>
    </w:p>
    <w:p w14:paraId="19EBBF08" w14:textId="05841657" w:rsidR="00A53907" w:rsidRPr="009E5255" w:rsidRDefault="00A53907" w:rsidP="00214FB7">
      <w:pPr>
        <w:pStyle w:val="Caption"/>
      </w:pPr>
      <w:bookmarkStart w:id="224" w:name="_Ref86302023"/>
      <w:bookmarkStart w:id="225" w:name="_Toc125972810"/>
      <w:r w:rsidRPr="009E5255">
        <w:t xml:space="preserve">Table </w:t>
      </w:r>
      <w:r w:rsidR="00E36C93">
        <w:fldChar w:fldCharType="begin"/>
      </w:r>
      <w:r w:rsidR="00E36C93">
        <w:instrText xml:space="preserve"> SEQ Table \* ARABIC </w:instrText>
      </w:r>
      <w:r w:rsidR="00E36C93">
        <w:fldChar w:fldCharType="separate"/>
      </w:r>
      <w:r w:rsidR="000C766B">
        <w:rPr>
          <w:noProof/>
        </w:rPr>
        <w:t>15</w:t>
      </w:r>
      <w:r w:rsidR="00E36C93">
        <w:rPr>
          <w:noProof/>
        </w:rPr>
        <w:fldChar w:fldCharType="end"/>
      </w:r>
      <w:bookmarkEnd w:id="224"/>
      <w:r w:rsidR="00706B49" w:rsidRPr="009E5255">
        <w:t>.</w:t>
      </w:r>
      <w:r w:rsidRPr="009E5255">
        <w:t xml:space="preserve"> C</w:t>
      </w:r>
      <w:r w:rsidR="00C05961" w:rsidRPr="009E5255">
        <w:t>C</w:t>
      </w:r>
      <w:r w:rsidRPr="009E5255">
        <w:t>PS Fees and Service Volume</w:t>
      </w:r>
      <w:r w:rsidR="00DE7C3B" w:rsidRPr="009E5255">
        <w:t xml:space="preserve"> for </w:t>
      </w:r>
      <w:r w:rsidR="00040EB7" w:rsidRPr="009E5255">
        <w:t>TGA-licensed</w:t>
      </w:r>
      <w:r w:rsidR="00DE7C3B" w:rsidRPr="009E5255">
        <w:t xml:space="preserve"> </w:t>
      </w:r>
      <w:r w:rsidRPr="009E5255">
        <w:t>Compounders</w:t>
      </w:r>
      <w:bookmarkEnd w:id="225"/>
    </w:p>
    <w:tbl>
      <w:tblPr>
        <w:tblW w:w="9064" w:type="dxa"/>
        <w:tblLook w:val="04A0" w:firstRow="1" w:lastRow="0" w:firstColumn="1" w:lastColumn="0" w:noHBand="0" w:noVBand="1"/>
        <w:tblCaption w:val="CCPS fees and service volume for TGA licensed compounders"/>
      </w:tblPr>
      <w:tblGrid>
        <w:gridCol w:w="1555"/>
        <w:gridCol w:w="1601"/>
        <w:gridCol w:w="2264"/>
        <w:gridCol w:w="1647"/>
        <w:gridCol w:w="1997"/>
      </w:tblGrid>
      <w:tr w:rsidR="00A53907" w:rsidRPr="009E5255" w14:paraId="13C767D1" w14:textId="77777777" w:rsidTr="00EB7CFB">
        <w:trPr>
          <w:trHeight w:val="20"/>
          <w:tblHeader/>
        </w:trPr>
        <w:tc>
          <w:tcPr>
            <w:tcW w:w="1555" w:type="dxa"/>
            <w:tcBorders>
              <w:bottom w:val="single" w:sz="4" w:space="0" w:color="auto"/>
            </w:tcBorders>
            <w:shd w:val="clear" w:color="auto" w:fill="auto"/>
            <w:vAlign w:val="bottom"/>
            <w:hideMark/>
          </w:tcPr>
          <w:p w14:paraId="040C646F" w14:textId="77777777" w:rsidR="00A53907" w:rsidRPr="009E5255" w:rsidRDefault="00A53907" w:rsidP="00CA5EF6">
            <w:pPr>
              <w:spacing w:before="0" w:after="0" w:line="240" w:lineRule="auto"/>
              <w:rPr>
                <w:rFonts w:eastAsia="Times New Roman"/>
                <w:bCs w:val="0"/>
                <w:i/>
                <w:iCs/>
                <w:color w:val="000000"/>
                <w:sz w:val="20"/>
                <w:szCs w:val="20"/>
                <w:lang w:eastAsia="en-GB"/>
              </w:rPr>
            </w:pPr>
            <w:r w:rsidRPr="009E5255">
              <w:rPr>
                <w:rFonts w:eastAsia="Times New Roman"/>
                <w:bCs w:val="0"/>
                <w:i/>
                <w:iCs/>
                <w:color w:val="000000"/>
                <w:sz w:val="20"/>
                <w:szCs w:val="20"/>
                <w:lang w:eastAsia="en-GB"/>
              </w:rPr>
              <w:t>Transaction Date</w:t>
            </w:r>
          </w:p>
        </w:tc>
        <w:tc>
          <w:tcPr>
            <w:tcW w:w="1601" w:type="dxa"/>
            <w:tcBorders>
              <w:bottom w:val="single" w:sz="4" w:space="0" w:color="auto"/>
            </w:tcBorders>
            <w:shd w:val="clear" w:color="auto" w:fill="auto"/>
            <w:noWrap/>
            <w:vAlign w:val="bottom"/>
            <w:hideMark/>
          </w:tcPr>
          <w:p w14:paraId="4110D759" w14:textId="08045F6F" w:rsidR="00A53907" w:rsidRPr="009E5255" w:rsidRDefault="00A53907" w:rsidP="00EB7CFB">
            <w:pPr>
              <w:spacing w:before="0" w:after="0" w:line="240" w:lineRule="auto"/>
              <w:jc w:val="center"/>
              <w:rPr>
                <w:rFonts w:eastAsia="Times New Roman"/>
                <w:bCs w:val="0"/>
                <w:i/>
                <w:iCs/>
                <w:color w:val="000000"/>
                <w:sz w:val="20"/>
                <w:szCs w:val="20"/>
                <w:lang w:eastAsia="en-GB"/>
              </w:rPr>
            </w:pPr>
            <w:r w:rsidRPr="009E5255">
              <w:rPr>
                <w:rFonts w:eastAsia="Times New Roman"/>
                <w:bCs w:val="0"/>
                <w:i/>
                <w:iCs/>
                <w:color w:val="000000"/>
                <w:sz w:val="20"/>
                <w:szCs w:val="20"/>
                <w:lang w:eastAsia="en-GB"/>
              </w:rPr>
              <w:t>Admin Fees</w:t>
            </w:r>
            <w:r w:rsidR="00EB7CFB" w:rsidRPr="009E5255">
              <w:rPr>
                <w:rFonts w:eastAsia="Times New Roman"/>
                <w:bCs w:val="0"/>
                <w:i/>
                <w:iCs/>
                <w:color w:val="000000"/>
                <w:sz w:val="20"/>
                <w:szCs w:val="20"/>
                <w:lang w:eastAsia="en-GB"/>
              </w:rPr>
              <w:t xml:space="preserve"> (</w:t>
            </w:r>
            <w:r w:rsidRPr="009E5255">
              <w:rPr>
                <w:rFonts w:eastAsia="Times New Roman"/>
                <w:bCs w:val="0"/>
                <w:i/>
                <w:iCs/>
                <w:color w:val="000000"/>
                <w:sz w:val="20"/>
                <w:szCs w:val="20"/>
                <w:lang w:eastAsia="en-GB"/>
              </w:rPr>
              <w:t>$</w:t>
            </w:r>
            <w:r w:rsidR="00EB7CFB" w:rsidRPr="009E5255">
              <w:rPr>
                <w:rFonts w:eastAsia="Times New Roman"/>
                <w:bCs w:val="0"/>
                <w:i/>
                <w:iCs/>
                <w:color w:val="000000"/>
                <w:sz w:val="20"/>
                <w:szCs w:val="20"/>
                <w:lang w:eastAsia="en-GB"/>
              </w:rPr>
              <w:t>)</w:t>
            </w:r>
          </w:p>
        </w:tc>
        <w:tc>
          <w:tcPr>
            <w:tcW w:w="2264" w:type="dxa"/>
            <w:tcBorders>
              <w:bottom w:val="single" w:sz="4" w:space="0" w:color="auto"/>
            </w:tcBorders>
            <w:shd w:val="clear" w:color="auto" w:fill="auto"/>
            <w:noWrap/>
            <w:vAlign w:val="bottom"/>
            <w:hideMark/>
          </w:tcPr>
          <w:p w14:paraId="45F259EA" w14:textId="3FD93E6D" w:rsidR="00A53907" w:rsidRPr="009E5255" w:rsidRDefault="00A53907" w:rsidP="00EB7CFB">
            <w:pPr>
              <w:spacing w:before="0" w:after="0" w:line="240" w:lineRule="auto"/>
              <w:jc w:val="center"/>
              <w:rPr>
                <w:rFonts w:eastAsia="Times New Roman"/>
                <w:bCs w:val="0"/>
                <w:i/>
                <w:iCs/>
                <w:color w:val="000000"/>
                <w:sz w:val="20"/>
                <w:szCs w:val="20"/>
                <w:lang w:eastAsia="en-GB"/>
              </w:rPr>
            </w:pPr>
            <w:r w:rsidRPr="009E5255">
              <w:rPr>
                <w:rFonts w:eastAsia="Times New Roman"/>
                <w:bCs w:val="0"/>
                <w:i/>
                <w:iCs/>
                <w:color w:val="000000"/>
                <w:sz w:val="20"/>
                <w:szCs w:val="20"/>
                <w:lang w:eastAsia="en-GB"/>
              </w:rPr>
              <w:t>Compound Fees</w:t>
            </w:r>
            <w:r w:rsidR="00EB7CFB" w:rsidRPr="009E5255">
              <w:rPr>
                <w:rFonts w:eastAsia="Times New Roman"/>
                <w:bCs w:val="0"/>
                <w:i/>
                <w:iCs/>
                <w:color w:val="000000"/>
                <w:sz w:val="20"/>
                <w:szCs w:val="20"/>
                <w:lang w:eastAsia="en-GB"/>
              </w:rPr>
              <w:t xml:space="preserve"> (</w:t>
            </w:r>
            <w:r w:rsidRPr="009E5255">
              <w:rPr>
                <w:rFonts w:eastAsia="Times New Roman"/>
                <w:bCs w:val="0"/>
                <w:i/>
                <w:iCs/>
                <w:color w:val="000000"/>
                <w:sz w:val="20"/>
                <w:szCs w:val="20"/>
                <w:lang w:eastAsia="en-GB"/>
              </w:rPr>
              <w:t>$</w:t>
            </w:r>
            <w:r w:rsidR="00EB7CFB" w:rsidRPr="009E5255">
              <w:rPr>
                <w:rFonts w:eastAsia="Times New Roman"/>
                <w:bCs w:val="0"/>
                <w:i/>
                <w:iCs/>
                <w:color w:val="000000"/>
                <w:sz w:val="20"/>
                <w:szCs w:val="20"/>
                <w:lang w:eastAsia="en-GB"/>
              </w:rPr>
              <w:t>)</w:t>
            </w:r>
          </w:p>
        </w:tc>
        <w:tc>
          <w:tcPr>
            <w:tcW w:w="1647" w:type="dxa"/>
            <w:tcBorders>
              <w:bottom w:val="single" w:sz="4" w:space="0" w:color="auto"/>
            </w:tcBorders>
            <w:shd w:val="clear" w:color="auto" w:fill="auto"/>
            <w:noWrap/>
            <w:vAlign w:val="bottom"/>
            <w:hideMark/>
          </w:tcPr>
          <w:p w14:paraId="54D2CA93" w14:textId="2F88E589" w:rsidR="00A53907" w:rsidRPr="009E5255" w:rsidRDefault="00A53907" w:rsidP="00EB7CFB">
            <w:pPr>
              <w:spacing w:before="0" w:after="0" w:line="240" w:lineRule="auto"/>
              <w:jc w:val="center"/>
              <w:rPr>
                <w:rFonts w:eastAsia="Times New Roman"/>
                <w:bCs w:val="0"/>
                <w:i/>
                <w:iCs/>
                <w:color w:val="000000"/>
                <w:sz w:val="20"/>
                <w:szCs w:val="20"/>
                <w:lang w:eastAsia="en-GB"/>
              </w:rPr>
            </w:pPr>
            <w:r w:rsidRPr="009E5255">
              <w:rPr>
                <w:rFonts w:eastAsia="Times New Roman"/>
                <w:bCs w:val="0"/>
                <w:i/>
                <w:iCs/>
                <w:color w:val="000000"/>
                <w:sz w:val="20"/>
                <w:szCs w:val="20"/>
                <w:lang w:eastAsia="en-GB"/>
              </w:rPr>
              <w:t>TOTAL</w:t>
            </w:r>
            <w:r w:rsidR="00EB7CFB" w:rsidRPr="009E5255">
              <w:rPr>
                <w:rFonts w:eastAsia="Times New Roman"/>
                <w:bCs w:val="0"/>
                <w:i/>
                <w:iCs/>
                <w:color w:val="000000"/>
                <w:sz w:val="20"/>
                <w:szCs w:val="20"/>
                <w:lang w:eastAsia="en-GB"/>
              </w:rPr>
              <w:t xml:space="preserve"> (</w:t>
            </w:r>
            <w:r w:rsidRPr="009E5255">
              <w:rPr>
                <w:rFonts w:eastAsia="Times New Roman"/>
                <w:bCs w:val="0"/>
                <w:i/>
                <w:iCs/>
                <w:color w:val="000000"/>
                <w:sz w:val="20"/>
                <w:szCs w:val="20"/>
                <w:lang w:eastAsia="en-GB"/>
              </w:rPr>
              <w:t>$</w:t>
            </w:r>
            <w:r w:rsidR="00EB7CFB" w:rsidRPr="009E5255">
              <w:rPr>
                <w:rFonts w:eastAsia="Times New Roman"/>
                <w:bCs w:val="0"/>
                <w:i/>
                <w:iCs/>
                <w:color w:val="000000"/>
                <w:sz w:val="20"/>
                <w:szCs w:val="20"/>
                <w:lang w:eastAsia="en-GB"/>
              </w:rPr>
              <w:t>)</w:t>
            </w:r>
          </w:p>
        </w:tc>
        <w:tc>
          <w:tcPr>
            <w:tcW w:w="1997" w:type="dxa"/>
            <w:tcBorders>
              <w:bottom w:val="single" w:sz="4" w:space="0" w:color="auto"/>
            </w:tcBorders>
            <w:shd w:val="clear" w:color="auto" w:fill="auto"/>
            <w:noWrap/>
            <w:vAlign w:val="bottom"/>
            <w:hideMark/>
          </w:tcPr>
          <w:p w14:paraId="35B249D6" w14:textId="61BC2904" w:rsidR="00A53907" w:rsidRPr="009E5255" w:rsidRDefault="00EB7CFB" w:rsidP="00DE7C3B">
            <w:pPr>
              <w:spacing w:before="0" w:after="0" w:line="240" w:lineRule="auto"/>
              <w:jc w:val="center"/>
              <w:rPr>
                <w:rFonts w:eastAsia="Times New Roman"/>
                <w:bCs w:val="0"/>
                <w:i/>
                <w:iCs/>
                <w:color w:val="000000"/>
                <w:sz w:val="20"/>
                <w:szCs w:val="20"/>
                <w:lang w:eastAsia="en-GB"/>
              </w:rPr>
            </w:pPr>
            <w:r w:rsidRPr="009E5255">
              <w:rPr>
                <w:rFonts w:eastAsia="Times New Roman"/>
                <w:bCs w:val="0"/>
                <w:i/>
                <w:iCs/>
                <w:color w:val="000000"/>
                <w:sz w:val="20"/>
                <w:szCs w:val="20"/>
                <w:lang w:eastAsia="en-GB"/>
              </w:rPr>
              <w:t>(i</w:t>
            </w:r>
            <w:r w:rsidR="00A53907" w:rsidRPr="009E5255">
              <w:rPr>
                <w:rFonts w:eastAsia="Times New Roman"/>
                <w:bCs w:val="0"/>
                <w:i/>
                <w:iCs/>
                <w:color w:val="000000"/>
                <w:sz w:val="20"/>
                <w:szCs w:val="20"/>
                <w:lang w:eastAsia="en-GB"/>
              </w:rPr>
              <w:t>nferred</w:t>
            </w:r>
            <w:r w:rsidRPr="009E5255">
              <w:rPr>
                <w:rFonts w:eastAsia="Times New Roman"/>
                <w:bCs w:val="0"/>
                <w:i/>
                <w:iCs/>
                <w:color w:val="000000"/>
                <w:sz w:val="20"/>
                <w:szCs w:val="20"/>
                <w:lang w:eastAsia="en-GB"/>
              </w:rPr>
              <w:t>)</w:t>
            </w:r>
            <w:r w:rsidR="00A53907" w:rsidRPr="009E5255">
              <w:rPr>
                <w:rFonts w:eastAsia="Times New Roman"/>
                <w:bCs w:val="0"/>
                <w:i/>
                <w:iCs/>
                <w:color w:val="000000"/>
                <w:sz w:val="20"/>
                <w:szCs w:val="20"/>
                <w:lang w:eastAsia="en-GB"/>
              </w:rPr>
              <w:t xml:space="preserve"> Claims</w:t>
            </w:r>
          </w:p>
        </w:tc>
      </w:tr>
      <w:tr w:rsidR="00A53907" w:rsidRPr="009E5255" w14:paraId="1EB344BA" w14:textId="77777777" w:rsidTr="00EB7CFB">
        <w:trPr>
          <w:trHeight w:val="20"/>
        </w:trPr>
        <w:tc>
          <w:tcPr>
            <w:tcW w:w="1555" w:type="dxa"/>
            <w:tcBorders>
              <w:top w:val="single" w:sz="4" w:space="0" w:color="auto"/>
            </w:tcBorders>
            <w:shd w:val="clear" w:color="auto" w:fill="auto"/>
            <w:noWrap/>
            <w:vAlign w:val="bottom"/>
            <w:hideMark/>
          </w:tcPr>
          <w:p w14:paraId="63E684EE"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Jul-19</w:t>
            </w:r>
          </w:p>
        </w:tc>
        <w:tc>
          <w:tcPr>
            <w:tcW w:w="1601" w:type="dxa"/>
            <w:tcBorders>
              <w:top w:val="single" w:sz="4" w:space="0" w:color="auto"/>
            </w:tcBorders>
            <w:shd w:val="clear" w:color="auto" w:fill="auto"/>
            <w:noWrap/>
            <w:vAlign w:val="bottom"/>
            <w:hideMark/>
          </w:tcPr>
          <w:p w14:paraId="1D868DA8"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tcBorders>
              <w:top w:val="single" w:sz="4" w:space="0" w:color="auto"/>
            </w:tcBorders>
            <w:shd w:val="clear" w:color="auto" w:fill="auto"/>
            <w:noWrap/>
            <w:vAlign w:val="bottom"/>
            <w:hideMark/>
          </w:tcPr>
          <w:p w14:paraId="4DF52EC9"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05,252</w:t>
            </w:r>
          </w:p>
        </w:tc>
        <w:tc>
          <w:tcPr>
            <w:tcW w:w="1647" w:type="dxa"/>
            <w:tcBorders>
              <w:top w:val="single" w:sz="4" w:space="0" w:color="auto"/>
            </w:tcBorders>
            <w:shd w:val="clear" w:color="auto" w:fill="auto"/>
            <w:noWrap/>
            <w:vAlign w:val="bottom"/>
            <w:hideMark/>
          </w:tcPr>
          <w:p w14:paraId="5210BD2B"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31,450</w:t>
            </w:r>
          </w:p>
        </w:tc>
        <w:tc>
          <w:tcPr>
            <w:tcW w:w="1997" w:type="dxa"/>
            <w:tcBorders>
              <w:top w:val="single" w:sz="4" w:space="0" w:color="auto"/>
            </w:tcBorders>
            <w:shd w:val="clear" w:color="auto" w:fill="auto"/>
            <w:noWrap/>
            <w:vAlign w:val="bottom"/>
            <w:hideMark/>
          </w:tcPr>
          <w:p w14:paraId="673606E4"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65,263</w:t>
            </w:r>
          </w:p>
        </w:tc>
      </w:tr>
      <w:tr w:rsidR="00A53907" w:rsidRPr="009E5255" w14:paraId="39DDD02B" w14:textId="77777777" w:rsidTr="00EB7CFB">
        <w:trPr>
          <w:trHeight w:val="20"/>
        </w:trPr>
        <w:tc>
          <w:tcPr>
            <w:tcW w:w="1555" w:type="dxa"/>
            <w:shd w:val="clear" w:color="auto" w:fill="auto"/>
            <w:noWrap/>
            <w:vAlign w:val="bottom"/>
            <w:hideMark/>
          </w:tcPr>
          <w:p w14:paraId="5E605CA0"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Aug-19</w:t>
            </w:r>
          </w:p>
        </w:tc>
        <w:tc>
          <w:tcPr>
            <w:tcW w:w="1601" w:type="dxa"/>
            <w:shd w:val="clear" w:color="auto" w:fill="auto"/>
            <w:noWrap/>
            <w:vAlign w:val="bottom"/>
            <w:hideMark/>
          </w:tcPr>
          <w:p w14:paraId="31CE43C9"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510B51CE"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529,932</w:t>
            </w:r>
          </w:p>
        </w:tc>
        <w:tc>
          <w:tcPr>
            <w:tcW w:w="1647" w:type="dxa"/>
            <w:shd w:val="clear" w:color="auto" w:fill="auto"/>
            <w:noWrap/>
            <w:vAlign w:val="bottom"/>
            <w:hideMark/>
          </w:tcPr>
          <w:p w14:paraId="3A4E393B"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556,131</w:t>
            </w:r>
          </w:p>
        </w:tc>
        <w:tc>
          <w:tcPr>
            <w:tcW w:w="1997" w:type="dxa"/>
            <w:shd w:val="clear" w:color="auto" w:fill="auto"/>
            <w:noWrap/>
            <w:vAlign w:val="bottom"/>
            <w:hideMark/>
          </w:tcPr>
          <w:p w14:paraId="65F66DC3"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76,497</w:t>
            </w:r>
          </w:p>
        </w:tc>
      </w:tr>
      <w:tr w:rsidR="00A53907" w:rsidRPr="009E5255" w14:paraId="6BD5B775" w14:textId="77777777" w:rsidTr="00EB7CFB">
        <w:trPr>
          <w:trHeight w:val="20"/>
        </w:trPr>
        <w:tc>
          <w:tcPr>
            <w:tcW w:w="1555" w:type="dxa"/>
            <w:shd w:val="clear" w:color="auto" w:fill="auto"/>
            <w:noWrap/>
            <w:vAlign w:val="bottom"/>
            <w:hideMark/>
          </w:tcPr>
          <w:p w14:paraId="0D87E4E8"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Sep-19</w:t>
            </w:r>
          </w:p>
        </w:tc>
        <w:tc>
          <w:tcPr>
            <w:tcW w:w="1601" w:type="dxa"/>
            <w:shd w:val="clear" w:color="auto" w:fill="auto"/>
            <w:noWrap/>
            <w:vAlign w:val="bottom"/>
            <w:hideMark/>
          </w:tcPr>
          <w:p w14:paraId="31653F3F"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143818C0"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26,352</w:t>
            </w:r>
          </w:p>
        </w:tc>
        <w:tc>
          <w:tcPr>
            <w:tcW w:w="1647" w:type="dxa"/>
            <w:shd w:val="clear" w:color="auto" w:fill="auto"/>
            <w:noWrap/>
            <w:vAlign w:val="bottom"/>
            <w:hideMark/>
          </w:tcPr>
          <w:p w14:paraId="471A2E74"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52,550</w:t>
            </w:r>
          </w:p>
        </w:tc>
        <w:tc>
          <w:tcPr>
            <w:tcW w:w="1997" w:type="dxa"/>
            <w:shd w:val="clear" w:color="auto" w:fill="auto"/>
            <w:noWrap/>
            <w:vAlign w:val="bottom"/>
            <w:hideMark/>
          </w:tcPr>
          <w:p w14:paraId="5274F487"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66,318</w:t>
            </w:r>
          </w:p>
        </w:tc>
      </w:tr>
      <w:tr w:rsidR="00A53907" w:rsidRPr="009E5255" w14:paraId="39C5FDEA" w14:textId="77777777" w:rsidTr="00EB7CFB">
        <w:trPr>
          <w:trHeight w:val="20"/>
        </w:trPr>
        <w:tc>
          <w:tcPr>
            <w:tcW w:w="1555" w:type="dxa"/>
            <w:shd w:val="clear" w:color="auto" w:fill="auto"/>
            <w:noWrap/>
            <w:vAlign w:val="bottom"/>
            <w:hideMark/>
          </w:tcPr>
          <w:p w14:paraId="00EBEA3C"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Oct-19</w:t>
            </w:r>
          </w:p>
        </w:tc>
        <w:tc>
          <w:tcPr>
            <w:tcW w:w="1601" w:type="dxa"/>
            <w:shd w:val="clear" w:color="auto" w:fill="auto"/>
            <w:noWrap/>
            <w:vAlign w:val="bottom"/>
            <w:hideMark/>
          </w:tcPr>
          <w:p w14:paraId="7585B478"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25695409"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540,073</w:t>
            </w:r>
          </w:p>
        </w:tc>
        <w:tc>
          <w:tcPr>
            <w:tcW w:w="1647" w:type="dxa"/>
            <w:shd w:val="clear" w:color="auto" w:fill="auto"/>
            <w:noWrap/>
            <w:vAlign w:val="bottom"/>
            <w:hideMark/>
          </w:tcPr>
          <w:p w14:paraId="54C9A6A0"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566,271</w:t>
            </w:r>
          </w:p>
        </w:tc>
        <w:tc>
          <w:tcPr>
            <w:tcW w:w="1997" w:type="dxa"/>
            <w:shd w:val="clear" w:color="auto" w:fill="auto"/>
            <w:noWrap/>
            <w:vAlign w:val="bottom"/>
            <w:hideMark/>
          </w:tcPr>
          <w:p w14:paraId="570A1B4B"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77,004</w:t>
            </w:r>
          </w:p>
        </w:tc>
      </w:tr>
      <w:tr w:rsidR="00A53907" w:rsidRPr="009E5255" w14:paraId="139961B8" w14:textId="77777777" w:rsidTr="00EB7CFB">
        <w:trPr>
          <w:trHeight w:val="20"/>
        </w:trPr>
        <w:tc>
          <w:tcPr>
            <w:tcW w:w="1555" w:type="dxa"/>
            <w:shd w:val="clear" w:color="auto" w:fill="auto"/>
            <w:noWrap/>
            <w:vAlign w:val="bottom"/>
            <w:hideMark/>
          </w:tcPr>
          <w:p w14:paraId="7BAAC289"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Nov-19</w:t>
            </w:r>
          </w:p>
        </w:tc>
        <w:tc>
          <w:tcPr>
            <w:tcW w:w="1601" w:type="dxa"/>
            <w:shd w:val="clear" w:color="auto" w:fill="auto"/>
            <w:noWrap/>
            <w:vAlign w:val="bottom"/>
            <w:hideMark/>
          </w:tcPr>
          <w:p w14:paraId="60F5FB60"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57B98A95"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46,871</w:t>
            </w:r>
          </w:p>
        </w:tc>
        <w:tc>
          <w:tcPr>
            <w:tcW w:w="1647" w:type="dxa"/>
            <w:shd w:val="clear" w:color="auto" w:fill="auto"/>
            <w:noWrap/>
            <w:vAlign w:val="bottom"/>
            <w:hideMark/>
          </w:tcPr>
          <w:p w14:paraId="040667E0"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73,069</w:t>
            </w:r>
          </w:p>
        </w:tc>
        <w:tc>
          <w:tcPr>
            <w:tcW w:w="1997" w:type="dxa"/>
            <w:shd w:val="clear" w:color="auto" w:fill="auto"/>
            <w:noWrap/>
            <w:vAlign w:val="bottom"/>
            <w:hideMark/>
          </w:tcPr>
          <w:p w14:paraId="04CBA584"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67,344</w:t>
            </w:r>
          </w:p>
        </w:tc>
      </w:tr>
      <w:tr w:rsidR="00A53907" w:rsidRPr="009E5255" w14:paraId="6F55B332" w14:textId="77777777" w:rsidTr="00EB7CFB">
        <w:trPr>
          <w:trHeight w:val="20"/>
        </w:trPr>
        <w:tc>
          <w:tcPr>
            <w:tcW w:w="1555" w:type="dxa"/>
            <w:shd w:val="clear" w:color="auto" w:fill="auto"/>
            <w:noWrap/>
            <w:vAlign w:val="bottom"/>
            <w:hideMark/>
          </w:tcPr>
          <w:p w14:paraId="7E467C1F"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Dec-19</w:t>
            </w:r>
          </w:p>
        </w:tc>
        <w:tc>
          <w:tcPr>
            <w:tcW w:w="1601" w:type="dxa"/>
            <w:shd w:val="clear" w:color="auto" w:fill="auto"/>
            <w:noWrap/>
            <w:vAlign w:val="bottom"/>
            <w:hideMark/>
          </w:tcPr>
          <w:p w14:paraId="7114BEE0"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43EB7CE7"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999,535</w:t>
            </w:r>
          </w:p>
        </w:tc>
        <w:tc>
          <w:tcPr>
            <w:tcW w:w="1647" w:type="dxa"/>
            <w:shd w:val="clear" w:color="auto" w:fill="auto"/>
            <w:noWrap/>
            <w:vAlign w:val="bottom"/>
            <w:hideMark/>
          </w:tcPr>
          <w:p w14:paraId="3C23888E"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025,733</w:t>
            </w:r>
          </w:p>
        </w:tc>
        <w:tc>
          <w:tcPr>
            <w:tcW w:w="1997" w:type="dxa"/>
            <w:shd w:val="clear" w:color="auto" w:fill="auto"/>
            <w:noWrap/>
            <w:vAlign w:val="bottom"/>
            <w:hideMark/>
          </w:tcPr>
          <w:p w14:paraId="3A3A72DF"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49,977</w:t>
            </w:r>
          </w:p>
        </w:tc>
      </w:tr>
      <w:tr w:rsidR="00A53907" w:rsidRPr="009E5255" w14:paraId="1B37C47F" w14:textId="77777777" w:rsidTr="00EB7CFB">
        <w:trPr>
          <w:trHeight w:val="20"/>
        </w:trPr>
        <w:tc>
          <w:tcPr>
            <w:tcW w:w="1555" w:type="dxa"/>
            <w:shd w:val="clear" w:color="auto" w:fill="auto"/>
            <w:noWrap/>
            <w:vAlign w:val="bottom"/>
            <w:hideMark/>
          </w:tcPr>
          <w:p w14:paraId="45C86B5E"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Jan-20</w:t>
            </w:r>
          </w:p>
        </w:tc>
        <w:tc>
          <w:tcPr>
            <w:tcW w:w="1601" w:type="dxa"/>
            <w:shd w:val="clear" w:color="auto" w:fill="auto"/>
            <w:noWrap/>
            <w:vAlign w:val="bottom"/>
            <w:hideMark/>
          </w:tcPr>
          <w:p w14:paraId="34CBC5B3"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086C219F"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860,811</w:t>
            </w:r>
          </w:p>
        </w:tc>
        <w:tc>
          <w:tcPr>
            <w:tcW w:w="1647" w:type="dxa"/>
            <w:shd w:val="clear" w:color="auto" w:fill="auto"/>
            <w:noWrap/>
            <w:vAlign w:val="bottom"/>
            <w:hideMark/>
          </w:tcPr>
          <w:p w14:paraId="37529014"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887,010</w:t>
            </w:r>
          </w:p>
        </w:tc>
        <w:tc>
          <w:tcPr>
            <w:tcW w:w="1997" w:type="dxa"/>
            <w:shd w:val="clear" w:color="auto" w:fill="auto"/>
            <w:noWrap/>
            <w:vAlign w:val="bottom"/>
            <w:hideMark/>
          </w:tcPr>
          <w:p w14:paraId="756E1565"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93,041</w:t>
            </w:r>
          </w:p>
        </w:tc>
      </w:tr>
      <w:tr w:rsidR="00A53907" w:rsidRPr="009E5255" w14:paraId="74BAE7A4" w14:textId="77777777" w:rsidTr="00EB7CFB">
        <w:trPr>
          <w:trHeight w:val="20"/>
        </w:trPr>
        <w:tc>
          <w:tcPr>
            <w:tcW w:w="1555" w:type="dxa"/>
            <w:shd w:val="clear" w:color="auto" w:fill="auto"/>
            <w:noWrap/>
            <w:vAlign w:val="bottom"/>
            <w:hideMark/>
          </w:tcPr>
          <w:p w14:paraId="4579F8E7"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Feb-20</w:t>
            </w:r>
          </w:p>
        </w:tc>
        <w:tc>
          <w:tcPr>
            <w:tcW w:w="1601" w:type="dxa"/>
            <w:shd w:val="clear" w:color="auto" w:fill="auto"/>
            <w:noWrap/>
            <w:vAlign w:val="bottom"/>
            <w:hideMark/>
          </w:tcPr>
          <w:p w14:paraId="734E9BAB"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29B6E296"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896,279</w:t>
            </w:r>
          </w:p>
        </w:tc>
        <w:tc>
          <w:tcPr>
            <w:tcW w:w="1647" w:type="dxa"/>
            <w:shd w:val="clear" w:color="auto" w:fill="auto"/>
            <w:noWrap/>
            <w:vAlign w:val="bottom"/>
            <w:hideMark/>
          </w:tcPr>
          <w:p w14:paraId="681F6AE2"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922,477</w:t>
            </w:r>
          </w:p>
        </w:tc>
        <w:tc>
          <w:tcPr>
            <w:tcW w:w="1997" w:type="dxa"/>
            <w:shd w:val="clear" w:color="auto" w:fill="auto"/>
            <w:noWrap/>
            <w:vAlign w:val="bottom"/>
            <w:hideMark/>
          </w:tcPr>
          <w:p w14:paraId="18544A81"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44,814</w:t>
            </w:r>
          </w:p>
        </w:tc>
      </w:tr>
      <w:tr w:rsidR="00A53907" w:rsidRPr="009E5255" w14:paraId="420443EB" w14:textId="77777777" w:rsidTr="00EB7CFB">
        <w:trPr>
          <w:trHeight w:val="20"/>
        </w:trPr>
        <w:tc>
          <w:tcPr>
            <w:tcW w:w="1555" w:type="dxa"/>
            <w:shd w:val="clear" w:color="auto" w:fill="auto"/>
            <w:noWrap/>
            <w:vAlign w:val="bottom"/>
            <w:hideMark/>
          </w:tcPr>
          <w:p w14:paraId="415561EF"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Mar-20</w:t>
            </w:r>
          </w:p>
        </w:tc>
        <w:tc>
          <w:tcPr>
            <w:tcW w:w="1601" w:type="dxa"/>
            <w:shd w:val="clear" w:color="auto" w:fill="auto"/>
            <w:noWrap/>
            <w:vAlign w:val="bottom"/>
            <w:hideMark/>
          </w:tcPr>
          <w:p w14:paraId="039AE246"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67E73FBD"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643,655</w:t>
            </w:r>
          </w:p>
        </w:tc>
        <w:tc>
          <w:tcPr>
            <w:tcW w:w="1647" w:type="dxa"/>
            <w:shd w:val="clear" w:color="auto" w:fill="auto"/>
            <w:noWrap/>
            <w:vAlign w:val="bottom"/>
            <w:hideMark/>
          </w:tcPr>
          <w:p w14:paraId="2D852B39"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669,853</w:t>
            </w:r>
          </w:p>
        </w:tc>
        <w:tc>
          <w:tcPr>
            <w:tcW w:w="1997" w:type="dxa"/>
            <w:shd w:val="clear" w:color="auto" w:fill="auto"/>
            <w:noWrap/>
            <w:vAlign w:val="bottom"/>
            <w:hideMark/>
          </w:tcPr>
          <w:p w14:paraId="68D80352"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82,183</w:t>
            </w:r>
          </w:p>
        </w:tc>
      </w:tr>
      <w:tr w:rsidR="00A53907" w:rsidRPr="009E5255" w14:paraId="6D91A51E" w14:textId="77777777" w:rsidTr="00EB7CFB">
        <w:trPr>
          <w:trHeight w:val="20"/>
        </w:trPr>
        <w:tc>
          <w:tcPr>
            <w:tcW w:w="1555" w:type="dxa"/>
            <w:shd w:val="clear" w:color="auto" w:fill="auto"/>
            <w:noWrap/>
            <w:vAlign w:val="bottom"/>
            <w:hideMark/>
          </w:tcPr>
          <w:p w14:paraId="38AE7420"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Apr-20</w:t>
            </w:r>
          </w:p>
        </w:tc>
        <w:tc>
          <w:tcPr>
            <w:tcW w:w="1601" w:type="dxa"/>
            <w:shd w:val="clear" w:color="auto" w:fill="auto"/>
            <w:noWrap/>
            <w:vAlign w:val="bottom"/>
            <w:hideMark/>
          </w:tcPr>
          <w:p w14:paraId="17A9BCBB"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65BA01E3"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772,774</w:t>
            </w:r>
          </w:p>
        </w:tc>
        <w:tc>
          <w:tcPr>
            <w:tcW w:w="1647" w:type="dxa"/>
            <w:shd w:val="clear" w:color="auto" w:fill="auto"/>
            <w:noWrap/>
            <w:vAlign w:val="bottom"/>
            <w:hideMark/>
          </w:tcPr>
          <w:p w14:paraId="2BE744E5"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798,972</w:t>
            </w:r>
          </w:p>
        </w:tc>
        <w:tc>
          <w:tcPr>
            <w:tcW w:w="1997" w:type="dxa"/>
            <w:shd w:val="clear" w:color="auto" w:fill="auto"/>
            <w:noWrap/>
            <w:vAlign w:val="bottom"/>
            <w:hideMark/>
          </w:tcPr>
          <w:p w14:paraId="624AE074"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88,639</w:t>
            </w:r>
          </w:p>
        </w:tc>
      </w:tr>
      <w:tr w:rsidR="00A53907" w:rsidRPr="009E5255" w14:paraId="6311C699" w14:textId="77777777" w:rsidTr="00EB7CFB">
        <w:trPr>
          <w:trHeight w:val="20"/>
        </w:trPr>
        <w:tc>
          <w:tcPr>
            <w:tcW w:w="1555" w:type="dxa"/>
            <w:shd w:val="clear" w:color="auto" w:fill="auto"/>
            <w:noWrap/>
            <w:vAlign w:val="bottom"/>
            <w:hideMark/>
          </w:tcPr>
          <w:p w14:paraId="07786E15"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May-20</w:t>
            </w:r>
          </w:p>
        </w:tc>
        <w:tc>
          <w:tcPr>
            <w:tcW w:w="1601" w:type="dxa"/>
            <w:shd w:val="clear" w:color="auto" w:fill="auto"/>
            <w:noWrap/>
            <w:vAlign w:val="bottom"/>
            <w:hideMark/>
          </w:tcPr>
          <w:p w14:paraId="3223CA9C"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2220983E"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23,535</w:t>
            </w:r>
          </w:p>
        </w:tc>
        <w:tc>
          <w:tcPr>
            <w:tcW w:w="1647" w:type="dxa"/>
            <w:shd w:val="clear" w:color="auto" w:fill="auto"/>
            <w:noWrap/>
            <w:vAlign w:val="bottom"/>
            <w:hideMark/>
          </w:tcPr>
          <w:p w14:paraId="577D46A2"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49,734</w:t>
            </w:r>
          </w:p>
        </w:tc>
        <w:tc>
          <w:tcPr>
            <w:tcW w:w="1997" w:type="dxa"/>
            <w:shd w:val="clear" w:color="auto" w:fill="auto"/>
            <w:noWrap/>
            <w:vAlign w:val="bottom"/>
            <w:hideMark/>
          </w:tcPr>
          <w:p w14:paraId="7C0B92F5"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66,177</w:t>
            </w:r>
          </w:p>
        </w:tc>
      </w:tr>
      <w:tr w:rsidR="00A53907" w:rsidRPr="009E5255" w14:paraId="3695AE57" w14:textId="77777777" w:rsidTr="00EB7CFB">
        <w:trPr>
          <w:trHeight w:val="20"/>
        </w:trPr>
        <w:tc>
          <w:tcPr>
            <w:tcW w:w="1555" w:type="dxa"/>
            <w:shd w:val="clear" w:color="auto" w:fill="auto"/>
            <w:noWrap/>
            <w:vAlign w:val="bottom"/>
            <w:hideMark/>
          </w:tcPr>
          <w:p w14:paraId="3BFCD6B1"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Jun-20</w:t>
            </w:r>
          </w:p>
        </w:tc>
        <w:tc>
          <w:tcPr>
            <w:tcW w:w="1601" w:type="dxa"/>
            <w:shd w:val="clear" w:color="auto" w:fill="auto"/>
            <w:noWrap/>
            <w:vAlign w:val="bottom"/>
            <w:hideMark/>
          </w:tcPr>
          <w:p w14:paraId="6DC5087C"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3AE36220"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062,172</w:t>
            </w:r>
          </w:p>
        </w:tc>
        <w:tc>
          <w:tcPr>
            <w:tcW w:w="1647" w:type="dxa"/>
            <w:shd w:val="clear" w:color="auto" w:fill="auto"/>
            <w:noWrap/>
            <w:vAlign w:val="bottom"/>
            <w:hideMark/>
          </w:tcPr>
          <w:p w14:paraId="403840D0"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088,370</w:t>
            </w:r>
          </w:p>
        </w:tc>
        <w:tc>
          <w:tcPr>
            <w:tcW w:w="1997" w:type="dxa"/>
            <w:shd w:val="clear" w:color="auto" w:fill="auto"/>
            <w:noWrap/>
            <w:vAlign w:val="bottom"/>
            <w:hideMark/>
          </w:tcPr>
          <w:p w14:paraId="491B4793"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53,109</w:t>
            </w:r>
          </w:p>
        </w:tc>
      </w:tr>
      <w:tr w:rsidR="00A53907" w:rsidRPr="009E5255" w14:paraId="76DE3E9F" w14:textId="77777777" w:rsidTr="00EB7CFB">
        <w:trPr>
          <w:trHeight w:val="20"/>
        </w:trPr>
        <w:tc>
          <w:tcPr>
            <w:tcW w:w="1555" w:type="dxa"/>
            <w:shd w:val="clear" w:color="auto" w:fill="auto"/>
            <w:noWrap/>
            <w:vAlign w:val="bottom"/>
            <w:hideMark/>
          </w:tcPr>
          <w:p w14:paraId="274E1493" w14:textId="5F1C5CAF" w:rsidR="00A53907" w:rsidRPr="009E5255" w:rsidRDefault="00EB7CFB" w:rsidP="00DE7C3B">
            <w:pPr>
              <w:spacing w:before="0" w:after="0" w:line="240" w:lineRule="auto"/>
              <w:rPr>
                <w:rFonts w:eastAsia="Times New Roman"/>
                <w:bCs w:val="0"/>
                <w:i/>
                <w:iCs/>
                <w:color w:val="000000"/>
                <w:sz w:val="20"/>
                <w:szCs w:val="20"/>
                <w:lang w:eastAsia="en-GB"/>
              </w:rPr>
            </w:pPr>
            <w:r w:rsidRPr="009E5255">
              <w:rPr>
                <w:rFonts w:eastAsia="Times New Roman"/>
                <w:bCs w:val="0"/>
                <w:i/>
                <w:iCs/>
                <w:color w:val="000000"/>
                <w:sz w:val="20"/>
                <w:szCs w:val="20"/>
                <w:lang w:eastAsia="en-GB"/>
              </w:rPr>
              <w:t xml:space="preserve">Total </w:t>
            </w:r>
            <w:r w:rsidR="00A53907" w:rsidRPr="009E5255">
              <w:rPr>
                <w:rFonts w:eastAsia="Times New Roman"/>
                <w:bCs w:val="0"/>
                <w:i/>
                <w:iCs/>
                <w:color w:val="000000"/>
                <w:sz w:val="20"/>
                <w:szCs w:val="20"/>
                <w:lang w:eastAsia="en-GB"/>
              </w:rPr>
              <w:t>2019-2020</w:t>
            </w:r>
          </w:p>
        </w:tc>
        <w:tc>
          <w:tcPr>
            <w:tcW w:w="1601" w:type="dxa"/>
            <w:shd w:val="clear" w:color="auto" w:fill="auto"/>
            <w:noWrap/>
            <w:vAlign w:val="bottom"/>
            <w:hideMark/>
          </w:tcPr>
          <w:p w14:paraId="7978247D" w14:textId="77777777" w:rsidR="00A53907" w:rsidRPr="009E5255" w:rsidRDefault="00A53907" w:rsidP="00DE7C3B">
            <w:pPr>
              <w:spacing w:before="0" w:after="0" w:line="240" w:lineRule="auto"/>
              <w:jc w:val="center"/>
              <w:rPr>
                <w:rFonts w:eastAsia="Times New Roman"/>
                <w:bCs w:val="0"/>
                <w:i/>
                <w:iCs/>
                <w:color w:val="000000"/>
                <w:sz w:val="20"/>
                <w:szCs w:val="20"/>
                <w:lang w:eastAsia="en-GB"/>
              </w:rPr>
            </w:pPr>
            <w:r w:rsidRPr="009E5255">
              <w:rPr>
                <w:bCs w:val="0"/>
                <w:i/>
                <w:iCs/>
                <w:color w:val="000000"/>
                <w:sz w:val="20"/>
                <w:szCs w:val="20"/>
              </w:rPr>
              <w:t>314,380</w:t>
            </w:r>
          </w:p>
        </w:tc>
        <w:tc>
          <w:tcPr>
            <w:tcW w:w="2264" w:type="dxa"/>
            <w:shd w:val="clear" w:color="auto" w:fill="auto"/>
            <w:noWrap/>
            <w:vAlign w:val="bottom"/>
            <w:hideMark/>
          </w:tcPr>
          <w:p w14:paraId="111CCE7E" w14:textId="77777777" w:rsidR="00A53907" w:rsidRPr="009E5255" w:rsidRDefault="00A53907" w:rsidP="00DE7C3B">
            <w:pPr>
              <w:spacing w:before="0" w:after="0" w:line="240" w:lineRule="auto"/>
              <w:jc w:val="center"/>
              <w:rPr>
                <w:rFonts w:eastAsia="Times New Roman"/>
                <w:bCs w:val="0"/>
                <w:i/>
                <w:iCs/>
                <w:color w:val="000000"/>
                <w:sz w:val="20"/>
                <w:szCs w:val="20"/>
                <w:lang w:eastAsia="en-GB"/>
              </w:rPr>
            </w:pPr>
            <w:r w:rsidRPr="009E5255">
              <w:rPr>
                <w:bCs w:val="0"/>
                <w:i/>
                <w:iCs/>
                <w:color w:val="000000"/>
                <w:sz w:val="20"/>
                <w:szCs w:val="20"/>
              </w:rPr>
              <w:t>16,607,241</w:t>
            </w:r>
          </w:p>
        </w:tc>
        <w:tc>
          <w:tcPr>
            <w:tcW w:w="1647" w:type="dxa"/>
            <w:shd w:val="clear" w:color="auto" w:fill="auto"/>
            <w:noWrap/>
            <w:vAlign w:val="bottom"/>
            <w:hideMark/>
          </w:tcPr>
          <w:p w14:paraId="192A6DA6" w14:textId="77777777" w:rsidR="00A53907" w:rsidRPr="009E5255" w:rsidRDefault="00A53907" w:rsidP="00DE7C3B">
            <w:pPr>
              <w:spacing w:before="0" w:after="0" w:line="240" w:lineRule="auto"/>
              <w:jc w:val="center"/>
              <w:rPr>
                <w:rFonts w:eastAsia="Times New Roman"/>
                <w:bCs w:val="0"/>
                <w:i/>
                <w:iCs/>
                <w:color w:val="000000"/>
                <w:sz w:val="20"/>
                <w:szCs w:val="20"/>
                <w:lang w:eastAsia="en-GB"/>
              </w:rPr>
            </w:pPr>
            <w:r w:rsidRPr="009E5255">
              <w:rPr>
                <w:bCs w:val="0"/>
                <w:i/>
                <w:iCs/>
                <w:color w:val="000000"/>
                <w:sz w:val="20"/>
                <w:szCs w:val="20"/>
              </w:rPr>
              <w:t>16,921,621</w:t>
            </w:r>
          </w:p>
        </w:tc>
        <w:tc>
          <w:tcPr>
            <w:tcW w:w="1997" w:type="dxa"/>
            <w:shd w:val="clear" w:color="auto" w:fill="auto"/>
            <w:noWrap/>
            <w:vAlign w:val="bottom"/>
            <w:hideMark/>
          </w:tcPr>
          <w:p w14:paraId="0BBD43C9" w14:textId="77777777" w:rsidR="00A53907" w:rsidRPr="009E5255" w:rsidRDefault="00A53907" w:rsidP="00DE7C3B">
            <w:pPr>
              <w:spacing w:before="0" w:after="0" w:line="240" w:lineRule="auto"/>
              <w:jc w:val="center"/>
              <w:rPr>
                <w:rFonts w:eastAsia="Times New Roman"/>
                <w:bCs w:val="0"/>
                <w:i/>
                <w:iCs/>
                <w:color w:val="000000"/>
                <w:sz w:val="20"/>
                <w:szCs w:val="20"/>
                <w:lang w:eastAsia="en-GB"/>
              </w:rPr>
            </w:pPr>
            <w:r w:rsidRPr="009E5255">
              <w:rPr>
                <w:bCs w:val="0"/>
                <w:i/>
                <w:iCs/>
                <w:color w:val="000000"/>
                <w:sz w:val="20"/>
                <w:szCs w:val="20"/>
              </w:rPr>
              <w:t>830,362</w:t>
            </w:r>
          </w:p>
        </w:tc>
      </w:tr>
      <w:tr w:rsidR="00A53907" w:rsidRPr="009E5255" w14:paraId="21130836" w14:textId="77777777" w:rsidTr="00EB7CFB">
        <w:trPr>
          <w:trHeight w:val="20"/>
        </w:trPr>
        <w:tc>
          <w:tcPr>
            <w:tcW w:w="1555" w:type="dxa"/>
            <w:shd w:val="clear" w:color="auto" w:fill="auto"/>
            <w:noWrap/>
            <w:vAlign w:val="bottom"/>
            <w:hideMark/>
          </w:tcPr>
          <w:p w14:paraId="47155A57"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Jul-20</w:t>
            </w:r>
          </w:p>
        </w:tc>
        <w:tc>
          <w:tcPr>
            <w:tcW w:w="1601" w:type="dxa"/>
            <w:shd w:val="clear" w:color="auto" w:fill="auto"/>
            <w:noWrap/>
            <w:vAlign w:val="bottom"/>
            <w:hideMark/>
          </w:tcPr>
          <w:p w14:paraId="193789C2"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02AC9C44"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088,110</w:t>
            </w:r>
          </w:p>
        </w:tc>
        <w:tc>
          <w:tcPr>
            <w:tcW w:w="1647" w:type="dxa"/>
            <w:shd w:val="clear" w:color="auto" w:fill="auto"/>
            <w:noWrap/>
            <w:vAlign w:val="bottom"/>
            <w:hideMark/>
          </w:tcPr>
          <w:p w14:paraId="32F38670"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114,308</w:t>
            </w:r>
          </w:p>
        </w:tc>
        <w:tc>
          <w:tcPr>
            <w:tcW w:w="1997" w:type="dxa"/>
            <w:shd w:val="clear" w:color="auto" w:fill="auto"/>
            <w:noWrap/>
            <w:vAlign w:val="bottom"/>
            <w:hideMark/>
          </w:tcPr>
          <w:p w14:paraId="43795733"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04,406</w:t>
            </w:r>
          </w:p>
        </w:tc>
      </w:tr>
      <w:tr w:rsidR="00A53907" w:rsidRPr="009E5255" w14:paraId="6792FF0D" w14:textId="77777777" w:rsidTr="00EB7CFB">
        <w:trPr>
          <w:trHeight w:val="20"/>
        </w:trPr>
        <w:tc>
          <w:tcPr>
            <w:tcW w:w="1555" w:type="dxa"/>
            <w:shd w:val="clear" w:color="auto" w:fill="auto"/>
            <w:noWrap/>
            <w:vAlign w:val="bottom"/>
            <w:hideMark/>
          </w:tcPr>
          <w:p w14:paraId="722EBA6F"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Aug-20</w:t>
            </w:r>
          </w:p>
        </w:tc>
        <w:tc>
          <w:tcPr>
            <w:tcW w:w="1601" w:type="dxa"/>
            <w:shd w:val="clear" w:color="auto" w:fill="auto"/>
            <w:noWrap/>
            <w:vAlign w:val="bottom"/>
            <w:hideMark/>
          </w:tcPr>
          <w:p w14:paraId="05B324B8"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44946C01"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29,533</w:t>
            </w:r>
          </w:p>
        </w:tc>
        <w:tc>
          <w:tcPr>
            <w:tcW w:w="1647" w:type="dxa"/>
            <w:shd w:val="clear" w:color="auto" w:fill="auto"/>
            <w:noWrap/>
            <w:vAlign w:val="bottom"/>
            <w:hideMark/>
          </w:tcPr>
          <w:p w14:paraId="0D002EF2"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55,731</w:t>
            </w:r>
          </w:p>
        </w:tc>
        <w:tc>
          <w:tcPr>
            <w:tcW w:w="1997" w:type="dxa"/>
            <w:shd w:val="clear" w:color="auto" w:fill="auto"/>
            <w:noWrap/>
            <w:vAlign w:val="bottom"/>
            <w:hideMark/>
          </w:tcPr>
          <w:p w14:paraId="5B159F74"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66,477</w:t>
            </w:r>
          </w:p>
        </w:tc>
      </w:tr>
      <w:tr w:rsidR="00A53907" w:rsidRPr="009E5255" w14:paraId="2FD59EEA" w14:textId="77777777" w:rsidTr="00EB7CFB">
        <w:trPr>
          <w:trHeight w:val="20"/>
        </w:trPr>
        <w:tc>
          <w:tcPr>
            <w:tcW w:w="1555" w:type="dxa"/>
            <w:shd w:val="clear" w:color="auto" w:fill="auto"/>
            <w:noWrap/>
            <w:vAlign w:val="bottom"/>
            <w:hideMark/>
          </w:tcPr>
          <w:p w14:paraId="0D4F94BB"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Sep-20</w:t>
            </w:r>
          </w:p>
        </w:tc>
        <w:tc>
          <w:tcPr>
            <w:tcW w:w="1601" w:type="dxa"/>
            <w:shd w:val="clear" w:color="auto" w:fill="auto"/>
            <w:noWrap/>
            <w:vAlign w:val="bottom"/>
            <w:hideMark/>
          </w:tcPr>
          <w:p w14:paraId="410978D7"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236D9EB5"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08,290</w:t>
            </w:r>
          </w:p>
        </w:tc>
        <w:tc>
          <w:tcPr>
            <w:tcW w:w="1647" w:type="dxa"/>
            <w:shd w:val="clear" w:color="auto" w:fill="auto"/>
            <w:noWrap/>
            <w:vAlign w:val="bottom"/>
            <w:hideMark/>
          </w:tcPr>
          <w:p w14:paraId="3F6E4DFC"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34,488</w:t>
            </w:r>
          </w:p>
        </w:tc>
        <w:tc>
          <w:tcPr>
            <w:tcW w:w="1997" w:type="dxa"/>
            <w:shd w:val="clear" w:color="auto" w:fill="auto"/>
            <w:noWrap/>
            <w:vAlign w:val="bottom"/>
            <w:hideMark/>
          </w:tcPr>
          <w:p w14:paraId="05B29A49"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65,415</w:t>
            </w:r>
          </w:p>
        </w:tc>
      </w:tr>
      <w:tr w:rsidR="00A53907" w:rsidRPr="009E5255" w14:paraId="39AE3087" w14:textId="77777777" w:rsidTr="00EB7CFB">
        <w:trPr>
          <w:trHeight w:val="20"/>
        </w:trPr>
        <w:tc>
          <w:tcPr>
            <w:tcW w:w="1555" w:type="dxa"/>
            <w:shd w:val="clear" w:color="auto" w:fill="auto"/>
            <w:noWrap/>
            <w:vAlign w:val="bottom"/>
            <w:hideMark/>
          </w:tcPr>
          <w:p w14:paraId="313E39EC"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Oct-20</w:t>
            </w:r>
          </w:p>
        </w:tc>
        <w:tc>
          <w:tcPr>
            <w:tcW w:w="1601" w:type="dxa"/>
            <w:shd w:val="clear" w:color="auto" w:fill="auto"/>
            <w:noWrap/>
            <w:vAlign w:val="bottom"/>
            <w:hideMark/>
          </w:tcPr>
          <w:p w14:paraId="3B40CE14"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402EA9B6"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764,628</w:t>
            </w:r>
          </w:p>
        </w:tc>
        <w:tc>
          <w:tcPr>
            <w:tcW w:w="1647" w:type="dxa"/>
            <w:shd w:val="clear" w:color="auto" w:fill="auto"/>
            <w:noWrap/>
            <w:vAlign w:val="bottom"/>
            <w:hideMark/>
          </w:tcPr>
          <w:p w14:paraId="593179CA"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790,826</w:t>
            </w:r>
          </w:p>
        </w:tc>
        <w:tc>
          <w:tcPr>
            <w:tcW w:w="1997" w:type="dxa"/>
            <w:shd w:val="clear" w:color="auto" w:fill="auto"/>
            <w:noWrap/>
            <w:vAlign w:val="bottom"/>
            <w:hideMark/>
          </w:tcPr>
          <w:p w14:paraId="5A1A2FF2"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88,231</w:t>
            </w:r>
          </w:p>
        </w:tc>
      </w:tr>
      <w:tr w:rsidR="00A53907" w:rsidRPr="009E5255" w14:paraId="04795AA2" w14:textId="77777777" w:rsidTr="00EB7CFB">
        <w:trPr>
          <w:trHeight w:val="20"/>
        </w:trPr>
        <w:tc>
          <w:tcPr>
            <w:tcW w:w="1555" w:type="dxa"/>
            <w:shd w:val="clear" w:color="auto" w:fill="auto"/>
            <w:noWrap/>
            <w:vAlign w:val="bottom"/>
            <w:hideMark/>
          </w:tcPr>
          <w:p w14:paraId="6A888E2C"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Nov-20</w:t>
            </w:r>
          </w:p>
        </w:tc>
        <w:tc>
          <w:tcPr>
            <w:tcW w:w="1601" w:type="dxa"/>
            <w:shd w:val="clear" w:color="auto" w:fill="auto"/>
            <w:noWrap/>
            <w:vAlign w:val="bottom"/>
            <w:hideMark/>
          </w:tcPr>
          <w:p w14:paraId="13C313BD"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3DD906C3"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52,058</w:t>
            </w:r>
          </w:p>
        </w:tc>
        <w:tc>
          <w:tcPr>
            <w:tcW w:w="1647" w:type="dxa"/>
            <w:shd w:val="clear" w:color="auto" w:fill="auto"/>
            <w:noWrap/>
            <w:vAlign w:val="bottom"/>
            <w:hideMark/>
          </w:tcPr>
          <w:p w14:paraId="49E53D28"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78,256</w:t>
            </w:r>
          </w:p>
        </w:tc>
        <w:tc>
          <w:tcPr>
            <w:tcW w:w="1997" w:type="dxa"/>
            <w:shd w:val="clear" w:color="auto" w:fill="auto"/>
            <w:noWrap/>
            <w:vAlign w:val="bottom"/>
            <w:hideMark/>
          </w:tcPr>
          <w:p w14:paraId="7A680AF5"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67,603</w:t>
            </w:r>
          </w:p>
        </w:tc>
      </w:tr>
      <w:tr w:rsidR="00A53907" w:rsidRPr="009E5255" w14:paraId="7C07972A" w14:textId="77777777" w:rsidTr="00EB7CFB">
        <w:trPr>
          <w:trHeight w:val="20"/>
        </w:trPr>
        <w:tc>
          <w:tcPr>
            <w:tcW w:w="1555" w:type="dxa"/>
            <w:shd w:val="clear" w:color="auto" w:fill="auto"/>
            <w:noWrap/>
            <w:vAlign w:val="bottom"/>
            <w:hideMark/>
          </w:tcPr>
          <w:p w14:paraId="3E96B59E"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Dec-20</w:t>
            </w:r>
          </w:p>
        </w:tc>
        <w:tc>
          <w:tcPr>
            <w:tcW w:w="1601" w:type="dxa"/>
            <w:shd w:val="clear" w:color="auto" w:fill="auto"/>
            <w:noWrap/>
            <w:vAlign w:val="bottom"/>
            <w:hideMark/>
          </w:tcPr>
          <w:p w14:paraId="36C25427"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58232945"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470,113</w:t>
            </w:r>
          </w:p>
        </w:tc>
        <w:tc>
          <w:tcPr>
            <w:tcW w:w="1647" w:type="dxa"/>
            <w:shd w:val="clear" w:color="auto" w:fill="auto"/>
            <w:noWrap/>
            <w:vAlign w:val="bottom"/>
            <w:hideMark/>
          </w:tcPr>
          <w:p w14:paraId="57F31262"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496,311</w:t>
            </w:r>
          </w:p>
        </w:tc>
        <w:tc>
          <w:tcPr>
            <w:tcW w:w="1997" w:type="dxa"/>
            <w:shd w:val="clear" w:color="auto" w:fill="auto"/>
            <w:noWrap/>
            <w:vAlign w:val="bottom"/>
            <w:hideMark/>
          </w:tcPr>
          <w:p w14:paraId="23151D09"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73,506</w:t>
            </w:r>
          </w:p>
        </w:tc>
      </w:tr>
      <w:tr w:rsidR="00A53907" w:rsidRPr="009E5255" w14:paraId="1BA1F234" w14:textId="77777777" w:rsidTr="00EB7CFB">
        <w:trPr>
          <w:trHeight w:val="20"/>
        </w:trPr>
        <w:tc>
          <w:tcPr>
            <w:tcW w:w="1555" w:type="dxa"/>
            <w:shd w:val="clear" w:color="auto" w:fill="auto"/>
            <w:noWrap/>
            <w:vAlign w:val="bottom"/>
            <w:hideMark/>
          </w:tcPr>
          <w:p w14:paraId="4A3F2F9A"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Jan-21</w:t>
            </w:r>
          </w:p>
        </w:tc>
        <w:tc>
          <w:tcPr>
            <w:tcW w:w="1601" w:type="dxa"/>
            <w:shd w:val="clear" w:color="auto" w:fill="auto"/>
            <w:noWrap/>
            <w:vAlign w:val="bottom"/>
            <w:hideMark/>
          </w:tcPr>
          <w:p w14:paraId="7511FED5"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4E6A340E"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640,870</w:t>
            </w:r>
          </w:p>
        </w:tc>
        <w:tc>
          <w:tcPr>
            <w:tcW w:w="1647" w:type="dxa"/>
            <w:shd w:val="clear" w:color="auto" w:fill="auto"/>
            <w:noWrap/>
            <w:vAlign w:val="bottom"/>
            <w:hideMark/>
          </w:tcPr>
          <w:p w14:paraId="5B5BCE88"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667,068</w:t>
            </w:r>
          </w:p>
        </w:tc>
        <w:tc>
          <w:tcPr>
            <w:tcW w:w="1997" w:type="dxa"/>
            <w:shd w:val="clear" w:color="auto" w:fill="auto"/>
            <w:noWrap/>
            <w:vAlign w:val="bottom"/>
            <w:hideMark/>
          </w:tcPr>
          <w:p w14:paraId="6C0F2240"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82,043</w:t>
            </w:r>
          </w:p>
        </w:tc>
      </w:tr>
      <w:tr w:rsidR="00A53907" w:rsidRPr="009E5255" w14:paraId="6B4BA106" w14:textId="77777777" w:rsidTr="00EB7CFB">
        <w:trPr>
          <w:trHeight w:val="20"/>
        </w:trPr>
        <w:tc>
          <w:tcPr>
            <w:tcW w:w="1555" w:type="dxa"/>
            <w:shd w:val="clear" w:color="auto" w:fill="auto"/>
            <w:noWrap/>
            <w:vAlign w:val="bottom"/>
            <w:hideMark/>
          </w:tcPr>
          <w:p w14:paraId="2ED57F98"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Feb-21</w:t>
            </w:r>
          </w:p>
        </w:tc>
        <w:tc>
          <w:tcPr>
            <w:tcW w:w="1601" w:type="dxa"/>
            <w:shd w:val="clear" w:color="auto" w:fill="auto"/>
            <w:noWrap/>
            <w:vAlign w:val="bottom"/>
            <w:hideMark/>
          </w:tcPr>
          <w:p w14:paraId="4F8CC7BB"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66D71EC8"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435,353</w:t>
            </w:r>
          </w:p>
        </w:tc>
        <w:tc>
          <w:tcPr>
            <w:tcW w:w="1647" w:type="dxa"/>
            <w:shd w:val="clear" w:color="auto" w:fill="auto"/>
            <w:noWrap/>
            <w:vAlign w:val="bottom"/>
            <w:hideMark/>
          </w:tcPr>
          <w:p w14:paraId="65C4D44B"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461,551</w:t>
            </w:r>
          </w:p>
        </w:tc>
        <w:tc>
          <w:tcPr>
            <w:tcW w:w="1997" w:type="dxa"/>
            <w:shd w:val="clear" w:color="auto" w:fill="auto"/>
            <w:noWrap/>
            <w:vAlign w:val="bottom"/>
            <w:hideMark/>
          </w:tcPr>
          <w:p w14:paraId="4B1121D4"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71,768</w:t>
            </w:r>
          </w:p>
        </w:tc>
      </w:tr>
      <w:tr w:rsidR="00A53907" w:rsidRPr="009E5255" w14:paraId="44D6D2A9" w14:textId="77777777" w:rsidTr="00EB7CFB">
        <w:trPr>
          <w:trHeight w:val="20"/>
        </w:trPr>
        <w:tc>
          <w:tcPr>
            <w:tcW w:w="1555" w:type="dxa"/>
            <w:shd w:val="clear" w:color="auto" w:fill="auto"/>
            <w:noWrap/>
            <w:vAlign w:val="bottom"/>
            <w:hideMark/>
          </w:tcPr>
          <w:p w14:paraId="4F6D494E"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Mar-21</w:t>
            </w:r>
          </w:p>
        </w:tc>
        <w:tc>
          <w:tcPr>
            <w:tcW w:w="1601" w:type="dxa"/>
            <w:shd w:val="clear" w:color="auto" w:fill="auto"/>
            <w:noWrap/>
            <w:vAlign w:val="bottom"/>
            <w:hideMark/>
          </w:tcPr>
          <w:p w14:paraId="2EA2255B"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1D7FDCBE"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448,680</w:t>
            </w:r>
          </w:p>
        </w:tc>
        <w:tc>
          <w:tcPr>
            <w:tcW w:w="1647" w:type="dxa"/>
            <w:shd w:val="clear" w:color="auto" w:fill="auto"/>
            <w:noWrap/>
            <w:vAlign w:val="bottom"/>
            <w:hideMark/>
          </w:tcPr>
          <w:p w14:paraId="4D441FD7"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474,878</w:t>
            </w:r>
          </w:p>
        </w:tc>
        <w:tc>
          <w:tcPr>
            <w:tcW w:w="1997" w:type="dxa"/>
            <w:shd w:val="clear" w:color="auto" w:fill="auto"/>
            <w:noWrap/>
            <w:vAlign w:val="bottom"/>
            <w:hideMark/>
          </w:tcPr>
          <w:p w14:paraId="49866B7F"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72,434</w:t>
            </w:r>
          </w:p>
        </w:tc>
      </w:tr>
      <w:tr w:rsidR="00A53907" w:rsidRPr="009E5255" w14:paraId="0769901F" w14:textId="77777777" w:rsidTr="00EB7CFB">
        <w:trPr>
          <w:trHeight w:val="20"/>
        </w:trPr>
        <w:tc>
          <w:tcPr>
            <w:tcW w:w="1555" w:type="dxa"/>
            <w:shd w:val="clear" w:color="auto" w:fill="auto"/>
            <w:noWrap/>
            <w:vAlign w:val="bottom"/>
            <w:hideMark/>
          </w:tcPr>
          <w:p w14:paraId="005C69FA"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Apr-21</w:t>
            </w:r>
          </w:p>
        </w:tc>
        <w:tc>
          <w:tcPr>
            <w:tcW w:w="1601" w:type="dxa"/>
            <w:shd w:val="clear" w:color="auto" w:fill="auto"/>
            <w:noWrap/>
            <w:vAlign w:val="bottom"/>
            <w:hideMark/>
          </w:tcPr>
          <w:p w14:paraId="745A415B"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458A4056"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59,414</w:t>
            </w:r>
          </w:p>
        </w:tc>
        <w:tc>
          <w:tcPr>
            <w:tcW w:w="1647" w:type="dxa"/>
            <w:shd w:val="clear" w:color="auto" w:fill="auto"/>
            <w:noWrap/>
            <w:vAlign w:val="bottom"/>
            <w:hideMark/>
          </w:tcPr>
          <w:p w14:paraId="63D30A44"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385,612</w:t>
            </w:r>
          </w:p>
        </w:tc>
        <w:tc>
          <w:tcPr>
            <w:tcW w:w="1997" w:type="dxa"/>
            <w:shd w:val="clear" w:color="auto" w:fill="auto"/>
            <w:noWrap/>
            <w:vAlign w:val="bottom"/>
            <w:hideMark/>
          </w:tcPr>
          <w:p w14:paraId="323DC98A"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67,971</w:t>
            </w:r>
          </w:p>
        </w:tc>
      </w:tr>
      <w:tr w:rsidR="00A53907" w:rsidRPr="009E5255" w14:paraId="05BCF341" w14:textId="77777777" w:rsidTr="00EB7CFB">
        <w:trPr>
          <w:trHeight w:val="20"/>
        </w:trPr>
        <w:tc>
          <w:tcPr>
            <w:tcW w:w="1555" w:type="dxa"/>
            <w:shd w:val="clear" w:color="auto" w:fill="auto"/>
            <w:noWrap/>
            <w:vAlign w:val="bottom"/>
            <w:hideMark/>
          </w:tcPr>
          <w:p w14:paraId="77CAB8B2"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May-21</w:t>
            </w:r>
          </w:p>
        </w:tc>
        <w:tc>
          <w:tcPr>
            <w:tcW w:w="1601" w:type="dxa"/>
            <w:shd w:val="clear" w:color="auto" w:fill="auto"/>
            <w:noWrap/>
            <w:vAlign w:val="bottom"/>
            <w:hideMark/>
          </w:tcPr>
          <w:p w14:paraId="371C70C9"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591FAD0E"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823,810</w:t>
            </w:r>
          </w:p>
        </w:tc>
        <w:tc>
          <w:tcPr>
            <w:tcW w:w="1647" w:type="dxa"/>
            <w:shd w:val="clear" w:color="auto" w:fill="auto"/>
            <w:noWrap/>
            <w:vAlign w:val="bottom"/>
            <w:hideMark/>
          </w:tcPr>
          <w:p w14:paraId="2F3ECA5A"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850,008</w:t>
            </w:r>
          </w:p>
        </w:tc>
        <w:tc>
          <w:tcPr>
            <w:tcW w:w="1997" w:type="dxa"/>
            <w:shd w:val="clear" w:color="auto" w:fill="auto"/>
            <w:noWrap/>
            <w:vAlign w:val="bottom"/>
            <w:hideMark/>
          </w:tcPr>
          <w:p w14:paraId="16E5B77D"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91,191</w:t>
            </w:r>
          </w:p>
        </w:tc>
      </w:tr>
      <w:tr w:rsidR="00A53907" w:rsidRPr="009E5255" w14:paraId="395F22B9" w14:textId="77777777" w:rsidTr="00EB7CFB">
        <w:trPr>
          <w:trHeight w:val="20"/>
        </w:trPr>
        <w:tc>
          <w:tcPr>
            <w:tcW w:w="1555" w:type="dxa"/>
            <w:shd w:val="clear" w:color="auto" w:fill="auto"/>
            <w:noWrap/>
            <w:vAlign w:val="bottom"/>
            <w:hideMark/>
          </w:tcPr>
          <w:p w14:paraId="3CCCCAF9" w14:textId="77777777" w:rsidR="00A53907" w:rsidRPr="009E5255" w:rsidRDefault="00A53907" w:rsidP="00DE7C3B">
            <w:pPr>
              <w:spacing w:before="0" w:after="0" w:line="240" w:lineRule="auto"/>
              <w:rPr>
                <w:rFonts w:eastAsia="Times New Roman"/>
                <w:color w:val="000000"/>
                <w:sz w:val="20"/>
                <w:szCs w:val="20"/>
                <w:lang w:eastAsia="en-GB"/>
              </w:rPr>
            </w:pPr>
            <w:r w:rsidRPr="009E5255">
              <w:rPr>
                <w:rFonts w:eastAsia="Times New Roman"/>
                <w:color w:val="000000"/>
                <w:sz w:val="20"/>
                <w:szCs w:val="20"/>
                <w:lang w:eastAsia="en-GB"/>
              </w:rPr>
              <w:t>Jun-21</w:t>
            </w:r>
          </w:p>
        </w:tc>
        <w:tc>
          <w:tcPr>
            <w:tcW w:w="1601" w:type="dxa"/>
            <w:shd w:val="clear" w:color="auto" w:fill="auto"/>
            <w:noWrap/>
            <w:vAlign w:val="bottom"/>
            <w:hideMark/>
          </w:tcPr>
          <w:p w14:paraId="17937B71"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26,198</w:t>
            </w:r>
          </w:p>
        </w:tc>
        <w:tc>
          <w:tcPr>
            <w:tcW w:w="2264" w:type="dxa"/>
            <w:shd w:val="clear" w:color="auto" w:fill="auto"/>
            <w:noWrap/>
            <w:vAlign w:val="bottom"/>
            <w:hideMark/>
          </w:tcPr>
          <w:p w14:paraId="0FF34E62"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803,680</w:t>
            </w:r>
          </w:p>
        </w:tc>
        <w:tc>
          <w:tcPr>
            <w:tcW w:w="1647" w:type="dxa"/>
            <w:shd w:val="clear" w:color="auto" w:fill="auto"/>
            <w:noWrap/>
            <w:vAlign w:val="bottom"/>
            <w:hideMark/>
          </w:tcPr>
          <w:p w14:paraId="0412BF27"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1,829,878</w:t>
            </w:r>
          </w:p>
        </w:tc>
        <w:tc>
          <w:tcPr>
            <w:tcW w:w="1997" w:type="dxa"/>
            <w:shd w:val="clear" w:color="auto" w:fill="auto"/>
            <w:noWrap/>
            <w:vAlign w:val="bottom"/>
            <w:hideMark/>
          </w:tcPr>
          <w:p w14:paraId="5E3BDB76" w14:textId="77777777" w:rsidR="00A53907" w:rsidRPr="009E5255" w:rsidRDefault="00A53907" w:rsidP="00DE7C3B">
            <w:pPr>
              <w:spacing w:before="0" w:after="0" w:line="240" w:lineRule="auto"/>
              <w:jc w:val="center"/>
              <w:rPr>
                <w:rFonts w:eastAsia="Times New Roman"/>
                <w:color w:val="000000"/>
                <w:sz w:val="20"/>
                <w:szCs w:val="20"/>
                <w:lang w:eastAsia="en-GB"/>
              </w:rPr>
            </w:pPr>
            <w:r w:rsidRPr="009E5255">
              <w:rPr>
                <w:color w:val="000000"/>
                <w:sz w:val="20"/>
                <w:szCs w:val="20"/>
              </w:rPr>
              <w:t>90,184</w:t>
            </w:r>
          </w:p>
        </w:tc>
      </w:tr>
      <w:tr w:rsidR="00A53907" w:rsidRPr="009E5255" w14:paraId="4352BFA0" w14:textId="77777777" w:rsidTr="00EB7CFB">
        <w:trPr>
          <w:trHeight w:val="20"/>
        </w:trPr>
        <w:tc>
          <w:tcPr>
            <w:tcW w:w="1555" w:type="dxa"/>
            <w:tcBorders>
              <w:bottom w:val="single" w:sz="4" w:space="0" w:color="auto"/>
            </w:tcBorders>
            <w:shd w:val="clear" w:color="auto" w:fill="auto"/>
            <w:noWrap/>
            <w:vAlign w:val="bottom"/>
            <w:hideMark/>
          </w:tcPr>
          <w:p w14:paraId="11C3D96B" w14:textId="58FBDFD6" w:rsidR="00A53907" w:rsidRPr="009E5255" w:rsidRDefault="00EB7CFB" w:rsidP="00DE7C3B">
            <w:pPr>
              <w:spacing w:before="0" w:after="0" w:line="240" w:lineRule="auto"/>
              <w:rPr>
                <w:rFonts w:eastAsia="Times New Roman"/>
                <w:bCs w:val="0"/>
                <w:i/>
                <w:iCs/>
                <w:color w:val="000000"/>
                <w:sz w:val="20"/>
                <w:szCs w:val="20"/>
                <w:lang w:eastAsia="en-GB"/>
              </w:rPr>
            </w:pPr>
            <w:r w:rsidRPr="009E5255">
              <w:rPr>
                <w:rFonts w:eastAsia="Times New Roman"/>
                <w:bCs w:val="0"/>
                <w:i/>
                <w:iCs/>
                <w:color w:val="000000"/>
                <w:sz w:val="20"/>
                <w:szCs w:val="20"/>
                <w:lang w:eastAsia="en-GB"/>
              </w:rPr>
              <w:t xml:space="preserve">Total </w:t>
            </w:r>
            <w:r w:rsidR="00A53907" w:rsidRPr="009E5255">
              <w:rPr>
                <w:rFonts w:eastAsia="Times New Roman"/>
                <w:bCs w:val="0"/>
                <w:i/>
                <w:iCs/>
                <w:color w:val="000000"/>
                <w:sz w:val="20"/>
                <w:szCs w:val="20"/>
                <w:lang w:eastAsia="en-GB"/>
              </w:rPr>
              <w:t>2020-2021</w:t>
            </w:r>
          </w:p>
        </w:tc>
        <w:tc>
          <w:tcPr>
            <w:tcW w:w="1601" w:type="dxa"/>
            <w:tcBorders>
              <w:bottom w:val="single" w:sz="4" w:space="0" w:color="auto"/>
            </w:tcBorders>
            <w:shd w:val="clear" w:color="auto" w:fill="auto"/>
            <w:noWrap/>
            <w:vAlign w:val="bottom"/>
            <w:hideMark/>
          </w:tcPr>
          <w:p w14:paraId="217898EB" w14:textId="77777777" w:rsidR="00A53907" w:rsidRPr="009E5255" w:rsidRDefault="00A53907" w:rsidP="00DE7C3B">
            <w:pPr>
              <w:spacing w:before="0" w:after="0" w:line="240" w:lineRule="auto"/>
              <w:jc w:val="center"/>
              <w:rPr>
                <w:rFonts w:eastAsia="Times New Roman"/>
                <w:bCs w:val="0"/>
                <w:i/>
                <w:iCs/>
                <w:color w:val="000000"/>
                <w:sz w:val="20"/>
                <w:szCs w:val="20"/>
                <w:lang w:eastAsia="en-GB"/>
              </w:rPr>
            </w:pPr>
            <w:r w:rsidRPr="009E5255">
              <w:rPr>
                <w:bCs w:val="0"/>
                <w:i/>
                <w:iCs/>
                <w:color w:val="000000"/>
                <w:sz w:val="20"/>
                <w:szCs w:val="20"/>
              </w:rPr>
              <w:t>314,376</w:t>
            </w:r>
          </w:p>
        </w:tc>
        <w:tc>
          <w:tcPr>
            <w:tcW w:w="2264" w:type="dxa"/>
            <w:tcBorders>
              <w:bottom w:val="single" w:sz="4" w:space="0" w:color="auto"/>
            </w:tcBorders>
            <w:shd w:val="clear" w:color="auto" w:fill="auto"/>
            <w:noWrap/>
            <w:vAlign w:val="bottom"/>
            <w:hideMark/>
          </w:tcPr>
          <w:p w14:paraId="2A8F27F2" w14:textId="77777777" w:rsidR="00A53907" w:rsidRPr="009E5255" w:rsidRDefault="00A53907" w:rsidP="00DE7C3B">
            <w:pPr>
              <w:spacing w:before="0" w:after="0" w:line="240" w:lineRule="auto"/>
              <w:jc w:val="center"/>
              <w:rPr>
                <w:rFonts w:eastAsia="Times New Roman"/>
                <w:bCs w:val="0"/>
                <w:i/>
                <w:iCs/>
                <w:color w:val="000000"/>
                <w:sz w:val="20"/>
                <w:szCs w:val="20"/>
                <w:lang w:eastAsia="en-GB"/>
              </w:rPr>
            </w:pPr>
            <w:r w:rsidRPr="009E5255">
              <w:rPr>
                <w:bCs w:val="0"/>
                <w:i/>
                <w:iCs/>
                <w:color w:val="000000"/>
                <w:sz w:val="20"/>
                <w:szCs w:val="20"/>
              </w:rPr>
              <w:t>18,824,539</w:t>
            </w:r>
          </w:p>
        </w:tc>
        <w:tc>
          <w:tcPr>
            <w:tcW w:w="1647" w:type="dxa"/>
            <w:tcBorders>
              <w:bottom w:val="single" w:sz="4" w:space="0" w:color="auto"/>
            </w:tcBorders>
            <w:shd w:val="clear" w:color="auto" w:fill="auto"/>
            <w:noWrap/>
            <w:vAlign w:val="bottom"/>
            <w:hideMark/>
          </w:tcPr>
          <w:p w14:paraId="50FC27B6" w14:textId="77777777" w:rsidR="00A53907" w:rsidRPr="009E5255" w:rsidRDefault="00A53907" w:rsidP="00DE7C3B">
            <w:pPr>
              <w:spacing w:before="0" w:after="0" w:line="240" w:lineRule="auto"/>
              <w:jc w:val="center"/>
              <w:rPr>
                <w:rFonts w:eastAsia="Times New Roman"/>
                <w:bCs w:val="0"/>
                <w:i/>
                <w:iCs/>
                <w:color w:val="000000"/>
                <w:sz w:val="20"/>
                <w:szCs w:val="20"/>
                <w:lang w:eastAsia="en-GB"/>
              </w:rPr>
            </w:pPr>
            <w:r w:rsidRPr="009E5255">
              <w:rPr>
                <w:bCs w:val="0"/>
                <w:i/>
                <w:iCs/>
                <w:color w:val="000000"/>
                <w:sz w:val="20"/>
                <w:szCs w:val="20"/>
              </w:rPr>
              <w:t>19,138,915</w:t>
            </w:r>
          </w:p>
        </w:tc>
        <w:tc>
          <w:tcPr>
            <w:tcW w:w="1997" w:type="dxa"/>
            <w:tcBorders>
              <w:bottom w:val="single" w:sz="4" w:space="0" w:color="auto"/>
            </w:tcBorders>
            <w:shd w:val="clear" w:color="auto" w:fill="auto"/>
            <w:noWrap/>
            <w:vAlign w:val="bottom"/>
            <w:hideMark/>
          </w:tcPr>
          <w:p w14:paraId="748C3ED1" w14:textId="77777777" w:rsidR="00A53907" w:rsidRPr="009E5255" w:rsidRDefault="00A53907" w:rsidP="00DE7C3B">
            <w:pPr>
              <w:spacing w:before="0" w:after="0" w:line="240" w:lineRule="auto"/>
              <w:jc w:val="center"/>
              <w:rPr>
                <w:rFonts w:eastAsia="Times New Roman"/>
                <w:bCs w:val="0"/>
                <w:i/>
                <w:iCs/>
                <w:color w:val="000000"/>
                <w:sz w:val="20"/>
                <w:szCs w:val="20"/>
                <w:lang w:eastAsia="en-GB"/>
              </w:rPr>
            </w:pPr>
            <w:r w:rsidRPr="009E5255">
              <w:rPr>
                <w:bCs w:val="0"/>
                <w:i/>
                <w:iCs/>
                <w:color w:val="000000"/>
                <w:sz w:val="20"/>
                <w:szCs w:val="20"/>
              </w:rPr>
              <w:t>941,227</w:t>
            </w:r>
          </w:p>
        </w:tc>
      </w:tr>
    </w:tbl>
    <w:p w14:paraId="33ACDFF9" w14:textId="302360DB" w:rsidR="00D92995" w:rsidRPr="009E5255" w:rsidRDefault="00D92995" w:rsidP="003A6F1A">
      <w:pPr>
        <w:pStyle w:val="TableNotes"/>
      </w:pPr>
      <w:r w:rsidRPr="009E5255">
        <w:t>Source:</w:t>
      </w:r>
      <w:r w:rsidRPr="009E5255">
        <w:tab/>
        <w:t>C</w:t>
      </w:r>
      <w:r w:rsidR="00DC387F" w:rsidRPr="009E5255">
        <w:t>C</w:t>
      </w:r>
      <w:r w:rsidRPr="009E5255">
        <w:t xml:space="preserve">PS fees supplied by Department of Health.  </w:t>
      </w:r>
    </w:p>
    <w:p w14:paraId="588E45F3" w14:textId="40DE854E" w:rsidR="00A53907" w:rsidRPr="009E5255" w:rsidRDefault="00A53907" w:rsidP="003A6F1A">
      <w:pPr>
        <w:pStyle w:val="TableNotes"/>
      </w:pPr>
      <w:r w:rsidRPr="009E5255">
        <w:t>Note:</w:t>
      </w:r>
      <w:r w:rsidR="00706B49" w:rsidRPr="009E5255">
        <w:tab/>
      </w:r>
      <w:r w:rsidRPr="009E5255">
        <w:t>Inferred number of claims is estimated by dividing the payment for compound fees by $20.</w:t>
      </w:r>
    </w:p>
    <w:p w14:paraId="585DC9F0" w14:textId="2CF41357" w:rsidR="00A53907" w:rsidRPr="009E5255" w:rsidRDefault="00040EB7" w:rsidP="00A53907">
      <w:r w:rsidRPr="009E5255">
        <w:t>TGA-licensed</w:t>
      </w:r>
      <w:r w:rsidR="00706B49" w:rsidRPr="009E5255">
        <w:t xml:space="preserve"> c</w:t>
      </w:r>
      <w:r w:rsidR="00A53907" w:rsidRPr="009E5255">
        <w:t xml:space="preserve">ompounders who have contributed to this Review (as with the King Review) stressed that the payment of the $20 fee is essential in recognising the significant costs associated with maintaining and operating a </w:t>
      </w:r>
      <w:r w:rsidRPr="009E5255">
        <w:t>TGA-licensed</w:t>
      </w:r>
      <w:r w:rsidR="00A53907" w:rsidRPr="009E5255">
        <w:t xml:space="preserve"> facility.  Thus</w:t>
      </w:r>
      <w:r w:rsidR="00706B49" w:rsidRPr="009E5255">
        <w:t>,</w:t>
      </w:r>
      <w:r w:rsidR="00A53907" w:rsidRPr="009E5255">
        <w:t xml:space="preserve"> is it relevant to consider whether information has been provided to this Review which can substantiate the need for a separate fee payment to </w:t>
      </w:r>
      <w:r w:rsidRPr="009E5255">
        <w:t>TGA-licensed</w:t>
      </w:r>
      <w:r w:rsidR="00A53907" w:rsidRPr="009E5255">
        <w:t xml:space="preserve"> compounders; the extent to which the payment of a $20 per fee is consistent with the costs of maintaining a </w:t>
      </w:r>
      <w:r w:rsidRPr="009E5255">
        <w:t>TGA-licensed</w:t>
      </w:r>
      <w:r w:rsidR="00A53907" w:rsidRPr="009E5255">
        <w:t xml:space="preserve"> facility that are attributable to the regulatory requirements of participating in the EFC program; and the mechanisms by which any appropriate fee payments might be enacted.  </w:t>
      </w:r>
    </w:p>
    <w:p w14:paraId="24442195" w14:textId="112DB791" w:rsidR="00706B49" w:rsidRPr="009E5255" w:rsidRDefault="00A53907" w:rsidP="00706B49">
      <w:r w:rsidRPr="009E5255">
        <w:t xml:space="preserve">Relevant to these considerations are the findings of the 2017 King Review (p116) that the quantum of the fee ($20) could not be substantiated and that there was no evidence to support payment of a specific compounding fee to one element of </w:t>
      </w:r>
      <w:r w:rsidR="00383B1E" w:rsidRPr="009E5255">
        <w:t xml:space="preserve">the </w:t>
      </w:r>
      <w:r w:rsidRPr="009E5255">
        <w:t>supply chain and not the others (i.e. non-TGA licensed compounders); see</w:t>
      </w:r>
      <w:r w:rsidR="00706B49" w:rsidRPr="009E5255">
        <w:t xml:space="preserve"> </w:t>
      </w:r>
      <w:r w:rsidR="00706B49" w:rsidRPr="009E5255">
        <w:fldChar w:fldCharType="begin"/>
      </w:r>
      <w:r w:rsidR="00706B49" w:rsidRPr="009E5255">
        <w:instrText xml:space="preserve"> REF _Ref91078080 \h </w:instrText>
      </w:r>
      <w:r w:rsidR="00706B49" w:rsidRPr="009E5255">
        <w:fldChar w:fldCharType="separate"/>
      </w:r>
      <w:r w:rsidR="000C766B" w:rsidRPr="009E5255">
        <w:t xml:space="preserve">Text Box </w:t>
      </w:r>
      <w:r w:rsidR="000C766B">
        <w:rPr>
          <w:noProof/>
        </w:rPr>
        <w:t>3</w:t>
      </w:r>
      <w:r w:rsidR="00706B49" w:rsidRPr="009E5255">
        <w:fldChar w:fldCharType="end"/>
      </w:r>
      <w:r w:rsidRPr="009E5255">
        <w:t>.</w:t>
      </w:r>
    </w:p>
    <w:p w14:paraId="64C91529" w14:textId="3F2143F2" w:rsidR="00706B49" w:rsidRPr="009E5255" w:rsidRDefault="00706B49" w:rsidP="00214FB7">
      <w:pPr>
        <w:pStyle w:val="Caption"/>
      </w:pPr>
      <w:bookmarkStart w:id="226" w:name="_Ref91078080"/>
      <w:r w:rsidRPr="009E5255">
        <w:t xml:space="preserve">Text Box </w:t>
      </w:r>
      <w:r w:rsidR="00E36C93">
        <w:fldChar w:fldCharType="begin"/>
      </w:r>
      <w:r w:rsidR="00E36C93">
        <w:instrText xml:space="preserve"> SEQ Text_Box \* ARABIC </w:instrText>
      </w:r>
      <w:r w:rsidR="00E36C93">
        <w:fldChar w:fldCharType="separate"/>
      </w:r>
      <w:r w:rsidR="000C766B">
        <w:rPr>
          <w:noProof/>
        </w:rPr>
        <w:t>3</w:t>
      </w:r>
      <w:r w:rsidR="00E36C93">
        <w:rPr>
          <w:noProof/>
        </w:rPr>
        <w:fldChar w:fldCharType="end"/>
      </w:r>
      <w:bookmarkEnd w:id="226"/>
      <w:r w:rsidRPr="009E5255">
        <w:t xml:space="preserve">.  </w:t>
      </w:r>
      <w:r w:rsidR="00040EB7" w:rsidRPr="009E5255">
        <w:t>TGA-licensed</w:t>
      </w:r>
      <w:r w:rsidRPr="009E5255">
        <w:t xml:space="preserve"> Compounder Fees:  The King Review</w:t>
      </w:r>
    </w:p>
    <w:tbl>
      <w:tblPr>
        <w:tblStyle w:val="TableGrid"/>
        <w:tblW w:w="0" w:type="auto"/>
        <w:tblLook w:val="04A0" w:firstRow="1" w:lastRow="0" w:firstColumn="1" w:lastColumn="0" w:noHBand="0" w:noVBand="1"/>
      </w:tblPr>
      <w:tblGrid>
        <w:gridCol w:w="9011"/>
      </w:tblGrid>
      <w:tr w:rsidR="00706B49" w:rsidRPr="009E5255" w14:paraId="2AA347E0" w14:textId="77777777" w:rsidTr="000C0B17">
        <w:tc>
          <w:tcPr>
            <w:tcW w:w="9011" w:type="dxa"/>
          </w:tcPr>
          <w:p w14:paraId="097E036A" w14:textId="4D976642" w:rsidR="00706B49" w:rsidRPr="009E5255" w:rsidRDefault="00706B49" w:rsidP="00EB7CFB">
            <w:pPr>
              <w:rPr>
                <w:sz w:val="20"/>
                <w:szCs w:val="20"/>
              </w:rPr>
            </w:pPr>
            <w:r w:rsidRPr="009E5255">
              <w:rPr>
                <w:sz w:val="20"/>
                <w:szCs w:val="20"/>
              </w:rPr>
              <w:t xml:space="preserve">The rationale for differential payments for compounding of chemotherapy preparations is not substantiated on the basis of patient risks or health outcomes medicines that must meet an appropriate level of quality, whether prepared at a facility that is Therapeutic Goods Administration licensed or not licensed. </w:t>
            </w:r>
          </w:p>
          <w:p w14:paraId="6B055AC9" w14:textId="742C2423" w:rsidR="00706B49" w:rsidRPr="009E5255" w:rsidRDefault="00706B49" w:rsidP="00EB7CFB">
            <w:pPr>
              <w:rPr>
                <w:sz w:val="20"/>
                <w:szCs w:val="20"/>
              </w:rPr>
            </w:pPr>
            <w:r w:rsidRPr="009E5255">
              <w:rPr>
                <w:sz w:val="20"/>
                <w:szCs w:val="20"/>
              </w:rPr>
              <w:t xml:space="preserve">Chemotherapy compounding is the preparation and supply of chemotherapy medicines. It is a highly specialised area within pharmacy practice. Less than fifty pharmacies supply 70 per cent of all chemotherapy compounding in Australia. To assist with the costs of these medicines, prices are subsidised under the PBS. </w:t>
            </w:r>
          </w:p>
          <w:p w14:paraId="08E5F970" w14:textId="5C7347D4" w:rsidR="00EB7CFB" w:rsidRPr="009E5255" w:rsidRDefault="00706B49" w:rsidP="00EB7CFB">
            <w:pPr>
              <w:rPr>
                <w:sz w:val="20"/>
                <w:szCs w:val="20"/>
              </w:rPr>
            </w:pPr>
            <w:r w:rsidRPr="009E5255">
              <w:rPr>
                <w:sz w:val="20"/>
                <w:szCs w:val="20"/>
              </w:rPr>
              <w:t xml:space="preserve">The government recognises that chemotherapy compounding requires specialised preparation methods. Fees are therefore paid to participating pharmacists in accordance with the Efficient Funding of Chemotherapy (EFC) measure. For community pharmacies these fees include: </w:t>
            </w:r>
          </w:p>
          <w:p w14:paraId="00A34D99" w14:textId="77777777" w:rsidR="00706B49" w:rsidRPr="009E5255" w:rsidRDefault="00706B49">
            <w:pPr>
              <w:pStyle w:val="ListParagraph"/>
              <w:numPr>
                <w:ilvl w:val="0"/>
                <w:numId w:val="52"/>
              </w:numPr>
              <w:rPr>
                <w:sz w:val="20"/>
                <w:szCs w:val="20"/>
                <w:lang w:val="en-AU"/>
              </w:rPr>
            </w:pPr>
            <w:r w:rsidRPr="009E5255">
              <w:rPr>
                <w:sz w:val="20"/>
                <w:szCs w:val="20"/>
                <w:lang w:val="en-AU"/>
              </w:rPr>
              <w:t xml:space="preserve">ready-prepared dispensing fee ($7.02); </w:t>
            </w:r>
          </w:p>
          <w:p w14:paraId="13E48B00" w14:textId="77777777" w:rsidR="00706B49" w:rsidRPr="009E5255" w:rsidRDefault="00706B49">
            <w:pPr>
              <w:pStyle w:val="ListParagraph"/>
              <w:numPr>
                <w:ilvl w:val="0"/>
                <w:numId w:val="52"/>
              </w:numPr>
              <w:rPr>
                <w:sz w:val="20"/>
                <w:szCs w:val="20"/>
                <w:lang w:val="en-AU"/>
              </w:rPr>
            </w:pPr>
            <w:r w:rsidRPr="009E5255">
              <w:rPr>
                <w:sz w:val="20"/>
                <w:szCs w:val="20"/>
                <w:lang w:val="en-AU"/>
              </w:rPr>
              <w:t xml:space="preserve">preparation fee ($83.22); </w:t>
            </w:r>
          </w:p>
          <w:p w14:paraId="41B53D1E" w14:textId="77777777" w:rsidR="00706B49" w:rsidRPr="009E5255" w:rsidRDefault="00706B49">
            <w:pPr>
              <w:pStyle w:val="ListParagraph"/>
              <w:numPr>
                <w:ilvl w:val="0"/>
                <w:numId w:val="52"/>
              </w:numPr>
              <w:rPr>
                <w:sz w:val="20"/>
                <w:szCs w:val="20"/>
                <w:lang w:val="en-AU"/>
              </w:rPr>
            </w:pPr>
            <w:r w:rsidRPr="009E5255">
              <w:rPr>
                <w:sz w:val="20"/>
                <w:szCs w:val="20"/>
                <w:lang w:val="en-AU"/>
              </w:rPr>
              <w:t xml:space="preserve">distribution fee ($25.92); and </w:t>
            </w:r>
          </w:p>
          <w:p w14:paraId="6B2B393F" w14:textId="1F0E7E13" w:rsidR="00706B49" w:rsidRPr="009E5255" w:rsidRDefault="00706B49">
            <w:pPr>
              <w:pStyle w:val="ListParagraph"/>
              <w:numPr>
                <w:ilvl w:val="0"/>
                <w:numId w:val="52"/>
              </w:numPr>
              <w:rPr>
                <w:sz w:val="20"/>
                <w:szCs w:val="20"/>
                <w:lang w:val="en-AU"/>
              </w:rPr>
            </w:pPr>
            <w:r w:rsidRPr="009E5255">
              <w:rPr>
                <w:sz w:val="20"/>
                <w:szCs w:val="20"/>
                <w:lang w:val="en-AU"/>
              </w:rPr>
              <w:t>diluent fee ($5.14).</w:t>
            </w:r>
          </w:p>
          <w:p w14:paraId="32220FAD" w14:textId="77777777" w:rsidR="00EB7CFB" w:rsidRPr="009E5255" w:rsidRDefault="00706B49" w:rsidP="00EB7CFB">
            <w:pPr>
              <w:rPr>
                <w:sz w:val="20"/>
                <w:szCs w:val="20"/>
              </w:rPr>
            </w:pPr>
            <w:r w:rsidRPr="009E5255">
              <w:rPr>
                <w:sz w:val="20"/>
                <w:szCs w:val="20"/>
              </w:rPr>
              <w:t>Public hospital pharmacies authorised to supply PBS-subsided medicines are paid on a similar basis however, they are not currently eligible for the distribution or diluent fees.</w:t>
            </w:r>
          </w:p>
          <w:p w14:paraId="49B2F273" w14:textId="77777777" w:rsidR="00EB7CFB" w:rsidRPr="009E5255" w:rsidRDefault="00706B49" w:rsidP="00EB7CFB">
            <w:pPr>
              <w:rPr>
                <w:sz w:val="20"/>
                <w:szCs w:val="20"/>
              </w:rPr>
            </w:pPr>
            <w:r w:rsidRPr="009E5255">
              <w:rPr>
                <w:sz w:val="20"/>
                <w:szCs w:val="20"/>
              </w:rPr>
              <w:t xml:space="preserve">As part of the PBS Access and Sustainability Package, the Chemotherapy Compounding Payment Scheme (CCPS) was introduced by the government as a revised payment arrangement for compounding fees that related to eligible EFC PBS claims. The scheme established a two-tier fee structure consisting of $40 per eligible PBS claim for compounding and an additional $20 for facilities that hold a TGA licence. </w:t>
            </w:r>
          </w:p>
          <w:p w14:paraId="5AB6A84F" w14:textId="038CC01E" w:rsidR="00706B49" w:rsidRPr="009E5255" w:rsidRDefault="00706B49" w:rsidP="00EB7CFB">
            <w:pPr>
              <w:rPr>
                <w:sz w:val="20"/>
                <w:szCs w:val="20"/>
              </w:rPr>
            </w:pPr>
            <w:r w:rsidRPr="009E5255">
              <w:rPr>
                <w:sz w:val="20"/>
                <w:szCs w:val="20"/>
              </w:rPr>
              <w:t xml:space="preserve">From the submissions received, there was a strong view that no therapeutic difference exists between products that are produced by a TGA-licensed facility and those produced by a non-TGA-licensed facility. </w:t>
            </w:r>
          </w:p>
          <w:p w14:paraId="07D0E1A3" w14:textId="77777777" w:rsidR="00706B49" w:rsidRPr="009E5255" w:rsidRDefault="00706B49" w:rsidP="00EB7CFB">
            <w:pPr>
              <w:rPr>
                <w:sz w:val="20"/>
                <w:szCs w:val="20"/>
              </w:rPr>
            </w:pPr>
            <w:r w:rsidRPr="009E5255">
              <w:rPr>
                <w:sz w:val="20"/>
                <w:szCs w:val="20"/>
              </w:rPr>
              <w:t xml:space="preserve">Facilities that hold a TGA licence contended that they had gone through greater effort and costs to acquire and maintain the license, and they should be remunerated an additional $20 to acknowledge the extra cost. The Panel is not satisfied of there being sufficient evidence to demonstrate the value of those additional costs or whether they should be valued at $20 per claim. </w:t>
            </w:r>
          </w:p>
          <w:p w14:paraId="3361D6E3" w14:textId="77777777" w:rsidR="00706B49" w:rsidRPr="009E5255" w:rsidRDefault="00706B49" w:rsidP="00EB7CFB">
            <w:pPr>
              <w:rPr>
                <w:sz w:val="20"/>
                <w:szCs w:val="20"/>
              </w:rPr>
            </w:pPr>
            <w:r w:rsidRPr="009E5255">
              <w:rPr>
                <w:sz w:val="20"/>
                <w:szCs w:val="20"/>
              </w:rPr>
              <w:t>Furthermore, the Panel does not consider that medicines compounded in a TGA-licensed facility are any safer than those compounded in a non-licensed facility. There was no evidence provided to the Panel to refute this, including from the TGA. If TGA-licensed facilities were remunerated, it would imply that there is a difference in quality or safety, which is not the case. The Panel instead considers that appropriate standards should be in place for chemotherapy preparations produced in any relevant facility, to ensure that these preparations meet a required level of quality, with minimum risks to patient harm.”</w:t>
            </w:r>
          </w:p>
          <w:p w14:paraId="4B7D8D51" w14:textId="11BA25DD" w:rsidR="00706B49" w:rsidRPr="009E5255" w:rsidRDefault="00706B49" w:rsidP="00EB7CFB">
            <w:pPr>
              <w:jc w:val="right"/>
              <w:rPr>
                <w:sz w:val="20"/>
                <w:szCs w:val="20"/>
              </w:rPr>
            </w:pPr>
            <w:r w:rsidRPr="009E5255">
              <w:rPr>
                <w:sz w:val="20"/>
                <w:szCs w:val="20"/>
              </w:rPr>
              <w:t>Excerpt from the Review</w:t>
            </w:r>
            <w:r w:rsidR="009A07A7" w:rsidRPr="009E5255">
              <w:rPr>
                <w:sz w:val="20"/>
                <w:szCs w:val="20"/>
              </w:rPr>
              <w:t xml:space="preserve"> of Pharmacy Remuneration and Regulation</w:t>
            </w:r>
            <w:r w:rsidR="001B29B3" w:rsidRPr="009E5255">
              <w:rPr>
                <w:sz w:val="20"/>
                <w:szCs w:val="20"/>
              </w:rPr>
              <w:t xml:space="preserve"> (</w:t>
            </w:r>
            <w:r w:rsidRPr="009E5255">
              <w:rPr>
                <w:sz w:val="20"/>
                <w:szCs w:val="20"/>
              </w:rPr>
              <w:t>2017</w:t>
            </w:r>
            <w:r w:rsidR="001B29B3" w:rsidRPr="009E5255">
              <w:rPr>
                <w:sz w:val="20"/>
                <w:szCs w:val="20"/>
              </w:rPr>
              <w:t>, p. 116)</w:t>
            </w:r>
            <w:r w:rsidR="009A07A7" w:rsidRPr="009E5255">
              <w:rPr>
                <w:sz w:val="20"/>
                <w:szCs w:val="20"/>
              </w:rPr>
              <w:t xml:space="preserve"> </w:t>
            </w:r>
            <w:r w:rsidR="009A07A7" w:rsidRPr="009E5255">
              <w:rPr>
                <w:sz w:val="20"/>
                <w:szCs w:val="20"/>
              </w:rPr>
              <w:fldChar w:fldCharType="begin"/>
            </w:r>
            <w:r w:rsidR="002E5E5A" w:rsidRPr="009E5255">
              <w:rPr>
                <w:sz w:val="20"/>
                <w:szCs w:val="20"/>
              </w:rPr>
              <w:instrText xml:space="preserve"> ADDIN EN.CITE &lt;EndNote&gt;&lt;Cite&gt;&lt;Author&gt;King&lt;/Author&gt;&lt;Year&gt;2017&lt;/Year&gt;&lt;RecNum&gt;10578&lt;/RecNum&gt;&lt;DisplayText&gt;[41]&lt;/DisplayText&gt;&lt;record&gt;&lt;rec-number&gt;10578&lt;/rec-number&gt;&lt;foreign-keys&gt;&lt;key app="EN" db-id="etpte9adcdfve1eerz5pws2fvps522ds5svf" timestamp="1652740079" guid="be8a1e37-1d81-4828-960d-4dd75d79bce4"&gt;10578&lt;/key&gt;&lt;/foreign-keys&gt;&lt;ref-type name="Report"&gt;27&lt;/ref-type&gt;&lt;contributors&gt;&lt;authors&gt;&lt;author&gt;King, S.&lt;/author&gt;&lt;author&gt;Scott, W.&lt;/author&gt;&lt;author&gt;Watson, J.&lt;/author&gt;&lt;/authors&gt;&lt;tertiary-authors&gt;&lt;author&gt;Australian Government,, Department of Health&lt;/author&gt;&lt;/tertiary-authors&gt;&lt;/contributors&gt;&lt;titles&gt;&lt;title&gt;Review of pharmacy remuneration and regulation&lt;/title&gt;&lt;/titles&gt;&lt;dates&gt;&lt;year&gt;2017&lt;/year&gt;&lt;/dates&gt;&lt;pub-location&gt;Canberra&lt;/pub-location&gt;&lt;urls&gt;&lt;/urls&gt;&lt;/record&gt;&lt;/Cite&gt;&lt;/EndNote&gt;</w:instrText>
            </w:r>
            <w:r w:rsidR="009A07A7" w:rsidRPr="009E5255">
              <w:rPr>
                <w:sz w:val="20"/>
                <w:szCs w:val="20"/>
              </w:rPr>
              <w:fldChar w:fldCharType="separate"/>
            </w:r>
            <w:r w:rsidR="000714B1" w:rsidRPr="009E5255">
              <w:rPr>
                <w:noProof/>
                <w:sz w:val="20"/>
                <w:szCs w:val="20"/>
              </w:rPr>
              <w:t>[41]</w:t>
            </w:r>
            <w:r w:rsidR="009A07A7" w:rsidRPr="009E5255">
              <w:rPr>
                <w:sz w:val="20"/>
                <w:szCs w:val="20"/>
              </w:rPr>
              <w:fldChar w:fldCharType="end"/>
            </w:r>
            <w:r w:rsidR="001B29B3" w:rsidRPr="009E5255">
              <w:rPr>
                <w:sz w:val="20"/>
                <w:szCs w:val="20"/>
              </w:rPr>
              <w:t xml:space="preserve"> </w:t>
            </w:r>
          </w:p>
        </w:tc>
      </w:tr>
    </w:tbl>
    <w:p w14:paraId="1334796F" w14:textId="77777777" w:rsidR="00706B49" w:rsidRPr="009E5255" w:rsidRDefault="00706B49" w:rsidP="00A53907"/>
    <w:p w14:paraId="42CBED25" w14:textId="35301420" w:rsidR="00706B49" w:rsidRPr="009E5255" w:rsidRDefault="00706B49" w:rsidP="00CA5EF6">
      <w:pPr>
        <w:pStyle w:val="SubHead-NotNumbered"/>
        <w:rPr>
          <w:u w:val="single"/>
        </w:rPr>
      </w:pPr>
      <w:r w:rsidRPr="009E5255">
        <w:rPr>
          <w:u w:val="single"/>
        </w:rPr>
        <w:t xml:space="preserve">Sourcing the </w:t>
      </w:r>
      <w:r w:rsidR="00BD2E54" w:rsidRPr="009E5255">
        <w:rPr>
          <w:u w:val="single"/>
        </w:rPr>
        <w:t>i</w:t>
      </w:r>
      <w:r w:rsidRPr="009E5255">
        <w:rPr>
          <w:u w:val="single"/>
        </w:rPr>
        <w:t>nformation</w:t>
      </w:r>
    </w:p>
    <w:p w14:paraId="2F50015D" w14:textId="4E21FDC8" w:rsidR="00A53907" w:rsidRPr="009E5255" w:rsidRDefault="00A53907" w:rsidP="00A53907">
      <w:r w:rsidRPr="009E5255">
        <w:t xml:space="preserve">All </w:t>
      </w:r>
      <w:r w:rsidR="00040EB7" w:rsidRPr="009E5255">
        <w:t>TGA-licensed</w:t>
      </w:r>
      <w:r w:rsidRPr="009E5255">
        <w:t xml:space="preserve"> compounders consulted in the Review were invited to provide data to substantiate the costs of complying with TGA regulatory requirements (including accreditation and ongoing licensing) as a means of supporting the payment of a $20 fee.  Two stakeholders provided aggregated (overview) information on various aspects of their compounding operations.  To ensure anonymity of the stakeholders and preserve the commercial</w:t>
      </w:r>
      <w:r w:rsidR="00745ED2" w:rsidRPr="009E5255">
        <w:t>-</w:t>
      </w:r>
      <w:r w:rsidRPr="009E5255">
        <w:t>in</w:t>
      </w:r>
      <w:r w:rsidR="00745ED2" w:rsidRPr="009E5255">
        <w:t>-</w:t>
      </w:r>
      <w:r w:rsidRPr="009E5255">
        <w:t>confidence nature of the information provided, the information reported here-in has been combined (based on information provided on compounder through</w:t>
      </w:r>
      <w:r w:rsidR="00693147" w:rsidRPr="009E5255">
        <w:t>p</w:t>
      </w:r>
      <w:r w:rsidRPr="009E5255">
        <w:t>ut of EFC services) at two levels:</w:t>
      </w:r>
    </w:p>
    <w:p w14:paraId="2B512534" w14:textId="77777777" w:rsidR="00A53907" w:rsidRPr="009E5255" w:rsidRDefault="00A53907">
      <w:pPr>
        <w:pStyle w:val="ListParagraph"/>
        <w:numPr>
          <w:ilvl w:val="0"/>
          <w:numId w:val="20"/>
        </w:numPr>
        <w:rPr>
          <w:lang w:val="en-AU"/>
        </w:rPr>
      </w:pPr>
      <w:r w:rsidRPr="009E5255">
        <w:rPr>
          <w:lang w:val="en-AU"/>
        </w:rPr>
        <w:t>Costs associated with undertaking stability testing for EFC products.</w:t>
      </w:r>
    </w:p>
    <w:p w14:paraId="630CFC41" w14:textId="2FBF2209" w:rsidR="00A53907" w:rsidRPr="009E5255" w:rsidRDefault="00A53907">
      <w:pPr>
        <w:pStyle w:val="ListParagraph"/>
        <w:numPr>
          <w:ilvl w:val="0"/>
          <w:numId w:val="20"/>
        </w:numPr>
        <w:rPr>
          <w:lang w:val="en-AU"/>
        </w:rPr>
      </w:pPr>
      <w:r w:rsidRPr="009E5255">
        <w:rPr>
          <w:lang w:val="en-AU"/>
        </w:rPr>
        <w:t xml:space="preserve">Costs of complying with other regulatory guidelines associated with being a </w:t>
      </w:r>
      <w:r w:rsidR="00040EB7" w:rsidRPr="009E5255">
        <w:rPr>
          <w:lang w:val="en-AU"/>
        </w:rPr>
        <w:t>TGA-licensed</w:t>
      </w:r>
      <w:r w:rsidRPr="009E5255">
        <w:rPr>
          <w:lang w:val="en-AU"/>
        </w:rPr>
        <w:t xml:space="preserve"> compounder.  This included (variously by stakeholder): the cost per centre of undertaking TGA compliance audits, the cost of upgrades per centre as required to continue to comply with TGA accreditation standards, and compliance with PIC</w:t>
      </w:r>
      <w:r w:rsidR="008D4F9D" w:rsidRPr="009E5255">
        <w:rPr>
          <w:lang w:val="en-AU"/>
        </w:rPr>
        <w:t>/</w:t>
      </w:r>
      <w:r w:rsidRPr="009E5255">
        <w:rPr>
          <w:lang w:val="en-AU"/>
        </w:rPr>
        <w:t>S standards.</w:t>
      </w:r>
    </w:p>
    <w:p w14:paraId="2C2608E0" w14:textId="5289713C" w:rsidR="00A53907" w:rsidRPr="009E5255" w:rsidRDefault="00A53907" w:rsidP="00A53907">
      <w:r w:rsidRPr="009E5255">
        <w:t>It is possible that compliance with PIC</w:t>
      </w:r>
      <w:r w:rsidR="008D4F9D" w:rsidRPr="009E5255">
        <w:t>/</w:t>
      </w:r>
      <w:r w:rsidRPr="009E5255">
        <w:t>S standards may include some costs associated with good manufacturing practices (such as: maintenance of sterile rooms; appropriate training, gowning and equipping of staff for compounding practices; quality assurance processes etc) for the compounding process itself which</w:t>
      </w:r>
      <w:r w:rsidR="009446C2" w:rsidRPr="009E5255">
        <w:t>,</w:t>
      </w:r>
      <w:r w:rsidRPr="009E5255">
        <w:t xml:space="preserve"> for the purposes of the EFC program</w:t>
      </w:r>
      <w:r w:rsidR="009446C2" w:rsidRPr="009E5255">
        <w:t>,</w:t>
      </w:r>
      <w:r w:rsidRPr="009E5255">
        <w:t xml:space="preserve"> would be intended to be captured under the preparation component of the fee.  The extent to which such costs were included in the data provided cannot be discerned but would represent an aspect of costs that might otherwise be captured by compounder</w:t>
      </w:r>
      <w:r w:rsidR="009446C2" w:rsidRPr="009E5255">
        <w:t>s’</w:t>
      </w:r>
      <w:r w:rsidRPr="009E5255">
        <w:t xml:space="preserve"> fees for services.</w:t>
      </w:r>
    </w:p>
    <w:p w14:paraId="11033FE9" w14:textId="5F945619" w:rsidR="00A53907" w:rsidRPr="009E5255" w:rsidRDefault="00A53907" w:rsidP="00A53907">
      <w:r w:rsidRPr="009E5255">
        <w:t>The cost information provided was weighted across stakeholders to estimate a cost per unit of production attributable to TGA processes.  This afforded a comparison of that cost against the C</w:t>
      </w:r>
      <w:r w:rsidR="009446C2" w:rsidRPr="009E5255">
        <w:t>C</w:t>
      </w:r>
      <w:r w:rsidRPr="009E5255">
        <w:t xml:space="preserve">PS fee ($20) as currently paid to </w:t>
      </w:r>
      <w:r w:rsidR="00040EB7" w:rsidRPr="009E5255">
        <w:t>TGA-licensed</w:t>
      </w:r>
      <w:r w:rsidRPr="009E5255">
        <w:t xml:space="preserve"> compounders.  Scenario analyses were subsequently constructed to show the operational requirements </w:t>
      </w:r>
      <w:r w:rsidR="009446C2" w:rsidRPr="009E5255">
        <w:t xml:space="preserve">that </w:t>
      </w:r>
      <w:r w:rsidRPr="009E5255">
        <w:t xml:space="preserve">would need to be in place to support a $20 </w:t>
      </w:r>
      <w:r w:rsidR="00DC387F" w:rsidRPr="009E5255">
        <w:t>CCPS</w:t>
      </w:r>
      <w:r w:rsidRPr="009E5255">
        <w:t xml:space="preserve"> fee.</w:t>
      </w:r>
    </w:p>
    <w:p w14:paraId="6C777F72" w14:textId="6DFDBE9B" w:rsidR="00A53907" w:rsidRPr="009E5255" w:rsidRDefault="009446C2" w:rsidP="00A53907">
      <w:r w:rsidRPr="009E5255">
        <w:rPr>
          <w:bCs w:val="0"/>
        </w:rPr>
        <w:t xml:space="preserve">In general, </w:t>
      </w:r>
      <w:r w:rsidRPr="009E5255">
        <w:t>c</w:t>
      </w:r>
      <w:r w:rsidR="00A53907" w:rsidRPr="009E5255">
        <w:t xml:space="preserve">ompounders have not provided </w:t>
      </w:r>
      <w:r w:rsidR="008D4F9D" w:rsidRPr="009E5255">
        <w:t xml:space="preserve">data to </w:t>
      </w:r>
      <w:r w:rsidR="00A53907" w:rsidRPr="009E5255">
        <w:t>substantiat</w:t>
      </w:r>
      <w:r w:rsidR="008D4F9D" w:rsidRPr="009E5255">
        <w:t>e their</w:t>
      </w:r>
      <w:r w:rsidR="00A53907" w:rsidRPr="009E5255">
        <w:t xml:space="preserve"> costs </w:t>
      </w:r>
      <w:r w:rsidR="008D4F9D" w:rsidRPr="009E5255">
        <w:t>against</w:t>
      </w:r>
      <w:r w:rsidR="00A53907" w:rsidRPr="009E5255">
        <w:t xml:space="preserve"> the existing $20 </w:t>
      </w:r>
      <w:r w:rsidR="00693147" w:rsidRPr="009E5255">
        <w:t xml:space="preserve">CCPS </w:t>
      </w:r>
      <w:r w:rsidR="00A53907" w:rsidRPr="009E5255">
        <w:t xml:space="preserve">fee, the claim that this fee should be increased along with inflation, or that the fee should be paid </w:t>
      </w:r>
      <w:r w:rsidR="00442BE3" w:rsidRPr="009E5255">
        <w:t xml:space="preserve">on a </w:t>
      </w:r>
      <w:r w:rsidR="00A53907" w:rsidRPr="009E5255">
        <w:t>per</w:t>
      </w:r>
      <w:r w:rsidR="00442BE3" w:rsidRPr="009E5255">
        <w:t>-</w:t>
      </w:r>
      <w:r w:rsidR="00A53907" w:rsidRPr="009E5255">
        <w:t xml:space="preserve">item </w:t>
      </w:r>
      <w:r w:rsidR="00442BE3" w:rsidRPr="009E5255">
        <w:t xml:space="preserve">basis </w:t>
      </w:r>
      <w:r w:rsidR="00A53907" w:rsidRPr="009E5255">
        <w:t>(i.e. that costs increase with scale).</w:t>
      </w:r>
      <w:r w:rsidRPr="009E5255">
        <w:t xml:space="preserve">  </w:t>
      </w:r>
      <w:r w:rsidR="00A53907" w:rsidRPr="009E5255">
        <w:t xml:space="preserve">The breakdown of TGA Compounder costs associated with compliance with TGA regulation are presented in </w:t>
      </w:r>
      <w:r w:rsidR="00A53907" w:rsidRPr="009E5255">
        <w:fldChar w:fldCharType="begin"/>
      </w:r>
      <w:r w:rsidR="00A53907" w:rsidRPr="009E5255">
        <w:instrText xml:space="preserve"> REF _Ref86303640 \h  \* MERGEFORMAT </w:instrText>
      </w:r>
      <w:r w:rsidR="00A53907" w:rsidRPr="009E5255">
        <w:fldChar w:fldCharType="separate"/>
      </w:r>
      <w:r w:rsidR="000C766B" w:rsidRPr="000C766B">
        <w:rPr>
          <w:color w:val="000000" w:themeColor="text1"/>
        </w:rPr>
        <w:t xml:space="preserve">Table </w:t>
      </w:r>
      <w:r w:rsidR="000C766B" w:rsidRPr="000C766B">
        <w:rPr>
          <w:noProof/>
          <w:color w:val="000000" w:themeColor="text1"/>
        </w:rPr>
        <w:t>16</w:t>
      </w:r>
      <w:r w:rsidR="00A53907" w:rsidRPr="009E5255">
        <w:fldChar w:fldCharType="end"/>
      </w:r>
      <w:r w:rsidR="00A53907" w:rsidRPr="009E5255">
        <w:t xml:space="preserve">.  From these costs the following </w:t>
      </w:r>
      <w:r w:rsidRPr="009E5255">
        <w:t xml:space="preserve">was </w:t>
      </w:r>
      <w:r w:rsidR="00A53907" w:rsidRPr="009E5255">
        <w:t>observed:</w:t>
      </w:r>
    </w:p>
    <w:p w14:paraId="3F612882" w14:textId="77777777" w:rsidR="00A53907" w:rsidRPr="009E5255" w:rsidRDefault="00A53907" w:rsidP="005A2B78">
      <w:pPr>
        <w:pStyle w:val="ListParagraph"/>
        <w:numPr>
          <w:ilvl w:val="0"/>
          <w:numId w:val="18"/>
        </w:numPr>
        <w:rPr>
          <w:lang w:val="en-AU"/>
        </w:rPr>
      </w:pPr>
      <w:r w:rsidRPr="009E5255">
        <w:rPr>
          <w:lang w:val="en-AU"/>
        </w:rPr>
        <w:t>There is a weighted cost per unit of production (infusion) for stability testing of $4.71</w:t>
      </w:r>
    </w:p>
    <w:p w14:paraId="0D5BD2E1" w14:textId="77777777" w:rsidR="00A53907" w:rsidRPr="009E5255" w:rsidRDefault="00A53907" w:rsidP="005A2B78">
      <w:pPr>
        <w:pStyle w:val="ListParagraph"/>
        <w:numPr>
          <w:ilvl w:val="0"/>
          <w:numId w:val="18"/>
        </w:numPr>
        <w:rPr>
          <w:lang w:val="en-AU"/>
        </w:rPr>
      </w:pPr>
      <w:r w:rsidRPr="009E5255">
        <w:rPr>
          <w:lang w:val="en-AU"/>
        </w:rPr>
        <w:t>There is a weighted cost per unit of production (infusion) of complying with TGA regulatory requirements of $8.71 ($6.95 to $10.47 using the bounds of the reported range).</w:t>
      </w:r>
    </w:p>
    <w:p w14:paraId="54716B17" w14:textId="294D2EE5" w:rsidR="00A53907" w:rsidRPr="009E5255" w:rsidRDefault="00A53907" w:rsidP="005A2B78">
      <w:pPr>
        <w:pStyle w:val="ListParagraph"/>
        <w:rPr>
          <w:lang w:val="en-AU"/>
        </w:rPr>
      </w:pPr>
      <w:r w:rsidRPr="009E5255">
        <w:rPr>
          <w:lang w:val="en-AU"/>
        </w:rPr>
        <w:t>Combined these produce a total cost per unit of production associated with TGA licensing status of $13.46 ($11.70 to $15.22).</w:t>
      </w:r>
    </w:p>
    <w:p w14:paraId="1E26395C" w14:textId="2D00415D" w:rsidR="00A53907" w:rsidRPr="009E5255" w:rsidRDefault="00A53907" w:rsidP="00214FB7">
      <w:pPr>
        <w:pStyle w:val="Caption"/>
      </w:pPr>
      <w:bookmarkStart w:id="227" w:name="_Ref86303640"/>
      <w:bookmarkStart w:id="228" w:name="_Toc125972811"/>
      <w:r w:rsidRPr="009E5255">
        <w:t xml:space="preserve">Table </w:t>
      </w:r>
      <w:r w:rsidR="00E36C93">
        <w:fldChar w:fldCharType="begin"/>
      </w:r>
      <w:r w:rsidR="00E36C93">
        <w:instrText xml:space="preserve"> SEQ Table \* ARABIC </w:instrText>
      </w:r>
      <w:r w:rsidR="00E36C93">
        <w:fldChar w:fldCharType="separate"/>
      </w:r>
      <w:r w:rsidR="000C766B">
        <w:rPr>
          <w:noProof/>
        </w:rPr>
        <w:t>16</w:t>
      </w:r>
      <w:r w:rsidR="00E36C93">
        <w:rPr>
          <w:noProof/>
        </w:rPr>
        <w:fldChar w:fldCharType="end"/>
      </w:r>
      <w:bookmarkEnd w:id="227"/>
      <w:r w:rsidRPr="009E5255">
        <w:t>: C</w:t>
      </w:r>
      <w:r w:rsidR="00DC387F" w:rsidRPr="009E5255">
        <w:t>C</w:t>
      </w:r>
      <w:r w:rsidRPr="009E5255">
        <w:t>PS Fees and Service Volume - TGA Compounders</w:t>
      </w:r>
      <w:bookmarkEnd w:id="228"/>
    </w:p>
    <w:tbl>
      <w:tblPr>
        <w:tblW w:w="7228" w:type="dxa"/>
        <w:tblLook w:val="04A0" w:firstRow="1" w:lastRow="0" w:firstColumn="1" w:lastColumn="0" w:noHBand="0" w:noVBand="1"/>
        <w:tblCaption w:val="CCPS fees and service volume TGA compounders "/>
      </w:tblPr>
      <w:tblGrid>
        <w:gridCol w:w="5807"/>
        <w:gridCol w:w="1421"/>
      </w:tblGrid>
      <w:tr w:rsidR="00A53907" w:rsidRPr="009E5255" w14:paraId="203859E7" w14:textId="77777777" w:rsidTr="00EB7CFB">
        <w:trPr>
          <w:trHeight w:val="20"/>
        </w:trPr>
        <w:tc>
          <w:tcPr>
            <w:tcW w:w="5807" w:type="dxa"/>
            <w:tcBorders>
              <w:bottom w:val="single" w:sz="4" w:space="0" w:color="auto"/>
            </w:tcBorders>
            <w:shd w:val="clear" w:color="auto" w:fill="auto"/>
            <w:noWrap/>
            <w:vAlign w:val="bottom"/>
            <w:hideMark/>
          </w:tcPr>
          <w:p w14:paraId="3B733665" w14:textId="5EA9AE35" w:rsidR="00A53907" w:rsidRPr="009E5255" w:rsidRDefault="00A53907" w:rsidP="00EB7CFB">
            <w:pPr>
              <w:spacing w:before="0" w:after="0" w:line="240" w:lineRule="auto"/>
              <w:rPr>
                <w:rFonts w:eastAsia="Times New Roman"/>
                <w:bCs w:val="0"/>
                <w:i/>
                <w:iCs/>
                <w:color w:val="000000"/>
                <w:sz w:val="20"/>
                <w:szCs w:val="20"/>
                <w:lang w:eastAsia="en-GB"/>
              </w:rPr>
            </w:pPr>
            <w:r w:rsidRPr="009E5255">
              <w:rPr>
                <w:rFonts w:eastAsia="Times New Roman"/>
                <w:bCs w:val="0"/>
                <w:i/>
                <w:iCs/>
                <w:color w:val="000000"/>
                <w:sz w:val="20"/>
                <w:szCs w:val="20"/>
                <w:lang w:eastAsia="en-GB"/>
              </w:rPr>
              <w:t>Element</w:t>
            </w:r>
          </w:p>
        </w:tc>
        <w:tc>
          <w:tcPr>
            <w:tcW w:w="1421" w:type="dxa"/>
            <w:tcBorders>
              <w:bottom w:val="single" w:sz="4" w:space="0" w:color="auto"/>
            </w:tcBorders>
            <w:shd w:val="clear" w:color="auto" w:fill="auto"/>
            <w:noWrap/>
            <w:vAlign w:val="bottom"/>
            <w:hideMark/>
          </w:tcPr>
          <w:p w14:paraId="4DFA8E77" w14:textId="0A0AEF48" w:rsidR="00A53907" w:rsidRPr="009E5255" w:rsidRDefault="00EB7CFB" w:rsidP="00EB7CFB">
            <w:pPr>
              <w:spacing w:before="0" w:after="0" w:line="240" w:lineRule="auto"/>
              <w:jc w:val="center"/>
              <w:rPr>
                <w:rFonts w:eastAsia="Times New Roman"/>
                <w:i/>
                <w:iCs/>
                <w:sz w:val="20"/>
                <w:szCs w:val="20"/>
                <w:lang w:eastAsia="en-GB"/>
              </w:rPr>
            </w:pPr>
            <w:r w:rsidRPr="009E5255">
              <w:rPr>
                <w:rFonts w:eastAsia="Times New Roman"/>
                <w:i/>
                <w:iCs/>
                <w:sz w:val="20"/>
                <w:szCs w:val="20"/>
                <w:lang w:eastAsia="en-GB"/>
              </w:rPr>
              <w:t>Cost</w:t>
            </w:r>
          </w:p>
        </w:tc>
      </w:tr>
      <w:tr w:rsidR="00A53907" w:rsidRPr="009E5255" w14:paraId="47F1BD52" w14:textId="77777777" w:rsidTr="00EB7CFB">
        <w:trPr>
          <w:trHeight w:val="20"/>
        </w:trPr>
        <w:tc>
          <w:tcPr>
            <w:tcW w:w="5807" w:type="dxa"/>
            <w:tcBorders>
              <w:top w:val="single" w:sz="4" w:space="0" w:color="auto"/>
            </w:tcBorders>
            <w:shd w:val="clear" w:color="auto" w:fill="auto"/>
            <w:noWrap/>
            <w:vAlign w:val="bottom"/>
          </w:tcPr>
          <w:p w14:paraId="2CDDB143" w14:textId="77777777" w:rsidR="00A53907" w:rsidRPr="009E5255" w:rsidRDefault="00A53907" w:rsidP="00EB7CFB">
            <w:pPr>
              <w:spacing w:before="0" w:after="0" w:line="240" w:lineRule="auto"/>
              <w:rPr>
                <w:rFonts w:eastAsia="Times New Roman"/>
                <w:bCs w:val="0"/>
                <w:i/>
                <w:iCs/>
                <w:color w:val="000000"/>
                <w:sz w:val="20"/>
                <w:szCs w:val="20"/>
                <w:lang w:eastAsia="en-GB"/>
              </w:rPr>
            </w:pPr>
            <w:r w:rsidRPr="009E5255">
              <w:rPr>
                <w:rFonts w:eastAsia="Times New Roman"/>
                <w:bCs w:val="0"/>
                <w:i/>
                <w:iCs/>
                <w:color w:val="000000"/>
                <w:sz w:val="20"/>
                <w:szCs w:val="20"/>
                <w:lang w:eastAsia="en-GB"/>
              </w:rPr>
              <w:t>Stability Testing</w:t>
            </w:r>
          </w:p>
        </w:tc>
        <w:tc>
          <w:tcPr>
            <w:tcW w:w="1421" w:type="dxa"/>
            <w:tcBorders>
              <w:top w:val="single" w:sz="4" w:space="0" w:color="auto"/>
            </w:tcBorders>
            <w:shd w:val="clear" w:color="auto" w:fill="auto"/>
            <w:noWrap/>
            <w:vAlign w:val="bottom"/>
          </w:tcPr>
          <w:p w14:paraId="4FE60F9C" w14:textId="77777777" w:rsidR="00A53907" w:rsidRPr="009E5255" w:rsidRDefault="00A53907" w:rsidP="00EB7CFB">
            <w:pPr>
              <w:spacing w:before="0" w:after="0" w:line="240" w:lineRule="auto"/>
              <w:jc w:val="center"/>
              <w:rPr>
                <w:rFonts w:eastAsia="Times New Roman"/>
                <w:b/>
                <w:bCs w:val="0"/>
                <w:color w:val="000000"/>
                <w:sz w:val="20"/>
                <w:szCs w:val="20"/>
                <w:lang w:eastAsia="en-GB"/>
              </w:rPr>
            </w:pPr>
          </w:p>
        </w:tc>
      </w:tr>
      <w:tr w:rsidR="00A53907" w:rsidRPr="009E5255" w14:paraId="6C5311F1" w14:textId="77777777" w:rsidTr="00EB7CFB">
        <w:trPr>
          <w:trHeight w:val="20"/>
        </w:trPr>
        <w:tc>
          <w:tcPr>
            <w:tcW w:w="5807" w:type="dxa"/>
            <w:shd w:val="clear" w:color="auto" w:fill="auto"/>
            <w:noWrap/>
            <w:vAlign w:val="bottom"/>
            <w:hideMark/>
          </w:tcPr>
          <w:p w14:paraId="1FF8D0FA" w14:textId="2315E292" w:rsidR="00A53907" w:rsidRPr="009E5255" w:rsidRDefault="008855F7" w:rsidP="00EB7CFB">
            <w:pPr>
              <w:spacing w:before="0" w:after="0" w:line="240" w:lineRule="auto"/>
              <w:ind w:left="168"/>
              <w:rPr>
                <w:sz w:val="20"/>
                <w:szCs w:val="20"/>
                <w:lang w:eastAsia="en-GB"/>
              </w:rPr>
            </w:pPr>
            <w:r w:rsidRPr="009E5255">
              <w:rPr>
                <w:sz w:val="20"/>
                <w:szCs w:val="20"/>
                <w:lang w:eastAsia="en-GB"/>
              </w:rPr>
              <w:t xml:space="preserve">(A) </w:t>
            </w:r>
            <w:r w:rsidR="00A53907" w:rsidRPr="009E5255">
              <w:rPr>
                <w:sz w:val="20"/>
                <w:szCs w:val="20"/>
                <w:lang w:eastAsia="en-GB"/>
              </w:rPr>
              <w:t>Stability testing per unit</w:t>
            </w:r>
          </w:p>
        </w:tc>
        <w:tc>
          <w:tcPr>
            <w:tcW w:w="1421" w:type="dxa"/>
            <w:shd w:val="clear" w:color="auto" w:fill="auto"/>
            <w:noWrap/>
            <w:vAlign w:val="bottom"/>
            <w:hideMark/>
          </w:tcPr>
          <w:p w14:paraId="2775C6A9" w14:textId="7E6C30B0" w:rsidR="00A53907" w:rsidRPr="009E5255" w:rsidRDefault="00EB7CFB" w:rsidP="00EB7CFB">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w:t>
            </w:r>
            <w:r w:rsidR="00A53907" w:rsidRPr="009E5255">
              <w:rPr>
                <w:rFonts w:eastAsia="Times New Roman"/>
                <w:color w:val="000000"/>
                <w:sz w:val="20"/>
                <w:szCs w:val="20"/>
                <w:lang w:eastAsia="en-GB"/>
              </w:rPr>
              <w:t>4.71</w:t>
            </w:r>
          </w:p>
        </w:tc>
      </w:tr>
      <w:tr w:rsidR="00A53907" w:rsidRPr="009E5255" w14:paraId="2B720CB1" w14:textId="77777777" w:rsidTr="00EB7CFB">
        <w:trPr>
          <w:trHeight w:val="20"/>
        </w:trPr>
        <w:tc>
          <w:tcPr>
            <w:tcW w:w="5807" w:type="dxa"/>
            <w:shd w:val="clear" w:color="auto" w:fill="auto"/>
            <w:noWrap/>
            <w:vAlign w:val="bottom"/>
            <w:hideMark/>
          </w:tcPr>
          <w:p w14:paraId="4C4730B5" w14:textId="77777777" w:rsidR="00A53907" w:rsidRPr="009E5255" w:rsidRDefault="00A53907" w:rsidP="00EB7CFB">
            <w:pPr>
              <w:spacing w:before="0" w:after="0" w:line="240" w:lineRule="auto"/>
              <w:rPr>
                <w:rFonts w:eastAsia="Times New Roman"/>
                <w:bCs w:val="0"/>
                <w:i/>
                <w:iCs/>
                <w:color w:val="000000"/>
                <w:sz w:val="20"/>
                <w:szCs w:val="20"/>
                <w:lang w:eastAsia="en-GB"/>
              </w:rPr>
            </w:pPr>
            <w:r w:rsidRPr="009E5255">
              <w:rPr>
                <w:rFonts w:eastAsia="Times New Roman"/>
                <w:bCs w:val="0"/>
                <w:i/>
                <w:iCs/>
                <w:color w:val="000000"/>
                <w:sz w:val="20"/>
                <w:szCs w:val="20"/>
                <w:lang w:eastAsia="en-GB"/>
              </w:rPr>
              <w:t>Regulatory Requirements</w:t>
            </w:r>
          </w:p>
        </w:tc>
        <w:tc>
          <w:tcPr>
            <w:tcW w:w="1421" w:type="dxa"/>
            <w:shd w:val="clear" w:color="auto" w:fill="auto"/>
            <w:noWrap/>
            <w:vAlign w:val="bottom"/>
            <w:hideMark/>
          </w:tcPr>
          <w:p w14:paraId="6224738E" w14:textId="77777777" w:rsidR="00A53907" w:rsidRPr="009E5255" w:rsidRDefault="00A53907" w:rsidP="00EB7CFB">
            <w:pPr>
              <w:spacing w:before="0" w:after="0" w:line="240" w:lineRule="auto"/>
              <w:jc w:val="center"/>
              <w:rPr>
                <w:rFonts w:eastAsia="Times New Roman"/>
                <w:b/>
                <w:bCs w:val="0"/>
                <w:sz w:val="20"/>
                <w:szCs w:val="20"/>
                <w:lang w:eastAsia="en-GB"/>
              </w:rPr>
            </w:pPr>
          </w:p>
        </w:tc>
      </w:tr>
      <w:tr w:rsidR="00A53907" w:rsidRPr="009E5255" w14:paraId="171A8FDF" w14:textId="77777777" w:rsidTr="00EB7CFB">
        <w:trPr>
          <w:trHeight w:val="20"/>
        </w:trPr>
        <w:tc>
          <w:tcPr>
            <w:tcW w:w="5807" w:type="dxa"/>
            <w:shd w:val="clear" w:color="auto" w:fill="auto"/>
            <w:noWrap/>
            <w:vAlign w:val="bottom"/>
            <w:hideMark/>
          </w:tcPr>
          <w:p w14:paraId="515DB0AD" w14:textId="06546E11" w:rsidR="00A53907" w:rsidRPr="009E5255" w:rsidRDefault="008855F7" w:rsidP="00EB7CFB">
            <w:pPr>
              <w:spacing w:before="0" w:after="0" w:line="240" w:lineRule="auto"/>
              <w:ind w:left="168"/>
              <w:rPr>
                <w:sz w:val="20"/>
                <w:szCs w:val="20"/>
                <w:lang w:eastAsia="en-GB"/>
              </w:rPr>
            </w:pPr>
            <w:r w:rsidRPr="009E5255">
              <w:rPr>
                <w:sz w:val="20"/>
                <w:szCs w:val="20"/>
                <w:lang w:eastAsia="en-GB"/>
              </w:rPr>
              <w:t xml:space="preserve">(B) </w:t>
            </w:r>
            <w:r w:rsidR="00A53907" w:rsidRPr="009E5255">
              <w:rPr>
                <w:sz w:val="20"/>
                <w:szCs w:val="20"/>
                <w:lang w:eastAsia="en-GB"/>
              </w:rPr>
              <w:t>Regulatory compliance</w:t>
            </w:r>
          </w:p>
        </w:tc>
        <w:tc>
          <w:tcPr>
            <w:tcW w:w="1421" w:type="dxa"/>
            <w:shd w:val="clear" w:color="auto" w:fill="auto"/>
            <w:noWrap/>
            <w:vAlign w:val="bottom"/>
            <w:hideMark/>
          </w:tcPr>
          <w:p w14:paraId="124FB68A" w14:textId="1794D277" w:rsidR="00A53907" w:rsidRPr="009E5255" w:rsidRDefault="00EB7CFB" w:rsidP="00EB7CFB">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w:t>
            </w:r>
            <w:r w:rsidR="00A53907" w:rsidRPr="009E5255">
              <w:rPr>
                <w:rFonts w:eastAsia="Times New Roman"/>
                <w:color w:val="000000"/>
                <w:sz w:val="20"/>
                <w:szCs w:val="20"/>
                <w:lang w:eastAsia="en-GB"/>
              </w:rPr>
              <w:t>8.71</w:t>
            </w:r>
          </w:p>
        </w:tc>
      </w:tr>
      <w:tr w:rsidR="00A53907" w:rsidRPr="009E5255" w14:paraId="6C53C066" w14:textId="77777777" w:rsidTr="00EB7CFB">
        <w:trPr>
          <w:trHeight w:val="20"/>
        </w:trPr>
        <w:tc>
          <w:tcPr>
            <w:tcW w:w="5807" w:type="dxa"/>
            <w:tcBorders>
              <w:bottom w:val="single" w:sz="4" w:space="0" w:color="auto"/>
            </w:tcBorders>
            <w:shd w:val="clear" w:color="auto" w:fill="auto"/>
            <w:noWrap/>
            <w:vAlign w:val="bottom"/>
            <w:hideMark/>
          </w:tcPr>
          <w:p w14:paraId="262A8FDF" w14:textId="257CE0D7" w:rsidR="00A53907" w:rsidRPr="009E5255" w:rsidRDefault="008855F7" w:rsidP="00EB7CFB">
            <w:pPr>
              <w:spacing w:before="0" w:after="0" w:line="240" w:lineRule="auto"/>
              <w:ind w:left="168"/>
              <w:rPr>
                <w:sz w:val="20"/>
                <w:szCs w:val="20"/>
                <w:lang w:eastAsia="en-GB"/>
              </w:rPr>
            </w:pPr>
            <w:r w:rsidRPr="009E5255">
              <w:rPr>
                <w:sz w:val="20"/>
                <w:szCs w:val="20"/>
                <w:lang w:eastAsia="en-GB"/>
              </w:rPr>
              <w:t xml:space="preserve">(C) </w:t>
            </w:r>
            <w:r w:rsidR="00A53907" w:rsidRPr="009E5255">
              <w:rPr>
                <w:sz w:val="20"/>
                <w:szCs w:val="20"/>
                <w:lang w:eastAsia="en-GB"/>
              </w:rPr>
              <w:t>Total cost per unit produced for Reg Requirements (A+B)</w:t>
            </w:r>
          </w:p>
        </w:tc>
        <w:tc>
          <w:tcPr>
            <w:tcW w:w="1421" w:type="dxa"/>
            <w:tcBorders>
              <w:bottom w:val="single" w:sz="4" w:space="0" w:color="auto"/>
            </w:tcBorders>
            <w:shd w:val="clear" w:color="auto" w:fill="auto"/>
            <w:noWrap/>
            <w:vAlign w:val="bottom"/>
            <w:hideMark/>
          </w:tcPr>
          <w:p w14:paraId="49DE32E8" w14:textId="435AE2E4" w:rsidR="00A53907" w:rsidRPr="009E5255" w:rsidRDefault="00EB7CFB" w:rsidP="00EB7CFB">
            <w:pPr>
              <w:spacing w:before="0" w:after="0" w:line="240" w:lineRule="auto"/>
              <w:jc w:val="center"/>
              <w:rPr>
                <w:rFonts w:eastAsia="Times New Roman"/>
                <w:color w:val="000000"/>
                <w:sz w:val="20"/>
                <w:szCs w:val="20"/>
                <w:lang w:eastAsia="en-GB"/>
              </w:rPr>
            </w:pPr>
            <w:r w:rsidRPr="009E5255">
              <w:rPr>
                <w:rFonts w:eastAsia="Times New Roman"/>
                <w:color w:val="000000"/>
                <w:sz w:val="20"/>
                <w:szCs w:val="20"/>
                <w:lang w:eastAsia="en-GB"/>
              </w:rPr>
              <w:t>$</w:t>
            </w:r>
            <w:r w:rsidR="00A53907" w:rsidRPr="009E5255">
              <w:rPr>
                <w:rFonts w:eastAsia="Times New Roman"/>
                <w:color w:val="000000"/>
                <w:sz w:val="20"/>
                <w:szCs w:val="20"/>
                <w:lang w:eastAsia="en-GB"/>
              </w:rPr>
              <w:t>13.46</w:t>
            </w:r>
          </w:p>
        </w:tc>
      </w:tr>
    </w:tbl>
    <w:p w14:paraId="64090C41" w14:textId="110CC682" w:rsidR="00A53907" w:rsidRPr="009E5255" w:rsidRDefault="00A53907" w:rsidP="003A6F1A">
      <w:pPr>
        <w:pStyle w:val="TableNotes"/>
      </w:pPr>
      <w:r w:rsidRPr="009E5255">
        <w:t>Notes:</w:t>
      </w:r>
      <w:r w:rsidR="00B179E2" w:rsidRPr="009E5255">
        <w:tab/>
      </w:r>
      <w:r w:rsidRPr="009E5255">
        <w:t xml:space="preserve">The range noted in costs for the cost of regulatory compliance is due to varying the cost for the upgrade of compounding centres. </w:t>
      </w:r>
      <w:r w:rsidR="00B179E2" w:rsidRPr="009E5255">
        <w:t xml:space="preserve"> </w:t>
      </w:r>
      <w:r w:rsidRPr="009E5255">
        <w:t>The base case used a mid-range of $550,000 per annum, with limits of $200,000 and $990,000.</w:t>
      </w:r>
    </w:p>
    <w:p w14:paraId="052EEBE5" w14:textId="6710FABF" w:rsidR="00A53907" w:rsidRPr="009E5255" w:rsidRDefault="00A53907" w:rsidP="00A53907">
      <w:r w:rsidRPr="009E5255">
        <w:t>During the consultation, stakeholders from the TGA</w:t>
      </w:r>
      <w:r w:rsidR="00383B1E" w:rsidRPr="009E5255">
        <w:t>-</w:t>
      </w:r>
      <w:r w:rsidR="00B179E2" w:rsidRPr="009E5255">
        <w:t xml:space="preserve">licensed </w:t>
      </w:r>
      <w:r w:rsidRPr="009E5255">
        <w:t xml:space="preserve">compounders were asked whether compliance with TGA licensing requirements was dependent on their participation in the EFC program (was it possible to attribute the costs of compliance with TGA regulation to participation in the EFC program?).  While some stakeholders obfuscated in answering this question, others were clear that the costs of TGA regulatory compliance were not directly attributable to the participation in the EFC Program but were as a result of good manufacturing practice.  </w:t>
      </w:r>
    </w:p>
    <w:p w14:paraId="741C629E" w14:textId="39DBB6A1" w:rsidR="00A53907" w:rsidRPr="009E5255" w:rsidRDefault="00A53907" w:rsidP="00A53907">
      <w:r w:rsidRPr="009E5255">
        <w:t xml:space="preserve">Comparing the </w:t>
      </w:r>
      <w:r w:rsidR="00DC387F" w:rsidRPr="009E5255">
        <w:t>CCPS</w:t>
      </w:r>
      <w:r w:rsidRPr="009E5255">
        <w:t xml:space="preserve"> fee with the derived per</w:t>
      </w:r>
      <w:r w:rsidR="00745ED2" w:rsidRPr="009E5255">
        <w:t>-</w:t>
      </w:r>
      <w:r w:rsidRPr="009E5255">
        <w:t xml:space="preserve">item costs (see </w:t>
      </w:r>
      <w:r w:rsidRPr="009E5255">
        <w:fldChar w:fldCharType="begin"/>
      </w:r>
      <w:r w:rsidRPr="009E5255">
        <w:instrText xml:space="preserve"> REF _Ref86303640 \h  \* MERGEFORMAT </w:instrText>
      </w:r>
      <w:r w:rsidRPr="009E5255">
        <w:fldChar w:fldCharType="separate"/>
      </w:r>
      <w:r w:rsidR="000C766B" w:rsidRPr="000C766B">
        <w:rPr>
          <w:color w:val="000000" w:themeColor="text1"/>
        </w:rPr>
        <w:t xml:space="preserve">Table </w:t>
      </w:r>
      <w:r w:rsidR="000C766B" w:rsidRPr="000C766B">
        <w:rPr>
          <w:noProof/>
          <w:color w:val="000000" w:themeColor="text1"/>
        </w:rPr>
        <w:t>16</w:t>
      </w:r>
      <w:r w:rsidRPr="009E5255">
        <w:fldChar w:fldCharType="end"/>
      </w:r>
      <w:r w:rsidRPr="009E5255">
        <w:t xml:space="preserve">) results in a difference of $6.54 (32.7%) per item in favour of </w:t>
      </w:r>
      <w:r w:rsidR="00040EB7" w:rsidRPr="009E5255">
        <w:t>TGA-licensed</w:t>
      </w:r>
      <w:r w:rsidRPr="009E5255">
        <w:t xml:space="preserve"> compounders</w:t>
      </w:r>
      <w:r w:rsidR="00383B1E" w:rsidRPr="009E5255">
        <w:t>, assuming all regulatory costs are the result of EFC participation</w:t>
      </w:r>
      <w:r w:rsidRPr="009E5255">
        <w:t xml:space="preserve">.  Based on infusions claimed in 2020-21, this represents a total of $6.3 million in payments specifically to </w:t>
      </w:r>
      <w:r w:rsidR="00040EB7" w:rsidRPr="009E5255">
        <w:t>TGA-licensed</w:t>
      </w:r>
      <w:r w:rsidR="00B179E2" w:rsidRPr="009E5255">
        <w:t xml:space="preserve"> c</w:t>
      </w:r>
      <w:r w:rsidRPr="009E5255">
        <w:t>ompounders (in addition to payments via the supply chain) for which a cost basis for the fee could not be substantiated.</w:t>
      </w:r>
    </w:p>
    <w:p w14:paraId="216F42AB" w14:textId="25D9BF7D" w:rsidR="00A53907" w:rsidRPr="009E5255" w:rsidRDefault="00A53907" w:rsidP="00CA5EF6">
      <w:pPr>
        <w:pStyle w:val="SubHead-NotNumbered"/>
        <w:rPr>
          <w:u w:val="single"/>
        </w:rPr>
      </w:pPr>
      <w:r w:rsidRPr="009E5255">
        <w:rPr>
          <w:u w:val="single"/>
        </w:rPr>
        <w:t xml:space="preserve">Scenario analyses to substantiate a $20 </w:t>
      </w:r>
      <w:r w:rsidR="00D5771E" w:rsidRPr="009E5255">
        <w:rPr>
          <w:u w:val="single"/>
        </w:rPr>
        <w:t>f</w:t>
      </w:r>
      <w:r w:rsidRPr="009E5255">
        <w:rPr>
          <w:u w:val="single"/>
        </w:rPr>
        <w:t>ee</w:t>
      </w:r>
    </w:p>
    <w:p w14:paraId="6A890DD3" w14:textId="40F61FA6" w:rsidR="00A53907" w:rsidRPr="009E5255" w:rsidRDefault="00A53907" w:rsidP="00A53907">
      <w:r w:rsidRPr="009E5255">
        <w:t xml:space="preserve">Given the available information on costs and supply settings, scenario analyses were undertaken to illustrate the conditions under which </w:t>
      </w:r>
      <w:r w:rsidR="00040EB7" w:rsidRPr="009E5255">
        <w:t>TGA-licensed</w:t>
      </w:r>
      <w:r w:rsidR="00B179E2" w:rsidRPr="009E5255">
        <w:t xml:space="preserve"> c</w:t>
      </w:r>
      <w:r w:rsidRPr="009E5255">
        <w:t xml:space="preserve">ompounders would have to operate </w:t>
      </w:r>
      <w:r w:rsidR="00383B1E" w:rsidRPr="009E5255">
        <w:t>to support</w:t>
      </w:r>
      <w:r w:rsidRPr="009E5255">
        <w:t xml:space="preserve"> the payment of a $20 fee.  These scenarios were restricted to those which reflected consistent cost information across the contributing stakeholders</w:t>
      </w:r>
      <w:r w:rsidR="00B179E2" w:rsidRPr="009E5255">
        <w:t xml:space="preserve"> with respect to </w:t>
      </w:r>
      <w:r w:rsidRPr="009E5255">
        <w:t xml:space="preserve">the total number of units produced and the cost of stability testing.  </w:t>
      </w:r>
      <w:r w:rsidR="003761FD" w:rsidRPr="009E5255">
        <w:t>Based on these</w:t>
      </w:r>
      <w:r w:rsidRPr="009E5255">
        <w:t xml:space="preserve"> scenario analyses, to substantiate the $20 fee paid to </w:t>
      </w:r>
      <w:r w:rsidR="00040EB7" w:rsidRPr="009E5255">
        <w:t>TGA-licensed</w:t>
      </w:r>
      <w:r w:rsidRPr="009E5255">
        <w:t xml:space="preserve"> compounders the following conditions would be required (noting that these scenarios have been evaluated as occurring independently):</w:t>
      </w:r>
    </w:p>
    <w:p w14:paraId="26E44DAB" w14:textId="77777777" w:rsidR="00A53907" w:rsidRPr="009E5255" w:rsidRDefault="00A53907" w:rsidP="005A2B78">
      <w:pPr>
        <w:pStyle w:val="ListParagraph"/>
        <w:numPr>
          <w:ilvl w:val="0"/>
          <w:numId w:val="19"/>
        </w:numPr>
        <w:rPr>
          <w:lang w:val="en-AU"/>
        </w:rPr>
      </w:pPr>
      <w:r w:rsidRPr="009E5255">
        <w:rPr>
          <w:lang w:val="en-AU"/>
        </w:rPr>
        <w:t>An approximate halving of the number of total EFC units produced and supplied (to increase the weighted cost of stability testing to $11.29 per item);</w:t>
      </w:r>
    </w:p>
    <w:p w14:paraId="737C8553" w14:textId="77777777" w:rsidR="00745ED2" w:rsidRPr="009E5255" w:rsidRDefault="00A53907" w:rsidP="00745ED2">
      <w:pPr>
        <w:pStyle w:val="ListParagraph"/>
        <w:numPr>
          <w:ilvl w:val="0"/>
          <w:numId w:val="19"/>
        </w:numPr>
        <w:rPr>
          <w:lang w:val="en-AU"/>
        </w:rPr>
      </w:pPr>
      <w:r w:rsidRPr="009E5255">
        <w:rPr>
          <w:lang w:val="en-AU"/>
        </w:rPr>
        <w:t xml:space="preserve">An increase in the annual cost of stability testing by a factor of 2.4 to achieve a cost per item for stability testing of $11.29 (implying that more molecules are subject to stability testing, more complex testing is conducted, or a combination of the two); or </w:t>
      </w:r>
    </w:p>
    <w:p w14:paraId="3D892065" w14:textId="2F1C808E" w:rsidR="00BD2E54" w:rsidRPr="009E5255" w:rsidRDefault="00A53907" w:rsidP="00745ED2">
      <w:pPr>
        <w:pStyle w:val="ListParagraph"/>
        <w:numPr>
          <w:ilvl w:val="0"/>
          <w:numId w:val="19"/>
        </w:numPr>
        <w:rPr>
          <w:lang w:val="en-AU"/>
        </w:rPr>
      </w:pPr>
      <w:r w:rsidRPr="009E5255">
        <w:rPr>
          <w:lang w:val="en-AU"/>
        </w:rPr>
        <w:t>An increase in the cost of regulatory compliance (non-stability testing) of $6.64 per item.</w:t>
      </w:r>
    </w:p>
    <w:p w14:paraId="2B86BB4F" w14:textId="1F482710" w:rsidR="00706893" w:rsidRPr="009E5255" w:rsidRDefault="00A53907" w:rsidP="00A53907">
      <w:r w:rsidRPr="009E5255">
        <w:t>Scenarios one and two indicate the importance of production scale in substantiating the payment of the existing C</w:t>
      </w:r>
      <w:r w:rsidR="003761FD" w:rsidRPr="009E5255">
        <w:t>C</w:t>
      </w:r>
      <w:r w:rsidRPr="009E5255">
        <w:t xml:space="preserve">PS fee.  Producing fewer units (lower volume throughput) increases the cost per unit largely due to stability testing costs being defrayed over fewer units.  This rests on the assumption that the same number of EFC supplied molecules would be subject to stability testing, even with lower throughput (which assumes that all those molecules would continue to meet the minimum threshold level of throughput as set by individual compounders to qualify for stability testing).  Similarly, increasing the number of centres increases facility infrastructure upgrade costs but would also likely increase total throughput (for a given level of demand).  </w:t>
      </w:r>
    </w:p>
    <w:p w14:paraId="549C1864" w14:textId="77777777" w:rsidR="00706893" w:rsidRPr="009E5255" w:rsidRDefault="00706893">
      <w:pPr>
        <w:spacing w:after="0" w:line="240" w:lineRule="auto"/>
      </w:pPr>
      <w:r w:rsidRPr="009E5255">
        <w:br w:type="page"/>
      </w:r>
    </w:p>
    <w:p w14:paraId="1CDFBA69" w14:textId="353A0C77" w:rsidR="00621FEC" w:rsidRPr="009E5255" w:rsidRDefault="00621FEC" w:rsidP="00546C4D">
      <w:pPr>
        <w:pStyle w:val="Heading1"/>
        <w:ind w:left="426"/>
      </w:pPr>
      <w:bookmarkStart w:id="229" w:name="_Toc89935685"/>
      <w:bookmarkStart w:id="230" w:name="_Toc144886240"/>
      <w:r w:rsidRPr="009E5255">
        <w:t>Access and safety</w:t>
      </w:r>
      <w:bookmarkEnd w:id="229"/>
      <w:bookmarkEnd w:id="230"/>
    </w:p>
    <w:p w14:paraId="02AB5003" w14:textId="6345F1DE" w:rsidR="00273B3C" w:rsidRPr="009E5255" w:rsidRDefault="007D4625" w:rsidP="00546C4D">
      <w:pPr>
        <w:pStyle w:val="Heading2"/>
        <w:ind w:left="567"/>
      </w:pPr>
      <w:bookmarkStart w:id="231" w:name="_Toc90881816"/>
      <w:bookmarkStart w:id="232" w:name="_Toc90960319"/>
      <w:bookmarkStart w:id="233" w:name="_Toc90881817"/>
      <w:bookmarkStart w:id="234" w:name="_Toc90960320"/>
      <w:bookmarkStart w:id="235" w:name="_Toc90881818"/>
      <w:bookmarkStart w:id="236" w:name="_Toc90960321"/>
      <w:bookmarkStart w:id="237" w:name="_Toc90881819"/>
      <w:bookmarkStart w:id="238" w:name="_Toc90960322"/>
      <w:bookmarkStart w:id="239" w:name="_Toc144886241"/>
      <w:bookmarkEnd w:id="231"/>
      <w:bookmarkEnd w:id="232"/>
      <w:bookmarkEnd w:id="233"/>
      <w:bookmarkEnd w:id="234"/>
      <w:bookmarkEnd w:id="235"/>
      <w:bookmarkEnd w:id="236"/>
      <w:bookmarkEnd w:id="237"/>
      <w:bookmarkEnd w:id="238"/>
      <w:r w:rsidRPr="009E5255">
        <w:t>Stakeholder views</w:t>
      </w:r>
      <w:bookmarkEnd w:id="239"/>
      <w:r w:rsidRPr="009E5255">
        <w:t xml:space="preserve"> </w:t>
      </w:r>
    </w:p>
    <w:p w14:paraId="6D47350B" w14:textId="4E9CC1A5" w:rsidR="002F0374" w:rsidRPr="009E5255" w:rsidRDefault="008A013C" w:rsidP="005A2B78">
      <w:pPr>
        <w:pStyle w:val="Heading3"/>
      </w:pPr>
      <w:bookmarkStart w:id="240" w:name="_Ref93053678"/>
      <w:bookmarkStart w:id="241" w:name="_Ref93053824"/>
      <w:bookmarkStart w:id="242" w:name="_Ref93053893"/>
      <w:bookmarkStart w:id="243" w:name="_Ref93053951"/>
      <w:bookmarkStart w:id="244" w:name="_Ref93054037"/>
      <w:bookmarkStart w:id="245" w:name="_Toc144886242"/>
      <w:r w:rsidRPr="009E5255">
        <w:t>Service viability, flexibility and specialisation</w:t>
      </w:r>
      <w:bookmarkEnd w:id="240"/>
      <w:bookmarkEnd w:id="241"/>
      <w:bookmarkEnd w:id="242"/>
      <w:bookmarkEnd w:id="243"/>
      <w:bookmarkEnd w:id="244"/>
      <w:bookmarkEnd w:id="245"/>
    </w:p>
    <w:p w14:paraId="0A5A3589" w14:textId="7FEF57C4" w:rsidR="00AB2CA8" w:rsidRPr="009E5255" w:rsidRDefault="001D5439" w:rsidP="00783598">
      <w:r w:rsidRPr="009E5255">
        <w:t>To maintain and improve patient access to cancer medicines, h</w:t>
      </w:r>
      <w:r w:rsidR="00823960" w:rsidRPr="009E5255">
        <w:t xml:space="preserve">ospital and community pharmacies, </w:t>
      </w:r>
      <w:r w:rsidR="003536BD" w:rsidRPr="009E5255">
        <w:t xml:space="preserve">pharmacy </w:t>
      </w:r>
      <w:r w:rsidRPr="009E5255">
        <w:t>member</w:t>
      </w:r>
      <w:r w:rsidR="003536BD" w:rsidRPr="009E5255">
        <w:t xml:space="preserve"> </w:t>
      </w:r>
      <w:r w:rsidRPr="009E5255">
        <w:t>and consumer representative organisations,</w:t>
      </w:r>
      <w:r w:rsidR="005E7553" w:rsidRPr="009E5255">
        <w:t xml:space="preserve"> strongly advocated </w:t>
      </w:r>
      <w:r w:rsidRPr="009E5255">
        <w:t xml:space="preserve">local, </w:t>
      </w:r>
      <w:r w:rsidR="00171E11" w:rsidRPr="009E5255">
        <w:t>in</w:t>
      </w:r>
      <w:r w:rsidR="008A013C" w:rsidRPr="009E5255">
        <w:t>-</w:t>
      </w:r>
      <w:r w:rsidR="00171E11" w:rsidRPr="009E5255">
        <w:t>house</w:t>
      </w:r>
      <w:r w:rsidR="005E7553" w:rsidRPr="009E5255">
        <w:t xml:space="preserve"> availability of </w:t>
      </w:r>
      <w:r w:rsidR="008A013C" w:rsidRPr="009E5255">
        <w:t xml:space="preserve">cancer medicine </w:t>
      </w:r>
      <w:r w:rsidR="005E7553" w:rsidRPr="009E5255">
        <w:t>compounding services</w:t>
      </w:r>
      <w:r w:rsidR="00860362" w:rsidRPr="009E5255">
        <w:t>,</w:t>
      </w:r>
      <w:r w:rsidR="00AA34CB" w:rsidRPr="009E5255">
        <w:t xml:space="preserve"> particularly in rural areas,</w:t>
      </w:r>
      <w:r w:rsidR="00860362" w:rsidRPr="009E5255">
        <w:t xml:space="preserve"> </w:t>
      </w:r>
      <w:r w:rsidRPr="009E5255">
        <w:t>in contrast</w:t>
      </w:r>
      <w:r w:rsidR="00860362" w:rsidRPr="009E5255">
        <w:t xml:space="preserve"> to </w:t>
      </w:r>
      <w:r w:rsidR="008A013C" w:rsidRPr="009E5255">
        <w:t>increas</w:t>
      </w:r>
      <w:r w:rsidRPr="009E5255">
        <w:t>ed</w:t>
      </w:r>
      <w:r w:rsidR="008A013C" w:rsidRPr="009E5255">
        <w:t xml:space="preserve"> </w:t>
      </w:r>
      <w:r w:rsidR="00860362" w:rsidRPr="009E5255">
        <w:t>reliance on third</w:t>
      </w:r>
      <w:r w:rsidRPr="009E5255">
        <w:t>-</w:t>
      </w:r>
      <w:r w:rsidR="00860362" w:rsidRPr="009E5255">
        <w:t>part</w:t>
      </w:r>
      <w:r w:rsidR="008A013C" w:rsidRPr="009E5255">
        <w:t>y</w:t>
      </w:r>
      <w:r w:rsidR="00860362" w:rsidRPr="009E5255">
        <w:t xml:space="preserve"> compounders</w:t>
      </w:r>
      <w:r w:rsidR="00AD02F2" w:rsidRPr="009E5255">
        <w:t xml:space="preserve">. </w:t>
      </w:r>
    </w:p>
    <w:p w14:paraId="341F3CD7" w14:textId="7DCE8AA9" w:rsidR="00FB2718" w:rsidRPr="009E5255" w:rsidRDefault="001D5439" w:rsidP="00783598">
      <w:r w:rsidRPr="009E5255">
        <w:t>In regional areas, i</w:t>
      </w:r>
      <w:r w:rsidR="00C74FEC" w:rsidRPr="009E5255">
        <w:t>n</w:t>
      </w:r>
      <w:r w:rsidR="008A013C" w:rsidRPr="009E5255">
        <w:t>-</w:t>
      </w:r>
      <w:r w:rsidR="00C74FEC" w:rsidRPr="009E5255">
        <w:t>house</w:t>
      </w:r>
      <w:r w:rsidR="00640D7F" w:rsidRPr="009E5255">
        <w:t xml:space="preserve"> compounding facilitates urgent access to emergency </w:t>
      </w:r>
      <w:r w:rsidR="008A013C" w:rsidRPr="009E5255">
        <w:t xml:space="preserve">cancer </w:t>
      </w:r>
      <w:r w:rsidRPr="009E5255">
        <w:t>treatment</w:t>
      </w:r>
      <w:r w:rsidR="008A013C" w:rsidRPr="009E5255">
        <w:t xml:space="preserve"> </w:t>
      </w:r>
      <w:r w:rsidR="00AA34CB" w:rsidRPr="009E5255">
        <w:t>closer to patients</w:t>
      </w:r>
      <w:r w:rsidRPr="009E5255">
        <w:t>’</w:t>
      </w:r>
      <w:r w:rsidR="00AA34CB" w:rsidRPr="009E5255">
        <w:t xml:space="preserve"> home</w:t>
      </w:r>
      <w:r w:rsidRPr="009E5255">
        <w:t>s</w:t>
      </w:r>
      <w:r w:rsidR="00AA34CB" w:rsidRPr="009E5255">
        <w:t xml:space="preserve"> </w:t>
      </w:r>
      <w:r w:rsidR="000E6535" w:rsidRPr="009E5255">
        <w:t>and</w:t>
      </w:r>
      <w:r w:rsidR="00CF7360" w:rsidRPr="009E5255">
        <w:t xml:space="preserve"> reduces the need to travel to urban centres to undertake treatment</w:t>
      </w:r>
      <w:r w:rsidR="0048472F" w:rsidRPr="009E5255">
        <w:t xml:space="preserve">.  </w:t>
      </w:r>
      <w:r w:rsidR="00CF7360" w:rsidRPr="009E5255">
        <w:t>Th</w:t>
      </w:r>
      <w:r w:rsidR="008A013C" w:rsidRPr="009E5255">
        <w:t>ere was a view that th</w:t>
      </w:r>
      <w:r w:rsidR="00CF7360" w:rsidRPr="009E5255">
        <w:t>ird</w:t>
      </w:r>
      <w:r w:rsidRPr="009E5255">
        <w:t>-</w:t>
      </w:r>
      <w:r w:rsidR="00CF7360" w:rsidRPr="009E5255">
        <w:t>party compounders are unable to provide ‘just</w:t>
      </w:r>
      <w:r w:rsidRPr="009E5255">
        <w:t>-</w:t>
      </w:r>
      <w:r w:rsidR="00CF7360" w:rsidRPr="009E5255">
        <w:t>in</w:t>
      </w:r>
      <w:r w:rsidRPr="009E5255">
        <w:t>-</w:t>
      </w:r>
      <w:r w:rsidR="00CF7360" w:rsidRPr="009E5255">
        <w:t xml:space="preserve">time’ regional services due to </w:t>
      </w:r>
      <w:r w:rsidR="008A013C" w:rsidRPr="009E5255">
        <w:t xml:space="preserve">their </w:t>
      </w:r>
      <w:r w:rsidR="00CF7360" w:rsidRPr="009E5255">
        <w:t xml:space="preserve">reliance </w:t>
      </w:r>
      <w:r w:rsidR="005513E1" w:rsidRPr="009E5255">
        <w:t xml:space="preserve">on </w:t>
      </w:r>
      <w:r w:rsidRPr="009E5255">
        <w:t>third-party logistics</w:t>
      </w:r>
      <w:r w:rsidR="00454DA4" w:rsidRPr="009E5255">
        <w:t xml:space="preserve"> providers who </w:t>
      </w:r>
      <w:r w:rsidRPr="009E5255">
        <w:t>often</w:t>
      </w:r>
      <w:r w:rsidR="00454DA4" w:rsidRPr="009E5255">
        <w:t xml:space="preserve"> only do one run a day to some areas and </w:t>
      </w:r>
      <w:r w:rsidR="009E348D" w:rsidRPr="009E5255">
        <w:t xml:space="preserve">may </w:t>
      </w:r>
      <w:r w:rsidR="00454DA4" w:rsidRPr="009E5255">
        <w:t xml:space="preserve">lack </w:t>
      </w:r>
      <w:r w:rsidR="005513E1" w:rsidRPr="009E5255">
        <w:t xml:space="preserve">the </w:t>
      </w:r>
      <w:r w:rsidR="00454DA4" w:rsidRPr="009E5255">
        <w:t xml:space="preserve">capacity for </w:t>
      </w:r>
      <w:r w:rsidR="008A004F" w:rsidRPr="009E5255">
        <w:t>cold chain</w:t>
      </w:r>
      <w:r w:rsidR="00454DA4" w:rsidRPr="009E5255">
        <w:t xml:space="preserve"> distribution on weekends</w:t>
      </w:r>
      <w:r w:rsidR="0048472F" w:rsidRPr="009E5255">
        <w:t xml:space="preserve">.  </w:t>
      </w:r>
      <w:r w:rsidRPr="009E5255">
        <w:t>C</w:t>
      </w:r>
      <w:r w:rsidR="008A013C" w:rsidRPr="009E5255">
        <w:t xml:space="preserve">ancer medicines provided by third-party compounders </w:t>
      </w:r>
      <w:r w:rsidR="00AA2351" w:rsidRPr="009E5255">
        <w:t xml:space="preserve">must </w:t>
      </w:r>
      <w:r w:rsidRPr="009E5255">
        <w:t xml:space="preserve">therefore </w:t>
      </w:r>
      <w:r w:rsidR="00AA2351" w:rsidRPr="009E5255">
        <w:t xml:space="preserve">be ordered in advance, compared to </w:t>
      </w:r>
      <w:r w:rsidR="008A013C" w:rsidRPr="009E5255">
        <w:t>in-</w:t>
      </w:r>
      <w:r w:rsidR="00812D5E" w:rsidRPr="009E5255">
        <w:t>house</w:t>
      </w:r>
      <w:r w:rsidR="00AA2351" w:rsidRPr="009E5255">
        <w:t xml:space="preserve"> compounders</w:t>
      </w:r>
      <w:r w:rsidR="009E348D" w:rsidRPr="009E5255">
        <w:t>,</w:t>
      </w:r>
      <w:r w:rsidR="00AA2351" w:rsidRPr="009E5255">
        <w:t xml:space="preserve"> who can </w:t>
      </w:r>
      <w:r w:rsidR="00B833C5" w:rsidRPr="009E5255">
        <w:t>prepare infusions</w:t>
      </w:r>
      <w:r w:rsidR="008A013C" w:rsidRPr="009E5255">
        <w:t xml:space="preserve"> </w:t>
      </w:r>
      <w:r w:rsidR="00AA2351" w:rsidRPr="009E5255">
        <w:t xml:space="preserve">on the day </w:t>
      </w:r>
      <w:r w:rsidR="00B833C5" w:rsidRPr="009E5255">
        <w:t>of treatment</w:t>
      </w:r>
      <w:r w:rsidR="0048472F" w:rsidRPr="009E5255">
        <w:t xml:space="preserve">.  </w:t>
      </w:r>
    </w:p>
    <w:p w14:paraId="28EAA5CC" w14:textId="7B0AC466" w:rsidR="00EB5A75" w:rsidRPr="009E5255" w:rsidRDefault="00686F91" w:rsidP="00CC7D1A">
      <w:r w:rsidRPr="009E5255">
        <w:t>Stakeholders regarded i</w:t>
      </w:r>
      <w:r w:rsidR="00812D5E" w:rsidRPr="009E5255">
        <w:t>n</w:t>
      </w:r>
      <w:r w:rsidR="00AC09B0" w:rsidRPr="009E5255">
        <w:t>-</w:t>
      </w:r>
      <w:r w:rsidR="00812D5E" w:rsidRPr="009E5255">
        <w:t xml:space="preserve">house </w:t>
      </w:r>
      <w:r w:rsidR="00856854" w:rsidRPr="009E5255">
        <w:t xml:space="preserve">compounding </w:t>
      </w:r>
      <w:r w:rsidR="005513E1" w:rsidRPr="009E5255">
        <w:t xml:space="preserve">as a means of </w:t>
      </w:r>
      <w:r w:rsidR="009E348D" w:rsidRPr="009E5255">
        <w:t>streamlin</w:t>
      </w:r>
      <w:r w:rsidR="005513E1" w:rsidRPr="009E5255">
        <w:t>ing</w:t>
      </w:r>
      <w:r w:rsidR="009E348D" w:rsidRPr="009E5255">
        <w:t xml:space="preserve"> treatment administration, </w:t>
      </w:r>
      <w:r w:rsidR="00856854" w:rsidRPr="009E5255">
        <w:t>reduc</w:t>
      </w:r>
      <w:r w:rsidR="009E348D" w:rsidRPr="009E5255">
        <w:t>ing the burden on patients and</w:t>
      </w:r>
      <w:r w:rsidR="00856854" w:rsidRPr="009E5255">
        <w:t xml:space="preserve"> </w:t>
      </w:r>
      <w:r w:rsidR="005513E1" w:rsidRPr="009E5255">
        <w:t xml:space="preserve">reducing </w:t>
      </w:r>
      <w:r w:rsidR="005F64B5" w:rsidRPr="009E5255">
        <w:t xml:space="preserve">some forms of </w:t>
      </w:r>
      <w:r w:rsidR="00856854" w:rsidRPr="009E5255">
        <w:t>wastage</w:t>
      </w:r>
      <w:r w:rsidR="0048472F" w:rsidRPr="009E5255">
        <w:t xml:space="preserve">.  </w:t>
      </w:r>
      <w:r w:rsidR="00FA2BE6" w:rsidRPr="009E5255">
        <w:t xml:space="preserve">Patients </w:t>
      </w:r>
      <w:r w:rsidR="00AC09B0" w:rsidRPr="009E5255">
        <w:t xml:space="preserve">receiving IV cancer medicines </w:t>
      </w:r>
      <w:r w:rsidR="00FA2BE6" w:rsidRPr="009E5255">
        <w:t xml:space="preserve">often have pathology tests ordered in the days immediately prior to </w:t>
      </w:r>
      <w:r w:rsidR="00AC09B0" w:rsidRPr="009E5255">
        <w:t>treatment</w:t>
      </w:r>
      <w:r w:rsidR="00BE00EE" w:rsidRPr="009E5255">
        <w:t xml:space="preserve">, with results checked on the day of </w:t>
      </w:r>
      <w:r w:rsidR="00AC09B0" w:rsidRPr="009E5255">
        <w:t>drug administration</w:t>
      </w:r>
      <w:r w:rsidR="0048472F" w:rsidRPr="009E5255">
        <w:t xml:space="preserve">.  </w:t>
      </w:r>
      <w:r w:rsidR="00BE00EE" w:rsidRPr="009E5255">
        <w:t xml:space="preserve">If pathology tests are abnormal or the patient is </w:t>
      </w:r>
      <w:r w:rsidR="00AC09B0" w:rsidRPr="009E5255">
        <w:t xml:space="preserve">otherwise </w:t>
      </w:r>
      <w:r w:rsidR="009E348D" w:rsidRPr="009E5255">
        <w:t>deemed</w:t>
      </w:r>
      <w:r w:rsidR="00AC09B0" w:rsidRPr="009E5255">
        <w:t xml:space="preserve"> </w:t>
      </w:r>
      <w:r w:rsidR="009E348D" w:rsidRPr="009E5255">
        <w:t>in</w:t>
      </w:r>
      <w:r w:rsidR="00AC09B0" w:rsidRPr="009E5255">
        <w:t>eligible (e.g.</w:t>
      </w:r>
      <w:r w:rsidR="005F64B5" w:rsidRPr="009E5255">
        <w:t>,</w:t>
      </w:r>
      <w:r w:rsidR="00AC09B0" w:rsidRPr="009E5255">
        <w:t xml:space="preserve"> </w:t>
      </w:r>
      <w:r w:rsidR="00BE00EE" w:rsidRPr="009E5255">
        <w:t xml:space="preserve">experiencing </w:t>
      </w:r>
      <w:r w:rsidR="009E348D" w:rsidRPr="009E5255">
        <w:t xml:space="preserve">acute </w:t>
      </w:r>
      <w:r w:rsidR="00790F06" w:rsidRPr="009E5255">
        <w:t>side effects</w:t>
      </w:r>
      <w:r w:rsidR="00AC09B0" w:rsidRPr="009E5255">
        <w:t>)</w:t>
      </w:r>
      <w:r w:rsidR="00790F06" w:rsidRPr="009E5255">
        <w:t xml:space="preserve">, </w:t>
      </w:r>
      <w:r w:rsidR="005F64B5" w:rsidRPr="009E5255">
        <w:t xml:space="preserve">treatment may be postponed, or </w:t>
      </w:r>
      <w:r w:rsidR="00790F06" w:rsidRPr="009E5255">
        <w:t xml:space="preserve">doses adjusted </w:t>
      </w:r>
      <w:r w:rsidR="009E348D" w:rsidRPr="009E5255">
        <w:t>prior to</w:t>
      </w:r>
      <w:r w:rsidR="00790F06" w:rsidRPr="009E5255">
        <w:t xml:space="preserve"> </w:t>
      </w:r>
      <w:r w:rsidR="00AC09B0" w:rsidRPr="009E5255">
        <w:t>administration</w:t>
      </w:r>
      <w:r w:rsidR="0048472F" w:rsidRPr="009E5255">
        <w:t xml:space="preserve">.  </w:t>
      </w:r>
      <w:r w:rsidR="005F64B5" w:rsidRPr="009E5255">
        <w:t>Where</w:t>
      </w:r>
      <w:r w:rsidR="00790F06" w:rsidRPr="009E5255">
        <w:t xml:space="preserve"> </w:t>
      </w:r>
      <w:r w:rsidR="005F64B5" w:rsidRPr="009E5255">
        <w:t>infusions</w:t>
      </w:r>
      <w:r w:rsidR="00AC09B0" w:rsidRPr="009E5255">
        <w:t xml:space="preserve"> </w:t>
      </w:r>
      <w:r w:rsidR="005F64B5" w:rsidRPr="009E5255">
        <w:t>must be</w:t>
      </w:r>
      <w:r w:rsidR="00790F06" w:rsidRPr="009E5255">
        <w:t xml:space="preserve"> ordered and delivered from a third</w:t>
      </w:r>
      <w:r w:rsidR="005F64B5" w:rsidRPr="009E5255">
        <w:t>-</w:t>
      </w:r>
      <w:r w:rsidR="00790F06" w:rsidRPr="009E5255">
        <w:t>party compounder</w:t>
      </w:r>
      <w:r w:rsidR="005F64B5" w:rsidRPr="009E5255">
        <w:t>,</w:t>
      </w:r>
      <w:r w:rsidR="00790F06" w:rsidRPr="009E5255">
        <w:t xml:space="preserve"> </w:t>
      </w:r>
      <w:r w:rsidR="00AC09B0" w:rsidRPr="009E5255">
        <w:t xml:space="preserve">treatment </w:t>
      </w:r>
      <w:r w:rsidR="005F64B5" w:rsidRPr="009E5255">
        <w:t>may be delayed</w:t>
      </w:r>
      <w:r w:rsidR="009E348D" w:rsidRPr="009E5255">
        <w:t>.</w:t>
      </w:r>
      <w:r w:rsidR="008024F1" w:rsidRPr="009E5255">
        <w:t xml:space="preserve"> </w:t>
      </w:r>
      <w:r w:rsidR="009E348D" w:rsidRPr="009E5255">
        <w:t xml:space="preserve"> Such delays may </w:t>
      </w:r>
      <w:r w:rsidR="0015032C" w:rsidRPr="009E5255">
        <w:t>impos</w:t>
      </w:r>
      <w:r w:rsidR="009E348D" w:rsidRPr="009E5255">
        <w:t>e</w:t>
      </w:r>
      <w:r w:rsidR="0015032C" w:rsidRPr="009E5255">
        <w:t xml:space="preserve"> significant burden</w:t>
      </w:r>
      <w:r w:rsidR="005F64B5" w:rsidRPr="009E5255">
        <w:t>s</w:t>
      </w:r>
      <w:r w:rsidR="0015032C" w:rsidRPr="009E5255">
        <w:t xml:space="preserve"> on patients</w:t>
      </w:r>
      <w:r w:rsidR="009E348D" w:rsidRPr="009E5255">
        <w:t xml:space="preserve">, </w:t>
      </w:r>
      <w:r w:rsidR="0057064D" w:rsidRPr="009E5255">
        <w:t>who</w:t>
      </w:r>
      <w:r w:rsidR="005F64B5" w:rsidRPr="009E5255">
        <w:t xml:space="preserve"> often </w:t>
      </w:r>
      <w:r w:rsidR="0057064D" w:rsidRPr="009E5255">
        <w:t>face</w:t>
      </w:r>
      <w:r w:rsidR="005F64B5" w:rsidRPr="009E5255">
        <w:t xml:space="preserve"> </w:t>
      </w:r>
      <w:r w:rsidR="00AC09B0" w:rsidRPr="009E5255">
        <w:t xml:space="preserve">additional </w:t>
      </w:r>
      <w:r w:rsidR="00E66648" w:rsidRPr="009E5255">
        <w:t xml:space="preserve">travel and </w:t>
      </w:r>
      <w:r w:rsidR="009534C4" w:rsidRPr="009E5255">
        <w:t>accommodation</w:t>
      </w:r>
      <w:r w:rsidR="00AC09B0" w:rsidRPr="009E5255">
        <w:t xml:space="preserve"> costs</w:t>
      </w:r>
      <w:r w:rsidR="005F64B5" w:rsidRPr="009E5255">
        <w:t>.</w:t>
      </w:r>
      <w:r w:rsidR="008024F1" w:rsidRPr="009E5255">
        <w:t xml:space="preserve"> </w:t>
      </w:r>
      <w:r w:rsidR="005F64B5" w:rsidRPr="009E5255">
        <w:t xml:space="preserve"> Further, dose adjustments undertaken at </w:t>
      </w:r>
      <w:r w:rsidR="00383B1E" w:rsidRPr="009E5255">
        <w:t>the point of infusion</w:t>
      </w:r>
      <w:r w:rsidR="005F64B5" w:rsidRPr="009E5255">
        <w:t xml:space="preserve"> may </w:t>
      </w:r>
      <w:r w:rsidR="00AD02F2" w:rsidRPr="009E5255">
        <w:t>increas</w:t>
      </w:r>
      <w:r w:rsidR="005F64B5" w:rsidRPr="009E5255">
        <w:t>e</w:t>
      </w:r>
      <w:r w:rsidR="00AD02F2" w:rsidRPr="009E5255">
        <w:t xml:space="preserve"> the </w:t>
      </w:r>
      <w:r w:rsidR="005F64B5" w:rsidRPr="009E5255">
        <w:t>risk</w:t>
      </w:r>
      <w:r w:rsidR="00AD02F2" w:rsidRPr="009E5255">
        <w:t xml:space="preserve"> </w:t>
      </w:r>
      <w:r w:rsidR="005F64B5" w:rsidRPr="009E5255">
        <w:t>of</w:t>
      </w:r>
      <w:r w:rsidR="00AD02F2" w:rsidRPr="009E5255">
        <w:t xml:space="preserve"> administration error</w:t>
      </w:r>
      <w:r w:rsidR="0048472F" w:rsidRPr="009E5255">
        <w:t xml:space="preserve">.  </w:t>
      </w:r>
      <w:r w:rsidR="00C367B6" w:rsidRPr="009E5255">
        <w:t>A</w:t>
      </w:r>
      <w:r w:rsidR="00AD02F2" w:rsidRPr="009E5255">
        <w:t xml:space="preserve">ccess to </w:t>
      </w:r>
      <w:r w:rsidR="00812D5E" w:rsidRPr="009E5255">
        <w:t>in</w:t>
      </w:r>
      <w:r w:rsidR="00AD02F2" w:rsidRPr="009E5255">
        <w:t>-</w:t>
      </w:r>
      <w:r w:rsidR="00812D5E" w:rsidRPr="009E5255">
        <w:t>house</w:t>
      </w:r>
      <w:r w:rsidR="00C367B6" w:rsidRPr="009E5255">
        <w:t xml:space="preserve"> compounding</w:t>
      </w:r>
      <w:r w:rsidR="006B5DCB" w:rsidRPr="009E5255">
        <w:t xml:space="preserve"> </w:t>
      </w:r>
      <w:r w:rsidR="00AD02F2" w:rsidRPr="009E5255">
        <w:t xml:space="preserve">allows cancer medicines to be </w:t>
      </w:r>
      <w:r w:rsidR="00383B1E" w:rsidRPr="009E5255">
        <w:t xml:space="preserve">compounded </w:t>
      </w:r>
      <w:r w:rsidR="005F64B5" w:rsidRPr="009E5255">
        <w:t>directly</w:t>
      </w:r>
      <w:r w:rsidR="006B5DCB" w:rsidRPr="009E5255">
        <w:t xml:space="preserve"> </w:t>
      </w:r>
      <w:r w:rsidR="005F64B5" w:rsidRPr="009E5255">
        <w:t>following</w:t>
      </w:r>
      <w:r w:rsidR="006B5DCB" w:rsidRPr="009E5255">
        <w:t xml:space="preserve"> </w:t>
      </w:r>
      <w:r w:rsidR="005F64B5" w:rsidRPr="009E5255">
        <w:t xml:space="preserve">receipt of </w:t>
      </w:r>
      <w:r w:rsidR="006B5DCB" w:rsidRPr="009E5255">
        <w:t xml:space="preserve">pathology </w:t>
      </w:r>
      <w:r w:rsidR="0057064D" w:rsidRPr="009E5255">
        <w:t xml:space="preserve">results </w:t>
      </w:r>
      <w:r w:rsidR="006B5DCB" w:rsidRPr="009E5255">
        <w:t>and clinical review</w:t>
      </w:r>
      <w:r w:rsidR="0058311D" w:rsidRPr="009E5255">
        <w:t>.</w:t>
      </w:r>
      <w:r w:rsidR="006B5DCB" w:rsidRPr="009E5255">
        <w:t xml:space="preserve"> </w:t>
      </w:r>
      <w:r w:rsidR="0058311D" w:rsidRPr="009E5255">
        <w:t xml:space="preserve"> </w:t>
      </w:r>
      <w:r w:rsidR="00BE1F5A" w:rsidRPr="009E5255">
        <w:t>A</w:t>
      </w:r>
      <w:r w:rsidR="0012768F" w:rsidRPr="009E5255">
        <w:t xml:space="preserve"> </w:t>
      </w:r>
      <w:r w:rsidR="008E1746" w:rsidRPr="009E5255">
        <w:t xml:space="preserve">lack of </w:t>
      </w:r>
      <w:r w:rsidR="00812D5E" w:rsidRPr="009E5255">
        <w:t>in</w:t>
      </w:r>
      <w:r w:rsidR="0012768F" w:rsidRPr="009E5255">
        <w:t>-</w:t>
      </w:r>
      <w:r w:rsidR="00812D5E" w:rsidRPr="009E5255">
        <w:t xml:space="preserve">house </w:t>
      </w:r>
      <w:r w:rsidR="008E1746" w:rsidRPr="009E5255">
        <w:t xml:space="preserve">compounding </w:t>
      </w:r>
      <w:r w:rsidR="0012768F" w:rsidRPr="009E5255">
        <w:t xml:space="preserve">was </w:t>
      </w:r>
      <w:r w:rsidR="0058311D" w:rsidRPr="009E5255">
        <w:t xml:space="preserve">also </w:t>
      </w:r>
      <w:r w:rsidR="0012768F" w:rsidRPr="009E5255">
        <w:t xml:space="preserve">cited as an impediment to </w:t>
      </w:r>
      <w:r w:rsidR="0058311D" w:rsidRPr="009E5255">
        <w:t xml:space="preserve">regional </w:t>
      </w:r>
      <w:r w:rsidR="008E1746" w:rsidRPr="009E5255">
        <w:t>patient</w:t>
      </w:r>
      <w:r w:rsidR="0058311D" w:rsidRPr="009E5255">
        <w:t>s’ participation in clinical trials,</w:t>
      </w:r>
      <w:r w:rsidR="008E1746" w:rsidRPr="009E5255">
        <w:t xml:space="preserve"> </w:t>
      </w:r>
      <w:r w:rsidR="0058311D" w:rsidRPr="009E5255">
        <w:t xml:space="preserve">as </w:t>
      </w:r>
      <w:r w:rsidR="0012768F" w:rsidRPr="009E5255">
        <w:t>trial</w:t>
      </w:r>
      <w:r w:rsidR="0058311D" w:rsidRPr="009E5255">
        <w:t xml:space="preserve">s often require </w:t>
      </w:r>
      <w:r w:rsidR="0012768F" w:rsidRPr="009E5255">
        <w:t xml:space="preserve">just-in-time supply </w:t>
      </w:r>
      <w:r w:rsidR="0058311D" w:rsidRPr="009E5255">
        <w:t>and</w:t>
      </w:r>
      <w:r w:rsidR="0012768F" w:rsidRPr="009E5255">
        <w:t xml:space="preserve"> specialised orders. </w:t>
      </w:r>
    </w:p>
    <w:p w14:paraId="3731F237" w14:textId="36BC00C3" w:rsidR="00EB5A75" w:rsidRPr="009E5255" w:rsidRDefault="00EB5A75" w:rsidP="00EB5A75">
      <w:r w:rsidRPr="009E5255">
        <w:t>Some stakeholders, including clinicians, hospital pharmacists and TGA-licensed compounders, noted that the main drivers of access to cancer care—particularly with respect to the rural/urban divide—</w:t>
      </w:r>
      <w:r w:rsidR="005513E1" w:rsidRPr="009E5255">
        <w:t xml:space="preserve">were </w:t>
      </w:r>
      <w:r w:rsidR="001E1BAE" w:rsidRPr="009E5255">
        <w:t>specialist staff</w:t>
      </w:r>
      <w:r w:rsidRPr="009E5255">
        <w:t xml:space="preserve">, health infrastructure and logistics, rather than the availability of medicines.  </w:t>
      </w:r>
      <w:r w:rsidR="00EB7FDF" w:rsidRPr="009E5255">
        <w:t xml:space="preserve">One example offers was that </w:t>
      </w:r>
      <w:r w:rsidR="006314C7" w:rsidRPr="009E5255">
        <w:t xml:space="preserve">patients are </w:t>
      </w:r>
      <w:r w:rsidR="0057064D" w:rsidRPr="009E5255">
        <w:t xml:space="preserve">often </w:t>
      </w:r>
      <w:r w:rsidR="006314C7" w:rsidRPr="009E5255">
        <w:t xml:space="preserve">unable to receive treatment </w:t>
      </w:r>
      <w:r w:rsidRPr="009E5255">
        <w:t xml:space="preserve">in rural settings </w:t>
      </w:r>
      <w:r w:rsidR="006314C7" w:rsidRPr="009E5255">
        <w:t>lacking</w:t>
      </w:r>
      <w:r w:rsidRPr="009E5255">
        <w:t xml:space="preserve"> oncology specialists.  </w:t>
      </w:r>
      <w:r w:rsidR="006314C7" w:rsidRPr="009E5255">
        <w:t>In addition</w:t>
      </w:r>
      <w:r w:rsidRPr="009E5255">
        <w:t xml:space="preserve">, </w:t>
      </w:r>
      <w:r w:rsidR="006314C7" w:rsidRPr="009E5255">
        <w:t>as</w:t>
      </w:r>
      <w:r w:rsidRPr="009E5255">
        <w:t xml:space="preserve"> most </w:t>
      </w:r>
      <w:r w:rsidR="006314C7" w:rsidRPr="009E5255">
        <w:t xml:space="preserve">regional/rural </w:t>
      </w:r>
      <w:r w:rsidRPr="009E5255">
        <w:t xml:space="preserve">cancer treatment centres are run on </w:t>
      </w:r>
      <w:r w:rsidR="006314C7" w:rsidRPr="009E5255">
        <w:t xml:space="preserve">an </w:t>
      </w:r>
      <w:r w:rsidRPr="009E5255">
        <w:t>outpatient basis, long</w:t>
      </w:r>
      <w:r w:rsidR="006314C7" w:rsidRPr="009E5255">
        <w:t>-</w:t>
      </w:r>
      <w:r w:rsidRPr="009E5255">
        <w:t xml:space="preserve">term and complex treatments are </w:t>
      </w:r>
      <w:r w:rsidR="006314C7" w:rsidRPr="009E5255">
        <w:t xml:space="preserve">generally </w:t>
      </w:r>
      <w:r w:rsidRPr="009E5255">
        <w:t xml:space="preserve">not accessible in these </w:t>
      </w:r>
      <w:r w:rsidR="006314C7" w:rsidRPr="009E5255">
        <w:t>localities</w:t>
      </w:r>
      <w:r w:rsidRPr="009E5255">
        <w:t>.</w:t>
      </w:r>
    </w:p>
    <w:tbl>
      <w:tblPr>
        <w:tblStyle w:val="TableGrid"/>
        <w:tblW w:w="7744" w:type="dxa"/>
        <w:tblInd w:w="1412" w:type="dxa"/>
        <w:tblLayout w:type="fixed"/>
        <w:tblLook w:val="06A0" w:firstRow="1" w:lastRow="0" w:firstColumn="1" w:lastColumn="0" w:noHBand="1" w:noVBand="1"/>
      </w:tblPr>
      <w:tblGrid>
        <w:gridCol w:w="7744"/>
      </w:tblGrid>
      <w:tr w:rsidR="00EB5A75" w:rsidRPr="009E5255" w14:paraId="3A1AA09E" w14:textId="77777777" w:rsidTr="00A02A94">
        <w:tc>
          <w:tcPr>
            <w:tcW w:w="7744" w:type="dxa"/>
          </w:tcPr>
          <w:p w14:paraId="1225F7A2" w14:textId="502FB4E2" w:rsidR="00EB5A75" w:rsidRPr="009E5255" w:rsidRDefault="00F6124F" w:rsidP="00A02A94">
            <w:pPr>
              <w:rPr>
                <w:i/>
                <w:iCs/>
              </w:rPr>
            </w:pPr>
            <w:r w:rsidRPr="009E5255">
              <w:rPr>
                <w:i/>
                <w:iCs/>
              </w:rPr>
              <w:t>I</w:t>
            </w:r>
            <w:r w:rsidR="00EB5A75" w:rsidRPr="009E5255">
              <w:rPr>
                <w:i/>
                <w:iCs/>
              </w:rPr>
              <w:t>n the Queensland scenario, we have the concentration of really skilled clinicians, pharmacists, doctors</w:t>
            </w:r>
            <w:r w:rsidR="0057064D" w:rsidRPr="009E5255">
              <w:rPr>
                <w:i/>
                <w:iCs/>
              </w:rPr>
              <w:t xml:space="preserve"> and</w:t>
            </w:r>
            <w:r w:rsidR="00EB5A75" w:rsidRPr="009E5255">
              <w:rPr>
                <w:i/>
                <w:iCs/>
              </w:rPr>
              <w:t xml:space="preserve"> nurses on the southeast corner, and then sprinkled around as you go up the coast.  </w:t>
            </w:r>
            <w:r w:rsidRPr="009E5255">
              <w:rPr>
                <w:i/>
                <w:iCs/>
              </w:rPr>
              <w:t>A</w:t>
            </w:r>
            <w:r w:rsidR="00EB5A75" w:rsidRPr="009E5255">
              <w:rPr>
                <w:i/>
                <w:iCs/>
              </w:rPr>
              <w:t>nywhere away from that, it's probably more a</w:t>
            </w:r>
            <w:r w:rsidRPr="009E5255">
              <w:rPr>
                <w:i/>
                <w:iCs/>
              </w:rPr>
              <w:t xml:space="preserve"> [matter of]</w:t>
            </w:r>
            <w:r w:rsidR="00EB5A75" w:rsidRPr="009E5255">
              <w:rPr>
                <w:i/>
                <w:iCs/>
              </w:rPr>
              <w:t xml:space="preserve"> capability to deliver the care</w:t>
            </w:r>
            <w:r w:rsidRPr="009E5255">
              <w:rPr>
                <w:i/>
                <w:iCs/>
              </w:rPr>
              <w:t>,</w:t>
            </w:r>
            <w:r w:rsidR="00EB5A75" w:rsidRPr="009E5255">
              <w:rPr>
                <w:i/>
                <w:iCs/>
              </w:rPr>
              <w:t xml:space="preserve"> as opposed to any specific impact </w:t>
            </w:r>
            <w:r w:rsidRPr="009E5255">
              <w:rPr>
                <w:i/>
                <w:iCs/>
              </w:rPr>
              <w:t>of</w:t>
            </w:r>
            <w:r w:rsidR="00EB5A75" w:rsidRPr="009E5255">
              <w:rPr>
                <w:i/>
                <w:iCs/>
              </w:rPr>
              <w:t xml:space="preserve"> the PBS.  Likewise, the capability to manage complicated compound</w:t>
            </w:r>
            <w:r w:rsidRPr="009E5255">
              <w:rPr>
                <w:i/>
                <w:iCs/>
              </w:rPr>
              <w:t>ing</w:t>
            </w:r>
            <w:r w:rsidR="00EB5A75" w:rsidRPr="009E5255">
              <w:rPr>
                <w:i/>
                <w:iCs/>
              </w:rPr>
              <w:t xml:space="preserve">, it's not so much a PBS thing, it's more </w:t>
            </w:r>
            <w:r w:rsidRPr="009E5255">
              <w:rPr>
                <w:i/>
                <w:iCs/>
              </w:rPr>
              <w:t>about</w:t>
            </w:r>
            <w:r w:rsidR="00EB5A75" w:rsidRPr="009E5255">
              <w:rPr>
                <w:i/>
                <w:iCs/>
              </w:rPr>
              <w:t xml:space="preserve"> your skills.</w:t>
            </w:r>
          </w:p>
          <w:p w14:paraId="2C4A5138" w14:textId="262DF582" w:rsidR="00EB5A75" w:rsidRPr="009E5255" w:rsidRDefault="00EB5A75" w:rsidP="00CC7D1A">
            <w:pPr>
              <w:jc w:val="right"/>
              <w:rPr>
                <w:i/>
                <w:iCs/>
              </w:rPr>
            </w:pPr>
            <w:r w:rsidRPr="009E5255">
              <w:rPr>
                <w:i/>
                <w:iCs/>
              </w:rPr>
              <w:t xml:space="preserve"> -Clinician</w:t>
            </w:r>
          </w:p>
        </w:tc>
      </w:tr>
    </w:tbl>
    <w:p w14:paraId="2A90ADFC" w14:textId="77777777" w:rsidR="00EB5A75" w:rsidRPr="009E5255" w:rsidRDefault="00EB5A75" w:rsidP="00EB5A75"/>
    <w:p w14:paraId="4E54FB85" w14:textId="0AC58D97" w:rsidR="00CC7D1A" w:rsidRPr="009E5255" w:rsidRDefault="00CC7D1A" w:rsidP="00CC7D1A">
      <w:r w:rsidRPr="009E5255">
        <w:t>A number of stakeholders suggested that patients in rural settings may be prescribed more ‘convenient’ treatments (e.g., oral medicines)</w:t>
      </w:r>
      <w:r w:rsidR="001B77ED" w:rsidRPr="009E5255">
        <w:t>,</w:t>
      </w:r>
      <w:r w:rsidRPr="009E5255">
        <w:t xml:space="preserve"> due to the </w:t>
      </w:r>
      <w:r w:rsidR="00074D67" w:rsidRPr="009E5255">
        <w:t xml:space="preserve">challenging </w:t>
      </w:r>
      <w:r w:rsidRPr="009E5255">
        <w:t xml:space="preserve">logistics of access to IV cancer medicines (though this suggestion was uniformly rejected by clinicians </w:t>
      </w:r>
      <w:r w:rsidR="00D21318" w:rsidRPr="009E5255">
        <w:t xml:space="preserve">and several other informants </w:t>
      </w:r>
      <w:r w:rsidRPr="009E5255">
        <w:t>consulted in the Review</w:t>
      </w:r>
      <w:r w:rsidR="00FA31D0" w:rsidRPr="009E5255">
        <w:t>, who maintained that patients requiring complex care not available in rural settings were simply referred to metropolitan centres</w:t>
      </w:r>
      <w:r w:rsidRPr="009E5255">
        <w:t xml:space="preserve">).  </w:t>
      </w:r>
    </w:p>
    <w:tbl>
      <w:tblPr>
        <w:tblStyle w:val="TableGrid"/>
        <w:tblW w:w="0" w:type="auto"/>
        <w:tblInd w:w="1271" w:type="dxa"/>
        <w:tblLook w:val="04A0" w:firstRow="1" w:lastRow="0" w:firstColumn="1" w:lastColumn="0" w:noHBand="0" w:noVBand="1"/>
      </w:tblPr>
      <w:tblGrid>
        <w:gridCol w:w="7745"/>
      </w:tblGrid>
      <w:tr w:rsidR="00CC7D1A" w:rsidRPr="009E5255" w14:paraId="1685C5B4" w14:textId="77777777" w:rsidTr="00CC7D1A">
        <w:tc>
          <w:tcPr>
            <w:tcW w:w="7745" w:type="dxa"/>
          </w:tcPr>
          <w:p w14:paraId="24FE3FAB" w14:textId="0C98C0EF" w:rsidR="00CC7D1A" w:rsidRPr="009E5255" w:rsidRDefault="00CC7D1A" w:rsidP="00CC7D1A">
            <w:pPr>
              <w:rPr>
                <w:i/>
                <w:iCs/>
              </w:rPr>
            </w:pPr>
            <w:r w:rsidRPr="009E5255">
              <w:rPr>
                <w:i/>
                <w:iCs/>
              </w:rPr>
              <w:t>Regional South Australia was a very good example that did often affect what sort of therapeutic regimen an oncologist might select</w:t>
            </w:r>
            <w:r w:rsidR="00E269F9" w:rsidRPr="009E5255">
              <w:rPr>
                <w:i/>
                <w:iCs/>
              </w:rPr>
              <w:t>,</w:t>
            </w:r>
            <w:r w:rsidRPr="009E5255">
              <w:rPr>
                <w:i/>
                <w:iCs/>
              </w:rPr>
              <w:t xml:space="preserve"> knowing th</w:t>
            </w:r>
            <w:r w:rsidR="00E269F9" w:rsidRPr="009E5255">
              <w:rPr>
                <w:i/>
                <w:iCs/>
              </w:rPr>
              <w:t>e</w:t>
            </w:r>
            <w:r w:rsidRPr="009E5255">
              <w:rPr>
                <w:i/>
                <w:iCs/>
              </w:rPr>
              <w:t xml:space="preserve"> availability of that drug or combination may not be practical.  </w:t>
            </w:r>
            <w:r w:rsidR="00E269F9" w:rsidRPr="009E5255">
              <w:rPr>
                <w:i/>
                <w:iCs/>
              </w:rPr>
              <w:t>T</w:t>
            </w:r>
            <w:r w:rsidRPr="009E5255">
              <w:rPr>
                <w:i/>
                <w:iCs/>
              </w:rPr>
              <w:t>hat was why we tried to regionalise compounding facilities as much as we could in that state</w:t>
            </w:r>
            <w:r w:rsidR="00E269F9" w:rsidRPr="009E5255">
              <w:rPr>
                <w:i/>
                <w:iCs/>
              </w:rPr>
              <w:t>.</w:t>
            </w:r>
            <w:r w:rsidRPr="009E5255">
              <w:rPr>
                <w:i/>
                <w:iCs/>
              </w:rPr>
              <w:t xml:space="preserve"> </w:t>
            </w:r>
            <w:r w:rsidR="00E269F9" w:rsidRPr="009E5255">
              <w:rPr>
                <w:i/>
                <w:iCs/>
              </w:rPr>
              <w:t xml:space="preserve"> A</w:t>
            </w:r>
            <w:r w:rsidRPr="009E5255">
              <w:rPr>
                <w:i/>
                <w:iCs/>
              </w:rPr>
              <w:t xml:space="preserve">nd really the same situation we found in Tasmania, where patients on </w:t>
            </w:r>
            <w:r w:rsidR="005513E1" w:rsidRPr="009E5255">
              <w:rPr>
                <w:i/>
                <w:iCs/>
              </w:rPr>
              <w:t xml:space="preserve">the </w:t>
            </w:r>
            <w:r w:rsidRPr="009E5255">
              <w:rPr>
                <w:i/>
                <w:iCs/>
              </w:rPr>
              <w:t>northwest coast are less like</w:t>
            </w:r>
            <w:r w:rsidR="005A16A1" w:rsidRPr="009E5255">
              <w:rPr>
                <w:i/>
                <w:iCs/>
              </w:rPr>
              <w:t>ly</w:t>
            </w:r>
            <w:r w:rsidRPr="009E5255">
              <w:rPr>
                <w:i/>
                <w:iCs/>
              </w:rPr>
              <w:t xml:space="preserve"> to be prescribed some of these monoclonals.</w:t>
            </w:r>
          </w:p>
          <w:p w14:paraId="48DD3C37" w14:textId="37AF03B7" w:rsidR="00CC7D1A" w:rsidRPr="009E5255" w:rsidRDefault="00CC7D1A" w:rsidP="00CC7D1A">
            <w:pPr>
              <w:jc w:val="right"/>
              <w:rPr>
                <w:i/>
                <w:iCs/>
              </w:rPr>
            </w:pPr>
            <w:r w:rsidRPr="009E5255">
              <w:rPr>
                <w:i/>
                <w:iCs/>
              </w:rPr>
              <w:t xml:space="preserve">  -TGA-licensed compounder</w:t>
            </w:r>
          </w:p>
          <w:p w14:paraId="6A5BF38D" w14:textId="0F321BDB" w:rsidR="00CC7D1A" w:rsidRPr="009E5255" w:rsidRDefault="00CC7D1A" w:rsidP="00CC7D1A">
            <w:pPr>
              <w:rPr>
                <w:i/>
                <w:iCs/>
              </w:rPr>
            </w:pPr>
            <w:r w:rsidRPr="009E5255">
              <w:rPr>
                <w:i/>
                <w:iCs/>
              </w:rPr>
              <w:t>The restrictions are mainly in terms of longer or more complex treatments.  So, if there is a really complex, multi-drug, multi-day treatment</w:t>
            </w:r>
            <w:r w:rsidR="00074D67" w:rsidRPr="009E5255">
              <w:rPr>
                <w:i/>
                <w:iCs/>
              </w:rPr>
              <w:t>—</w:t>
            </w:r>
            <w:r w:rsidRPr="009E5255">
              <w:rPr>
                <w:i/>
                <w:iCs/>
              </w:rPr>
              <w:t>that can potentially often not be given.  And they may have to get referred to a larger centre for that.</w:t>
            </w:r>
          </w:p>
          <w:p w14:paraId="737CD1B3" w14:textId="51600669" w:rsidR="00CC7D1A" w:rsidRPr="009E5255" w:rsidRDefault="00CC7D1A" w:rsidP="00CC7D1A">
            <w:pPr>
              <w:jc w:val="right"/>
            </w:pPr>
            <w:r w:rsidRPr="009E5255">
              <w:rPr>
                <w:i/>
                <w:iCs/>
              </w:rPr>
              <w:t xml:space="preserve"> -Hospital </w:t>
            </w:r>
            <w:r w:rsidR="00423436" w:rsidRPr="009E5255">
              <w:rPr>
                <w:i/>
                <w:iCs/>
              </w:rPr>
              <w:t>p</w:t>
            </w:r>
            <w:r w:rsidRPr="009E5255">
              <w:rPr>
                <w:i/>
                <w:iCs/>
              </w:rPr>
              <w:t>harmac</w:t>
            </w:r>
            <w:r w:rsidR="00423436" w:rsidRPr="009E5255">
              <w:rPr>
                <w:i/>
                <w:iCs/>
              </w:rPr>
              <w:t>y</w:t>
            </w:r>
          </w:p>
        </w:tc>
      </w:tr>
    </w:tbl>
    <w:p w14:paraId="566EC2F8" w14:textId="77777777" w:rsidR="00CC7D1A" w:rsidRPr="009E5255" w:rsidRDefault="00CC7D1A" w:rsidP="00B63B0F"/>
    <w:p w14:paraId="51E1872B" w14:textId="1CEE3B2E" w:rsidR="008F7244" w:rsidRPr="009E5255" w:rsidRDefault="00074D67" w:rsidP="00B63B0F">
      <w:r w:rsidRPr="009E5255">
        <w:t>While local</w:t>
      </w:r>
      <w:r w:rsidR="00634BDD" w:rsidRPr="009E5255">
        <w:t xml:space="preserve"> compounding was </w:t>
      </w:r>
      <w:r w:rsidR="005A16A1" w:rsidRPr="009E5255">
        <w:t xml:space="preserve">proposed </w:t>
      </w:r>
      <w:r w:rsidR="00634BDD" w:rsidRPr="009E5255">
        <w:t xml:space="preserve">by a number of rurally based stakeholders as one means </w:t>
      </w:r>
      <w:r w:rsidRPr="009E5255">
        <w:t>to</w:t>
      </w:r>
      <w:r w:rsidR="00634BDD" w:rsidRPr="009E5255">
        <w:t xml:space="preserve"> mitigat</w:t>
      </w:r>
      <w:r w:rsidRPr="009E5255">
        <w:t>e</w:t>
      </w:r>
      <w:r w:rsidR="00634BDD" w:rsidRPr="009E5255">
        <w:t xml:space="preserve"> patient access </w:t>
      </w:r>
      <w:r w:rsidRPr="009E5255">
        <w:t>issues, a</w:t>
      </w:r>
      <w:r w:rsidR="00634BDD" w:rsidRPr="009E5255">
        <w:t xml:space="preserve"> majority of</w:t>
      </w:r>
      <w:r w:rsidR="00CC7D1A" w:rsidRPr="009E5255">
        <w:t xml:space="preserve"> s</w:t>
      </w:r>
      <w:r w:rsidR="0012768F" w:rsidRPr="009E5255">
        <w:t xml:space="preserve">takeholders </w:t>
      </w:r>
      <w:r w:rsidR="00C6498B" w:rsidRPr="009E5255">
        <w:t>acknowledged</w:t>
      </w:r>
      <w:r w:rsidR="00634BDD" w:rsidRPr="009E5255">
        <w:t xml:space="preserve"> </w:t>
      </w:r>
      <w:r w:rsidR="00C6498B" w:rsidRPr="009E5255">
        <w:t>that</w:t>
      </w:r>
      <w:r w:rsidR="0012768F" w:rsidRPr="009E5255">
        <w:t xml:space="preserve"> </w:t>
      </w:r>
      <w:r w:rsidR="00BA62F9" w:rsidRPr="009E5255">
        <w:t xml:space="preserve">there are </w:t>
      </w:r>
      <w:r w:rsidR="00C6498B" w:rsidRPr="009E5255">
        <w:t xml:space="preserve">numerous </w:t>
      </w:r>
      <w:r w:rsidR="00BA62F9" w:rsidRPr="009E5255">
        <w:t>challenges to providing</w:t>
      </w:r>
      <w:r w:rsidR="00C6498B" w:rsidRPr="009E5255">
        <w:t xml:space="preserve"> i</w:t>
      </w:r>
      <w:r w:rsidR="00812D5E" w:rsidRPr="009E5255">
        <w:t>n</w:t>
      </w:r>
      <w:r w:rsidR="0012768F" w:rsidRPr="009E5255">
        <w:t>-</w:t>
      </w:r>
      <w:r w:rsidR="00812D5E" w:rsidRPr="009E5255">
        <w:t xml:space="preserve">house </w:t>
      </w:r>
      <w:r w:rsidR="00BA62F9" w:rsidRPr="009E5255">
        <w:t>compounding</w:t>
      </w:r>
      <w:r w:rsidR="00634BDD" w:rsidRPr="009E5255">
        <w:t xml:space="preserve"> in rural settings</w:t>
      </w:r>
      <w:r w:rsidR="00C6498B" w:rsidRPr="009E5255">
        <w:t>, as</w:t>
      </w:r>
      <w:r w:rsidR="0048472F" w:rsidRPr="009E5255">
        <w:t xml:space="preserve"> </w:t>
      </w:r>
      <w:r w:rsidR="00C6498B" w:rsidRPr="009E5255">
        <w:t>these</w:t>
      </w:r>
      <w:r w:rsidR="00280B17" w:rsidRPr="009E5255">
        <w:t xml:space="preserve"> </w:t>
      </w:r>
      <w:r w:rsidR="0012768F" w:rsidRPr="009E5255">
        <w:t>services are</w:t>
      </w:r>
      <w:r w:rsidR="00280B17" w:rsidRPr="009E5255">
        <w:t xml:space="preserve"> expensive to set up and maintain</w:t>
      </w:r>
      <w:r w:rsidR="00C6498B" w:rsidRPr="009E5255">
        <w:t>, and</w:t>
      </w:r>
      <w:r w:rsidR="007B2E24" w:rsidRPr="009E5255">
        <w:t xml:space="preserve"> involv</w:t>
      </w:r>
      <w:r w:rsidR="00C6498B" w:rsidRPr="009E5255">
        <w:t>e complex</w:t>
      </w:r>
      <w:r w:rsidR="007B2E24" w:rsidRPr="009E5255">
        <w:t xml:space="preserve"> infrastructure, staffing, training and stock management</w:t>
      </w:r>
      <w:r w:rsidR="0048472F" w:rsidRPr="009E5255">
        <w:t xml:space="preserve">.  </w:t>
      </w:r>
      <w:r w:rsidR="007B19D1" w:rsidRPr="009E5255">
        <w:t>For smaller, regional compounders, sufficient stock needs to be kept on hand to facilitate just-in-time compounding, and such providers are keenly impacted by logistic</w:t>
      </w:r>
      <w:r w:rsidR="005A16A1" w:rsidRPr="009E5255">
        <w:t>s</w:t>
      </w:r>
      <w:r w:rsidR="007B19D1" w:rsidRPr="009E5255">
        <w:t xml:space="preserve"> issues.  </w:t>
      </w:r>
    </w:p>
    <w:tbl>
      <w:tblPr>
        <w:tblStyle w:val="TableGrid"/>
        <w:tblW w:w="0" w:type="auto"/>
        <w:tblInd w:w="1412" w:type="dxa"/>
        <w:tblLook w:val="04A0" w:firstRow="1" w:lastRow="0" w:firstColumn="1" w:lastColumn="0" w:noHBand="0" w:noVBand="1"/>
      </w:tblPr>
      <w:tblGrid>
        <w:gridCol w:w="7604"/>
      </w:tblGrid>
      <w:tr w:rsidR="008F7244" w:rsidRPr="009E5255" w14:paraId="101652FD" w14:textId="77777777" w:rsidTr="000C0B17">
        <w:tc>
          <w:tcPr>
            <w:tcW w:w="9011" w:type="dxa"/>
          </w:tcPr>
          <w:p w14:paraId="7975DD17" w14:textId="7A610EFA" w:rsidR="00BB21B3" w:rsidRPr="009E5255" w:rsidRDefault="008F7244" w:rsidP="00BB21B3">
            <w:pPr>
              <w:rPr>
                <w:i/>
                <w:iCs/>
              </w:rPr>
            </w:pPr>
            <w:r w:rsidRPr="009E5255">
              <w:rPr>
                <w:i/>
                <w:iCs/>
              </w:rPr>
              <w:t xml:space="preserve">If you're running a small hospital and you're gonna have someone who can go in and make some chemo every now and again, they might be on leave, you might not have many trained.  You've got to run a </w:t>
            </w:r>
            <w:r w:rsidR="005A16A1" w:rsidRPr="009E5255">
              <w:rPr>
                <w:i/>
                <w:iCs/>
              </w:rPr>
              <w:t>facility;</w:t>
            </w:r>
            <w:r w:rsidRPr="009E5255">
              <w:rPr>
                <w:i/>
                <w:iCs/>
              </w:rPr>
              <w:t xml:space="preserve"> it becomes too hard.  So just get it externally made.  In most situations, you can do that.  But with that comes a cost.</w:t>
            </w:r>
            <w:r w:rsidR="00BB21B3" w:rsidRPr="009E5255">
              <w:rPr>
                <w:i/>
                <w:iCs/>
              </w:rPr>
              <w:t xml:space="preserve"> </w:t>
            </w:r>
            <w:r w:rsidRPr="009E5255">
              <w:rPr>
                <w:i/>
                <w:iCs/>
              </w:rPr>
              <w:t xml:space="preserve">And you still got to get the cabinet serviced and do all those things to keep it running.  </w:t>
            </w:r>
            <w:r w:rsidR="00BB21B3" w:rsidRPr="009E5255">
              <w:rPr>
                <w:i/>
                <w:iCs/>
              </w:rPr>
              <w:t>[…] Y</w:t>
            </w:r>
            <w:r w:rsidRPr="009E5255">
              <w:rPr>
                <w:i/>
                <w:iCs/>
              </w:rPr>
              <w:t>ou got to get the place cleaned.</w:t>
            </w:r>
          </w:p>
          <w:p w14:paraId="5182443B" w14:textId="4DC6B24F" w:rsidR="008F7244" w:rsidRPr="009E5255" w:rsidRDefault="008F7244" w:rsidP="000C0B17">
            <w:pPr>
              <w:rPr>
                <w:i/>
                <w:iCs/>
              </w:rPr>
            </w:pPr>
            <w:r w:rsidRPr="009E5255">
              <w:rPr>
                <w:i/>
                <w:iCs/>
              </w:rPr>
              <w:t xml:space="preserve">You know, it's like opening a restaurant for dinner and having one person </w:t>
            </w:r>
            <w:r w:rsidR="00BB21B3" w:rsidRPr="009E5255">
              <w:rPr>
                <w:i/>
                <w:iCs/>
              </w:rPr>
              <w:t>vs</w:t>
            </w:r>
            <w:r w:rsidRPr="009E5255">
              <w:rPr>
                <w:i/>
                <w:iCs/>
              </w:rPr>
              <w:t xml:space="preserve"> 15 people arrive.  The</w:t>
            </w:r>
            <w:r w:rsidR="00BB21B3" w:rsidRPr="009E5255">
              <w:rPr>
                <w:i/>
                <w:iCs/>
              </w:rPr>
              <w:t>re</w:t>
            </w:r>
            <w:r w:rsidRPr="009E5255">
              <w:rPr>
                <w:i/>
                <w:iCs/>
              </w:rPr>
              <w:t xml:space="preserve"> are some fixed costs that make it </w:t>
            </w:r>
            <w:r w:rsidR="00BB21B3" w:rsidRPr="009E5255">
              <w:rPr>
                <w:i/>
                <w:iCs/>
              </w:rPr>
              <w:t>im</w:t>
            </w:r>
            <w:r w:rsidRPr="009E5255">
              <w:rPr>
                <w:i/>
                <w:iCs/>
              </w:rPr>
              <w:t xml:space="preserve">practical, and you don't want your </w:t>
            </w:r>
            <w:r w:rsidR="002054C9" w:rsidRPr="009E5255">
              <w:rPr>
                <w:i/>
                <w:iCs/>
              </w:rPr>
              <w:t>choux</w:t>
            </w:r>
            <w:r w:rsidR="00DE0CD0" w:rsidRPr="009E5255">
              <w:rPr>
                <w:i/>
                <w:iCs/>
              </w:rPr>
              <w:t>-</w:t>
            </w:r>
            <w:r w:rsidRPr="009E5255">
              <w:rPr>
                <w:i/>
                <w:iCs/>
              </w:rPr>
              <w:t>chef sitting there and no one's ordering</w:t>
            </w:r>
            <w:r w:rsidR="00AE2C51" w:rsidRPr="009E5255">
              <w:rPr>
                <w:i/>
                <w:iCs/>
              </w:rPr>
              <w:t xml:space="preserve"> </w:t>
            </w:r>
            <w:r w:rsidR="002054C9" w:rsidRPr="009E5255">
              <w:rPr>
                <w:i/>
                <w:iCs/>
              </w:rPr>
              <w:t xml:space="preserve">pastries </w:t>
            </w:r>
            <w:r w:rsidR="00AE2C51" w:rsidRPr="009E5255">
              <w:rPr>
                <w:i/>
                <w:iCs/>
              </w:rPr>
              <w:t>[…].</w:t>
            </w:r>
            <w:r w:rsidRPr="009E5255">
              <w:rPr>
                <w:i/>
                <w:iCs/>
              </w:rPr>
              <w:t xml:space="preserve"> </w:t>
            </w:r>
          </w:p>
          <w:p w14:paraId="0D805A56" w14:textId="26D38107" w:rsidR="008F7244" w:rsidRPr="009E5255" w:rsidRDefault="008F7244" w:rsidP="000C0B17">
            <w:pPr>
              <w:jc w:val="right"/>
              <w:rPr>
                <w:i/>
                <w:iCs/>
              </w:rPr>
            </w:pPr>
            <w:r w:rsidRPr="009E5255">
              <w:rPr>
                <w:i/>
                <w:iCs/>
              </w:rPr>
              <w:t xml:space="preserve"> </w:t>
            </w:r>
            <w:r w:rsidR="00BB21B3" w:rsidRPr="009E5255">
              <w:rPr>
                <w:i/>
                <w:iCs/>
              </w:rPr>
              <w:t>-</w:t>
            </w:r>
            <w:r w:rsidR="00B129BE" w:rsidRPr="009E5255">
              <w:rPr>
                <w:i/>
                <w:iCs/>
              </w:rPr>
              <w:t>H</w:t>
            </w:r>
            <w:r w:rsidRPr="009E5255">
              <w:rPr>
                <w:i/>
                <w:iCs/>
              </w:rPr>
              <w:t>ospital pharmacy</w:t>
            </w:r>
          </w:p>
        </w:tc>
      </w:tr>
    </w:tbl>
    <w:p w14:paraId="12413F17" w14:textId="77777777" w:rsidR="008F7244" w:rsidRPr="009E5255" w:rsidRDefault="008F7244" w:rsidP="00783598"/>
    <w:p w14:paraId="45DDF2D8" w14:textId="788880A8" w:rsidR="00AB2CA8" w:rsidRPr="009E5255" w:rsidRDefault="001A2C15" w:rsidP="007B19D1">
      <w:r w:rsidRPr="009E5255">
        <w:t xml:space="preserve">Attracting suitably qualified staff is </w:t>
      </w:r>
      <w:r w:rsidR="00F73D4A" w:rsidRPr="009E5255">
        <w:t xml:space="preserve">challenging </w:t>
      </w:r>
      <w:r w:rsidR="0027173F" w:rsidRPr="009E5255">
        <w:t>in</w:t>
      </w:r>
      <w:r w:rsidR="00F73D4A" w:rsidRPr="009E5255">
        <w:t xml:space="preserve"> </w:t>
      </w:r>
      <w:r w:rsidR="0012768F" w:rsidRPr="009E5255">
        <w:t xml:space="preserve">rural/regional </w:t>
      </w:r>
      <w:r w:rsidR="008F44A8" w:rsidRPr="009E5255">
        <w:t>areas</w:t>
      </w:r>
      <w:r w:rsidR="00965171" w:rsidRPr="009E5255">
        <w:t xml:space="preserve"> and</w:t>
      </w:r>
      <w:r w:rsidR="008F44A8" w:rsidRPr="009E5255">
        <w:t xml:space="preserve"> may require fly</w:t>
      </w:r>
      <w:r w:rsidR="0027173F" w:rsidRPr="009E5255">
        <w:t>ing</w:t>
      </w:r>
      <w:r w:rsidR="008F44A8" w:rsidRPr="009E5255">
        <w:t xml:space="preserve"> staff </w:t>
      </w:r>
      <w:r w:rsidR="00111313" w:rsidRPr="009E5255">
        <w:t>to metropolitan centres</w:t>
      </w:r>
      <w:r w:rsidR="008F44A8" w:rsidRPr="009E5255">
        <w:t xml:space="preserve"> for specialised training</w:t>
      </w:r>
      <w:r w:rsidR="00014DCA" w:rsidRPr="009E5255">
        <w:t>,</w:t>
      </w:r>
      <w:r w:rsidR="008F44A8" w:rsidRPr="009E5255">
        <w:t xml:space="preserve"> </w:t>
      </w:r>
      <w:r w:rsidR="00111313" w:rsidRPr="009E5255">
        <w:t xml:space="preserve">thereby </w:t>
      </w:r>
      <w:r w:rsidR="00492A15" w:rsidRPr="009E5255">
        <w:t>increasing costs</w:t>
      </w:r>
      <w:r w:rsidR="0048472F" w:rsidRPr="009E5255">
        <w:t xml:space="preserve">.  </w:t>
      </w:r>
      <w:r w:rsidR="000F6B34" w:rsidRPr="009E5255">
        <w:t xml:space="preserve">Additionally, </w:t>
      </w:r>
      <w:r w:rsidR="00111313" w:rsidRPr="009E5255">
        <w:t xml:space="preserve">limited </w:t>
      </w:r>
      <w:r w:rsidR="000F6B34" w:rsidRPr="009E5255">
        <w:t xml:space="preserve">availability of </w:t>
      </w:r>
      <w:r w:rsidR="00B20685" w:rsidRPr="009E5255">
        <w:t>medical oncologists and oncology nurses</w:t>
      </w:r>
      <w:r w:rsidR="00111313" w:rsidRPr="009E5255">
        <w:t xml:space="preserve"> </w:t>
      </w:r>
      <w:r w:rsidR="0012768F" w:rsidRPr="009E5255">
        <w:t xml:space="preserve">to undertake the safe administration of cancer medicines </w:t>
      </w:r>
      <w:r w:rsidR="00B20685" w:rsidRPr="009E5255">
        <w:t xml:space="preserve">may </w:t>
      </w:r>
      <w:r w:rsidR="00111313" w:rsidRPr="009E5255">
        <w:t>preclude the feasibility of</w:t>
      </w:r>
      <w:r w:rsidR="00B20685" w:rsidRPr="009E5255">
        <w:t xml:space="preserve"> </w:t>
      </w:r>
      <w:r w:rsidR="000722CE" w:rsidRPr="009E5255">
        <w:t>rural</w:t>
      </w:r>
      <w:r w:rsidR="00B20685" w:rsidRPr="009E5255">
        <w:t xml:space="preserve"> compounding </w:t>
      </w:r>
      <w:r w:rsidR="00111313" w:rsidRPr="009E5255">
        <w:t>services</w:t>
      </w:r>
      <w:r w:rsidR="00B20685" w:rsidRPr="009E5255">
        <w:t>.</w:t>
      </w:r>
      <w:r w:rsidR="008F7244" w:rsidRPr="009E5255">
        <w:t xml:space="preserve">  </w:t>
      </w:r>
      <w:r w:rsidR="00111313" w:rsidRPr="009E5255">
        <w:t>H</w:t>
      </w:r>
      <w:r w:rsidR="008F7244" w:rsidRPr="009E5255">
        <w:t>ospital pharmacis</w:t>
      </w:r>
      <w:r w:rsidR="005A16A1" w:rsidRPr="009E5255">
        <w:t>ts</w:t>
      </w:r>
      <w:r w:rsidR="008F7244" w:rsidRPr="009E5255">
        <w:t xml:space="preserve"> </w:t>
      </w:r>
      <w:r w:rsidR="009A4A7B" w:rsidRPr="009E5255">
        <w:t>underscored</w:t>
      </w:r>
      <w:r w:rsidR="00111313" w:rsidRPr="009E5255">
        <w:t xml:space="preserve"> the difficulty of</w:t>
      </w:r>
      <w:r w:rsidR="008F7244" w:rsidRPr="009E5255">
        <w:t xml:space="preserve"> </w:t>
      </w:r>
      <w:r w:rsidR="009A4A7B" w:rsidRPr="009E5255">
        <w:t>maintaining</w:t>
      </w:r>
      <w:r w:rsidR="008F7244" w:rsidRPr="009E5255">
        <w:t xml:space="preserve"> </w:t>
      </w:r>
      <w:r w:rsidR="00111313" w:rsidRPr="009E5255">
        <w:t>oncology</w:t>
      </w:r>
      <w:r w:rsidR="008F7244" w:rsidRPr="009E5255">
        <w:t xml:space="preserve"> service</w:t>
      </w:r>
      <w:r w:rsidR="00111313" w:rsidRPr="009E5255">
        <w:t>s in rural settings,</w:t>
      </w:r>
      <w:r w:rsidR="008F7244" w:rsidRPr="009E5255">
        <w:t xml:space="preserve"> </w:t>
      </w:r>
      <w:r w:rsidR="009A4A7B" w:rsidRPr="009E5255">
        <w:t>whose financial sustainability</w:t>
      </w:r>
      <w:r w:rsidR="00111313" w:rsidRPr="009E5255">
        <w:t xml:space="preserve"> requir</w:t>
      </w:r>
      <w:r w:rsidR="009A4A7B" w:rsidRPr="009E5255">
        <w:t>es</w:t>
      </w:r>
      <w:r w:rsidR="008F7244" w:rsidRPr="009E5255">
        <w:t xml:space="preserve"> </w:t>
      </w:r>
      <w:r w:rsidR="009A4A7B" w:rsidRPr="009E5255">
        <w:t xml:space="preserve">a </w:t>
      </w:r>
      <w:r w:rsidR="008F7244" w:rsidRPr="009E5255">
        <w:t xml:space="preserve">minimum </w:t>
      </w:r>
      <w:r w:rsidR="00111313" w:rsidRPr="009E5255">
        <w:t>daily throughput</w:t>
      </w:r>
      <w:r w:rsidR="008F7244" w:rsidRPr="009E5255">
        <w:t xml:space="preserve"> (</w:t>
      </w:r>
      <w:r w:rsidR="00111313" w:rsidRPr="009E5255">
        <w:t xml:space="preserve">estimated by </w:t>
      </w:r>
      <w:r w:rsidR="008F7244" w:rsidRPr="009E5255">
        <w:t>stakeholder</w:t>
      </w:r>
      <w:r w:rsidR="00634153" w:rsidRPr="009E5255">
        <w:t>s</w:t>
      </w:r>
      <w:r w:rsidR="007B19D1" w:rsidRPr="009E5255">
        <w:t xml:space="preserve"> to be </w:t>
      </w:r>
      <w:r w:rsidR="00634153" w:rsidRPr="009E5255">
        <w:t>between</w:t>
      </w:r>
      <w:r w:rsidR="009A4A7B" w:rsidRPr="009E5255">
        <w:t xml:space="preserve"> </w:t>
      </w:r>
      <w:r w:rsidR="003F014B" w:rsidRPr="009E5255">
        <w:t>six</w:t>
      </w:r>
      <w:r w:rsidR="00111313" w:rsidRPr="009E5255">
        <w:t xml:space="preserve"> </w:t>
      </w:r>
      <w:r w:rsidR="00634153" w:rsidRPr="009E5255">
        <w:t xml:space="preserve">and eight </w:t>
      </w:r>
      <w:r w:rsidR="009A4A7B" w:rsidRPr="009E5255">
        <w:t>full-time chairs</w:t>
      </w:r>
      <w:r w:rsidR="007B19D1" w:rsidRPr="009E5255">
        <w:t>)</w:t>
      </w:r>
      <w:r w:rsidR="008F7244" w:rsidRPr="009E5255">
        <w:t>.</w:t>
      </w:r>
    </w:p>
    <w:tbl>
      <w:tblPr>
        <w:tblStyle w:val="TableGrid"/>
        <w:tblW w:w="0" w:type="auto"/>
        <w:tblInd w:w="1412" w:type="dxa"/>
        <w:tblLook w:val="04A0" w:firstRow="1" w:lastRow="0" w:firstColumn="1" w:lastColumn="0" w:noHBand="0" w:noVBand="1"/>
      </w:tblPr>
      <w:tblGrid>
        <w:gridCol w:w="7604"/>
      </w:tblGrid>
      <w:tr w:rsidR="00AB2CA8" w:rsidRPr="009E5255" w14:paraId="78218715" w14:textId="77777777" w:rsidTr="000C0B17">
        <w:tc>
          <w:tcPr>
            <w:tcW w:w="9011" w:type="dxa"/>
          </w:tcPr>
          <w:p w14:paraId="083D0661" w14:textId="5C65E858" w:rsidR="00BE401D" w:rsidRPr="009E5255" w:rsidRDefault="005E65BD" w:rsidP="00BE401D">
            <w:pPr>
              <w:rPr>
                <w:i/>
                <w:iCs/>
              </w:rPr>
            </w:pPr>
            <w:r w:rsidRPr="009E5255">
              <w:rPr>
                <w:i/>
                <w:iCs/>
              </w:rPr>
              <w:t>W</w:t>
            </w:r>
            <w:r w:rsidR="00BE401D" w:rsidRPr="009E5255">
              <w:rPr>
                <w:i/>
                <w:iCs/>
              </w:rPr>
              <w:t>e</w:t>
            </w:r>
            <w:r w:rsidRPr="009E5255">
              <w:rPr>
                <w:i/>
                <w:iCs/>
              </w:rPr>
              <w:t xml:space="preserve"> really</w:t>
            </w:r>
            <w:r w:rsidR="00BE401D" w:rsidRPr="009E5255">
              <w:rPr>
                <w:i/>
                <w:iCs/>
              </w:rPr>
              <w:t xml:space="preserve"> need to be running a site every day to make it viable</w:t>
            </w:r>
            <w:r w:rsidRPr="009E5255">
              <w:rPr>
                <w:i/>
                <w:iCs/>
              </w:rPr>
              <w:t>.</w:t>
            </w:r>
            <w:r w:rsidR="00BE401D" w:rsidRPr="009E5255">
              <w:rPr>
                <w:i/>
                <w:iCs/>
              </w:rPr>
              <w:t xml:space="preserve"> </w:t>
            </w:r>
            <w:r w:rsidRPr="009E5255">
              <w:rPr>
                <w:i/>
                <w:iCs/>
              </w:rPr>
              <w:t xml:space="preserve"> T</w:t>
            </w:r>
            <w:r w:rsidR="00BE401D" w:rsidRPr="009E5255">
              <w:rPr>
                <w:i/>
                <w:iCs/>
              </w:rPr>
              <w:t>urning it off and not having someone in it for two or three days</w:t>
            </w:r>
            <w:r w:rsidRPr="009E5255">
              <w:rPr>
                <w:i/>
                <w:iCs/>
              </w:rPr>
              <w:t>—</w:t>
            </w:r>
            <w:r w:rsidR="00BE401D" w:rsidRPr="009E5255">
              <w:rPr>
                <w:i/>
                <w:iCs/>
              </w:rPr>
              <w:t>and then just starting it up on a Monday</w:t>
            </w:r>
            <w:r w:rsidRPr="009E5255">
              <w:rPr>
                <w:i/>
                <w:iCs/>
              </w:rPr>
              <w:t>—</w:t>
            </w:r>
            <w:r w:rsidR="00BE401D" w:rsidRPr="009E5255">
              <w:rPr>
                <w:i/>
                <w:iCs/>
              </w:rPr>
              <w:t xml:space="preserve">probably isn't going to be viable.  </w:t>
            </w:r>
          </w:p>
          <w:p w14:paraId="02ABD944" w14:textId="199B00B7" w:rsidR="00BE401D" w:rsidRPr="009E5255" w:rsidRDefault="00BE401D" w:rsidP="00CA5EF6">
            <w:pPr>
              <w:jc w:val="right"/>
              <w:rPr>
                <w:i/>
                <w:iCs/>
              </w:rPr>
            </w:pPr>
            <w:r w:rsidRPr="009E5255">
              <w:rPr>
                <w:i/>
                <w:iCs/>
              </w:rPr>
              <w:t>-Hospital pharmacy</w:t>
            </w:r>
          </w:p>
          <w:p w14:paraId="1FD3973C" w14:textId="5AEDCB63" w:rsidR="00C309D0" w:rsidRPr="009E5255" w:rsidRDefault="003F014B" w:rsidP="00BE401D">
            <w:pPr>
              <w:rPr>
                <w:i/>
                <w:iCs/>
              </w:rPr>
            </w:pPr>
            <w:r w:rsidRPr="009E5255">
              <w:rPr>
                <w:i/>
                <w:iCs/>
              </w:rPr>
              <w:t>I</w:t>
            </w:r>
            <w:r w:rsidR="00BE401D" w:rsidRPr="009E5255">
              <w:rPr>
                <w:i/>
                <w:iCs/>
              </w:rPr>
              <w:t>f none of that was an issue in terms of set up and workforce</w:t>
            </w:r>
            <w:r w:rsidRPr="009E5255">
              <w:rPr>
                <w:i/>
                <w:iCs/>
              </w:rPr>
              <w:t>,</w:t>
            </w:r>
            <w:r w:rsidR="00BE401D" w:rsidRPr="009E5255">
              <w:rPr>
                <w:i/>
                <w:iCs/>
              </w:rPr>
              <w:t xml:space="preserve"> to be profitable </w:t>
            </w:r>
            <w:r w:rsidRPr="009E5255">
              <w:rPr>
                <w:i/>
                <w:iCs/>
              </w:rPr>
              <w:t>[…]</w:t>
            </w:r>
            <w:r w:rsidR="00BE401D" w:rsidRPr="009E5255">
              <w:rPr>
                <w:i/>
                <w:iCs/>
              </w:rPr>
              <w:t xml:space="preserve"> you'd need at least six chairs, at a minimum</w:t>
            </w:r>
            <w:r w:rsidRPr="009E5255">
              <w:rPr>
                <w:i/>
                <w:iCs/>
              </w:rPr>
              <w:t>.</w:t>
            </w:r>
            <w:r w:rsidR="00BE401D" w:rsidRPr="009E5255">
              <w:rPr>
                <w:i/>
                <w:iCs/>
              </w:rPr>
              <w:t xml:space="preserve"> I</w:t>
            </w:r>
            <w:r w:rsidRPr="009E5255">
              <w:rPr>
                <w:i/>
                <w:iCs/>
              </w:rPr>
              <w:t>t</w:t>
            </w:r>
            <w:r w:rsidR="00BE401D" w:rsidRPr="009E5255">
              <w:rPr>
                <w:i/>
                <w:iCs/>
              </w:rPr>
              <w:t xml:space="preserve"> wouldn't go anywhere without that.  </w:t>
            </w:r>
          </w:p>
          <w:p w14:paraId="6EBA321D" w14:textId="7C531008" w:rsidR="00AB2CA8" w:rsidRPr="009E5255" w:rsidRDefault="00BE401D" w:rsidP="00CA5EF6">
            <w:pPr>
              <w:jc w:val="right"/>
              <w:rPr>
                <w:i/>
                <w:iCs/>
              </w:rPr>
            </w:pPr>
            <w:r w:rsidRPr="009E5255">
              <w:rPr>
                <w:i/>
                <w:iCs/>
              </w:rPr>
              <w:t>-Hospital pharmacy</w:t>
            </w:r>
          </w:p>
        </w:tc>
      </w:tr>
    </w:tbl>
    <w:p w14:paraId="49EF082F" w14:textId="23EC2788" w:rsidR="004E408B" w:rsidRPr="009E5255" w:rsidRDefault="004E408B" w:rsidP="00783598"/>
    <w:p w14:paraId="5FC48258" w14:textId="307747DA" w:rsidR="00D916A6" w:rsidRPr="009E5255" w:rsidRDefault="00A24B90" w:rsidP="00B02DB5">
      <w:r w:rsidRPr="009E5255">
        <w:t xml:space="preserve">Despite these challenges, widespread and growing dependence upon third-party compounders may </w:t>
      </w:r>
      <w:r w:rsidR="00EB7FDF" w:rsidRPr="009E5255">
        <w:t>erode</w:t>
      </w:r>
      <w:r w:rsidRPr="009E5255">
        <w:t xml:space="preserve"> these specialised skills </w:t>
      </w:r>
      <w:r w:rsidR="00442C19" w:rsidRPr="009E5255">
        <w:t>in non-metropolitan areas</w:t>
      </w:r>
      <w:r w:rsidR="009E5FB2" w:rsidRPr="009E5255">
        <w:t>, and in the public sector more broadly</w:t>
      </w:r>
      <w:r w:rsidRPr="009E5255">
        <w:t xml:space="preserve">.  </w:t>
      </w:r>
      <w:r w:rsidR="009304F6" w:rsidRPr="009E5255">
        <w:t>S</w:t>
      </w:r>
      <w:r w:rsidR="38BE4008" w:rsidRPr="009E5255">
        <w:t xml:space="preserve">takeholders </w:t>
      </w:r>
      <w:r w:rsidR="24A20EA2" w:rsidRPr="009E5255">
        <w:t xml:space="preserve">from </w:t>
      </w:r>
      <w:r w:rsidR="05FA9BD3" w:rsidRPr="009E5255">
        <w:t xml:space="preserve">a </w:t>
      </w:r>
      <w:r w:rsidR="24A20EA2" w:rsidRPr="009E5255">
        <w:t>hospital pharmac</w:t>
      </w:r>
      <w:r w:rsidR="1B98237A" w:rsidRPr="009E5255">
        <w:t>y</w:t>
      </w:r>
      <w:r w:rsidR="43E7CB96" w:rsidRPr="009E5255">
        <w:t xml:space="preserve"> </w:t>
      </w:r>
      <w:r w:rsidR="38BE4008" w:rsidRPr="009E5255">
        <w:t xml:space="preserve">noted that </w:t>
      </w:r>
      <w:r w:rsidR="21AB3BB2" w:rsidRPr="009E5255">
        <w:t xml:space="preserve">there </w:t>
      </w:r>
      <w:r w:rsidR="009304F6" w:rsidRPr="009E5255">
        <w:t>is</w:t>
      </w:r>
      <w:r w:rsidR="21AB3BB2" w:rsidRPr="009E5255">
        <w:t xml:space="preserve"> an increase</w:t>
      </w:r>
      <w:r w:rsidR="00C309D0" w:rsidRPr="009E5255">
        <w:t>d</w:t>
      </w:r>
      <w:r w:rsidR="21AB3BB2" w:rsidRPr="009E5255">
        <w:t xml:space="preserve"> need for rural capacity for in-house compounding</w:t>
      </w:r>
      <w:r w:rsidR="009304F6" w:rsidRPr="009E5255">
        <w:t>,</w:t>
      </w:r>
      <w:r w:rsidR="21AB3BB2" w:rsidRPr="009E5255">
        <w:t xml:space="preserve"> </w:t>
      </w:r>
      <w:r w:rsidR="38BE4008" w:rsidRPr="009E5255">
        <w:t xml:space="preserve">due to the </w:t>
      </w:r>
      <w:r w:rsidR="009304F6" w:rsidRPr="009E5255">
        <w:t>rising</w:t>
      </w:r>
      <w:r w:rsidR="38BE4008" w:rsidRPr="009E5255">
        <w:t xml:space="preserve"> cancer burden and </w:t>
      </w:r>
      <w:r w:rsidR="42AA5F40" w:rsidRPr="009E5255">
        <w:t xml:space="preserve">emergence of </w:t>
      </w:r>
      <w:r w:rsidR="009304F6" w:rsidRPr="009E5255">
        <w:t>enhanced</w:t>
      </w:r>
      <w:r w:rsidR="42AA5F40" w:rsidRPr="009E5255">
        <w:t xml:space="preserve"> cancer treatments requiring regular</w:t>
      </w:r>
      <w:r w:rsidR="009304F6" w:rsidRPr="009E5255">
        <w:t>,</w:t>
      </w:r>
      <w:r w:rsidR="42AA5F40" w:rsidRPr="009E5255">
        <w:t xml:space="preserve"> </w:t>
      </w:r>
      <w:r w:rsidR="7D84F9D1" w:rsidRPr="009E5255">
        <w:t>long</w:t>
      </w:r>
      <w:r w:rsidR="009304F6" w:rsidRPr="009E5255">
        <w:t>-</w:t>
      </w:r>
      <w:r w:rsidR="38BE4008" w:rsidRPr="009E5255">
        <w:t xml:space="preserve">duration </w:t>
      </w:r>
      <w:r w:rsidR="5F5EC14E" w:rsidRPr="009E5255">
        <w:t>treatment</w:t>
      </w:r>
      <w:r w:rsidR="0048472F" w:rsidRPr="009E5255">
        <w:t xml:space="preserve">.  </w:t>
      </w:r>
      <w:r w:rsidR="009A707C" w:rsidRPr="009E5255">
        <w:t>T</w:t>
      </w:r>
      <w:r w:rsidR="193674D9" w:rsidRPr="009E5255">
        <w:rPr>
          <w:color w:val="000000" w:themeColor="text1"/>
        </w:rPr>
        <w:t xml:space="preserve">here were instances </w:t>
      </w:r>
      <w:r w:rsidR="009A707C" w:rsidRPr="009E5255">
        <w:rPr>
          <w:color w:val="000000" w:themeColor="text1"/>
        </w:rPr>
        <w:t xml:space="preserve">noted </w:t>
      </w:r>
      <w:r w:rsidR="002C658D" w:rsidRPr="009E5255">
        <w:rPr>
          <w:color w:val="000000" w:themeColor="text1"/>
        </w:rPr>
        <w:t>of</w:t>
      </w:r>
      <w:r w:rsidR="193674D9" w:rsidRPr="009E5255">
        <w:rPr>
          <w:color w:val="000000" w:themeColor="text1"/>
        </w:rPr>
        <w:t xml:space="preserve"> small compounding facilities </w:t>
      </w:r>
      <w:r w:rsidR="002C658D" w:rsidRPr="009E5255">
        <w:rPr>
          <w:color w:val="000000" w:themeColor="text1"/>
        </w:rPr>
        <w:t xml:space="preserve">in </w:t>
      </w:r>
      <w:r w:rsidR="193674D9" w:rsidRPr="009E5255">
        <w:rPr>
          <w:color w:val="000000" w:themeColor="text1"/>
        </w:rPr>
        <w:t xml:space="preserve">rural settings unable to </w:t>
      </w:r>
      <w:r w:rsidR="002C658D" w:rsidRPr="009E5255">
        <w:rPr>
          <w:color w:val="000000" w:themeColor="text1"/>
        </w:rPr>
        <w:t>accommodate</w:t>
      </w:r>
      <w:r w:rsidR="193674D9" w:rsidRPr="009E5255">
        <w:rPr>
          <w:color w:val="000000" w:themeColor="text1"/>
        </w:rPr>
        <w:t xml:space="preserve"> </w:t>
      </w:r>
      <w:r w:rsidR="002C658D" w:rsidRPr="009E5255">
        <w:rPr>
          <w:color w:val="000000" w:themeColor="text1"/>
        </w:rPr>
        <w:t>local</w:t>
      </w:r>
      <w:r w:rsidR="193674D9" w:rsidRPr="009E5255">
        <w:rPr>
          <w:color w:val="000000" w:themeColor="text1"/>
        </w:rPr>
        <w:t xml:space="preserve"> demand</w:t>
      </w:r>
      <w:r w:rsidR="0048472F" w:rsidRPr="009E5255">
        <w:rPr>
          <w:color w:val="000000" w:themeColor="text1"/>
        </w:rPr>
        <w:t xml:space="preserve">.  </w:t>
      </w:r>
      <w:r w:rsidR="002C658D" w:rsidRPr="009E5255">
        <w:t>Expanding</w:t>
      </w:r>
      <w:r w:rsidR="52E486E8" w:rsidRPr="009E5255">
        <w:t xml:space="preserve"> </w:t>
      </w:r>
      <w:r w:rsidR="002C658D" w:rsidRPr="009E5255">
        <w:t xml:space="preserve">local </w:t>
      </w:r>
      <w:r w:rsidR="52E486E8" w:rsidRPr="009E5255">
        <w:t>compound</w:t>
      </w:r>
      <w:r w:rsidR="002C658D" w:rsidRPr="009E5255">
        <w:t>ing</w:t>
      </w:r>
      <w:r w:rsidR="52E486E8" w:rsidRPr="009E5255">
        <w:t xml:space="preserve"> was </w:t>
      </w:r>
      <w:r w:rsidR="002C658D" w:rsidRPr="009E5255">
        <w:t>seen by some rurally based stakeholders</w:t>
      </w:r>
      <w:r w:rsidR="52E486E8" w:rsidRPr="009E5255">
        <w:t xml:space="preserve"> to promote </w:t>
      </w:r>
      <w:r w:rsidR="002C658D" w:rsidRPr="009E5255">
        <w:t xml:space="preserve">patient </w:t>
      </w:r>
      <w:r w:rsidR="52E486E8" w:rsidRPr="009E5255">
        <w:t xml:space="preserve">access </w:t>
      </w:r>
      <w:r w:rsidR="002C658D" w:rsidRPr="009E5255">
        <w:t>by expanding the availability of proximate and home-based cancer treatment options</w:t>
      </w:r>
      <w:r w:rsidR="0048472F" w:rsidRPr="009E5255">
        <w:t xml:space="preserve">.  </w:t>
      </w:r>
    </w:p>
    <w:tbl>
      <w:tblPr>
        <w:tblStyle w:val="TableGrid"/>
        <w:tblW w:w="7602" w:type="dxa"/>
        <w:tblInd w:w="1413" w:type="dxa"/>
        <w:tblLayout w:type="fixed"/>
        <w:tblLook w:val="06A0" w:firstRow="1" w:lastRow="0" w:firstColumn="1" w:lastColumn="0" w:noHBand="1" w:noVBand="1"/>
      </w:tblPr>
      <w:tblGrid>
        <w:gridCol w:w="7602"/>
      </w:tblGrid>
      <w:tr w:rsidR="1B5483A2" w:rsidRPr="009E5255" w14:paraId="2A28833B" w14:textId="77777777" w:rsidTr="00CA5EF6">
        <w:tc>
          <w:tcPr>
            <w:tcW w:w="7602" w:type="dxa"/>
          </w:tcPr>
          <w:p w14:paraId="130834C5" w14:textId="0D219B1F" w:rsidR="00D916A6" w:rsidRPr="009E5255" w:rsidRDefault="621A9B39" w:rsidP="00783598">
            <w:pPr>
              <w:rPr>
                <w:i/>
                <w:iCs/>
              </w:rPr>
            </w:pPr>
            <w:r w:rsidRPr="009E5255">
              <w:rPr>
                <w:i/>
                <w:iCs/>
              </w:rPr>
              <w:t>It</w:t>
            </w:r>
            <w:r w:rsidR="00D916A6" w:rsidRPr="009E5255">
              <w:rPr>
                <w:i/>
                <w:iCs/>
              </w:rPr>
              <w:t>’</w:t>
            </w:r>
            <w:r w:rsidRPr="009E5255">
              <w:rPr>
                <w:i/>
                <w:iCs/>
              </w:rPr>
              <w:t>s increasing rates of cancer in the community</w:t>
            </w:r>
            <w:r w:rsidR="0048472F" w:rsidRPr="009E5255">
              <w:rPr>
                <w:i/>
                <w:iCs/>
              </w:rPr>
              <w:t xml:space="preserve">.  </w:t>
            </w:r>
            <w:r w:rsidRPr="009E5255">
              <w:rPr>
                <w:i/>
                <w:iCs/>
              </w:rPr>
              <w:t>It's also the addition of the immunotherapies</w:t>
            </w:r>
            <w:r w:rsidR="00D11034" w:rsidRPr="009E5255">
              <w:rPr>
                <w:i/>
                <w:iCs/>
              </w:rPr>
              <w:t>—</w:t>
            </w:r>
            <w:r w:rsidRPr="009E5255">
              <w:rPr>
                <w:i/>
                <w:iCs/>
              </w:rPr>
              <w:t>you've got a treatment that is every three weeks or every two or four weeks</w:t>
            </w:r>
            <w:r w:rsidR="00D11034" w:rsidRPr="009E5255">
              <w:rPr>
                <w:i/>
                <w:iCs/>
              </w:rPr>
              <w:t>,</w:t>
            </w:r>
            <w:r w:rsidRPr="009E5255">
              <w:rPr>
                <w:i/>
                <w:iCs/>
              </w:rPr>
              <w:t xml:space="preserve"> or every three or six weeks, depending on your drug</w:t>
            </w:r>
            <w:r w:rsidR="0048472F" w:rsidRPr="009E5255">
              <w:rPr>
                <w:i/>
                <w:iCs/>
              </w:rPr>
              <w:t xml:space="preserve">.  </w:t>
            </w:r>
            <w:r w:rsidRPr="009E5255">
              <w:rPr>
                <w:i/>
                <w:iCs/>
              </w:rPr>
              <w:t>And that's got no end dat</w:t>
            </w:r>
            <w:r w:rsidR="00D916A6" w:rsidRPr="009E5255">
              <w:rPr>
                <w:i/>
                <w:iCs/>
              </w:rPr>
              <w:t>e</w:t>
            </w:r>
            <w:r w:rsidRPr="009E5255">
              <w:rPr>
                <w:i/>
                <w:iCs/>
              </w:rPr>
              <w:t xml:space="preserve"> at the moment</w:t>
            </w:r>
            <w:r w:rsidR="0048472F" w:rsidRPr="009E5255">
              <w:rPr>
                <w:i/>
                <w:iCs/>
              </w:rPr>
              <w:t xml:space="preserve">.  </w:t>
            </w:r>
            <w:r w:rsidRPr="009E5255">
              <w:rPr>
                <w:i/>
                <w:iCs/>
              </w:rPr>
              <w:t>Patients are not inclined to stop treatment because there's no data to say that, you know, a year's worth of treatment will do you for another 10 years</w:t>
            </w:r>
            <w:r w:rsidR="0048472F" w:rsidRPr="009E5255">
              <w:rPr>
                <w:i/>
                <w:iCs/>
              </w:rPr>
              <w:t xml:space="preserve">.  </w:t>
            </w:r>
            <w:r w:rsidRPr="009E5255">
              <w:rPr>
                <w:i/>
                <w:iCs/>
              </w:rPr>
              <w:t>So those rolling treatments continue on</w:t>
            </w:r>
            <w:r w:rsidR="0048472F" w:rsidRPr="009E5255">
              <w:rPr>
                <w:i/>
                <w:iCs/>
              </w:rPr>
              <w:t xml:space="preserve">.  </w:t>
            </w:r>
            <w:r w:rsidRPr="009E5255">
              <w:rPr>
                <w:i/>
                <w:iCs/>
              </w:rPr>
              <w:t>Our treatments are better</w:t>
            </w:r>
            <w:r w:rsidR="00B776BD" w:rsidRPr="009E5255">
              <w:rPr>
                <w:i/>
                <w:iCs/>
              </w:rPr>
              <w:t>—</w:t>
            </w:r>
            <w:r w:rsidRPr="009E5255">
              <w:rPr>
                <w:i/>
                <w:iCs/>
              </w:rPr>
              <w:t>people are living longer</w:t>
            </w:r>
            <w:r w:rsidR="0048472F" w:rsidRPr="009E5255">
              <w:rPr>
                <w:i/>
                <w:iCs/>
              </w:rPr>
              <w:t xml:space="preserve">.  </w:t>
            </w:r>
            <w:r w:rsidR="00D916A6" w:rsidRPr="009E5255">
              <w:rPr>
                <w:i/>
                <w:iCs/>
              </w:rPr>
              <w:t>O</w:t>
            </w:r>
            <w:r w:rsidRPr="009E5255">
              <w:rPr>
                <w:i/>
                <w:iCs/>
              </w:rPr>
              <w:t>nce upon a time</w:t>
            </w:r>
            <w:r w:rsidR="00B776BD" w:rsidRPr="009E5255">
              <w:rPr>
                <w:i/>
                <w:iCs/>
              </w:rPr>
              <w:t>,</w:t>
            </w:r>
            <w:r w:rsidRPr="009E5255">
              <w:rPr>
                <w:i/>
                <w:iCs/>
              </w:rPr>
              <w:t xml:space="preserve"> you had patients</w:t>
            </w:r>
            <w:r w:rsidR="00B776BD" w:rsidRPr="009E5255">
              <w:rPr>
                <w:i/>
                <w:iCs/>
              </w:rPr>
              <w:t>,</w:t>
            </w:r>
            <w:r w:rsidRPr="009E5255">
              <w:rPr>
                <w:i/>
                <w:iCs/>
              </w:rPr>
              <w:t xml:space="preserve"> it's hard to say</w:t>
            </w:r>
            <w:r w:rsidR="00D916A6" w:rsidRPr="009E5255">
              <w:rPr>
                <w:i/>
                <w:iCs/>
              </w:rPr>
              <w:t>,</w:t>
            </w:r>
            <w:r w:rsidRPr="009E5255">
              <w:rPr>
                <w:i/>
                <w:iCs/>
              </w:rPr>
              <w:t xml:space="preserve"> drop off after, six to 12 months of therapy</w:t>
            </w:r>
            <w:r w:rsidR="0048472F" w:rsidRPr="009E5255">
              <w:rPr>
                <w:i/>
                <w:iCs/>
              </w:rPr>
              <w:t xml:space="preserve">.  </w:t>
            </w:r>
            <w:r w:rsidR="00B776BD" w:rsidRPr="009E5255">
              <w:rPr>
                <w:i/>
                <w:iCs/>
              </w:rPr>
              <w:t>Now</w:t>
            </w:r>
            <w:r w:rsidRPr="009E5255">
              <w:rPr>
                <w:i/>
                <w:iCs/>
              </w:rPr>
              <w:t xml:space="preserve"> those patients aren't dropping off</w:t>
            </w:r>
            <w:r w:rsidR="00B776BD" w:rsidRPr="009E5255">
              <w:rPr>
                <w:i/>
                <w:iCs/>
              </w:rPr>
              <w:t>—</w:t>
            </w:r>
            <w:r w:rsidRPr="009E5255">
              <w:rPr>
                <w:i/>
                <w:iCs/>
              </w:rPr>
              <w:t>they’re living and we're tr</w:t>
            </w:r>
            <w:r w:rsidR="00D916A6" w:rsidRPr="009E5255">
              <w:rPr>
                <w:i/>
                <w:iCs/>
              </w:rPr>
              <w:t xml:space="preserve">eating </w:t>
            </w:r>
            <w:r w:rsidRPr="009E5255">
              <w:rPr>
                <w:i/>
                <w:iCs/>
              </w:rPr>
              <w:t>longer</w:t>
            </w:r>
            <w:r w:rsidR="00D916A6" w:rsidRPr="009E5255">
              <w:rPr>
                <w:i/>
                <w:iCs/>
              </w:rPr>
              <w:t>.</w:t>
            </w:r>
          </w:p>
          <w:p w14:paraId="0646C6AA" w14:textId="1D7CE565" w:rsidR="621A9B39" w:rsidRPr="009E5255" w:rsidRDefault="621A9B39" w:rsidP="00CA5EF6">
            <w:pPr>
              <w:jc w:val="right"/>
              <w:rPr>
                <w:i/>
                <w:iCs/>
              </w:rPr>
            </w:pPr>
            <w:r w:rsidRPr="009E5255">
              <w:rPr>
                <w:i/>
                <w:iCs/>
              </w:rPr>
              <w:t xml:space="preserve"> -Hospital </w:t>
            </w:r>
            <w:r w:rsidR="00D5771E" w:rsidRPr="009E5255">
              <w:rPr>
                <w:i/>
                <w:iCs/>
              </w:rPr>
              <w:t>p</w:t>
            </w:r>
            <w:r w:rsidRPr="009E5255">
              <w:rPr>
                <w:i/>
                <w:iCs/>
              </w:rPr>
              <w:t>harmacy</w:t>
            </w:r>
          </w:p>
          <w:p w14:paraId="2EA3982E" w14:textId="34031DFA" w:rsidR="00D916A6" w:rsidRPr="009E5255" w:rsidRDefault="621A9B39" w:rsidP="00783598">
            <w:pPr>
              <w:rPr>
                <w:i/>
                <w:iCs/>
              </w:rPr>
            </w:pPr>
            <w:r w:rsidRPr="009E5255">
              <w:rPr>
                <w:i/>
                <w:iCs/>
              </w:rPr>
              <w:t>Our facilit</w:t>
            </w:r>
            <w:r w:rsidR="00B776BD" w:rsidRPr="009E5255">
              <w:rPr>
                <w:i/>
                <w:iCs/>
              </w:rPr>
              <w:t>y’s</w:t>
            </w:r>
            <w:r w:rsidRPr="009E5255">
              <w:rPr>
                <w:i/>
                <w:iCs/>
              </w:rPr>
              <w:t xml:space="preserve"> not big enough to service the whole load of the public work</w:t>
            </w:r>
            <w:r w:rsidR="0048472F" w:rsidRPr="009E5255">
              <w:rPr>
                <w:i/>
                <w:iCs/>
              </w:rPr>
              <w:t xml:space="preserve">.  </w:t>
            </w:r>
            <w:r w:rsidRPr="009E5255">
              <w:rPr>
                <w:i/>
                <w:iCs/>
              </w:rPr>
              <w:t>It</w:t>
            </w:r>
            <w:r w:rsidR="00B776BD" w:rsidRPr="009E5255">
              <w:rPr>
                <w:i/>
                <w:iCs/>
              </w:rPr>
              <w:t>’s</w:t>
            </w:r>
            <w:r w:rsidRPr="009E5255">
              <w:rPr>
                <w:i/>
                <w:iCs/>
              </w:rPr>
              <w:t xml:space="preserve"> an add</w:t>
            </w:r>
            <w:r w:rsidR="00B776BD" w:rsidRPr="009E5255">
              <w:rPr>
                <w:i/>
                <w:iCs/>
              </w:rPr>
              <w:t>-</w:t>
            </w:r>
            <w:r w:rsidRPr="009E5255">
              <w:rPr>
                <w:i/>
                <w:iCs/>
              </w:rPr>
              <w:t xml:space="preserve">on </w:t>
            </w:r>
            <w:r w:rsidR="00D916A6" w:rsidRPr="009E5255">
              <w:rPr>
                <w:i/>
                <w:iCs/>
              </w:rPr>
              <w:t xml:space="preserve">and </w:t>
            </w:r>
            <w:r w:rsidRPr="009E5255">
              <w:rPr>
                <w:i/>
                <w:iCs/>
              </w:rPr>
              <w:t xml:space="preserve">that's </w:t>
            </w:r>
            <w:r w:rsidR="00B776BD" w:rsidRPr="009E5255">
              <w:rPr>
                <w:i/>
                <w:iCs/>
              </w:rPr>
              <w:t>one</w:t>
            </w:r>
            <w:r w:rsidRPr="009E5255">
              <w:rPr>
                <w:i/>
                <w:iCs/>
              </w:rPr>
              <w:t xml:space="preserve"> barrier</w:t>
            </w:r>
            <w:r w:rsidR="0048472F" w:rsidRPr="009E5255">
              <w:rPr>
                <w:i/>
                <w:iCs/>
              </w:rPr>
              <w:t>.</w:t>
            </w:r>
          </w:p>
          <w:p w14:paraId="450E2450" w14:textId="3BB4C230" w:rsidR="621A9B39" w:rsidRPr="009E5255" w:rsidRDefault="0048472F" w:rsidP="00CA5EF6">
            <w:pPr>
              <w:jc w:val="right"/>
              <w:rPr>
                <w:i/>
                <w:iCs/>
              </w:rPr>
            </w:pPr>
            <w:r w:rsidRPr="009E5255">
              <w:rPr>
                <w:i/>
                <w:iCs/>
              </w:rPr>
              <w:t xml:space="preserve">  </w:t>
            </w:r>
            <w:r w:rsidR="621A9B39" w:rsidRPr="009E5255">
              <w:rPr>
                <w:i/>
                <w:iCs/>
              </w:rPr>
              <w:t>-Hospital pharmacy</w:t>
            </w:r>
          </w:p>
        </w:tc>
      </w:tr>
    </w:tbl>
    <w:p w14:paraId="664F0C8C" w14:textId="2DC6A0AD" w:rsidR="1B5483A2" w:rsidRPr="009E5255" w:rsidRDefault="1B5483A2" w:rsidP="00783598"/>
    <w:p w14:paraId="3C0DEC38" w14:textId="50757720" w:rsidR="01A4AB04" w:rsidRPr="009E5255" w:rsidRDefault="00527AB9" w:rsidP="00B63B0F">
      <w:r w:rsidRPr="009E5255">
        <w:t>A</w:t>
      </w:r>
      <w:r w:rsidR="00B63B0F" w:rsidRPr="009E5255">
        <w:t xml:space="preserve"> public hospital pharmac</w:t>
      </w:r>
      <w:r w:rsidR="004409D8" w:rsidRPr="009E5255">
        <w:t>ist</w:t>
      </w:r>
      <w:r w:rsidR="00B63B0F" w:rsidRPr="009E5255">
        <w:t xml:space="preserve"> and a</w:t>
      </w:r>
      <w:r w:rsidR="004409D8" w:rsidRPr="009E5255">
        <w:t xml:space="preserve"> public health service administrator </w:t>
      </w:r>
      <w:r w:rsidR="00B63B0F" w:rsidRPr="009E5255">
        <w:t xml:space="preserve">commented that third-party outsourcing of script-processing and compounding has </w:t>
      </w:r>
      <w:r w:rsidR="00306751" w:rsidRPr="009E5255">
        <w:t>reduced</w:t>
      </w:r>
      <w:r w:rsidR="00B63B0F" w:rsidRPr="009E5255">
        <w:t xml:space="preserve"> public hospitals’ revenue from the PBS over time</w:t>
      </w:r>
      <w:r w:rsidRPr="009E5255">
        <w:t>, though the long-term implication of hospitals’ evolving balance of accounts was not immediately clear.</w:t>
      </w:r>
      <w:r w:rsidR="00B63B0F" w:rsidRPr="009E5255">
        <w:t xml:space="preserve">  On the other hand, some</w:t>
      </w:r>
      <w:r w:rsidR="08AA8CE3" w:rsidRPr="009E5255">
        <w:t xml:space="preserve"> </w:t>
      </w:r>
      <w:r w:rsidR="009A707C" w:rsidRPr="009E5255">
        <w:t xml:space="preserve">stakeholders </w:t>
      </w:r>
      <w:r w:rsidR="00B63B0F" w:rsidRPr="009E5255">
        <w:t>argued</w:t>
      </w:r>
      <w:r w:rsidR="009A707C" w:rsidRPr="009E5255">
        <w:t xml:space="preserve"> that the use of</w:t>
      </w:r>
      <w:r w:rsidR="08AA8CE3" w:rsidRPr="009E5255">
        <w:t xml:space="preserve"> third-party compounders </w:t>
      </w:r>
      <w:r w:rsidR="00306751" w:rsidRPr="009E5255">
        <w:t xml:space="preserve">is value-added, as it </w:t>
      </w:r>
      <w:r w:rsidR="416D0DD2" w:rsidRPr="009E5255">
        <w:t>promot</w:t>
      </w:r>
      <w:r w:rsidR="00306751" w:rsidRPr="009E5255">
        <w:t>es</w:t>
      </w:r>
      <w:r w:rsidR="416D0DD2" w:rsidRPr="009E5255">
        <w:t xml:space="preserve"> </w:t>
      </w:r>
      <w:r w:rsidR="00306751" w:rsidRPr="009E5255">
        <w:t xml:space="preserve">patient </w:t>
      </w:r>
      <w:r w:rsidR="416D0DD2" w:rsidRPr="009E5255">
        <w:t xml:space="preserve">access </w:t>
      </w:r>
      <w:r w:rsidR="00306751" w:rsidRPr="009E5255">
        <w:t>to</w:t>
      </w:r>
      <w:r w:rsidR="416D0DD2" w:rsidRPr="009E5255">
        <w:t xml:space="preserve"> </w:t>
      </w:r>
      <w:r w:rsidR="00306751" w:rsidRPr="009E5255">
        <w:t xml:space="preserve">cancer </w:t>
      </w:r>
      <w:r w:rsidR="416D0DD2" w:rsidRPr="009E5255">
        <w:t>medicines</w:t>
      </w:r>
      <w:r w:rsidR="001E1BAE" w:rsidRPr="009E5255">
        <w:t xml:space="preserve"> in situations where in-house compounding is not feasible</w:t>
      </w:r>
      <w:r w:rsidR="0048472F" w:rsidRPr="009E5255">
        <w:t xml:space="preserve">.  </w:t>
      </w:r>
      <w:r w:rsidR="19DBE843" w:rsidRPr="009E5255">
        <w:t>Medicines procured through third</w:t>
      </w:r>
      <w:r w:rsidR="00306751" w:rsidRPr="009E5255">
        <w:t>-</w:t>
      </w:r>
      <w:r w:rsidR="19DBE843" w:rsidRPr="009E5255">
        <w:t xml:space="preserve">party compounders </w:t>
      </w:r>
      <w:r w:rsidR="00306751" w:rsidRPr="009E5255">
        <w:t xml:space="preserve">often </w:t>
      </w:r>
      <w:r w:rsidR="19DBE843" w:rsidRPr="009E5255">
        <w:t xml:space="preserve">have extended stability and longer expiry </w:t>
      </w:r>
      <w:r w:rsidR="47C56B1C" w:rsidRPr="009E5255">
        <w:t xml:space="preserve">dates </w:t>
      </w:r>
      <w:r w:rsidR="00306751" w:rsidRPr="009E5255">
        <w:t>relative to infusions</w:t>
      </w:r>
      <w:r w:rsidR="19DBE843" w:rsidRPr="009E5255">
        <w:t xml:space="preserve"> </w:t>
      </w:r>
      <w:r w:rsidR="009A707C" w:rsidRPr="009E5255">
        <w:t xml:space="preserve">compounded </w:t>
      </w:r>
      <w:r w:rsidR="19DBE843" w:rsidRPr="009E5255">
        <w:t>in-house</w:t>
      </w:r>
      <w:r w:rsidRPr="009E5255">
        <w:t>,</w:t>
      </w:r>
      <w:r w:rsidR="30CBA381" w:rsidRPr="009E5255">
        <w:t xml:space="preserve"> and hence can </w:t>
      </w:r>
      <w:r w:rsidR="009A707C" w:rsidRPr="009E5255">
        <w:t xml:space="preserve">be stored </w:t>
      </w:r>
      <w:r w:rsidR="00306751" w:rsidRPr="009E5255">
        <w:t>longer</w:t>
      </w:r>
      <w:r w:rsidR="00B02222" w:rsidRPr="009E5255">
        <w:t>, reducing spoilage and enabling the reassignment of prepared doses</w:t>
      </w:r>
      <w:r w:rsidR="0048472F" w:rsidRPr="009E5255">
        <w:t xml:space="preserve">.  </w:t>
      </w:r>
    </w:p>
    <w:tbl>
      <w:tblPr>
        <w:tblStyle w:val="TableGrid"/>
        <w:tblW w:w="7602" w:type="dxa"/>
        <w:tblInd w:w="1413" w:type="dxa"/>
        <w:tblLayout w:type="fixed"/>
        <w:tblLook w:val="06A0" w:firstRow="1" w:lastRow="0" w:firstColumn="1" w:lastColumn="0" w:noHBand="1" w:noVBand="1"/>
      </w:tblPr>
      <w:tblGrid>
        <w:gridCol w:w="7602"/>
      </w:tblGrid>
      <w:tr w:rsidR="1B5483A2" w:rsidRPr="009E5255" w14:paraId="78C89448" w14:textId="77777777" w:rsidTr="00CA5EF6">
        <w:tc>
          <w:tcPr>
            <w:tcW w:w="7602" w:type="dxa"/>
          </w:tcPr>
          <w:p w14:paraId="2BC78FF5" w14:textId="63A39A8C" w:rsidR="00D916A6" w:rsidRPr="009E5255" w:rsidRDefault="00B02222" w:rsidP="00783598">
            <w:pPr>
              <w:rPr>
                <w:i/>
                <w:iCs/>
              </w:rPr>
            </w:pPr>
            <w:r w:rsidRPr="009E5255">
              <w:rPr>
                <w:i/>
                <w:iCs/>
              </w:rPr>
              <w:t>T</w:t>
            </w:r>
            <w:r w:rsidR="7C097CCD" w:rsidRPr="009E5255">
              <w:rPr>
                <w:i/>
                <w:iCs/>
              </w:rPr>
              <w:t xml:space="preserve">hey might have an expiry on something </w:t>
            </w:r>
            <w:r w:rsidRPr="009E5255">
              <w:rPr>
                <w:i/>
                <w:iCs/>
              </w:rPr>
              <w:t>[of]</w:t>
            </w:r>
            <w:r w:rsidR="7C097CCD" w:rsidRPr="009E5255">
              <w:rPr>
                <w:i/>
                <w:iCs/>
              </w:rPr>
              <w:t xml:space="preserve"> 100 days</w:t>
            </w:r>
            <w:r w:rsidRPr="009E5255">
              <w:rPr>
                <w:i/>
                <w:iCs/>
              </w:rPr>
              <w:t>,</w:t>
            </w:r>
            <w:r w:rsidR="7C097CCD" w:rsidRPr="009E5255">
              <w:rPr>
                <w:i/>
                <w:iCs/>
              </w:rPr>
              <w:t xml:space="preserve"> where we've only got it for seven</w:t>
            </w:r>
            <w:r w:rsidRPr="009E5255">
              <w:rPr>
                <w:i/>
                <w:iCs/>
              </w:rPr>
              <w:t>—</w:t>
            </w:r>
            <w:r w:rsidR="7C097CCD" w:rsidRPr="009E5255">
              <w:rPr>
                <w:i/>
                <w:iCs/>
              </w:rPr>
              <w:t>so the</w:t>
            </w:r>
            <w:r w:rsidR="00D916A6" w:rsidRPr="009E5255">
              <w:rPr>
                <w:i/>
                <w:iCs/>
              </w:rPr>
              <w:t>re a</w:t>
            </w:r>
            <w:r w:rsidR="7C097CCD" w:rsidRPr="009E5255">
              <w:rPr>
                <w:i/>
                <w:iCs/>
              </w:rPr>
              <w:t>re examples where it might be cost</w:t>
            </w:r>
            <w:r w:rsidR="00D916A6" w:rsidRPr="009E5255">
              <w:rPr>
                <w:i/>
                <w:iCs/>
              </w:rPr>
              <w:t>-</w:t>
            </w:r>
            <w:r w:rsidR="7C097CCD" w:rsidRPr="009E5255">
              <w:rPr>
                <w:i/>
                <w:iCs/>
              </w:rPr>
              <w:t>effective for you to do more in</w:t>
            </w:r>
            <w:r w:rsidRPr="009E5255">
              <w:rPr>
                <w:i/>
                <w:iCs/>
              </w:rPr>
              <w:t>-</w:t>
            </w:r>
            <w:r w:rsidR="7C097CCD" w:rsidRPr="009E5255">
              <w:rPr>
                <w:i/>
                <w:iCs/>
              </w:rPr>
              <w:t>house if you were able to put</w:t>
            </w:r>
            <w:r w:rsidRPr="009E5255">
              <w:rPr>
                <w:i/>
                <w:iCs/>
              </w:rPr>
              <w:t xml:space="preserve"> that</w:t>
            </w:r>
            <w:r w:rsidR="7C097CCD" w:rsidRPr="009E5255">
              <w:rPr>
                <w:i/>
                <w:iCs/>
              </w:rPr>
              <w:t xml:space="preserve"> long</w:t>
            </w:r>
            <w:r w:rsidRPr="009E5255">
              <w:rPr>
                <w:i/>
                <w:iCs/>
              </w:rPr>
              <w:t>er</w:t>
            </w:r>
            <w:r w:rsidR="7C097CCD" w:rsidRPr="009E5255">
              <w:rPr>
                <w:i/>
                <w:iCs/>
              </w:rPr>
              <w:t xml:space="preserve"> </w:t>
            </w:r>
            <w:r w:rsidRPr="009E5255">
              <w:rPr>
                <w:i/>
                <w:iCs/>
              </w:rPr>
              <w:t>[expiry]</w:t>
            </w:r>
            <w:r w:rsidR="7C097CCD" w:rsidRPr="009E5255">
              <w:rPr>
                <w:i/>
                <w:iCs/>
              </w:rPr>
              <w:t xml:space="preserve"> on things</w:t>
            </w:r>
            <w:r w:rsidRPr="009E5255">
              <w:rPr>
                <w:i/>
                <w:iCs/>
              </w:rPr>
              <w:t xml:space="preserve">. </w:t>
            </w:r>
            <w:r w:rsidR="7C097CCD" w:rsidRPr="009E5255">
              <w:rPr>
                <w:i/>
                <w:iCs/>
              </w:rPr>
              <w:t xml:space="preserve"> </w:t>
            </w:r>
            <w:r w:rsidRPr="009E5255">
              <w:rPr>
                <w:i/>
                <w:iCs/>
              </w:rPr>
              <w:t>B</w:t>
            </w:r>
            <w:r w:rsidR="7C097CCD" w:rsidRPr="009E5255">
              <w:rPr>
                <w:i/>
                <w:iCs/>
              </w:rPr>
              <w:t>ut you need to have that data</w:t>
            </w:r>
            <w:r w:rsidR="00D916A6" w:rsidRPr="009E5255">
              <w:rPr>
                <w:i/>
                <w:iCs/>
              </w:rPr>
              <w:t>.</w:t>
            </w:r>
          </w:p>
          <w:p w14:paraId="5760FDA2" w14:textId="59737E9A" w:rsidR="1B5483A2" w:rsidRPr="009E5255" w:rsidRDefault="4BD2C5CC" w:rsidP="004F25F6">
            <w:pPr>
              <w:jc w:val="right"/>
              <w:rPr>
                <w:i/>
                <w:iCs/>
              </w:rPr>
            </w:pPr>
            <w:r w:rsidRPr="009E5255">
              <w:rPr>
                <w:i/>
                <w:iCs/>
              </w:rPr>
              <w:t xml:space="preserve"> - Hospital pharmacy</w:t>
            </w:r>
          </w:p>
        </w:tc>
      </w:tr>
    </w:tbl>
    <w:p w14:paraId="3088B097" w14:textId="77777777" w:rsidR="000F5F93" w:rsidRPr="009E5255" w:rsidRDefault="000F5F93" w:rsidP="00783598"/>
    <w:p w14:paraId="728B4B08" w14:textId="5EC99F9D" w:rsidR="004F25F6" w:rsidRPr="009E5255" w:rsidRDefault="004F25F6" w:rsidP="000F5F93">
      <w:r w:rsidRPr="009E5255">
        <w:t>Notwithstanding some hospital pharmacists’ view that access to stability studies conducted by third-party compounders would enable them to extend the expiry of drugs compounded in-house, TGA-licensed compounders maintained that stability studies are specific to the site</w:t>
      </w:r>
      <w:r w:rsidR="00A609CD" w:rsidRPr="009E5255">
        <w:t xml:space="preserve"> and</w:t>
      </w:r>
      <w:r w:rsidRPr="009E5255">
        <w:t xml:space="preserve"> conditions under which they are performed, precluding the application of extended stability data by external parties (see Section </w:t>
      </w:r>
      <w:r w:rsidRPr="009E5255">
        <w:fldChar w:fldCharType="begin"/>
      </w:r>
      <w:r w:rsidRPr="009E5255">
        <w:instrText xml:space="preserve"> REF _Ref92892676 \r \h </w:instrText>
      </w:r>
      <w:r w:rsidRPr="009E5255">
        <w:fldChar w:fldCharType="separate"/>
      </w:r>
      <w:r w:rsidR="000C766B">
        <w:rPr>
          <w:cs/>
        </w:rPr>
        <w:t>‎</w:t>
      </w:r>
      <w:r w:rsidR="000C766B">
        <w:t>4.1.2</w:t>
      </w:r>
      <w:r w:rsidRPr="009E5255">
        <w:fldChar w:fldCharType="end"/>
      </w:r>
      <w:r w:rsidRPr="009E5255">
        <w:t>).</w:t>
      </w:r>
    </w:p>
    <w:p w14:paraId="05A849BA" w14:textId="27BCA658" w:rsidR="0026367C" w:rsidRPr="009E5255" w:rsidRDefault="0026367C" w:rsidP="0026367C">
      <w:r w:rsidRPr="009E5255">
        <w:t>Finally, it was noted that with respect to state-level regu</w:t>
      </w:r>
      <w:r w:rsidR="001073D3" w:rsidRPr="009E5255">
        <w:t>l</w:t>
      </w:r>
      <w:r w:rsidRPr="009E5255">
        <w:t xml:space="preserve">ations, discrepancies between states posed challenges, particularly for TGA-licensed compounders </w:t>
      </w:r>
      <w:r w:rsidR="00A56F57" w:rsidRPr="009E5255">
        <w:t>operating</w:t>
      </w:r>
      <w:r w:rsidRPr="009E5255">
        <w:t xml:space="preserve"> </w:t>
      </w:r>
      <w:r w:rsidR="00A56F57" w:rsidRPr="009E5255">
        <w:t>in multiple jurisdictions/providing services</w:t>
      </w:r>
      <w:r w:rsidRPr="009E5255">
        <w:t xml:space="preserve"> </w:t>
      </w:r>
      <w:r w:rsidR="00A56F57" w:rsidRPr="009E5255">
        <w:t xml:space="preserve">across </w:t>
      </w:r>
      <w:r w:rsidRPr="009E5255">
        <w:t xml:space="preserve">state lines.  </w:t>
      </w:r>
    </w:p>
    <w:p w14:paraId="1DD73AE0" w14:textId="77777777" w:rsidR="00CB48A3" w:rsidRPr="009E5255" w:rsidRDefault="00CB48A3" w:rsidP="00CA5EF6">
      <w:pPr>
        <w:pStyle w:val="SubHead-NotNumbered"/>
        <w:rPr>
          <w:u w:val="single"/>
        </w:rPr>
      </w:pPr>
      <w:r w:rsidRPr="009E5255">
        <w:rPr>
          <w:u w:val="single"/>
        </w:rPr>
        <w:t>Auditing of facilities</w:t>
      </w:r>
    </w:p>
    <w:p w14:paraId="324DDDE0" w14:textId="126E9814" w:rsidR="00CB48A3" w:rsidRPr="009E5255" w:rsidRDefault="00CB48A3" w:rsidP="00783598">
      <w:r w:rsidRPr="009E5255">
        <w:t xml:space="preserve">As a means of </w:t>
      </w:r>
      <w:r w:rsidR="000A2ECB" w:rsidRPr="009E5255">
        <w:t>promoting</w:t>
      </w:r>
      <w:r w:rsidRPr="009E5255">
        <w:t xml:space="preserve"> </w:t>
      </w:r>
      <w:r w:rsidR="000A2ECB" w:rsidRPr="009E5255">
        <w:t xml:space="preserve">the </w:t>
      </w:r>
      <w:r w:rsidRPr="009E5255">
        <w:t>safety</w:t>
      </w:r>
      <w:r w:rsidR="000A2ECB" w:rsidRPr="009E5255">
        <w:t xml:space="preserve"> and </w:t>
      </w:r>
      <w:r w:rsidRPr="009E5255">
        <w:t xml:space="preserve">stability </w:t>
      </w:r>
      <w:r w:rsidR="000A2ECB" w:rsidRPr="009E5255">
        <w:t>of cancer medicines</w:t>
      </w:r>
      <w:r w:rsidRPr="009E5255">
        <w:t xml:space="preserve">, one </w:t>
      </w:r>
      <w:r w:rsidR="00040EB7" w:rsidRPr="009E5255">
        <w:t>TGA-licensed</w:t>
      </w:r>
      <w:r w:rsidRPr="009E5255">
        <w:t xml:space="preserve"> compounder recommended </w:t>
      </w:r>
      <w:r w:rsidR="000A2ECB" w:rsidRPr="009E5255">
        <w:t>that</w:t>
      </w:r>
      <w:r w:rsidRPr="009E5255">
        <w:t xml:space="preserve"> pharmacies delivering EFC</w:t>
      </w:r>
      <w:r w:rsidR="000A2ECB" w:rsidRPr="009E5255">
        <w:t>-listed</w:t>
      </w:r>
      <w:r w:rsidRPr="009E5255">
        <w:t xml:space="preserve"> products </w:t>
      </w:r>
      <w:r w:rsidR="000A2ECB" w:rsidRPr="009E5255">
        <w:t xml:space="preserve">be audited </w:t>
      </w:r>
      <w:r w:rsidRPr="009E5255">
        <w:t>to ensure compounded products were stored in accordance with compounder</w:t>
      </w:r>
      <w:r w:rsidR="002C5F6B" w:rsidRPr="009E5255">
        <w:t>s’</w:t>
      </w:r>
      <w:r w:rsidRPr="009E5255">
        <w:t xml:space="preserve"> </w:t>
      </w:r>
      <w:r w:rsidR="002C5F6B" w:rsidRPr="009E5255">
        <w:t>guidelines</w:t>
      </w:r>
      <w:r w:rsidRPr="009E5255">
        <w:t xml:space="preserve">.  Currently, only </w:t>
      </w:r>
      <w:r w:rsidR="00040EB7" w:rsidRPr="009E5255">
        <w:t>TGA-licensed</w:t>
      </w:r>
      <w:r w:rsidRPr="009E5255">
        <w:t xml:space="preserve"> compounders are audited for compliance </w:t>
      </w:r>
      <w:r w:rsidR="002C5F6B" w:rsidRPr="009E5255">
        <w:t>by the TGA.  While</w:t>
      </w:r>
      <w:r w:rsidRPr="009E5255">
        <w:t xml:space="preserve"> pharmacies are not subject to </w:t>
      </w:r>
      <w:r w:rsidR="002C5F6B" w:rsidRPr="009E5255">
        <w:t xml:space="preserve">any </w:t>
      </w:r>
      <w:r w:rsidRPr="009E5255">
        <w:t>centralised auditing</w:t>
      </w:r>
      <w:r w:rsidR="002C5F6B" w:rsidRPr="009E5255">
        <w:t xml:space="preserve"> re</w:t>
      </w:r>
      <w:r w:rsidR="001C105A" w:rsidRPr="009E5255">
        <w:t>quirements</w:t>
      </w:r>
      <w:r w:rsidRPr="009E5255">
        <w:t xml:space="preserve">, </w:t>
      </w:r>
      <w:r w:rsidR="002C5F6B" w:rsidRPr="009E5255">
        <w:t>they</w:t>
      </w:r>
      <w:r w:rsidRPr="009E5255">
        <w:t xml:space="preserve"> may be </w:t>
      </w:r>
      <w:r w:rsidR="002C5F6B" w:rsidRPr="009E5255">
        <w:t xml:space="preserve">variously </w:t>
      </w:r>
      <w:r w:rsidRPr="009E5255">
        <w:t xml:space="preserve">subject to other </w:t>
      </w:r>
      <w:r w:rsidR="002C5F6B" w:rsidRPr="009E5255">
        <w:t xml:space="preserve">state-based </w:t>
      </w:r>
      <w:r w:rsidRPr="009E5255">
        <w:t xml:space="preserve">requirements.  </w:t>
      </w:r>
      <w:r w:rsidR="002C5F6B" w:rsidRPr="009E5255">
        <w:t>The</w:t>
      </w:r>
      <w:r w:rsidRPr="009E5255">
        <w:t xml:space="preserve"> recommendation </w:t>
      </w:r>
      <w:r w:rsidR="002C5F6B" w:rsidRPr="009E5255">
        <w:t xml:space="preserve">to audit </w:t>
      </w:r>
      <w:r w:rsidRPr="009E5255">
        <w:t xml:space="preserve">was based on </w:t>
      </w:r>
      <w:r w:rsidR="002C5F6B" w:rsidRPr="009E5255">
        <w:t>anecdotal</w:t>
      </w:r>
      <w:r w:rsidRPr="009E5255">
        <w:t xml:space="preserve"> observation</w:t>
      </w:r>
      <w:r w:rsidR="002C5F6B" w:rsidRPr="009E5255">
        <w:t>s</w:t>
      </w:r>
      <w:r w:rsidRPr="009E5255">
        <w:t xml:space="preserve"> that </w:t>
      </w:r>
      <w:r w:rsidR="002C5F6B" w:rsidRPr="009E5255">
        <w:t>at times, pharmacies</w:t>
      </w:r>
      <w:r w:rsidRPr="009E5255">
        <w:t xml:space="preserve"> </w:t>
      </w:r>
      <w:r w:rsidR="002C5F6B" w:rsidRPr="009E5255">
        <w:t>failed to</w:t>
      </w:r>
      <w:r w:rsidRPr="009E5255">
        <w:t xml:space="preserve"> store chemotherapy products </w:t>
      </w:r>
      <w:r w:rsidR="002C5F6B" w:rsidRPr="009E5255">
        <w:t>correctly</w:t>
      </w:r>
      <w:r w:rsidRPr="009E5255">
        <w:t xml:space="preserve"> </w:t>
      </w:r>
      <w:r w:rsidR="002C5F6B" w:rsidRPr="009E5255">
        <w:t>(</w:t>
      </w:r>
      <w:r w:rsidRPr="009E5255">
        <w:t>e.g.</w:t>
      </w:r>
      <w:r w:rsidR="002C5F6B" w:rsidRPr="009E5255">
        <w:t>,</w:t>
      </w:r>
      <w:r w:rsidRPr="009E5255">
        <w:t xml:space="preserve"> without light exposure</w:t>
      </w:r>
      <w:r w:rsidR="002C5F6B" w:rsidRPr="009E5255">
        <w:t>),</w:t>
      </w:r>
      <w:r w:rsidRPr="009E5255">
        <w:t xml:space="preserve"> potentially affecting </w:t>
      </w:r>
      <w:r w:rsidR="002C5F6B" w:rsidRPr="009E5255">
        <w:t xml:space="preserve">product quality and </w:t>
      </w:r>
      <w:r w:rsidRPr="009E5255">
        <w:t xml:space="preserve">efficacy.  Several community pharmacies and medical representative organisations considered that </w:t>
      </w:r>
      <w:r w:rsidR="003F3C57" w:rsidRPr="009E5255">
        <w:t xml:space="preserve">receipt of PBS </w:t>
      </w:r>
      <w:r w:rsidR="002C5F6B" w:rsidRPr="009E5255">
        <w:t xml:space="preserve">funding </w:t>
      </w:r>
      <w:r w:rsidR="00980E6E" w:rsidRPr="009E5255">
        <w:t xml:space="preserve">by non-TGA licensed providers </w:t>
      </w:r>
      <w:r w:rsidR="002C5F6B" w:rsidRPr="009E5255">
        <w:t>should be condition</w:t>
      </w:r>
      <w:r w:rsidR="001C105A" w:rsidRPr="009E5255">
        <w:t>al</w:t>
      </w:r>
      <w:r w:rsidR="002C5F6B" w:rsidRPr="009E5255">
        <w:t xml:space="preserve"> </w:t>
      </w:r>
      <w:r w:rsidR="003F3C57" w:rsidRPr="009E5255">
        <w:t xml:space="preserve">on </w:t>
      </w:r>
      <w:r w:rsidRPr="009E5255">
        <w:t xml:space="preserve">meeting minimum standards.  </w:t>
      </w:r>
      <w:r w:rsidR="003F3C57" w:rsidRPr="009E5255">
        <w:t>I</w:t>
      </w:r>
      <w:r w:rsidRPr="009E5255">
        <w:t>t was noted</w:t>
      </w:r>
      <w:r w:rsidR="003F3C57" w:rsidRPr="009E5255">
        <w:t>, however,</w:t>
      </w:r>
      <w:r w:rsidRPr="009E5255">
        <w:t xml:space="preserve"> that significant</w:t>
      </w:r>
      <w:r w:rsidR="003F3C57" w:rsidRPr="009E5255">
        <w:t>ly</w:t>
      </w:r>
      <w:r w:rsidRPr="009E5255">
        <w:t xml:space="preserve"> increas</w:t>
      </w:r>
      <w:r w:rsidR="003F3C57" w:rsidRPr="009E5255">
        <w:t>ing</w:t>
      </w:r>
      <w:r w:rsidRPr="009E5255">
        <w:t xml:space="preserve"> compliance </w:t>
      </w:r>
      <w:r w:rsidR="003F3C57" w:rsidRPr="009E5255">
        <w:t>requirements</w:t>
      </w:r>
      <w:r w:rsidRPr="009E5255">
        <w:t xml:space="preserve"> </w:t>
      </w:r>
      <w:r w:rsidR="003F3C57" w:rsidRPr="009E5255">
        <w:t>could</w:t>
      </w:r>
      <w:r w:rsidRPr="009E5255">
        <w:t xml:space="preserve"> threaten the </w:t>
      </w:r>
      <w:r w:rsidR="005E0D4D" w:rsidRPr="009E5255">
        <w:t xml:space="preserve">financial </w:t>
      </w:r>
      <w:r w:rsidRPr="009E5255">
        <w:t>viability of smaller compounding facilities.</w:t>
      </w:r>
    </w:p>
    <w:p w14:paraId="7C9E5DCB" w14:textId="6BB5BCE1" w:rsidR="009167C9" w:rsidRPr="009E5255" w:rsidRDefault="00BE5B9D" w:rsidP="005A2B78">
      <w:pPr>
        <w:pStyle w:val="Heading3"/>
      </w:pPr>
      <w:bookmarkStart w:id="246" w:name="_Toc89935689"/>
      <w:bookmarkStart w:id="247" w:name="_Ref92791441"/>
      <w:bookmarkStart w:id="248" w:name="_Ref93053953"/>
      <w:bookmarkStart w:id="249" w:name="_Ref93054074"/>
      <w:bookmarkStart w:id="250" w:name="_Ref93055284"/>
      <w:bookmarkStart w:id="251" w:name="_Ref93055880"/>
      <w:bookmarkStart w:id="252" w:name="_Toc144886243"/>
      <w:r w:rsidRPr="009E5255">
        <w:t>Differential costs</w:t>
      </w:r>
      <w:r w:rsidR="00522BFE" w:rsidRPr="009E5255">
        <w:t>/clinical treatment</w:t>
      </w:r>
      <w:r w:rsidRPr="009E5255">
        <w:t xml:space="preserve"> based on location</w:t>
      </w:r>
      <w:bookmarkEnd w:id="246"/>
      <w:bookmarkEnd w:id="247"/>
      <w:bookmarkEnd w:id="248"/>
      <w:bookmarkEnd w:id="249"/>
      <w:bookmarkEnd w:id="250"/>
      <w:bookmarkEnd w:id="251"/>
      <w:bookmarkEnd w:id="252"/>
    </w:p>
    <w:p w14:paraId="494DBBDB" w14:textId="71B90570" w:rsidR="00FB5737" w:rsidRPr="009E5255" w:rsidRDefault="009534C4" w:rsidP="00783598">
      <w:r w:rsidRPr="009E5255">
        <w:t>In</w:t>
      </w:r>
      <w:r w:rsidR="005141D4" w:rsidRPr="009E5255">
        <w:t xml:space="preserve"> </w:t>
      </w:r>
      <w:r w:rsidRPr="009E5255">
        <w:t>addition</w:t>
      </w:r>
      <w:r w:rsidR="005141D4" w:rsidRPr="009E5255">
        <w:t xml:space="preserve"> to issues of access</w:t>
      </w:r>
      <w:r w:rsidR="00392070" w:rsidRPr="009E5255">
        <w:t xml:space="preserve">, stakeholders (including hospital and community pharmacies, and pharmacy </w:t>
      </w:r>
      <w:r w:rsidR="00807FB8" w:rsidRPr="009E5255">
        <w:t xml:space="preserve">member organisations </w:t>
      </w:r>
      <w:r w:rsidR="00392070" w:rsidRPr="009E5255">
        <w:t>and patient representative</w:t>
      </w:r>
      <w:r w:rsidR="00807FB8" w:rsidRPr="009E5255">
        <w:t>s</w:t>
      </w:r>
      <w:r w:rsidR="00392070" w:rsidRPr="009E5255">
        <w:t xml:space="preserve">) reported differential </w:t>
      </w:r>
      <w:r w:rsidR="00807FB8" w:rsidRPr="009E5255">
        <w:t xml:space="preserve">patient </w:t>
      </w:r>
      <w:r w:rsidR="00392070" w:rsidRPr="009E5255">
        <w:t>costs</w:t>
      </w:r>
      <w:r w:rsidR="00087F52" w:rsidRPr="009E5255">
        <w:t xml:space="preserve"> </w:t>
      </w:r>
      <w:r w:rsidR="00807FB8" w:rsidRPr="009E5255">
        <w:t xml:space="preserve">according to </w:t>
      </w:r>
      <w:r w:rsidR="00CF3CD6" w:rsidRPr="009E5255">
        <w:t>treatment</w:t>
      </w:r>
      <w:r w:rsidR="00F7538F" w:rsidRPr="009E5255">
        <w:t xml:space="preserve"> regime</w:t>
      </w:r>
      <w:r w:rsidR="001073D3" w:rsidRPr="009E5255">
        <w:t>n</w:t>
      </w:r>
      <w:r w:rsidR="000C0454" w:rsidRPr="009E5255">
        <w:t xml:space="preserve">, </w:t>
      </w:r>
      <w:r w:rsidR="00F7538F" w:rsidRPr="009E5255">
        <w:t>location</w:t>
      </w:r>
      <w:r w:rsidR="000C0454" w:rsidRPr="009E5255">
        <w:t xml:space="preserve"> and setting</w:t>
      </w:r>
      <w:r w:rsidR="0048472F" w:rsidRPr="009E5255">
        <w:t xml:space="preserve">.  </w:t>
      </w:r>
      <w:r w:rsidR="00B2171B" w:rsidRPr="009E5255">
        <w:t xml:space="preserve">Stakeholders noted differences in the </w:t>
      </w:r>
      <w:r w:rsidR="00CF3CD6" w:rsidRPr="009E5255">
        <w:t>coverage of ancillary treatments (</w:t>
      </w:r>
      <w:r w:rsidR="00807FB8" w:rsidRPr="009E5255">
        <w:t>e.g.,</w:t>
      </w:r>
      <w:r w:rsidR="00CF3CD6" w:rsidRPr="009E5255">
        <w:t xml:space="preserve"> anti-emetics)</w:t>
      </w:r>
      <w:r w:rsidR="00807FB8" w:rsidRPr="009E5255">
        <w:t>,</w:t>
      </w:r>
      <w:r w:rsidR="00CF3CD6" w:rsidRPr="009E5255">
        <w:t xml:space="preserve"> </w:t>
      </w:r>
      <w:r w:rsidR="00ED4032" w:rsidRPr="009E5255">
        <w:t xml:space="preserve">as well as </w:t>
      </w:r>
      <w:r w:rsidR="00F7538F" w:rsidRPr="009E5255">
        <w:t xml:space="preserve">disparate </w:t>
      </w:r>
      <w:r w:rsidR="001E5627" w:rsidRPr="009E5255">
        <w:t>patient</w:t>
      </w:r>
      <w:r w:rsidR="00ED4032" w:rsidRPr="009E5255">
        <w:t xml:space="preserve"> co-payment</w:t>
      </w:r>
      <w:r w:rsidR="00F7538F" w:rsidRPr="009E5255">
        <w:t xml:space="preserve"> arrangements</w:t>
      </w:r>
      <w:r w:rsidR="001E5627" w:rsidRPr="009E5255">
        <w:t>.</w:t>
      </w:r>
      <w:r w:rsidR="00ED4032" w:rsidRPr="009E5255">
        <w:t xml:space="preserve"> </w:t>
      </w:r>
      <w:r w:rsidR="001E5627" w:rsidRPr="009E5255">
        <w:t xml:space="preserve"> </w:t>
      </w:r>
      <w:r w:rsidR="00F7538F" w:rsidRPr="009E5255">
        <w:t>For example, w</w:t>
      </w:r>
      <w:r w:rsidR="001E5627" w:rsidRPr="009E5255">
        <w:t>hile l</w:t>
      </w:r>
      <w:r w:rsidR="00CF3CD6" w:rsidRPr="009E5255">
        <w:t xml:space="preserve">arger urban hospitals </w:t>
      </w:r>
      <w:r w:rsidR="001E5627" w:rsidRPr="009E5255">
        <w:t>are likely to cover script co-payments in full</w:t>
      </w:r>
      <w:r w:rsidR="00CF3CD6" w:rsidRPr="009E5255">
        <w:t xml:space="preserve">, </w:t>
      </w:r>
      <w:r w:rsidR="001E5627" w:rsidRPr="009E5255">
        <w:t xml:space="preserve">rurally based centres often </w:t>
      </w:r>
      <w:r w:rsidR="00CF3CD6" w:rsidRPr="009E5255">
        <w:t>pass</w:t>
      </w:r>
      <w:r w:rsidR="001E5627" w:rsidRPr="009E5255">
        <w:t xml:space="preserve"> these costs</w:t>
      </w:r>
      <w:r w:rsidR="00CF3CD6" w:rsidRPr="009E5255">
        <w:t xml:space="preserve"> onto patient</w:t>
      </w:r>
      <w:r w:rsidR="001E5627" w:rsidRPr="009E5255">
        <w:t>s—</w:t>
      </w:r>
      <w:r w:rsidR="001C105A" w:rsidRPr="009E5255">
        <w:t>potentially impacting equity of access</w:t>
      </w:r>
      <w:r w:rsidR="0048472F" w:rsidRPr="009E5255">
        <w:t xml:space="preserve">.  </w:t>
      </w:r>
    </w:p>
    <w:p w14:paraId="1D788886" w14:textId="0B463472" w:rsidR="00AB2CA8" w:rsidRPr="009E5255" w:rsidRDefault="00C854C7" w:rsidP="001E5627">
      <w:r w:rsidRPr="009E5255">
        <w:t>Stakeholders noted ostensible</w:t>
      </w:r>
      <w:r w:rsidR="009E64F9" w:rsidRPr="009E5255">
        <w:t xml:space="preserve"> differences in costs between the public and private hospital systems, </w:t>
      </w:r>
      <w:r w:rsidRPr="009E5255">
        <w:t>and that</w:t>
      </w:r>
      <w:r w:rsidR="009E64F9" w:rsidRPr="009E5255">
        <w:t xml:space="preserve"> </w:t>
      </w:r>
      <w:r w:rsidRPr="009E5255">
        <w:t xml:space="preserve">rural </w:t>
      </w:r>
      <w:r w:rsidR="009E64F9" w:rsidRPr="009E5255">
        <w:t xml:space="preserve">patients </w:t>
      </w:r>
      <w:r w:rsidRPr="009E5255">
        <w:t>may not have</w:t>
      </w:r>
      <w:r w:rsidR="009E64F9" w:rsidRPr="009E5255">
        <w:t xml:space="preserve"> a choice as to where treatment is delivered</w:t>
      </w:r>
      <w:r w:rsidR="0048472F" w:rsidRPr="009E5255">
        <w:t xml:space="preserve">.  </w:t>
      </w:r>
    </w:p>
    <w:tbl>
      <w:tblPr>
        <w:tblStyle w:val="TableGrid"/>
        <w:tblW w:w="0" w:type="auto"/>
        <w:tblInd w:w="1412" w:type="dxa"/>
        <w:tblLook w:val="04A0" w:firstRow="1" w:lastRow="0" w:firstColumn="1" w:lastColumn="0" w:noHBand="0" w:noVBand="1"/>
      </w:tblPr>
      <w:tblGrid>
        <w:gridCol w:w="7604"/>
      </w:tblGrid>
      <w:tr w:rsidR="00AB2CA8" w:rsidRPr="009E5255" w14:paraId="707069C1" w14:textId="77777777" w:rsidTr="000C0B17">
        <w:tc>
          <w:tcPr>
            <w:tcW w:w="9011" w:type="dxa"/>
          </w:tcPr>
          <w:p w14:paraId="7EC20B77" w14:textId="77777777" w:rsidR="00433A8A" w:rsidRPr="009E5255" w:rsidRDefault="00815CB5" w:rsidP="00815CB5">
            <w:pPr>
              <w:rPr>
                <w:i/>
                <w:iCs/>
                <w:noProof/>
              </w:rPr>
            </w:pPr>
            <w:r w:rsidRPr="009E5255">
              <w:rPr>
                <w:i/>
                <w:iCs/>
                <w:noProof/>
              </w:rPr>
              <w:t>Consumers who elect to have IV etoposide d1-d3 do not incur a co-payment in the dispensing.  Consumers who elect to have the oral etoposide at home will incur a co-payment in the dispensing.  The decision to continue oral therapy at home should not come at a financial burden.</w:t>
            </w:r>
          </w:p>
          <w:p w14:paraId="415B6F5F" w14:textId="6D2DD747" w:rsidR="00815CB5" w:rsidRPr="009E5255" w:rsidRDefault="00815CB5" w:rsidP="00CA5EF6">
            <w:pPr>
              <w:jc w:val="right"/>
              <w:rPr>
                <w:i/>
                <w:iCs/>
              </w:rPr>
            </w:pPr>
            <w:r w:rsidRPr="009E5255">
              <w:rPr>
                <w:i/>
                <w:iCs/>
                <w:noProof/>
              </w:rPr>
              <w:t xml:space="preserve">  </w:t>
            </w:r>
            <w:r w:rsidR="00F007A4" w:rsidRPr="009E5255">
              <w:rPr>
                <w:i/>
                <w:iCs/>
                <w:noProof/>
              </w:rPr>
              <w:t>-</w:t>
            </w:r>
            <w:r w:rsidRPr="009E5255">
              <w:rPr>
                <w:i/>
                <w:iCs/>
                <w:noProof/>
              </w:rPr>
              <w:t xml:space="preserve">Hospital </w:t>
            </w:r>
            <w:r w:rsidR="00C43B34" w:rsidRPr="009E5255">
              <w:rPr>
                <w:i/>
                <w:iCs/>
                <w:noProof/>
              </w:rPr>
              <w:t>p</w:t>
            </w:r>
            <w:r w:rsidRPr="009E5255">
              <w:rPr>
                <w:i/>
                <w:iCs/>
                <w:noProof/>
              </w:rPr>
              <w:t>harmacy</w:t>
            </w:r>
          </w:p>
          <w:p w14:paraId="25268828" w14:textId="48261CE5" w:rsidR="00433A8A" w:rsidRPr="009E5255" w:rsidRDefault="00815CB5" w:rsidP="00815CB5">
            <w:pPr>
              <w:rPr>
                <w:i/>
                <w:iCs/>
                <w:noProof/>
              </w:rPr>
            </w:pPr>
            <w:r w:rsidRPr="009E5255">
              <w:rPr>
                <w:i/>
                <w:iCs/>
                <w:noProof/>
              </w:rPr>
              <w:t>Sites may absorb or pass on the co-payments to patients for infusion/oral chemotherapies/antiemetics.  Depending where you are treat</w:t>
            </w:r>
            <w:r w:rsidR="00F7538F" w:rsidRPr="009E5255">
              <w:rPr>
                <w:i/>
                <w:iCs/>
                <w:noProof/>
              </w:rPr>
              <w:t>ed</w:t>
            </w:r>
            <w:r w:rsidRPr="009E5255">
              <w:rPr>
                <w:i/>
                <w:iCs/>
                <w:noProof/>
              </w:rPr>
              <w:t>, patients may</w:t>
            </w:r>
            <w:r w:rsidR="00F7538F" w:rsidRPr="009E5255">
              <w:rPr>
                <w:i/>
                <w:iCs/>
                <w:noProof/>
              </w:rPr>
              <w:t xml:space="preserve"> or </w:t>
            </w:r>
            <w:r w:rsidRPr="009E5255">
              <w:rPr>
                <w:i/>
                <w:iCs/>
                <w:noProof/>
              </w:rPr>
              <w:t xml:space="preserve">may not incur a cost. </w:t>
            </w:r>
          </w:p>
          <w:p w14:paraId="6BCC5737" w14:textId="707331C7" w:rsidR="00815CB5" w:rsidRPr="009E5255" w:rsidRDefault="00815CB5" w:rsidP="00CA5EF6">
            <w:pPr>
              <w:jc w:val="right"/>
              <w:rPr>
                <w:i/>
                <w:iCs/>
                <w:noProof/>
              </w:rPr>
            </w:pPr>
            <w:r w:rsidRPr="009E5255">
              <w:rPr>
                <w:i/>
                <w:iCs/>
                <w:noProof/>
              </w:rPr>
              <w:t xml:space="preserve"> </w:t>
            </w:r>
            <w:r w:rsidR="00F7538F" w:rsidRPr="009E5255">
              <w:rPr>
                <w:i/>
                <w:iCs/>
                <w:noProof/>
              </w:rPr>
              <w:t>-</w:t>
            </w:r>
            <w:r w:rsidRPr="009E5255">
              <w:rPr>
                <w:i/>
                <w:iCs/>
                <w:noProof/>
              </w:rPr>
              <w:t xml:space="preserve">Hospital </w:t>
            </w:r>
            <w:r w:rsidR="00C43B34" w:rsidRPr="009E5255">
              <w:rPr>
                <w:i/>
                <w:iCs/>
                <w:noProof/>
              </w:rPr>
              <w:t>p</w:t>
            </w:r>
            <w:r w:rsidRPr="009E5255">
              <w:rPr>
                <w:i/>
                <w:iCs/>
                <w:noProof/>
              </w:rPr>
              <w:t>harmacy</w:t>
            </w:r>
          </w:p>
          <w:p w14:paraId="00B09D00" w14:textId="77777777" w:rsidR="00815CB5" w:rsidRPr="009E5255" w:rsidRDefault="00815CB5" w:rsidP="00815CB5">
            <w:pPr>
              <w:rPr>
                <w:i/>
                <w:iCs/>
                <w:noProof/>
              </w:rPr>
            </w:pPr>
            <w:r w:rsidRPr="009E5255">
              <w:rPr>
                <w:i/>
                <w:iCs/>
                <w:noProof/>
              </w:rPr>
              <w:t xml:space="preserve">The patient co-payment can be confusing for patients unfamiliar with the PBS and is a considerable charge for patients before the PBS safety net is reached.  Consideration should be given to using the concessional co-payment amount for all EFC items or removing the requirement for patients to provide a contribution altogether.  </w:t>
            </w:r>
          </w:p>
          <w:p w14:paraId="5FDAD12D" w14:textId="0E637803" w:rsidR="00433A8A" w:rsidRPr="009E5255" w:rsidRDefault="00815CB5" w:rsidP="00815CB5">
            <w:pPr>
              <w:rPr>
                <w:i/>
                <w:iCs/>
                <w:noProof/>
              </w:rPr>
            </w:pPr>
            <w:r w:rsidRPr="009E5255">
              <w:rPr>
                <w:i/>
                <w:iCs/>
                <w:noProof/>
              </w:rPr>
              <w:t>In NSW</w:t>
            </w:r>
            <w:r w:rsidR="007F2601" w:rsidRPr="009E5255">
              <w:rPr>
                <w:i/>
                <w:iCs/>
                <w:noProof/>
              </w:rPr>
              <w:t>,</w:t>
            </w:r>
            <w:r w:rsidRPr="009E5255">
              <w:rPr>
                <w:i/>
                <w:iCs/>
                <w:noProof/>
              </w:rPr>
              <w:t xml:space="preserve"> for example, public hospital outpatients do not pay a co-payment, with a co-payment</w:t>
            </w:r>
            <w:r w:rsidR="007F2601" w:rsidRPr="009E5255">
              <w:rPr>
                <w:i/>
                <w:iCs/>
                <w:noProof/>
              </w:rPr>
              <w:t xml:space="preserve"> </w:t>
            </w:r>
            <w:r w:rsidRPr="009E5255">
              <w:rPr>
                <w:i/>
                <w:iCs/>
                <w:noProof/>
              </w:rPr>
              <w:t>equivalent paid by NSW Health.  Other outpatients, including in the NSW private hospital system, pay a co-payment for their original EFC script but not for their repeats.  If there is a dose variation of more than 10% between individual scripts, then a new prescription is required</w:t>
            </w:r>
            <w:r w:rsidR="007F2601" w:rsidRPr="009E5255">
              <w:rPr>
                <w:i/>
                <w:iCs/>
                <w:noProof/>
              </w:rPr>
              <w:t>,</w:t>
            </w:r>
            <w:r w:rsidRPr="009E5255">
              <w:rPr>
                <w:i/>
                <w:iCs/>
                <w:noProof/>
              </w:rPr>
              <w:t xml:space="preserve"> necessitating an additional co-payment. </w:t>
            </w:r>
          </w:p>
          <w:p w14:paraId="341A4FB4" w14:textId="11921025" w:rsidR="00AB2CA8" w:rsidRPr="009E5255" w:rsidRDefault="00815CB5" w:rsidP="00CA5EF6">
            <w:pPr>
              <w:jc w:val="right"/>
              <w:rPr>
                <w:i/>
                <w:iCs/>
              </w:rPr>
            </w:pPr>
            <w:r w:rsidRPr="009E5255">
              <w:rPr>
                <w:i/>
                <w:iCs/>
                <w:noProof/>
              </w:rPr>
              <w:t xml:space="preserve"> </w:t>
            </w:r>
            <w:r w:rsidR="00C43B34" w:rsidRPr="009E5255">
              <w:rPr>
                <w:i/>
                <w:iCs/>
                <w:noProof/>
              </w:rPr>
              <w:t>-</w:t>
            </w:r>
            <w:r w:rsidR="003A354C" w:rsidRPr="009E5255">
              <w:rPr>
                <w:i/>
                <w:iCs/>
              </w:rPr>
              <w:t>Commercial</w:t>
            </w:r>
            <w:r w:rsidRPr="009E5255">
              <w:rPr>
                <w:i/>
                <w:iCs/>
              </w:rPr>
              <w:t xml:space="preserve"> </w:t>
            </w:r>
            <w:r w:rsidR="003A354C" w:rsidRPr="009E5255">
              <w:rPr>
                <w:i/>
                <w:iCs/>
              </w:rPr>
              <w:t>p</w:t>
            </w:r>
            <w:r w:rsidRPr="009E5255">
              <w:rPr>
                <w:i/>
                <w:iCs/>
              </w:rPr>
              <w:t>harmacy</w:t>
            </w:r>
          </w:p>
        </w:tc>
      </w:tr>
    </w:tbl>
    <w:p w14:paraId="636B77B4" w14:textId="77777777" w:rsidR="00AB2CA8" w:rsidRPr="009E5255" w:rsidRDefault="00AB2CA8" w:rsidP="00783598"/>
    <w:p w14:paraId="6120C824" w14:textId="1ECB8861" w:rsidR="01A4AB04" w:rsidRPr="009E5255" w:rsidRDefault="00A60488" w:rsidP="008A068B">
      <w:r w:rsidRPr="009E5255">
        <w:t>In</w:t>
      </w:r>
      <w:r w:rsidR="004F0238" w:rsidRPr="009E5255">
        <w:t xml:space="preserve"> addition</w:t>
      </w:r>
      <w:r w:rsidRPr="009E5255">
        <w:t>,</w:t>
      </w:r>
      <w:r w:rsidR="004F0238" w:rsidRPr="009E5255">
        <w:t xml:space="preserve"> </w:t>
      </w:r>
      <w:r w:rsidRPr="009E5255">
        <w:t>in</w:t>
      </w:r>
      <w:r w:rsidR="00B2171B" w:rsidRPr="009E5255">
        <w:t xml:space="preserve"> </w:t>
      </w:r>
      <w:r w:rsidRPr="009E5255">
        <w:t xml:space="preserve">public </w:t>
      </w:r>
      <w:r w:rsidR="004F0238" w:rsidRPr="009E5255">
        <w:t xml:space="preserve">hospitals not </w:t>
      </w:r>
      <w:r w:rsidR="007551EE" w:rsidRPr="009E5255">
        <w:t>operating</w:t>
      </w:r>
      <w:r w:rsidR="004F0238" w:rsidRPr="009E5255">
        <w:t xml:space="preserve"> under the PBS reform agreements (i.e</w:t>
      </w:r>
      <w:r w:rsidR="0048472F" w:rsidRPr="009E5255">
        <w:t>.</w:t>
      </w:r>
      <w:r w:rsidR="007551EE" w:rsidRPr="009E5255">
        <w:t>,</w:t>
      </w:r>
      <w:r w:rsidR="0048472F" w:rsidRPr="009E5255">
        <w:t xml:space="preserve"> </w:t>
      </w:r>
      <w:r w:rsidR="004F0238" w:rsidRPr="009E5255">
        <w:t>in NSW and ACT)</w:t>
      </w:r>
      <w:r w:rsidRPr="009E5255">
        <w:t>,</w:t>
      </w:r>
      <w:r w:rsidR="004F0238" w:rsidRPr="009E5255">
        <w:t xml:space="preserve"> </w:t>
      </w:r>
      <w:r w:rsidR="00B2171B" w:rsidRPr="009E5255">
        <w:t>the</w:t>
      </w:r>
      <w:r w:rsidR="004F0238" w:rsidRPr="009E5255">
        <w:t xml:space="preserve"> </w:t>
      </w:r>
      <w:r w:rsidR="007D0604" w:rsidRPr="009E5255">
        <w:t xml:space="preserve">inability to </w:t>
      </w:r>
      <w:r w:rsidR="00B2171B" w:rsidRPr="009E5255">
        <w:t xml:space="preserve">claim for medicines provided </w:t>
      </w:r>
      <w:r w:rsidR="008A068B" w:rsidRPr="009E5255">
        <w:t xml:space="preserve">to </w:t>
      </w:r>
      <w:r w:rsidR="007D0604" w:rsidRPr="009E5255">
        <w:t>inpatient</w:t>
      </w:r>
      <w:r w:rsidR="00B2171B" w:rsidRPr="009E5255">
        <w:t>s</w:t>
      </w:r>
      <w:r w:rsidR="007D0604" w:rsidRPr="009E5255">
        <w:t xml:space="preserve"> incentivises </w:t>
      </w:r>
      <w:r w:rsidRPr="009E5255">
        <w:t>perverse</w:t>
      </w:r>
      <w:r w:rsidR="007D0604" w:rsidRPr="009E5255">
        <w:t xml:space="preserve"> discharging</w:t>
      </w:r>
      <w:r w:rsidRPr="009E5255">
        <w:t xml:space="preserve"> practices.  For example, an</w:t>
      </w:r>
      <w:r w:rsidR="007D0604" w:rsidRPr="009E5255">
        <w:t xml:space="preserve"> </w:t>
      </w:r>
      <w:r w:rsidRPr="009E5255">
        <w:t>in</w:t>
      </w:r>
      <w:r w:rsidR="007D0604" w:rsidRPr="009E5255">
        <w:t xml:space="preserve">patient </w:t>
      </w:r>
      <w:r w:rsidRPr="009E5255">
        <w:t xml:space="preserve">may be discharged </w:t>
      </w:r>
      <w:r w:rsidR="007D0604" w:rsidRPr="009E5255">
        <w:t xml:space="preserve">to the chemotherapy </w:t>
      </w:r>
      <w:r w:rsidRPr="009E5255">
        <w:t>day-</w:t>
      </w:r>
      <w:r w:rsidR="007D0604" w:rsidRPr="009E5255">
        <w:t xml:space="preserve">suite so that </w:t>
      </w:r>
      <w:r w:rsidR="008A068B" w:rsidRPr="009E5255">
        <w:t>an infusion</w:t>
      </w:r>
      <w:r w:rsidR="00B2171B" w:rsidRPr="009E5255">
        <w:t xml:space="preserve"> </w:t>
      </w:r>
      <w:r w:rsidR="007D0604" w:rsidRPr="009E5255">
        <w:t>can be provided as an ‘outpatient’</w:t>
      </w:r>
      <w:r w:rsidRPr="009E5255">
        <w:t xml:space="preserve"> script—</w:t>
      </w:r>
      <w:r w:rsidR="00B2171B" w:rsidRPr="009E5255">
        <w:t>and therefore claimed via the PBS</w:t>
      </w:r>
      <w:r w:rsidRPr="009E5255">
        <w:t>—and then</w:t>
      </w:r>
      <w:r w:rsidR="007D0604" w:rsidRPr="009E5255">
        <w:t xml:space="preserve"> immediately readmitt</w:t>
      </w:r>
      <w:r w:rsidRPr="009E5255">
        <w:t>ed</w:t>
      </w:r>
      <w:r w:rsidR="007D0604" w:rsidRPr="009E5255">
        <w:t xml:space="preserve"> </w:t>
      </w:r>
      <w:r w:rsidR="00B2171B" w:rsidRPr="009E5255">
        <w:t xml:space="preserve">to hospital </w:t>
      </w:r>
      <w:r w:rsidR="002311D5" w:rsidRPr="009E5255">
        <w:t>to continue inpatient care</w:t>
      </w:r>
      <w:r w:rsidR="0048472F" w:rsidRPr="009E5255">
        <w:t xml:space="preserve">.  </w:t>
      </w:r>
      <w:r w:rsidRPr="009E5255">
        <w:t>While</w:t>
      </w:r>
      <w:r w:rsidR="007D4872" w:rsidRPr="009E5255">
        <w:t xml:space="preserve"> </w:t>
      </w:r>
      <w:r w:rsidRPr="009E5255">
        <w:t xml:space="preserve">local health systems and </w:t>
      </w:r>
      <w:r w:rsidR="008A068B" w:rsidRPr="009E5255">
        <w:t xml:space="preserve">their </w:t>
      </w:r>
      <w:r w:rsidRPr="009E5255">
        <w:t>comprising hospitals</w:t>
      </w:r>
      <w:r w:rsidR="007D4872" w:rsidRPr="009E5255">
        <w:t xml:space="preserve"> should </w:t>
      </w:r>
      <w:r w:rsidRPr="009E5255">
        <w:t>theoretically receive state-level</w:t>
      </w:r>
      <w:r w:rsidR="007D4872" w:rsidRPr="009E5255">
        <w:t xml:space="preserve"> budgetary compensation</w:t>
      </w:r>
      <w:r w:rsidRPr="009E5255">
        <w:t>/</w:t>
      </w:r>
      <w:r w:rsidR="00FE7D45" w:rsidRPr="009E5255">
        <w:t>adjust</w:t>
      </w:r>
      <w:r w:rsidRPr="009E5255">
        <w:t>ment</w:t>
      </w:r>
      <w:r w:rsidR="00FE7D45" w:rsidRPr="009E5255">
        <w:t xml:space="preserve"> depending on PBS usage, </w:t>
      </w:r>
      <w:r w:rsidR="00EF46AE" w:rsidRPr="009E5255">
        <w:t>at the local level</w:t>
      </w:r>
      <w:r w:rsidRPr="009E5255">
        <w:t>,</w:t>
      </w:r>
      <w:r w:rsidR="00FE7D45" w:rsidRPr="009E5255">
        <w:t xml:space="preserve"> </w:t>
      </w:r>
      <w:r w:rsidR="008A068B" w:rsidRPr="009E5255">
        <w:t xml:space="preserve">a hospital </w:t>
      </w:r>
      <w:r w:rsidR="00FE7D45" w:rsidRPr="009E5255">
        <w:t>pharmac</w:t>
      </w:r>
      <w:r w:rsidR="008A068B" w:rsidRPr="009E5255">
        <w:t>y may be treated</w:t>
      </w:r>
      <w:r w:rsidR="00FE7D45" w:rsidRPr="009E5255">
        <w:t xml:space="preserve"> </w:t>
      </w:r>
      <w:r w:rsidR="00CD2547" w:rsidRPr="009E5255">
        <w:t xml:space="preserve">more simply </w:t>
      </w:r>
      <w:r w:rsidR="00FE7D45" w:rsidRPr="009E5255">
        <w:t>as a business unit need</w:t>
      </w:r>
      <w:r w:rsidR="008A068B" w:rsidRPr="009E5255">
        <w:t>ing</w:t>
      </w:r>
      <w:r w:rsidR="00FE7D45" w:rsidRPr="009E5255">
        <w:t xml:space="preserve"> to </w:t>
      </w:r>
      <w:r w:rsidR="008A068B" w:rsidRPr="009E5255">
        <w:t xml:space="preserve">generate revenue and </w:t>
      </w:r>
      <w:r w:rsidR="00FE7D45" w:rsidRPr="009E5255">
        <w:t>contain costs</w:t>
      </w:r>
      <w:r w:rsidR="008A068B" w:rsidRPr="009E5255">
        <w:t>.</w:t>
      </w:r>
      <w:r w:rsidR="00FE7D45" w:rsidRPr="009E5255">
        <w:t xml:space="preserve"> </w:t>
      </w:r>
      <w:r w:rsidR="008A068B" w:rsidRPr="009E5255">
        <w:t xml:space="preserve"> Such</w:t>
      </w:r>
      <w:r w:rsidR="00FE7D45" w:rsidRPr="009E5255">
        <w:t xml:space="preserve"> ‘gaming’ of the system </w:t>
      </w:r>
      <w:r w:rsidR="008A068B" w:rsidRPr="009E5255">
        <w:t>was seen by stakeholders as an inevitable outcome</w:t>
      </w:r>
      <w:r w:rsidR="0048472F" w:rsidRPr="009E5255">
        <w:t xml:space="preserve"> </w:t>
      </w:r>
      <w:r w:rsidR="008A068B" w:rsidRPr="009E5255">
        <w:t xml:space="preserve">of financial pressures </w:t>
      </w:r>
      <w:r w:rsidR="001073D3" w:rsidRPr="009E5255">
        <w:t xml:space="preserve">within the system </w:t>
      </w:r>
      <w:r w:rsidR="007026AF" w:rsidRPr="009E5255">
        <w:t>(see Section</w:t>
      </w:r>
      <w:r w:rsidR="00B2171B" w:rsidRPr="009E5255">
        <w:t>s</w:t>
      </w:r>
      <w:r w:rsidR="007026AF" w:rsidRPr="009E5255">
        <w:t xml:space="preserve"> </w:t>
      </w:r>
      <w:r w:rsidR="008A068B" w:rsidRPr="009E5255">
        <w:fldChar w:fldCharType="begin"/>
      </w:r>
      <w:r w:rsidR="008A068B" w:rsidRPr="009E5255">
        <w:instrText xml:space="preserve"> REF _Ref92958194 \r \h </w:instrText>
      </w:r>
      <w:r w:rsidR="008A068B" w:rsidRPr="009E5255">
        <w:fldChar w:fldCharType="separate"/>
      </w:r>
      <w:r w:rsidR="000C766B">
        <w:rPr>
          <w:cs/>
        </w:rPr>
        <w:t>‎</w:t>
      </w:r>
      <w:r w:rsidR="000C766B">
        <w:t>3</w:t>
      </w:r>
      <w:r w:rsidR="008A068B" w:rsidRPr="009E5255">
        <w:fldChar w:fldCharType="end"/>
      </w:r>
      <w:r w:rsidR="00B2171B" w:rsidRPr="009E5255">
        <w:t xml:space="preserve"> and </w:t>
      </w:r>
      <w:r w:rsidR="001073D3" w:rsidRPr="009E5255">
        <w:fldChar w:fldCharType="begin"/>
      </w:r>
      <w:r w:rsidR="001073D3" w:rsidRPr="009E5255">
        <w:instrText xml:space="preserve"> REF _Ref93753575 \n \h </w:instrText>
      </w:r>
      <w:r w:rsidR="001073D3" w:rsidRPr="009E5255">
        <w:fldChar w:fldCharType="separate"/>
      </w:r>
      <w:r w:rsidR="000C766B">
        <w:rPr>
          <w:cs/>
        </w:rPr>
        <w:t>‎</w:t>
      </w:r>
      <w:r w:rsidR="000C766B">
        <w:t>6</w:t>
      </w:r>
      <w:r w:rsidR="001073D3" w:rsidRPr="009E5255">
        <w:fldChar w:fldCharType="end"/>
      </w:r>
      <w:r w:rsidR="008A068B" w:rsidRPr="009E5255">
        <w:t xml:space="preserve"> for elaboration on financial flows and potential system improvements</w:t>
      </w:r>
      <w:r w:rsidR="0040591D" w:rsidRPr="009E5255">
        <w:t>, respectively</w:t>
      </w:r>
      <w:r w:rsidR="00B2171B" w:rsidRPr="009E5255">
        <w:t>).</w:t>
      </w:r>
    </w:p>
    <w:tbl>
      <w:tblPr>
        <w:tblStyle w:val="TableGrid"/>
        <w:tblW w:w="7602" w:type="dxa"/>
        <w:tblInd w:w="1413" w:type="dxa"/>
        <w:tblLayout w:type="fixed"/>
        <w:tblLook w:val="06A0" w:firstRow="1" w:lastRow="0" w:firstColumn="1" w:lastColumn="0" w:noHBand="1" w:noVBand="1"/>
      </w:tblPr>
      <w:tblGrid>
        <w:gridCol w:w="7602"/>
      </w:tblGrid>
      <w:tr w:rsidR="01A4AB04" w:rsidRPr="009E5255" w14:paraId="2238310C" w14:textId="77777777" w:rsidTr="00CA5EF6">
        <w:tc>
          <w:tcPr>
            <w:tcW w:w="7602" w:type="dxa"/>
          </w:tcPr>
          <w:p w14:paraId="2D35E78B" w14:textId="6B7367D2" w:rsidR="00433A8A" w:rsidRPr="009E5255" w:rsidRDefault="38C83AC4" w:rsidP="00CD2547">
            <w:pPr>
              <w:rPr>
                <w:i/>
                <w:iCs/>
              </w:rPr>
            </w:pPr>
            <w:r w:rsidRPr="009E5255">
              <w:rPr>
                <w:i/>
                <w:iCs/>
              </w:rPr>
              <w:t xml:space="preserve">The one thing on my mind </w:t>
            </w:r>
            <w:r w:rsidR="00CD2547" w:rsidRPr="009E5255">
              <w:rPr>
                <w:i/>
                <w:iCs/>
              </w:rPr>
              <w:t>[…]</w:t>
            </w:r>
            <w:r w:rsidRPr="009E5255">
              <w:rPr>
                <w:i/>
                <w:iCs/>
              </w:rPr>
              <w:t xml:space="preserve"> is the issue around infusional drugs for public hospital inpatient</w:t>
            </w:r>
            <w:r w:rsidR="00CD2547" w:rsidRPr="009E5255">
              <w:rPr>
                <w:i/>
                <w:iCs/>
              </w:rPr>
              <w:t>s</w:t>
            </w:r>
            <w:r w:rsidR="0048472F" w:rsidRPr="009E5255">
              <w:rPr>
                <w:i/>
                <w:iCs/>
              </w:rPr>
              <w:t xml:space="preserve">.  </w:t>
            </w:r>
            <w:r w:rsidR="0095500A" w:rsidRPr="009E5255">
              <w:rPr>
                <w:i/>
                <w:iCs/>
              </w:rPr>
              <w:t>I</w:t>
            </w:r>
            <w:r w:rsidRPr="009E5255">
              <w:rPr>
                <w:i/>
                <w:iCs/>
              </w:rPr>
              <w:t>npatient</w:t>
            </w:r>
            <w:r w:rsidR="00CD2547" w:rsidRPr="009E5255">
              <w:rPr>
                <w:i/>
                <w:iCs/>
              </w:rPr>
              <w:t>s</w:t>
            </w:r>
            <w:r w:rsidRPr="009E5255">
              <w:rPr>
                <w:i/>
                <w:iCs/>
              </w:rPr>
              <w:t xml:space="preserve"> becom</w:t>
            </w:r>
            <w:r w:rsidR="00CD2547" w:rsidRPr="009E5255">
              <w:rPr>
                <w:i/>
                <w:iCs/>
              </w:rPr>
              <w:t>ing</w:t>
            </w:r>
            <w:r w:rsidRPr="009E5255">
              <w:rPr>
                <w:i/>
                <w:iCs/>
              </w:rPr>
              <w:t xml:space="preserve"> outpatients and outpatients becoming inpatients</w:t>
            </w:r>
            <w:r w:rsidR="0048472F" w:rsidRPr="009E5255">
              <w:rPr>
                <w:i/>
                <w:iCs/>
              </w:rPr>
              <w:t xml:space="preserve">.  </w:t>
            </w:r>
            <w:r w:rsidR="00CD2547" w:rsidRPr="009E5255">
              <w:rPr>
                <w:i/>
                <w:iCs/>
              </w:rPr>
              <w:t>[…]</w:t>
            </w:r>
            <w:r w:rsidRPr="009E5255">
              <w:rPr>
                <w:i/>
                <w:iCs/>
              </w:rPr>
              <w:t xml:space="preserve"> </w:t>
            </w:r>
            <w:r w:rsidR="00CD2547" w:rsidRPr="009E5255">
              <w:rPr>
                <w:i/>
                <w:iCs/>
              </w:rPr>
              <w:t>T</w:t>
            </w:r>
            <w:r w:rsidRPr="009E5255">
              <w:rPr>
                <w:i/>
                <w:iCs/>
              </w:rPr>
              <w:t>his is an issue in the clinical h</w:t>
            </w:r>
            <w:r w:rsidR="00433A8A" w:rsidRPr="009E5255">
              <w:rPr>
                <w:i/>
                <w:iCs/>
              </w:rPr>
              <w:t>a</w:t>
            </w:r>
            <w:r w:rsidRPr="009E5255">
              <w:rPr>
                <w:i/>
                <w:iCs/>
              </w:rPr>
              <w:t xml:space="preserve">ematology space for a couple of drugs, but the big the big one at the moment is </w:t>
            </w:r>
            <w:r w:rsidR="008A004F" w:rsidRPr="009E5255">
              <w:rPr>
                <w:i/>
                <w:iCs/>
              </w:rPr>
              <w:t>blinatumomab</w:t>
            </w:r>
            <w:r w:rsidR="0048472F" w:rsidRPr="009E5255">
              <w:rPr>
                <w:i/>
                <w:iCs/>
              </w:rPr>
              <w:t xml:space="preserve">.  </w:t>
            </w:r>
            <w:r w:rsidR="00CD2547" w:rsidRPr="009E5255">
              <w:rPr>
                <w:i/>
                <w:iCs/>
              </w:rPr>
              <w:t>T</w:t>
            </w:r>
            <w:r w:rsidRPr="009E5255">
              <w:rPr>
                <w:i/>
                <w:iCs/>
              </w:rPr>
              <w:t>he problem is this issue about reduced access for patients if the hospital feels it</w:t>
            </w:r>
            <w:r w:rsidR="00433A8A" w:rsidRPr="009E5255">
              <w:rPr>
                <w:i/>
                <w:iCs/>
              </w:rPr>
              <w:t>’</w:t>
            </w:r>
            <w:r w:rsidRPr="009E5255">
              <w:rPr>
                <w:i/>
                <w:iCs/>
              </w:rPr>
              <w:t>s paying for drugs that if the person is an outpatient</w:t>
            </w:r>
            <w:r w:rsidR="00CD2547" w:rsidRPr="009E5255">
              <w:rPr>
                <w:i/>
                <w:iCs/>
              </w:rPr>
              <w:t>,</w:t>
            </w:r>
            <w:r w:rsidRPr="009E5255">
              <w:rPr>
                <w:i/>
                <w:iCs/>
              </w:rPr>
              <w:t xml:space="preserve"> </w:t>
            </w:r>
            <w:r w:rsidR="00433A8A" w:rsidRPr="009E5255">
              <w:rPr>
                <w:i/>
                <w:iCs/>
              </w:rPr>
              <w:t xml:space="preserve">the </w:t>
            </w:r>
            <w:r w:rsidRPr="009E5255">
              <w:rPr>
                <w:i/>
                <w:iCs/>
              </w:rPr>
              <w:t xml:space="preserve">Commonwealth would be paying for and if they're an inpatient, the Commonwealth view is that </w:t>
            </w:r>
            <w:r w:rsidR="00433A8A" w:rsidRPr="009E5255">
              <w:rPr>
                <w:i/>
                <w:iCs/>
              </w:rPr>
              <w:t xml:space="preserve">the </w:t>
            </w:r>
            <w:r w:rsidRPr="009E5255">
              <w:rPr>
                <w:i/>
                <w:iCs/>
              </w:rPr>
              <w:t>hospital is paying for it.</w:t>
            </w:r>
          </w:p>
          <w:p w14:paraId="5E2CDD86" w14:textId="5FFEFE16" w:rsidR="00992B49" w:rsidRPr="009E5255" w:rsidRDefault="00992B49" w:rsidP="00992B49">
            <w:pPr>
              <w:jc w:val="right"/>
              <w:rPr>
                <w:i/>
                <w:iCs/>
              </w:rPr>
            </w:pPr>
            <w:r w:rsidRPr="009E5255">
              <w:rPr>
                <w:i/>
                <w:iCs/>
              </w:rPr>
              <w:t>-Clinician</w:t>
            </w:r>
          </w:p>
          <w:p w14:paraId="080658B1" w14:textId="049DA9BB" w:rsidR="00A87BAF" w:rsidRPr="009E5255" w:rsidRDefault="00992B49" w:rsidP="00783598">
            <w:pPr>
              <w:rPr>
                <w:i/>
                <w:iCs/>
              </w:rPr>
            </w:pPr>
            <w:r w:rsidRPr="009E5255">
              <w:rPr>
                <w:i/>
                <w:iCs/>
              </w:rPr>
              <w:t>I</w:t>
            </w:r>
            <w:r w:rsidR="38C83AC4" w:rsidRPr="009E5255">
              <w:rPr>
                <w:i/>
                <w:iCs/>
              </w:rPr>
              <w:t>t makes no sense at the patient or physician</w:t>
            </w:r>
            <w:r w:rsidRPr="009E5255">
              <w:rPr>
                <w:i/>
                <w:iCs/>
              </w:rPr>
              <w:t>-</w:t>
            </w:r>
            <w:r w:rsidR="38C83AC4" w:rsidRPr="009E5255">
              <w:rPr>
                <w:i/>
                <w:iCs/>
              </w:rPr>
              <w:t>level</w:t>
            </w:r>
            <w:r w:rsidR="0048472F" w:rsidRPr="009E5255">
              <w:rPr>
                <w:i/>
                <w:iCs/>
              </w:rPr>
              <w:t xml:space="preserve">.  </w:t>
            </w:r>
            <w:r w:rsidR="38C83AC4" w:rsidRPr="009E5255">
              <w:rPr>
                <w:i/>
                <w:iCs/>
              </w:rPr>
              <w:t>And it leads to game playing and to use of drugs not strictly per protocol</w:t>
            </w:r>
            <w:r w:rsidR="0048472F" w:rsidRPr="009E5255">
              <w:rPr>
                <w:i/>
                <w:iCs/>
              </w:rPr>
              <w:t xml:space="preserve">.  </w:t>
            </w:r>
            <w:r w:rsidR="38C83AC4" w:rsidRPr="009E5255">
              <w:rPr>
                <w:i/>
                <w:iCs/>
              </w:rPr>
              <w:t>So I think there's a lot of adverse consequences from that</w:t>
            </w:r>
            <w:r w:rsidRPr="009E5255">
              <w:rPr>
                <w:i/>
                <w:iCs/>
              </w:rPr>
              <w:t>.</w:t>
            </w:r>
            <w:r w:rsidR="38C83AC4" w:rsidRPr="009E5255">
              <w:rPr>
                <w:i/>
                <w:iCs/>
              </w:rPr>
              <w:t xml:space="preserve"> </w:t>
            </w:r>
            <w:r w:rsidRPr="009E5255">
              <w:rPr>
                <w:i/>
                <w:iCs/>
              </w:rPr>
              <w:t xml:space="preserve"> </w:t>
            </w:r>
            <w:r w:rsidR="38C83AC4" w:rsidRPr="009E5255">
              <w:rPr>
                <w:i/>
                <w:iCs/>
              </w:rPr>
              <w:t>I would wonder, particularly for a patient who might start as an inpatient but continue the infusional drug as an outpatient, which is the PBS bit and which isn't</w:t>
            </w:r>
            <w:r w:rsidRPr="009E5255">
              <w:rPr>
                <w:i/>
                <w:iCs/>
              </w:rPr>
              <w:t>?</w:t>
            </w:r>
            <w:r w:rsidR="0048472F" w:rsidRPr="009E5255">
              <w:rPr>
                <w:i/>
                <w:iCs/>
              </w:rPr>
              <w:t xml:space="preserve">  </w:t>
            </w:r>
            <w:r w:rsidRPr="009E5255">
              <w:rPr>
                <w:i/>
                <w:iCs/>
              </w:rPr>
              <w:t>B</w:t>
            </w:r>
            <w:r w:rsidR="38C83AC4" w:rsidRPr="009E5255">
              <w:rPr>
                <w:i/>
                <w:iCs/>
              </w:rPr>
              <w:t>linatumomab would be the example there.  They might be ambulatory at the time of prescription writing</w:t>
            </w:r>
            <w:r w:rsidR="0048472F" w:rsidRPr="009E5255">
              <w:rPr>
                <w:i/>
                <w:iCs/>
              </w:rPr>
              <w:t xml:space="preserve">.  </w:t>
            </w:r>
            <w:r w:rsidR="38C83AC4" w:rsidRPr="009E5255">
              <w:rPr>
                <w:i/>
                <w:iCs/>
              </w:rPr>
              <w:t>They might be inpatients at the time delivery</w:t>
            </w:r>
            <w:r w:rsidR="001C105A" w:rsidRPr="009E5255">
              <w:rPr>
                <w:i/>
                <w:iCs/>
              </w:rPr>
              <w:t xml:space="preserve"> i</w:t>
            </w:r>
            <w:r w:rsidR="38C83AC4" w:rsidRPr="009E5255">
              <w:rPr>
                <w:i/>
                <w:iCs/>
              </w:rPr>
              <w:t>s initiated</w:t>
            </w:r>
            <w:r w:rsidR="000D6621" w:rsidRPr="009E5255">
              <w:rPr>
                <w:i/>
                <w:iCs/>
              </w:rPr>
              <w:t xml:space="preserve">. </w:t>
            </w:r>
            <w:r w:rsidR="38C83AC4" w:rsidRPr="009E5255">
              <w:rPr>
                <w:i/>
                <w:iCs/>
              </w:rPr>
              <w:t xml:space="preserve"> </w:t>
            </w:r>
            <w:r w:rsidR="000D6621" w:rsidRPr="009E5255">
              <w:rPr>
                <w:i/>
                <w:iCs/>
              </w:rPr>
              <w:t>T</w:t>
            </w:r>
            <w:r w:rsidR="38C83AC4" w:rsidRPr="009E5255">
              <w:rPr>
                <w:i/>
                <w:iCs/>
              </w:rPr>
              <w:t>hey might be ambulatory again as the infusion goes on, because it's multi</w:t>
            </w:r>
            <w:r w:rsidR="000D6621" w:rsidRPr="009E5255">
              <w:rPr>
                <w:i/>
                <w:iCs/>
              </w:rPr>
              <w:t>-</w:t>
            </w:r>
            <w:r w:rsidR="38C83AC4" w:rsidRPr="009E5255">
              <w:rPr>
                <w:i/>
                <w:iCs/>
              </w:rPr>
              <w:t>day</w:t>
            </w:r>
            <w:r w:rsidR="0048472F" w:rsidRPr="009E5255">
              <w:rPr>
                <w:i/>
                <w:iCs/>
              </w:rPr>
              <w:t>.</w:t>
            </w:r>
          </w:p>
          <w:p w14:paraId="439B48EE" w14:textId="16EEFF3A" w:rsidR="38C83AC4" w:rsidRPr="009E5255" w:rsidRDefault="000D6621" w:rsidP="00783598">
            <w:pPr>
              <w:rPr>
                <w:i/>
                <w:iCs/>
              </w:rPr>
            </w:pPr>
            <w:r w:rsidRPr="009E5255">
              <w:rPr>
                <w:i/>
                <w:iCs/>
              </w:rPr>
              <w:t xml:space="preserve">[…] </w:t>
            </w:r>
            <w:r w:rsidR="38C83AC4" w:rsidRPr="009E5255">
              <w:rPr>
                <w:i/>
                <w:iCs/>
              </w:rPr>
              <w:t>And the games that are playable</w:t>
            </w:r>
            <w:r w:rsidRPr="009E5255">
              <w:rPr>
                <w:i/>
                <w:iCs/>
              </w:rPr>
              <w:t>—</w:t>
            </w:r>
            <w:r w:rsidR="38C83AC4" w:rsidRPr="009E5255">
              <w:rPr>
                <w:i/>
                <w:iCs/>
              </w:rPr>
              <w:t>let me move away from acute leukemia and talk about what happens with the most commonly prescribed chemotherapy regimen in the h</w:t>
            </w:r>
            <w:r w:rsidR="00A87BAF" w:rsidRPr="009E5255">
              <w:rPr>
                <w:i/>
                <w:iCs/>
              </w:rPr>
              <w:t>a</w:t>
            </w:r>
            <w:r w:rsidR="38C83AC4" w:rsidRPr="009E5255">
              <w:rPr>
                <w:i/>
                <w:iCs/>
              </w:rPr>
              <w:t xml:space="preserve">ematology space, RCHOP </w:t>
            </w:r>
            <w:r w:rsidR="00A87BAF" w:rsidRPr="009E5255">
              <w:rPr>
                <w:i/>
                <w:iCs/>
              </w:rPr>
              <w:t xml:space="preserve">for </w:t>
            </w:r>
            <w:r w:rsidR="38C83AC4" w:rsidRPr="009E5255">
              <w:rPr>
                <w:i/>
                <w:iCs/>
              </w:rPr>
              <w:t>diffuse large B cell lymphoma</w:t>
            </w:r>
            <w:r w:rsidR="0048472F" w:rsidRPr="009E5255">
              <w:rPr>
                <w:i/>
                <w:iCs/>
              </w:rPr>
              <w:t xml:space="preserve">.  </w:t>
            </w:r>
            <w:r w:rsidRPr="009E5255">
              <w:rPr>
                <w:i/>
                <w:iCs/>
              </w:rPr>
              <w:t>Y</w:t>
            </w:r>
            <w:r w:rsidR="38C83AC4" w:rsidRPr="009E5255">
              <w:rPr>
                <w:i/>
                <w:iCs/>
              </w:rPr>
              <w:t>ou know the regimen</w:t>
            </w:r>
            <w:r w:rsidRPr="009E5255">
              <w:rPr>
                <w:i/>
                <w:iCs/>
              </w:rPr>
              <w:t>—</w:t>
            </w:r>
            <w:r w:rsidR="00A87BAF" w:rsidRPr="009E5255">
              <w:rPr>
                <w:i/>
                <w:iCs/>
              </w:rPr>
              <w:t>d</w:t>
            </w:r>
            <w:r w:rsidR="38C83AC4" w:rsidRPr="009E5255">
              <w:rPr>
                <w:i/>
                <w:iCs/>
              </w:rPr>
              <w:t>ay one is rituximab</w:t>
            </w:r>
            <w:r w:rsidRPr="009E5255">
              <w:rPr>
                <w:i/>
                <w:iCs/>
              </w:rPr>
              <w:t xml:space="preserve">. </w:t>
            </w:r>
            <w:r w:rsidR="38C83AC4" w:rsidRPr="009E5255">
              <w:rPr>
                <w:i/>
                <w:iCs/>
              </w:rPr>
              <w:t xml:space="preserve"> </w:t>
            </w:r>
            <w:r w:rsidRPr="009E5255">
              <w:rPr>
                <w:i/>
                <w:iCs/>
              </w:rPr>
              <w:t>W</w:t>
            </w:r>
            <w:r w:rsidR="38C83AC4" w:rsidRPr="009E5255">
              <w:rPr>
                <w:i/>
                <w:iCs/>
              </w:rPr>
              <w:t xml:space="preserve">hen is it typically given if someone's an inpatient? </w:t>
            </w:r>
            <w:r w:rsidR="00BA1AE6" w:rsidRPr="009E5255">
              <w:rPr>
                <w:i/>
                <w:iCs/>
              </w:rPr>
              <w:t xml:space="preserve"> </w:t>
            </w:r>
            <w:r w:rsidR="38C83AC4" w:rsidRPr="009E5255">
              <w:rPr>
                <w:i/>
                <w:iCs/>
              </w:rPr>
              <w:t>The day of discharge, which is often day three, four</w:t>
            </w:r>
            <w:r w:rsidRPr="009E5255">
              <w:rPr>
                <w:i/>
                <w:iCs/>
              </w:rPr>
              <w:t>,</w:t>
            </w:r>
            <w:r w:rsidR="38C83AC4" w:rsidRPr="009E5255">
              <w:rPr>
                <w:i/>
                <w:iCs/>
              </w:rPr>
              <w:t xml:space="preserve"> five, or even six</w:t>
            </w:r>
            <w:r w:rsidR="0048472F" w:rsidRPr="009E5255">
              <w:rPr>
                <w:i/>
                <w:iCs/>
              </w:rPr>
              <w:t xml:space="preserve">.  </w:t>
            </w:r>
            <w:r w:rsidR="38C83AC4" w:rsidRPr="009E5255">
              <w:rPr>
                <w:i/>
                <w:iCs/>
              </w:rPr>
              <w:t>Is it as effective, who would know?</w:t>
            </w:r>
          </w:p>
          <w:p w14:paraId="4F5D36DE" w14:textId="0EA35A9E" w:rsidR="00BA1AE6" w:rsidRPr="009E5255" w:rsidRDefault="000D6621" w:rsidP="00783598">
            <w:pPr>
              <w:rPr>
                <w:i/>
                <w:iCs/>
              </w:rPr>
            </w:pPr>
            <w:r w:rsidRPr="009E5255">
              <w:rPr>
                <w:i/>
                <w:iCs/>
              </w:rPr>
              <w:t>T</w:t>
            </w:r>
            <w:r w:rsidR="38C83AC4" w:rsidRPr="009E5255">
              <w:rPr>
                <w:i/>
                <w:iCs/>
              </w:rPr>
              <w:t>here are hospitals in the country where they won't give these drugs</w:t>
            </w:r>
            <w:r w:rsidRPr="009E5255">
              <w:rPr>
                <w:i/>
                <w:iCs/>
              </w:rPr>
              <w:t>—p</w:t>
            </w:r>
            <w:r w:rsidR="38C83AC4" w:rsidRPr="009E5255">
              <w:rPr>
                <w:i/>
                <w:iCs/>
              </w:rPr>
              <w:t>eople decide they won't play games</w:t>
            </w:r>
            <w:r w:rsidRPr="009E5255">
              <w:rPr>
                <w:i/>
                <w:iCs/>
              </w:rPr>
              <w:t xml:space="preserve"> […].  T</w:t>
            </w:r>
            <w:r w:rsidR="38C83AC4" w:rsidRPr="009E5255">
              <w:rPr>
                <w:i/>
                <w:iCs/>
              </w:rPr>
              <w:t>hey abide by the rules, so there</w:t>
            </w:r>
            <w:r w:rsidR="00BA1AE6" w:rsidRPr="009E5255">
              <w:rPr>
                <w:i/>
                <w:iCs/>
              </w:rPr>
              <w:t xml:space="preserve"> are</w:t>
            </w:r>
            <w:r w:rsidR="38C83AC4" w:rsidRPr="009E5255">
              <w:rPr>
                <w:i/>
                <w:iCs/>
              </w:rPr>
              <w:t xml:space="preserve"> issues for patient access.’</w:t>
            </w:r>
          </w:p>
          <w:p w14:paraId="7ABFE337" w14:textId="2AB0A89C" w:rsidR="01A4AB04" w:rsidRPr="009E5255" w:rsidRDefault="38C83AC4" w:rsidP="00CA5EF6">
            <w:pPr>
              <w:jc w:val="right"/>
              <w:rPr>
                <w:i/>
                <w:iCs/>
              </w:rPr>
            </w:pPr>
            <w:r w:rsidRPr="009E5255">
              <w:rPr>
                <w:i/>
                <w:iCs/>
              </w:rPr>
              <w:t xml:space="preserve"> - Clinician</w:t>
            </w:r>
          </w:p>
        </w:tc>
      </w:tr>
    </w:tbl>
    <w:p w14:paraId="75DECA32" w14:textId="77777777" w:rsidR="00AB2CA8" w:rsidRPr="009E5255" w:rsidRDefault="00AB2CA8" w:rsidP="00783598"/>
    <w:p w14:paraId="6556A671" w14:textId="22D489E4" w:rsidR="002A1160" w:rsidRPr="009E5255" w:rsidRDefault="64956C89" w:rsidP="00783598">
      <w:r w:rsidRPr="009E5255">
        <w:t xml:space="preserve">Consumers </w:t>
      </w:r>
      <w:r w:rsidR="7A235592" w:rsidRPr="009E5255">
        <w:t xml:space="preserve">added that there was disparity in access and </w:t>
      </w:r>
      <w:r w:rsidR="009842F3" w:rsidRPr="009E5255">
        <w:t xml:space="preserve">the </w:t>
      </w:r>
      <w:r w:rsidR="7A235592" w:rsidRPr="009E5255">
        <w:t xml:space="preserve">type of care </w:t>
      </w:r>
      <w:r w:rsidR="009842F3" w:rsidRPr="009E5255">
        <w:t>received</w:t>
      </w:r>
      <w:r w:rsidR="7A235592" w:rsidRPr="009E5255">
        <w:t xml:space="preserve"> depending on </w:t>
      </w:r>
      <w:r w:rsidR="00053276" w:rsidRPr="009E5255">
        <w:t>patients’</w:t>
      </w:r>
      <w:r w:rsidR="002A1160" w:rsidRPr="009E5255">
        <w:t xml:space="preserve"> </w:t>
      </w:r>
      <w:r w:rsidR="009842F3" w:rsidRPr="009E5255">
        <w:t>place of residence</w:t>
      </w:r>
      <w:r w:rsidR="0048472F" w:rsidRPr="009E5255">
        <w:t xml:space="preserve">.  </w:t>
      </w:r>
      <w:r w:rsidR="0BD1B2B7" w:rsidRPr="009E5255">
        <w:t>Patients who live in urban areas</w:t>
      </w:r>
      <w:r w:rsidR="5AD78BA1" w:rsidRPr="009E5255">
        <w:t xml:space="preserve"> were more likely to have access to the care needed in terms of </w:t>
      </w:r>
      <w:r w:rsidR="1D800FDB" w:rsidRPr="009E5255">
        <w:t xml:space="preserve">hospitals and staff </w:t>
      </w:r>
      <w:r w:rsidR="003D250D" w:rsidRPr="009E5255">
        <w:t>relative</w:t>
      </w:r>
      <w:r w:rsidR="1D800FDB" w:rsidRPr="009E5255">
        <w:t xml:space="preserve"> to those in rural</w:t>
      </w:r>
      <w:r w:rsidR="003D250D" w:rsidRPr="009E5255">
        <w:t>/</w:t>
      </w:r>
      <w:r w:rsidR="1D800FDB" w:rsidRPr="009E5255">
        <w:t>regional areas</w:t>
      </w:r>
      <w:r w:rsidR="0048472F" w:rsidRPr="009E5255">
        <w:t xml:space="preserve">.  </w:t>
      </w:r>
      <w:r w:rsidR="003D250D" w:rsidRPr="009E5255">
        <w:t xml:space="preserve">Depending on the type of cancer, rurally based patients were generally observed </w:t>
      </w:r>
      <w:r w:rsidR="1D800FDB" w:rsidRPr="009E5255">
        <w:t>to</w:t>
      </w:r>
      <w:r w:rsidR="003D250D" w:rsidRPr="009E5255">
        <w:t xml:space="preserve"> be more likely to</w:t>
      </w:r>
      <w:r w:rsidR="1D800FDB" w:rsidRPr="009E5255">
        <w:t xml:space="preserve"> travel to cit</w:t>
      </w:r>
      <w:r w:rsidR="003D250D" w:rsidRPr="009E5255">
        <w:t>y centres</w:t>
      </w:r>
      <w:r w:rsidR="1D800FDB" w:rsidRPr="009E5255">
        <w:t xml:space="preserve"> for treatment</w:t>
      </w:r>
      <w:r w:rsidR="0048472F" w:rsidRPr="009E5255">
        <w:t xml:space="preserve">.  </w:t>
      </w:r>
    </w:p>
    <w:p w14:paraId="5649C972" w14:textId="32E93187" w:rsidR="00AB2CA8" w:rsidRPr="009E5255" w:rsidRDefault="00A91372" w:rsidP="00DD705E">
      <w:r w:rsidRPr="009E5255">
        <w:t>There were also</w:t>
      </w:r>
      <w:r w:rsidR="309E698F" w:rsidRPr="009E5255">
        <w:t xml:space="preserve"> disparit</w:t>
      </w:r>
      <w:r w:rsidRPr="009E5255">
        <w:t>ies</w:t>
      </w:r>
      <w:r w:rsidR="309E698F" w:rsidRPr="009E5255">
        <w:t xml:space="preserve"> of concern </w:t>
      </w:r>
      <w:r w:rsidRPr="009E5255">
        <w:t>within large metropolitan areas.</w:t>
      </w:r>
      <w:r w:rsidR="309E698F" w:rsidRPr="009E5255">
        <w:t xml:space="preserve"> </w:t>
      </w:r>
      <w:r w:rsidRPr="009E5255">
        <w:t xml:space="preserve"> Patients living</w:t>
      </w:r>
      <w:r w:rsidR="0BD1B2B7" w:rsidRPr="009E5255">
        <w:t xml:space="preserve"> closer to teaching hospitals </w:t>
      </w:r>
      <w:r w:rsidRPr="009E5255">
        <w:t>were seen to have</w:t>
      </w:r>
      <w:r w:rsidR="4CC86975" w:rsidRPr="009E5255">
        <w:t xml:space="preserve"> access to all the </w:t>
      </w:r>
      <w:r w:rsidR="002A1160" w:rsidRPr="009E5255">
        <w:t xml:space="preserve">care </w:t>
      </w:r>
      <w:r w:rsidR="4CC86975" w:rsidRPr="009E5255">
        <w:t xml:space="preserve">needed at </w:t>
      </w:r>
      <w:r w:rsidRPr="009E5255">
        <w:t>a single</w:t>
      </w:r>
      <w:r w:rsidR="4CC86975" w:rsidRPr="009E5255">
        <w:t xml:space="preserve"> </w:t>
      </w:r>
      <w:r w:rsidRPr="009E5255">
        <w:t>facility</w:t>
      </w:r>
      <w:r w:rsidR="0048472F" w:rsidRPr="009E5255">
        <w:t xml:space="preserve">.  </w:t>
      </w:r>
      <w:r w:rsidRPr="009E5255">
        <w:t>Patients required to</w:t>
      </w:r>
      <w:r w:rsidR="4CC86975" w:rsidRPr="009E5255">
        <w:t xml:space="preserve"> travel </w:t>
      </w:r>
      <w:r w:rsidRPr="009E5255">
        <w:t>farther were more likely to receive care in multi</w:t>
      </w:r>
      <w:r w:rsidR="0095500A" w:rsidRPr="009E5255">
        <w:t>p</w:t>
      </w:r>
      <w:r w:rsidRPr="009E5255">
        <w:t>le facilities</w:t>
      </w:r>
      <w:r w:rsidR="0048472F" w:rsidRPr="009E5255">
        <w:t xml:space="preserve">.  </w:t>
      </w:r>
      <w:r w:rsidR="002A1160" w:rsidRPr="009E5255">
        <w:t xml:space="preserve">Increased </w:t>
      </w:r>
      <w:r w:rsidR="0665477D" w:rsidRPr="009E5255">
        <w:t xml:space="preserve">travel </w:t>
      </w:r>
      <w:r w:rsidR="00413021" w:rsidRPr="009E5255">
        <w:t>requirements typically entail</w:t>
      </w:r>
      <w:r w:rsidR="0665477D" w:rsidRPr="009E5255">
        <w:t xml:space="preserve"> </w:t>
      </w:r>
      <w:r w:rsidR="00413021" w:rsidRPr="009E5255">
        <w:t>additional out-of-pocket expenses</w:t>
      </w:r>
      <w:r w:rsidR="0665477D" w:rsidRPr="009E5255">
        <w:t xml:space="preserve"> </w:t>
      </w:r>
      <w:r w:rsidR="002A1160" w:rsidRPr="009E5255">
        <w:t xml:space="preserve">for </w:t>
      </w:r>
      <w:r w:rsidR="0665477D" w:rsidRPr="009E5255">
        <w:t>parking and tolls</w:t>
      </w:r>
      <w:r w:rsidR="00413021" w:rsidRPr="009E5255">
        <w:t>,</w:t>
      </w:r>
      <w:r w:rsidR="0BD1B2B7" w:rsidRPr="009E5255">
        <w:t xml:space="preserve"> </w:t>
      </w:r>
      <w:r w:rsidR="57358B96" w:rsidRPr="009E5255">
        <w:t xml:space="preserve">which </w:t>
      </w:r>
      <w:r w:rsidR="002A1160" w:rsidRPr="009E5255">
        <w:t xml:space="preserve">added to </w:t>
      </w:r>
      <w:r w:rsidR="00413021" w:rsidRPr="009E5255">
        <w:t>patient burden</w:t>
      </w:r>
      <w:r w:rsidR="0048472F" w:rsidRPr="009E5255">
        <w:t xml:space="preserve">.  </w:t>
      </w:r>
      <w:r w:rsidR="002A1160" w:rsidRPr="009E5255">
        <w:t>P</w:t>
      </w:r>
      <w:r w:rsidR="547070B1" w:rsidRPr="009E5255">
        <w:t>atients</w:t>
      </w:r>
      <w:r w:rsidR="002A1160" w:rsidRPr="009E5255">
        <w:t xml:space="preserve"> </w:t>
      </w:r>
      <w:r w:rsidR="00413021" w:rsidRPr="009E5255">
        <w:t>reported</w:t>
      </w:r>
      <w:r w:rsidR="002A1160" w:rsidRPr="009E5255">
        <w:t xml:space="preserve"> that </w:t>
      </w:r>
      <w:r w:rsidR="547070B1" w:rsidRPr="009E5255">
        <w:t xml:space="preserve">having access to all the </w:t>
      </w:r>
      <w:r w:rsidR="002A1160" w:rsidRPr="009E5255">
        <w:t xml:space="preserve">care </w:t>
      </w:r>
      <w:r w:rsidR="547070B1" w:rsidRPr="009E5255">
        <w:t xml:space="preserve">needed in </w:t>
      </w:r>
      <w:r w:rsidR="00413021" w:rsidRPr="009E5255">
        <w:t>a single</w:t>
      </w:r>
      <w:r w:rsidR="547070B1" w:rsidRPr="009E5255">
        <w:t xml:space="preserve"> </w:t>
      </w:r>
      <w:r w:rsidR="00413021" w:rsidRPr="009E5255">
        <w:t>location</w:t>
      </w:r>
      <w:r w:rsidR="547070B1" w:rsidRPr="009E5255">
        <w:t xml:space="preserve"> made a </w:t>
      </w:r>
      <w:r w:rsidR="00413021" w:rsidRPr="009E5255">
        <w:t>significant</w:t>
      </w:r>
      <w:r w:rsidR="547070B1" w:rsidRPr="009E5255">
        <w:t xml:space="preserve"> difference and </w:t>
      </w:r>
      <w:r w:rsidR="002A1160" w:rsidRPr="009E5255">
        <w:t>help</w:t>
      </w:r>
      <w:r w:rsidR="00413021" w:rsidRPr="009E5255">
        <w:t>ed</w:t>
      </w:r>
      <w:r w:rsidR="002A1160" w:rsidRPr="009E5255">
        <w:t xml:space="preserve"> to </w:t>
      </w:r>
      <w:r w:rsidR="547070B1" w:rsidRPr="009E5255">
        <w:t>prom</w:t>
      </w:r>
      <w:r w:rsidR="44ED0E4C" w:rsidRPr="009E5255">
        <w:t>o</w:t>
      </w:r>
      <w:r w:rsidR="547070B1" w:rsidRPr="009E5255">
        <w:t>te continuity of</w:t>
      </w:r>
      <w:r w:rsidR="57AF0EFB" w:rsidRPr="009E5255">
        <w:t xml:space="preserve"> care.</w:t>
      </w:r>
    </w:p>
    <w:tbl>
      <w:tblPr>
        <w:tblStyle w:val="TableGrid"/>
        <w:tblW w:w="7602" w:type="dxa"/>
        <w:tblInd w:w="1413" w:type="dxa"/>
        <w:tblLayout w:type="fixed"/>
        <w:tblLook w:val="06A0" w:firstRow="1" w:lastRow="0" w:firstColumn="1" w:lastColumn="0" w:noHBand="1" w:noVBand="1"/>
      </w:tblPr>
      <w:tblGrid>
        <w:gridCol w:w="7602"/>
      </w:tblGrid>
      <w:tr w:rsidR="01A4AB04" w:rsidRPr="009E5255" w14:paraId="4B6E5DB7" w14:textId="77777777" w:rsidTr="00CA5EF6">
        <w:tc>
          <w:tcPr>
            <w:tcW w:w="7602" w:type="dxa"/>
          </w:tcPr>
          <w:p w14:paraId="36250AF7" w14:textId="6C0FD2CB" w:rsidR="00BA1AE6" w:rsidRPr="009E5255" w:rsidRDefault="32442FE7" w:rsidP="00783598">
            <w:pPr>
              <w:rPr>
                <w:i/>
                <w:iCs/>
              </w:rPr>
            </w:pPr>
            <w:r w:rsidRPr="009E5255">
              <w:rPr>
                <w:i/>
                <w:iCs/>
              </w:rPr>
              <w:t>I am aware that people who go to hospitals that are not the major teaching hospitals do not have the level of care that was available where I went to</w:t>
            </w:r>
            <w:r w:rsidR="00EE5B88" w:rsidRPr="009E5255">
              <w:rPr>
                <w:i/>
                <w:iCs/>
              </w:rPr>
              <w:t>.</w:t>
            </w:r>
            <w:r w:rsidRPr="009E5255">
              <w:rPr>
                <w:i/>
                <w:iCs/>
              </w:rPr>
              <w:t xml:space="preserve"> </w:t>
            </w:r>
            <w:r w:rsidR="00EE5B88" w:rsidRPr="009E5255">
              <w:rPr>
                <w:i/>
                <w:iCs/>
              </w:rPr>
              <w:t xml:space="preserve"> W</w:t>
            </w:r>
            <w:r w:rsidRPr="009E5255">
              <w:rPr>
                <w:i/>
                <w:iCs/>
              </w:rPr>
              <w:t xml:space="preserve">hen I was in waiting rooms, which I spent a lot of time in, I came across people who had been at some of the hospitals in the southwestern part of </w:t>
            </w:r>
            <w:r w:rsidR="00AC5BC4" w:rsidRPr="009E5255">
              <w:rPr>
                <w:i/>
                <w:iCs/>
              </w:rPr>
              <w:t>Sydney […]</w:t>
            </w:r>
            <w:r w:rsidR="0048472F" w:rsidRPr="009E5255">
              <w:rPr>
                <w:i/>
                <w:iCs/>
              </w:rPr>
              <w:t xml:space="preserve">.  </w:t>
            </w:r>
            <w:r w:rsidR="00EE5B88" w:rsidRPr="009E5255">
              <w:rPr>
                <w:i/>
                <w:iCs/>
              </w:rPr>
              <w:t>T</w:t>
            </w:r>
            <w:r w:rsidRPr="009E5255">
              <w:rPr>
                <w:i/>
                <w:iCs/>
              </w:rPr>
              <w:t>hese patients were not only confused by their treatment, but they felt that they'd been discarded in a way</w:t>
            </w:r>
            <w:r w:rsidR="00AC5BC4" w:rsidRPr="009E5255">
              <w:rPr>
                <w:i/>
                <w:iCs/>
              </w:rPr>
              <w:t>—</w:t>
            </w:r>
            <w:r w:rsidRPr="009E5255">
              <w:rPr>
                <w:i/>
                <w:iCs/>
              </w:rPr>
              <w:t>they couldn't get the proper attention they needed in terms of direction as to what their diagnosis was, what their options were, and how to organi</w:t>
            </w:r>
            <w:r w:rsidR="00BA1AE6" w:rsidRPr="009E5255">
              <w:rPr>
                <w:i/>
                <w:iCs/>
              </w:rPr>
              <w:t>s</w:t>
            </w:r>
            <w:r w:rsidRPr="009E5255">
              <w:rPr>
                <w:i/>
                <w:iCs/>
              </w:rPr>
              <w:t>e their treatment</w:t>
            </w:r>
            <w:r w:rsidR="0048472F" w:rsidRPr="009E5255">
              <w:rPr>
                <w:i/>
                <w:iCs/>
              </w:rPr>
              <w:t xml:space="preserve">. </w:t>
            </w:r>
          </w:p>
          <w:p w14:paraId="5BA56032" w14:textId="522A3158" w:rsidR="00BA1AE6" w:rsidRPr="009E5255" w:rsidRDefault="00AC5BC4" w:rsidP="00783598">
            <w:pPr>
              <w:rPr>
                <w:i/>
                <w:iCs/>
              </w:rPr>
            </w:pPr>
            <w:r w:rsidRPr="009E5255">
              <w:rPr>
                <w:i/>
                <w:iCs/>
              </w:rPr>
              <w:t>T</w:t>
            </w:r>
            <w:r w:rsidR="32442FE7" w:rsidRPr="009E5255">
              <w:rPr>
                <w:i/>
                <w:iCs/>
              </w:rPr>
              <w:t xml:space="preserve">hese patients that I came across from those areas </w:t>
            </w:r>
            <w:r w:rsidRPr="009E5255">
              <w:rPr>
                <w:i/>
                <w:iCs/>
              </w:rPr>
              <w:t>in Sydney</w:t>
            </w:r>
            <w:r w:rsidR="00C07827" w:rsidRPr="009E5255">
              <w:rPr>
                <w:i/>
                <w:iCs/>
              </w:rPr>
              <w:t xml:space="preserve"> </w:t>
            </w:r>
            <w:r w:rsidR="32442FE7" w:rsidRPr="009E5255">
              <w:rPr>
                <w:i/>
                <w:iCs/>
              </w:rPr>
              <w:t>were people who'd come to the conclusion they just had to go elsewhere than from their local areas and come to the major teaching hospitals.</w:t>
            </w:r>
          </w:p>
          <w:p w14:paraId="79310E7C" w14:textId="4BAFBA68" w:rsidR="32442FE7" w:rsidRPr="009E5255" w:rsidRDefault="32442FE7" w:rsidP="00CA5EF6">
            <w:pPr>
              <w:jc w:val="right"/>
              <w:rPr>
                <w:i/>
                <w:iCs/>
              </w:rPr>
            </w:pPr>
            <w:r w:rsidRPr="009E5255">
              <w:rPr>
                <w:i/>
                <w:iCs/>
              </w:rPr>
              <w:t xml:space="preserve"> -Consumer</w:t>
            </w:r>
          </w:p>
          <w:p w14:paraId="08890648" w14:textId="61FD045B" w:rsidR="005223AD" w:rsidRPr="009E5255" w:rsidRDefault="00AC5BC4" w:rsidP="00783598">
            <w:pPr>
              <w:rPr>
                <w:i/>
                <w:iCs/>
              </w:rPr>
            </w:pPr>
            <w:r w:rsidRPr="009E5255">
              <w:rPr>
                <w:i/>
                <w:iCs/>
              </w:rPr>
              <w:t>C</w:t>
            </w:r>
            <w:r w:rsidR="56168D20" w:rsidRPr="009E5255">
              <w:rPr>
                <w:i/>
                <w:iCs/>
              </w:rPr>
              <w:t>hemotherapy comes with some pretty serious side effects</w:t>
            </w:r>
            <w:r w:rsidR="0048472F" w:rsidRPr="009E5255">
              <w:rPr>
                <w:i/>
                <w:iCs/>
              </w:rPr>
              <w:t xml:space="preserve">.  </w:t>
            </w:r>
            <w:r w:rsidR="56168D20" w:rsidRPr="009E5255">
              <w:rPr>
                <w:i/>
                <w:iCs/>
              </w:rPr>
              <w:t>I ended up in hospital with febrile neutropenia</w:t>
            </w:r>
            <w:r w:rsidR="0048472F" w:rsidRPr="009E5255">
              <w:rPr>
                <w:i/>
                <w:iCs/>
              </w:rPr>
              <w:t xml:space="preserve">.  </w:t>
            </w:r>
            <w:r w:rsidR="002A1160" w:rsidRPr="009E5255">
              <w:rPr>
                <w:i/>
                <w:iCs/>
              </w:rPr>
              <w:t>A</w:t>
            </w:r>
            <w:r w:rsidR="56168D20" w:rsidRPr="009E5255">
              <w:rPr>
                <w:i/>
                <w:iCs/>
              </w:rPr>
              <w:t xml:space="preserve">nd </w:t>
            </w:r>
            <w:r w:rsidRPr="009E5255">
              <w:rPr>
                <w:i/>
                <w:iCs/>
              </w:rPr>
              <w:t>[I’m in]</w:t>
            </w:r>
            <w:r w:rsidR="56168D20" w:rsidRPr="009E5255">
              <w:rPr>
                <w:i/>
                <w:iCs/>
              </w:rPr>
              <w:t xml:space="preserve"> the same hospital</w:t>
            </w:r>
            <w:r w:rsidRPr="009E5255">
              <w:rPr>
                <w:i/>
                <w:iCs/>
              </w:rPr>
              <w:t>,</w:t>
            </w:r>
            <w:r w:rsidR="56168D20" w:rsidRPr="009E5255">
              <w:rPr>
                <w:i/>
                <w:iCs/>
              </w:rPr>
              <w:t xml:space="preserve"> so my doctor just comes and sees me on these rounds</w:t>
            </w:r>
            <w:r w:rsidR="0048472F" w:rsidRPr="009E5255">
              <w:rPr>
                <w:i/>
                <w:iCs/>
              </w:rPr>
              <w:t xml:space="preserve">.  </w:t>
            </w:r>
            <w:r w:rsidR="56168D20" w:rsidRPr="009E5255">
              <w:rPr>
                <w:i/>
                <w:iCs/>
              </w:rPr>
              <w:t>My friend had all sorts of issues</w:t>
            </w:r>
            <w:r w:rsidRPr="009E5255">
              <w:rPr>
                <w:i/>
                <w:iCs/>
              </w:rPr>
              <w:t>—h</w:t>
            </w:r>
            <w:r w:rsidR="56168D20" w:rsidRPr="009E5255">
              <w:rPr>
                <w:i/>
                <w:iCs/>
              </w:rPr>
              <w:t>e had a feeding tube because it was throat cancer</w:t>
            </w:r>
            <w:r w:rsidR="0048472F" w:rsidRPr="009E5255">
              <w:rPr>
                <w:i/>
                <w:iCs/>
              </w:rPr>
              <w:t xml:space="preserve">.  </w:t>
            </w:r>
            <w:r w:rsidR="002A1160" w:rsidRPr="009E5255">
              <w:rPr>
                <w:i/>
                <w:iCs/>
              </w:rPr>
              <w:t>H</w:t>
            </w:r>
            <w:r w:rsidR="56168D20" w:rsidRPr="009E5255">
              <w:rPr>
                <w:i/>
                <w:iCs/>
              </w:rPr>
              <w:t>e had chemo and radiation at the same time</w:t>
            </w:r>
            <w:r w:rsidR="0048472F" w:rsidRPr="009E5255">
              <w:rPr>
                <w:i/>
                <w:iCs/>
              </w:rPr>
              <w:t xml:space="preserve">.  </w:t>
            </w:r>
            <w:r w:rsidR="002A1160" w:rsidRPr="009E5255">
              <w:rPr>
                <w:i/>
                <w:iCs/>
              </w:rPr>
              <w:t>D</w:t>
            </w:r>
            <w:r w:rsidR="56168D20" w:rsidRPr="009E5255">
              <w:rPr>
                <w:i/>
                <w:iCs/>
              </w:rPr>
              <w:t>ealing with all of the side effects, if you're in one place, means that you can just have it all done, you go back to the same place</w:t>
            </w:r>
            <w:r w:rsidR="003C4D59" w:rsidRPr="009E5255">
              <w:rPr>
                <w:i/>
                <w:iCs/>
              </w:rPr>
              <w:t xml:space="preserve">. </w:t>
            </w:r>
            <w:r w:rsidR="56168D20" w:rsidRPr="009E5255">
              <w:rPr>
                <w:i/>
                <w:iCs/>
              </w:rPr>
              <w:t xml:space="preserve"> </w:t>
            </w:r>
            <w:r w:rsidR="005223AD" w:rsidRPr="009E5255">
              <w:rPr>
                <w:i/>
                <w:iCs/>
              </w:rPr>
              <w:t>[</w:t>
            </w:r>
            <w:r w:rsidR="003C4D59" w:rsidRPr="009E5255">
              <w:rPr>
                <w:i/>
                <w:iCs/>
              </w:rPr>
              <w:t>Public h</w:t>
            </w:r>
            <w:r w:rsidRPr="009E5255">
              <w:rPr>
                <w:i/>
                <w:iCs/>
              </w:rPr>
              <w:t>ospital</w:t>
            </w:r>
            <w:r w:rsidR="005223AD" w:rsidRPr="009E5255">
              <w:rPr>
                <w:i/>
                <w:iCs/>
              </w:rPr>
              <w:t>]</w:t>
            </w:r>
            <w:r w:rsidR="56168D20" w:rsidRPr="009E5255">
              <w:rPr>
                <w:i/>
                <w:iCs/>
              </w:rPr>
              <w:t xml:space="preserve"> provides subsidi</w:t>
            </w:r>
            <w:r w:rsidR="005223AD" w:rsidRPr="009E5255">
              <w:rPr>
                <w:i/>
                <w:iCs/>
              </w:rPr>
              <w:t>s</w:t>
            </w:r>
            <w:r w:rsidR="56168D20" w:rsidRPr="009E5255">
              <w:rPr>
                <w:i/>
                <w:iCs/>
              </w:rPr>
              <w:t>ed</w:t>
            </w:r>
            <w:r w:rsidR="003C4D59" w:rsidRPr="009E5255">
              <w:rPr>
                <w:i/>
                <w:iCs/>
              </w:rPr>
              <w:t>—</w:t>
            </w:r>
            <w:r w:rsidR="56168D20" w:rsidRPr="009E5255">
              <w:rPr>
                <w:i/>
                <w:iCs/>
              </w:rPr>
              <w:t>not free</w:t>
            </w:r>
            <w:r w:rsidR="003C4D59" w:rsidRPr="009E5255">
              <w:rPr>
                <w:i/>
                <w:iCs/>
              </w:rPr>
              <w:t>—</w:t>
            </w:r>
            <w:r w:rsidR="56168D20" w:rsidRPr="009E5255">
              <w:rPr>
                <w:i/>
                <w:iCs/>
              </w:rPr>
              <w:t>but subsidi</w:t>
            </w:r>
            <w:r w:rsidR="005223AD" w:rsidRPr="009E5255">
              <w:rPr>
                <w:i/>
                <w:iCs/>
              </w:rPr>
              <w:t>s</w:t>
            </w:r>
            <w:r w:rsidR="56168D20" w:rsidRPr="009E5255">
              <w:rPr>
                <w:i/>
                <w:iCs/>
              </w:rPr>
              <w:t>ed parking for people on chemotherapy</w:t>
            </w:r>
            <w:r w:rsidR="0048472F" w:rsidRPr="009E5255">
              <w:rPr>
                <w:i/>
                <w:iCs/>
              </w:rPr>
              <w:t xml:space="preserve">.  </w:t>
            </w:r>
            <w:r w:rsidR="003C4D59" w:rsidRPr="009E5255">
              <w:rPr>
                <w:i/>
                <w:iCs/>
              </w:rPr>
              <w:t xml:space="preserve">[…] </w:t>
            </w:r>
            <w:r w:rsidR="002A1160" w:rsidRPr="009E5255">
              <w:rPr>
                <w:i/>
                <w:iCs/>
              </w:rPr>
              <w:t>A</w:t>
            </w:r>
            <w:r w:rsidR="56168D20" w:rsidRPr="009E5255">
              <w:rPr>
                <w:i/>
                <w:iCs/>
              </w:rPr>
              <w:t>ll those things make it pretty straightforward</w:t>
            </w:r>
            <w:r w:rsidR="0048472F" w:rsidRPr="009E5255">
              <w:rPr>
                <w:i/>
                <w:iCs/>
              </w:rPr>
              <w:t xml:space="preserve">.  </w:t>
            </w:r>
            <w:r w:rsidR="56168D20" w:rsidRPr="009E5255">
              <w:rPr>
                <w:i/>
                <w:iCs/>
              </w:rPr>
              <w:t>I can just imagine that if you're in a more remote location, traipsing around to deal with different specialists with different problems would be problematic</w:t>
            </w:r>
            <w:r w:rsidR="0048472F" w:rsidRPr="009E5255">
              <w:rPr>
                <w:i/>
                <w:iCs/>
              </w:rPr>
              <w:t xml:space="preserve">. </w:t>
            </w:r>
          </w:p>
          <w:p w14:paraId="0E95AF56" w14:textId="6E0A828F" w:rsidR="01A4AB04" w:rsidRPr="009E5255" w:rsidRDefault="0048472F" w:rsidP="00CA5EF6">
            <w:pPr>
              <w:jc w:val="right"/>
              <w:rPr>
                <w:i/>
                <w:iCs/>
              </w:rPr>
            </w:pPr>
            <w:r w:rsidRPr="009E5255">
              <w:rPr>
                <w:i/>
                <w:iCs/>
              </w:rPr>
              <w:t xml:space="preserve"> </w:t>
            </w:r>
            <w:r w:rsidR="56168D20" w:rsidRPr="009E5255">
              <w:rPr>
                <w:i/>
                <w:iCs/>
              </w:rPr>
              <w:t>- Consumer</w:t>
            </w:r>
          </w:p>
        </w:tc>
      </w:tr>
    </w:tbl>
    <w:p w14:paraId="09B8DA51" w14:textId="120A4B1A" w:rsidR="01A4AB04" w:rsidRPr="009E5255" w:rsidRDefault="01A4AB04" w:rsidP="00783598"/>
    <w:p w14:paraId="59C4FE7D" w14:textId="097497AE" w:rsidR="001B49C9" w:rsidRPr="009E5255" w:rsidRDefault="5A61BA3B" w:rsidP="00F27661">
      <w:r w:rsidRPr="009E5255">
        <w:t xml:space="preserve">Consumers added that the decision on where and when to seek treatment is </w:t>
      </w:r>
      <w:r w:rsidR="00F27661" w:rsidRPr="009E5255">
        <w:t>strongly</w:t>
      </w:r>
      <w:r w:rsidRPr="009E5255">
        <w:t xml:space="preserve"> informed by the information </w:t>
      </w:r>
      <w:r w:rsidR="00F27661" w:rsidRPr="009E5255">
        <w:t xml:space="preserve">a </w:t>
      </w:r>
      <w:r w:rsidRPr="009E5255">
        <w:t xml:space="preserve">patient </w:t>
      </w:r>
      <w:r w:rsidR="627CFC3F" w:rsidRPr="009E5255">
        <w:t>is presented with at the time of diagnosis</w:t>
      </w:r>
      <w:r w:rsidR="00F27661" w:rsidRPr="009E5255">
        <w:t xml:space="preserve">, underscoring </w:t>
      </w:r>
      <w:r w:rsidR="627CFC3F" w:rsidRPr="009E5255">
        <w:t xml:space="preserve">that </w:t>
      </w:r>
      <w:r w:rsidR="273D1620" w:rsidRPr="009E5255">
        <w:t xml:space="preserve">access to information is a critical component of </w:t>
      </w:r>
      <w:r w:rsidR="00F27661" w:rsidRPr="009E5255">
        <w:t>quality</w:t>
      </w:r>
      <w:r w:rsidR="273D1620" w:rsidRPr="009E5255">
        <w:t xml:space="preserve"> care.</w:t>
      </w:r>
    </w:p>
    <w:tbl>
      <w:tblPr>
        <w:tblStyle w:val="TableGrid"/>
        <w:tblW w:w="7602" w:type="dxa"/>
        <w:tblInd w:w="1413" w:type="dxa"/>
        <w:tblLayout w:type="fixed"/>
        <w:tblLook w:val="06A0" w:firstRow="1" w:lastRow="0" w:firstColumn="1" w:lastColumn="0" w:noHBand="1" w:noVBand="1"/>
      </w:tblPr>
      <w:tblGrid>
        <w:gridCol w:w="7602"/>
      </w:tblGrid>
      <w:tr w:rsidR="01A4AB04" w:rsidRPr="009E5255" w14:paraId="292531EF" w14:textId="77777777" w:rsidTr="00CA5EF6">
        <w:tc>
          <w:tcPr>
            <w:tcW w:w="7602" w:type="dxa"/>
          </w:tcPr>
          <w:p w14:paraId="0A9AE144" w14:textId="7CF9EC52" w:rsidR="005223AD" w:rsidRPr="009E5255" w:rsidRDefault="00DB778A" w:rsidP="00783598">
            <w:pPr>
              <w:rPr>
                <w:i/>
                <w:iCs/>
              </w:rPr>
            </w:pPr>
            <w:r w:rsidRPr="009E5255">
              <w:rPr>
                <w:i/>
                <w:iCs/>
              </w:rPr>
              <w:t>A</w:t>
            </w:r>
            <w:r w:rsidR="131B76D4" w:rsidRPr="009E5255">
              <w:rPr>
                <w:i/>
                <w:iCs/>
              </w:rPr>
              <w:t xml:space="preserve"> lot of quality care comes down to quality explanations</w:t>
            </w:r>
            <w:r w:rsidR="0048472F" w:rsidRPr="009E5255">
              <w:rPr>
                <w:i/>
                <w:iCs/>
              </w:rPr>
              <w:t xml:space="preserve">.  </w:t>
            </w:r>
            <w:r w:rsidR="131B76D4" w:rsidRPr="009E5255">
              <w:rPr>
                <w:i/>
                <w:iCs/>
              </w:rPr>
              <w:t>I think that in the absence of crystal</w:t>
            </w:r>
            <w:r w:rsidR="002A1160" w:rsidRPr="009E5255">
              <w:rPr>
                <w:i/>
                <w:iCs/>
              </w:rPr>
              <w:t>-</w:t>
            </w:r>
            <w:r w:rsidR="131B76D4" w:rsidRPr="009E5255">
              <w:rPr>
                <w:i/>
                <w:iCs/>
              </w:rPr>
              <w:t>clear explanations as to what the steps are to diagnosis and treatment and the recommended order of treatment</w:t>
            </w:r>
            <w:r w:rsidRPr="009E5255">
              <w:rPr>
                <w:i/>
                <w:iCs/>
              </w:rPr>
              <w:t>—</w:t>
            </w:r>
            <w:r w:rsidR="131B76D4" w:rsidRPr="009E5255">
              <w:rPr>
                <w:i/>
                <w:iCs/>
              </w:rPr>
              <w:t xml:space="preserve">because some people have the </w:t>
            </w:r>
            <w:r w:rsidR="005223AD" w:rsidRPr="009E5255">
              <w:rPr>
                <w:i/>
                <w:iCs/>
              </w:rPr>
              <w:t>neo-</w:t>
            </w:r>
            <w:r w:rsidR="131B76D4" w:rsidRPr="009E5255">
              <w:rPr>
                <w:i/>
                <w:iCs/>
              </w:rPr>
              <w:t>adjuvant therapy before they have surgery and other people like me have the surgery first</w:t>
            </w:r>
            <w:r w:rsidR="0048472F" w:rsidRPr="009E5255">
              <w:rPr>
                <w:i/>
                <w:iCs/>
              </w:rPr>
              <w:t xml:space="preserve">.  </w:t>
            </w:r>
            <w:r w:rsidR="131B76D4" w:rsidRPr="009E5255">
              <w:rPr>
                <w:i/>
                <w:iCs/>
              </w:rPr>
              <w:t>I think the fear of the unknown becomes overwhelming</w:t>
            </w:r>
            <w:r w:rsidRPr="009E5255">
              <w:rPr>
                <w:i/>
                <w:iCs/>
              </w:rPr>
              <w:t>.</w:t>
            </w:r>
            <w:r w:rsidR="131B76D4" w:rsidRPr="009E5255">
              <w:rPr>
                <w:i/>
                <w:iCs/>
              </w:rPr>
              <w:t xml:space="preserve"> </w:t>
            </w:r>
            <w:r w:rsidRPr="009E5255">
              <w:rPr>
                <w:i/>
                <w:iCs/>
              </w:rPr>
              <w:t xml:space="preserve"> A</w:t>
            </w:r>
            <w:r w:rsidR="131B76D4" w:rsidRPr="009E5255">
              <w:rPr>
                <w:i/>
                <w:iCs/>
              </w:rPr>
              <w:t>nd</w:t>
            </w:r>
            <w:r w:rsidRPr="009E5255">
              <w:rPr>
                <w:i/>
                <w:iCs/>
              </w:rPr>
              <w:t>,</w:t>
            </w:r>
            <w:r w:rsidR="131B76D4" w:rsidRPr="009E5255">
              <w:rPr>
                <w:i/>
                <w:iCs/>
              </w:rPr>
              <w:t xml:space="preserve"> also</w:t>
            </w:r>
            <w:r w:rsidRPr="009E5255">
              <w:rPr>
                <w:i/>
                <w:iCs/>
              </w:rPr>
              <w:t>,</w:t>
            </w:r>
            <w:r w:rsidR="131B76D4" w:rsidRPr="009E5255">
              <w:rPr>
                <w:i/>
                <w:iCs/>
              </w:rPr>
              <w:t xml:space="preserve"> people may not be able to speak to the various specialists and have the various scans in a geographically proximate area</w:t>
            </w:r>
            <w:r w:rsidR="002A5E7F" w:rsidRPr="009E5255">
              <w:rPr>
                <w:i/>
                <w:iCs/>
              </w:rPr>
              <w:t>.</w:t>
            </w:r>
            <w:r w:rsidR="131B76D4" w:rsidRPr="009E5255">
              <w:rPr>
                <w:i/>
                <w:iCs/>
              </w:rPr>
              <w:t xml:space="preserve"> </w:t>
            </w:r>
            <w:r w:rsidR="002A5E7F" w:rsidRPr="009E5255">
              <w:rPr>
                <w:i/>
                <w:iCs/>
              </w:rPr>
              <w:t xml:space="preserve"> P</w:t>
            </w:r>
            <w:r w:rsidR="131B76D4" w:rsidRPr="009E5255">
              <w:rPr>
                <w:i/>
                <w:iCs/>
              </w:rPr>
              <w:t xml:space="preserve">eople </w:t>
            </w:r>
            <w:r w:rsidR="002A5E7F" w:rsidRPr="009E5255">
              <w:rPr>
                <w:i/>
                <w:iCs/>
              </w:rPr>
              <w:t>[may be]</w:t>
            </w:r>
            <w:r w:rsidR="131B76D4" w:rsidRPr="009E5255">
              <w:rPr>
                <w:i/>
                <w:iCs/>
              </w:rPr>
              <w:t xml:space="preserve"> unwell even before they've started treatment or</w:t>
            </w:r>
            <w:r w:rsidR="002A5E7F" w:rsidRPr="009E5255">
              <w:rPr>
                <w:i/>
                <w:iCs/>
              </w:rPr>
              <w:t>,</w:t>
            </w:r>
            <w:r w:rsidR="131B76D4" w:rsidRPr="009E5255">
              <w:rPr>
                <w:i/>
                <w:iCs/>
              </w:rPr>
              <w:t xml:space="preserve"> even more so</w:t>
            </w:r>
            <w:r w:rsidR="002A5E7F" w:rsidRPr="009E5255">
              <w:rPr>
                <w:i/>
                <w:iCs/>
              </w:rPr>
              <w:t>,</w:t>
            </w:r>
            <w:r w:rsidR="131B76D4" w:rsidRPr="009E5255">
              <w:rPr>
                <w:i/>
                <w:iCs/>
              </w:rPr>
              <w:t xml:space="preserve"> after they've started treatment</w:t>
            </w:r>
            <w:r w:rsidR="002A5E7F" w:rsidRPr="009E5255">
              <w:rPr>
                <w:i/>
                <w:iCs/>
              </w:rPr>
              <w:t>.</w:t>
            </w:r>
            <w:r w:rsidR="131B76D4" w:rsidRPr="009E5255">
              <w:rPr>
                <w:i/>
                <w:iCs/>
              </w:rPr>
              <w:t xml:space="preserve"> </w:t>
            </w:r>
            <w:r w:rsidR="002A5E7F" w:rsidRPr="009E5255">
              <w:rPr>
                <w:i/>
                <w:iCs/>
              </w:rPr>
              <w:t xml:space="preserve"> T</w:t>
            </w:r>
            <w:r w:rsidR="131B76D4" w:rsidRPr="009E5255">
              <w:rPr>
                <w:i/>
                <w:iCs/>
              </w:rPr>
              <w:t>raipsing around location to location, not being able to find parking and being fine</w:t>
            </w:r>
            <w:r w:rsidR="002A5E7F" w:rsidRPr="009E5255">
              <w:rPr>
                <w:i/>
                <w:iCs/>
              </w:rPr>
              <w:t>d</w:t>
            </w:r>
            <w:r w:rsidR="131B76D4" w:rsidRPr="009E5255">
              <w:rPr>
                <w:i/>
                <w:iCs/>
              </w:rPr>
              <w:t xml:space="preserve"> for overstaying</w:t>
            </w:r>
            <w:r w:rsidR="002A5E7F" w:rsidRPr="009E5255">
              <w:rPr>
                <w:i/>
                <w:iCs/>
              </w:rPr>
              <w:t>,</w:t>
            </w:r>
            <w:r w:rsidR="131B76D4" w:rsidRPr="009E5255">
              <w:rPr>
                <w:i/>
                <w:iCs/>
              </w:rPr>
              <w:t xml:space="preserve"> etc</w:t>
            </w:r>
            <w:r w:rsidR="002A5E7F" w:rsidRPr="009E5255">
              <w:rPr>
                <w:i/>
                <w:iCs/>
              </w:rPr>
              <w:t>.,</w:t>
            </w:r>
            <w:r w:rsidR="131B76D4" w:rsidRPr="009E5255">
              <w:rPr>
                <w:i/>
                <w:iCs/>
              </w:rPr>
              <w:t xml:space="preserve"> is incredibly stressful.</w:t>
            </w:r>
          </w:p>
          <w:p w14:paraId="39F21098" w14:textId="2B27CA97" w:rsidR="131B76D4" w:rsidRPr="009E5255" w:rsidRDefault="131B76D4" w:rsidP="00CA5EF6">
            <w:pPr>
              <w:jc w:val="right"/>
              <w:rPr>
                <w:i/>
                <w:iCs/>
              </w:rPr>
            </w:pPr>
            <w:r w:rsidRPr="009E5255">
              <w:rPr>
                <w:i/>
                <w:iCs/>
              </w:rPr>
              <w:t xml:space="preserve"> - Consumer</w:t>
            </w:r>
          </w:p>
          <w:p w14:paraId="6B66E13E" w14:textId="2C2880AA" w:rsidR="005223AD" w:rsidRPr="009E5255" w:rsidRDefault="00A61C94" w:rsidP="00783598">
            <w:pPr>
              <w:rPr>
                <w:i/>
                <w:iCs/>
                <w:color w:val="000000" w:themeColor="text1"/>
              </w:rPr>
            </w:pPr>
            <w:r w:rsidRPr="009E5255">
              <w:rPr>
                <w:i/>
                <w:iCs/>
              </w:rPr>
              <w:t>P</w:t>
            </w:r>
            <w:r w:rsidR="0982F34A" w:rsidRPr="009E5255">
              <w:rPr>
                <w:i/>
                <w:iCs/>
              </w:rPr>
              <w:t>articularly in the city, people have got options</w:t>
            </w:r>
            <w:r w:rsidR="0048472F" w:rsidRPr="009E5255">
              <w:rPr>
                <w:i/>
                <w:iCs/>
              </w:rPr>
              <w:t xml:space="preserve">.  </w:t>
            </w:r>
            <w:r w:rsidRPr="009E5255">
              <w:rPr>
                <w:i/>
                <w:iCs/>
              </w:rPr>
              <w:t>T</w:t>
            </w:r>
            <w:r w:rsidR="0982F34A" w:rsidRPr="009E5255">
              <w:rPr>
                <w:i/>
                <w:iCs/>
              </w:rPr>
              <w:t>he equity would be more about</w:t>
            </w:r>
            <w:r w:rsidRPr="009E5255">
              <w:rPr>
                <w:i/>
                <w:iCs/>
              </w:rPr>
              <w:t>,</w:t>
            </w:r>
            <w:r w:rsidR="0982F34A" w:rsidRPr="009E5255">
              <w:rPr>
                <w:i/>
                <w:iCs/>
              </w:rPr>
              <w:t xml:space="preserve"> I think, if you're in the country, do you have access to a public hospital that provides the services</w:t>
            </w:r>
            <w:r w:rsidR="0031368D" w:rsidRPr="009E5255">
              <w:rPr>
                <w:i/>
                <w:iCs/>
              </w:rPr>
              <w:t>?</w:t>
            </w:r>
            <w:r w:rsidR="0982F34A" w:rsidRPr="009E5255">
              <w:rPr>
                <w:i/>
                <w:iCs/>
              </w:rPr>
              <w:t xml:space="preserve"> </w:t>
            </w:r>
            <w:r w:rsidR="0031368D" w:rsidRPr="009E5255">
              <w:rPr>
                <w:i/>
                <w:iCs/>
              </w:rPr>
              <w:t xml:space="preserve"> </w:t>
            </w:r>
            <w:r w:rsidR="0982F34A" w:rsidRPr="009E5255">
              <w:rPr>
                <w:i/>
                <w:iCs/>
              </w:rPr>
              <w:t xml:space="preserve">I'm always amazed at people who say, </w:t>
            </w:r>
            <w:r w:rsidR="0031368D" w:rsidRPr="009E5255">
              <w:rPr>
                <w:i/>
                <w:iCs/>
              </w:rPr>
              <w:t>“</w:t>
            </w:r>
            <w:r w:rsidR="0982F34A" w:rsidRPr="009E5255">
              <w:rPr>
                <w:i/>
                <w:iCs/>
              </w:rPr>
              <w:t>Oh, no,</w:t>
            </w:r>
            <w:r w:rsidR="00830D68" w:rsidRPr="009E5255">
              <w:rPr>
                <w:i/>
                <w:iCs/>
              </w:rPr>
              <w:t xml:space="preserve"> I</w:t>
            </w:r>
            <w:r w:rsidR="0982F34A" w:rsidRPr="009E5255">
              <w:rPr>
                <w:i/>
                <w:iCs/>
              </w:rPr>
              <w:t xml:space="preserve"> ended up </w:t>
            </w:r>
            <w:r w:rsidRPr="009E5255">
              <w:rPr>
                <w:i/>
                <w:iCs/>
              </w:rPr>
              <w:t>paying</w:t>
            </w:r>
            <w:r w:rsidR="0982F34A" w:rsidRPr="009E5255">
              <w:rPr>
                <w:i/>
                <w:iCs/>
              </w:rPr>
              <w:t xml:space="preserve"> </w:t>
            </w:r>
            <w:r w:rsidRPr="009E5255">
              <w:rPr>
                <w:i/>
                <w:iCs/>
              </w:rPr>
              <w:t>for</w:t>
            </w:r>
            <w:r w:rsidR="0982F34A" w:rsidRPr="009E5255">
              <w:rPr>
                <w:i/>
                <w:iCs/>
              </w:rPr>
              <w:t xml:space="preserve"> radiation</w:t>
            </w:r>
            <w:r w:rsidRPr="009E5255">
              <w:rPr>
                <w:i/>
                <w:iCs/>
              </w:rPr>
              <w:t>.</w:t>
            </w:r>
            <w:r w:rsidR="0031368D" w:rsidRPr="009E5255">
              <w:rPr>
                <w:i/>
                <w:iCs/>
              </w:rPr>
              <w:t>”</w:t>
            </w:r>
            <w:r w:rsidR="0048472F" w:rsidRPr="009E5255">
              <w:rPr>
                <w:i/>
                <w:iCs/>
              </w:rPr>
              <w:t xml:space="preserve">  </w:t>
            </w:r>
            <w:r w:rsidR="0982F34A" w:rsidRPr="009E5255">
              <w:rPr>
                <w:i/>
                <w:iCs/>
              </w:rPr>
              <w:t>I mean, surgery is different because most of the surgeons are private, but radiation and chemotherapy</w:t>
            </w:r>
            <w:r w:rsidRPr="009E5255">
              <w:rPr>
                <w:i/>
                <w:iCs/>
              </w:rPr>
              <w:t>?</w:t>
            </w:r>
            <w:r w:rsidR="0982F34A" w:rsidRPr="009E5255">
              <w:rPr>
                <w:i/>
                <w:iCs/>
              </w:rPr>
              <w:t xml:space="preserve"> </w:t>
            </w:r>
            <w:r w:rsidRPr="009E5255">
              <w:rPr>
                <w:i/>
                <w:iCs/>
              </w:rPr>
              <w:t xml:space="preserve"> </w:t>
            </w:r>
            <w:r w:rsidR="0982F34A" w:rsidRPr="009E5255">
              <w:rPr>
                <w:i/>
                <w:iCs/>
              </w:rPr>
              <w:t>Why did you pay for this? When they do</w:t>
            </w:r>
            <w:r w:rsidR="00830D68" w:rsidRPr="009E5255">
              <w:rPr>
                <w:i/>
                <w:iCs/>
              </w:rPr>
              <w:t xml:space="preserve"> it [for free]</w:t>
            </w:r>
            <w:r w:rsidR="0982F34A" w:rsidRPr="009E5255">
              <w:rPr>
                <w:i/>
                <w:iCs/>
              </w:rPr>
              <w:t xml:space="preserve"> </w:t>
            </w:r>
            <w:r w:rsidR="00830D68" w:rsidRPr="009E5255">
              <w:rPr>
                <w:i/>
                <w:iCs/>
              </w:rPr>
              <w:t>d</w:t>
            </w:r>
            <w:r w:rsidR="0982F34A" w:rsidRPr="009E5255">
              <w:rPr>
                <w:i/>
                <w:iCs/>
              </w:rPr>
              <w:t>own the road at the public hospital</w:t>
            </w:r>
            <w:r w:rsidR="005223AD" w:rsidRPr="009E5255">
              <w:rPr>
                <w:i/>
                <w:iCs/>
              </w:rPr>
              <w:t>?</w:t>
            </w:r>
            <w:r w:rsidR="00830D68" w:rsidRPr="009E5255">
              <w:rPr>
                <w:i/>
                <w:iCs/>
              </w:rPr>
              <w:t xml:space="preserve">  […]</w:t>
            </w:r>
            <w:r w:rsidR="0048472F" w:rsidRPr="009E5255">
              <w:rPr>
                <w:i/>
                <w:iCs/>
              </w:rPr>
              <w:t xml:space="preserve"> </w:t>
            </w:r>
            <w:r w:rsidR="00830D68" w:rsidRPr="009E5255">
              <w:rPr>
                <w:i/>
                <w:iCs/>
              </w:rPr>
              <w:t xml:space="preserve"> </w:t>
            </w:r>
            <w:r w:rsidR="4B48C17F" w:rsidRPr="009E5255">
              <w:rPr>
                <w:i/>
                <w:iCs/>
                <w:color w:val="000000" w:themeColor="text1"/>
              </w:rPr>
              <w:t>I think a lot of it comes down to people not knowing what their options are, because the information is not</w:t>
            </w:r>
            <w:r w:rsidR="005223AD" w:rsidRPr="009E5255">
              <w:rPr>
                <w:i/>
                <w:iCs/>
                <w:color w:val="000000" w:themeColor="text1"/>
              </w:rPr>
              <w:t xml:space="preserve"> </w:t>
            </w:r>
            <w:r w:rsidR="4B48C17F" w:rsidRPr="009E5255">
              <w:rPr>
                <w:i/>
                <w:iCs/>
                <w:color w:val="000000" w:themeColor="text1"/>
              </w:rPr>
              <w:t>made available simply and clearly</w:t>
            </w:r>
            <w:r w:rsidR="0048472F" w:rsidRPr="009E5255">
              <w:rPr>
                <w:i/>
                <w:iCs/>
                <w:color w:val="000000" w:themeColor="text1"/>
              </w:rPr>
              <w:t xml:space="preserve">.  </w:t>
            </w:r>
            <w:r w:rsidR="4B48C17F" w:rsidRPr="009E5255">
              <w:rPr>
                <w:i/>
                <w:iCs/>
                <w:color w:val="000000" w:themeColor="text1"/>
              </w:rPr>
              <w:t>There is obviously</w:t>
            </w:r>
            <w:r w:rsidR="00830D68" w:rsidRPr="009E5255">
              <w:rPr>
                <w:i/>
                <w:iCs/>
                <w:color w:val="000000" w:themeColor="text1"/>
              </w:rPr>
              <w:t>,</w:t>
            </w:r>
            <w:r w:rsidR="4B48C17F" w:rsidRPr="009E5255">
              <w:rPr>
                <w:i/>
                <w:iCs/>
                <w:color w:val="000000" w:themeColor="text1"/>
              </w:rPr>
              <w:t xml:space="preserve"> in some circumstances, a vested interest for medical professionals to direct traffic to areas such as pathology, where there'll be higher rebates and things for shareholders or directors of those companies, etc</w:t>
            </w:r>
            <w:r w:rsidR="0048472F" w:rsidRPr="009E5255">
              <w:rPr>
                <w:i/>
                <w:iCs/>
                <w:color w:val="000000" w:themeColor="text1"/>
              </w:rPr>
              <w:t xml:space="preserve">.  </w:t>
            </w:r>
            <w:r w:rsidR="4B48C17F" w:rsidRPr="009E5255">
              <w:rPr>
                <w:i/>
                <w:iCs/>
                <w:color w:val="000000" w:themeColor="text1"/>
              </w:rPr>
              <w:t>But it really it also comes down to people just not being confident of their options</w:t>
            </w:r>
            <w:r w:rsidR="0048472F" w:rsidRPr="009E5255">
              <w:rPr>
                <w:i/>
                <w:iCs/>
                <w:color w:val="000000" w:themeColor="text1"/>
              </w:rPr>
              <w:t>.</w:t>
            </w:r>
          </w:p>
          <w:p w14:paraId="697247FD" w14:textId="28DCC510" w:rsidR="01A4AB04" w:rsidRPr="009E5255" w:rsidRDefault="0048472F" w:rsidP="00CA5EF6">
            <w:pPr>
              <w:jc w:val="right"/>
              <w:rPr>
                <w:i/>
                <w:iCs/>
              </w:rPr>
            </w:pPr>
            <w:r w:rsidRPr="009E5255">
              <w:rPr>
                <w:i/>
                <w:iCs/>
                <w:color w:val="000000" w:themeColor="text1"/>
              </w:rPr>
              <w:t xml:space="preserve">  </w:t>
            </w:r>
            <w:r w:rsidR="4B48C17F" w:rsidRPr="009E5255">
              <w:rPr>
                <w:i/>
                <w:iCs/>
                <w:color w:val="000000" w:themeColor="text1"/>
              </w:rPr>
              <w:t>-Consumer</w:t>
            </w:r>
          </w:p>
        </w:tc>
      </w:tr>
    </w:tbl>
    <w:p w14:paraId="6C64CA49" w14:textId="3DFEE6F4" w:rsidR="01A4AB04" w:rsidRPr="009E5255" w:rsidRDefault="01A4AB04" w:rsidP="00783598"/>
    <w:p w14:paraId="285BE57B" w14:textId="5301406D" w:rsidR="009167C9" w:rsidRPr="009E5255" w:rsidRDefault="001528D4" w:rsidP="005A2B78">
      <w:pPr>
        <w:pStyle w:val="Heading3"/>
      </w:pPr>
      <w:bookmarkStart w:id="253" w:name="_Toc89935690"/>
      <w:bookmarkStart w:id="254" w:name="_Ref93053745"/>
      <w:bookmarkStart w:id="255" w:name="_Ref93053955"/>
      <w:bookmarkStart w:id="256" w:name="_Ref93055445"/>
      <w:bookmarkStart w:id="257" w:name="_Toc144886244"/>
      <w:r w:rsidRPr="009E5255">
        <w:t xml:space="preserve">Clinical </w:t>
      </w:r>
      <w:r w:rsidR="000F5F93" w:rsidRPr="009E5255">
        <w:t>a</w:t>
      </w:r>
      <w:r w:rsidRPr="009E5255">
        <w:t>ppropriateness of PBS quantities</w:t>
      </w:r>
      <w:r w:rsidR="327D4F98" w:rsidRPr="009E5255">
        <w:t xml:space="preserve"> and restrictions</w:t>
      </w:r>
      <w:bookmarkEnd w:id="253"/>
      <w:bookmarkEnd w:id="254"/>
      <w:bookmarkEnd w:id="255"/>
      <w:bookmarkEnd w:id="256"/>
      <w:bookmarkEnd w:id="257"/>
    </w:p>
    <w:p w14:paraId="0742430B" w14:textId="134E52C9" w:rsidR="001B49C9" w:rsidRPr="009E5255" w:rsidRDefault="00BC7D50" w:rsidP="0040640A">
      <w:r w:rsidRPr="009E5255">
        <w:t xml:space="preserve">Representatives from pharmacy member organisations </w:t>
      </w:r>
      <w:r w:rsidR="00CD13BC" w:rsidRPr="009E5255">
        <w:t xml:space="preserve">raised the issue that </w:t>
      </w:r>
      <w:r w:rsidR="0095500A" w:rsidRPr="009E5255">
        <w:t xml:space="preserve">the </w:t>
      </w:r>
      <w:r w:rsidR="0031368D" w:rsidRPr="009E5255">
        <w:t xml:space="preserve">maximum </w:t>
      </w:r>
      <w:r w:rsidR="00CD13BC" w:rsidRPr="009E5255">
        <w:t xml:space="preserve">quantities </w:t>
      </w:r>
      <w:r w:rsidR="0095500A" w:rsidRPr="009E5255">
        <w:t xml:space="preserve">currently permitted via the PBS </w:t>
      </w:r>
      <w:r w:rsidR="00CD13BC" w:rsidRPr="009E5255">
        <w:t xml:space="preserve">for </w:t>
      </w:r>
      <w:r w:rsidR="00F42C16" w:rsidRPr="009E5255">
        <w:t>several EFC</w:t>
      </w:r>
      <w:r w:rsidR="0040640A" w:rsidRPr="009E5255">
        <w:t>-</w:t>
      </w:r>
      <w:r w:rsidR="00F42C16" w:rsidRPr="009E5255">
        <w:t xml:space="preserve">listed drugs are insufficient for </w:t>
      </w:r>
      <w:r w:rsidR="0040640A" w:rsidRPr="009E5255">
        <w:t xml:space="preserve">some </w:t>
      </w:r>
      <w:r w:rsidR="00F42C16" w:rsidRPr="009E5255">
        <w:t xml:space="preserve">standard courses of treatment </w:t>
      </w:r>
      <w:r w:rsidR="0040640A" w:rsidRPr="009E5255">
        <w:t>(</w:t>
      </w:r>
      <w:r w:rsidR="00F42C16" w:rsidRPr="009E5255">
        <w:t>i.e</w:t>
      </w:r>
      <w:r w:rsidR="0048472F" w:rsidRPr="009E5255">
        <w:t>.</w:t>
      </w:r>
      <w:r w:rsidR="0040640A" w:rsidRPr="009E5255">
        <w:t>,</w:t>
      </w:r>
      <w:r w:rsidR="0048472F" w:rsidRPr="009E5255">
        <w:t xml:space="preserve"> </w:t>
      </w:r>
      <w:r w:rsidR="00F42C16" w:rsidRPr="009E5255">
        <w:t>the current maximum quantities do not reflect monthly use in clinical practice</w:t>
      </w:r>
      <w:r w:rsidR="0040640A" w:rsidRPr="009E5255">
        <w:t>)</w:t>
      </w:r>
      <w:r w:rsidR="0048472F" w:rsidRPr="009E5255">
        <w:t xml:space="preserve">.  </w:t>
      </w:r>
      <w:r w:rsidR="008A0BBF" w:rsidRPr="009E5255">
        <w:t>I</w:t>
      </w:r>
      <w:r w:rsidR="0031368D" w:rsidRPr="009E5255">
        <w:t>t</w:t>
      </w:r>
      <w:r w:rsidR="008A0BBF" w:rsidRPr="009E5255">
        <w:t xml:space="preserve"> was also noted that there are no incentives (and </w:t>
      </w:r>
      <w:r w:rsidR="0040640A" w:rsidRPr="009E5255">
        <w:t>some</w:t>
      </w:r>
      <w:r w:rsidR="008A0BBF" w:rsidRPr="009E5255">
        <w:t xml:space="preserve"> financial disincentives</w:t>
      </w:r>
      <w:r w:rsidR="0031368D" w:rsidRPr="009E5255">
        <w:t xml:space="preserve"> in the form of application fees and potentially lower prices</w:t>
      </w:r>
      <w:r w:rsidR="008A0BBF" w:rsidRPr="009E5255">
        <w:t xml:space="preserve">) for pharmaceutical </w:t>
      </w:r>
      <w:r w:rsidR="0040640A" w:rsidRPr="009E5255">
        <w:t>manufacturers</w:t>
      </w:r>
      <w:r w:rsidR="008A0BBF" w:rsidRPr="009E5255">
        <w:t xml:space="preserve"> to submit </w:t>
      </w:r>
      <w:r w:rsidR="0040640A" w:rsidRPr="009E5255">
        <w:t xml:space="preserve">PBAC </w:t>
      </w:r>
      <w:r w:rsidR="008A0BBF" w:rsidRPr="009E5255">
        <w:t xml:space="preserve">applications for </w:t>
      </w:r>
      <w:r w:rsidR="00E21C6D" w:rsidRPr="009E5255">
        <w:t>expanded indications, longer lengths of treatment</w:t>
      </w:r>
      <w:r w:rsidR="00A3431D" w:rsidRPr="009E5255">
        <w:t xml:space="preserve"> or simplified restrictions, particularly for off-patent medications</w:t>
      </w:r>
      <w:r w:rsidR="0048472F" w:rsidRPr="009E5255">
        <w:t xml:space="preserve">.  </w:t>
      </w:r>
      <w:r w:rsidR="001C105A" w:rsidRPr="009E5255">
        <w:t>Several</w:t>
      </w:r>
      <w:r w:rsidR="0031368D" w:rsidRPr="009E5255">
        <w:t xml:space="preserve"> stakeholders</w:t>
      </w:r>
      <w:r w:rsidR="00E127AD" w:rsidRPr="009E5255">
        <w:t xml:space="preserve"> </w:t>
      </w:r>
      <w:r w:rsidR="0040640A" w:rsidRPr="009E5255">
        <w:t>suggested</w:t>
      </w:r>
      <w:r w:rsidR="00E127AD" w:rsidRPr="009E5255">
        <w:t xml:space="preserve"> that t</w:t>
      </w:r>
      <w:r w:rsidR="00A3431D" w:rsidRPr="009E5255">
        <w:t xml:space="preserve">his leads to </w:t>
      </w:r>
      <w:r w:rsidR="001C105A" w:rsidRPr="009E5255">
        <w:t>some</w:t>
      </w:r>
      <w:r w:rsidR="0040640A" w:rsidRPr="009E5255">
        <w:t xml:space="preserve"> </w:t>
      </w:r>
      <w:r w:rsidR="00A3431D" w:rsidRPr="009E5255">
        <w:t xml:space="preserve">PBS listings being out of date </w:t>
      </w:r>
      <w:r w:rsidR="0095500A" w:rsidRPr="009E5255">
        <w:t xml:space="preserve">relative to </w:t>
      </w:r>
      <w:r w:rsidR="00A3431D" w:rsidRPr="009E5255">
        <w:t>current clinical guidelines and practice.</w:t>
      </w:r>
      <w:r w:rsidR="0031368D" w:rsidRPr="009E5255">
        <w:t xml:space="preserve"> </w:t>
      </w:r>
      <w:r w:rsidR="007973A3" w:rsidRPr="009E5255">
        <w:t xml:space="preserve"> Similarly, the TGA</w:t>
      </w:r>
      <w:r w:rsidR="0040640A" w:rsidRPr="009E5255">
        <w:t>-</w:t>
      </w:r>
      <w:r w:rsidR="007973A3" w:rsidRPr="009E5255">
        <w:t>registered product information for a given drug may not be up to date with current best practice</w:t>
      </w:r>
      <w:r w:rsidR="00093463" w:rsidRPr="009E5255">
        <w:t xml:space="preserve">.  </w:t>
      </w:r>
      <w:r w:rsidR="007973A3" w:rsidRPr="009E5255">
        <w:t xml:space="preserve"> </w:t>
      </w:r>
      <w:r w:rsidR="00093463" w:rsidRPr="009E5255">
        <w:t>Yet</w:t>
      </w:r>
      <w:r w:rsidR="007973A3" w:rsidRPr="009E5255">
        <w:t>, as with PBS listing</w:t>
      </w:r>
      <w:r w:rsidR="00093463" w:rsidRPr="009E5255">
        <w:t>s</w:t>
      </w:r>
      <w:r w:rsidR="007973A3" w:rsidRPr="009E5255">
        <w:t xml:space="preserve">, pharmaceutical companies </w:t>
      </w:r>
      <w:r w:rsidR="00093463" w:rsidRPr="009E5255">
        <w:t xml:space="preserve">lack incentives </w:t>
      </w:r>
      <w:r w:rsidR="007973A3" w:rsidRPr="009E5255">
        <w:t xml:space="preserve">to update information </w:t>
      </w:r>
      <w:r w:rsidR="00E054D2" w:rsidRPr="009E5255">
        <w:t xml:space="preserve">for products </w:t>
      </w:r>
      <w:r w:rsidR="001F2F4D" w:rsidRPr="009E5255">
        <w:t>without</w:t>
      </w:r>
      <w:r w:rsidR="007973A3" w:rsidRPr="009E5255">
        <w:t xml:space="preserve"> a new indication.  </w:t>
      </w:r>
    </w:p>
    <w:tbl>
      <w:tblPr>
        <w:tblStyle w:val="TableGrid"/>
        <w:tblW w:w="0" w:type="auto"/>
        <w:tblInd w:w="1412" w:type="dxa"/>
        <w:tblLook w:val="04A0" w:firstRow="1" w:lastRow="0" w:firstColumn="1" w:lastColumn="0" w:noHBand="0" w:noVBand="1"/>
      </w:tblPr>
      <w:tblGrid>
        <w:gridCol w:w="7599"/>
      </w:tblGrid>
      <w:tr w:rsidR="001B49C9" w:rsidRPr="009E5255" w14:paraId="2BA44828" w14:textId="77777777" w:rsidTr="007973A3">
        <w:tc>
          <w:tcPr>
            <w:tcW w:w="7599" w:type="dxa"/>
          </w:tcPr>
          <w:p w14:paraId="2E0B4696" w14:textId="32FC6238" w:rsidR="00AB41B6" w:rsidRPr="009E5255" w:rsidRDefault="00C20AA0" w:rsidP="000C0B17">
            <w:pPr>
              <w:rPr>
                <w:i/>
                <w:iCs/>
              </w:rPr>
            </w:pPr>
            <w:r w:rsidRPr="009E5255">
              <w:rPr>
                <w:i/>
                <w:iCs/>
              </w:rPr>
              <w:t>The product information absolutely is intended to guide how the drug is given, but given how outdated and inflexible product information is, it's standard practice for the product information not to be strictly followed.  And that's recogni</w:t>
            </w:r>
            <w:r w:rsidR="003371EF" w:rsidRPr="009E5255">
              <w:rPr>
                <w:i/>
                <w:iCs/>
              </w:rPr>
              <w:t>s</w:t>
            </w:r>
            <w:r w:rsidRPr="009E5255">
              <w:rPr>
                <w:i/>
                <w:iCs/>
              </w:rPr>
              <w:t xml:space="preserve">ed as appropriate.  You know the term </w:t>
            </w:r>
            <w:r w:rsidR="00A160AC" w:rsidRPr="009E5255">
              <w:rPr>
                <w:i/>
                <w:iCs/>
              </w:rPr>
              <w:t>‘</w:t>
            </w:r>
            <w:r w:rsidRPr="009E5255">
              <w:rPr>
                <w:i/>
                <w:iCs/>
              </w:rPr>
              <w:t>off</w:t>
            </w:r>
            <w:r w:rsidR="00A160AC" w:rsidRPr="009E5255">
              <w:rPr>
                <w:i/>
                <w:iCs/>
              </w:rPr>
              <w:t>-</w:t>
            </w:r>
            <w:r w:rsidRPr="009E5255">
              <w:rPr>
                <w:i/>
                <w:iCs/>
              </w:rPr>
              <w:t>label,</w:t>
            </w:r>
            <w:r w:rsidR="00A160AC" w:rsidRPr="009E5255">
              <w:rPr>
                <w:i/>
                <w:iCs/>
              </w:rPr>
              <w:t>’</w:t>
            </w:r>
            <w:r w:rsidRPr="009E5255">
              <w:rPr>
                <w:i/>
                <w:iCs/>
              </w:rPr>
              <w:t xml:space="preserve"> right? So</w:t>
            </w:r>
            <w:r w:rsidR="0095500A" w:rsidRPr="009E5255">
              <w:rPr>
                <w:i/>
                <w:iCs/>
              </w:rPr>
              <w:t>,</w:t>
            </w:r>
            <w:r w:rsidRPr="009E5255">
              <w:rPr>
                <w:i/>
                <w:iCs/>
              </w:rPr>
              <w:t xml:space="preserve"> there’s off</w:t>
            </w:r>
            <w:r w:rsidR="00A160AC" w:rsidRPr="009E5255">
              <w:rPr>
                <w:i/>
                <w:iCs/>
              </w:rPr>
              <w:t>-</w:t>
            </w:r>
            <w:r w:rsidRPr="009E5255">
              <w:rPr>
                <w:i/>
                <w:iCs/>
              </w:rPr>
              <w:t>label and then there's things between off</w:t>
            </w:r>
            <w:r w:rsidR="00A160AC" w:rsidRPr="009E5255">
              <w:rPr>
                <w:i/>
                <w:iCs/>
              </w:rPr>
              <w:t>-</w:t>
            </w:r>
            <w:r w:rsidRPr="009E5255">
              <w:rPr>
                <w:i/>
                <w:iCs/>
              </w:rPr>
              <w:t>label and on</w:t>
            </w:r>
            <w:r w:rsidR="00A160AC" w:rsidRPr="009E5255">
              <w:rPr>
                <w:i/>
                <w:iCs/>
              </w:rPr>
              <w:t>-</w:t>
            </w:r>
            <w:r w:rsidRPr="009E5255">
              <w:rPr>
                <w:i/>
                <w:iCs/>
              </w:rPr>
              <w:t xml:space="preserve">label.  </w:t>
            </w:r>
            <w:r w:rsidR="00A160AC" w:rsidRPr="009E5255">
              <w:rPr>
                <w:i/>
                <w:iCs/>
              </w:rPr>
              <w:t>F</w:t>
            </w:r>
            <w:r w:rsidRPr="009E5255">
              <w:rPr>
                <w:i/>
                <w:iCs/>
              </w:rPr>
              <w:t xml:space="preserve">or example, a drug like </w:t>
            </w:r>
            <w:r w:rsidR="003371EF" w:rsidRPr="009E5255">
              <w:rPr>
                <w:i/>
                <w:iCs/>
              </w:rPr>
              <w:t>bortezomib</w:t>
            </w:r>
            <w:r w:rsidR="00A160AC" w:rsidRPr="009E5255">
              <w:rPr>
                <w:i/>
                <w:iCs/>
              </w:rPr>
              <w:t>—</w:t>
            </w:r>
            <w:r w:rsidRPr="009E5255">
              <w:rPr>
                <w:i/>
                <w:iCs/>
              </w:rPr>
              <w:t>the product information doesn't include the most commonly given regimens around the world.  There's no incentive for the originator to update the PI unless they get a new indication.</w:t>
            </w:r>
          </w:p>
          <w:p w14:paraId="153D1C49" w14:textId="1F8B04B5" w:rsidR="00C20AA0" w:rsidRPr="009E5255" w:rsidRDefault="00AB41B6" w:rsidP="000C0B17">
            <w:pPr>
              <w:rPr>
                <w:i/>
                <w:iCs/>
              </w:rPr>
            </w:pPr>
            <w:r w:rsidRPr="009E5255">
              <w:rPr>
                <w:i/>
                <w:iCs/>
              </w:rPr>
              <w:t xml:space="preserve">[…] </w:t>
            </w:r>
            <w:r w:rsidR="00C20AA0" w:rsidRPr="009E5255">
              <w:rPr>
                <w:i/>
                <w:iCs/>
              </w:rPr>
              <w:t xml:space="preserve">I don't think there's a situation where the subsidies drive where the care is, except in terms of affordability, where it would be </w:t>
            </w:r>
            <w:r w:rsidR="003371EF" w:rsidRPr="009E5255">
              <w:rPr>
                <w:i/>
                <w:iCs/>
              </w:rPr>
              <w:t xml:space="preserve">a </w:t>
            </w:r>
            <w:r w:rsidR="00C20AA0" w:rsidRPr="009E5255">
              <w:rPr>
                <w:i/>
                <w:iCs/>
              </w:rPr>
              <w:t xml:space="preserve">consideration.  It kind of goes back to </w:t>
            </w:r>
            <w:r w:rsidR="003371EF" w:rsidRPr="009E5255">
              <w:rPr>
                <w:i/>
                <w:iCs/>
              </w:rPr>
              <w:t>b</w:t>
            </w:r>
            <w:r w:rsidR="00C20AA0" w:rsidRPr="009E5255">
              <w:rPr>
                <w:i/>
                <w:iCs/>
              </w:rPr>
              <w:t>linatumomab and things like that.  There's all sorts of interwoven threads</w:t>
            </w:r>
            <w:r w:rsidRPr="009E5255">
              <w:rPr>
                <w:i/>
                <w:iCs/>
              </w:rPr>
              <w:t>.</w:t>
            </w:r>
            <w:r w:rsidR="00C20AA0" w:rsidRPr="009E5255">
              <w:rPr>
                <w:i/>
                <w:iCs/>
              </w:rPr>
              <w:t xml:space="preserve"> </w:t>
            </w:r>
            <w:r w:rsidRPr="009E5255">
              <w:rPr>
                <w:i/>
                <w:iCs/>
              </w:rPr>
              <w:t xml:space="preserve"> I</w:t>
            </w:r>
            <w:r w:rsidR="00C20AA0" w:rsidRPr="009E5255">
              <w:rPr>
                <w:i/>
                <w:iCs/>
              </w:rPr>
              <w:t xml:space="preserve">f the product information didn't say, </w:t>
            </w:r>
            <w:r w:rsidRPr="009E5255">
              <w:rPr>
                <w:i/>
                <w:iCs/>
              </w:rPr>
              <w:t>“T</w:t>
            </w:r>
            <w:r w:rsidR="00C20AA0" w:rsidRPr="009E5255">
              <w:rPr>
                <w:i/>
                <w:iCs/>
              </w:rPr>
              <w:t>hou shalt be an inpatient,</w:t>
            </w:r>
            <w:r w:rsidRPr="009E5255">
              <w:rPr>
                <w:i/>
                <w:iCs/>
              </w:rPr>
              <w:t>”</w:t>
            </w:r>
            <w:r w:rsidR="00C20AA0" w:rsidRPr="009E5255">
              <w:rPr>
                <w:i/>
                <w:iCs/>
              </w:rPr>
              <w:t xml:space="preserve"> then perhaps th</w:t>
            </w:r>
            <w:r w:rsidR="003371EF" w:rsidRPr="009E5255">
              <w:rPr>
                <w:i/>
                <w:iCs/>
              </w:rPr>
              <w:t xml:space="preserve">is </w:t>
            </w:r>
            <w:r w:rsidR="00C20AA0" w:rsidRPr="009E5255">
              <w:rPr>
                <w:i/>
                <w:iCs/>
              </w:rPr>
              <w:t xml:space="preserve">would </w:t>
            </w:r>
            <w:r w:rsidR="003371EF" w:rsidRPr="009E5255">
              <w:rPr>
                <w:i/>
                <w:iCs/>
              </w:rPr>
              <w:t>not have been in the rules</w:t>
            </w:r>
            <w:r w:rsidRPr="009E5255">
              <w:rPr>
                <w:i/>
                <w:iCs/>
              </w:rPr>
              <w:t>,</w:t>
            </w:r>
            <w:r w:rsidR="003371EF" w:rsidRPr="009E5255">
              <w:rPr>
                <w:i/>
                <w:iCs/>
              </w:rPr>
              <w:t xml:space="preserve"> </w:t>
            </w:r>
            <w:r w:rsidR="00C20AA0" w:rsidRPr="009E5255">
              <w:rPr>
                <w:i/>
                <w:iCs/>
              </w:rPr>
              <w:t>you know?</w:t>
            </w:r>
          </w:p>
          <w:p w14:paraId="1412ADDA" w14:textId="06439595" w:rsidR="001B49C9" w:rsidRPr="009E5255" w:rsidRDefault="00C20AA0" w:rsidP="00CA5EF6">
            <w:pPr>
              <w:jc w:val="right"/>
              <w:rPr>
                <w:i/>
                <w:iCs/>
              </w:rPr>
            </w:pPr>
            <w:r w:rsidRPr="009E5255">
              <w:rPr>
                <w:i/>
                <w:iCs/>
              </w:rPr>
              <w:t xml:space="preserve"> </w:t>
            </w:r>
            <w:r w:rsidR="00FB1661" w:rsidRPr="009E5255">
              <w:rPr>
                <w:i/>
                <w:iCs/>
              </w:rPr>
              <w:t>-Clinician</w:t>
            </w:r>
          </w:p>
        </w:tc>
      </w:tr>
    </w:tbl>
    <w:p w14:paraId="295CE966" w14:textId="77777777" w:rsidR="00D92995" w:rsidRPr="009E5255" w:rsidRDefault="00D92995" w:rsidP="00783598"/>
    <w:p w14:paraId="212DF1B4" w14:textId="6961442F" w:rsidR="003371EF" w:rsidRPr="009E5255" w:rsidRDefault="007973A3" w:rsidP="00224863">
      <w:r w:rsidRPr="009E5255">
        <w:t xml:space="preserve">PBS listings reflect evidence presented to the </w:t>
      </w:r>
      <w:r w:rsidR="00306EED" w:rsidRPr="009E5255">
        <w:t>PBAC</w:t>
      </w:r>
      <w:r w:rsidRPr="009E5255">
        <w:t xml:space="preserve"> as the basis for which a drug can be recommended to the Minister </w:t>
      </w:r>
      <w:r w:rsidR="005D0303" w:rsidRPr="009E5255">
        <w:t xml:space="preserve">for Health </w:t>
      </w:r>
      <w:r w:rsidRPr="009E5255">
        <w:t xml:space="preserve">as cost-effective (see Section </w:t>
      </w:r>
      <w:r w:rsidR="005D0303" w:rsidRPr="009E5255">
        <w:fldChar w:fldCharType="begin"/>
      </w:r>
      <w:r w:rsidR="005D0303" w:rsidRPr="009E5255">
        <w:instrText xml:space="preserve"> REF _Ref92964543 \r \h </w:instrText>
      </w:r>
      <w:r w:rsidR="005D0303" w:rsidRPr="009E5255">
        <w:fldChar w:fldCharType="separate"/>
      </w:r>
      <w:r w:rsidR="000C766B">
        <w:rPr>
          <w:cs/>
        </w:rPr>
        <w:t>‎</w:t>
      </w:r>
      <w:r w:rsidR="000C766B">
        <w:t>3</w:t>
      </w:r>
      <w:r w:rsidR="005D0303" w:rsidRPr="009E5255">
        <w:fldChar w:fldCharType="end"/>
      </w:r>
      <w:r w:rsidRPr="009E5255">
        <w:t>).  Sponsors (</w:t>
      </w:r>
      <w:r w:rsidR="005D0303" w:rsidRPr="009E5255">
        <w:t xml:space="preserve">i.e., </w:t>
      </w:r>
      <w:r w:rsidRPr="009E5255">
        <w:t xml:space="preserve">manufacturers) of products </w:t>
      </w:r>
      <w:r w:rsidR="005D0303" w:rsidRPr="009E5255">
        <w:t xml:space="preserve">listed </w:t>
      </w:r>
      <w:r w:rsidRPr="009E5255">
        <w:t xml:space="preserve">on the PBS </w:t>
      </w:r>
      <w:r w:rsidR="005D0303" w:rsidRPr="009E5255">
        <w:t>may</w:t>
      </w:r>
      <w:r w:rsidRPr="009E5255">
        <w:t xml:space="preserve"> submit applications to change those listings at any point in the life-cycle of a medicine, noting </w:t>
      </w:r>
      <w:r w:rsidR="001C105A" w:rsidRPr="009E5255">
        <w:t xml:space="preserve">the </w:t>
      </w:r>
      <w:r w:rsidR="005D0303" w:rsidRPr="009E5255">
        <w:t>PBAC’s</w:t>
      </w:r>
      <w:r w:rsidRPr="009E5255">
        <w:t xml:space="preserve"> guidelines for the evidentiary requirements underpinning such a request</w:t>
      </w:r>
      <w:r w:rsidR="005D0303" w:rsidRPr="009E5255">
        <w:t xml:space="preserve"> </w:t>
      </w:r>
      <w:r w:rsidRPr="009E5255">
        <w:t xml:space="preserve"> (see PBAC Guidelines</w:t>
      </w:r>
      <w:r w:rsidR="004638C2" w:rsidRPr="009E5255">
        <w:t>, 2016</w:t>
      </w:r>
      <w:r w:rsidRPr="009E5255">
        <w:t>)</w:t>
      </w:r>
      <w:r w:rsidR="004638C2" w:rsidRPr="009E5255">
        <w:t xml:space="preserve"> </w:t>
      </w:r>
      <w:r w:rsidR="008B5E85" w:rsidRPr="009E5255">
        <w:fldChar w:fldCharType="begin"/>
      </w:r>
      <w:r w:rsidR="0004591A" w:rsidRPr="009E5255">
        <w:instrText xml:space="preserve"> ADDIN EN.CITE &lt;EndNote&gt;&lt;Cite&gt;&lt;Author&gt;Australian Government&lt;/Author&gt;&lt;Year&gt;2016&lt;/Year&gt;&lt;RecNum&gt;10560&lt;/RecNum&gt;&lt;DisplayText&gt;[9]&lt;/DisplayText&gt;&lt;record&gt;&lt;rec-number&gt;10560&lt;/rec-number&gt;&lt;foreign-keys&gt;&lt;key app="EN" db-id="etpte9adcdfve1eerz5pws2fvps522ds5svf" timestamp="1652740078" guid="2661c4f2-785c-48b1-964d-22597d438bf0"&gt;10560&lt;/key&gt;&lt;/foreign-keys&gt;&lt;ref-type name="Report"&gt;27&lt;/ref-type&gt;&lt;contributors&gt;&lt;authors&gt;&lt;author&gt;Australian Government,&lt;/author&gt;&lt;/authors&gt;&lt;tertiary-authors&gt;&lt;author&gt;Australian Government,, Department of Health&lt;/author&gt;&lt;/tertiary-authors&gt;&lt;/contributors&gt;&lt;titles&gt;&lt;title&gt;Guidelines for preparing submissions to the Pharmaceutical Benefits Advisory Committee (PBAC), Version 5.0 (September 2016)&lt;/title&gt;&lt;/titles&gt;&lt;dates&gt;&lt;year&gt;2016&lt;/year&gt;&lt;/dates&gt;&lt;pub-location&gt;Canberra&lt;/pub-location&gt;&lt;urls&gt;&lt;related-urls&gt;&lt;url&gt;https://pbac.pbs.gov.au/&lt;/url&gt;&lt;/related-urls&gt;&lt;/urls&gt;&lt;/record&gt;&lt;/Cite&gt;&lt;/EndNote&gt;</w:instrText>
      </w:r>
      <w:r w:rsidR="008B5E85" w:rsidRPr="009E5255">
        <w:fldChar w:fldCharType="separate"/>
      </w:r>
      <w:r w:rsidR="00A306B9" w:rsidRPr="009E5255">
        <w:rPr>
          <w:noProof/>
        </w:rPr>
        <w:t>[9]</w:t>
      </w:r>
      <w:r w:rsidR="008B5E85" w:rsidRPr="009E5255">
        <w:fldChar w:fldCharType="end"/>
      </w:r>
      <w:r w:rsidRPr="009E5255">
        <w:t xml:space="preserve">.  Despite </w:t>
      </w:r>
      <w:r w:rsidR="004638C2" w:rsidRPr="009E5255">
        <w:t>manufacturers’ ability to amend</w:t>
      </w:r>
      <w:r w:rsidRPr="009E5255">
        <w:t xml:space="preserve"> listings, s</w:t>
      </w:r>
      <w:r w:rsidR="172183FA" w:rsidRPr="009E5255">
        <w:t xml:space="preserve">ome clinicians </w:t>
      </w:r>
      <w:r w:rsidRPr="009E5255">
        <w:t xml:space="preserve">noted </w:t>
      </w:r>
      <w:r w:rsidR="172183FA" w:rsidRPr="009E5255">
        <w:t xml:space="preserve">that </w:t>
      </w:r>
      <w:r w:rsidRPr="009E5255">
        <w:t xml:space="preserve">PBS </w:t>
      </w:r>
      <w:r w:rsidR="172183FA" w:rsidRPr="009E5255">
        <w:t xml:space="preserve">restrictions inadvertently </w:t>
      </w:r>
      <w:r w:rsidRPr="009E5255">
        <w:t xml:space="preserve">hampered </w:t>
      </w:r>
      <w:r w:rsidR="172183FA" w:rsidRPr="009E5255">
        <w:t>patient</w:t>
      </w:r>
      <w:r w:rsidRPr="009E5255">
        <w:t xml:space="preserve"> access</w:t>
      </w:r>
      <w:r w:rsidR="004638C2" w:rsidRPr="009E5255">
        <w:t xml:space="preserve"> to medicines</w:t>
      </w:r>
      <w:r w:rsidR="0048472F" w:rsidRPr="009E5255">
        <w:t xml:space="preserve">.  </w:t>
      </w:r>
      <w:r w:rsidR="004638C2" w:rsidRPr="009E5255">
        <w:t>Mandatory</w:t>
      </w:r>
      <w:r w:rsidR="5FD62FF8" w:rsidRPr="009E5255">
        <w:t xml:space="preserve"> approval </w:t>
      </w:r>
      <w:r w:rsidR="004638C2" w:rsidRPr="009E5255">
        <w:t xml:space="preserve">processes </w:t>
      </w:r>
      <w:r w:rsidR="5FD62FF8" w:rsidRPr="009E5255">
        <w:t xml:space="preserve">for some prescriptions </w:t>
      </w:r>
      <w:r w:rsidR="00901CA6" w:rsidRPr="009E5255">
        <w:t xml:space="preserve">were </w:t>
      </w:r>
      <w:r w:rsidR="5FD62FF8" w:rsidRPr="009E5255">
        <w:t xml:space="preserve">seen by these stakeholders to </w:t>
      </w:r>
      <w:r w:rsidR="27B1BD67" w:rsidRPr="009E5255">
        <w:t xml:space="preserve">waste time and </w:t>
      </w:r>
      <w:r w:rsidR="004638C2" w:rsidRPr="009E5255">
        <w:t>cause</w:t>
      </w:r>
      <w:r w:rsidRPr="009E5255">
        <w:t xml:space="preserve"> unnecessary </w:t>
      </w:r>
      <w:r w:rsidR="5FD62FF8" w:rsidRPr="009E5255">
        <w:t>delay</w:t>
      </w:r>
      <w:r w:rsidR="004638C2" w:rsidRPr="009E5255">
        <w:t>s</w:t>
      </w:r>
      <w:r w:rsidR="5FD62FF8" w:rsidRPr="009E5255">
        <w:t xml:space="preserve"> </w:t>
      </w:r>
      <w:r w:rsidRPr="009E5255">
        <w:t xml:space="preserve">in </w:t>
      </w:r>
      <w:r w:rsidR="5FD62FF8" w:rsidRPr="009E5255">
        <w:t>treatment.</w:t>
      </w:r>
    </w:p>
    <w:tbl>
      <w:tblPr>
        <w:tblStyle w:val="TableGrid"/>
        <w:tblW w:w="7744" w:type="dxa"/>
        <w:tblInd w:w="1271" w:type="dxa"/>
        <w:tblLayout w:type="fixed"/>
        <w:tblLook w:val="06A0" w:firstRow="1" w:lastRow="0" w:firstColumn="1" w:lastColumn="0" w:noHBand="1" w:noVBand="1"/>
      </w:tblPr>
      <w:tblGrid>
        <w:gridCol w:w="7744"/>
      </w:tblGrid>
      <w:tr w:rsidR="01A4AB04" w:rsidRPr="009E5255" w14:paraId="66565DC0" w14:textId="77777777" w:rsidTr="00CA5EF6">
        <w:tc>
          <w:tcPr>
            <w:tcW w:w="7744" w:type="dxa"/>
          </w:tcPr>
          <w:p w14:paraId="11212770" w14:textId="18F71B60" w:rsidR="003371EF" w:rsidRPr="009E5255" w:rsidRDefault="5D1FFA5B" w:rsidP="00783598">
            <w:pPr>
              <w:rPr>
                <w:i/>
                <w:iCs/>
              </w:rPr>
            </w:pPr>
            <w:r w:rsidRPr="009E5255">
              <w:rPr>
                <w:i/>
                <w:iCs/>
              </w:rPr>
              <w:t>And pharmacists, we really like rules</w:t>
            </w:r>
            <w:r w:rsidR="008520A6" w:rsidRPr="009E5255">
              <w:rPr>
                <w:i/>
                <w:iCs/>
              </w:rPr>
              <w:t>—</w:t>
            </w:r>
            <w:r w:rsidRPr="009E5255">
              <w:rPr>
                <w:i/>
                <w:iCs/>
              </w:rPr>
              <w:t>we don</w:t>
            </w:r>
            <w:r w:rsidR="003371EF" w:rsidRPr="009E5255">
              <w:rPr>
                <w:i/>
                <w:iCs/>
              </w:rPr>
              <w:t>’</w:t>
            </w:r>
            <w:r w:rsidRPr="009E5255">
              <w:rPr>
                <w:i/>
                <w:iCs/>
              </w:rPr>
              <w:t>t want to break them</w:t>
            </w:r>
            <w:r w:rsidR="0048472F" w:rsidRPr="009E5255">
              <w:rPr>
                <w:i/>
                <w:iCs/>
              </w:rPr>
              <w:t xml:space="preserve">.  </w:t>
            </w:r>
            <w:r w:rsidR="008520A6" w:rsidRPr="009E5255">
              <w:rPr>
                <w:i/>
                <w:iCs/>
              </w:rPr>
              <w:t xml:space="preserve">[…] </w:t>
            </w:r>
            <w:r w:rsidR="003371EF" w:rsidRPr="009E5255">
              <w:rPr>
                <w:i/>
                <w:iCs/>
              </w:rPr>
              <w:t>Wha</w:t>
            </w:r>
            <w:r w:rsidRPr="009E5255">
              <w:rPr>
                <w:i/>
                <w:iCs/>
              </w:rPr>
              <w:t xml:space="preserve">t </w:t>
            </w:r>
            <w:r w:rsidR="003371EF" w:rsidRPr="009E5255">
              <w:rPr>
                <w:i/>
                <w:iCs/>
              </w:rPr>
              <w:t xml:space="preserve">is </w:t>
            </w:r>
            <w:r w:rsidRPr="009E5255">
              <w:rPr>
                <w:i/>
                <w:iCs/>
              </w:rPr>
              <w:t>even more challenging is people who are on a clinical trial for their first</w:t>
            </w:r>
            <w:r w:rsidR="008520A6" w:rsidRPr="009E5255">
              <w:rPr>
                <w:i/>
                <w:iCs/>
              </w:rPr>
              <w:t>-</w:t>
            </w:r>
            <w:r w:rsidRPr="009E5255">
              <w:rPr>
                <w:i/>
                <w:iCs/>
              </w:rPr>
              <w:t>line treatment, for example</w:t>
            </w:r>
            <w:r w:rsidR="008520A6" w:rsidRPr="009E5255">
              <w:rPr>
                <w:i/>
                <w:iCs/>
              </w:rPr>
              <w:t>,</w:t>
            </w:r>
            <w:r w:rsidR="0048472F" w:rsidRPr="009E5255">
              <w:rPr>
                <w:i/>
                <w:iCs/>
              </w:rPr>
              <w:t xml:space="preserve"> </w:t>
            </w:r>
            <w:r w:rsidR="008520A6" w:rsidRPr="009E5255">
              <w:rPr>
                <w:i/>
                <w:iCs/>
              </w:rPr>
              <w:t>a</w:t>
            </w:r>
            <w:r w:rsidRPr="009E5255">
              <w:rPr>
                <w:i/>
                <w:iCs/>
              </w:rPr>
              <w:t>nd then they progress in their second</w:t>
            </w:r>
            <w:r w:rsidR="008520A6" w:rsidRPr="009E5255">
              <w:rPr>
                <w:i/>
                <w:iCs/>
              </w:rPr>
              <w:t>-</w:t>
            </w:r>
            <w:r w:rsidRPr="009E5255">
              <w:rPr>
                <w:i/>
                <w:iCs/>
              </w:rPr>
              <w:t>line treatment</w:t>
            </w:r>
            <w:r w:rsidR="0048472F" w:rsidRPr="009E5255">
              <w:rPr>
                <w:i/>
                <w:iCs/>
              </w:rPr>
              <w:t xml:space="preserve">.  </w:t>
            </w:r>
            <w:r w:rsidRPr="009E5255">
              <w:rPr>
                <w:i/>
                <w:iCs/>
              </w:rPr>
              <w:t>But if something is only listed for first</w:t>
            </w:r>
            <w:r w:rsidR="008520A6" w:rsidRPr="009E5255">
              <w:rPr>
                <w:i/>
                <w:iCs/>
              </w:rPr>
              <w:t>-</w:t>
            </w:r>
            <w:r w:rsidRPr="009E5255">
              <w:rPr>
                <w:i/>
                <w:iCs/>
              </w:rPr>
              <w:t>line</w:t>
            </w:r>
            <w:r w:rsidR="008520A6" w:rsidRPr="009E5255">
              <w:rPr>
                <w:i/>
                <w:iCs/>
              </w:rPr>
              <w:t>—</w:t>
            </w:r>
            <w:r w:rsidRPr="009E5255">
              <w:rPr>
                <w:i/>
                <w:iCs/>
              </w:rPr>
              <w:t>or third</w:t>
            </w:r>
            <w:r w:rsidR="008520A6" w:rsidRPr="009E5255">
              <w:rPr>
                <w:i/>
                <w:iCs/>
              </w:rPr>
              <w:t>-</w:t>
            </w:r>
            <w:r w:rsidRPr="009E5255">
              <w:rPr>
                <w:i/>
                <w:iCs/>
              </w:rPr>
              <w:t>line or whatever</w:t>
            </w:r>
            <w:r w:rsidR="008520A6" w:rsidRPr="009E5255">
              <w:rPr>
                <w:i/>
                <w:iCs/>
              </w:rPr>
              <w:t>—</w:t>
            </w:r>
            <w:r w:rsidRPr="009E5255">
              <w:rPr>
                <w:i/>
                <w:iCs/>
              </w:rPr>
              <w:t>then it gets very murky, and that would not be captured from the PBS perspective at all</w:t>
            </w:r>
            <w:r w:rsidR="0048472F" w:rsidRPr="009E5255">
              <w:rPr>
                <w:i/>
                <w:iCs/>
              </w:rPr>
              <w:t xml:space="preserve">.  </w:t>
            </w:r>
            <w:r w:rsidRPr="009E5255">
              <w:rPr>
                <w:i/>
                <w:iCs/>
              </w:rPr>
              <w:t>In our institution, it would be captured on the software because our trial protocols are built into our software</w:t>
            </w:r>
            <w:r w:rsidR="0048472F" w:rsidRPr="009E5255">
              <w:rPr>
                <w:i/>
                <w:iCs/>
              </w:rPr>
              <w:t xml:space="preserve">.  </w:t>
            </w:r>
            <w:r w:rsidRPr="009E5255">
              <w:rPr>
                <w:i/>
                <w:iCs/>
              </w:rPr>
              <w:t>But again, if you're pro</w:t>
            </w:r>
            <w:r w:rsidR="008520A6" w:rsidRPr="009E5255">
              <w:rPr>
                <w:i/>
                <w:iCs/>
              </w:rPr>
              <w:t>-</w:t>
            </w:r>
            <w:r w:rsidRPr="009E5255">
              <w:rPr>
                <w:i/>
                <w:iCs/>
              </w:rPr>
              <w:t>trial, which you sort of have to be if you want new drugs to come to market, it does make it more tricky</w:t>
            </w:r>
            <w:r w:rsidR="003371EF" w:rsidRPr="009E5255">
              <w:rPr>
                <w:i/>
                <w:iCs/>
              </w:rPr>
              <w:t>.</w:t>
            </w:r>
          </w:p>
          <w:p w14:paraId="71C8B892" w14:textId="411DA42B" w:rsidR="5D1FFA5B" w:rsidRPr="009E5255" w:rsidRDefault="5D1FFA5B" w:rsidP="00CA5EF6">
            <w:pPr>
              <w:jc w:val="right"/>
              <w:rPr>
                <w:i/>
                <w:iCs/>
              </w:rPr>
            </w:pPr>
            <w:r w:rsidRPr="009E5255">
              <w:rPr>
                <w:i/>
                <w:iCs/>
              </w:rPr>
              <w:t>-</w:t>
            </w:r>
            <w:r w:rsidR="008520A6" w:rsidRPr="009E5255">
              <w:rPr>
                <w:i/>
                <w:iCs/>
              </w:rPr>
              <w:t>Hospital pharmac</w:t>
            </w:r>
            <w:r w:rsidR="003A354C" w:rsidRPr="009E5255">
              <w:rPr>
                <w:i/>
                <w:iCs/>
              </w:rPr>
              <w:t>y</w:t>
            </w:r>
            <w:r w:rsidRPr="009E5255">
              <w:rPr>
                <w:i/>
                <w:iCs/>
              </w:rPr>
              <w:t xml:space="preserve"> </w:t>
            </w:r>
          </w:p>
          <w:p w14:paraId="313FF200" w14:textId="76E6C5D0" w:rsidR="003371EF" w:rsidRPr="009E5255" w:rsidRDefault="5C455BB1" w:rsidP="00783598">
            <w:pPr>
              <w:rPr>
                <w:i/>
                <w:iCs/>
              </w:rPr>
            </w:pPr>
            <w:r w:rsidRPr="009E5255">
              <w:rPr>
                <w:i/>
                <w:iCs/>
              </w:rPr>
              <w:t>I guess one quick win is increasing the maximum dose to account for people with larger body surface areas</w:t>
            </w:r>
            <w:r w:rsidR="0048472F" w:rsidRPr="009E5255">
              <w:rPr>
                <w:i/>
                <w:iCs/>
              </w:rPr>
              <w:t xml:space="preserve">.  </w:t>
            </w:r>
            <w:r w:rsidRPr="009E5255">
              <w:rPr>
                <w:i/>
                <w:iCs/>
              </w:rPr>
              <w:t>So</w:t>
            </w:r>
            <w:r w:rsidR="005E7020" w:rsidRPr="009E5255">
              <w:rPr>
                <w:i/>
                <w:iCs/>
              </w:rPr>
              <w:t>,</w:t>
            </w:r>
            <w:r w:rsidRPr="009E5255">
              <w:rPr>
                <w:i/>
                <w:iCs/>
              </w:rPr>
              <w:t xml:space="preserve"> when a person's BSA </w:t>
            </w:r>
            <w:r w:rsidR="008520A6" w:rsidRPr="009E5255">
              <w:rPr>
                <w:i/>
                <w:iCs/>
              </w:rPr>
              <w:t xml:space="preserve">[…] </w:t>
            </w:r>
            <w:r w:rsidRPr="009E5255">
              <w:rPr>
                <w:i/>
                <w:iCs/>
              </w:rPr>
              <w:t>is large, it requires the prescriber to obtain authority approval, which is just a waste of time in my mind.</w:t>
            </w:r>
          </w:p>
          <w:p w14:paraId="048D946A" w14:textId="0E3FB234" w:rsidR="01A4AB04" w:rsidRPr="009E5255" w:rsidRDefault="41FE64AE" w:rsidP="00CA5EF6">
            <w:pPr>
              <w:jc w:val="right"/>
              <w:rPr>
                <w:i/>
                <w:iCs/>
              </w:rPr>
            </w:pPr>
            <w:r w:rsidRPr="009E5255">
              <w:rPr>
                <w:i/>
                <w:iCs/>
              </w:rPr>
              <w:t xml:space="preserve"> -Clinician</w:t>
            </w:r>
          </w:p>
        </w:tc>
      </w:tr>
    </w:tbl>
    <w:p w14:paraId="07B7480A" w14:textId="77777777" w:rsidR="001B49C9" w:rsidRPr="009E5255" w:rsidRDefault="001B49C9" w:rsidP="00783598"/>
    <w:p w14:paraId="3DE0B53B" w14:textId="0885A0EF" w:rsidR="007D4625" w:rsidRPr="009E5255" w:rsidRDefault="00CA65F9" w:rsidP="00D21648">
      <w:pPr>
        <w:pStyle w:val="Heading2"/>
        <w:ind w:left="567"/>
      </w:pPr>
      <w:bookmarkStart w:id="258" w:name="_Toc144886245"/>
      <w:r w:rsidRPr="009E5255">
        <w:t>Evidence from the l</w:t>
      </w:r>
      <w:r w:rsidR="0022264D" w:rsidRPr="009E5255">
        <w:t>iterature</w:t>
      </w:r>
      <w:r w:rsidRPr="009E5255">
        <w:t xml:space="preserve"> on a</w:t>
      </w:r>
      <w:r w:rsidR="00125AE4" w:rsidRPr="009E5255">
        <w:t xml:space="preserve">ccess and </w:t>
      </w:r>
      <w:r w:rsidR="0022264D" w:rsidRPr="009E5255">
        <w:t>safety</w:t>
      </w:r>
      <w:bookmarkEnd w:id="258"/>
    </w:p>
    <w:p w14:paraId="5A94545E" w14:textId="26E6D492" w:rsidR="00CA65F9" w:rsidRPr="009E5255" w:rsidRDefault="003F7D96" w:rsidP="00CA65F9">
      <w:r w:rsidRPr="009E5255">
        <w:t>A review of peer-reviewed and grey literature was undertaken to further explore issues of</w:t>
      </w:r>
      <w:r w:rsidR="000210F6" w:rsidRPr="009E5255">
        <w:t xml:space="preserve"> access and safety associated with</w:t>
      </w:r>
      <w:r w:rsidRPr="009E5255">
        <w:t xml:space="preserve"> cancer medicine</w:t>
      </w:r>
      <w:r w:rsidR="000210F6" w:rsidRPr="009E5255">
        <w:t xml:space="preserve"> </w:t>
      </w:r>
      <w:r w:rsidRPr="009E5255">
        <w:t>funding</w:t>
      </w:r>
      <w:r w:rsidR="000210F6" w:rsidRPr="009E5255">
        <w:t xml:space="preserve"> mechanisms and </w:t>
      </w:r>
      <w:r w:rsidRPr="009E5255">
        <w:t>associated</w:t>
      </w:r>
      <w:r w:rsidR="000210F6" w:rsidRPr="009E5255">
        <w:t xml:space="preserve"> practices </w:t>
      </w:r>
      <w:r w:rsidRPr="009E5255">
        <w:t xml:space="preserve">(see </w:t>
      </w:r>
      <w:r w:rsidRPr="009E5255">
        <w:fldChar w:fldCharType="begin"/>
      </w:r>
      <w:r w:rsidRPr="009E5255">
        <w:instrText xml:space="preserve"> REF _Ref90045477 \h </w:instrText>
      </w:r>
      <w:r w:rsidRPr="009E5255">
        <w:fldChar w:fldCharType="separate"/>
      </w:r>
      <w:r w:rsidR="000C766B" w:rsidRPr="009E5255">
        <w:t xml:space="preserve">Appendix </w:t>
      </w:r>
      <w:r w:rsidR="000C766B">
        <w:rPr>
          <w:noProof/>
        </w:rPr>
        <w:t>3</w:t>
      </w:r>
      <w:r w:rsidRPr="009E5255">
        <w:fldChar w:fldCharType="end"/>
      </w:r>
      <w:r w:rsidRPr="009E5255">
        <w:t>)</w:t>
      </w:r>
      <w:r w:rsidR="000210F6" w:rsidRPr="009E5255">
        <w:t xml:space="preserve">.  In general, </w:t>
      </w:r>
      <w:r w:rsidRPr="009E5255">
        <w:t>few identified</w:t>
      </w:r>
      <w:r w:rsidRPr="009E5255">
        <w:rPr>
          <w:color w:val="000000" w:themeColor="text1"/>
        </w:rPr>
        <w:t xml:space="preserve"> </w:t>
      </w:r>
      <w:r w:rsidR="006236A1" w:rsidRPr="009E5255">
        <w:rPr>
          <w:color w:val="000000" w:themeColor="text1"/>
        </w:rPr>
        <w:t xml:space="preserve">studies specifically address the </w:t>
      </w:r>
      <w:r w:rsidRPr="009E5255">
        <w:rPr>
          <w:color w:val="000000" w:themeColor="text1"/>
        </w:rPr>
        <w:t>relationship between</w:t>
      </w:r>
      <w:r w:rsidR="006236A1" w:rsidRPr="009E5255">
        <w:rPr>
          <w:color w:val="000000" w:themeColor="text1"/>
        </w:rPr>
        <w:t xml:space="preserve"> funding </w:t>
      </w:r>
      <w:r w:rsidRPr="009E5255">
        <w:rPr>
          <w:color w:val="000000" w:themeColor="text1"/>
        </w:rPr>
        <w:t>and</w:t>
      </w:r>
      <w:r w:rsidR="006236A1" w:rsidRPr="009E5255">
        <w:rPr>
          <w:color w:val="000000" w:themeColor="text1"/>
        </w:rPr>
        <w:t xml:space="preserve"> access to </w:t>
      </w:r>
      <w:r w:rsidRPr="009E5255">
        <w:rPr>
          <w:color w:val="000000" w:themeColor="text1"/>
        </w:rPr>
        <w:t>cancer medicines</w:t>
      </w:r>
      <w:r w:rsidR="000210F6" w:rsidRPr="009E5255">
        <w:rPr>
          <w:color w:val="000000" w:themeColor="text1"/>
        </w:rPr>
        <w:t xml:space="preserve">.  </w:t>
      </w:r>
      <w:r w:rsidRPr="009E5255">
        <w:rPr>
          <w:color w:val="000000" w:themeColor="text1"/>
        </w:rPr>
        <w:t>Identified studies in the</w:t>
      </w:r>
      <w:r w:rsidR="000210F6" w:rsidRPr="009E5255">
        <w:rPr>
          <w:color w:val="000000" w:themeColor="text1"/>
        </w:rPr>
        <w:t xml:space="preserve"> Australia</w:t>
      </w:r>
      <w:r w:rsidRPr="009E5255">
        <w:rPr>
          <w:color w:val="000000" w:themeColor="text1"/>
        </w:rPr>
        <w:t>n context</w:t>
      </w:r>
      <w:r w:rsidR="000210F6" w:rsidRPr="009E5255">
        <w:rPr>
          <w:color w:val="000000" w:themeColor="text1"/>
        </w:rPr>
        <w:t>, of greatest relevance to th</w:t>
      </w:r>
      <w:r w:rsidR="00CD6928" w:rsidRPr="009E5255">
        <w:rPr>
          <w:color w:val="000000" w:themeColor="text1"/>
        </w:rPr>
        <w:t>e</w:t>
      </w:r>
      <w:r w:rsidR="000210F6" w:rsidRPr="009E5255">
        <w:rPr>
          <w:color w:val="000000" w:themeColor="text1"/>
        </w:rPr>
        <w:t xml:space="preserve"> Review, relate to trastuzumab (noting that </w:t>
      </w:r>
      <w:r w:rsidR="00CD6928" w:rsidRPr="009E5255">
        <w:rPr>
          <w:color w:val="000000" w:themeColor="text1"/>
        </w:rPr>
        <w:t xml:space="preserve">prior to inclusion on the PBS, </w:t>
      </w:r>
      <w:r w:rsidR="000210F6" w:rsidRPr="009E5255">
        <w:rPr>
          <w:color w:val="000000" w:themeColor="text1"/>
        </w:rPr>
        <w:t xml:space="preserve">this medication was funded </w:t>
      </w:r>
      <w:r w:rsidRPr="009E5255">
        <w:rPr>
          <w:color w:val="000000" w:themeColor="text1"/>
        </w:rPr>
        <w:t>through</w:t>
      </w:r>
      <w:r w:rsidR="000210F6" w:rsidRPr="009E5255">
        <w:rPr>
          <w:color w:val="000000" w:themeColor="text1"/>
        </w:rPr>
        <w:t xml:space="preserve"> the Herceptin Program)</w:t>
      </w:r>
      <w:r w:rsidR="006236A1" w:rsidRPr="009E5255">
        <w:rPr>
          <w:color w:val="000000" w:themeColor="text1"/>
        </w:rPr>
        <w:t>.</w:t>
      </w:r>
      <w:r w:rsidR="006236A1" w:rsidRPr="009E5255">
        <w:t xml:space="preserve">  </w:t>
      </w:r>
      <w:r w:rsidR="00A6728E" w:rsidRPr="009E5255">
        <w:t xml:space="preserve">Evidence on the potential safety </w:t>
      </w:r>
      <w:r w:rsidRPr="009E5255">
        <w:t>implications</w:t>
      </w:r>
      <w:r w:rsidR="00A6728E" w:rsidRPr="009E5255">
        <w:t xml:space="preserve"> </w:t>
      </w:r>
      <w:r w:rsidRPr="009E5255">
        <w:t>of</w:t>
      </w:r>
      <w:r w:rsidR="00A6728E" w:rsidRPr="009E5255">
        <w:t xml:space="preserve"> cancer medicine funding</w:t>
      </w:r>
      <w:r w:rsidR="00212A1A" w:rsidRPr="009E5255">
        <w:t xml:space="preserve"> arrangements</w:t>
      </w:r>
      <w:r w:rsidR="00A6728E" w:rsidRPr="009E5255">
        <w:t xml:space="preserve"> </w:t>
      </w:r>
      <w:r w:rsidRPr="009E5255">
        <w:t>is</w:t>
      </w:r>
      <w:r w:rsidR="00A6728E" w:rsidRPr="009E5255">
        <w:t xml:space="preserve"> more diverse in nature.</w:t>
      </w:r>
    </w:p>
    <w:p w14:paraId="141072C9" w14:textId="2802292E" w:rsidR="009167C9" w:rsidRPr="009E5255" w:rsidRDefault="00013EA7" w:rsidP="005A2B78">
      <w:pPr>
        <w:pStyle w:val="Heading3"/>
      </w:pPr>
      <w:bookmarkStart w:id="259" w:name="_Toc144886246"/>
      <w:r w:rsidRPr="009E5255">
        <w:t>Treatment protocol heterogeneity</w:t>
      </w:r>
      <w:r w:rsidR="00212A1A" w:rsidRPr="009E5255">
        <w:t>—</w:t>
      </w:r>
      <w:r w:rsidR="000210F6" w:rsidRPr="009E5255">
        <w:t>the case of trastuzumab</w:t>
      </w:r>
      <w:bookmarkEnd w:id="259"/>
    </w:p>
    <w:p w14:paraId="764EEA90" w14:textId="1A94B411" w:rsidR="00125AE4" w:rsidRPr="009E5255" w:rsidRDefault="00125AE4" w:rsidP="00125AE4">
      <w:pPr>
        <w:rPr>
          <w:color w:val="000000" w:themeColor="text1"/>
          <w:lang w:eastAsia="en-GB"/>
        </w:rPr>
      </w:pPr>
      <w:r w:rsidRPr="009E5255">
        <w:rPr>
          <w:color w:val="000000" w:themeColor="text1"/>
          <w:lang w:eastAsia="en-GB"/>
        </w:rPr>
        <w:t xml:space="preserve">Harris et al. conducted a retrospective comparison of prescriptions and PBS claims data </w:t>
      </w:r>
      <w:r w:rsidR="00A6728E" w:rsidRPr="009E5255">
        <w:rPr>
          <w:color w:val="000000" w:themeColor="text1"/>
          <w:lang w:eastAsia="en-GB"/>
        </w:rPr>
        <w:t xml:space="preserve">for HER2-positive patients receiving chemotherapy and trastuzumab </w:t>
      </w:r>
      <w:r w:rsidR="00152C24" w:rsidRPr="009E5255">
        <w:rPr>
          <w:color w:val="000000" w:themeColor="text1"/>
          <w:lang w:eastAsia="en-GB"/>
        </w:rPr>
        <w:fldChar w:fldCharType="begin">
          <w:fldData xml:space="preserve">PEVuZE5vdGU+PENpdGU+PEF1dGhvcj5IYXJyaXM8L0F1dGhvcj48WWVhcj4yMDE3PC9ZZWFyPjxS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</w:fldData>
        </w:fldChar>
      </w:r>
      <w:r w:rsidR="000714B1" w:rsidRPr="009E5255">
        <w:rPr>
          <w:color w:val="000000" w:themeColor="text1"/>
          <w:lang w:eastAsia="en-GB"/>
        </w:rPr>
        <w:instrText xml:space="preserve"> ADDIN EN.CITE </w:instrText>
      </w:r>
      <w:r w:rsidR="000714B1" w:rsidRPr="009E5255">
        <w:rPr>
          <w:color w:val="000000" w:themeColor="text1"/>
          <w:lang w:eastAsia="en-GB"/>
        </w:rPr>
        <w:fldChar w:fldCharType="begin">
          <w:fldData xml:space="preserve">PEVuZE5vdGU+PENpdGU+PEF1dGhvcj5IYXJyaXM8L0F1dGhvcj48WWVhcj4yMDE3PC9ZZWFyPjxS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</w:fldData>
        </w:fldChar>
      </w:r>
      <w:r w:rsidR="000714B1" w:rsidRPr="009E5255">
        <w:rPr>
          <w:color w:val="000000" w:themeColor="text1"/>
          <w:lang w:eastAsia="en-GB"/>
        </w:rPr>
        <w:instrText xml:space="preserve"> ADDIN EN.CITE.DATA </w:instrText>
      </w:r>
      <w:r w:rsidR="000714B1" w:rsidRPr="009E5255">
        <w:rPr>
          <w:color w:val="000000" w:themeColor="text1"/>
          <w:lang w:eastAsia="en-GB"/>
        </w:rPr>
      </w:r>
      <w:r w:rsidR="000714B1" w:rsidRPr="009E5255">
        <w:rPr>
          <w:color w:val="000000" w:themeColor="text1"/>
          <w:lang w:eastAsia="en-GB"/>
        </w:rPr>
        <w:fldChar w:fldCharType="end"/>
      </w:r>
      <w:r w:rsidR="00152C24" w:rsidRPr="009E5255">
        <w:rPr>
          <w:color w:val="000000" w:themeColor="text1"/>
          <w:lang w:eastAsia="en-GB"/>
        </w:rPr>
      </w:r>
      <w:r w:rsidR="00152C24" w:rsidRPr="009E5255">
        <w:rPr>
          <w:color w:val="000000" w:themeColor="text1"/>
          <w:lang w:eastAsia="en-GB"/>
        </w:rPr>
        <w:fldChar w:fldCharType="separate"/>
      </w:r>
      <w:r w:rsidR="000714B1" w:rsidRPr="009E5255">
        <w:rPr>
          <w:noProof/>
          <w:color w:val="000000" w:themeColor="text1"/>
          <w:lang w:eastAsia="en-GB"/>
        </w:rPr>
        <w:t>[42]</w:t>
      </w:r>
      <w:r w:rsidR="00152C24" w:rsidRPr="009E5255">
        <w:rPr>
          <w:color w:val="000000" w:themeColor="text1"/>
          <w:lang w:eastAsia="en-GB"/>
        </w:rPr>
        <w:fldChar w:fldCharType="end"/>
      </w:r>
      <w:r w:rsidRPr="009E5255">
        <w:rPr>
          <w:color w:val="000000" w:themeColor="text1"/>
          <w:lang w:eastAsia="en-GB"/>
        </w:rPr>
        <w:t xml:space="preserve">. </w:t>
      </w:r>
      <w:r w:rsidR="00A6728E" w:rsidRPr="009E5255">
        <w:rPr>
          <w:color w:val="000000" w:themeColor="text1"/>
          <w:lang w:eastAsia="en-GB"/>
        </w:rPr>
        <w:t xml:space="preserve"> </w:t>
      </w:r>
      <w:r w:rsidRPr="009E5255">
        <w:rPr>
          <w:color w:val="000000" w:themeColor="text1"/>
          <w:lang w:eastAsia="en-GB"/>
        </w:rPr>
        <w:t xml:space="preserve">The study </w:t>
      </w:r>
      <w:r w:rsidR="00A6728E" w:rsidRPr="009E5255">
        <w:rPr>
          <w:color w:val="000000" w:themeColor="text1"/>
          <w:lang w:eastAsia="en-GB"/>
        </w:rPr>
        <w:t xml:space="preserve">sought to </w:t>
      </w:r>
      <w:r w:rsidRPr="009E5255">
        <w:rPr>
          <w:color w:val="000000" w:themeColor="text1"/>
          <w:lang w:eastAsia="en-GB"/>
        </w:rPr>
        <w:t xml:space="preserve">determine the accuracy of dispensing data to identify treatment protocols, </w:t>
      </w:r>
      <w:r w:rsidR="001525DA" w:rsidRPr="009E5255">
        <w:rPr>
          <w:color w:val="000000" w:themeColor="text1"/>
          <w:lang w:eastAsia="en-GB"/>
        </w:rPr>
        <w:t xml:space="preserve">the </w:t>
      </w:r>
      <w:r w:rsidRPr="009E5255">
        <w:rPr>
          <w:color w:val="000000" w:themeColor="text1"/>
          <w:lang w:eastAsia="en-GB"/>
        </w:rPr>
        <w:t xml:space="preserve">number of treatment cycles and duration of therapy. </w:t>
      </w:r>
      <w:r w:rsidR="00A6728E" w:rsidRPr="009E5255">
        <w:rPr>
          <w:color w:val="000000" w:themeColor="text1"/>
          <w:lang w:eastAsia="en-GB"/>
        </w:rPr>
        <w:t xml:space="preserve"> </w:t>
      </w:r>
      <w:r w:rsidR="001525DA" w:rsidRPr="009E5255">
        <w:rPr>
          <w:color w:val="000000" w:themeColor="text1"/>
          <w:lang w:eastAsia="en-GB"/>
        </w:rPr>
        <w:t>Results demonstrate</w:t>
      </w:r>
      <w:r w:rsidR="00A6728E" w:rsidRPr="009E5255">
        <w:rPr>
          <w:color w:val="000000" w:themeColor="text1"/>
          <w:lang w:eastAsia="en-GB"/>
        </w:rPr>
        <w:t xml:space="preserve"> that </w:t>
      </w:r>
      <w:r w:rsidRPr="009E5255">
        <w:rPr>
          <w:color w:val="000000" w:themeColor="text1"/>
          <w:lang w:eastAsia="en-GB"/>
        </w:rPr>
        <w:t xml:space="preserve">treatment protocols </w:t>
      </w:r>
      <w:r w:rsidR="001525DA" w:rsidRPr="009E5255">
        <w:rPr>
          <w:color w:val="000000" w:themeColor="text1"/>
          <w:lang w:eastAsia="en-GB"/>
        </w:rPr>
        <w:t>and</w:t>
      </w:r>
      <w:r w:rsidRPr="009E5255">
        <w:rPr>
          <w:color w:val="000000" w:themeColor="text1"/>
          <w:lang w:eastAsia="en-GB"/>
        </w:rPr>
        <w:t xml:space="preserve"> duration were consistent with protocols derived from prescription records</w:t>
      </w:r>
      <w:r w:rsidR="001525DA" w:rsidRPr="009E5255">
        <w:rPr>
          <w:color w:val="000000" w:themeColor="text1"/>
          <w:lang w:eastAsia="en-GB"/>
        </w:rPr>
        <w:t>;</w:t>
      </w:r>
      <w:r w:rsidR="00A6728E" w:rsidRPr="009E5255">
        <w:rPr>
          <w:color w:val="000000" w:themeColor="text1"/>
          <w:lang w:eastAsia="en-GB"/>
        </w:rPr>
        <w:t xml:space="preserve"> 76</w:t>
      </w:r>
      <w:r w:rsidRPr="009E5255">
        <w:rPr>
          <w:color w:val="000000" w:themeColor="text1"/>
          <w:lang w:eastAsia="en-GB"/>
        </w:rPr>
        <w:t xml:space="preserve"> patients (69.1%) were assigned the same protocols based on prescribing and claims data. </w:t>
      </w:r>
      <w:r w:rsidR="00A6728E" w:rsidRPr="009E5255">
        <w:rPr>
          <w:color w:val="000000" w:themeColor="text1"/>
          <w:lang w:eastAsia="en-GB"/>
        </w:rPr>
        <w:t xml:space="preserve"> </w:t>
      </w:r>
      <w:r w:rsidRPr="009E5255">
        <w:rPr>
          <w:color w:val="000000" w:themeColor="text1"/>
          <w:lang w:eastAsia="en-GB"/>
        </w:rPr>
        <w:t xml:space="preserve">However, dispensing claims did </w:t>
      </w:r>
      <w:r w:rsidR="00A6728E" w:rsidRPr="009E5255">
        <w:rPr>
          <w:color w:val="000000" w:themeColor="text1"/>
          <w:lang w:eastAsia="en-GB"/>
        </w:rPr>
        <w:t xml:space="preserve">not </w:t>
      </w:r>
      <w:r w:rsidRPr="009E5255">
        <w:rPr>
          <w:color w:val="000000" w:themeColor="text1"/>
          <w:lang w:eastAsia="en-GB"/>
        </w:rPr>
        <w:t>reflect the number of treatment cycles accurately</w:t>
      </w:r>
      <w:r w:rsidR="001525DA" w:rsidRPr="009E5255">
        <w:rPr>
          <w:color w:val="000000" w:themeColor="text1"/>
          <w:lang w:eastAsia="en-GB"/>
        </w:rPr>
        <w:t>.  As dispensed drug could be used for more than one cycle—and some therapies therefore administered more frequently than they were dispensed—t</w:t>
      </w:r>
      <w:r w:rsidRPr="009E5255">
        <w:rPr>
          <w:color w:val="000000" w:themeColor="text1"/>
          <w:lang w:eastAsia="en-GB"/>
        </w:rPr>
        <w:t xml:space="preserve">he median number of treatments </w:t>
      </w:r>
      <w:r w:rsidR="001525DA" w:rsidRPr="009E5255">
        <w:rPr>
          <w:color w:val="000000" w:themeColor="text1"/>
          <w:lang w:eastAsia="en-GB"/>
        </w:rPr>
        <w:t xml:space="preserve">was underestimated in </w:t>
      </w:r>
      <w:r w:rsidRPr="009E5255">
        <w:rPr>
          <w:color w:val="000000" w:themeColor="text1"/>
          <w:lang w:eastAsia="en-GB"/>
        </w:rPr>
        <w:t xml:space="preserve">dispensing data </w:t>
      </w:r>
      <w:r w:rsidR="009E1168" w:rsidRPr="009E5255">
        <w:rPr>
          <w:color w:val="000000" w:themeColor="text1"/>
          <w:lang w:eastAsia="en-GB"/>
        </w:rPr>
        <w:fldChar w:fldCharType="begin">
          <w:fldData xml:space="preserve">PEVuZE5vdGU+PENpdGU+PEF1dGhvcj5IYXJyaXM8L0F1dGhvcj48WWVhcj4yMDE3PC9ZZWFyPjxS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</w:fldData>
        </w:fldChar>
      </w:r>
      <w:r w:rsidR="000714B1" w:rsidRPr="009E5255">
        <w:rPr>
          <w:color w:val="000000" w:themeColor="text1"/>
          <w:lang w:eastAsia="en-GB"/>
        </w:rPr>
        <w:instrText xml:space="preserve"> ADDIN EN.CITE </w:instrText>
      </w:r>
      <w:r w:rsidR="000714B1" w:rsidRPr="009E5255">
        <w:rPr>
          <w:color w:val="000000" w:themeColor="text1"/>
          <w:lang w:eastAsia="en-GB"/>
        </w:rPr>
        <w:fldChar w:fldCharType="begin">
          <w:fldData xml:space="preserve">PEVuZE5vdGU+PENpdGU+PEF1dGhvcj5IYXJyaXM8L0F1dGhvcj48WWVhcj4yMDE3PC9ZZWFyPjxS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</w:fldData>
        </w:fldChar>
      </w:r>
      <w:r w:rsidR="000714B1" w:rsidRPr="009E5255">
        <w:rPr>
          <w:color w:val="000000" w:themeColor="text1"/>
          <w:lang w:eastAsia="en-GB"/>
        </w:rPr>
        <w:instrText xml:space="preserve"> ADDIN EN.CITE.DATA </w:instrText>
      </w:r>
      <w:r w:rsidR="000714B1" w:rsidRPr="009E5255">
        <w:rPr>
          <w:color w:val="000000" w:themeColor="text1"/>
          <w:lang w:eastAsia="en-GB"/>
        </w:rPr>
      </w:r>
      <w:r w:rsidR="000714B1" w:rsidRPr="009E5255">
        <w:rPr>
          <w:color w:val="000000" w:themeColor="text1"/>
          <w:lang w:eastAsia="en-GB"/>
        </w:rPr>
        <w:fldChar w:fldCharType="end"/>
      </w:r>
      <w:r w:rsidR="009E1168" w:rsidRPr="009E5255">
        <w:rPr>
          <w:color w:val="000000" w:themeColor="text1"/>
          <w:lang w:eastAsia="en-GB"/>
        </w:rPr>
      </w:r>
      <w:r w:rsidR="009E1168" w:rsidRPr="009E5255">
        <w:rPr>
          <w:color w:val="000000" w:themeColor="text1"/>
          <w:lang w:eastAsia="en-GB"/>
        </w:rPr>
        <w:fldChar w:fldCharType="separate"/>
      </w:r>
      <w:r w:rsidR="000714B1" w:rsidRPr="009E5255">
        <w:rPr>
          <w:noProof/>
          <w:color w:val="000000" w:themeColor="text1"/>
          <w:lang w:eastAsia="en-GB"/>
        </w:rPr>
        <w:t>[42]</w:t>
      </w:r>
      <w:r w:rsidR="009E1168" w:rsidRPr="009E5255">
        <w:rPr>
          <w:color w:val="000000" w:themeColor="text1"/>
          <w:lang w:eastAsia="en-GB"/>
        </w:rPr>
        <w:fldChar w:fldCharType="end"/>
      </w:r>
      <w:r w:rsidRPr="009E5255">
        <w:rPr>
          <w:color w:val="000000" w:themeColor="text1"/>
          <w:lang w:eastAsia="en-GB"/>
        </w:rPr>
        <w:t>.</w:t>
      </w:r>
    </w:p>
    <w:p w14:paraId="4C89923E" w14:textId="4D467407" w:rsidR="00125AE4" w:rsidRPr="009E5255" w:rsidRDefault="00125AE4" w:rsidP="00125AE4">
      <w:pPr>
        <w:rPr>
          <w:color w:val="000000" w:themeColor="text1"/>
          <w:lang w:eastAsia="en-GB"/>
        </w:rPr>
      </w:pPr>
      <w:r w:rsidRPr="009E5255">
        <w:rPr>
          <w:color w:val="000000" w:themeColor="text1"/>
          <w:lang w:eastAsia="en-GB"/>
        </w:rPr>
        <w:t xml:space="preserve">Similar results were reported by Daniels et al. in a study investigating adherence to prescribing restrictions </w:t>
      </w:r>
      <w:r w:rsidR="003177A2" w:rsidRPr="009E5255">
        <w:rPr>
          <w:color w:val="000000" w:themeColor="text1"/>
          <w:lang w:eastAsia="en-GB"/>
        </w:rPr>
        <w:t xml:space="preserve">using dispensing records (2001-2016) for </w:t>
      </w:r>
      <w:r w:rsidR="002C1BB3" w:rsidRPr="009E5255">
        <w:rPr>
          <w:color w:val="000000" w:themeColor="text1"/>
          <w:lang w:eastAsia="en-GB"/>
        </w:rPr>
        <w:t xml:space="preserve">publicly-subsidised </w:t>
      </w:r>
      <w:r w:rsidR="003177A2" w:rsidRPr="009E5255">
        <w:rPr>
          <w:color w:val="000000" w:themeColor="text1"/>
          <w:lang w:eastAsia="en-GB"/>
        </w:rPr>
        <w:t xml:space="preserve">trastuzumab among a cohort of </w:t>
      </w:r>
      <w:r w:rsidRPr="009E5255">
        <w:rPr>
          <w:color w:val="000000" w:themeColor="text1"/>
          <w:lang w:eastAsia="en-GB"/>
        </w:rPr>
        <w:t>HER2-posi</w:t>
      </w:r>
      <w:r w:rsidR="009E1168" w:rsidRPr="009E5255">
        <w:rPr>
          <w:color w:val="000000" w:themeColor="text1"/>
          <w:lang w:eastAsia="en-GB"/>
        </w:rPr>
        <w:t>t</w:t>
      </w:r>
      <w:r w:rsidRPr="009E5255">
        <w:rPr>
          <w:color w:val="000000" w:themeColor="text1"/>
          <w:lang w:eastAsia="en-GB"/>
        </w:rPr>
        <w:t xml:space="preserve">ive metastatic breast cancer </w:t>
      </w:r>
      <w:r w:rsidR="003177A2" w:rsidRPr="009E5255">
        <w:rPr>
          <w:color w:val="000000" w:themeColor="text1"/>
          <w:lang w:eastAsia="en-GB"/>
        </w:rPr>
        <w:t xml:space="preserve">patients </w:t>
      </w:r>
      <w:r w:rsidRPr="009E5255">
        <w:rPr>
          <w:color w:val="000000" w:themeColor="text1"/>
          <w:lang w:eastAsia="en-GB"/>
        </w:rPr>
        <w:t xml:space="preserve">in Australia </w:t>
      </w:r>
      <w:r w:rsidR="00152C24" w:rsidRPr="009E5255">
        <w:rPr>
          <w:color w:val="000000" w:themeColor="text1"/>
          <w:lang w:eastAsia="en-GB"/>
        </w:rPr>
        <w:fldChar w:fldCharType="begin">
          <w:fldData xml:space="preserve">PEVuZE5vdGU+PENpdGU+PEF1dGhvcj5EYW5pZWxzPC9BdXRob3I+PFllYXI+MjAxODwvWWVhcj48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=
</w:fldData>
        </w:fldChar>
      </w:r>
      <w:r w:rsidR="000714B1" w:rsidRPr="009E5255">
        <w:rPr>
          <w:color w:val="000000" w:themeColor="text1"/>
          <w:lang w:eastAsia="en-GB"/>
        </w:rPr>
        <w:instrText xml:space="preserve"> ADDIN EN.CITE </w:instrText>
      </w:r>
      <w:r w:rsidR="000714B1" w:rsidRPr="009E5255">
        <w:rPr>
          <w:color w:val="000000" w:themeColor="text1"/>
          <w:lang w:eastAsia="en-GB"/>
        </w:rPr>
        <w:fldChar w:fldCharType="begin">
          <w:fldData xml:space="preserve">PEVuZE5vdGU+PENpdGU+PEF1dGhvcj5EYW5pZWxzPC9BdXRob3I+PFllYXI+MjAxODwvWWVhcj48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=
</w:fldData>
        </w:fldChar>
      </w:r>
      <w:r w:rsidR="000714B1" w:rsidRPr="009E5255">
        <w:rPr>
          <w:color w:val="000000" w:themeColor="text1"/>
          <w:lang w:eastAsia="en-GB"/>
        </w:rPr>
        <w:instrText xml:space="preserve"> ADDIN EN.CITE.DATA </w:instrText>
      </w:r>
      <w:r w:rsidR="000714B1" w:rsidRPr="009E5255">
        <w:rPr>
          <w:color w:val="000000" w:themeColor="text1"/>
          <w:lang w:eastAsia="en-GB"/>
        </w:rPr>
      </w:r>
      <w:r w:rsidR="000714B1" w:rsidRPr="009E5255">
        <w:rPr>
          <w:color w:val="000000" w:themeColor="text1"/>
          <w:lang w:eastAsia="en-GB"/>
        </w:rPr>
        <w:fldChar w:fldCharType="end"/>
      </w:r>
      <w:r w:rsidR="00152C24" w:rsidRPr="009E5255">
        <w:rPr>
          <w:color w:val="000000" w:themeColor="text1"/>
          <w:lang w:eastAsia="en-GB"/>
        </w:rPr>
      </w:r>
      <w:r w:rsidR="00152C24" w:rsidRPr="009E5255">
        <w:rPr>
          <w:color w:val="000000" w:themeColor="text1"/>
          <w:lang w:eastAsia="en-GB"/>
        </w:rPr>
        <w:fldChar w:fldCharType="separate"/>
      </w:r>
      <w:r w:rsidR="000714B1" w:rsidRPr="009E5255">
        <w:rPr>
          <w:noProof/>
          <w:color w:val="000000" w:themeColor="text1"/>
          <w:lang w:eastAsia="en-GB"/>
        </w:rPr>
        <w:t>[43]</w:t>
      </w:r>
      <w:r w:rsidR="00152C24" w:rsidRPr="009E5255">
        <w:rPr>
          <w:color w:val="000000" w:themeColor="text1"/>
          <w:lang w:eastAsia="en-GB"/>
        </w:rPr>
        <w:fldChar w:fldCharType="end"/>
      </w:r>
      <w:r w:rsidRPr="009E5255">
        <w:rPr>
          <w:color w:val="000000" w:themeColor="text1"/>
          <w:lang w:eastAsia="en-GB"/>
        </w:rPr>
        <w:t>.</w:t>
      </w:r>
      <w:r w:rsidR="009E1168" w:rsidRPr="009E5255">
        <w:rPr>
          <w:color w:val="000000" w:themeColor="text1"/>
          <w:lang w:eastAsia="en-GB"/>
        </w:rPr>
        <w:t xml:space="preserve"> </w:t>
      </w:r>
      <w:r w:rsidRPr="009E5255">
        <w:rPr>
          <w:color w:val="000000" w:themeColor="text1"/>
          <w:lang w:eastAsia="en-GB"/>
        </w:rPr>
        <w:t xml:space="preserve"> The study used group-based trajectory models to cluster patients, first on their patterns of trastuzumab exposure, and then on their patterns of lapatinib and chemotherapy exposure</w:t>
      </w:r>
      <w:r w:rsidR="009E1168" w:rsidRPr="009E5255">
        <w:rPr>
          <w:color w:val="000000" w:themeColor="text1"/>
          <w:lang w:eastAsia="en-GB"/>
        </w:rPr>
        <w:t xml:space="preserve">. </w:t>
      </w:r>
      <w:r w:rsidRPr="009E5255">
        <w:rPr>
          <w:color w:val="000000" w:themeColor="text1"/>
          <w:lang w:eastAsia="en-GB"/>
        </w:rPr>
        <w:t xml:space="preserve"> </w:t>
      </w:r>
      <w:r w:rsidR="00013EA7" w:rsidRPr="009E5255">
        <w:rPr>
          <w:color w:val="000000" w:themeColor="text1"/>
          <w:lang w:eastAsia="en-GB"/>
        </w:rPr>
        <w:t>R</w:t>
      </w:r>
      <w:r w:rsidRPr="009E5255">
        <w:rPr>
          <w:color w:val="000000" w:themeColor="text1"/>
          <w:lang w:eastAsia="en-GB"/>
        </w:rPr>
        <w:t xml:space="preserve">esults highlighted the heterogeneity in real-world treatment of HER2 </w:t>
      </w:r>
      <w:r w:rsidR="009E1168" w:rsidRPr="009E5255">
        <w:rPr>
          <w:color w:val="000000" w:themeColor="text1"/>
          <w:lang w:eastAsia="en-GB"/>
        </w:rPr>
        <w:t xml:space="preserve">positive disease; for a </w:t>
      </w:r>
      <w:r w:rsidRPr="009E5255">
        <w:rPr>
          <w:color w:val="000000" w:themeColor="text1"/>
          <w:lang w:eastAsia="en-GB"/>
        </w:rPr>
        <w:t xml:space="preserve">substantial proportion </w:t>
      </w:r>
      <w:r w:rsidR="009E1168" w:rsidRPr="009E5255">
        <w:rPr>
          <w:color w:val="000000" w:themeColor="text1"/>
          <w:lang w:eastAsia="en-GB"/>
        </w:rPr>
        <w:t xml:space="preserve">(36%) </w:t>
      </w:r>
      <w:r w:rsidRPr="009E5255">
        <w:rPr>
          <w:color w:val="000000" w:themeColor="text1"/>
          <w:lang w:eastAsia="en-GB"/>
        </w:rPr>
        <w:t xml:space="preserve">of </w:t>
      </w:r>
      <w:r w:rsidR="009E1168" w:rsidRPr="009E5255">
        <w:rPr>
          <w:color w:val="000000" w:themeColor="text1"/>
          <w:lang w:eastAsia="en-GB"/>
        </w:rPr>
        <w:t xml:space="preserve">women who </w:t>
      </w:r>
      <w:r w:rsidRPr="009E5255">
        <w:rPr>
          <w:color w:val="000000" w:themeColor="text1"/>
          <w:lang w:eastAsia="en-GB"/>
        </w:rPr>
        <w:t>receiv</w:t>
      </w:r>
      <w:r w:rsidR="009E1168" w:rsidRPr="009E5255">
        <w:rPr>
          <w:color w:val="000000" w:themeColor="text1"/>
          <w:lang w:eastAsia="en-GB"/>
        </w:rPr>
        <w:t xml:space="preserve">ed </w:t>
      </w:r>
      <w:r w:rsidRPr="009E5255">
        <w:rPr>
          <w:color w:val="000000" w:themeColor="text1"/>
          <w:lang w:eastAsia="en-GB"/>
        </w:rPr>
        <w:t xml:space="preserve">trastuzumab </w:t>
      </w:r>
      <w:r w:rsidR="009E1168" w:rsidRPr="009E5255">
        <w:rPr>
          <w:color w:val="000000" w:themeColor="text1"/>
          <w:lang w:eastAsia="en-GB"/>
        </w:rPr>
        <w:t xml:space="preserve">in the period, </w:t>
      </w:r>
      <w:r w:rsidRPr="009E5255">
        <w:rPr>
          <w:color w:val="000000" w:themeColor="text1"/>
          <w:lang w:eastAsia="en-GB"/>
        </w:rPr>
        <w:t xml:space="preserve">treatment did not adhere to prescribing </w:t>
      </w:r>
      <w:r w:rsidR="009E1168" w:rsidRPr="009E5255">
        <w:rPr>
          <w:color w:val="000000" w:themeColor="text1"/>
          <w:lang w:eastAsia="en-GB"/>
        </w:rPr>
        <w:t xml:space="preserve">recommendations </w:t>
      </w:r>
      <w:r w:rsidR="009E1168" w:rsidRPr="009E5255">
        <w:rPr>
          <w:color w:val="000000" w:themeColor="text1"/>
          <w:lang w:eastAsia="en-GB"/>
        </w:rPr>
        <w:fldChar w:fldCharType="begin">
          <w:fldData xml:space="preserve">PEVuZE5vdGU+PENpdGU+PEF1dGhvcj5EYW5pZWxzPC9BdXRob3I+PFllYXI+MjAxODwvWWVhcj48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=
</w:fldData>
        </w:fldChar>
      </w:r>
      <w:r w:rsidR="000714B1" w:rsidRPr="009E5255">
        <w:rPr>
          <w:color w:val="000000" w:themeColor="text1"/>
          <w:lang w:eastAsia="en-GB"/>
        </w:rPr>
        <w:instrText xml:space="preserve"> ADDIN EN.CITE </w:instrText>
      </w:r>
      <w:r w:rsidR="000714B1" w:rsidRPr="009E5255">
        <w:rPr>
          <w:color w:val="000000" w:themeColor="text1"/>
          <w:lang w:eastAsia="en-GB"/>
        </w:rPr>
        <w:fldChar w:fldCharType="begin">
          <w:fldData xml:space="preserve">PEVuZE5vdGU+PENpdGU+PEF1dGhvcj5EYW5pZWxzPC9BdXRob3I+PFllYXI+MjAxODwvWWVhcj48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=
</w:fldData>
        </w:fldChar>
      </w:r>
      <w:r w:rsidR="000714B1" w:rsidRPr="009E5255">
        <w:rPr>
          <w:color w:val="000000" w:themeColor="text1"/>
          <w:lang w:eastAsia="en-GB"/>
        </w:rPr>
        <w:instrText xml:space="preserve"> ADDIN EN.CITE.DATA </w:instrText>
      </w:r>
      <w:r w:rsidR="000714B1" w:rsidRPr="009E5255">
        <w:rPr>
          <w:color w:val="000000" w:themeColor="text1"/>
          <w:lang w:eastAsia="en-GB"/>
        </w:rPr>
      </w:r>
      <w:r w:rsidR="000714B1" w:rsidRPr="009E5255">
        <w:rPr>
          <w:color w:val="000000" w:themeColor="text1"/>
          <w:lang w:eastAsia="en-GB"/>
        </w:rPr>
        <w:fldChar w:fldCharType="end"/>
      </w:r>
      <w:r w:rsidR="009E1168" w:rsidRPr="009E5255">
        <w:rPr>
          <w:color w:val="000000" w:themeColor="text1"/>
          <w:lang w:eastAsia="en-GB"/>
        </w:rPr>
      </w:r>
      <w:r w:rsidR="009E1168" w:rsidRPr="009E5255">
        <w:rPr>
          <w:color w:val="000000" w:themeColor="text1"/>
          <w:lang w:eastAsia="en-GB"/>
        </w:rPr>
        <w:fldChar w:fldCharType="separate"/>
      </w:r>
      <w:r w:rsidR="000714B1" w:rsidRPr="009E5255">
        <w:rPr>
          <w:noProof/>
          <w:color w:val="000000" w:themeColor="text1"/>
          <w:lang w:eastAsia="en-GB"/>
        </w:rPr>
        <w:t>[43]</w:t>
      </w:r>
      <w:r w:rsidR="009E1168" w:rsidRPr="009E5255">
        <w:rPr>
          <w:color w:val="000000" w:themeColor="text1"/>
          <w:lang w:eastAsia="en-GB"/>
        </w:rPr>
        <w:fldChar w:fldCharType="end"/>
      </w:r>
      <w:r w:rsidRPr="009E5255">
        <w:rPr>
          <w:color w:val="000000" w:themeColor="text1"/>
          <w:lang w:eastAsia="en-GB"/>
        </w:rPr>
        <w:t xml:space="preserve">. </w:t>
      </w:r>
    </w:p>
    <w:p w14:paraId="5E49A63A" w14:textId="7F321641" w:rsidR="009167C9" w:rsidRPr="009E5255" w:rsidRDefault="00AA332D" w:rsidP="005A2B78">
      <w:pPr>
        <w:pStyle w:val="Heading3"/>
      </w:pPr>
      <w:bookmarkStart w:id="260" w:name="_Ref92700156"/>
      <w:bookmarkStart w:id="261" w:name="_Toc144886247"/>
      <w:r w:rsidRPr="009E5255">
        <w:t xml:space="preserve">Drug </w:t>
      </w:r>
      <w:r w:rsidR="006E2061" w:rsidRPr="009E5255">
        <w:t>preparation and</w:t>
      </w:r>
      <w:r w:rsidRPr="009E5255">
        <w:t xml:space="preserve"> s</w:t>
      </w:r>
      <w:r w:rsidR="00125AE4" w:rsidRPr="009E5255">
        <w:t>afety</w:t>
      </w:r>
      <w:bookmarkEnd w:id="260"/>
      <w:bookmarkEnd w:id="261"/>
    </w:p>
    <w:p w14:paraId="3AF0C9E6" w14:textId="5543797A" w:rsidR="00AA332D" w:rsidRPr="009E5255" w:rsidRDefault="0083344E" w:rsidP="00AA332D">
      <w:pPr>
        <w:rPr>
          <w:i/>
          <w:iCs/>
          <w:lang w:eastAsia="en-GB"/>
        </w:rPr>
      </w:pPr>
      <w:r w:rsidRPr="009E5255">
        <w:rPr>
          <w:i/>
          <w:iCs/>
          <w:lang w:eastAsia="en-GB"/>
        </w:rPr>
        <w:t>F</w:t>
      </w:r>
      <w:r w:rsidR="006E2061" w:rsidRPr="009E5255">
        <w:rPr>
          <w:i/>
          <w:iCs/>
          <w:lang w:eastAsia="en-GB"/>
        </w:rPr>
        <w:t>ive</w:t>
      </w:r>
      <w:r w:rsidR="00AA332D" w:rsidRPr="009E5255">
        <w:rPr>
          <w:i/>
          <w:iCs/>
          <w:lang w:eastAsia="en-GB"/>
        </w:rPr>
        <w:t xml:space="preserve"> </w:t>
      </w:r>
      <w:r w:rsidR="00DB148E" w:rsidRPr="009E5255">
        <w:rPr>
          <w:i/>
          <w:iCs/>
          <w:lang w:eastAsia="en-GB"/>
        </w:rPr>
        <w:t>publications</w:t>
      </w:r>
      <w:r w:rsidR="00AA332D" w:rsidRPr="009E5255">
        <w:rPr>
          <w:i/>
          <w:iCs/>
          <w:lang w:eastAsia="en-GB"/>
        </w:rPr>
        <w:t xml:space="preserve"> address</w:t>
      </w:r>
      <w:r w:rsidRPr="009E5255">
        <w:rPr>
          <w:i/>
          <w:iCs/>
          <w:lang w:eastAsia="en-GB"/>
        </w:rPr>
        <w:t>ed</w:t>
      </w:r>
      <w:r w:rsidR="00AA332D" w:rsidRPr="009E5255">
        <w:rPr>
          <w:i/>
          <w:iCs/>
          <w:lang w:eastAsia="en-GB"/>
        </w:rPr>
        <w:t xml:space="preserve"> potential </w:t>
      </w:r>
      <w:r w:rsidR="006E2061" w:rsidRPr="009E5255">
        <w:rPr>
          <w:i/>
          <w:iCs/>
          <w:lang w:eastAsia="en-GB"/>
        </w:rPr>
        <w:t xml:space="preserve">safety aspects arising from </w:t>
      </w:r>
      <w:r w:rsidR="001B64C5" w:rsidRPr="009E5255">
        <w:rPr>
          <w:i/>
          <w:iCs/>
          <w:lang w:eastAsia="en-GB"/>
        </w:rPr>
        <w:t xml:space="preserve">the manner in which cancer medicines are prepared, including how this might be influenced by underlying funding mechanisms.  Across these </w:t>
      </w:r>
      <w:r w:rsidR="000E48B2" w:rsidRPr="009E5255">
        <w:rPr>
          <w:i/>
          <w:iCs/>
          <w:lang w:eastAsia="en-GB"/>
        </w:rPr>
        <w:t>publications</w:t>
      </w:r>
      <w:r w:rsidR="001B64C5" w:rsidRPr="009E5255">
        <w:rPr>
          <w:i/>
          <w:iCs/>
          <w:lang w:eastAsia="en-GB"/>
        </w:rPr>
        <w:t xml:space="preserve"> (four international studies and one Guideline reflecting Australian practice) it </w:t>
      </w:r>
      <w:r w:rsidR="003177A2" w:rsidRPr="009E5255">
        <w:rPr>
          <w:i/>
          <w:iCs/>
          <w:lang w:eastAsia="en-GB"/>
        </w:rPr>
        <w:t>wa</w:t>
      </w:r>
      <w:r w:rsidR="001B64C5" w:rsidRPr="009E5255">
        <w:rPr>
          <w:i/>
          <w:iCs/>
          <w:lang w:eastAsia="en-GB"/>
        </w:rPr>
        <w:t>s noted that in general, the incidence of medication errors attributable to drug preparation and dosing is low.  Moreover, given the tendency for those processes to rely on human involvement</w:t>
      </w:r>
      <w:r w:rsidR="000E48B2" w:rsidRPr="009E5255">
        <w:rPr>
          <w:i/>
          <w:iCs/>
          <w:lang w:eastAsia="en-GB"/>
        </w:rPr>
        <w:t>,</w:t>
      </w:r>
      <w:r w:rsidR="001B64C5" w:rsidRPr="009E5255">
        <w:rPr>
          <w:i/>
          <w:iCs/>
          <w:lang w:eastAsia="en-GB"/>
        </w:rPr>
        <w:t xml:space="preserve"> the extent to which errors can be eliminated through the use of</w:t>
      </w:r>
      <w:r w:rsidR="00765ED3" w:rsidRPr="009E5255">
        <w:rPr>
          <w:i/>
          <w:iCs/>
          <w:lang w:eastAsia="en-GB"/>
        </w:rPr>
        <w:t xml:space="preserve"> robotics</w:t>
      </w:r>
      <w:r w:rsidR="001B64C5" w:rsidRPr="009E5255">
        <w:rPr>
          <w:i/>
          <w:iCs/>
          <w:lang w:eastAsia="en-GB"/>
        </w:rPr>
        <w:t xml:space="preserve"> </w:t>
      </w:r>
      <w:r w:rsidR="007F1566" w:rsidRPr="009E5255">
        <w:rPr>
          <w:i/>
          <w:iCs/>
          <w:lang w:eastAsia="en-GB"/>
        </w:rPr>
        <w:t xml:space="preserve">and other forms of </w:t>
      </w:r>
      <w:r w:rsidR="00ED6FDC" w:rsidRPr="009E5255">
        <w:rPr>
          <w:i/>
          <w:iCs/>
          <w:lang w:eastAsia="en-GB"/>
        </w:rPr>
        <w:t>automation</w:t>
      </w:r>
      <w:r w:rsidR="001B64C5" w:rsidRPr="009E5255">
        <w:rPr>
          <w:i/>
          <w:iCs/>
          <w:lang w:eastAsia="en-GB"/>
        </w:rPr>
        <w:t xml:space="preserve"> is limited</w:t>
      </w:r>
      <w:r w:rsidR="00AA332D" w:rsidRPr="009E5255">
        <w:rPr>
          <w:i/>
          <w:iCs/>
          <w:lang w:eastAsia="en-GB"/>
        </w:rPr>
        <w:t>.</w:t>
      </w:r>
      <w:r w:rsidR="001B64C5" w:rsidRPr="009E5255">
        <w:rPr>
          <w:i/>
          <w:iCs/>
          <w:lang w:eastAsia="en-GB"/>
        </w:rPr>
        <w:t xml:space="preserve">  </w:t>
      </w:r>
      <w:r w:rsidR="000E48B2" w:rsidRPr="009E5255">
        <w:rPr>
          <w:i/>
          <w:iCs/>
          <w:lang w:eastAsia="en-GB"/>
        </w:rPr>
        <w:t xml:space="preserve">With the emergence of less toxic immunotherapies and </w:t>
      </w:r>
      <w:r w:rsidR="008F76A2">
        <w:rPr>
          <w:i/>
          <w:iCs/>
          <w:lang w:eastAsia="en-GB"/>
        </w:rPr>
        <w:t>mAbs</w:t>
      </w:r>
      <w:r w:rsidR="000E48B2" w:rsidRPr="009E5255">
        <w:rPr>
          <w:i/>
          <w:iCs/>
          <w:lang w:eastAsia="en-GB"/>
        </w:rPr>
        <w:t>, t</w:t>
      </w:r>
      <w:r w:rsidR="001B64C5" w:rsidRPr="009E5255">
        <w:rPr>
          <w:i/>
          <w:iCs/>
          <w:lang w:eastAsia="en-GB"/>
        </w:rPr>
        <w:t>he risk</w:t>
      </w:r>
      <w:r w:rsidR="000E48B2" w:rsidRPr="009E5255">
        <w:rPr>
          <w:i/>
          <w:iCs/>
          <w:lang w:eastAsia="en-GB"/>
        </w:rPr>
        <w:t>s</w:t>
      </w:r>
      <w:r w:rsidR="001B64C5" w:rsidRPr="009E5255">
        <w:rPr>
          <w:i/>
          <w:iCs/>
          <w:lang w:eastAsia="en-GB"/>
        </w:rPr>
        <w:t xml:space="preserve"> associated with errors, both to patients and </w:t>
      </w:r>
      <w:r w:rsidR="000E48B2" w:rsidRPr="009E5255">
        <w:rPr>
          <w:i/>
          <w:iCs/>
          <w:lang w:eastAsia="en-GB"/>
        </w:rPr>
        <w:t>staff</w:t>
      </w:r>
      <w:r w:rsidR="001B64C5" w:rsidRPr="009E5255">
        <w:rPr>
          <w:i/>
          <w:iCs/>
          <w:lang w:eastAsia="en-GB"/>
        </w:rPr>
        <w:t xml:space="preserve"> handling cancer medicines, </w:t>
      </w:r>
      <w:r w:rsidR="003177A2" w:rsidRPr="009E5255">
        <w:rPr>
          <w:i/>
          <w:iCs/>
          <w:lang w:eastAsia="en-GB"/>
        </w:rPr>
        <w:t>are</w:t>
      </w:r>
      <w:r w:rsidR="001B64C5" w:rsidRPr="009E5255">
        <w:rPr>
          <w:i/>
          <w:iCs/>
          <w:lang w:eastAsia="en-GB"/>
        </w:rPr>
        <w:t xml:space="preserve"> d</w:t>
      </w:r>
      <w:r w:rsidR="003177A2" w:rsidRPr="009E5255">
        <w:rPr>
          <w:i/>
          <w:iCs/>
          <w:lang w:eastAsia="en-GB"/>
        </w:rPr>
        <w:t>e</w:t>
      </w:r>
      <w:r w:rsidR="001B64C5" w:rsidRPr="009E5255">
        <w:rPr>
          <w:i/>
          <w:iCs/>
          <w:lang w:eastAsia="en-GB"/>
        </w:rPr>
        <w:t>clining.</w:t>
      </w:r>
    </w:p>
    <w:p w14:paraId="1154779A" w14:textId="3794FA5F" w:rsidR="006E2061" w:rsidRPr="009E5255" w:rsidRDefault="00AA332D" w:rsidP="006E2061">
      <w:pPr>
        <w:rPr>
          <w:lang w:eastAsia="en-GB"/>
        </w:rPr>
      </w:pPr>
      <w:r w:rsidRPr="009E5255">
        <w:rPr>
          <w:lang w:eastAsia="en-GB"/>
        </w:rPr>
        <w:t xml:space="preserve">International </w:t>
      </w:r>
      <w:r w:rsidR="001A09FF" w:rsidRPr="009E5255">
        <w:rPr>
          <w:lang w:eastAsia="en-GB"/>
        </w:rPr>
        <w:t>p</w:t>
      </w:r>
      <w:r w:rsidR="00DB148E" w:rsidRPr="009E5255">
        <w:rPr>
          <w:lang w:eastAsia="en-GB"/>
        </w:rPr>
        <w:t>ublications</w:t>
      </w:r>
      <w:r w:rsidRPr="009E5255">
        <w:rPr>
          <w:lang w:eastAsia="en-GB"/>
        </w:rPr>
        <w:t xml:space="preserve">: </w:t>
      </w:r>
      <w:r w:rsidR="006E2061" w:rsidRPr="009E5255">
        <w:rPr>
          <w:lang w:eastAsia="en-GB"/>
        </w:rPr>
        <w:t xml:space="preserve">Gilbert et al. presented a review of eleven potential human failures in chemotherapy preparation </w:t>
      </w:r>
      <w:r w:rsidR="006E2061" w:rsidRPr="009E5255">
        <w:rPr>
          <w:lang w:eastAsia="en-GB"/>
        </w:rPr>
        <w:fldChar w:fldCharType="begin"/>
      </w:r>
      <w:r w:rsidR="000714B1" w:rsidRPr="009E5255">
        <w:rPr>
          <w:lang w:eastAsia="en-GB"/>
        </w:rPr>
        <w:instrText xml:space="preserve"> ADDIN EN.CITE &lt;EndNote&gt;&lt;Cite&gt;&lt;Author&gt;Gilbert&lt;/Author&gt;&lt;Year&gt;2018&lt;/Year&gt;&lt;RecNum&gt;10539&lt;/RecNum&gt;&lt;DisplayText&gt;[44]&lt;/DisplayText&gt;&lt;record&gt;&lt;rec-number&gt;10539&lt;/rec-number&gt;&lt;foreign-keys&gt;&lt;key app="EN" db-id="etpte9adcdfve1eerz5pws2fvps522ds5svf" timestamp="1652739906" guid="fb273e3b-6906-4ed2-b753-9c757d655733"&gt;10539&lt;/key&gt;&lt;/foreign-keys&gt;&lt;ref-type name="Journal Article"&gt;17&lt;/ref-type&gt;&lt;contributors&gt;&lt;authors&gt;&lt;author&gt;Gilbert, R.&lt;/author&gt;&lt;author&gt;Kozak, M.&lt;/author&gt;&lt;author&gt;Dobish, R.&lt;/author&gt;&lt;author&gt;Bourier, V.&lt;/author&gt;&lt;author&gt;Koke, P.&lt;/author&gt;&lt;author&gt;Kukreti, V.&lt;/author&gt;&lt;author&gt;Logan, H.&lt;/author&gt;&lt;author&gt;Easty, A.&lt;/author&gt;&lt;author&gt;Trbovich, P.&lt;/author&gt;&lt;/authors&gt;&lt;/contributors&gt;&lt;titles&gt;&lt;title&gt;Intravenous Chemotherapy Compounding Errors in a Follow-Up Pan-Canadian Observational Study&lt;/title&gt;&lt;secondary-title&gt;American Society of Clinical Oncology&lt;/secondary-title&gt;&lt;/titles&gt;&lt;periodical&gt;&lt;full-title&gt;American Society of Clinical Oncology&lt;/full-title&gt;&lt;/periodical&gt;&lt;pages&gt;e295-303&lt;/pages&gt;&lt;volume&gt;14&lt;/volume&gt;&lt;number&gt;5&lt;/number&gt;&lt;dates&gt;&lt;year&gt;2018&lt;/year&gt;&lt;/dates&gt;&lt;urls&gt;&lt;/urls&gt;&lt;electronic-resource-num&gt;10.1200/JOP&lt;/electronic-resource-num&gt;&lt;/record&gt;&lt;/Cite&gt;&lt;/EndNote&gt;</w:instrText>
      </w:r>
      <w:r w:rsidR="006E2061" w:rsidRPr="009E5255">
        <w:rPr>
          <w:lang w:eastAsia="en-GB"/>
        </w:rPr>
        <w:fldChar w:fldCharType="separate"/>
      </w:r>
      <w:r w:rsidR="000714B1" w:rsidRPr="009E5255">
        <w:rPr>
          <w:noProof/>
          <w:lang w:eastAsia="en-GB"/>
        </w:rPr>
        <w:t>[44]</w:t>
      </w:r>
      <w:r w:rsidR="006E2061" w:rsidRPr="009E5255">
        <w:rPr>
          <w:lang w:eastAsia="en-GB"/>
        </w:rPr>
        <w:fldChar w:fldCharType="end"/>
      </w:r>
      <w:r w:rsidR="006E2061" w:rsidRPr="009E5255">
        <w:rPr>
          <w:lang w:eastAsia="en-GB"/>
        </w:rPr>
        <w:t>.  The authors conducted fi</w:t>
      </w:r>
      <w:r w:rsidR="001A09FF" w:rsidRPr="009E5255">
        <w:rPr>
          <w:lang w:eastAsia="en-GB"/>
        </w:rPr>
        <w:t>e</w:t>
      </w:r>
      <w:r w:rsidR="006E2061" w:rsidRPr="009E5255">
        <w:rPr>
          <w:lang w:eastAsia="en-GB"/>
        </w:rPr>
        <w:t>ld observations in four cancer</w:t>
      </w:r>
      <w:r w:rsidR="001A09FF" w:rsidRPr="009E5255">
        <w:rPr>
          <w:lang w:eastAsia="en-GB"/>
        </w:rPr>
        <w:t>-</w:t>
      </w:r>
      <w:r w:rsidR="006E2061" w:rsidRPr="009E5255">
        <w:rPr>
          <w:lang w:eastAsia="en-GB"/>
        </w:rPr>
        <w:t xml:space="preserve">centre pharmacies in four Canadian provinces.  </w:t>
      </w:r>
      <w:r w:rsidR="001A09FF" w:rsidRPr="009E5255">
        <w:rPr>
          <w:lang w:eastAsia="en-GB"/>
        </w:rPr>
        <w:t>E</w:t>
      </w:r>
      <w:r w:rsidR="006E2061" w:rsidRPr="009E5255">
        <w:rPr>
          <w:lang w:eastAsia="en-GB"/>
        </w:rPr>
        <w:t xml:space="preserve">rrors identified during the study involved the potential for patients to receive the wrong drug or dose, </w:t>
      </w:r>
      <w:r w:rsidR="001A09FF" w:rsidRPr="009E5255">
        <w:rPr>
          <w:lang w:eastAsia="en-GB"/>
        </w:rPr>
        <w:t>risking</w:t>
      </w:r>
      <w:r w:rsidR="006E2061" w:rsidRPr="009E5255">
        <w:rPr>
          <w:lang w:eastAsia="en-GB"/>
        </w:rPr>
        <w:t xml:space="preserve"> death or loss of function.  The authors concluded th</w:t>
      </w:r>
      <w:r w:rsidR="001A09FF" w:rsidRPr="009E5255">
        <w:rPr>
          <w:lang w:eastAsia="en-GB"/>
        </w:rPr>
        <w:t>at</w:t>
      </w:r>
      <w:r w:rsidR="006E2061" w:rsidRPr="009E5255">
        <w:rPr>
          <w:lang w:eastAsia="en-GB"/>
        </w:rPr>
        <w:t xml:space="preserve"> human errors were related to manual chemotherapy mixing practices and </w:t>
      </w:r>
      <w:r w:rsidR="00ED6FDC" w:rsidRPr="009E5255">
        <w:rPr>
          <w:lang w:eastAsia="en-GB"/>
        </w:rPr>
        <w:t>may</w:t>
      </w:r>
      <w:r w:rsidR="006E2061" w:rsidRPr="009E5255">
        <w:rPr>
          <w:lang w:eastAsia="en-GB"/>
        </w:rPr>
        <w:t xml:space="preserve"> be </w:t>
      </w:r>
      <w:r w:rsidR="001A09FF" w:rsidRPr="009E5255">
        <w:rPr>
          <w:lang w:eastAsia="en-GB"/>
        </w:rPr>
        <w:t>mitigated</w:t>
      </w:r>
      <w:r w:rsidR="006E2061" w:rsidRPr="009E5255">
        <w:rPr>
          <w:lang w:eastAsia="en-GB"/>
        </w:rPr>
        <w:t xml:space="preserve"> </w:t>
      </w:r>
      <w:r w:rsidR="00ED6FDC" w:rsidRPr="009E5255">
        <w:rPr>
          <w:lang w:eastAsia="en-GB"/>
        </w:rPr>
        <w:t xml:space="preserve">through </w:t>
      </w:r>
      <w:r w:rsidR="001A09FF" w:rsidRPr="009E5255">
        <w:rPr>
          <w:lang w:eastAsia="en-GB"/>
        </w:rPr>
        <w:t>greater</w:t>
      </w:r>
      <w:r w:rsidR="006E2061" w:rsidRPr="009E5255">
        <w:rPr>
          <w:lang w:eastAsia="en-GB"/>
        </w:rPr>
        <w:t xml:space="preserve"> use of automated compounding processes</w:t>
      </w:r>
      <w:r w:rsidR="00ED6FDC" w:rsidRPr="009E5255">
        <w:rPr>
          <w:lang w:eastAsia="en-GB"/>
        </w:rPr>
        <w:t>—</w:t>
      </w:r>
      <w:r w:rsidR="006E2061" w:rsidRPr="009E5255">
        <w:rPr>
          <w:lang w:eastAsia="en-GB"/>
        </w:rPr>
        <w:t>from robotics to bar</w:t>
      </w:r>
      <w:r w:rsidR="00ED6FDC" w:rsidRPr="009E5255">
        <w:rPr>
          <w:lang w:eastAsia="en-GB"/>
        </w:rPr>
        <w:t>-</w:t>
      </w:r>
      <w:r w:rsidR="006E2061" w:rsidRPr="009E5255">
        <w:rPr>
          <w:lang w:eastAsia="en-GB"/>
        </w:rPr>
        <w:t>coding and gravimetric weighing</w:t>
      </w:r>
      <w:r w:rsidR="00ED6FDC" w:rsidRPr="009E5255">
        <w:rPr>
          <w:lang w:eastAsia="en-GB"/>
        </w:rPr>
        <w:t>—</w:t>
      </w:r>
      <w:r w:rsidR="006E2061" w:rsidRPr="009E5255">
        <w:rPr>
          <w:lang w:eastAsia="en-GB"/>
        </w:rPr>
        <w:t>with buil</w:t>
      </w:r>
      <w:r w:rsidR="00ED6FDC" w:rsidRPr="009E5255">
        <w:rPr>
          <w:lang w:eastAsia="en-GB"/>
        </w:rPr>
        <w:t>t-</w:t>
      </w:r>
      <w:r w:rsidR="006E2061" w:rsidRPr="009E5255">
        <w:rPr>
          <w:lang w:eastAsia="en-GB"/>
        </w:rPr>
        <w:t xml:space="preserve">in error prevention functions.  </w:t>
      </w:r>
    </w:p>
    <w:p w14:paraId="7789C35F" w14:textId="6D308FDF" w:rsidR="004D5572" w:rsidRPr="009E5255" w:rsidRDefault="004D5572" w:rsidP="004D5572">
      <w:pPr>
        <w:rPr>
          <w:lang w:eastAsia="en-GB"/>
        </w:rPr>
      </w:pPr>
      <w:r w:rsidRPr="009E5255">
        <w:rPr>
          <w:lang w:eastAsia="en-GB"/>
        </w:rPr>
        <w:t>Based on field observations in six Canadian cancer centres, White et al. examined the process for ordering, prepar</w:t>
      </w:r>
      <w:r w:rsidR="002E5869" w:rsidRPr="009E5255">
        <w:rPr>
          <w:lang w:eastAsia="en-GB"/>
        </w:rPr>
        <w:t>ation</w:t>
      </w:r>
      <w:r w:rsidRPr="009E5255">
        <w:rPr>
          <w:lang w:eastAsia="en-GB"/>
        </w:rPr>
        <w:t xml:space="preserve">, </w:t>
      </w:r>
      <w:r w:rsidR="00AA332D" w:rsidRPr="009E5255">
        <w:rPr>
          <w:lang w:eastAsia="en-GB"/>
        </w:rPr>
        <w:t>labelling</w:t>
      </w:r>
      <w:r w:rsidRPr="009E5255">
        <w:rPr>
          <w:lang w:eastAsia="en-GB"/>
        </w:rPr>
        <w:t>, verif</w:t>
      </w:r>
      <w:r w:rsidR="002E5869" w:rsidRPr="009E5255">
        <w:rPr>
          <w:lang w:eastAsia="en-GB"/>
        </w:rPr>
        <w:t>ication</w:t>
      </w:r>
      <w:r w:rsidRPr="009E5255">
        <w:rPr>
          <w:lang w:eastAsia="en-GB"/>
        </w:rPr>
        <w:t>, administ</w:t>
      </w:r>
      <w:r w:rsidR="002E5869" w:rsidRPr="009E5255">
        <w:rPr>
          <w:lang w:eastAsia="en-GB"/>
        </w:rPr>
        <w:t>ration</w:t>
      </w:r>
      <w:r w:rsidRPr="009E5255">
        <w:rPr>
          <w:lang w:eastAsia="en-GB"/>
        </w:rPr>
        <w:t xml:space="preserve"> and document</w:t>
      </w:r>
      <w:r w:rsidR="002E5869" w:rsidRPr="009E5255">
        <w:rPr>
          <w:lang w:eastAsia="en-GB"/>
        </w:rPr>
        <w:t>ation of</w:t>
      </w:r>
      <w:r w:rsidRPr="009E5255">
        <w:rPr>
          <w:lang w:eastAsia="en-GB"/>
        </w:rPr>
        <w:t xml:space="preserve"> ambulatory </w:t>
      </w:r>
      <w:r w:rsidR="00AA332D" w:rsidRPr="009E5255">
        <w:rPr>
          <w:lang w:eastAsia="en-GB"/>
        </w:rPr>
        <w:t>IV</w:t>
      </w:r>
      <w:r w:rsidRPr="009E5255">
        <w:rPr>
          <w:lang w:eastAsia="en-GB"/>
        </w:rPr>
        <w:t xml:space="preserve"> chemotherapy </w:t>
      </w:r>
      <w:r w:rsidR="00152C24" w:rsidRPr="009E5255">
        <w:rPr>
          <w:lang w:eastAsia="en-GB"/>
        </w:rPr>
        <w:fldChar w:fldCharType="begin">
          <w:fldData xml:space="preserve">PEVuZE5vdGU+PENpdGU+PEF1dGhvcj5XaGl0ZTwvQXV0aG9yPjxZZWFyPjIwMTQ8L1llYXI+PFJl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</w:fldData>
        </w:fldChar>
      </w:r>
      <w:r w:rsidR="000714B1" w:rsidRPr="009E5255">
        <w:rPr>
          <w:lang w:eastAsia="en-GB"/>
        </w:rPr>
        <w:instrText xml:space="preserve"> ADDIN EN.CITE </w:instrText>
      </w:r>
      <w:r w:rsidR="000714B1" w:rsidRPr="009E5255">
        <w:rPr>
          <w:lang w:eastAsia="en-GB"/>
        </w:rPr>
        <w:fldChar w:fldCharType="begin">
          <w:fldData xml:space="preserve">PEVuZE5vdGU+PENpdGU+PEF1dGhvcj5XaGl0ZTwvQXV0aG9yPjxZZWFyPjIwMTQ8L1llYXI+PFJl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</w:fldData>
        </w:fldChar>
      </w:r>
      <w:r w:rsidR="000714B1" w:rsidRPr="009E5255">
        <w:rPr>
          <w:lang w:eastAsia="en-GB"/>
        </w:rPr>
        <w:instrText xml:space="preserve"> ADDIN EN.CITE.DATA </w:instrText>
      </w:r>
      <w:r w:rsidR="000714B1" w:rsidRPr="009E5255">
        <w:rPr>
          <w:lang w:eastAsia="en-GB"/>
        </w:rPr>
      </w:r>
      <w:r w:rsidR="000714B1" w:rsidRPr="009E5255">
        <w:rPr>
          <w:lang w:eastAsia="en-GB"/>
        </w:rPr>
        <w:fldChar w:fldCharType="end"/>
      </w:r>
      <w:r w:rsidR="00152C24" w:rsidRPr="009E5255">
        <w:rPr>
          <w:lang w:eastAsia="en-GB"/>
        </w:rPr>
      </w:r>
      <w:r w:rsidR="00152C24" w:rsidRPr="009E5255">
        <w:rPr>
          <w:lang w:eastAsia="en-GB"/>
        </w:rPr>
        <w:fldChar w:fldCharType="separate"/>
      </w:r>
      <w:r w:rsidR="000714B1" w:rsidRPr="009E5255">
        <w:rPr>
          <w:noProof/>
          <w:lang w:eastAsia="en-GB"/>
        </w:rPr>
        <w:t>[45]</w:t>
      </w:r>
      <w:r w:rsidR="00152C24" w:rsidRPr="009E5255">
        <w:rPr>
          <w:lang w:eastAsia="en-GB"/>
        </w:rPr>
        <w:fldChar w:fldCharType="end"/>
      </w:r>
      <w:r w:rsidRPr="009E5255">
        <w:rPr>
          <w:lang w:eastAsia="en-GB"/>
        </w:rPr>
        <w:t xml:space="preserve">. </w:t>
      </w:r>
      <w:r w:rsidR="00AA332D" w:rsidRPr="009E5255">
        <w:rPr>
          <w:lang w:eastAsia="en-GB"/>
        </w:rPr>
        <w:t xml:space="preserve"> </w:t>
      </w:r>
      <w:r w:rsidR="003E445C" w:rsidRPr="009E5255">
        <w:rPr>
          <w:lang w:eastAsia="en-GB"/>
        </w:rPr>
        <w:t>Across the various centres, t</w:t>
      </w:r>
      <w:r w:rsidRPr="009E5255">
        <w:rPr>
          <w:lang w:eastAsia="en-GB"/>
        </w:rPr>
        <w:t xml:space="preserve">he </w:t>
      </w:r>
      <w:r w:rsidR="00AA332D" w:rsidRPr="009E5255">
        <w:rPr>
          <w:lang w:eastAsia="en-GB"/>
        </w:rPr>
        <w:t>authors</w:t>
      </w:r>
      <w:r w:rsidRPr="009E5255">
        <w:rPr>
          <w:lang w:eastAsia="en-GB"/>
        </w:rPr>
        <w:t xml:space="preserve"> report</w:t>
      </w:r>
      <w:r w:rsidR="003E445C" w:rsidRPr="009E5255">
        <w:rPr>
          <w:lang w:eastAsia="en-GB"/>
        </w:rPr>
        <w:t>ed a range of</w:t>
      </w:r>
      <w:r w:rsidRPr="009E5255">
        <w:rPr>
          <w:lang w:eastAsia="en-GB"/>
        </w:rPr>
        <w:t xml:space="preserve"> potential chemotherapy preparation and dispensing errors</w:t>
      </w:r>
      <w:r w:rsidR="003E445C" w:rsidRPr="009E5255">
        <w:rPr>
          <w:lang w:eastAsia="en-GB"/>
        </w:rPr>
        <w:t>,</w:t>
      </w:r>
      <w:r w:rsidRPr="009E5255">
        <w:rPr>
          <w:lang w:eastAsia="en-GB"/>
        </w:rPr>
        <w:t xml:space="preserve"> </w:t>
      </w:r>
      <w:r w:rsidR="003E445C" w:rsidRPr="009E5255">
        <w:rPr>
          <w:lang w:eastAsia="en-GB"/>
        </w:rPr>
        <w:t>including</w:t>
      </w:r>
      <w:r w:rsidRPr="009E5255">
        <w:rPr>
          <w:lang w:eastAsia="en-GB"/>
        </w:rPr>
        <w:t xml:space="preserve"> incorrect volume or type of diluent, selection of incorrect medication and incorrect drug labelling.</w:t>
      </w:r>
    </w:p>
    <w:p w14:paraId="7B1917FB" w14:textId="2D9B935F" w:rsidR="004D5572" w:rsidRPr="009E5255" w:rsidRDefault="004D5572" w:rsidP="004D5572">
      <w:pPr>
        <w:rPr>
          <w:lang w:eastAsia="en-GB"/>
        </w:rPr>
      </w:pPr>
      <w:r w:rsidRPr="009E5255">
        <w:rPr>
          <w:lang w:eastAsia="en-GB"/>
        </w:rPr>
        <w:t xml:space="preserve">Weingart et al. conducted a review of studies investigating chemotherapy medication errors </w:t>
      </w:r>
      <w:r w:rsidR="00152C24" w:rsidRPr="009E5255">
        <w:rPr>
          <w:lang w:eastAsia="en-GB"/>
        </w:rPr>
        <w:fldChar w:fldCharType="begin"/>
      </w:r>
      <w:r w:rsidR="000714B1" w:rsidRPr="009E5255">
        <w:rPr>
          <w:lang w:eastAsia="en-GB"/>
        </w:rPr>
        <w:instrText xml:space="preserve"> ADDIN EN.CITE &lt;EndNote&gt;&lt;Cite&gt;&lt;Author&gt;Weingart&lt;/Author&gt;&lt;Year&gt;2018&lt;/Year&gt;&lt;RecNum&gt;10538&lt;/RecNum&gt;&lt;DisplayText&gt;[46]&lt;/DisplayText&gt;&lt;record&gt;&lt;rec-number&gt;10538&lt;/rec-number&gt;&lt;foreign-keys&gt;&lt;key app="EN" db-id="etpte9adcdfve1eerz5pws2fvps522ds5svf" timestamp="1652739906" guid="40678864-cc10-4122-b319-a5132480d8cb"&gt;10538&lt;/key&gt;&lt;/foreign-keys&gt;&lt;ref-type name="Journal Article"&gt;17&lt;/ref-type&gt;&lt;contributors&gt;&lt;authors&gt;&lt;author&gt;Weingart, S.&lt;/author&gt;&lt;author&gt;Zhang, L.&lt;/author&gt;&lt;author&gt;Sweeney, M.&lt;/author&gt;&lt;author&gt;Hassett, M.&lt;/author&gt;&lt;/authors&gt;&lt;/contributors&gt;&lt;titles&gt;&lt;title&gt;Chemotherapy medication errors&lt;/title&gt;&lt;secondary-title&gt;The Lancet Oncology&lt;/secondary-title&gt;&lt;/titles&gt;&lt;periodical&gt;&lt;full-title&gt;The Lancet Oncology&lt;/full-title&gt;&lt;/periodical&gt;&lt;pages&gt;e191-99&lt;/pages&gt;&lt;volume&gt;19&lt;/volume&gt;&lt;number&gt;4&lt;/number&gt;&lt;dates&gt;&lt;year&gt;2018&lt;/year&gt;&lt;/dates&gt;&lt;urls&gt;&lt;/urls&gt;&lt;electronic-resource-num&gt;10.1016/s1470-2045(18)30094-9&lt;/electronic-resource-num&gt;&lt;/record&gt;&lt;/Cite&gt;&lt;/EndNote&gt;</w:instrText>
      </w:r>
      <w:r w:rsidR="00152C24" w:rsidRPr="009E5255">
        <w:rPr>
          <w:lang w:eastAsia="en-GB"/>
        </w:rPr>
        <w:fldChar w:fldCharType="separate"/>
      </w:r>
      <w:r w:rsidR="000714B1" w:rsidRPr="009E5255">
        <w:rPr>
          <w:noProof/>
          <w:lang w:eastAsia="en-GB"/>
        </w:rPr>
        <w:t>[46]</w:t>
      </w:r>
      <w:r w:rsidR="00152C24" w:rsidRPr="009E5255">
        <w:rPr>
          <w:lang w:eastAsia="en-GB"/>
        </w:rPr>
        <w:fldChar w:fldCharType="end"/>
      </w:r>
      <w:r w:rsidRPr="009E5255">
        <w:rPr>
          <w:lang w:eastAsia="en-GB"/>
        </w:rPr>
        <w:t xml:space="preserve">. </w:t>
      </w:r>
      <w:r w:rsidR="00AA332D" w:rsidRPr="009E5255">
        <w:rPr>
          <w:lang w:eastAsia="en-GB"/>
        </w:rPr>
        <w:t xml:space="preserve"> </w:t>
      </w:r>
      <w:r w:rsidRPr="009E5255">
        <w:rPr>
          <w:lang w:eastAsia="en-GB"/>
        </w:rPr>
        <w:t xml:space="preserve">The </w:t>
      </w:r>
      <w:r w:rsidR="00AA332D" w:rsidRPr="009E5255">
        <w:rPr>
          <w:lang w:eastAsia="en-GB"/>
        </w:rPr>
        <w:t>authors</w:t>
      </w:r>
      <w:r w:rsidRPr="009E5255">
        <w:rPr>
          <w:lang w:eastAsia="en-GB"/>
        </w:rPr>
        <w:t xml:space="preserve"> presented the extent and nature of chemotherapy errors, estimated </w:t>
      </w:r>
      <w:r w:rsidR="00AA332D" w:rsidRPr="009E5255">
        <w:rPr>
          <w:lang w:eastAsia="en-GB"/>
        </w:rPr>
        <w:t>the</w:t>
      </w:r>
      <w:r w:rsidRPr="009E5255">
        <w:rPr>
          <w:lang w:eastAsia="en-GB"/>
        </w:rPr>
        <w:t xml:space="preserve"> incidence </w:t>
      </w:r>
      <w:r w:rsidR="00AA332D" w:rsidRPr="009E5255">
        <w:rPr>
          <w:lang w:eastAsia="en-GB"/>
        </w:rPr>
        <w:t>of</w:t>
      </w:r>
      <w:r w:rsidRPr="009E5255">
        <w:rPr>
          <w:lang w:eastAsia="en-GB"/>
        </w:rPr>
        <w:t xml:space="preserve"> prescribing errors reported in the literature and </w:t>
      </w:r>
      <w:r w:rsidR="00AA332D" w:rsidRPr="009E5255">
        <w:rPr>
          <w:lang w:eastAsia="en-GB"/>
        </w:rPr>
        <w:t xml:space="preserve">discussed </w:t>
      </w:r>
      <w:r w:rsidRPr="009E5255">
        <w:rPr>
          <w:lang w:eastAsia="en-GB"/>
        </w:rPr>
        <w:t xml:space="preserve">safety measures to </w:t>
      </w:r>
      <w:r w:rsidR="001D4B27" w:rsidRPr="009E5255">
        <w:rPr>
          <w:lang w:eastAsia="en-GB"/>
        </w:rPr>
        <w:t>prevent</w:t>
      </w:r>
      <w:r w:rsidRPr="009E5255">
        <w:rPr>
          <w:lang w:eastAsia="en-GB"/>
        </w:rPr>
        <w:t xml:space="preserve"> errors before they occur. </w:t>
      </w:r>
      <w:r w:rsidR="00AA332D" w:rsidRPr="009E5255">
        <w:rPr>
          <w:lang w:eastAsia="en-GB"/>
        </w:rPr>
        <w:t xml:space="preserve"> </w:t>
      </w:r>
      <w:r w:rsidRPr="009E5255">
        <w:rPr>
          <w:lang w:eastAsia="en-GB"/>
        </w:rPr>
        <w:t xml:space="preserve">The </w:t>
      </w:r>
      <w:r w:rsidR="00AA332D" w:rsidRPr="009E5255">
        <w:rPr>
          <w:lang w:eastAsia="en-GB"/>
        </w:rPr>
        <w:t>authors</w:t>
      </w:r>
      <w:r w:rsidRPr="009E5255">
        <w:rPr>
          <w:lang w:eastAsia="en-GB"/>
        </w:rPr>
        <w:t xml:space="preserve"> referred to chart review studies reporting chemotherapy error rates with the potential for harm of one to four per 1</w:t>
      </w:r>
      <w:r w:rsidR="00AA332D" w:rsidRPr="009E5255">
        <w:rPr>
          <w:lang w:eastAsia="en-GB"/>
        </w:rPr>
        <w:t>,</w:t>
      </w:r>
      <w:r w:rsidRPr="009E5255">
        <w:rPr>
          <w:lang w:eastAsia="en-GB"/>
        </w:rPr>
        <w:t>000 orders, affecting 1</w:t>
      </w:r>
      <w:r w:rsidR="001D4B27" w:rsidRPr="009E5255">
        <w:rPr>
          <w:lang w:eastAsia="en-GB"/>
        </w:rPr>
        <w:t>-</w:t>
      </w:r>
      <w:r w:rsidRPr="009E5255">
        <w:rPr>
          <w:lang w:eastAsia="en-GB"/>
        </w:rPr>
        <w:t xml:space="preserve">2% of inpatients. </w:t>
      </w:r>
      <w:r w:rsidR="00AA332D" w:rsidRPr="009E5255">
        <w:rPr>
          <w:lang w:eastAsia="en-GB"/>
        </w:rPr>
        <w:t xml:space="preserve"> </w:t>
      </w:r>
      <w:r w:rsidRPr="009E5255">
        <w:rPr>
          <w:lang w:eastAsia="en-GB"/>
        </w:rPr>
        <w:t xml:space="preserve">However, the authors noted the validity of this estimate was subject to limitations of the chart review studies. </w:t>
      </w:r>
      <w:r w:rsidR="00AA332D" w:rsidRPr="009E5255">
        <w:rPr>
          <w:lang w:eastAsia="en-GB"/>
        </w:rPr>
        <w:t xml:space="preserve"> </w:t>
      </w:r>
      <w:r w:rsidRPr="009E5255">
        <w:rPr>
          <w:lang w:eastAsia="en-GB"/>
        </w:rPr>
        <w:t>Strategies aimed at chemotherapy error prevention included compl</w:t>
      </w:r>
      <w:r w:rsidR="001D4B27" w:rsidRPr="009E5255">
        <w:rPr>
          <w:lang w:eastAsia="en-GB"/>
        </w:rPr>
        <w:t>iance</w:t>
      </w:r>
      <w:r w:rsidRPr="009E5255">
        <w:rPr>
          <w:lang w:eastAsia="en-GB"/>
        </w:rPr>
        <w:t xml:space="preserve"> </w:t>
      </w:r>
      <w:r w:rsidR="00AA332D" w:rsidRPr="009E5255">
        <w:rPr>
          <w:lang w:eastAsia="en-GB"/>
        </w:rPr>
        <w:t>with</w:t>
      </w:r>
      <w:r w:rsidRPr="009E5255">
        <w:rPr>
          <w:lang w:eastAsia="en-GB"/>
        </w:rPr>
        <w:t xml:space="preserve"> best practice and guidelines (e.g.</w:t>
      </w:r>
      <w:r w:rsidR="001D4B27" w:rsidRPr="009E5255">
        <w:rPr>
          <w:lang w:eastAsia="en-GB"/>
        </w:rPr>
        <w:t>,</w:t>
      </w:r>
      <w:r w:rsidRPr="009E5255">
        <w:rPr>
          <w:lang w:eastAsia="en-GB"/>
        </w:rPr>
        <w:t xml:space="preserve"> use of checklists, prohibition of verbal orders, avoidance of ambiguous abbreviations), prospective risk assessment</w:t>
      </w:r>
      <w:r w:rsidR="00AA332D" w:rsidRPr="009E5255">
        <w:rPr>
          <w:lang w:eastAsia="en-GB"/>
        </w:rPr>
        <w:t>s</w:t>
      </w:r>
      <w:r w:rsidRPr="009E5255">
        <w:rPr>
          <w:lang w:eastAsia="en-GB"/>
        </w:rPr>
        <w:t xml:space="preserve"> and use </w:t>
      </w:r>
      <w:r w:rsidR="00AA332D" w:rsidRPr="009E5255">
        <w:rPr>
          <w:lang w:eastAsia="en-GB"/>
        </w:rPr>
        <w:t>o</w:t>
      </w:r>
      <w:r w:rsidRPr="009E5255">
        <w:rPr>
          <w:lang w:eastAsia="en-GB"/>
        </w:rPr>
        <w:t>f information technology (bar</w:t>
      </w:r>
      <w:r w:rsidR="001D4B27" w:rsidRPr="009E5255">
        <w:rPr>
          <w:lang w:eastAsia="en-GB"/>
        </w:rPr>
        <w:t>-</w:t>
      </w:r>
      <w:r w:rsidRPr="009E5255">
        <w:rPr>
          <w:lang w:eastAsia="en-GB"/>
        </w:rPr>
        <w:t>coding medication administration, and smart</w:t>
      </w:r>
      <w:r w:rsidR="001D4B27" w:rsidRPr="009E5255">
        <w:rPr>
          <w:lang w:eastAsia="en-GB"/>
        </w:rPr>
        <w:t>-</w:t>
      </w:r>
      <w:r w:rsidRPr="009E5255">
        <w:rPr>
          <w:lang w:eastAsia="en-GB"/>
        </w:rPr>
        <w:t>pump technology).</w:t>
      </w:r>
    </w:p>
    <w:p w14:paraId="5649B666" w14:textId="17DA7780" w:rsidR="004D5572" w:rsidRPr="009E5255" w:rsidRDefault="004D5572" w:rsidP="004D5572">
      <w:pPr>
        <w:rPr>
          <w:lang w:eastAsia="en-GB"/>
        </w:rPr>
      </w:pPr>
      <w:r w:rsidRPr="009E5255">
        <w:rPr>
          <w:lang w:eastAsia="en-GB"/>
        </w:rPr>
        <w:t xml:space="preserve">Reinhardt et al. performed an analysis of detected and avoided consecutive chemotherapy prescribing errors over a 24-month period (January 2013-December 2014) </w:t>
      </w:r>
      <w:r w:rsidR="00152C24" w:rsidRPr="009E5255">
        <w:rPr>
          <w:lang w:eastAsia="en-GB"/>
        </w:rPr>
        <w:fldChar w:fldCharType="begin">
          <w:fldData xml:space="preserve">PEVuZE5vdGU+PENpdGU+PEF1dGhvcj5SZWluaGFyZHQ8L0F1dGhvcj48WWVhcj4yMDE5PC9ZZWFy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</w:fldData>
        </w:fldChar>
      </w:r>
      <w:r w:rsidR="000714B1" w:rsidRPr="009E5255">
        <w:rPr>
          <w:lang w:eastAsia="en-GB"/>
        </w:rPr>
        <w:instrText xml:space="preserve"> ADDIN EN.CITE </w:instrText>
      </w:r>
      <w:r w:rsidR="000714B1" w:rsidRPr="009E5255">
        <w:rPr>
          <w:lang w:eastAsia="en-GB"/>
        </w:rPr>
        <w:fldChar w:fldCharType="begin">
          <w:fldData xml:space="preserve">PEVuZE5vdGU+PENpdGU+PEF1dGhvcj5SZWluaGFyZHQ8L0F1dGhvcj48WWVhcj4yMDE5PC9ZZWFy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</w:fldData>
        </w:fldChar>
      </w:r>
      <w:r w:rsidR="000714B1" w:rsidRPr="009E5255">
        <w:rPr>
          <w:lang w:eastAsia="en-GB"/>
        </w:rPr>
        <w:instrText xml:space="preserve"> ADDIN EN.CITE.DATA </w:instrText>
      </w:r>
      <w:r w:rsidR="000714B1" w:rsidRPr="009E5255">
        <w:rPr>
          <w:lang w:eastAsia="en-GB"/>
        </w:rPr>
      </w:r>
      <w:r w:rsidR="000714B1" w:rsidRPr="009E5255">
        <w:rPr>
          <w:lang w:eastAsia="en-GB"/>
        </w:rPr>
        <w:fldChar w:fldCharType="end"/>
      </w:r>
      <w:r w:rsidR="00152C24" w:rsidRPr="009E5255">
        <w:rPr>
          <w:lang w:eastAsia="en-GB"/>
        </w:rPr>
      </w:r>
      <w:r w:rsidR="00152C24" w:rsidRPr="009E5255">
        <w:rPr>
          <w:lang w:eastAsia="en-GB"/>
        </w:rPr>
        <w:fldChar w:fldCharType="separate"/>
      </w:r>
      <w:r w:rsidR="000714B1" w:rsidRPr="009E5255">
        <w:rPr>
          <w:noProof/>
          <w:lang w:eastAsia="en-GB"/>
        </w:rPr>
        <w:t>[47]</w:t>
      </w:r>
      <w:r w:rsidR="00152C24" w:rsidRPr="009E5255">
        <w:rPr>
          <w:lang w:eastAsia="en-GB"/>
        </w:rPr>
        <w:fldChar w:fldCharType="end"/>
      </w:r>
      <w:r w:rsidRPr="009E5255">
        <w:rPr>
          <w:lang w:eastAsia="en-GB"/>
        </w:rPr>
        <w:t xml:space="preserve">. </w:t>
      </w:r>
      <w:r w:rsidR="009C1D08" w:rsidRPr="009E5255">
        <w:rPr>
          <w:lang w:eastAsia="en-GB"/>
        </w:rPr>
        <w:t xml:space="preserve"> </w:t>
      </w:r>
      <w:r w:rsidR="001A1DF5" w:rsidRPr="009E5255">
        <w:rPr>
          <w:lang w:eastAsia="en-GB"/>
        </w:rPr>
        <w:t>A</w:t>
      </w:r>
      <w:r w:rsidRPr="009E5255">
        <w:rPr>
          <w:lang w:eastAsia="en-GB"/>
        </w:rPr>
        <w:t>nalysed</w:t>
      </w:r>
      <w:r w:rsidR="001A1DF5" w:rsidRPr="009E5255">
        <w:rPr>
          <w:lang w:eastAsia="en-GB"/>
        </w:rPr>
        <w:t xml:space="preserve"> errors</w:t>
      </w:r>
      <w:r w:rsidRPr="009E5255">
        <w:rPr>
          <w:lang w:eastAsia="en-GB"/>
        </w:rPr>
        <w:t xml:space="preserve"> </w:t>
      </w:r>
      <w:r w:rsidR="001A1DF5" w:rsidRPr="009E5255">
        <w:rPr>
          <w:lang w:eastAsia="en-GB"/>
        </w:rPr>
        <w:t>had</w:t>
      </w:r>
      <w:r w:rsidR="009C1D08" w:rsidRPr="009E5255">
        <w:rPr>
          <w:lang w:eastAsia="en-GB"/>
        </w:rPr>
        <w:t xml:space="preserve"> the </w:t>
      </w:r>
      <w:r w:rsidRPr="009E5255">
        <w:rPr>
          <w:lang w:eastAsia="en-GB"/>
        </w:rPr>
        <w:t>potential for immediate patient</w:t>
      </w:r>
      <w:r w:rsidR="001A1DF5" w:rsidRPr="009E5255">
        <w:rPr>
          <w:lang w:eastAsia="en-GB"/>
        </w:rPr>
        <w:t>-</w:t>
      </w:r>
      <w:r w:rsidRPr="009E5255">
        <w:rPr>
          <w:lang w:eastAsia="en-GB"/>
        </w:rPr>
        <w:t>safety consequences, including the prescribing of an incorrect anti</w:t>
      </w:r>
      <w:r w:rsidR="001A1DF5" w:rsidRPr="009E5255">
        <w:rPr>
          <w:lang w:eastAsia="en-GB"/>
        </w:rPr>
        <w:t>-</w:t>
      </w:r>
      <w:r w:rsidRPr="009E5255">
        <w:rPr>
          <w:lang w:eastAsia="en-GB"/>
        </w:rPr>
        <w:t>neoplastic drug</w:t>
      </w:r>
      <w:r w:rsidR="001A1DF5" w:rsidRPr="009E5255">
        <w:rPr>
          <w:lang w:eastAsia="en-GB"/>
        </w:rPr>
        <w:t>,</w:t>
      </w:r>
      <w:r w:rsidRPr="009E5255">
        <w:rPr>
          <w:lang w:eastAsia="en-GB"/>
        </w:rPr>
        <w:t xml:space="preserve"> as well as chemotherapy dosing or timing errors (e.g., insufficient gap between cycles)</w:t>
      </w:r>
      <w:r w:rsidR="009C1D08" w:rsidRPr="009E5255">
        <w:rPr>
          <w:lang w:eastAsia="en-GB"/>
        </w:rPr>
        <w:t xml:space="preserve">. </w:t>
      </w:r>
      <w:r w:rsidRPr="009E5255">
        <w:rPr>
          <w:lang w:eastAsia="en-GB"/>
        </w:rPr>
        <w:t xml:space="preserve"> The </w:t>
      </w:r>
      <w:r w:rsidR="009C1D08" w:rsidRPr="009E5255">
        <w:rPr>
          <w:lang w:eastAsia="en-GB"/>
        </w:rPr>
        <w:t xml:space="preserve">authors </w:t>
      </w:r>
      <w:r w:rsidRPr="009E5255">
        <w:rPr>
          <w:lang w:eastAsia="en-GB"/>
        </w:rPr>
        <w:t>reported 2% of total chemotherapy orders contained prescribing errors</w:t>
      </w:r>
      <w:r w:rsidR="009C1D08" w:rsidRPr="009E5255">
        <w:rPr>
          <w:lang w:eastAsia="en-GB"/>
        </w:rPr>
        <w:t xml:space="preserve">, with an </w:t>
      </w:r>
      <w:r w:rsidRPr="009E5255">
        <w:rPr>
          <w:lang w:eastAsia="en-GB"/>
        </w:rPr>
        <w:t xml:space="preserve">error rate of 1.9% for outpatient orders and 2.2% for inpatient orders. </w:t>
      </w:r>
      <w:r w:rsidR="009C1D08" w:rsidRPr="009E5255">
        <w:rPr>
          <w:lang w:eastAsia="en-GB"/>
        </w:rPr>
        <w:t xml:space="preserve"> </w:t>
      </w:r>
      <w:r w:rsidRPr="009E5255">
        <w:rPr>
          <w:lang w:eastAsia="en-GB"/>
        </w:rPr>
        <w:t>Error prevention by conventional measures resulted in error-free prescri</w:t>
      </w:r>
      <w:r w:rsidR="009C1D08" w:rsidRPr="009E5255">
        <w:rPr>
          <w:lang w:eastAsia="en-GB"/>
        </w:rPr>
        <w:t xml:space="preserve">bing </w:t>
      </w:r>
      <w:r w:rsidRPr="009E5255">
        <w:rPr>
          <w:lang w:eastAsia="en-GB"/>
        </w:rPr>
        <w:t xml:space="preserve">in 38% </w:t>
      </w:r>
      <w:r w:rsidR="009C1D08" w:rsidRPr="009E5255">
        <w:rPr>
          <w:lang w:eastAsia="en-GB"/>
        </w:rPr>
        <w:t xml:space="preserve">of </w:t>
      </w:r>
      <w:r w:rsidRPr="009E5255">
        <w:rPr>
          <w:lang w:eastAsia="en-GB"/>
        </w:rPr>
        <w:t xml:space="preserve">cases with thorough knowledge of </w:t>
      </w:r>
      <w:r w:rsidR="00A038E0" w:rsidRPr="009E5255">
        <w:rPr>
          <w:lang w:eastAsia="en-GB"/>
        </w:rPr>
        <w:t xml:space="preserve">the </w:t>
      </w:r>
      <w:r w:rsidRPr="009E5255">
        <w:rPr>
          <w:lang w:eastAsia="en-GB"/>
        </w:rPr>
        <w:t xml:space="preserve">chemotherapy protocol and in 35% </w:t>
      </w:r>
      <w:r w:rsidR="009C1D08" w:rsidRPr="009E5255">
        <w:rPr>
          <w:lang w:eastAsia="en-GB"/>
        </w:rPr>
        <w:t xml:space="preserve">of </w:t>
      </w:r>
      <w:r w:rsidRPr="009E5255">
        <w:rPr>
          <w:lang w:eastAsia="en-GB"/>
        </w:rPr>
        <w:t xml:space="preserve">cases with examination of the patient’s medical records. </w:t>
      </w:r>
      <w:r w:rsidR="009C1D08" w:rsidRPr="009E5255">
        <w:rPr>
          <w:lang w:eastAsia="en-GB"/>
        </w:rPr>
        <w:t xml:space="preserve"> </w:t>
      </w:r>
      <w:r w:rsidRPr="009E5255">
        <w:rPr>
          <w:lang w:eastAsia="en-GB"/>
        </w:rPr>
        <w:t xml:space="preserve">Error prevention using upgraded software with increased safety features resulted in </w:t>
      </w:r>
      <w:r w:rsidR="001A1DF5" w:rsidRPr="009E5255">
        <w:rPr>
          <w:lang w:eastAsia="en-GB"/>
        </w:rPr>
        <w:t xml:space="preserve">the </w:t>
      </w:r>
      <w:r w:rsidRPr="009E5255">
        <w:rPr>
          <w:lang w:eastAsia="en-GB"/>
        </w:rPr>
        <w:t>prevention of 61% of prescribing errors</w:t>
      </w:r>
      <w:r w:rsidR="001A1DF5" w:rsidRPr="009E5255">
        <w:rPr>
          <w:lang w:eastAsia="en-GB"/>
        </w:rPr>
        <w:t>,</w:t>
      </w:r>
      <w:r w:rsidRPr="009E5255">
        <w:rPr>
          <w:lang w:eastAsia="en-GB"/>
        </w:rPr>
        <w:t xml:space="preserve"> </w:t>
      </w:r>
      <w:r w:rsidR="001A1DF5" w:rsidRPr="009E5255">
        <w:rPr>
          <w:lang w:eastAsia="en-GB"/>
        </w:rPr>
        <w:t>with an additional</w:t>
      </w:r>
      <w:r w:rsidRPr="009E5255">
        <w:rPr>
          <w:lang w:eastAsia="en-GB"/>
        </w:rPr>
        <w:t xml:space="preserve"> 5% considered less likely to occur. </w:t>
      </w:r>
      <w:r w:rsidR="009C1D08" w:rsidRPr="009E5255">
        <w:rPr>
          <w:lang w:eastAsia="en-GB"/>
        </w:rPr>
        <w:t xml:space="preserve"> </w:t>
      </w:r>
      <w:r w:rsidRPr="009E5255">
        <w:rPr>
          <w:lang w:eastAsia="en-GB"/>
        </w:rPr>
        <w:t xml:space="preserve">However, the </w:t>
      </w:r>
      <w:r w:rsidR="009C1D08" w:rsidRPr="009E5255">
        <w:rPr>
          <w:lang w:eastAsia="en-GB"/>
        </w:rPr>
        <w:t>authors</w:t>
      </w:r>
      <w:r w:rsidRPr="009E5255">
        <w:rPr>
          <w:lang w:eastAsia="en-GB"/>
        </w:rPr>
        <w:t xml:space="preserve"> concluded that an estimated 39% of errors would remain unidentified and uncorrected by </w:t>
      </w:r>
      <w:r w:rsidR="009C1D08" w:rsidRPr="009E5255">
        <w:rPr>
          <w:lang w:eastAsia="en-GB"/>
        </w:rPr>
        <w:t xml:space="preserve">changes to </w:t>
      </w:r>
      <w:r w:rsidRPr="009E5255">
        <w:rPr>
          <w:lang w:eastAsia="en-GB"/>
        </w:rPr>
        <w:t>software system</w:t>
      </w:r>
      <w:r w:rsidR="009C1D08" w:rsidRPr="009E5255">
        <w:rPr>
          <w:lang w:eastAsia="en-GB"/>
        </w:rPr>
        <w:t>s</w:t>
      </w:r>
      <w:r w:rsidRPr="009E5255">
        <w:rPr>
          <w:lang w:eastAsia="en-GB"/>
        </w:rPr>
        <w:t xml:space="preserve">. </w:t>
      </w:r>
    </w:p>
    <w:p w14:paraId="470418E5" w14:textId="4F94E066" w:rsidR="0039494D" w:rsidRPr="009E5255" w:rsidRDefault="0039494D" w:rsidP="004D5572">
      <w:pPr>
        <w:rPr>
          <w:lang w:eastAsia="en-GB"/>
        </w:rPr>
      </w:pPr>
      <w:r w:rsidRPr="009E5255">
        <w:rPr>
          <w:lang w:eastAsia="en-GB"/>
        </w:rPr>
        <w:t>Jenkins and Wallis conducted a retrospective audit of side effects of acute chemotherapy in patients receiving 5-</w:t>
      </w:r>
      <w:r w:rsidR="00116D5B" w:rsidRPr="009E5255">
        <w:rPr>
          <w:lang w:eastAsia="en-GB"/>
        </w:rPr>
        <w:t>FU</w:t>
      </w:r>
      <w:r w:rsidRPr="009E5255">
        <w:rPr>
          <w:lang w:eastAsia="en-GB"/>
        </w:rPr>
        <w:t xml:space="preserve">, epirubicin and cyclophosphamide for the treatment of breast cancer </w:t>
      </w:r>
      <w:r w:rsidRPr="009E5255">
        <w:rPr>
          <w:lang w:eastAsia="en-GB"/>
        </w:rPr>
        <w:fldChar w:fldCharType="begin"/>
      </w:r>
      <w:r w:rsidR="000714B1" w:rsidRPr="009E5255">
        <w:rPr>
          <w:lang w:eastAsia="en-GB"/>
        </w:rPr>
        <w:instrText xml:space="preserve"> ADDIN EN.CITE &lt;EndNote&gt;&lt;Cite&gt;&lt;Author&gt;Jenkins&lt;/Author&gt;&lt;Year&gt;2010&lt;/Year&gt;&lt;RecNum&gt;10566&lt;/RecNum&gt;&lt;DisplayText&gt;[48]&lt;/DisplayText&gt;&lt;record&gt;&lt;rec-number&gt;10566&lt;/rec-number&gt;&lt;foreign-keys&gt;&lt;key app="EN" db-id="etpte9adcdfve1eerz5pws2fvps522ds5svf" timestamp="1652740079" guid="6b576dc2-4fe3-40ae-ba00-3e140467a1fc"&gt;10566&lt;/key&gt;&lt;/foreign-keys&gt;&lt;ref-type name="Journal Article"&gt;17&lt;/ref-type&gt;&lt;contributors&gt;&lt;authors&gt;&lt;author&gt;Jenkins, Peter&lt;/author&gt;&lt;author&gt;Wallis, Richard&lt;/author&gt;&lt;/authors&gt;&lt;/contributors&gt;&lt;titles&gt;&lt;title&gt;Dose-rounding of adjuvant chemotherapy for breast cancer: an audit of toxicity&lt;/title&gt;&lt;secondary-title&gt;Journal of Oncology Pharmacy Practice&lt;/secondary-title&gt;&lt;/titles&gt;&lt;periodical&gt;&lt;full-title&gt;Journal of Oncology Pharmacy Practice&lt;/full-title&gt;&lt;/periodical&gt;&lt;pages&gt;251-255&lt;/pages&gt;&lt;volume&gt;16&lt;/volume&gt;&lt;number&gt;4&lt;/number&gt;&lt;dates&gt;&lt;year&gt;2010&lt;/year&gt;&lt;/dates&gt;&lt;isbn&gt;1078-1552&lt;/isbn&gt;&lt;urls&gt;&lt;/urls&gt;&lt;/record&gt;&lt;/Cite&gt;&lt;/EndNote&gt;</w:instrText>
      </w:r>
      <w:r w:rsidRPr="009E5255">
        <w:rPr>
          <w:lang w:eastAsia="en-GB"/>
        </w:rPr>
        <w:fldChar w:fldCharType="separate"/>
      </w:r>
      <w:r w:rsidR="000714B1" w:rsidRPr="009E5255">
        <w:rPr>
          <w:noProof/>
          <w:lang w:eastAsia="en-GB"/>
        </w:rPr>
        <w:t>[48]</w:t>
      </w:r>
      <w:r w:rsidRPr="009E5255">
        <w:rPr>
          <w:lang w:eastAsia="en-GB"/>
        </w:rPr>
        <w:fldChar w:fldCharType="end"/>
      </w:r>
      <w:r w:rsidRPr="009E5255">
        <w:rPr>
          <w:lang w:eastAsia="en-GB"/>
        </w:rPr>
        <w:t>.</w:t>
      </w:r>
      <w:r w:rsidR="00FE4703" w:rsidRPr="009E5255">
        <w:rPr>
          <w:lang w:eastAsia="en-GB"/>
        </w:rPr>
        <w:t xml:space="preserve"> </w:t>
      </w:r>
      <w:r w:rsidRPr="009E5255">
        <w:rPr>
          <w:lang w:eastAsia="en-GB"/>
        </w:rPr>
        <w:t xml:space="preserve"> The authors applied a </w:t>
      </w:r>
      <w:r w:rsidR="00D4373A" w:rsidRPr="009E5255">
        <w:rPr>
          <w:lang w:eastAsia="en-GB"/>
        </w:rPr>
        <w:t>dose-rounding</w:t>
      </w:r>
      <w:r w:rsidRPr="009E5255">
        <w:rPr>
          <w:lang w:eastAsia="en-GB"/>
        </w:rPr>
        <w:t xml:space="preserve"> treatment algorithm</w:t>
      </w:r>
      <w:r w:rsidR="00FE4703" w:rsidRPr="009E5255">
        <w:rPr>
          <w:lang w:eastAsia="en-GB"/>
        </w:rPr>
        <w:t>,</w:t>
      </w:r>
      <w:r w:rsidRPr="009E5255">
        <w:rPr>
          <w:lang w:eastAsia="en-GB"/>
        </w:rPr>
        <w:t xml:space="preserve"> allowing drug doses within 5% of the standard dose based on BSA</w:t>
      </w:r>
      <w:r w:rsidR="00FE4703" w:rsidRPr="009E5255">
        <w:rPr>
          <w:lang w:eastAsia="en-GB"/>
        </w:rPr>
        <w:t>,</w:t>
      </w:r>
      <w:r w:rsidRPr="009E5255">
        <w:rPr>
          <w:lang w:eastAsia="en-GB"/>
        </w:rPr>
        <w:t xml:space="preserve"> to assess the impact on acute haematological and non-haematological toxicity.  The study found that patients receiving a rounded dose of chemotherapy higher than </w:t>
      </w:r>
      <w:r w:rsidR="00FE4703" w:rsidRPr="009E5255">
        <w:rPr>
          <w:lang w:eastAsia="en-GB"/>
        </w:rPr>
        <w:t>would be</w:t>
      </w:r>
      <w:r w:rsidRPr="009E5255">
        <w:rPr>
          <w:lang w:eastAsia="en-GB"/>
        </w:rPr>
        <w:t xml:space="preserve"> calculated from their BSA were not at increased </w:t>
      </w:r>
      <w:r w:rsidR="00116D5B" w:rsidRPr="009E5255">
        <w:rPr>
          <w:lang w:eastAsia="en-GB"/>
        </w:rPr>
        <w:t xml:space="preserve">risk </w:t>
      </w:r>
      <w:r w:rsidRPr="009E5255">
        <w:rPr>
          <w:lang w:eastAsia="en-GB"/>
        </w:rPr>
        <w:t>of acute haematological or non-haematological toxicity.  The study concluded that dose-rounding of a standard chemotherapy regimen is not associated with a greater risk of acute side effects.</w:t>
      </w:r>
    </w:p>
    <w:p w14:paraId="5234E204" w14:textId="2104ABCE" w:rsidR="00116D5B" w:rsidRPr="009E5255" w:rsidRDefault="006E2061">
      <w:pPr>
        <w:rPr>
          <w:lang w:eastAsia="en-GB"/>
        </w:rPr>
      </w:pPr>
      <w:r w:rsidRPr="009E5255">
        <w:rPr>
          <w:lang w:eastAsia="en-GB"/>
        </w:rPr>
        <w:t xml:space="preserve">Australian </w:t>
      </w:r>
      <w:r w:rsidR="00B10F92" w:rsidRPr="009E5255">
        <w:rPr>
          <w:lang w:eastAsia="en-GB"/>
        </w:rPr>
        <w:t>p</w:t>
      </w:r>
      <w:r w:rsidR="00DB148E" w:rsidRPr="009E5255">
        <w:rPr>
          <w:lang w:eastAsia="en-GB"/>
        </w:rPr>
        <w:t>ublication</w:t>
      </w:r>
      <w:r w:rsidRPr="009E5255">
        <w:rPr>
          <w:lang w:eastAsia="en-GB"/>
        </w:rPr>
        <w:t xml:space="preserve">: </w:t>
      </w:r>
      <w:r w:rsidR="004D5572" w:rsidRPr="009E5255">
        <w:rPr>
          <w:lang w:eastAsia="en-GB"/>
        </w:rPr>
        <w:t xml:space="preserve">Alexander et al. presented an abridged version of the Australian consensus guidelines for the safe handling of parenteral </w:t>
      </w:r>
      <w:r w:rsidR="008F76A2">
        <w:rPr>
          <w:lang w:eastAsia="en-GB"/>
        </w:rPr>
        <w:t>mAbs</w:t>
      </w:r>
      <w:r w:rsidR="004D5572" w:rsidRPr="009E5255">
        <w:rPr>
          <w:lang w:eastAsia="en-GB"/>
        </w:rPr>
        <w:t xml:space="preserve"> for cancer treatment by healthcare personnel </w:t>
      </w:r>
      <w:r w:rsidR="00152C24" w:rsidRPr="009E5255">
        <w:rPr>
          <w:lang w:eastAsia="en-GB"/>
        </w:rPr>
        <w:fldChar w:fldCharType="begin"/>
      </w:r>
      <w:r w:rsidR="000714B1" w:rsidRPr="009E5255">
        <w:rPr>
          <w:lang w:eastAsia="en-GB"/>
        </w:rPr>
        <w:instrText xml:space="preserve"> ADDIN EN.CITE &lt;EndNote&gt;&lt;Cite&gt;&lt;Author&gt;Alexander&lt;/Author&gt;&lt;Year&gt;2014&lt;/Year&gt;&lt;RecNum&gt;10561&lt;/RecNum&gt;&lt;DisplayText&gt;[49]&lt;/DisplayText&gt;&lt;record&gt;&lt;rec-number&gt;10561&lt;/rec-number&gt;&lt;foreign-keys&gt;&lt;key app="EN" db-id="etpte9adcdfve1eerz5pws2fvps522ds5svf" timestamp="1652740078" guid="d3c00758-56a0-42ac-ad49-0f5e9bde5ab6"&gt;10561&lt;/key&gt;&lt;/foreign-keys&gt;&lt;ref-type name="Journal Article"&gt;17&lt;/ref-type&gt;&lt;contributors&gt;&lt;authors&gt;&lt;author&gt;Alexander, M.&lt;/author&gt;&lt;author&gt;King, J.&lt;/author&gt;&lt;author&gt;Bajel, A.&lt;/author&gt;&lt;author&gt;Doecke, C.&lt;/author&gt;&lt;author&gt;Fox, P.&lt;/author&gt;&lt;author&gt;Lingaratnam, S.&lt;/author&gt;&lt;author&gt;Mellor, J.&lt;/author&gt;&lt;author&gt;Nicholson, L.&lt;/author&gt;&lt;author&gt;Roos, I.&lt;/author&gt;&lt;author&gt;Saunders, T.&lt;/author&gt;&lt;author&gt;Wilkes, J.&lt;/author&gt;&lt;/authors&gt;&lt;/contributors&gt;&lt;titles&gt;&lt;title&gt;Australian consensus guidelines for the safe handling of monoclonal antibodies for cancer treatment by healthcare personnel&lt;/title&gt;&lt;secondary-title&gt;Internal Medicine&lt;/secondary-title&gt;&lt;/titles&gt;&lt;periodical&gt;&lt;full-title&gt;Internal Medicine&lt;/full-title&gt;&lt;/periodical&gt;&lt;pages&gt;1018-1026&lt;/pages&gt;&lt;volume&gt;44&lt;/volume&gt;&lt;number&gt;10&lt;/number&gt;&lt;dates&gt;&lt;year&gt;2014&lt;/year&gt;&lt;/dates&gt;&lt;urls&gt;&lt;/urls&gt;&lt;/record&gt;&lt;/Cite&gt;&lt;/EndNote&gt;</w:instrText>
      </w:r>
      <w:r w:rsidR="00152C24" w:rsidRPr="009E5255">
        <w:rPr>
          <w:lang w:eastAsia="en-GB"/>
        </w:rPr>
        <w:fldChar w:fldCharType="separate"/>
      </w:r>
      <w:r w:rsidR="000714B1" w:rsidRPr="009E5255">
        <w:rPr>
          <w:noProof/>
          <w:lang w:eastAsia="en-GB"/>
        </w:rPr>
        <w:t>[49]</w:t>
      </w:r>
      <w:r w:rsidR="00152C24" w:rsidRPr="009E5255">
        <w:rPr>
          <w:lang w:eastAsia="en-GB"/>
        </w:rPr>
        <w:fldChar w:fldCharType="end"/>
      </w:r>
      <w:r w:rsidR="004D5572" w:rsidRPr="009E5255">
        <w:rPr>
          <w:lang w:eastAsia="en-GB"/>
        </w:rPr>
        <w:t xml:space="preserve">. </w:t>
      </w:r>
      <w:r w:rsidR="00116D5B" w:rsidRPr="009E5255">
        <w:rPr>
          <w:lang w:eastAsia="en-GB"/>
        </w:rPr>
        <w:t xml:space="preserve"> </w:t>
      </w:r>
      <w:r w:rsidR="004D5572" w:rsidRPr="009E5255">
        <w:rPr>
          <w:lang w:eastAsia="en-GB"/>
        </w:rPr>
        <w:t>The guidelines provide recommendations that cover appropriate determinants for evaluating occupational exposure risk; occupational risk level compared with other hazardous and non-hazardous drugs; stratification of risk based on healthcare personnel factors; waste products; interventions and safeguards; operational and clinical factors</w:t>
      </w:r>
      <w:r w:rsidR="00B01BB3" w:rsidRPr="009E5255">
        <w:rPr>
          <w:lang w:eastAsia="en-GB"/>
        </w:rPr>
        <w:t>;</w:t>
      </w:r>
      <w:r w:rsidR="004D5572" w:rsidRPr="009E5255">
        <w:rPr>
          <w:lang w:eastAsia="en-GB"/>
        </w:rPr>
        <w:t xml:space="preserve"> and handling recommendations. </w:t>
      </w:r>
      <w:r w:rsidR="00116D5B" w:rsidRPr="009E5255">
        <w:rPr>
          <w:lang w:eastAsia="en-GB"/>
        </w:rPr>
        <w:t xml:space="preserve"> </w:t>
      </w:r>
      <w:r w:rsidR="004D5572" w:rsidRPr="009E5255">
        <w:rPr>
          <w:lang w:eastAsia="en-GB"/>
        </w:rPr>
        <w:t>The guidelines</w:t>
      </w:r>
      <w:r w:rsidR="00B01BB3" w:rsidRPr="009E5255">
        <w:rPr>
          <w:lang w:eastAsia="en-GB"/>
        </w:rPr>
        <w:t>,</w:t>
      </w:r>
      <w:r w:rsidR="004D5572" w:rsidRPr="009E5255">
        <w:rPr>
          <w:lang w:eastAsia="en-GB"/>
        </w:rPr>
        <w:t xml:space="preserve"> informed </w:t>
      </w:r>
      <w:r w:rsidR="00B01BB3" w:rsidRPr="009E5255">
        <w:rPr>
          <w:lang w:eastAsia="en-GB"/>
        </w:rPr>
        <w:t>by</w:t>
      </w:r>
      <w:r w:rsidR="004D5572" w:rsidRPr="009E5255">
        <w:rPr>
          <w:lang w:eastAsia="en-GB"/>
        </w:rPr>
        <w:t xml:space="preserve"> a survey of current practice</w:t>
      </w:r>
      <w:r w:rsidR="00B01BB3" w:rsidRPr="009E5255">
        <w:rPr>
          <w:lang w:eastAsia="en-GB"/>
        </w:rPr>
        <w:t>s</w:t>
      </w:r>
      <w:r w:rsidR="004D5572" w:rsidRPr="009E5255">
        <w:rPr>
          <w:lang w:eastAsia="en-GB"/>
        </w:rPr>
        <w:t xml:space="preserve"> and synthesis of published information</w:t>
      </w:r>
      <w:r w:rsidR="00B01BB3" w:rsidRPr="009E5255">
        <w:rPr>
          <w:lang w:eastAsia="en-GB"/>
        </w:rPr>
        <w:t>,</w:t>
      </w:r>
      <w:r w:rsidR="00116D5B" w:rsidRPr="009E5255">
        <w:rPr>
          <w:lang w:eastAsia="en-GB"/>
        </w:rPr>
        <w:t xml:space="preserve"> make </w:t>
      </w:r>
      <w:r w:rsidR="004D5572" w:rsidRPr="009E5255">
        <w:rPr>
          <w:lang w:eastAsia="en-GB"/>
        </w:rPr>
        <w:t xml:space="preserve">seven </w:t>
      </w:r>
      <w:r w:rsidR="00B01BB3" w:rsidRPr="009E5255">
        <w:rPr>
          <w:lang w:eastAsia="en-GB"/>
        </w:rPr>
        <w:t>key observations</w:t>
      </w:r>
      <w:r w:rsidR="00824938" w:rsidRPr="009E5255">
        <w:rPr>
          <w:lang w:eastAsia="en-GB"/>
        </w:rPr>
        <w:t>/recommendations</w:t>
      </w:r>
      <w:r w:rsidR="004D5572" w:rsidRPr="009E5255">
        <w:rPr>
          <w:lang w:eastAsia="en-GB"/>
        </w:rPr>
        <w:t xml:space="preserve">: </w:t>
      </w:r>
    </w:p>
    <w:p w14:paraId="3AAF3935" w14:textId="6914329B" w:rsidR="00116D5B" w:rsidRPr="009E5255" w:rsidRDefault="00B01BB3" w:rsidP="005A2B78">
      <w:pPr>
        <w:pStyle w:val="ListParagraph"/>
        <w:rPr>
          <w:rFonts w:cstheme="majorHAnsi"/>
          <w:lang w:val="en-AU" w:eastAsia="en-GB"/>
        </w:rPr>
      </w:pPr>
      <w:r w:rsidRPr="009E5255">
        <w:rPr>
          <w:lang w:val="en-AU" w:eastAsia="en-GB"/>
        </w:rPr>
        <w:t>T</w:t>
      </w:r>
      <w:r w:rsidR="004D5572" w:rsidRPr="009E5255">
        <w:rPr>
          <w:lang w:val="en-AU" w:eastAsia="en-GB"/>
        </w:rPr>
        <w:t xml:space="preserve">he occupational health and safety risk to healthcare personnel handling </w:t>
      </w:r>
      <w:r w:rsidR="008F76A2">
        <w:rPr>
          <w:lang w:val="en-AU" w:eastAsia="en-GB"/>
        </w:rPr>
        <w:t>mAbs</w:t>
      </w:r>
      <w:r w:rsidR="004D5572" w:rsidRPr="009E5255">
        <w:rPr>
          <w:lang w:val="en-AU" w:eastAsia="en-GB"/>
        </w:rPr>
        <w:t xml:space="preserve"> is dependent on internal exposure risk and toxicity. </w:t>
      </w:r>
    </w:p>
    <w:p w14:paraId="1292F4E3" w14:textId="10F0F852" w:rsidR="00116D5B" w:rsidRPr="009E5255" w:rsidRDefault="004D5572" w:rsidP="005A2B78">
      <w:pPr>
        <w:pStyle w:val="ListParagraph"/>
        <w:rPr>
          <w:rFonts w:cstheme="majorHAnsi"/>
          <w:lang w:val="en-AU" w:eastAsia="en-GB"/>
        </w:rPr>
      </w:pPr>
      <w:r w:rsidRPr="009E5255">
        <w:rPr>
          <w:lang w:val="en-AU" w:eastAsia="en-GB"/>
        </w:rPr>
        <w:t xml:space="preserve">From an occupational health and safety perspective, it would be prudent to require greater handling precautions </w:t>
      </w:r>
      <w:r w:rsidR="00B01BB3" w:rsidRPr="009E5255">
        <w:rPr>
          <w:lang w:val="en-AU" w:eastAsia="en-GB"/>
        </w:rPr>
        <w:t xml:space="preserve">for </w:t>
      </w:r>
      <w:r w:rsidR="008F76A2">
        <w:rPr>
          <w:lang w:val="en-AU" w:eastAsia="en-GB"/>
        </w:rPr>
        <w:t>mAbs</w:t>
      </w:r>
      <w:r w:rsidR="00B01BB3" w:rsidRPr="009E5255">
        <w:rPr>
          <w:lang w:val="en-AU" w:eastAsia="en-GB"/>
        </w:rPr>
        <w:t xml:space="preserve"> </w:t>
      </w:r>
      <w:r w:rsidRPr="009E5255">
        <w:rPr>
          <w:lang w:val="en-AU" w:eastAsia="en-GB"/>
        </w:rPr>
        <w:t>than other non-hazardous injectable medications</w:t>
      </w:r>
      <w:r w:rsidR="00B01BB3" w:rsidRPr="009E5255">
        <w:rPr>
          <w:lang w:val="en-AU" w:eastAsia="en-GB"/>
        </w:rPr>
        <w:t xml:space="preserve">.  </w:t>
      </w:r>
      <w:r w:rsidR="008F76A2">
        <w:rPr>
          <w:lang w:val="en-AU" w:eastAsia="en-GB"/>
        </w:rPr>
        <w:t>mAbs</w:t>
      </w:r>
      <w:r w:rsidR="00B01BB3" w:rsidRPr="009E5255">
        <w:rPr>
          <w:lang w:val="en-AU" w:eastAsia="en-GB"/>
        </w:rPr>
        <w:t xml:space="preserve"> do not,</w:t>
      </w:r>
      <w:r w:rsidRPr="009E5255">
        <w:rPr>
          <w:lang w:val="en-AU" w:eastAsia="en-GB"/>
        </w:rPr>
        <w:t xml:space="preserve"> however</w:t>
      </w:r>
      <w:r w:rsidR="00B01BB3" w:rsidRPr="009E5255">
        <w:rPr>
          <w:lang w:val="en-AU" w:eastAsia="en-GB"/>
        </w:rPr>
        <w:t>,</w:t>
      </w:r>
      <w:r w:rsidRPr="009E5255">
        <w:rPr>
          <w:lang w:val="en-AU" w:eastAsia="en-GB"/>
        </w:rPr>
        <w:t xml:space="preserve"> warrant full cytotoxic precautions, with exceptions only where sufficient evidence exists of safety concerns for specific</w:t>
      </w:r>
      <w:r w:rsidR="00B01BB3" w:rsidRPr="009E5255">
        <w:rPr>
          <w:lang w:val="en-AU" w:eastAsia="en-GB"/>
        </w:rPr>
        <w:t xml:space="preserve"> molecules</w:t>
      </w:r>
      <w:r w:rsidRPr="009E5255">
        <w:rPr>
          <w:lang w:val="en-AU" w:eastAsia="en-GB"/>
        </w:rPr>
        <w:t>.</w:t>
      </w:r>
    </w:p>
    <w:p w14:paraId="6662BCED" w14:textId="18A7AB40" w:rsidR="00116D5B" w:rsidRPr="009E5255" w:rsidRDefault="004D5572" w:rsidP="005A2B78">
      <w:pPr>
        <w:pStyle w:val="ListParagraph"/>
        <w:rPr>
          <w:rFonts w:cstheme="majorHAnsi"/>
          <w:lang w:val="en-AU" w:eastAsia="en-GB"/>
        </w:rPr>
      </w:pPr>
      <w:r w:rsidRPr="009E5255">
        <w:rPr>
          <w:lang w:val="en-AU" w:eastAsia="en-GB"/>
        </w:rPr>
        <w:t xml:space="preserve">Safe handling procedures should be stratified according to staff role and health consideration. </w:t>
      </w:r>
      <w:r w:rsidR="00116D5B" w:rsidRPr="009E5255">
        <w:rPr>
          <w:lang w:val="en-AU" w:eastAsia="en-GB"/>
        </w:rPr>
        <w:t xml:space="preserve"> </w:t>
      </w:r>
    </w:p>
    <w:p w14:paraId="72EFC3A5" w14:textId="635A3683" w:rsidR="00116D5B" w:rsidRPr="009E5255" w:rsidRDefault="004D5572" w:rsidP="005A2B78">
      <w:pPr>
        <w:pStyle w:val="ListParagraph"/>
        <w:rPr>
          <w:rFonts w:cstheme="majorHAnsi"/>
          <w:lang w:val="en-AU" w:eastAsia="en-GB"/>
        </w:rPr>
      </w:pPr>
      <w:r w:rsidRPr="009E5255">
        <w:rPr>
          <w:lang w:val="en-AU" w:eastAsia="en-GB"/>
        </w:rPr>
        <w:t xml:space="preserve">Waste products generated during the preparation </w:t>
      </w:r>
      <w:r w:rsidR="00824938" w:rsidRPr="009E5255">
        <w:rPr>
          <w:lang w:val="en-AU" w:eastAsia="en-GB"/>
        </w:rPr>
        <w:t xml:space="preserve">and administration </w:t>
      </w:r>
      <w:r w:rsidRPr="009E5255">
        <w:rPr>
          <w:lang w:val="en-AU" w:eastAsia="en-GB"/>
        </w:rPr>
        <w:t>of</w:t>
      </w:r>
      <w:r w:rsidR="00116D5B" w:rsidRPr="009E5255">
        <w:rPr>
          <w:lang w:val="en-AU" w:eastAsia="en-GB"/>
        </w:rPr>
        <w:t xml:space="preserve"> </w:t>
      </w:r>
      <w:r w:rsidR="008F76A2">
        <w:rPr>
          <w:lang w:val="en-AU" w:eastAsia="en-GB"/>
        </w:rPr>
        <w:t>mAbs</w:t>
      </w:r>
      <w:r w:rsidR="00824938" w:rsidRPr="009E5255">
        <w:rPr>
          <w:lang w:val="en-AU" w:eastAsia="en-GB"/>
        </w:rPr>
        <w:t>—including bodily fluids of patients—</w:t>
      </w:r>
      <w:r w:rsidRPr="009E5255">
        <w:rPr>
          <w:lang w:val="en-AU" w:eastAsia="en-GB"/>
        </w:rPr>
        <w:t xml:space="preserve">should be disposed as per standard operating procedures for parenterally administered agents, that is, not classified as cytotoxic waste. </w:t>
      </w:r>
    </w:p>
    <w:p w14:paraId="5FE1D714" w14:textId="65B4F2AB" w:rsidR="006E2061" w:rsidRPr="009E5255" w:rsidRDefault="00116D5B" w:rsidP="005A2B78">
      <w:pPr>
        <w:pStyle w:val="ListParagraph"/>
        <w:rPr>
          <w:rFonts w:cstheme="majorHAnsi"/>
          <w:lang w:val="en-AU" w:eastAsia="en-GB"/>
        </w:rPr>
      </w:pPr>
      <w:r w:rsidRPr="009E5255">
        <w:rPr>
          <w:lang w:val="en-AU" w:eastAsia="en-GB"/>
        </w:rPr>
        <w:t xml:space="preserve">There are a </w:t>
      </w:r>
      <w:r w:rsidR="004D5572" w:rsidRPr="009E5255">
        <w:rPr>
          <w:lang w:val="en-AU" w:eastAsia="en-GB"/>
        </w:rPr>
        <w:t>range of interventions to minimi</w:t>
      </w:r>
      <w:r w:rsidRPr="009E5255">
        <w:rPr>
          <w:lang w:val="en-AU" w:eastAsia="en-GB"/>
        </w:rPr>
        <w:t>s</w:t>
      </w:r>
      <w:r w:rsidR="004D5572" w:rsidRPr="009E5255">
        <w:rPr>
          <w:lang w:val="en-AU" w:eastAsia="en-GB"/>
        </w:rPr>
        <w:t>e occupational exposure</w:t>
      </w:r>
      <w:r w:rsidR="00824938" w:rsidRPr="009E5255">
        <w:rPr>
          <w:lang w:val="en-AU" w:eastAsia="en-GB"/>
        </w:rPr>
        <w:t>,</w:t>
      </w:r>
      <w:r w:rsidR="004D5572" w:rsidRPr="009E5255">
        <w:rPr>
          <w:lang w:val="en-AU" w:eastAsia="en-GB"/>
        </w:rPr>
        <w:t xml:space="preserve"> such as </w:t>
      </w:r>
      <w:r w:rsidR="006E2061" w:rsidRPr="009E5255">
        <w:rPr>
          <w:lang w:val="en-AU" w:eastAsia="en-GB"/>
        </w:rPr>
        <w:t xml:space="preserve">the use of </w:t>
      </w:r>
      <w:r w:rsidR="004D5572" w:rsidRPr="009E5255">
        <w:rPr>
          <w:lang w:val="en-AU" w:eastAsia="en-GB"/>
        </w:rPr>
        <w:t>personal protective equipment (i.e.</w:t>
      </w:r>
      <w:r w:rsidR="00824938" w:rsidRPr="009E5255">
        <w:rPr>
          <w:lang w:val="en-AU" w:eastAsia="en-GB"/>
        </w:rPr>
        <w:t>,</w:t>
      </w:r>
      <w:r w:rsidR="004D5572" w:rsidRPr="009E5255">
        <w:rPr>
          <w:lang w:val="en-AU" w:eastAsia="en-GB"/>
        </w:rPr>
        <w:t xml:space="preserve"> gloves, gown, respirator mask, protective eyewear), discipline</w:t>
      </w:r>
      <w:r w:rsidR="00824938" w:rsidRPr="009E5255">
        <w:rPr>
          <w:lang w:val="en-AU" w:eastAsia="en-GB"/>
        </w:rPr>
        <w:t>-</w:t>
      </w:r>
      <w:r w:rsidR="004D5572" w:rsidRPr="009E5255">
        <w:rPr>
          <w:lang w:val="en-AU" w:eastAsia="en-GB"/>
        </w:rPr>
        <w:t>based aseptic technique</w:t>
      </w:r>
      <w:r w:rsidR="00824938" w:rsidRPr="009E5255">
        <w:rPr>
          <w:lang w:val="en-AU" w:eastAsia="en-GB"/>
        </w:rPr>
        <w:t>,</w:t>
      </w:r>
      <w:r w:rsidR="004D5572" w:rsidRPr="009E5255">
        <w:rPr>
          <w:lang w:val="en-AU" w:eastAsia="en-GB"/>
        </w:rPr>
        <w:t xml:space="preserve"> and isolator cabinet, cytotoxic drug safety cabinet and closed</w:t>
      </w:r>
      <w:r w:rsidR="00993B08" w:rsidRPr="009E5255">
        <w:rPr>
          <w:lang w:val="en-AU" w:eastAsia="en-GB"/>
        </w:rPr>
        <w:t>-</w:t>
      </w:r>
      <w:r w:rsidR="004D5572" w:rsidRPr="009E5255">
        <w:rPr>
          <w:lang w:val="en-AU" w:eastAsia="en-GB"/>
        </w:rPr>
        <w:t>system transfer devices</w:t>
      </w:r>
      <w:r w:rsidR="00A457CF" w:rsidRPr="009E5255">
        <w:rPr>
          <w:lang w:val="en-AU" w:eastAsia="en-GB"/>
        </w:rPr>
        <w:t xml:space="preserve"> (CSTD)</w:t>
      </w:r>
      <w:r w:rsidR="004D5572" w:rsidRPr="009E5255">
        <w:rPr>
          <w:lang w:val="en-AU" w:eastAsia="en-GB"/>
        </w:rPr>
        <w:t xml:space="preserve">. </w:t>
      </w:r>
    </w:p>
    <w:p w14:paraId="0B165159" w14:textId="7EE02B08" w:rsidR="006E2061" w:rsidRPr="009E5255" w:rsidRDefault="004D5572" w:rsidP="005A2B78">
      <w:pPr>
        <w:pStyle w:val="ListParagraph"/>
        <w:rPr>
          <w:rFonts w:cstheme="majorHAnsi"/>
          <w:lang w:val="en-AU" w:eastAsia="en-GB"/>
        </w:rPr>
      </w:pPr>
      <w:r w:rsidRPr="009E5255">
        <w:rPr>
          <w:lang w:val="en-AU" w:eastAsia="en-GB"/>
        </w:rPr>
        <w:t xml:space="preserve">The following factors (not related to occupational exposure risk) should be considered when determining preparation and handling recommendations: </w:t>
      </w:r>
      <w:r w:rsidR="00DF3C43" w:rsidRPr="009E5255">
        <w:rPr>
          <w:lang w:val="en-AU" w:eastAsia="en-GB"/>
        </w:rPr>
        <w:t>vial-sharing</w:t>
      </w:r>
      <w:r w:rsidRPr="009E5255">
        <w:rPr>
          <w:lang w:val="en-AU" w:eastAsia="en-GB"/>
        </w:rPr>
        <w:t xml:space="preserve">, complexity of preparation and medication error. </w:t>
      </w:r>
      <w:r w:rsidR="006E2061" w:rsidRPr="009E5255">
        <w:rPr>
          <w:lang w:val="en-AU" w:eastAsia="en-GB"/>
        </w:rPr>
        <w:t xml:space="preserve"> </w:t>
      </w:r>
      <w:r w:rsidRPr="009E5255">
        <w:rPr>
          <w:lang w:val="en-AU" w:eastAsia="en-GB"/>
        </w:rPr>
        <w:t xml:space="preserve">Regarding </w:t>
      </w:r>
      <w:r w:rsidR="00DF3C43" w:rsidRPr="009E5255">
        <w:rPr>
          <w:lang w:val="en-AU" w:eastAsia="en-GB"/>
        </w:rPr>
        <w:t>vial-sharing</w:t>
      </w:r>
      <w:r w:rsidR="00824938" w:rsidRPr="009E5255">
        <w:rPr>
          <w:lang w:val="en-AU" w:eastAsia="en-GB"/>
        </w:rPr>
        <w:t>,</w:t>
      </w:r>
      <w:r w:rsidRPr="009E5255">
        <w:rPr>
          <w:lang w:val="en-AU" w:eastAsia="en-GB"/>
        </w:rPr>
        <w:t xml:space="preserve"> </w:t>
      </w:r>
      <w:r w:rsidR="00824938" w:rsidRPr="009E5255">
        <w:rPr>
          <w:lang w:val="en-AU" w:eastAsia="en-GB"/>
        </w:rPr>
        <w:t>best</w:t>
      </w:r>
      <w:r w:rsidRPr="009E5255">
        <w:rPr>
          <w:lang w:val="en-AU" w:eastAsia="en-GB"/>
        </w:rPr>
        <w:t xml:space="preserve"> practice recommendations and pharmaceutical product information </w:t>
      </w:r>
      <w:r w:rsidR="00824938" w:rsidRPr="009E5255">
        <w:rPr>
          <w:lang w:val="en-AU" w:eastAsia="en-GB"/>
        </w:rPr>
        <w:t>maintain</w:t>
      </w:r>
      <w:r w:rsidRPr="009E5255">
        <w:rPr>
          <w:lang w:val="en-AU" w:eastAsia="en-GB"/>
        </w:rPr>
        <w:t xml:space="preserve"> that opened vials should not be shared. </w:t>
      </w:r>
      <w:r w:rsidR="006E2061" w:rsidRPr="009E5255">
        <w:rPr>
          <w:lang w:val="en-AU" w:eastAsia="en-GB"/>
        </w:rPr>
        <w:t xml:space="preserve"> </w:t>
      </w:r>
      <w:r w:rsidR="00824938" w:rsidRPr="009E5255">
        <w:rPr>
          <w:lang w:val="en-AU" w:eastAsia="en-GB"/>
        </w:rPr>
        <w:t>Stated r</w:t>
      </w:r>
      <w:r w:rsidRPr="009E5255">
        <w:rPr>
          <w:lang w:val="en-AU" w:eastAsia="en-GB"/>
        </w:rPr>
        <w:t xml:space="preserve">isks pertain both to the possibility of cross-contamination between shared vials prepared for immediate use and to the </w:t>
      </w:r>
      <w:r w:rsidR="00824938" w:rsidRPr="009E5255">
        <w:rPr>
          <w:lang w:val="en-AU" w:eastAsia="en-GB"/>
        </w:rPr>
        <w:t>stability, sterility and expiry of</w:t>
      </w:r>
      <w:r w:rsidRPr="009E5255">
        <w:rPr>
          <w:lang w:val="en-AU" w:eastAsia="en-GB"/>
        </w:rPr>
        <w:t xml:space="preserve"> vials </w:t>
      </w:r>
      <w:r w:rsidR="00824938" w:rsidRPr="009E5255">
        <w:rPr>
          <w:lang w:val="en-AU" w:eastAsia="en-GB"/>
        </w:rPr>
        <w:t xml:space="preserve">stored </w:t>
      </w:r>
      <w:r w:rsidRPr="009E5255">
        <w:rPr>
          <w:lang w:val="en-AU" w:eastAsia="en-GB"/>
        </w:rPr>
        <w:t xml:space="preserve">for </w:t>
      </w:r>
      <w:r w:rsidR="00824938" w:rsidRPr="009E5255">
        <w:rPr>
          <w:lang w:val="en-AU" w:eastAsia="en-GB"/>
        </w:rPr>
        <w:t xml:space="preserve">later </w:t>
      </w:r>
      <w:r w:rsidRPr="009E5255">
        <w:rPr>
          <w:lang w:val="en-AU" w:eastAsia="en-GB"/>
        </w:rPr>
        <w:t xml:space="preserve">use. </w:t>
      </w:r>
      <w:r w:rsidR="006E2061" w:rsidRPr="009E5255">
        <w:rPr>
          <w:lang w:val="en-AU" w:eastAsia="en-GB"/>
        </w:rPr>
        <w:t xml:space="preserve"> </w:t>
      </w:r>
      <w:r w:rsidRPr="009E5255">
        <w:rPr>
          <w:lang w:val="en-AU" w:eastAsia="en-GB"/>
        </w:rPr>
        <w:t>Anecdotal evidence from individual institution procedures suggests that only when compounding occurs in a pharmacy under aseptic conditions is it appropriate to vial</w:t>
      </w:r>
      <w:r w:rsidR="00EE5110" w:rsidRPr="009E5255">
        <w:rPr>
          <w:lang w:val="en-AU" w:eastAsia="en-GB"/>
        </w:rPr>
        <w:t>-</w:t>
      </w:r>
      <w:r w:rsidRPr="009E5255">
        <w:rPr>
          <w:lang w:val="en-AU" w:eastAsia="en-GB"/>
        </w:rPr>
        <w:t xml:space="preserve">share. </w:t>
      </w:r>
    </w:p>
    <w:p w14:paraId="54967A4D" w14:textId="3941367B" w:rsidR="006E2061" w:rsidRPr="009E5255" w:rsidRDefault="004D5572" w:rsidP="006E2061">
      <w:pPr>
        <w:rPr>
          <w:lang w:eastAsia="en-GB"/>
        </w:rPr>
      </w:pPr>
      <w:r w:rsidRPr="009E5255">
        <w:rPr>
          <w:lang w:eastAsia="en-GB"/>
        </w:rPr>
        <w:t xml:space="preserve">The authors noted the </w:t>
      </w:r>
      <w:r w:rsidR="009A5F81" w:rsidRPr="009E5255">
        <w:rPr>
          <w:lang w:eastAsia="en-GB"/>
        </w:rPr>
        <w:t>PBS</w:t>
      </w:r>
      <w:r w:rsidRPr="009E5255">
        <w:rPr>
          <w:lang w:eastAsia="en-GB"/>
        </w:rPr>
        <w:t xml:space="preserve"> funding model reimburses costs of chemotherapy drugs based on the most efficient combination of vial</w:t>
      </w:r>
      <w:r w:rsidR="009A5F81" w:rsidRPr="009E5255">
        <w:rPr>
          <w:lang w:eastAsia="en-GB"/>
        </w:rPr>
        <w:t>s to produce a dose</w:t>
      </w:r>
      <w:r w:rsidRPr="009E5255">
        <w:rPr>
          <w:lang w:eastAsia="en-GB"/>
        </w:rPr>
        <w:t xml:space="preserve">. </w:t>
      </w:r>
      <w:r w:rsidR="006E2061" w:rsidRPr="009E5255">
        <w:rPr>
          <w:lang w:eastAsia="en-GB"/>
        </w:rPr>
        <w:t xml:space="preserve"> </w:t>
      </w:r>
      <w:r w:rsidRPr="009E5255">
        <w:rPr>
          <w:lang w:eastAsia="en-GB"/>
        </w:rPr>
        <w:t xml:space="preserve">In some circumstances, this may result in residual volume and may influence a preference towards </w:t>
      </w:r>
      <w:r w:rsidR="00DF3C43" w:rsidRPr="009E5255">
        <w:rPr>
          <w:lang w:eastAsia="en-GB"/>
        </w:rPr>
        <w:t>vial-sharing</w:t>
      </w:r>
      <w:r w:rsidRPr="009E5255">
        <w:rPr>
          <w:lang w:eastAsia="en-GB"/>
        </w:rPr>
        <w:t xml:space="preserve">. </w:t>
      </w:r>
      <w:r w:rsidR="006E2061" w:rsidRPr="009E5255">
        <w:rPr>
          <w:lang w:eastAsia="en-GB"/>
        </w:rPr>
        <w:t xml:space="preserve"> </w:t>
      </w:r>
      <w:r w:rsidRPr="009E5255">
        <w:rPr>
          <w:lang w:eastAsia="en-GB"/>
        </w:rPr>
        <w:t xml:space="preserve">The authors stated that while not recommended by manufacturers and not endorsed by major health and safety bodies, </w:t>
      </w:r>
      <w:r w:rsidR="00DF3C43" w:rsidRPr="009E5255">
        <w:rPr>
          <w:lang w:eastAsia="en-GB"/>
        </w:rPr>
        <w:t>vial-sharing</w:t>
      </w:r>
      <w:r w:rsidRPr="009E5255">
        <w:rPr>
          <w:lang w:eastAsia="en-GB"/>
        </w:rPr>
        <w:t xml:space="preserve"> </w:t>
      </w:r>
      <w:r w:rsidR="009A5F81" w:rsidRPr="009E5255">
        <w:rPr>
          <w:lang w:eastAsia="en-GB"/>
        </w:rPr>
        <w:t>is widely</w:t>
      </w:r>
      <w:r w:rsidRPr="009E5255">
        <w:rPr>
          <w:lang w:eastAsia="en-GB"/>
        </w:rPr>
        <w:t xml:space="preserve"> practice</w:t>
      </w:r>
      <w:r w:rsidR="002C1BB3" w:rsidRPr="009E5255">
        <w:rPr>
          <w:lang w:eastAsia="en-GB"/>
        </w:rPr>
        <w:t>d</w:t>
      </w:r>
      <w:r w:rsidRPr="009E5255">
        <w:rPr>
          <w:lang w:eastAsia="en-GB"/>
        </w:rPr>
        <w:t xml:space="preserve">. </w:t>
      </w:r>
      <w:r w:rsidR="006E2061" w:rsidRPr="009E5255">
        <w:rPr>
          <w:lang w:eastAsia="en-GB"/>
        </w:rPr>
        <w:t xml:space="preserve"> </w:t>
      </w:r>
      <w:r w:rsidRPr="009E5255">
        <w:rPr>
          <w:lang w:eastAsia="en-GB"/>
        </w:rPr>
        <w:t xml:space="preserve">The study recommended that while increasing risks associated with microbial contamination, the practice of </w:t>
      </w:r>
      <w:r w:rsidR="00DF3C43" w:rsidRPr="009E5255">
        <w:rPr>
          <w:lang w:eastAsia="en-GB"/>
        </w:rPr>
        <w:t>vial-sharing</w:t>
      </w:r>
      <w:r w:rsidRPr="009E5255">
        <w:rPr>
          <w:lang w:eastAsia="en-GB"/>
        </w:rPr>
        <w:t xml:space="preserve"> in the preparation of </w:t>
      </w:r>
      <w:r w:rsidR="008F76A2">
        <w:rPr>
          <w:lang w:eastAsia="en-GB"/>
        </w:rPr>
        <w:t>mAbs</w:t>
      </w:r>
      <w:r w:rsidRPr="009E5255">
        <w:rPr>
          <w:lang w:eastAsia="en-GB"/>
        </w:rPr>
        <w:t xml:space="preserve"> is </w:t>
      </w:r>
      <w:r w:rsidR="009A5F81" w:rsidRPr="009E5255">
        <w:rPr>
          <w:lang w:eastAsia="en-GB"/>
        </w:rPr>
        <w:t xml:space="preserve">essentially </w:t>
      </w:r>
      <w:r w:rsidRPr="009E5255">
        <w:rPr>
          <w:lang w:eastAsia="en-GB"/>
        </w:rPr>
        <w:t xml:space="preserve">no different to </w:t>
      </w:r>
      <w:r w:rsidR="00DF3C43" w:rsidRPr="009E5255">
        <w:rPr>
          <w:lang w:eastAsia="en-GB"/>
        </w:rPr>
        <w:t>vial-sharing</w:t>
      </w:r>
      <w:r w:rsidRPr="009E5255">
        <w:rPr>
          <w:lang w:eastAsia="en-GB"/>
        </w:rPr>
        <w:t xml:space="preserve"> </w:t>
      </w:r>
      <w:r w:rsidR="009A5F81" w:rsidRPr="009E5255">
        <w:rPr>
          <w:lang w:eastAsia="en-GB"/>
        </w:rPr>
        <w:t>of</w:t>
      </w:r>
      <w:r w:rsidRPr="009E5255">
        <w:rPr>
          <w:lang w:eastAsia="en-GB"/>
        </w:rPr>
        <w:t xml:space="preserve"> other parenteral medicines</w:t>
      </w:r>
      <w:r w:rsidR="009A5F81" w:rsidRPr="009E5255">
        <w:rPr>
          <w:lang w:eastAsia="en-GB"/>
        </w:rPr>
        <w:t xml:space="preserve">, hence </w:t>
      </w:r>
      <w:r w:rsidRPr="009E5255">
        <w:rPr>
          <w:lang w:eastAsia="en-GB"/>
        </w:rPr>
        <w:t xml:space="preserve">institutions should follow </w:t>
      </w:r>
      <w:r w:rsidR="009A5F81" w:rsidRPr="009E5255">
        <w:rPr>
          <w:lang w:eastAsia="en-GB"/>
        </w:rPr>
        <w:t>extant local</w:t>
      </w:r>
      <w:r w:rsidRPr="009E5255">
        <w:rPr>
          <w:lang w:eastAsia="en-GB"/>
        </w:rPr>
        <w:t xml:space="preserve"> policy relating to this practice.</w:t>
      </w:r>
    </w:p>
    <w:p w14:paraId="149F6C21" w14:textId="10933927" w:rsidR="00125AE4" w:rsidRPr="009E5255" w:rsidRDefault="00D36925" w:rsidP="006E2061">
      <w:pPr>
        <w:rPr>
          <w:lang w:eastAsia="en-GB"/>
        </w:rPr>
      </w:pPr>
      <w:r w:rsidRPr="009E5255">
        <w:rPr>
          <w:lang w:eastAsia="en-GB"/>
        </w:rPr>
        <w:t>Finally, t</w:t>
      </w:r>
      <w:r w:rsidR="004D5572" w:rsidRPr="009E5255">
        <w:rPr>
          <w:lang w:eastAsia="en-GB"/>
        </w:rPr>
        <w:t>he authors recogni</w:t>
      </w:r>
      <w:r w:rsidR="006E2061" w:rsidRPr="009E5255">
        <w:rPr>
          <w:lang w:eastAsia="en-GB"/>
        </w:rPr>
        <w:t>s</w:t>
      </w:r>
      <w:r w:rsidR="004D5572" w:rsidRPr="009E5255">
        <w:rPr>
          <w:lang w:eastAsia="en-GB"/>
        </w:rPr>
        <w:t xml:space="preserve">ed </w:t>
      </w:r>
      <w:r w:rsidR="00CC378B" w:rsidRPr="009E5255">
        <w:rPr>
          <w:lang w:eastAsia="en-GB"/>
        </w:rPr>
        <w:t>that</w:t>
      </w:r>
      <w:r w:rsidR="000804BC">
        <w:rPr>
          <w:lang w:eastAsia="en-GB"/>
        </w:rPr>
        <w:t xml:space="preserve"> mAb </w:t>
      </w:r>
      <w:r w:rsidR="004D5572" w:rsidRPr="009E5255">
        <w:rPr>
          <w:lang w:eastAsia="en-GB"/>
        </w:rPr>
        <w:t>preparation involv</w:t>
      </w:r>
      <w:r w:rsidR="00CC378B" w:rsidRPr="009E5255">
        <w:rPr>
          <w:lang w:eastAsia="en-GB"/>
        </w:rPr>
        <w:t>es</w:t>
      </w:r>
      <w:r w:rsidR="004D5572" w:rsidRPr="009E5255">
        <w:rPr>
          <w:lang w:eastAsia="en-GB"/>
        </w:rPr>
        <w:t xml:space="preserve"> </w:t>
      </w:r>
      <w:r w:rsidR="00CC378B" w:rsidRPr="009E5255">
        <w:rPr>
          <w:lang w:eastAsia="en-GB"/>
        </w:rPr>
        <w:t xml:space="preserve">numerous </w:t>
      </w:r>
      <w:r w:rsidR="004D5572" w:rsidRPr="009E5255">
        <w:rPr>
          <w:lang w:eastAsia="en-GB"/>
        </w:rPr>
        <w:t xml:space="preserve">complex techniques and manipulations that may result in error </w:t>
      </w:r>
      <w:r w:rsidR="00CC378B" w:rsidRPr="009E5255">
        <w:rPr>
          <w:lang w:eastAsia="en-GB"/>
        </w:rPr>
        <w:t>when</w:t>
      </w:r>
      <w:r w:rsidR="004D5572" w:rsidRPr="009E5255">
        <w:rPr>
          <w:lang w:eastAsia="en-GB"/>
        </w:rPr>
        <w:t xml:space="preserve"> </w:t>
      </w:r>
      <w:r w:rsidR="00CC378B" w:rsidRPr="009E5255">
        <w:rPr>
          <w:lang w:eastAsia="en-GB"/>
        </w:rPr>
        <w:t>undertaken</w:t>
      </w:r>
      <w:r w:rsidR="004D5572" w:rsidRPr="009E5255">
        <w:rPr>
          <w:lang w:eastAsia="en-GB"/>
        </w:rPr>
        <w:t xml:space="preserve"> by inexperienced staff</w:t>
      </w:r>
      <w:r w:rsidR="00CC378B" w:rsidRPr="009E5255">
        <w:rPr>
          <w:lang w:eastAsia="en-GB"/>
        </w:rPr>
        <w:t xml:space="preserve">. </w:t>
      </w:r>
      <w:r w:rsidR="004D5572" w:rsidRPr="009E5255">
        <w:rPr>
          <w:lang w:eastAsia="en-GB"/>
        </w:rPr>
        <w:t xml:space="preserve"> </w:t>
      </w:r>
      <w:r w:rsidR="00CC378B" w:rsidRPr="009E5255">
        <w:rPr>
          <w:lang w:eastAsia="en-GB"/>
        </w:rPr>
        <w:t>They</w:t>
      </w:r>
      <w:r w:rsidR="004D5572" w:rsidRPr="009E5255">
        <w:rPr>
          <w:lang w:eastAsia="en-GB"/>
        </w:rPr>
        <w:t xml:space="preserve"> recommended that complex (i.e.</w:t>
      </w:r>
      <w:r w:rsidR="00CC378B" w:rsidRPr="009E5255">
        <w:rPr>
          <w:lang w:eastAsia="en-GB"/>
        </w:rPr>
        <w:t>,</w:t>
      </w:r>
      <w:r w:rsidR="004D5572" w:rsidRPr="009E5255">
        <w:rPr>
          <w:lang w:eastAsia="en-GB"/>
        </w:rPr>
        <w:t xml:space="preserve"> gentle agitation) or multiple</w:t>
      </w:r>
      <w:r w:rsidR="00CC378B" w:rsidRPr="009E5255">
        <w:rPr>
          <w:lang w:eastAsia="en-GB"/>
        </w:rPr>
        <w:t>-</w:t>
      </w:r>
      <w:r w:rsidR="004D5572" w:rsidRPr="009E5255">
        <w:rPr>
          <w:lang w:eastAsia="en-GB"/>
        </w:rPr>
        <w:t>vial (i.e.</w:t>
      </w:r>
      <w:r w:rsidR="00CC378B" w:rsidRPr="009E5255">
        <w:rPr>
          <w:lang w:eastAsia="en-GB"/>
        </w:rPr>
        <w:t>,</w:t>
      </w:r>
      <w:r w:rsidR="004D5572" w:rsidRPr="009E5255">
        <w:rPr>
          <w:lang w:eastAsia="en-GB"/>
        </w:rPr>
        <w:t xml:space="preserve"> &gt;3 vials) preparations </w:t>
      </w:r>
      <w:r w:rsidR="00CC378B" w:rsidRPr="009E5255">
        <w:rPr>
          <w:lang w:eastAsia="en-GB"/>
        </w:rPr>
        <w:t>should be reserved for well-trained,</w:t>
      </w:r>
      <w:r w:rsidR="004D5572" w:rsidRPr="009E5255">
        <w:rPr>
          <w:lang w:eastAsia="en-GB"/>
        </w:rPr>
        <w:t xml:space="preserve"> experienced</w:t>
      </w:r>
      <w:r w:rsidR="00CC378B" w:rsidRPr="009E5255">
        <w:rPr>
          <w:lang w:eastAsia="en-GB"/>
        </w:rPr>
        <w:t xml:space="preserve"> staff</w:t>
      </w:r>
      <w:r w:rsidR="004D5572" w:rsidRPr="009E5255">
        <w:rPr>
          <w:lang w:eastAsia="en-GB"/>
        </w:rPr>
        <w:t>.</w:t>
      </w:r>
      <w:r w:rsidR="006E2061" w:rsidRPr="009E5255">
        <w:rPr>
          <w:lang w:eastAsia="en-GB"/>
        </w:rPr>
        <w:t xml:space="preserve"> </w:t>
      </w:r>
      <w:r w:rsidR="004D5572" w:rsidRPr="009E5255">
        <w:rPr>
          <w:lang w:eastAsia="en-GB"/>
        </w:rPr>
        <w:t xml:space="preserve"> In some institutions, this may be achieved in the ward environment, while in other</w:t>
      </w:r>
      <w:r w:rsidRPr="009E5255">
        <w:rPr>
          <w:lang w:eastAsia="en-GB"/>
        </w:rPr>
        <w:t>s</w:t>
      </w:r>
      <w:r w:rsidR="004D5572" w:rsidRPr="009E5255">
        <w:rPr>
          <w:lang w:eastAsia="en-GB"/>
        </w:rPr>
        <w:t xml:space="preserve">, a </w:t>
      </w:r>
      <w:r w:rsidRPr="009E5255">
        <w:rPr>
          <w:lang w:eastAsia="en-GB"/>
        </w:rPr>
        <w:t xml:space="preserve">pharmacy cleanroom or similar </w:t>
      </w:r>
      <w:r w:rsidR="004D5572" w:rsidRPr="009E5255">
        <w:rPr>
          <w:lang w:eastAsia="en-GB"/>
        </w:rPr>
        <w:t>controlled manufacturing environmen</w:t>
      </w:r>
      <w:r w:rsidRPr="009E5255">
        <w:rPr>
          <w:lang w:eastAsia="en-GB"/>
        </w:rPr>
        <w:t>t may be required</w:t>
      </w:r>
      <w:r w:rsidR="004D5572" w:rsidRPr="009E5255">
        <w:rPr>
          <w:lang w:eastAsia="en-GB"/>
        </w:rPr>
        <w:t>.</w:t>
      </w:r>
    </w:p>
    <w:p w14:paraId="709566E2" w14:textId="716ACE6A" w:rsidR="007D4625" w:rsidRPr="009E5255" w:rsidRDefault="007D4625" w:rsidP="00AB050C">
      <w:pPr>
        <w:pStyle w:val="Heading2"/>
        <w:ind w:left="567"/>
      </w:pPr>
      <w:bookmarkStart w:id="262" w:name="_Toc144886248"/>
      <w:r w:rsidRPr="009E5255">
        <w:t xml:space="preserve">Quantitative analysis of </w:t>
      </w:r>
      <w:r w:rsidR="00D5771E" w:rsidRPr="009E5255">
        <w:t>a</w:t>
      </w:r>
      <w:r w:rsidR="00D80488" w:rsidRPr="009E5255">
        <w:t xml:space="preserve">ccess and </w:t>
      </w:r>
      <w:r w:rsidR="00D5771E" w:rsidRPr="009E5255">
        <w:t>s</w:t>
      </w:r>
      <w:r w:rsidR="00D80488" w:rsidRPr="009E5255">
        <w:t xml:space="preserve">afety </w:t>
      </w:r>
      <w:r w:rsidR="00D5771E" w:rsidRPr="009E5255">
        <w:t>d</w:t>
      </w:r>
      <w:r w:rsidR="00D80488" w:rsidRPr="009E5255">
        <w:t>ata</w:t>
      </w:r>
      <w:bookmarkEnd w:id="262"/>
    </w:p>
    <w:p w14:paraId="0F618624" w14:textId="50419F9E" w:rsidR="009167C9" w:rsidRPr="009E5255" w:rsidRDefault="005E31EA" w:rsidP="005A2B78">
      <w:pPr>
        <w:pStyle w:val="Heading3"/>
      </w:pPr>
      <w:bookmarkStart w:id="263" w:name="_Toc144886249"/>
      <w:r w:rsidRPr="009E5255">
        <w:t xml:space="preserve">Who is </w:t>
      </w:r>
      <w:r w:rsidR="00AF5E24" w:rsidRPr="009E5255">
        <w:t>us</w:t>
      </w:r>
      <w:r w:rsidRPr="009E5255">
        <w:t xml:space="preserve">ing EFC </w:t>
      </w:r>
      <w:r w:rsidR="00AF5E24" w:rsidRPr="009E5255">
        <w:t>m</w:t>
      </w:r>
      <w:r w:rsidRPr="009E5255">
        <w:t>edicines</w:t>
      </w:r>
      <w:r w:rsidR="00AF5E24" w:rsidRPr="009E5255">
        <w:t>?</w:t>
      </w:r>
      <w:bookmarkEnd w:id="263"/>
      <w:r w:rsidRPr="009E5255">
        <w:t xml:space="preserve"> </w:t>
      </w:r>
    </w:p>
    <w:p w14:paraId="20BEEBC3" w14:textId="4B299807" w:rsidR="00F44D92" w:rsidRPr="009E5255" w:rsidRDefault="005F7557" w:rsidP="005F7557">
      <w:r w:rsidRPr="009E5255">
        <w:t>Line</w:t>
      </w:r>
      <w:r w:rsidR="00A56E53" w:rsidRPr="009E5255">
        <w:t>-</w:t>
      </w:r>
      <w:r w:rsidRPr="009E5255">
        <w:t>level data on the PBS claims data for EFC medicines (Schedule 1 and 2) for the period 1</w:t>
      </w:r>
      <w:r w:rsidRPr="009E5255">
        <w:rPr>
          <w:vertAlign w:val="superscript"/>
        </w:rPr>
        <w:t>st</w:t>
      </w:r>
      <w:r w:rsidRPr="009E5255">
        <w:t xml:space="preserve"> July 2016 to 30</w:t>
      </w:r>
      <w:r w:rsidRPr="009E5255">
        <w:rPr>
          <w:vertAlign w:val="superscript"/>
        </w:rPr>
        <w:t>th</w:t>
      </w:r>
      <w:r w:rsidRPr="009E5255">
        <w:t xml:space="preserve"> June 2021 were obtained from the Department of Health.  A total of 6,303,730 dispensing records were provided</w:t>
      </w:r>
      <w:r w:rsidR="00A56E53" w:rsidRPr="009E5255">
        <w:t>,</w:t>
      </w:r>
      <w:r w:rsidRPr="009E5255">
        <w:t xml:space="preserve"> which pertained to 27</w:t>
      </w:r>
      <w:r w:rsidR="00066AC5" w:rsidRPr="009E5255">
        <w:t>0</w:t>
      </w:r>
      <w:r w:rsidRPr="009E5255">
        <w:t>,676 unique patient records.  Information from those data on patients’ age, concessional status and access to care with respect to distance</w:t>
      </w:r>
      <w:r w:rsidR="00A56E53" w:rsidRPr="009E5255">
        <w:t xml:space="preserve"> travelled</w:t>
      </w:r>
      <w:r w:rsidRPr="009E5255">
        <w:t xml:space="preserve"> is summarised in this section (details of the dataset and analyses are provided in </w:t>
      </w:r>
      <w:r w:rsidR="00F44D92" w:rsidRPr="009E5255">
        <w:fldChar w:fldCharType="begin"/>
      </w:r>
      <w:r w:rsidR="00F44D92" w:rsidRPr="009E5255">
        <w:instrText xml:space="preserve"> REF _Ref90045768 \h </w:instrText>
      </w:r>
      <w:r w:rsidR="00F44D92" w:rsidRPr="009E5255">
        <w:fldChar w:fldCharType="separate"/>
      </w:r>
      <w:r w:rsidR="000C766B" w:rsidRPr="009E5255">
        <w:t xml:space="preserve">Appendix </w:t>
      </w:r>
      <w:r w:rsidR="000C766B">
        <w:rPr>
          <w:noProof/>
        </w:rPr>
        <w:t>6</w:t>
      </w:r>
      <w:r w:rsidR="00F44D92" w:rsidRPr="009E5255">
        <w:fldChar w:fldCharType="end"/>
      </w:r>
      <w:r w:rsidR="00166E36">
        <w:t>; a</w:t>
      </w:r>
      <w:r w:rsidR="001E1680" w:rsidRPr="001E1680">
        <w:t xml:space="preserve"> detailed geospatial analysis of patient access to EFC</w:t>
      </w:r>
      <w:r w:rsidR="001E1680">
        <w:t xml:space="preserve">-related </w:t>
      </w:r>
      <w:r w:rsidR="001E1680" w:rsidRPr="001E1680">
        <w:t>health services is provided at</w:t>
      </w:r>
      <w:r w:rsidR="001E1680">
        <w:t xml:space="preserve"> </w:t>
      </w:r>
      <w:r w:rsidR="001E1680">
        <w:fldChar w:fldCharType="begin"/>
      </w:r>
      <w:r w:rsidR="001E1680">
        <w:instrText xml:space="preserve"> REF _Ref125462582 \h </w:instrText>
      </w:r>
      <w:r w:rsidR="001E1680">
        <w:fldChar w:fldCharType="separate"/>
      </w:r>
      <w:r w:rsidR="000C766B" w:rsidRPr="009E5255">
        <w:t xml:space="preserve">Appendix </w:t>
      </w:r>
      <w:r w:rsidR="000C766B">
        <w:rPr>
          <w:noProof/>
        </w:rPr>
        <w:t>7</w:t>
      </w:r>
      <w:r w:rsidR="001E1680">
        <w:fldChar w:fldCharType="end"/>
      </w:r>
      <w:r w:rsidR="00166E36">
        <w:t>).</w:t>
      </w:r>
    </w:p>
    <w:p w14:paraId="3C4AA880" w14:textId="1117BC39" w:rsidR="005F7557" w:rsidRPr="009E5255" w:rsidRDefault="005F7557" w:rsidP="005F7557">
      <w:r w:rsidRPr="009E5255">
        <w:t xml:space="preserve">The mean age of patients at the date of dispensing PBS items for the overall period (July 2016 to June 2021) was 62.7 years for Schedule 1 medicines and 61.5 years for Schedule 2 medicines.  Use was described by age cohorts for each medicine (see </w:t>
      </w:r>
      <w:r w:rsidRPr="009E5255">
        <w:fldChar w:fldCharType="begin"/>
      </w:r>
      <w:r w:rsidRPr="009E5255">
        <w:instrText xml:space="preserve"> REF _Ref88041054 \h </w:instrText>
      </w:r>
      <w:r w:rsidRPr="009E5255">
        <w:fldChar w:fldCharType="separate"/>
      </w:r>
      <w:r w:rsidR="000C766B" w:rsidRPr="009E5255">
        <w:t xml:space="preserve">Figure </w:t>
      </w:r>
      <w:r w:rsidR="000C766B">
        <w:rPr>
          <w:noProof/>
        </w:rPr>
        <w:t>20</w:t>
      </w:r>
      <w:r w:rsidRPr="009E5255">
        <w:fldChar w:fldCharType="end"/>
      </w:r>
      <w:r w:rsidRPr="009E5255">
        <w:t xml:space="preserve">).  In children, the most commonly used medicines were vincristine (35%), methotrexate (23%) and cytarabine (11.7%).  These medicines are commonly used for leukemias and lymphomas.  In young adults, the most commonly used medicines are etoposide (12%), doxorubicin (9%) and cisplatin (8%), which are used to treat a variety of cancers.  </w:t>
      </w:r>
    </w:p>
    <w:p w14:paraId="172F1A02" w14:textId="77777777" w:rsidR="005F7557" w:rsidRPr="009E5255" w:rsidRDefault="005F7557" w:rsidP="005F7557">
      <w:r w:rsidRPr="009E5255">
        <w:t xml:space="preserve">In the 35-44, 45-54, 55-64 and 65-74 age cohorts, the most commonly used medicines were fluorouracil, paclitaxel, gemcitabine and trastuzumab.  These medicines are used in the treatment of a variety of cancers, including colorectal, pancreatic, and hormone-sensitive cancers such as breast, cancer.  In patients aged 85 years and over, the most commonly used medicines were pembrolizumab (10%), rituximab (9%), bortezomib (9%).  These medicines are most commonly used to treat blood cancers and solid tumours.  </w:t>
      </w:r>
    </w:p>
    <w:p w14:paraId="3E3CF814" w14:textId="77777777" w:rsidR="005F7557" w:rsidRPr="009E5255" w:rsidRDefault="005F7557" w:rsidP="005F7557">
      <w:pPr>
        <w:sectPr w:rsidR="005F7557" w:rsidRPr="009E5255" w:rsidSect="000C0B17">
          <w:pgSz w:w="11906" w:h="16838"/>
          <w:pgMar w:top="1440" w:right="1440" w:bottom="1440" w:left="1440" w:header="709" w:footer="709" w:gutter="0"/>
          <w:cols w:space="708"/>
          <w:docGrid w:linePitch="360"/>
        </w:sectPr>
      </w:pPr>
    </w:p>
    <w:p w14:paraId="32C02D54" w14:textId="472EC25A" w:rsidR="005F7557" w:rsidRPr="009E5255" w:rsidRDefault="005F7557" w:rsidP="00214FB7">
      <w:pPr>
        <w:pStyle w:val="Caption"/>
      </w:pPr>
      <w:bookmarkStart w:id="264" w:name="_Ref88041054"/>
      <w:bookmarkStart w:id="265" w:name="_Toc125463728"/>
      <w:r w:rsidRPr="009E5255">
        <w:t xml:space="preserve">Figure </w:t>
      </w:r>
      <w:r w:rsidR="00E36C93">
        <w:fldChar w:fldCharType="begin"/>
      </w:r>
      <w:r w:rsidR="00E36C93">
        <w:instrText xml:space="preserve"> SEQ Figure \* ARABIC </w:instrText>
      </w:r>
      <w:r w:rsidR="00E36C93">
        <w:fldChar w:fldCharType="separate"/>
      </w:r>
      <w:r w:rsidR="000C766B">
        <w:rPr>
          <w:noProof/>
        </w:rPr>
        <w:t>20</w:t>
      </w:r>
      <w:r w:rsidR="00E36C93">
        <w:rPr>
          <w:noProof/>
        </w:rPr>
        <w:fldChar w:fldCharType="end"/>
      </w:r>
      <w:bookmarkEnd w:id="264"/>
      <w:r w:rsidRPr="009E5255">
        <w:t xml:space="preserve">.  EFC </w:t>
      </w:r>
      <w:r w:rsidR="00D53EEC" w:rsidRPr="009E5255">
        <w:t>consumers by age and molecule</w:t>
      </w:r>
      <w:r w:rsidRPr="009E5255">
        <w:t xml:space="preserve"> </w:t>
      </w:r>
      <w:r w:rsidR="00D53EEC" w:rsidRPr="009E5255">
        <w:t>(</w:t>
      </w:r>
      <w:r w:rsidRPr="009E5255">
        <w:t>July 2016</w:t>
      </w:r>
      <w:r w:rsidR="00D5771E" w:rsidRPr="009E5255">
        <w:t xml:space="preserve"> </w:t>
      </w:r>
      <w:r w:rsidR="00D53EEC" w:rsidRPr="009E5255">
        <w:t>-</w:t>
      </w:r>
      <w:r w:rsidR="00D5771E" w:rsidRPr="009E5255">
        <w:t xml:space="preserve"> </w:t>
      </w:r>
      <w:r w:rsidRPr="009E5255">
        <w:t>June 2021</w:t>
      </w:r>
      <w:r w:rsidR="00D53EEC" w:rsidRPr="009E5255">
        <w:t>)</w:t>
      </w:r>
      <w:bookmarkEnd w:id="265"/>
    </w:p>
    <w:p w14:paraId="1197B07B" w14:textId="77777777" w:rsidR="005F7557" w:rsidRPr="009E5255" w:rsidRDefault="005F7557" w:rsidP="005F7557">
      <w:pPr>
        <w:pStyle w:val="NoSpacing"/>
        <w:rPr>
          <w:noProof/>
        </w:rPr>
      </w:pPr>
      <w:r w:rsidRPr="009E5255">
        <w:rPr>
          <w:noProof/>
        </w:rPr>
        <w:drawing>
          <wp:inline distT="0" distB="0" distL="0" distR="0" wp14:anchorId="0A054E33" wp14:editId="63BC0F92">
            <wp:extent cx="8164083" cy="4732454"/>
            <wp:effectExtent l="0" t="0" r="2540" b="5080"/>
            <wp:docPr id="11" name="Graphic 11" descr="Colour bar chart of the EFC consumers by age and molecule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descr="Colour bar chart of the EFC consumers by age and molecule from July 2016 to June 2021"/>
                    <pic:cNvPicPr/>
                  </pic:nvPicPr>
                  <pic:blipFill>
                    <a:blip r:embed="rId52">
                      <a:extLst>
                        <a:ext uri="{96DAC541-7B7A-43D3-8B79-37D633B846F1}">
                          <asvg:svgBlip xmlns:asvg="http://schemas.microsoft.com/office/drawing/2016/SVG/main" r:embed="rId53"/>
                        </a:ext>
                      </a:extLst>
                    </a:blip>
                    <a:stretch>
                      <a:fillRect/>
                    </a:stretch>
                  </pic:blipFill>
                  <pic:spPr>
                    <a:xfrm>
                      <a:off x="0" y="0"/>
                      <a:ext cx="8166880" cy="4734075"/>
                    </a:xfrm>
                    <a:prstGeom prst="rect">
                      <a:avLst/>
                    </a:prstGeom>
                  </pic:spPr>
                </pic:pic>
              </a:graphicData>
            </a:graphic>
          </wp:inline>
        </w:drawing>
      </w:r>
    </w:p>
    <w:p w14:paraId="035A24AC" w14:textId="7D918F8E" w:rsidR="005F7557" w:rsidRPr="009E5255" w:rsidRDefault="005F7557" w:rsidP="003A6F1A">
      <w:pPr>
        <w:pStyle w:val="TableNotes"/>
      </w:pPr>
      <w:r w:rsidRPr="009E5255">
        <w:t>Source:</w:t>
      </w:r>
      <w:r w:rsidRPr="009E5255">
        <w:tab/>
        <w:t>Prepared for this Review using PBS Line Level Data, see</w:t>
      </w:r>
      <w:r w:rsidRPr="009E5255">
        <w:rPr>
          <w:color w:val="FF0000"/>
        </w:rPr>
        <w:t xml:space="preserve"> </w:t>
      </w:r>
      <w:r w:rsidR="00F44D92" w:rsidRPr="009E5255">
        <w:fldChar w:fldCharType="begin"/>
      </w:r>
      <w:r w:rsidR="00F44D92" w:rsidRPr="009E5255">
        <w:instrText xml:space="preserve"> REF _Ref90045768 \h </w:instrText>
      </w:r>
      <w:r w:rsidR="00F44D92" w:rsidRPr="009E5255">
        <w:fldChar w:fldCharType="separate"/>
      </w:r>
      <w:r w:rsidR="000C766B" w:rsidRPr="009E5255">
        <w:t xml:space="preserve">Appendix </w:t>
      </w:r>
      <w:r w:rsidR="000C766B">
        <w:rPr>
          <w:noProof/>
        </w:rPr>
        <w:t>6</w:t>
      </w:r>
      <w:r w:rsidR="00F44D92" w:rsidRPr="009E5255">
        <w:fldChar w:fldCharType="end"/>
      </w:r>
    </w:p>
    <w:p w14:paraId="343D80A0" w14:textId="77777777" w:rsidR="005F7557" w:rsidRPr="009E5255" w:rsidRDefault="005F7557" w:rsidP="005F7557">
      <w:pPr>
        <w:pStyle w:val="NoSpacing"/>
        <w:sectPr w:rsidR="005F7557" w:rsidRPr="009E5255" w:rsidSect="000C0B17">
          <w:pgSz w:w="16838" w:h="11906" w:orient="landscape"/>
          <w:pgMar w:top="1440" w:right="1440" w:bottom="1440" w:left="1440" w:header="709" w:footer="709" w:gutter="0"/>
          <w:cols w:space="708"/>
          <w:docGrid w:linePitch="360"/>
        </w:sectPr>
      </w:pPr>
    </w:p>
    <w:p w14:paraId="367C3F0F" w14:textId="77777777" w:rsidR="005F7557" w:rsidRPr="009E5255" w:rsidRDefault="005F7557" w:rsidP="005F7557">
      <w:pPr>
        <w:rPr>
          <w:lang w:eastAsia="en-GB"/>
        </w:rPr>
      </w:pPr>
    </w:p>
    <w:p w14:paraId="30FB6D50" w14:textId="2DB8B54B" w:rsidR="005F7557" w:rsidRPr="009E5255" w:rsidRDefault="005F7557" w:rsidP="00AF5E24">
      <w:pPr>
        <w:rPr>
          <w:lang w:eastAsia="en-GB"/>
        </w:rPr>
      </w:pPr>
      <w:r w:rsidRPr="009E5255">
        <w:rPr>
          <w:lang w:eastAsia="en-GB"/>
        </w:rPr>
        <w:t xml:space="preserve">Overall, states with the largest populations had the greatest consumption of EFC medicines; the consumption of EFC medicines by each state is proportional to the size of the population (see </w:t>
      </w:r>
      <w:r w:rsidRPr="009E5255">
        <w:rPr>
          <w:lang w:eastAsia="en-GB"/>
        </w:rPr>
        <w:fldChar w:fldCharType="begin"/>
      </w:r>
      <w:r w:rsidRPr="009E5255">
        <w:rPr>
          <w:lang w:eastAsia="en-GB"/>
        </w:rPr>
        <w:instrText xml:space="preserve"> REF _Ref88056918 \h </w:instrText>
      </w:r>
      <w:r w:rsidRPr="009E5255">
        <w:rPr>
          <w:lang w:eastAsia="en-GB"/>
        </w:rPr>
      </w:r>
      <w:r w:rsidRPr="009E5255">
        <w:rPr>
          <w:lang w:eastAsia="en-GB"/>
        </w:rPr>
        <w:fldChar w:fldCharType="separate"/>
      </w:r>
      <w:r w:rsidR="000C766B" w:rsidRPr="009E5255">
        <w:t xml:space="preserve">Figure </w:t>
      </w:r>
      <w:r w:rsidR="000C766B">
        <w:rPr>
          <w:noProof/>
        </w:rPr>
        <w:t>21</w:t>
      </w:r>
      <w:r w:rsidRPr="009E5255">
        <w:rPr>
          <w:lang w:eastAsia="en-GB"/>
        </w:rPr>
        <w:fldChar w:fldCharType="end"/>
      </w:r>
      <w:r w:rsidRPr="009E5255">
        <w:rPr>
          <w:lang w:eastAsia="en-GB"/>
        </w:rPr>
        <w:t xml:space="preserve">).  Use of cancer medicines was highest in New South Wales and Victoria and lowest in the Northern Territory and the Australian Capital Territory.  </w:t>
      </w:r>
    </w:p>
    <w:p w14:paraId="389D6EDA" w14:textId="5BD4DF6A" w:rsidR="005F7557" w:rsidRPr="009E5255" w:rsidRDefault="005F7557" w:rsidP="00214FB7">
      <w:pPr>
        <w:pStyle w:val="Caption"/>
      </w:pPr>
      <w:bookmarkStart w:id="266" w:name="_Ref88056918"/>
      <w:bookmarkStart w:id="267" w:name="_Toc125463729"/>
      <w:r w:rsidRPr="009E5255">
        <w:t xml:space="preserve">Figure </w:t>
      </w:r>
      <w:r w:rsidR="00E36C93">
        <w:fldChar w:fldCharType="begin"/>
      </w:r>
      <w:r w:rsidR="00E36C93">
        <w:instrText xml:space="preserve"> SEQ Figure \* ARABIC </w:instrText>
      </w:r>
      <w:r w:rsidR="00E36C93">
        <w:fldChar w:fldCharType="separate"/>
      </w:r>
      <w:r w:rsidR="000C766B">
        <w:rPr>
          <w:noProof/>
        </w:rPr>
        <w:t>21</w:t>
      </w:r>
      <w:r w:rsidR="00E36C93">
        <w:rPr>
          <w:noProof/>
        </w:rPr>
        <w:fldChar w:fldCharType="end"/>
      </w:r>
      <w:bookmarkEnd w:id="266"/>
      <w:r w:rsidRPr="009E5255">
        <w:t xml:space="preserve">. </w:t>
      </w:r>
      <w:r w:rsidR="00A1113A" w:rsidRPr="009E5255">
        <w:t>D</w:t>
      </w:r>
      <w:r w:rsidRPr="009E5255">
        <w:t>istribution</w:t>
      </w:r>
      <w:r w:rsidR="00DD3BC4" w:rsidRPr="009E5255">
        <w:t xml:space="preserve"> (by volume)</w:t>
      </w:r>
      <w:r w:rsidRPr="009E5255">
        <w:t xml:space="preserve"> </w:t>
      </w:r>
      <w:r w:rsidR="00B97CD2" w:rsidRPr="009E5255">
        <w:t xml:space="preserve">of EFC </w:t>
      </w:r>
      <w:r w:rsidR="000E23E5" w:rsidRPr="009E5255">
        <w:t>items</w:t>
      </w:r>
      <w:r w:rsidR="000A0A33" w:rsidRPr="009E5255">
        <w:t xml:space="preserve"> by</w:t>
      </w:r>
      <w:r w:rsidR="00DD3BC4" w:rsidRPr="009E5255">
        <w:t xml:space="preserve"> State</w:t>
      </w:r>
      <w:r w:rsidR="00B97CD2" w:rsidRPr="009E5255">
        <w:t xml:space="preserve"> and </w:t>
      </w:r>
      <w:r w:rsidR="00DD3BC4" w:rsidRPr="009E5255">
        <w:t>Territory (</w:t>
      </w:r>
      <w:r w:rsidRPr="009E5255">
        <w:t>July 2016</w:t>
      </w:r>
      <w:r w:rsidR="00D5771E" w:rsidRPr="009E5255">
        <w:t xml:space="preserve"> </w:t>
      </w:r>
      <w:r w:rsidR="00DD3BC4" w:rsidRPr="009E5255">
        <w:t>-</w:t>
      </w:r>
      <w:r w:rsidR="00D5771E" w:rsidRPr="009E5255">
        <w:t xml:space="preserve"> </w:t>
      </w:r>
      <w:r w:rsidRPr="009E5255">
        <w:t>June 2021)</w:t>
      </w:r>
      <w:bookmarkEnd w:id="267"/>
    </w:p>
    <w:p w14:paraId="0A6AD722" w14:textId="3EF99F37" w:rsidR="002C5070" w:rsidRPr="009E5255" w:rsidRDefault="00361618" w:rsidP="002C5070">
      <w:r w:rsidRPr="009E5255">
        <w:rPr>
          <w:noProof/>
        </w:rPr>
        <w:drawing>
          <wp:inline distT="0" distB="0" distL="0" distR="0" wp14:anchorId="095DE6F6" wp14:editId="57C07199">
            <wp:extent cx="5728335" cy="5411470"/>
            <wp:effectExtent l="0" t="0" r="0" b="0"/>
            <wp:docPr id="227" name="Picture 227" descr="an area graph showing the distribution of EFC items by state and territory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an area graph showing the distribution of EFC items by state and territory from July 2016 to June 202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28335" cy="5411470"/>
                    </a:xfrm>
                    <a:prstGeom prst="rect">
                      <a:avLst/>
                    </a:prstGeom>
                  </pic:spPr>
                </pic:pic>
              </a:graphicData>
            </a:graphic>
          </wp:inline>
        </w:drawing>
      </w:r>
    </w:p>
    <w:p w14:paraId="7D8E29C6" w14:textId="2A94CCD5" w:rsidR="005F7557" w:rsidRPr="009E5255" w:rsidRDefault="005F7557" w:rsidP="002C5070">
      <w:pPr>
        <w:pStyle w:val="TableNotes"/>
      </w:pPr>
      <w:r w:rsidRPr="009E5255">
        <w:t xml:space="preserve"> Source:</w:t>
      </w:r>
      <w:r w:rsidRPr="009E5255">
        <w:tab/>
        <w:t>Prepared for this Review using PBS Line Level Data, see</w:t>
      </w:r>
      <w:r w:rsidRPr="009E5255">
        <w:rPr>
          <w:color w:val="FF0000"/>
        </w:rPr>
        <w:t xml:space="preserve"> </w:t>
      </w:r>
      <w:r w:rsidR="00F44D92" w:rsidRPr="009E5255">
        <w:fldChar w:fldCharType="begin"/>
      </w:r>
      <w:r w:rsidR="00F44D92" w:rsidRPr="009E5255">
        <w:instrText xml:space="preserve"> REF _Ref90045768 \h </w:instrText>
      </w:r>
      <w:r w:rsidR="00F44D92" w:rsidRPr="009E5255">
        <w:fldChar w:fldCharType="separate"/>
      </w:r>
      <w:r w:rsidR="000C766B" w:rsidRPr="009E5255">
        <w:t xml:space="preserve">Appendix </w:t>
      </w:r>
      <w:r w:rsidR="000C766B">
        <w:rPr>
          <w:noProof/>
        </w:rPr>
        <w:t>6</w:t>
      </w:r>
      <w:r w:rsidR="00F44D92" w:rsidRPr="009E5255">
        <w:fldChar w:fldCharType="end"/>
      </w:r>
    </w:p>
    <w:p w14:paraId="51E58046" w14:textId="21DC360E" w:rsidR="005F7557" w:rsidRPr="009E5255" w:rsidRDefault="005F7557" w:rsidP="00CA5EF6">
      <w:pPr>
        <w:pStyle w:val="SubHead-NotNumbered"/>
        <w:rPr>
          <w:u w:val="single"/>
          <w:lang w:eastAsia="en-GB"/>
        </w:rPr>
      </w:pPr>
      <w:r w:rsidRPr="009E5255">
        <w:rPr>
          <w:u w:val="single"/>
          <w:lang w:eastAsia="en-GB"/>
        </w:rPr>
        <w:t xml:space="preserve">Regional </w:t>
      </w:r>
      <w:r w:rsidR="00D5771E" w:rsidRPr="009E5255">
        <w:rPr>
          <w:u w:val="single"/>
          <w:lang w:eastAsia="en-GB"/>
        </w:rPr>
        <w:t>d</w:t>
      </w:r>
      <w:r w:rsidRPr="009E5255">
        <w:rPr>
          <w:u w:val="single"/>
          <w:lang w:eastAsia="en-GB"/>
        </w:rPr>
        <w:t xml:space="preserve">istribution of </w:t>
      </w:r>
      <w:r w:rsidR="00D5771E" w:rsidRPr="009E5255">
        <w:rPr>
          <w:u w:val="single"/>
          <w:lang w:eastAsia="en-GB"/>
        </w:rPr>
        <w:t>d</w:t>
      </w:r>
      <w:r w:rsidRPr="009E5255">
        <w:rPr>
          <w:u w:val="single"/>
          <w:lang w:eastAsia="en-GB"/>
        </w:rPr>
        <w:t xml:space="preserve">rug </w:t>
      </w:r>
      <w:r w:rsidR="00D5771E" w:rsidRPr="009E5255">
        <w:rPr>
          <w:u w:val="single"/>
          <w:lang w:eastAsia="en-GB"/>
        </w:rPr>
        <w:t>u</w:t>
      </w:r>
      <w:r w:rsidRPr="009E5255">
        <w:rPr>
          <w:u w:val="single"/>
          <w:lang w:eastAsia="en-GB"/>
        </w:rPr>
        <w:t>se</w:t>
      </w:r>
    </w:p>
    <w:p w14:paraId="6C76D445" w14:textId="2E2CBBAD" w:rsidR="005F7557" w:rsidRPr="009E5255" w:rsidRDefault="005F7557" w:rsidP="005F7557">
      <w:r w:rsidRPr="009E5255">
        <w:t xml:space="preserve">A comparison of the proportion of patients accessing cancer medicines by ARIA score with Australian population norms (on place of residence by ARIA score) shows that a higher proportion of recipients of EFC medicines lived in more rural and remote locations when compared with the general Australian population </w:t>
      </w:r>
      <w:r w:rsidRPr="009E5255">
        <w:fldChar w:fldCharType="begin"/>
      </w:r>
      <w:r w:rsidRPr="009E5255">
        <w:instrText xml:space="preserve"> REF _Ref88120648 \h  \* MERGEFORMAT </w:instrText>
      </w:r>
      <w:r w:rsidRPr="009E5255">
        <w:fldChar w:fldCharType="separate"/>
      </w:r>
      <w:r w:rsidR="000C766B" w:rsidRPr="009E5255">
        <w:t xml:space="preserve">Figure </w:t>
      </w:r>
      <w:r w:rsidR="000C766B">
        <w:rPr>
          <w:noProof/>
        </w:rPr>
        <w:t>22</w:t>
      </w:r>
      <w:r w:rsidRPr="009E5255">
        <w:fldChar w:fldCharType="end"/>
      </w:r>
      <w:r w:rsidR="00A91982" w:rsidRPr="009E5255">
        <w:t xml:space="preserve"> </w:t>
      </w:r>
      <w:r w:rsidR="00A91982" w:rsidRPr="009E5255">
        <w:fldChar w:fldCharType="begin"/>
      </w:r>
      <w:r w:rsidR="00A91982" w:rsidRPr="009E5255">
        <w:instrText xml:space="preserve"> ADDIN EN.CITE &lt;EndNote&gt;&lt;Cite&gt;&lt;Author&gt;AIHW&lt;/Author&gt;&lt;Year&gt;2019&lt;/Year&gt;&lt;RecNum&gt;10585&lt;/RecNum&gt;&lt;DisplayText&gt;[50]&lt;/DisplayText&gt;&lt;record&gt;&lt;rec-number&gt;10585&lt;/rec-number&gt;&lt;foreign-keys&gt;&lt;key app="EN" db-id="etpte9adcdfve1eerz5pws2fvps522ds5svf" timestamp="1652740079" guid="6641f8d7-e116-4cee-8560-5b8db37aec8f"&gt;10585&lt;/key&gt;&lt;/foreign-keys&gt;&lt;ref-type name="Report"&gt;27&lt;/ref-type&gt;&lt;contributors&gt;&lt;authors&gt;&lt;author&gt;AIHW&lt;/author&gt;&lt;/authors&gt;&lt;tertiary-authors&gt;&lt;author&gt;Australian Government,, Australian Institute of Health &amp;amp; Welfare (AIHW)&lt;/author&gt;&lt;/tertiary-authors&gt;&lt;/contributors&gt;&lt;titles&gt;&lt;title&gt;Rural and remote health&lt;/title&gt;&lt;/titles&gt;&lt;dates&gt;&lt;year&gt;2019&lt;/year&gt;&lt;/dates&gt;&lt;pub-location&gt;Canberra&lt;/pub-location&gt;&lt;urls&gt;&lt;/urls&gt;&lt;access-date&gt;18 November 2021&lt;/access-date&gt;&lt;/record&gt;&lt;/Cite&gt;&lt;/EndNote&gt;</w:instrText>
      </w:r>
      <w:r w:rsidR="00A91982" w:rsidRPr="009E5255">
        <w:fldChar w:fldCharType="separate"/>
      </w:r>
      <w:r w:rsidR="00A91982" w:rsidRPr="009E5255">
        <w:rPr>
          <w:noProof/>
        </w:rPr>
        <w:t>[50]</w:t>
      </w:r>
      <w:r w:rsidR="00A91982" w:rsidRPr="009E5255">
        <w:fldChar w:fldCharType="end"/>
      </w:r>
      <w:r w:rsidRPr="009E5255">
        <w:t>.  While over 70% of the Australian population live in major cities, approximately 63% of patients prescribed a Schedule 1 medicine on the EFC lived in major cities.  In contrast, approximately 35% of patients prescribed a Schedule 1 medicine lived in an inner/</w:t>
      </w:r>
      <w:r w:rsidR="00EC1412">
        <w:t>outer-regional</w:t>
      </w:r>
      <w:r w:rsidRPr="009E5255">
        <w:t xml:space="preserve"> area compared with just under 30% for th</w:t>
      </w:r>
      <w:r w:rsidR="00AD53C9" w:rsidRPr="009E5255">
        <w:t>e</w:t>
      </w:r>
      <w:r w:rsidRPr="009E5255">
        <w:t xml:space="preserve"> Australian general population. </w:t>
      </w:r>
    </w:p>
    <w:p w14:paraId="25BA48EA" w14:textId="5503C488" w:rsidR="005F7557" w:rsidRPr="009E5255" w:rsidRDefault="005F7557" w:rsidP="00214FB7">
      <w:pPr>
        <w:pStyle w:val="Caption"/>
      </w:pPr>
      <w:bookmarkStart w:id="268" w:name="_Ref88120648"/>
      <w:bookmarkStart w:id="269" w:name="_Toc125463730"/>
      <w:r w:rsidRPr="009E5255">
        <w:t xml:space="preserve">Figure </w:t>
      </w:r>
      <w:r w:rsidR="00E36C93">
        <w:fldChar w:fldCharType="begin"/>
      </w:r>
      <w:r w:rsidR="00E36C93">
        <w:instrText xml:space="preserve"> SEQ Figure \* ARABIC </w:instrText>
      </w:r>
      <w:r w:rsidR="00E36C93">
        <w:fldChar w:fldCharType="separate"/>
      </w:r>
      <w:r w:rsidR="000C766B">
        <w:rPr>
          <w:noProof/>
        </w:rPr>
        <w:t>22</w:t>
      </w:r>
      <w:r w:rsidR="00E36C93">
        <w:rPr>
          <w:noProof/>
        </w:rPr>
        <w:fldChar w:fldCharType="end"/>
      </w:r>
      <w:bookmarkEnd w:id="268"/>
      <w:r w:rsidRPr="009E5255">
        <w:t xml:space="preserve">. </w:t>
      </w:r>
      <w:r w:rsidR="00A1113A" w:rsidRPr="009E5255">
        <w:t>C</w:t>
      </w:r>
      <w:r w:rsidR="002605F6" w:rsidRPr="009E5255">
        <w:t>onsumers</w:t>
      </w:r>
      <w:r w:rsidRPr="009E5255">
        <w:t xml:space="preserve"> </w:t>
      </w:r>
      <w:r w:rsidR="00B97CD2" w:rsidRPr="009E5255">
        <w:t xml:space="preserve">of EFC-listed drugs </w:t>
      </w:r>
      <w:r w:rsidR="002605F6" w:rsidRPr="009E5255">
        <w:t>by remoteness of residence</w:t>
      </w:r>
      <w:r w:rsidRPr="009E5255">
        <w:t xml:space="preserve"> </w:t>
      </w:r>
      <w:r w:rsidR="002605F6" w:rsidRPr="009E5255">
        <w:t>(July 2016</w:t>
      </w:r>
      <w:r w:rsidR="00D5771E" w:rsidRPr="009E5255">
        <w:t xml:space="preserve"> </w:t>
      </w:r>
      <w:r w:rsidR="002605F6" w:rsidRPr="009E5255">
        <w:t>-</w:t>
      </w:r>
      <w:r w:rsidR="00D5771E" w:rsidRPr="009E5255">
        <w:t xml:space="preserve"> </w:t>
      </w:r>
      <w:r w:rsidR="002605F6" w:rsidRPr="009E5255">
        <w:t>June 2021)</w:t>
      </w:r>
      <w:bookmarkEnd w:id="269"/>
      <w:r w:rsidRPr="009E5255">
        <w:t xml:space="preserve"> </w:t>
      </w:r>
    </w:p>
    <w:p w14:paraId="768BF792" w14:textId="77777777" w:rsidR="005F7557" w:rsidRPr="009E5255" w:rsidRDefault="005F7557" w:rsidP="005F7557">
      <w:pPr>
        <w:pStyle w:val="NoSpacing"/>
      </w:pPr>
      <w:r w:rsidRPr="009E5255">
        <w:rPr>
          <w:noProof/>
        </w:rPr>
        <w:drawing>
          <wp:inline distT="0" distB="0" distL="0" distR="0" wp14:anchorId="46E247AB" wp14:editId="1826AB85">
            <wp:extent cx="5566493" cy="3296920"/>
            <wp:effectExtent l="0" t="0" r="0" b="5080"/>
            <wp:docPr id="53" name="Graphic 53" descr="Column chart showing the consumers of EFC listed drugs by remoteness of residence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phic 53" descr="Column chart showing the consumers of EFC listed drugs by remoteness of residence from July 2016 to June 2021."/>
                    <pic:cNvPicPr/>
                  </pic:nvPicPr>
                  <pic:blipFill rotWithShape="1">
                    <a:blip r:embed="rId55">
                      <a:extLst>
                        <a:ext uri="{96DAC541-7B7A-43D3-8B79-37D633B846F1}">
                          <asvg:svgBlip xmlns:asvg="http://schemas.microsoft.com/office/drawing/2016/SVG/main" r:embed="rId56"/>
                        </a:ext>
                      </a:extLst>
                    </a:blip>
                    <a:srcRect l="934" t="1925" r="1853" b="2956"/>
                    <a:stretch/>
                  </pic:blipFill>
                  <pic:spPr bwMode="auto">
                    <a:xfrm>
                      <a:off x="0" y="0"/>
                      <a:ext cx="5568114" cy="3297880"/>
                    </a:xfrm>
                    <a:prstGeom prst="rect">
                      <a:avLst/>
                    </a:prstGeom>
                    <a:ln>
                      <a:noFill/>
                    </a:ln>
                    <a:extLst>
                      <a:ext uri="{53640926-AAD7-44D8-BBD7-CCE9431645EC}">
                        <a14:shadowObscured xmlns:a14="http://schemas.microsoft.com/office/drawing/2010/main"/>
                      </a:ext>
                    </a:extLst>
                  </pic:spPr>
                </pic:pic>
              </a:graphicData>
            </a:graphic>
          </wp:inline>
        </w:drawing>
      </w:r>
    </w:p>
    <w:p w14:paraId="52935D92" w14:textId="1D88AF02" w:rsidR="005F7557" w:rsidRPr="009E5255" w:rsidRDefault="005F7557" w:rsidP="003A6F1A">
      <w:pPr>
        <w:pStyle w:val="TableNotes"/>
      </w:pPr>
      <w:r w:rsidRPr="009E5255">
        <w:t>Source:</w:t>
      </w:r>
      <w:r w:rsidRPr="009E5255">
        <w:tab/>
        <w:t xml:space="preserve">Prepared for this Review using PBS Line Level Data </w:t>
      </w:r>
      <w:r w:rsidR="0083430D" w:rsidRPr="009E5255">
        <w:t>(</w:t>
      </w:r>
      <w:r w:rsidRPr="009E5255">
        <w:t>see</w:t>
      </w:r>
      <w:r w:rsidRPr="009E5255">
        <w:rPr>
          <w:color w:val="FF0000"/>
        </w:rPr>
        <w:t xml:space="preserve"> </w:t>
      </w:r>
      <w:r w:rsidR="00F44D92" w:rsidRPr="009E5255">
        <w:fldChar w:fldCharType="begin"/>
      </w:r>
      <w:r w:rsidR="00F44D92" w:rsidRPr="009E5255">
        <w:instrText xml:space="preserve"> REF _Ref90045768 \h </w:instrText>
      </w:r>
      <w:r w:rsidR="00F44D92" w:rsidRPr="009E5255">
        <w:fldChar w:fldCharType="separate"/>
      </w:r>
      <w:r w:rsidR="000C766B" w:rsidRPr="009E5255">
        <w:t xml:space="preserve">Appendix </w:t>
      </w:r>
      <w:r w:rsidR="000C766B">
        <w:rPr>
          <w:noProof/>
        </w:rPr>
        <w:t>6</w:t>
      </w:r>
      <w:r w:rsidR="00F44D92" w:rsidRPr="009E5255">
        <w:fldChar w:fldCharType="end"/>
      </w:r>
      <w:r w:rsidR="0083430D" w:rsidRPr="009E5255">
        <w:t>).</w:t>
      </w:r>
    </w:p>
    <w:p w14:paraId="5481FE33" w14:textId="1C7FABA7" w:rsidR="005F7557" w:rsidRPr="009E5255" w:rsidRDefault="005F7557" w:rsidP="003A6F1A">
      <w:pPr>
        <w:pStyle w:val="TableNotes"/>
      </w:pPr>
      <w:r w:rsidRPr="009E5255">
        <w:t xml:space="preserve">Note: </w:t>
      </w:r>
      <w:r w:rsidRPr="009E5255">
        <w:tab/>
        <w:t>EFC Medicines is specific to Schedule 1 medicines; EFC Related Items is specific to Schedule 2 medicines under the EFC legislation.</w:t>
      </w:r>
    </w:p>
    <w:p w14:paraId="1A01D7DA" w14:textId="2C8810F2" w:rsidR="005F7557" w:rsidRPr="009E5255" w:rsidRDefault="005F7557" w:rsidP="005F7557">
      <w:pPr>
        <w:rPr>
          <w:color w:val="000000" w:themeColor="text1"/>
        </w:rPr>
      </w:pPr>
      <w:r w:rsidRPr="009E5255">
        <w:t xml:space="preserve">A summary of Schedule 1 medicine utilisation by ARIA score is provided in </w:t>
      </w:r>
      <w:r w:rsidRPr="009E5255">
        <w:fldChar w:fldCharType="begin"/>
      </w:r>
      <w:r w:rsidRPr="009E5255">
        <w:instrText xml:space="preserve"> REF _Ref88118689 \h  \* MERGEFORMAT </w:instrText>
      </w:r>
      <w:r w:rsidRPr="009E5255">
        <w:fldChar w:fldCharType="separate"/>
      </w:r>
      <w:r w:rsidR="000C766B" w:rsidRPr="009E5255">
        <w:t xml:space="preserve">Figure </w:t>
      </w:r>
      <w:r w:rsidR="000C766B">
        <w:rPr>
          <w:noProof/>
        </w:rPr>
        <w:t>23</w:t>
      </w:r>
      <w:r w:rsidRPr="009E5255">
        <w:fldChar w:fldCharType="end"/>
      </w:r>
      <w:r w:rsidRPr="009E5255">
        <w:t xml:space="preserve">.  For all medicines, the overwhelming bulk of use was among patients living in cities, being highest for fotemustine and blinatumomab (70-71%).  Inotuzumab ozogamicin and avelumab had the highest proportion of patients living in </w:t>
      </w:r>
      <w:r w:rsidR="00EC1412">
        <w:t>inner-regional</w:t>
      </w:r>
      <w:r w:rsidRPr="009E5255">
        <w:t xml:space="preserve"> areas (32-30%).  Raltitrexed and ofatumumab had the highest proportion of patients living in </w:t>
      </w:r>
      <w:r w:rsidR="00EC1412">
        <w:t>outer-regional</w:t>
      </w:r>
      <w:r w:rsidRPr="009E5255">
        <w:t xml:space="preserve"> areas (23-18%) and remote and very remote </w:t>
      </w:r>
      <w:r w:rsidRPr="009E5255">
        <w:rPr>
          <w:color w:val="000000" w:themeColor="text1"/>
        </w:rPr>
        <w:t xml:space="preserve">areas (4-3%).  The same pattern of use can be observed for Schedule 2 medicines (see </w:t>
      </w:r>
      <w:r w:rsidR="00F44D92" w:rsidRPr="009E5255">
        <w:rPr>
          <w:color w:val="000000" w:themeColor="text1"/>
        </w:rPr>
        <w:fldChar w:fldCharType="begin"/>
      </w:r>
      <w:r w:rsidR="00F44D92" w:rsidRPr="009E5255">
        <w:rPr>
          <w:color w:val="000000" w:themeColor="text1"/>
        </w:rPr>
        <w:instrText xml:space="preserve"> REF _Ref90045768 \h </w:instrText>
      </w:r>
      <w:r w:rsidR="00F44D92" w:rsidRPr="009E5255">
        <w:rPr>
          <w:color w:val="000000" w:themeColor="text1"/>
        </w:rPr>
      </w:r>
      <w:r w:rsidR="00F44D92" w:rsidRPr="009E5255">
        <w:rPr>
          <w:color w:val="000000" w:themeColor="text1"/>
        </w:rPr>
        <w:fldChar w:fldCharType="separate"/>
      </w:r>
      <w:r w:rsidR="000C766B" w:rsidRPr="009E5255">
        <w:t xml:space="preserve">Appendix </w:t>
      </w:r>
      <w:r w:rsidR="000C766B">
        <w:rPr>
          <w:noProof/>
        </w:rPr>
        <w:t>6</w:t>
      </w:r>
      <w:r w:rsidR="00F44D92" w:rsidRPr="009E5255">
        <w:rPr>
          <w:color w:val="000000" w:themeColor="text1"/>
        </w:rPr>
        <w:fldChar w:fldCharType="end"/>
      </w:r>
      <w:r w:rsidRPr="009E5255">
        <w:rPr>
          <w:color w:val="000000" w:themeColor="text1"/>
        </w:rPr>
        <w:t>).</w:t>
      </w:r>
    </w:p>
    <w:p w14:paraId="53C27A32" w14:textId="77777777" w:rsidR="005F7557" w:rsidRPr="009E5255" w:rsidRDefault="005F7557" w:rsidP="005F7557"/>
    <w:p w14:paraId="66D6AC40" w14:textId="311D448F" w:rsidR="005F7557" w:rsidRPr="009E5255" w:rsidRDefault="005F7557" w:rsidP="00214FB7">
      <w:pPr>
        <w:pStyle w:val="Caption"/>
      </w:pPr>
      <w:bookmarkStart w:id="270" w:name="_Ref88118689"/>
      <w:bookmarkStart w:id="271" w:name="_Toc125463731"/>
      <w:r w:rsidRPr="009E5255">
        <w:t xml:space="preserve">Figure </w:t>
      </w:r>
      <w:r w:rsidR="00E36C93">
        <w:fldChar w:fldCharType="begin"/>
      </w:r>
      <w:r w:rsidR="00E36C93">
        <w:instrText xml:space="preserve"> SEQ Figure \* ARABIC </w:instrText>
      </w:r>
      <w:r w:rsidR="00E36C93">
        <w:fldChar w:fldCharType="separate"/>
      </w:r>
      <w:r w:rsidR="000C766B">
        <w:rPr>
          <w:noProof/>
        </w:rPr>
        <w:t>23</w:t>
      </w:r>
      <w:r w:rsidR="00E36C93">
        <w:rPr>
          <w:noProof/>
        </w:rPr>
        <w:fldChar w:fldCharType="end"/>
      </w:r>
      <w:bookmarkEnd w:id="270"/>
      <w:r w:rsidRPr="009E5255">
        <w:t xml:space="preserve">. </w:t>
      </w:r>
      <w:r w:rsidR="00185E44" w:rsidRPr="009E5255">
        <w:t>EFC c</w:t>
      </w:r>
      <w:r w:rsidR="00794B80" w:rsidRPr="009E5255">
        <w:t>onsum</w:t>
      </w:r>
      <w:r w:rsidR="00185E44" w:rsidRPr="009E5255">
        <w:t>ption</w:t>
      </w:r>
      <w:r w:rsidR="00B97CD2" w:rsidRPr="009E5255">
        <w:t xml:space="preserve"> </w:t>
      </w:r>
      <w:r w:rsidRPr="009E5255">
        <w:t xml:space="preserve">by </w:t>
      </w:r>
      <w:r w:rsidR="00794B80" w:rsidRPr="009E5255">
        <w:t xml:space="preserve">remoteness of residence, </w:t>
      </w:r>
      <w:r w:rsidRPr="009E5255">
        <w:t xml:space="preserve">Schedule 1 </w:t>
      </w:r>
      <w:r w:rsidR="00794B80" w:rsidRPr="009E5255">
        <w:t>(July 2016</w:t>
      </w:r>
      <w:r w:rsidR="00D5771E" w:rsidRPr="009E5255">
        <w:t xml:space="preserve"> </w:t>
      </w:r>
      <w:r w:rsidR="00794B80" w:rsidRPr="009E5255">
        <w:t>-</w:t>
      </w:r>
      <w:r w:rsidR="00D5771E" w:rsidRPr="009E5255">
        <w:t xml:space="preserve"> </w:t>
      </w:r>
      <w:r w:rsidR="00794B80" w:rsidRPr="009E5255">
        <w:t>June 2021)</w:t>
      </w:r>
      <w:bookmarkEnd w:id="271"/>
    </w:p>
    <w:p w14:paraId="549AF628" w14:textId="77777777" w:rsidR="005F7557" w:rsidRPr="009E5255" w:rsidRDefault="005F7557" w:rsidP="005F7557">
      <w:pPr>
        <w:pStyle w:val="NoSpacing"/>
        <w:rPr>
          <w:lang w:eastAsia="en-GB"/>
        </w:rPr>
      </w:pPr>
      <w:r w:rsidRPr="009E5255">
        <w:rPr>
          <w:noProof/>
        </w:rPr>
        <w:drawing>
          <wp:inline distT="0" distB="0" distL="0" distR="0" wp14:anchorId="5BAC94C1" wp14:editId="66097C30">
            <wp:extent cx="5731510" cy="3895090"/>
            <wp:effectExtent l="0" t="0" r="0" b="3810"/>
            <wp:docPr id="100" name="Graphic 100" descr="An area graph showing EFC consumption by remoteness of residence, Schedul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Graphic 100" descr="An area graph showing EFC consumption by remoteness of residence, Schedule 1."/>
                    <pic:cNvPicPr/>
                  </pic:nvPicPr>
                  <pic:blipFill>
                    <a:blip r:embed="rId57">
                      <a:extLst>
                        <a:ext uri="{96DAC541-7B7A-43D3-8B79-37D633B846F1}">
                          <asvg:svgBlip xmlns:asvg="http://schemas.microsoft.com/office/drawing/2016/SVG/main" r:embed="rId58"/>
                        </a:ext>
                      </a:extLst>
                    </a:blip>
                    <a:stretch>
                      <a:fillRect/>
                    </a:stretch>
                  </pic:blipFill>
                  <pic:spPr>
                    <a:xfrm>
                      <a:off x="0" y="0"/>
                      <a:ext cx="5731510" cy="3895090"/>
                    </a:xfrm>
                    <a:prstGeom prst="rect">
                      <a:avLst/>
                    </a:prstGeom>
                  </pic:spPr>
                </pic:pic>
              </a:graphicData>
            </a:graphic>
          </wp:inline>
        </w:drawing>
      </w:r>
    </w:p>
    <w:p w14:paraId="1AF3BBB5" w14:textId="2D02F5B9" w:rsidR="005F7557" w:rsidRPr="009E5255" w:rsidRDefault="005F7557" w:rsidP="003A6F1A">
      <w:pPr>
        <w:pStyle w:val="TableNotes"/>
      </w:pPr>
      <w:r w:rsidRPr="009E5255">
        <w:t>Source:</w:t>
      </w:r>
      <w:r w:rsidRPr="009E5255">
        <w:tab/>
        <w:t xml:space="preserve">Prepared for this Review using PBS Line Level Data </w:t>
      </w:r>
      <w:r w:rsidR="00AF5E24" w:rsidRPr="009E5255">
        <w:t>(</w:t>
      </w:r>
      <w:r w:rsidRPr="009E5255">
        <w:t>see</w:t>
      </w:r>
      <w:r w:rsidRPr="009E5255">
        <w:rPr>
          <w:color w:val="FF0000"/>
        </w:rPr>
        <w:t xml:space="preserve"> </w:t>
      </w:r>
      <w:r w:rsidR="00F44D92" w:rsidRPr="009E5255">
        <w:fldChar w:fldCharType="begin"/>
      </w:r>
      <w:r w:rsidR="00F44D92" w:rsidRPr="009E5255">
        <w:instrText xml:space="preserve"> REF _Ref90045768 \h </w:instrText>
      </w:r>
      <w:r w:rsidR="00F44D92" w:rsidRPr="009E5255">
        <w:fldChar w:fldCharType="separate"/>
      </w:r>
      <w:r w:rsidR="000C766B" w:rsidRPr="009E5255">
        <w:t xml:space="preserve">Appendix </w:t>
      </w:r>
      <w:r w:rsidR="000C766B">
        <w:rPr>
          <w:noProof/>
        </w:rPr>
        <w:t>6</w:t>
      </w:r>
      <w:r w:rsidR="00F44D92" w:rsidRPr="009E5255">
        <w:fldChar w:fldCharType="end"/>
      </w:r>
      <w:r w:rsidR="00AF5E24" w:rsidRPr="009E5255">
        <w:t>).</w:t>
      </w:r>
    </w:p>
    <w:p w14:paraId="1374BD96" w14:textId="77777777" w:rsidR="005F7557" w:rsidRPr="009E5255" w:rsidRDefault="005F7557" w:rsidP="00CA5EF6">
      <w:pPr>
        <w:pStyle w:val="SubHead-NotNumbered"/>
        <w:rPr>
          <w:u w:val="single"/>
          <w:lang w:eastAsia="en-GB"/>
        </w:rPr>
      </w:pPr>
      <w:r w:rsidRPr="009E5255">
        <w:rPr>
          <w:u w:val="single"/>
          <w:lang w:eastAsia="en-GB"/>
        </w:rPr>
        <w:t xml:space="preserve">Patient Access to Care </w:t>
      </w:r>
    </w:p>
    <w:p w14:paraId="2BDDF6FA" w14:textId="156251D1" w:rsidR="005F7557" w:rsidRPr="009E5255" w:rsidRDefault="005F7557" w:rsidP="005F7557">
      <w:pPr>
        <w:rPr>
          <w:lang w:eastAsia="en-GB"/>
        </w:rPr>
      </w:pPr>
      <w:r w:rsidRPr="009E5255">
        <w:t>An assessment of the impact of geographical distance on patient access to care was conducted by comparing patient location (by postcode of residence) with dispensing hospital/pharmacy location (by postcode) and with Australian population norms</w:t>
      </w:r>
      <w:r w:rsidR="00A91982" w:rsidRPr="009E5255">
        <w:t xml:space="preserve"> </w:t>
      </w:r>
      <w:r w:rsidR="00A91982" w:rsidRPr="009E5255">
        <w:fldChar w:fldCharType="begin"/>
      </w:r>
      <w:r w:rsidR="00A91982" w:rsidRPr="009E5255">
        <w:instrText xml:space="preserve"> ADDIN EN.CITE &lt;EndNote&gt;&lt;Cite&gt;&lt;Author&gt;AIHW&lt;/Author&gt;&lt;Year&gt;2019&lt;/Year&gt;&lt;RecNum&gt;10585&lt;/RecNum&gt;&lt;DisplayText&gt;[50]&lt;/DisplayText&gt;&lt;record&gt;&lt;rec-number&gt;10585&lt;/rec-number&gt;&lt;foreign-keys&gt;&lt;key app="EN" db-id="etpte9adcdfve1eerz5pws2fvps522ds5svf" timestamp="1652740079" guid="6641f8d7-e116-4cee-8560-5b8db37aec8f"&gt;10585&lt;/key&gt;&lt;/foreign-keys&gt;&lt;ref-type name="Report"&gt;27&lt;/ref-type&gt;&lt;contributors&gt;&lt;authors&gt;&lt;author&gt;AIHW&lt;/author&gt;&lt;/authors&gt;&lt;tertiary-authors&gt;&lt;author&gt;Australian Government,, Australian Institute of Health &amp;amp; Welfare (AIHW)&lt;/author&gt;&lt;/tertiary-authors&gt;&lt;/contributors&gt;&lt;titles&gt;&lt;title&gt;Rural and remote health&lt;/title&gt;&lt;/titles&gt;&lt;dates&gt;&lt;year&gt;2019&lt;/year&gt;&lt;/dates&gt;&lt;pub-location&gt;Canberra&lt;/pub-location&gt;&lt;urls&gt;&lt;/urls&gt;&lt;access-date&gt;18 November 2021&lt;/access-date&gt;&lt;/record&gt;&lt;/Cite&gt;&lt;/EndNote&gt;</w:instrText>
      </w:r>
      <w:r w:rsidR="00A91982" w:rsidRPr="009E5255">
        <w:fldChar w:fldCharType="separate"/>
      </w:r>
      <w:r w:rsidR="00A91982" w:rsidRPr="009E5255">
        <w:rPr>
          <w:noProof/>
        </w:rPr>
        <w:t>[50]</w:t>
      </w:r>
      <w:r w:rsidR="00A91982" w:rsidRPr="009E5255">
        <w:fldChar w:fldCharType="end"/>
      </w:r>
      <w:r w:rsidRPr="009E5255">
        <w:t xml:space="preserve">.  From the comparison in </w:t>
      </w:r>
      <w:r w:rsidRPr="009E5255">
        <w:rPr>
          <w:lang w:eastAsia="en-GB"/>
        </w:rPr>
        <w:fldChar w:fldCharType="begin"/>
      </w:r>
      <w:r w:rsidRPr="009E5255">
        <w:rPr>
          <w:lang w:eastAsia="en-GB"/>
        </w:rPr>
        <w:instrText xml:space="preserve"> REF _Ref88469230 \h  \* MERGEFORMAT </w:instrText>
      </w:r>
      <w:r w:rsidRPr="009E5255">
        <w:rPr>
          <w:lang w:eastAsia="en-GB"/>
        </w:rPr>
      </w:r>
      <w:r w:rsidRPr="009E5255">
        <w:rPr>
          <w:lang w:eastAsia="en-GB"/>
        </w:rPr>
        <w:fldChar w:fldCharType="separate"/>
      </w:r>
      <w:r w:rsidR="000C766B" w:rsidRPr="009E5255">
        <w:t xml:space="preserve">Figure </w:t>
      </w:r>
      <w:r w:rsidR="000C766B">
        <w:rPr>
          <w:noProof/>
        </w:rPr>
        <w:t>24</w:t>
      </w:r>
      <w:r w:rsidRPr="009E5255">
        <w:rPr>
          <w:lang w:eastAsia="en-GB"/>
        </w:rPr>
        <w:fldChar w:fldCharType="end"/>
      </w:r>
      <w:r w:rsidRPr="009E5255">
        <w:rPr>
          <w:lang w:eastAsia="en-GB"/>
        </w:rPr>
        <w:t xml:space="preserve">, it can be observed that whilst a higher proportion of patients accessing cancer medicines via the EFC are located in rural locations than the general Australian population, a higher proportion of hospitals and pharmacies dispensing these medicines are located in more urban areas than Australian population norms. </w:t>
      </w:r>
      <w:r w:rsidR="00066AC5" w:rsidRPr="009E5255">
        <w:rPr>
          <w:lang w:eastAsia="en-GB"/>
        </w:rPr>
        <w:t xml:space="preserve"> This difference is tempered to the extent that </w:t>
      </w:r>
      <w:r w:rsidR="006D7918" w:rsidRPr="009E5255">
        <w:rPr>
          <w:lang w:eastAsia="en-GB"/>
        </w:rPr>
        <w:t>regional differences in cancer incidence may affect comparisons between the Australian population and PBS utilisation with respect to location.</w:t>
      </w:r>
    </w:p>
    <w:p w14:paraId="7D58B22E" w14:textId="4704C1F4" w:rsidR="005F7557" w:rsidRPr="009E5255" w:rsidRDefault="005F7557" w:rsidP="005F7557">
      <w:r w:rsidRPr="009E5255">
        <w:rPr>
          <w:lang w:eastAsia="en-GB"/>
        </w:rPr>
        <w:t xml:space="preserve">The existence of such a distinction as observed from these data reinforces the importance of addressing issues of access as might be faced by cancer patients in non-urban areas, particularly given the apparent disparity between where patients live and where they are treated.  Further detail on the assessment of access by region, including the distribution of use by specific medicine across ARIA categories, is provided in </w:t>
      </w:r>
      <w:r w:rsidR="00F44D92" w:rsidRPr="009E5255">
        <w:fldChar w:fldCharType="begin"/>
      </w:r>
      <w:r w:rsidR="00F44D92" w:rsidRPr="009E5255">
        <w:instrText xml:space="preserve"> REF _Ref90045768 \h </w:instrText>
      </w:r>
      <w:r w:rsidR="00F44D92" w:rsidRPr="009E5255">
        <w:fldChar w:fldCharType="separate"/>
      </w:r>
      <w:r w:rsidR="000C766B" w:rsidRPr="009E5255">
        <w:t xml:space="preserve">Appendix </w:t>
      </w:r>
      <w:r w:rsidR="000C766B">
        <w:rPr>
          <w:noProof/>
        </w:rPr>
        <w:t>6</w:t>
      </w:r>
      <w:r w:rsidR="00F44D92" w:rsidRPr="009E5255">
        <w:fldChar w:fldCharType="end"/>
      </w:r>
      <w:r w:rsidRPr="009E5255">
        <w:rPr>
          <w:lang w:eastAsia="en-GB"/>
        </w:rPr>
        <w:t xml:space="preserve">.  </w:t>
      </w:r>
    </w:p>
    <w:p w14:paraId="4EB8807D" w14:textId="137DC3D2" w:rsidR="005F7557" w:rsidRPr="009E5255" w:rsidRDefault="005F7557" w:rsidP="00214FB7">
      <w:pPr>
        <w:pStyle w:val="Caption"/>
      </w:pPr>
      <w:bookmarkStart w:id="272" w:name="_Ref88469230"/>
      <w:bookmarkStart w:id="273" w:name="_Toc125463732"/>
      <w:r w:rsidRPr="009E5255">
        <w:t xml:space="preserve">Figure </w:t>
      </w:r>
      <w:r w:rsidR="00E36C93">
        <w:fldChar w:fldCharType="begin"/>
      </w:r>
      <w:r w:rsidR="00E36C93">
        <w:instrText xml:space="preserve"> SEQ Figure \* ARABIC </w:instrText>
      </w:r>
      <w:r w:rsidR="00E36C93">
        <w:fldChar w:fldCharType="separate"/>
      </w:r>
      <w:r w:rsidR="000C766B">
        <w:rPr>
          <w:noProof/>
        </w:rPr>
        <w:t>24</w:t>
      </w:r>
      <w:r w:rsidR="00E36C93">
        <w:rPr>
          <w:noProof/>
        </w:rPr>
        <w:fldChar w:fldCharType="end"/>
      </w:r>
      <w:bookmarkEnd w:id="272"/>
      <w:r w:rsidRPr="009E5255">
        <w:t xml:space="preserve">. </w:t>
      </w:r>
      <w:r w:rsidR="00C805AF" w:rsidRPr="009E5255">
        <w:t xml:space="preserve">Remoteness </w:t>
      </w:r>
      <w:r w:rsidR="00B97CD2" w:rsidRPr="009E5255">
        <w:t xml:space="preserve">of </w:t>
      </w:r>
      <w:r w:rsidR="00C805AF" w:rsidRPr="009E5255">
        <w:t>service by stakeholder group (2016</w:t>
      </w:r>
      <w:r w:rsidR="00700BC7" w:rsidRPr="009E5255">
        <w:t xml:space="preserve"> </w:t>
      </w:r>
      <w:r w:rsidR="00C805AF" w:rsidRPr="009E5255">
        <w:t>-</w:t>
      </w:r>
      <w:r w:rsidR="00700BC7" w:rsidRPr="009E5255">
        <w:t xml:space="preserve"> </w:t>
      </w:r>
      <w:r w:rsidR="00C805AF" w:rsidRPr="009E5255">
        <w:t>2021)</w:t>
      </w:r>
      <w:bookmarkEnd w:id="273"/>
      <w:r w:rsidRPr="009E5255">
        <w:t xml:space="preserve"> </w:t>
      </w:r>
    </w:p>
    <w:p w14:paraId="172621B1" w14:textId="7C70D65C" w:rsidR="005F7557" w:rsidRPr="009E5255" w:rsidRDefault="005F7557" w:rsidP="005F7557">
      <w:pPr>
        <w:pStyle w:val="NoSpacing"/>
        <w:keepNext/>
        <w:keepLines/>
        <w:rPr>
          <w:lang w:eastAsia="en-GB"/>
        </w:rPr>
      </w:pPr>
      <w:r w:rsidRPr="009E5255">
        <w:rPr>
          <w:noProof/>
        </w:rPr>
        <w:drawing>
          <wp:inline distT="0" distB="0" distL="0" distR="0" wp14:anchorId="0FDC90B2" wp14:editId="1156CD36">
            <wp:extent cx="5593191" cy="3196590"/>
            <wp:effectExtent l="0" t="0" r="0" b="3810"/>
            <wp:docPr id="109" name="Graphic 109" descr="A column chart showing the remoteness of service by stakeholder groups from 2016 to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Graphic 109" descr="A column chart showing the remoteness of service by stakeholder groups from 2016 to 2021"/>
                    <pic:cNvPicPr/>
                  </pic:nvPicPr>
                  <pic:blipFill rotWithShape="1">
                    <a:blip r:embed="rId59">
                      <a:extLst>
                        <a:ext uri="{96DAC541-7B7A-43D3-8B79-37D633B846F1}">
                          <asvg:svgBlip xmlns:asvg="http://schemas.microsoft.com/office/drawing/2016/SVG/main" r:embed="rId60"/>
                        </a:ext>
                      </a:extLst>
                    </a:blip>
                    <a:srcRect l="816" t="1818" r="1513" b="1439"/>
                    <a:stretch/>
                  </pic:blipFill>
                  <pic:spPr bwMode="auto">
                    <a:xfrm>
                      <a:off x="0" y="0"/>
                      <a:ext cx="5594906" cy="3197570"/>
                    </a:xfrm>
                    <a:prstGeom prst="rect">
                      <a:avLst/>
                    </a:prstGeom>
                    <a:ln>
                      <a:noFill/>
                    </a:ln>
                    <a:extLst>
                      <a:ext uri="{53640926-AAD7-44D8-BBD7-CCE9431645EC}">
                        <a14:shadowObscured xmlns:a14="http://schemas.microsoft.com/office/drawing/2010/main"/>
                      </a:ext>
                    </a:extLst>
                  </pic:spPr>
                </pic:pic>
              </a:graphicData>
            </a:graphic>
          </wp:inline>
        </w:drawing>
      </w:r>
    </w:p>
    <w:p w14:paraId="2CE73475" w14:textId="0376FC1A" w:rsidR="005F7557" w:rsidRPr="009E5255" w:rsidRDefault="005F7557" w:rsidP="003A6F1A">
      <w:pPr>
        <w:pStyle w:val="TableNotes"/>
      </w:pPr>
      <w:r w:rsidRPr="009E5255">
        <w:t>Source:</w:t>
      </w:r>
      <w:r w:rsidRPr="009E5255">
        <w:tab/>
        <w:t xml:space="preserve">Prepared for this Review using PBS Line Level Data </w:t>
      </w:r>
      <w:r w:rsidR="00AF5E24" w:rsidRPr="009E5255">
        <w:t>(</w:t>
      </w:r>
      <w:r w:rsidRPr="009E5255">
        <w:t>see</w:t>
      </w:r>
      <w:r w:rsidRPr="009E5255">
        <w:rPr>
          <w:color w:val="FF0000"/>
        </w:rPr>
        <w:t xml:space="preserve"> </w:t>
      </w:r>
      <w:r w:rsidR="00F44D92" w:rsidRPr="009E5255">
        <w:fldChar w:fldCharType="begin"/>
      </w:r>
      <w:r w:rsidR="00F44D92" w:rsidRPr="009E5255">
        <w:instrText xml:space="preserve"> REF _Ref90045768 \h </w:instrText>
      </w:r>
      <w:r w:rsidR="00F44D92" w:rsidRPr="009E5255">
        <w:fldChar w:fldCharType="separate"/>
      </w:r>
      <w:r w:rsidR="000C766B" w:rsidRPr="009E5255">
        <w:t xml:space="preserve">Appendix </w:t>
      </w:r>
      <w:r w:rsidR="000C766B">
        <w:rPr>
          <w:noProof/>
        </w:rPr>
        <w:t>6</w:t>
      </w:r>
      <w:r w:rsidR="00F44D92" w:rsidRPr="009E5255">
        <w:fldChar w:fldCharType="end"/>
      </w:r>
      <w:r w:rsidR="00AF5E24" w:rsidRPr="009E5255">
        <w:t>).</w:t>
      </w:r>
    </w:p>
    <w:p w14:paraId="3CD425F9" w14:textId="5A5865D2" w:rsidR="005F7557" w:rsidRPr="009E5255" w:rsidRDefault="005F7557" w:rsidP="005F7557">
      <w:pPr>
        <w:rPr>
          <w:i/>
          <w:iCs/>
          <w:u w:val="single"/>
          <w:lang w:eastAsia="en-GB"/>
        </w:rPr>
      </w:pPr>
      <w:r w:rsidRPr="009E5255">
        <w:rPr>
          <w:i/>
          <w:iCs/>
          <w:u w:val="single"/>
          <w:lang w:eastAsia="en-GB"/>
        </w:rPr>
        <w:t xml:space="preserve">Access to </w:t>
      </w:r>
      <w:r w:rsidR="006550FF" w:rsidRPr="009E5255">
        <w:rPr>
          <w:i/>
          <w:iCs/>
          <w:u w:val="single"/>
          <w:lang w:eastAsia="en-GB"/>
        </w:rPr>
        <w:t>c</w:t>
      </w:r>
      <w:r w:rsidRPr="009E5255">
        <w:rPr>
          <w:i/>
          <w:iCs/>
          <w:u w:val="single"/>
          <w:lang w:eastAsia="en-GB"/>
        </w:rPr>
        <w:t>o-payments</w:t>
      </w:r>
    </w:p>
    <w:p w14:paraId="31C1A783" w14:textId="469009B7" w:rsidR="005F7557" w:rsidRPr="009E5255" w:rsidRDefault="005F7557" w:rsidP="005F7557">
      <w:pPr>
        <w:rPr>
          <w:lang w:eastAsia="en-GB"/>
        </w:rPr>
      </w:pPr>
      <w:r w:rsidRPr="009E5255">
        <w:rPr>
          <w:lang w:eastAsia="en-GB"/>
        </w:rPr>
        <w:t>As with all items funded under the PBS, patients receiving medicines listed on the EFC are subject to specific co-payment arrangements.  These fall broadly under the categories of general benefit patients ($41.30 per prescription) and concessional benefit patients ($6.60) per prescription; with both patient types eligible to qualify for safety net co</w:t>
      </w:r>
      <w:r w:rsidR="00AD53C9" w:rsidRPr="009E5255">
        <w:rPr>
          <w:lang w:eastAsia="en-GB"/>
        </w:rPr>
        <w:t>-</w:t>
      </w:r>
      <w:r w:rsidRPr="009E5255">
        <w:rPr>
          <w:lang w:eastAsia="en-GB"/>
        </w:rPr>
        <w:t>payments ($6.60 and free) once mandated thresholds are reached on out-of-pocket expenditure in a 12</w:t>
      </w:r>
      <w:r w:rsidR="00D533A5" w:rsidRPr="009E5255">
        <w:rPr>
          <w:lang w:eastAsia="en-GB"/>
        </w:rPr>
        <w:t>-</w:t>
      </w:r>
      <w:r w:rsidRPr="009E5255">
        <w:rPr>
          <w:lang w:eastAsia="en-GB"/>
        </w:rPr>
        <w:t>month calendar year.  Patients accessing EFC medicines via the Repatriation Pharmaceutical Benefits Scheme (RPBS) qualify as concessional patients.  Under the EFC legislation, co-payments are only levied on the initial prescription (repeats do not incur a co-payment) and some jurisdictions have mandated that public patients pay no co-payment (including NSW and the ACT).</w:t>
      </w:r>
    </w:p>
    <w:p w14:paraId="6D440F33" w14:textId="74F5F406" w:rsidR="005F7557" w:rsidRPr="009E5255" w:rsidRDefault="005F7557" w:rsidP="00700BC7">
      <w:pPr>
        <w:rPr>
          <w:lang w:eastAsia="en-GB"/>
        </w:rPr>
      </w:pPr>
      <w:r w:rsidRPr="009E5255">
        <w:rPr>
          <w:lang w:eastAsia="en-GB"/>
        </w:rPr>
        <w:t xml:space="preserve">Overall, general benefit patients accounted for half of all patients accessing cancer medicines via the EFC, with the remainder being concessional (&lt; 2% of patients were covered under the RPBS).  A summary of the average total ‘out-of-pocket’ costs by Schedule 1 and Schedule 2 medicines is provided in </w:t>
      </w:r>
      <w:r w:rsidRPr="009E5255">
        <w:rPr>
          <w:lang w:eastAsia="en-GB"/>
        </w:rPr>
        <w:fldChar w:fldCharType="begin"/>
      </w:r>
      <w:r w:rsidRPr="009E5255">
        <w:rPr>
          <w:lang w:eastAsia="en-GB"/>
        </w:rPr>
        <w:instrText xml:space="preserve"> REF _Ref88069771 \h  \* MERGEFORMAT </w:instrText>
      </w:r>
      <w:r w:rsidRPr="009E5255">
        <w:rPr>
          <w:lang w:eastAsia="en-GB"/>
        </w:rPr>
      </w:r>
      <w:r w:rsidRPr="009E5255">
        <w:rPr>
          <w:lang w:eastAsia="en-GB"/>
        </w:rPr>
        <w:fldChar w:fldCharType="separate"/>
      </w:r>
      <w:r w:rsidR="000C766B" w:rsidRPr="009E5255">
        <w:t xml:space="preserve">Figure </w:t>
      </w:r>
      <w:r w:rsidR="000C766B">
        <w:rPr>
          <w:noProof/>
        </w:rPr>
        <w:t>25</w:t>
      </w:r>
      <w:r w:rsidRPr="009E5255">
        <w:rPr>
          <w:lang w:eastAsia="en-GB"/>
        </w:rPr>
        <w:fldChar w:fldCharType="end"/>
      </w:r>
      <w:r w:rsidRPr="009E5255">
        <w:rPr>
          <w:lang w:eastAsia="en-GB"/>
        </w:rPr>
        <w:t xml:space="preserve"> and</w:t>
      </w:r>
      <w:r w:rsidR="00700BC7" w:rsidRPr="009E5255">
        <w:rPr>
          <w:lang w:eastAsia="en-GB"/>
        </w:rPr>
        <w:t xml:space="preserve"> </w:t>
      </w:r>
      <w:r w:rsidR="00700BC7" w:rsidRPr="009E5255">
        <w:rPr>
          <w:lang w:eastAsia="en-GB"/>
        </w:rPr>
        <w:fldChar w:fldCharType="begin"/>
      </w:r>
      <w:r w:rsidR="00700BC7" w:rsidRPr="009E5255">
        <w:rPr>
          <w:lang w:eastAsia="en-GB"/>
        </w:rPr>
        <w:instrText xml:space="preserve"> REF _Ref97896317 \h </w:instrText>
      </w:r>
      <w:r w:rsidR="00700BC7" w:rsidRPr="009E5255">
        <w:rPr>
          <w:lang w:eastAsia="en-GB"/>
        </w:rPr>
      </w:r>
      <w:r w:rsidR="00700BC7" w:rsidRPr="009E5255">
        <w:rPr>
          <w:lang w:eastAsia="en-GB"/>
        </w:rPr>
        <w:fldChar w:fldCharType="separate"/>
      </w:r>
      <w:r w:rsidR="000C766B" w:rsidRPr="009E5255">
        <w:t xml:space="preserve">Figure </w:t>
      </w:r>
      <w:r w:rsidR="000C766B">
        <w:rPr>
          <w:noProof/>
        </w:rPr>
        <w:t>26</w:t>
      </w:r>
      <w:r w:rsidR="00700BC7" w:rsidRPr="009E5255">
        <w:rPr>
          <w:lang w:eastAsia="en-GB"/>
        </w:rPr>
        <w:fldChar w:fldCharType="end"/>
      </w:r>
      <w:r w:rsidR="00700BC7" w:rsidRPr="009E5255">
        <w:rPr>
          <w:lang w:eastAsia="en-GB"/>
        </w:rPr>
        <w:t xml:space="preserve">, </w:t>
      </w:r>
      <w:r w:rsidRPr="009E5255">
        <w:rPr>
          <w:lang w:eastAsia="en-GB"/>
        </w:rPr>
        <w:t xml:space="preserve">respectively.  Methotrexate and pertuzumab had the highest average total out-of-pocket costs for Schedule 1 medicines.  Interferon alfa-2a and trastuzumab had the highest average total out-of-pocket costs for Schedule 2 (related benefit) medicines.  </w:t>
      </w:r>
    </w:p>
    <w:p w14:paraId="670803B9" w14:textId="77777777" w:rsidR="005F7557" w:rsidRPr="009E5255" w:rsidRDefault="005F7557" w:rsidP="005F7557">
      <w:pPr>
        <w:rPr>
          <w:lang w:eastAsia="en-GB"/>
        </w:rPr>
      </w:pPr>
      <w:r w:rsidRPr="009E5255">
        <w:rPr>
          <w:lang w:eastAsia="en-GB"/>
        </w:rPr>
        <w:t>From these data, the average out-of-pocket cost on a per drug basis was $130.  However, taking into account the potential for patients to be on multiple drugs and to have drug exposure over multiple years during the period of data observed (July 2016-June 2021), the average out-of-pocket cost was $342 per patient.</w:t>
      </w:r>
    </w:p>
    <w:p w14:paraId="3983B523" w14:textId="10A61B8D" w:rsidR="005F7557" w:rsidRPr="009E5255" w:rsidRDefault="005F7557" w:rsidP="00214FB7">
      <w:pPr>
        <w:pStyle w:val="Caption"/>
      </w:pPr>
      <w:bookmarkStart w:id="274" w:name="_Ref88069771"/>
      <w:bookmarkStart w:id="275" w:name="_Toc125463733"/>
      <w:r w:rsidRPr="009E5255">
        <w:t xml:space="preserve">Figure </w:t>
      </w:r>
      <w:r w:rsidR="00E36C93">
        <w:fldChar w:fldCharType="begin"/>
      </w:r>
      <w:r w:rsidR="00E36C93">
        <w:instrText xml:space="preserve"> SEQ Figure \* ARABIC </w:instrText>
      </w:r>
      <w:r w:rsidR="00E36C93">
        <w:fldChar w:fldCharType="separate"/>
      </w:r>
      <w:r w:rsidR="000C766B">
        <w:rPr>
          <w:noProof/>
        </w:rPr>
        <w:t>25</w:t>
      </w:r>
      <w:r w:rsidR="00E36C93">
        <w:rPr>
          <w:noProof/>
        </w:rPr>
        <w:fldChar w:fldCharType="end"/>
      </w:r>
      <w:bookmarkEnd w:id="274"/>
      <w:r w:rsidRPr="009E5255">
        <w:t xml:space="preserve">. </w:t>
      </w:r>
      <w:r w:rsidR="006550FF" w:rsidRPr="009E5255">
        <w:t>Mean</w:t>
      </w:r>
      <w:r w:rsidRPr="009E5255">
        <w:t xml:space="preserve"> out-of-pocket costs</w:t>
      </w:r>
      <w:r w:rsidR="006550FF" w:rsidRPr="009E5255">
        <w:t xml:space="preserve">, </w:t>
      </w:r>
      <w:r w:rsidR="00700BC7" w:rsidRPr="009E5255">
        <w:t xml:space="preserve">EFC-listed drugs, </w:t>
      </w:r>
      <w:r w:rsidRPr="009E5255">
        <w:t>Schedule 1 (July 2016</w:t>
      </w:r>
      <w:r w:rsidR="00B97CD2" w:rsidRPr="009E5255">
        <w:t xml:space="preserve"> </w:t>
      </w:r>
      <w:r w:rsidRPr="009E5255">
        <w:t>-</w:t>
      </w:r>
      <w:r w:rsidR="00B97CD2" w:rsidRPr="009E5255">
        <w:t xml:space="preserve"> </w:t>
      </w:r>
      <w:r w:rsidRPr="009E5255">
        <w:t>June 2021)</w:t>
      </w:r>
      <w:bookmarkEnd w:id="275"/>
    </w:p>
    <w:p w14:paraId="0CC8CCE5" w14:textId="77777777" w:rsidR="005F7557" w:rsidRPr="009E5255" w:rsidRDefault="005F7557" w:rsidP="005F7557">
      <w:pPr>
        <w:pStyle w:val="NoSpacing"/>
        <w:keepNext/>
        <w:keepLines/>
      </w:pPr>
      <w:r w:rsidRPr="009E5255">
        <w:rPr>
          <w:noProof/>
        </w:rPr>
        <w:drawing>
          <wp:inline distT="0" distB="0" distL="0" distR="0" wp14:anchorId="0A1AF6C6" wp14:editId="5937ABAD">
            <wp:extent cx="5612748" cy="4038044"/>
            <wp:effectExtent l="0" t="0" r="1270" b="635"/>
            <wp:docPr id="2" name="Graphic 2" descr="a column chart of the mean out of pocket costs, EFC listed drugs, schedule 1 from July 2016 to June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a column chart of the mean out of pocket costs, EFC listed drugs, schedule 1 from July 2016 to June 2022."/>
                    <pic:cNvPicPr/>
                  </pic:nvPicPr>
                  <pic:blipFill rotWithShape="1">
                    <a:blip r:embed="rId61">
                      <a:extLst>
                        <a:ext uri="{96DAC541-7B7A-43D3-8B79-37D633B846F1}">
                          <asvg:svgBlip xmlns:asvg="http://schemas.microsoft.com/office/drawing/2016/SVG/main" r:embed="rId62"/>
                        </a:ext>
                      </a:extLst>
                    </a:blip>
                    <a:srcRect l="934" t="1285" r="1045" b="1588"/>
                    <a:stretch/>
                  </pic:blipFill>
                  <pic:spPr bwMode="auto">
                    <a:xfrm>
                      <a:off x="0" y="0"/>
                      <a:ext cx="5614408" cy="4039238"/>
                    </a:xfrm>
                    <a:prstGeom prst="rect">
                      <a:avLst/>
                    </a:prstGeom>
                    <a:ln>
                      <a:noFill/>
                    </a:ln>
                    <a:extLst>
                      <a:ext uri="{53640926-AAD7-44D8-BBD7-CCE9431645EC}">
                        <a14:shadowObscured xmlns:a14="http://schemas.microsoft.com/office/drawing/2010/main"/>
                      </a:ext>
                    </a:extLst>
                  </pic:spPr>
                </pic:pic>
              </a:graphicData>
            </a:graphic>
          </wp:inline>
        </w:drawing>
      </w:r>
    </w:p>
    <w:p w14:paraId="7D2CD93A" w14:textId="60B9C9D9" w:rsidR="005F7557" w:rsidRPr="009E5255" w:rsidRDefault="005F7557" w:rsidP="003A6F1A">
      <w:pPr>
        <w:pStyle w:val="TableNotes"/>
      </w:pPr>
      <w:bookmarkStart w:id="276" w:name="_Ref88070016"/>
      <w:r w:rsidRPr="009E5255">
        <w:t>Source:</w:t>
      </w:r>
      <w:r w:rsidRPr="009E5255">
        <w:tab/>
        <w:t>Prepared for this Review using PBS Line Level Data, see</w:t>
      </w:r>
      <w:r w:rsidRPr="009E5255">
        <w:rPr>
          <w:color w:val="FF0000"/>
        </w:rPr>
        <w:t xml:space="preserve"> </w:t>
      </w:r>
      <w:r w:rsidR="00F44D92" w:rsidRPr="009E5255">
        <w:fldChar w:fldCharType="begin"/>
      </w:r>
      <w:r w:rsidR="00F44D92" w:rsidRPr="009E5255">
        <w:instrText xml:space="preserve"> REF _Ref90045768 \h </w:instrText>
      </w:r>
      <w:r w:rsidR="00F44D92" w:rsidRPr="009E5255">
        <w:fldChar w:fldCharType="separate"/>
      </w:r>
      <w:r w:rsidR="000C766B" w:rsidRPr="009E5255">
        <w:t xml:space="preserve">Appendix </w:t>
      </w:r>
      <w:r w:rsidR="000C766B">
        <w:rPr>
          <w:noProof/>
        </w:rPr>
        <w:t>6</w:t>
      </w:r>
      <w:r w:rsidR="00F44D92" w:rsidRPr="009E5255">
        <w:fldChar w:fldCharType="end"/>
      </w:r>
    </w:p>
    <w:p w14:paraId="0E69241E" w14:textId="77777777" w:rsidR="005F7557" w:rsidRPr="009E5255" w:rsidRDefault="005F7557" w:rsidP="005F7557">
      <w:pPr>
        <w:pStyle w:val="NoSpacing"/>
        <w:rPr>
          <w:b/>
        </w:rPr>
      </w:pPr>
    </w:p>
    <w:p w14:paraId="729B4BD7" w14:textId="0BA60248" w:rsidR="005F7557" w:rsidRPr="009E5255" w:rsidRDefault="005F7557" w:rsidP="00214FB7">
      <w:pPr>
        <w:pStyle w:val="Caption"/>
      </w:pPr>
      <w:bookmarkStart w:id="277" w:name="_Ref97896317"/>
      <w:bookmarkStart w:id="278" w:name="_Toc125463734"/>
      <w:r w:rsidRPr="009E5255">
        <w:t xml:space="preserve">Figure </w:t>
      </w:r>
      <w:r w:rsidR="00E36C93">
        <w:fldChar w:fldCharType="begin"/>
      </w:r>
      <w:r w:rsidR="00E36C93">
        <w:instrText xml:space="preserve"> SEQ Figure \* ARABIC </w:instrText>
      </w:r>
      <w:r w:rsidR="00E36C93">
        <w:fldChar w:fldCharType="separate"/>
      </w:r>
      <w:r w:rsidR="000C766B">
        <w:rPr>
          <w:noProof/>
        </w:rPr>
        <w:t>26</w:t>
      </w:r>
      <w:r w:rsidR="00E36C93">
        <w:rPr>
          <w:noProof/>
        </w:rPr>
        <w:fldChar w:fldCharType="end"/>
      </w:r>
      <w:bookmarkEnd w:id="276"/>
      <w:bookmarkEnd w:id="277"/>
      <w:r w:rsidRPr="009E5255">
        <w:t xml:space="preserve">. </w:t>
      </w:r>
      <w:r w:rsidR="008267EA" w:rsidRPr="009E5255">
        <w:t>Mean</w:t>
      </w:r>
      <w:r w:rsidRPr="009E5255">
        <w:t xml:space="preserve"> out-of-pocket costs</w:t>
      </w:r>
      <w:r w:rsidR="008267EA" w:rsidRPr="009E5255">
        <w:t>,</w:t>
      </w:r>
      <w:r w:rsidRPr="009E5255">
        <w:t xml:space="preserve"> </w:t>
      </w:r>
      <w:r w:rsidR="00700BC7" w:rsidRPr="009E5255">
        <w:t xml:space="preserve">EFC-listed drugs, </w:t>
      </w:r>
      <w:r w:rsidRPr="009E5255">
        <w:t>Schedule 2 (July 2016</w:t>
      </w:r>
      <w:r w:rsidR="00700BC7" w:rsidRPr="009E5255">
        <w:t xml:space="preserve"> </w:t>
      </w:r>
      <w:r w:rsidRPr="009E5255">
        <w:t>-</w:t>
      </w:r>
      <w:r w:rsidR="00700BC7" w:rsidRPr="009E5255">
        <w:t xml:space="preserve"> </w:t>
      </w:r>
      <w:r w:rsidRPr="009E5255">
        <w:t>June 2021)</w:t>
      </w:r>
      <w:bookmarkEnd w:id="278"/>
    </w:p>
    <w:p w14:paraId="4AB9791B" w14:textId="77777777" w:rsidR="005F7557" w:rsidRPr="009E5255" w:rsidRDefault="005F7557" w:rsidP="005F7557">
      <w:pPr>
        <w:keepNext/>
        <w:keepLines/>
        <w:spacing w:after="0" w:line="240" w:lineRule="auto"/>
        <w:rPr>
          <w:rFonts w:ascii="Calibri" w:eastAsia="Times New Roman" w:hAnsi="Calibri" w:cs="Calibri"/>
          <w:color w:val="000000"/>
          <w:lang w:eastAsia="en-GB"/>
        </w:rPr>
      </w:pPr>
      <w:r w:rsidRPr="009E5255">
        <w:rPr>
          <w:noProof/>
        </w:rPr>
        <w:drawing>
          <wp:inline distT="0" distB="0" distL="0" distR="0" wp14:anchorId="22AF241D" wp14:editId="38AD0E62">
            <wp:extent cx="5579842" cy="3249930"/>
            <wp:effectExtent l="0" t="0" r="0" b="1270"/>
            <wp:docPr id="108" name="Graphic 108" descr="A column chart of the mean out-of-pocket costs, EFC-listed drugs, Schedule 2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Graphic 108" descr="A column chart of the mean out-of-pocket costs, EFC-listed drugs, Schedule 2 from July 2016 to June 2021."/>
                    <pic:cNvPicPr/>
                  </pic:nvPicPr>
                  <pic:blipFill rotWithShape="1">
                    <a:blip r:embed="rId63">
                      <a:extLst>
                        <a:ext uri="{96DAC541-7B7A-43D3-8B79-37D633B846F1}">
                          <asvg:svgBlip xmlns:asvg="http://schemas.microsoft.com/office/drawing/2016/SVG/main" r:embed="rId64"/>
                        </a:ext>
                      </a:extLst>
                    </a:blip>
                    <a:srcRect l="1049" t="1385" r="1501" b="2237"/>
                    <a:stretch/>
                  </pic:blipFill>
                  <pic:spPr bwMode="auto">
                    <a:xfrm>
                      <a:off x="0" y="0"/>
                      <a:ext cx="5581621" cy="3250966"/>
                    </a:xfrm>
                    <a:prstGeom prst="rect">
                      <a:avLst/>
                    </a:prstGeom>
                    <a:ln>
                      <a:noFill/>
                    </a:ln>
                    <a:extLst>
                      <a:ext uri="{53640926-AAD7-44D8-BBD7-CCE9431645EC}">
                        <a14:shadowObscured xmlns:a14="http://schemas.microsoft.com/office/drawing/2010/main"/>
                      </a:ext>
                    </a:extLst>
                  </pic:spPr>
                </pic:pic>
              </a:graphicData>
            </a:graphic>
          </wp:inline>
        </w:drawing>
      </w:r>
    </w:p>
    <w:p w14:paraId="4867E058" w14:textId="3B93C7FC" w:rsidR="005F7557" w:rsidRPr="009E5255" w:rsidRDefault="005F7557" w:rsidP="003A6F1A">
      <w:pPr>
        <w:pStyle w:val="TableNotes"/>
      </w:pPr>
      <w:r w:rsidRPr="009E5255">
        <w:t>Source:</w:t>
      </w:r>
      <w:r w:rsidRPr="009E5255">
        <w:tab/>
        <w:t>Prepared for this Review using PBS Line Level Data, see</w:t>
      </w:r>
      <w:r w:rsidRPr="009E5255">
        <w:rPr>
          <w:color w:val="FF0000"/>
        </w:rPr>
        <w:t xml:space="preserve"> </w:t>
      </w:r>
      <w:r w:rsidR="00F44D92" w:rsidRPr="009E5255">
        <w:fldChar w:fldCharType="begin"/>
      </w:r>
      <w:r w:rsidR="00F44D92" w:rsidRPr="009E5255">
        <w:instrText xml:space="preserve"> REF _Ref90045768 \h </w:instrText>
      </w:r>
      <w:r w:rsidR="00F44D92" w:rsidRPr="009E5255">
        <w:fldChar w:fldCharType="separate"/>
      </w:r>
      <w:r w:rsidR="000C766B" w:rsidRPr="009E5255">
        <w:t xml:space="preserve">Appendix </w:t>
      </w:r>
      <w:r w:rsidR="000C766B">
        <w:rPr>
          <w:noProof/>
        </w:rPr>
        <w:t>6</w:t>
      </w:r>
      <w:r w:rsidR="00F44D92" w:rsidRPr="009E5255">
        <w:fldChar w:fldCharType="end"/>
      </w:r>
    </w:p>
    <w:p w14:paraId="54165A26" w14:textId="4FD70CF3" w:rsidR="005F7557" w:rsidRPr="009E5255" w:rsidRDefault="005F7557" w:rsidP="005F7557">
      <w:pPr>
        <w:rPr>
          <w:i/>
          <w:iCs/>
          <w:u w:val="single"/>
          <w:lang w:eastAsia="en-GB"/>
        </w:rPr>
      </w:pPr>
      <w:r w:rsidRPr="009E5255">
        <w:rPr>
          <w:i/>
          <w:iCs/>
          <w:u w:val="single"/>
          <w:lang w:eastAsia="en-GB"/>
        </w:rPr>
        <w:t>Access to C</w:t>
      </w:r>
      <w:r w:rsidR="00836D91" w:rsidRPr="009E5255">
        <w:rPr>
          <w:i/>
          <w:iCs/>
          <w:u w:val="single"/>
          <w:lang w:eastAsia="en-GB"/>
        </w:rPr>
        <w:t xml:space="preserve">losing the </w:t>
      </w:r>
      <w:r w:rsidRPr="009E5255">
        <w:rPr>
          <w:i/>
          <w:iCs/>
          <w:u w:val="single"/>
          <w:lang w:eastAsia="en-GB"/>
        </w:rPr>
        <w:t>G</w:t>
      </w:r>
      <w:r w:rsidR="00836D91" w:rsidRPr="009E5255">
        <w:rPr>
          <w:i/>
          <w:iCs/>
          <w:u w:val="single"/>
          <w:lang w:eastAsia="en-GB"/>
        </w:rPr>
        <w:t>ap subsidies</w:t>
      </w:r>
    </w:p>
    <w:p w14:paraId="2EC89CA2" w14:textId="4B557BB8" w:rsidR="005E31EA" w:rsidRPr="009E5255" w:rsidRDefault="005F7557" w:rsidP="00B97CD2">
      <w:pPr>
        <w:rPr>
          <w:lang w:eastAsia="en-GB"/>
        </w:rPr>
      </w:pPr>
      <w:r w:rsidRPr="009E5255">
        <w:rPr>
          <w:lang w:eastAsia="en-GB"/>
        </w:rPr>
        <w:t>A summary of</w:t>
      </w:r>
      <w:r w:rsidRPr="009E5255">
        <w:t xml:space="preserve"> </w:t>
      </w:r>
      <w:r w:rsidRPr="009E5255">
        <w:rPr>
          <w:lang w:eastAsia="en-GB"/>
        </w:rPr>
        <w:t xml:space="preserve">EFC-medicine utilisation by </w:t>
      </w:r>
      <w:r w:rsidR="00F91E6F" w:rsidRPr="009E5255">
        <w:rPr>
          <w:lang w:eastAsia="en-GB"/>
        </w:rPr>
        <w:t xml:space="preserve">patients’ </w:t>
      </w:r>
      <w:r w:rsidRPr="009E5255">
        <w:rPr>
          <w:lang w:eastAsia="en-GB"/>
        </w:rPr>
        <w:t>‘Clos</w:t>
      </w:r>
      <w:r w:rsidR="00836D91" w:rsidRPr="009E5255">
        <w:rPr>
          <w:lang w:eastAsia="en-GB"/>
        </w:rPr>
        <w:t>ing</w:t>
      </w:r>
      <w:r w:rsidRPr="009E5255">
        <w:rPr>
          <w:lang w:eastAsia="en-GB"/>
        </w:rPr>
        <w:t xml:space="preserve"> the Gap’ (CTG) eligibility </w:t>
      </w:r>
      <w:r w:rsidR="00F91E6F" w:rsidRPr="009E5255">
        <w:rPr>
          <w:lang w:eastAsia="en-GB"/>
        </w:rPr>
        <w:t xml:space="preserve">status </w:t>
      </w:r>
      <w:r w:rsidRPr="009E5255">
        <w:rPr>
          <w:lang w:eastAsia="en-GB"/>
        </w:rPr>
        <w:t xml:space="preserve">is provided </w:t>
      </w:r>
      <w:r w:rsidR="00B94EFB" w:rsidRPr="009E5255">
        <w:rPr>
          <w:lang w:eastAsia="en-GB"/>
        </w:rPr>
        <w:t xml:space="preserve">in </w:t>
      </w:r>
      <w:r w:rsidR="00FE7444" w:rsidRPr="009E5255">
        <w:rPr>
          <w:lang w:eastAsia="en-GB"/>
        </w:rPr>
        <w:fldChar w:fldCharType="begin"/>
      </w:r>
      <w:r w:rsidR="00FE7444" w:rsidRPr="009E5255">
        <w:rPr>
          <w:lang w:eastAsia="en-GB"/>
        </w:rPr>
        <w:instrText xml:space="preserve"> REF _Ref90045768 \h </w:instrText>
      </w:r>
      <w:r w:rsidR="00FE7444" w:rsidRPr="009E5255">
        <w:rPr>
          <w:lang w:eastAsia="en-GB"/>
        </w:rPr>
      </w:r>
      <w:r w:rsidR="00FE7444" w:rsidRPr="009E5255">
        <w:rPr>
          <w:lang w:eastAsia="en-GB"/>
        </w:rPr>
        <w:fldChar w:fldCharType="separate"/>
      </w:r>
      <w:r w:rsidR="000C766B" w:rsidRPr="009E5255">
        <w:t xml:space="preserve">Appendix </w:t>
      </w:r>
      <w:r w:rsidR="000C766B">
        <w:rPr>
          <w:noProof/>
        </w:rPr>
        <w:t>6</w:t>
      </w:r>
      <w:r w:rsidR="00FE7444" w:rsidRPr="009E5255">
        <w:rPr>
          <w:lang w:eastAsia="en-GB"/>
        </w:rPr>
        <w:fldChar w:fldCharType="end"/>
      </w:r>
      <w:r w:rsidR="00B94EFB" w:rsidRPr="009E5255">
        <w:rPr>
          <w:lang w:eastAsia="en-GB"/>
        </w:rPr>
        <w:t>.</w:t>
      </w:r>
      <w:r w:rsidR="00FE7444" w:rsidRPr="009E5255">
        <w:rPr>
          <w:lang w:eastAsia="en-GB"/>
        </w:rPr>
        <w:t xml:space="preserve">  </w:t>
      </w:r>
      <w:r w:rsidRPr="009E5255">
        <w:rPr>
          <w:lang w:eastAsia="en-GB"/>
        </w:rPr>
        <w:t xml:space="preserve">Under </w:t>
      </w:r>
      <w:r w:rsidR="00F91E6F" w:rsidRPr="009E5255">
        <w:rPr>
          <w:lang w:eastAsia="en-GB"/>
        </w:rPr>
        <w:t>Commonwealth</w:t>
      </w:r>
      <w:r w:rsidRPr="009E5255">
        <w:rPr>
          <w:lang w:eastAsia="en-GB"/>
        </w:rPr>
        <w:t xml:space="preserve"> legislation, access to CTG </w:t>
      </w:r>
      <w:r w:rsidR="00F91E6F" w:rsidRPr="009E5255">
        <w:rPr>
          <w:lang w:eastAsia="en-GB"/>
        </w:rPr>
        <w:t xml:space="preserve">subsidies </w:t>
      </w:r>
      <w:r w:rsidRPr="009E5255">
        <w:rPr>
          <w:lang w:eastAsia="en-GB"/>
        </w:rPr>
        <w:t xml:space="preserve">is </w:t>
      </w:r>
      <w:r w:rsidR="00F91E6F" w:rsidRPr="009E5255">
        <w:rPr>
          <w:lang w:eastAsia="en-GB"/>
        </w:rPr>
        <w:t xml:space="preserve">limited </w:t>
      </w:r>
      <w:r w:rsidRPr="009E5255">
        <w:rPr>
          <w:lang w:eastAsia="en-GB"/>
        </w:rPr>
        <w:t xml:space="preserve">to </w:t>
      </w:r>
      <w:r w:rsidR="00F91E6F" w:rsidRPr="009E5255">
        <w:rPr>
          <w:lang w:eastAsia="en-GB"/>
        </w:rPr>
        <w:t>(s85) General Schedule-listed medicines dispensed in (s90) community pharmacy and (s94) private hospital pharmacy settings</w:t>
      </w:r>
      <w:r w:rsidRPr="009E5255">
        <w:rPr>
          <w:lang w:eastAsia="en-GB"/>
        </w:rPr>
        <w:t xml:space="preserve">.  Overall, less than 0.3% of items within the PBS dataset were </w:t>
      </w:r>
      <w:r w:rsidR="00F91E6F" w:rsidRPr="009E5255">
        <w:rPr>
          <w:lang w:eastAsia="en-GB"/>
        </w:rPr>
        <w:t xml:space="preserve">prescribed to patients </w:t>
      </w:r>
      <w:r w:rsidR="00AD3A1C" w:rsidRPr="009E5255">
        <w:rPr>
          <w:lang w:eastAsia="en-GB"/>
        </w:rPr>
        <w:t xml:space="preserve">who were otherwise </w:t>
      </w:r>
      <w:r w:rsidR="00F91E6F" w:rsidRPr="009E5255">
        <w:rPr>
          <w:lang w:eastAsia="en-GB"/>
        </w:rPr>
        <w:t>eligible for the</w:t>
      </w:r>
      <w:r w:rsidRPr="009E5255">
        <w:rPr>
          <w:lang w:eastAsia="en-GB"/>
        </w:rPr>
        <w:t xml:space="preserve"> CTG </w:t>
      </w:r>
      <w:r w:rsidR="00F91E6F" w:rsidRPr="009E5255">
        <w:rPr>
          <w:lang w:eastAsia="en-GB"/>
        </w:rPr>
        <w:t>subsidy</w:t>
      </w:r>
      <w:r w:rsidRPr="009E5255">
        <w:rPr>
          <w:lang w:eastAsia="en-GB"/>
        </w:rPr>
        <w:t>.</w:t>
      </w:r>
    </w:p>
    <w:p w14:paraId="283CE091" w14:textId="1C1B5819" w:rsidR="009167C9" w:rsidRPr="009E5255" w:rsidRDefault="00B151D6" w:rsidP="005A2B78">
      <w:pPr>
        <w:pStyle w:val="Heading3"/>
      </w:pPr>
      <w:bookmarkStart w:id="279" w:name="_Toc144886250"/>
      <w:r w:rsidRPr="009E5255">
        <w:t>Analysis of TGA</w:t>
      </w:r>
      <w:r w:rsidR="00AC5532" w:rsidRPr="009E5255">
        <w:t>-r</w:t>
      </w:r>
      <w:r w:rsidRPr="009E5255">
        <w:t xml:space="preserve">eported </w:t>
      </w:r>
      <w:r w:rsidR="00AC5532" w:rsidRPr="009E5255">
        <w:t>adverse</w:t>
      </w:r>
      <w:r w:rsidRPr="009E5255">
        <w:t xml:space="preserve"> </w:t>
      </w:r>
      <w:r w:rsidR="00AC5532" w:rsidRPr="009E5255">
        <w:t>e</w:t>
      </w:r>
      <w:r w:rsidRPr="009E5255">
        <w:t>vents</w:t>
      </w:r>
      <w:bookmarkEnd w:id="279"/>
      <w:r w:rsidRPr="009E5255">
        <w:t xml:space="preserve"> </w:t>
      </w:r>
    </w:p>
    <w:p w14:paraId="4C17ABB1" w14:textId="77777777" w:rsidR="00D80488" w:rsidRPr="009E5255" w:rsidRDefault="00D80488" w:rsidP="00CA5EF6">
      <w:pPr>
        <w:pStyle w:val="SubHead-NotNumbered"/>
        <w:rPr>
          <w:u w:val="single"/>
        </w:rPr>
      </w:pPr>
      <w:r w:rsidRPr="009E5255">
        <w:rPr>
          <w:u w:val="single"/>
        </w:rPr>
        <w:t>Overview</w:t>
      </w:r>
    </w:p>
    <w:p w14:paraId="1DF893CE" w14:textId="6CB1F486" w:rsidR="00D80488" w:rsidRPr="009E5255" w:rsidRDefault="00D80488" w:rsidP="00AC5532">
      <w:r w:rsidRPr="009E5255">
        <w:t xml:space="preserve">The potential impact on patient safety of the adoption of EFC funding was investigated by examining the incidence of </w:t>
      </w:r>
      <w:bookmarkStart w:id="280" w:name="_Hlk84337018"/>
      <w:bookmarkStart w:id="281" w:name="_Hlk83984977"/>
      <w:r w:rsidRPr="009E5255">
        <w:t>spontaneous adverse events (AEs) related to the use of cancer medicines listed on the EFC as recorded on the TGA Database of Adverse Event Notifications (DAEN</w:t>
      </w:r>
      <w:r w:rsidR="002E5E5A" w:rsidRPr="009E5255">
        <w:t xml:space="preserve">) </w:t>
      </w:r>
      <w:r w:rsidR="002E5E5A" w:rsidRPr="009E5255">
        <w:fldChar w:fldCharType="begin"/>
      </w:r>
      <w:r w:rsidR="002E5E5A" w:rsidRPr="009E5255">
        <w:instrText xml:space="preserve"> ADDIN EN.CITE &lt;EndNote&gt;&lt;Cite&gt;&lt;Author&gt;TGA&lt;/Author&gt;&lt;Year&gt;2021&lt;/Year&gt;&lt;RecNum&gt;10592&lt;/RecNum&gt;&lt;DisplayText&gt;[51]&lt;/DisplayText&gt;&lt;record&gt;&lt;rec-number&gt;10592&lt;/rec-number&gt;&lt;foreign-keys&gt;&lt;key app="EN" db-id="etpte9adcdfve1eerz5pws2fvps522ds5svf" timestamp="1652740079" guid="409598e1-92c8-4975-a8fb-042bded37dad"&gt;10592&lt;/key&gt;&lt;/foreign-keys&gt;&lt;ref-type name="Report"&gt;27&lt;/ref-type&gt;&lt;contributors&gt;&lt;authors&gt;&lt;author&gt;TGA&lt;/author&gt;&lt;/authors&gt;&lt;tertiary-authors&gt;&lt;author&gt;Australian Government,, Therapeutic Goods Administration (TGA)&lt;/author&gt;&lt;/tertiary-authors&gt;&lt;/contributors&gt;&lt;titles&gt;&lt;title&gt;Database of adverse event notifications&lt;/title&gt;&lt;/titles&gt;&lt;dates&gt;&lt;year&gt;2021&lt;/year&gt;&lt;/dates&gt;&lt;pub-location&gt;Canberra&lt;/pub-location&gt;&lt;urls&gt;&lt;related-urls&gt;&lt;url&gt;https://www.tga.gov.au/about-daen-medicines&lt;/url&gt;&lt;/related-urls&gt;&lt;/urls&gt;&lt;/record&gt;&lt;/Cite&gt;&lt;/EndNote&gt;</w:instrText>
      </w:r>
      <w:r w:rsidR="002E5E5A" w:rsidRPr="009E5255">
        <w:fldChar w:fldCharType="separate"/>
      </w:r>
      <w:r w:rsidR="002E5E5A" w:rsidRPr="009E5255">
        <w:rPr>
          <w:noProof/>
        </w:rPr>
        <w:t>[51]</w:t>
      </w:r>
      <w:r w:rsidR="002E5E5A" w:rsidRPr="009E5255">
        <w:fldChar w:fldCharType="end"/>
      </w:r>
      <w:r w:rsidRPr="009E5255">
        <w:t xml:space="preserve">.  Cancer medicines were selected for inclusion in the analysis if they were on Schedule 1 of the EFC, had a TGA indication that was consistent with the PBS indication and did not have a general (Section 85) benefit listing.  This resulted in the inclusion of 40 EFC medicines for analysis, with analysis restricted to events reported over the most recent full five-year period; January 2016 and December 2020 (see </w:t>
      </w:r>
      <w:r w:rsidR="00ED12AE" w:rsidRPr="009E5255">
        <w:fldChar w:fldCharType="begin"/>
      </w:r>
      <w:r w:rsidR="00ED12AE" w:rsidRPr="009E5255">
        <w:instrText xml:space="preserve"> REF _Ref90046030 \h </w:instrText>
      </w:r>
      <w:r w:rsidR="00ED12AE" w:rsidRPr="009E5255">
        <w:fldChar w:fldCharType="separate"/>
      </w:r>
      <w:r w:rsidR="000C766B" w:rsidRPr="009E5255">
        <w:t xml:space="preserve">Appendix </w:t>
      </w:r>
      <w:r w:rsidR="000C766B">
        <w:rPr>
          <w:noProof/>
        </w:rPr>
        <w:t>9</w:t>
      </w:r>
      <w:r w:rsidR="00ED12AE" w:rsidRPr="009E5255">
        <w:fldChar w:fldCharType="end"/>
      </w:r>
      <w:r w:rsidR="00ED12AE" w:rsidRPr="009E5255">
        <w:t xml:space="preserve"> </w:t>
      </w:r>
      <w:r w:rsidRPr="009E5255">
        <w:t xml:space="preserve">for a full exposition of the methods).  </w:t>
      </w:r>
      <w:bookmarkEnd w:id="280"/>
      <w:bookmarkEnd w:id="281"/>
    </w:p>
    <w:p w14:paraId="644AFB1C" w14:textId="6BA51441" w:rsidR="00D80488" w:rsidRPr="009E5255" w:rsidRDefault="00AC5532" w:rsidP="00CA5EF6">
      <w:pPr>
        <w:pStyle w:val="SubHead-NotNumbered"/>
        <w:rPr>
          <w:u w:val="single"/>
        </w:rPr>
      </w:pPr>
      <w:r w:rsidRPr="009E5255">
        <w:rPr>
          <w:u w:val="single"/>
        </w:rPr>
        <w:t>D</w:t>
      </w:r>
      <w:r w:rsidR="00D80488" w:rsidRPr="009E5255">
        <w:rPr>
          <w:u w:val="single"/>
        </w:rPr>
        <w:t>ata</w:t>
      </w:r>
    </w:p>
    <w:p w14:paraId="2B9040A2" w14:textId="5265A825" w:rsidR="00D80488" w:rsidRPr="009E5255" w:rsidRDefault="00D80488" w:rsidP="00D80488">
      <w:r w:rsidRPr="009E5255">
        <w:t>AEs in the TGA’s DAEN are coded using terms in the Medical Dictionary for Regulatory Activities (Me</w:t>
      </w:r>
      <w:r w:rsidR="00ED12AE" w:rsidRPr="009E5255">
        <w:t>D</w:t>
      </w:r>
      <w:r w:rsidRPr="009E5255">
        <w:t>RA)</w:t>
      </w:r>
      <w:r w:rsidR="002E5E5A" w:rsidRPr="009E5255">
        <w:t xml:space="preserve"> </w:t>
      </w:r>
      <w:r w:rsidR="002E5E5A" w:rsidRPr="009E5255">
        <w:fldChar w:fldCharType="begin"/>
      </w:r>
      <w:r w:rsidR="002E5E5A" w:rsidRPr="009E5255">
        <w:instrText xml:space="preserve"> ADDIN EN.CITE &lt;EndNote&gt;&lt;Cite&gt;&lt;Author&gt;TGA&lt;/Author&gt;&lt;Year&gt;2021&lt;/Year&gt;&lt;RecNum&gt;10592&lt;/RecNum&gt;&lt;DisplayText&gt;[51]&lt;/DisplayText&gt;&lt;record&gt;&lt;rec-number&gt;10592&lt;/rec-number&gt;&lt;foreign-keys&gt;&lt;key app="EN" db-id="etpte9adcdfve1eerz5pws2fvps522ds5svf" timestamp="1652740079" guid="409598e1-92c8-4975-a8fb-042bded37dad"&gt;10592&lt;/key&gt;&lt;/foreign-keys&gt;&lt;ref-type name="Report"&gt;27&lt;/ref-type&gt;&lt;contributors&gt;&lt;authors&gt;&lt;author&gt;TGA&lt;/author&gt;&lt;/authors&gt;&lt;tertiary-authors&gt;&lt;author&gt;Australian Government,, Therapeutic Goods Administration (TGA)&lt;/author&gt;&lt;/tertiary-authors&gt;&lt;/contributors&gt;&lt;titles&gt;&lt;title&gt;Database of adverse event notifications&lt;/title&gt;&lt;/titles&gt;&lt;dates&gt;&lt;year&gt;2021&lt;/year&gt;&lt;/dates&gt;&lt;pub-location&gt;Canberra&lt;/pub-location&gt;&lt;urls&gt;&lt;related-urls&gt;&lt;url&gt;https://www.tga.gov.au/about-daen-medicines&lt;/url&gt;&lt;/related-urls&gt;&lt;/urls&gt;&lt;/record&gt;&lt;/Cite&gt;&lt;/EndNote&gt;</w:instrText>
      </w:r>
      <w:r w:rsidR="002E5E5A" w:rsidRPr="009E5255">
        <w:fldChar w:fldCharType="separate"/>
      </w:r>
      <w:r w:rsidR="002E5E5A" w:rsidRPr="009E5255">
        <w:rPr>
          <w:noProof/>
        </w:rPr>
        <w:t>[51]</w:t>
      </w:r>
      <w:r w:rsidR="002E5E5A" w:rsidRPr="009E5255">
        <w:fldChar w:fldCharType="end"/>
      </w:r>
      <w:r w:rsidRPr="009E5255">
        <w:t>.  The extracted data comprised 6,268 unique case reports of AEs involving at least one EFC-listed cancer medicine.  However, as cancer patients often receiv</w:t>
      </w:r>
      <w:r w:rsidR="00B151D6" w:rsidRPr="009E5255">
        <w:t>e</w:t>
      </w:r>
      <w:r w:rsidRPr="009E5255">
        <w:t xml:space="preserve"> combination</w:t>
      </w:r>
      <w:r w:rsidR="00D533A5" w:rsidRPr="009E5255">
        <w:t>-</w:t>
      </w:r>
      <w:r w:rsidRPr="009E5255">
        <w:t>based regimen</w:t>
      </w:r>
      <w:r w:rsidR="00D533A5" w:rsidRPr="009E5255">
        <w:t>s</w:t>
      </w:r>
      <w:r w:rsidRPr="009E5255">
        <w:t xml:space="preserve">, some AE reports involved more than one EFC-medicine.  This resulted in a total of 8,899 unique case reports of AEs and EFC-medicine combinations (hereby referred to as instances).  </w:t>
      </w:r>
    </w:p>
    <w:p w14:paraId="53D1C9D2" w14:textId="2A5D0B00" w:rsidR="00D80488" w:rsidRPr="009E5255" w:rsidRDefault="00D80488" w:rsidP="0035528A">
      <w:r w:rsidRPr="009E5255">
        <w:t>Of the 8,899 instances reported, 931 contained Me</w:t>
      </w:r>
      <w:r w:rsidR="00ED12AE" w:rsidRPr="009E5255">
        <w:t>D</w:t>
      </w:r>
      <w:r w:rsidRPr="009E5255">
        <w:t xml:space="preserve">RA terms that were suggestive of events that may have been associated with errors affected by the mode of reimbursement.  This included the potential for off-label use (as might arise when additional infusions can be compounded as a result of </w:t>
      </w:r>
      <w:r w:rsidR="00DF3C43" w:rsidRPr="009E5255">
        <w:t>vial-sharing</w:t>
      </w:r>
      <w:r w:rsidRPr="009E5255">
        <w:t>, allowing more patients to be treated than might otherwise occur within a given volume of PBS prescriptions) and/or medication errors (see</w:t>
      </w:r>
      <w:r w:rsidR="00472D06" w:rsidRPr="009E5255">
        <w:t xml:space="preserve"> </w:t>
      </w:r>
      <w:r w:rsidR="00472D06" w:rsidRPr="009E5255">
        <w:fldChar w:fldCharType="begin"/>
      </w:r>
      <w:r w:rsidR="00472D06" w:rsidRPr="009E5255">
        <w:instrText xml:space="preserve"> REF _Ref105758666 \h </w:instrText>
      </w:r>
      <w:r w:rsidR="00472D06" w:rsidRPr="009E5255">
        <w:fldChar w:fldCharType="separate"/>
      </w:r>
      <w:r w:rsidR="000C766B" w:rsidRPr="009E5255">
        <w:t xml:space="preserve">Table </w:t>
      </w:r>
      <w:r w:rsidR="000C766B">
        <w:rPr>
          <w:noProof/>
        </w:rPr>
        <w:t>17</w:t>
      </w:r>
      <w:r w:rsidR="00472D06" w:rsidRPr="009E5255">
        <w:fldChar w:fldCharType="end"/>
      </w:r>
      <w:r w:rsidR="00472D06" w:rsidRPr="009E5255">
        <w:t>)</w:t>
      </w:r>
      <w:r w:rsidRPr="009E5255">
        <w:t>.  The</w:t>
      </w:r>
      <w:r w:rsidR="00B151D6" w:rsidRPr="009E5255">
        <w:t xml:space="preserve"> MedRA</w:t>
      </w:r>
      <w:r w:rsidRPr="009E5255">
        <w:t xml:space="preserve"> search terms were further defined into deliberate off-label use (96%, N = 891/931) and non-deliberate / unclear off-label use (4%, N = 50/931).  The list of Me</w:t>
      </w:r>
      <w:r w:rsidR="00ED12AE" w:rsidRPr="009E5255">
        <w:t>D</w:t>
      </w:r>
      <w:r w:rsidRPr="009E5255">
        <w:t xml:space="preserve">RA search terms used in classifying AEs as potentially of interest in relation to the mode of cancer medicine funding was verified by a clinical expert.  Disproportionality analysis – a method which looks for a signal of likely significant effects for AE among a given sample of interest relative to other drugs - was used to identify medicines with higher or lower than expected rates of ‘off-label’ use (see </w:t>
      </w:r>
      <w:r w:rsidR="00ED12AE" w:rsidRPr="009E5255">
        <w:rPr>
          <w:color w:val="FF0000"/>
        </w:rPr>
        <w:fldChar w:fldCharType="begin"/>
      </w:r>
      <w:r w:rsidR="00ED12AE" w:rsidRPr="009E5255">
        <w:instrText xml:space="preserve"> REF _Ref90046030 \h </w:instrText>
      </w:r>
      <w:r w:rsidR="00ED12AE" w:rsidRPr="009E5255">
        <w:rPr>
          <w:color w:val="FF0000"/>
        </w:rPr>
      </w:r>
      <w:r w:rsidR="00ED12AE" w:rsidRPr="009E5255">
        <w:rPr>
          <w:color w:val="FF0000"/>
        </w:rPr>
        <w:fldChar w:fldCharType="separate"/>
      </w:r>
      <w:r w:rsidR="000C766B" w:rsidRPr="009E5255">
        <w:t xml:space="preserve">Appendix </w:t>
      </w:r>
      <w:r w:rsidR="000C766B">
        <w:rPr>
          <w:noProof/>
        </w:rPr>
        <w:t>9</w:t>
      </w:r>
      <w:r w:rsidR="00ED12AE" w:rsidRPr="009E5255">
        <w:rPr>
          <w:color w:val="FF0000"/>
        </w:rPr>
        <w:fldChar w:fldCharType="end"/>
      </w:r>
      <w:r w:rsidRPr="009E5255">
        <w:t xml:space="preserve">).   </w:t>
      </w:r>
    </w:p>
    <w:p w14:paraId="4E196D12" w14:textId="6E5D99A6" w:rsidR="0035528A" w:rsidRPr="009E5255" w:rsidRDefault="0035528A" w:rsidP="0035528A">
      <w:pPr>
        <w:pStyle w:val="Caption"/>
      </w:pPr>
      <w:bookmarkStart w:id="282" w:name="_Ref105758666"/>
      <w:bookmarkStart w:id="283" w:name="_Toc125972812"/>
      <w:r w:rsidRPr="009E5255">
        <w:t xml:space="preserve">Table </w:t>
      </w:r>
      <w:r w:rsidR="00E36C93">
        <w:fldChar w:fldCharType="begin"/>
      </w:r>
      <w:r w:rsidR="00E36C93">
        <w:instrText xml:space="preserve"> SEQ Table \* ARABIC </w:instrText>
      </w:r>
      <w:r w:rsidR="00E36C93">
        <w:fldChar w:fldCharType="separate"/>
      </w:r>
      <w:r w:rsidR="000C766B">
        <w:rPr>
          <w:noProof/>
        </w:rPr>
        <w:t>17</w:t>
      </w:r>
      <w:r w:rsidR="00E36C93">
        <w:rPr>
          <w:noProof/>
        </w:rPr>
        <w:fldChar w:fldCharType="end"/>
      </w:r>
      <w:bookmarkEnd w:id="282"/>
      <w:r w:rsidRPr="009E5255">
        <w:t>. Reported off-label use of EFC-listed drugs by adverse event type (2016 - 2020)</w:t>
      </w:r>
      <w:bookmarkEnd w:id="283"/>
    </w:p>
    <w:tbl>
      <w:tblPr>
        <w:tblW w:w="9016" w:type="dxa"/>
        <w:tblLayout w:type="fixed"/>
        <w:tblLook w:val="04A0" w:firstRow="1" w:lastRow="0" w:firstColumn="1" w:lastColumn="0" w:noHBand="0" w:noVBand="1"/>
        <w:tblCaption w:val="Reported off-label use of EFC-listed drugs by adverse event type from 2016 to 2020"/>
      </w:tblPr>
      <w:tblGrid>
        <w:gridCol w:w="3953"/>
        <w:gridCol w:w="1687"/>
        <w:gridCol w:w="1688"/>
        <w:gridCol w:w="1688"/>
      </w:tblGrid>
      <w:tr w:rsidR="00B41817" w:rsidRPr="009E5255" w14:paraId="34F796D8" w14:textId="77777777" w:rsidTr="007101FC">
        <w:trPr>
          <w:trHeight w:val="20"/>
          <w:tblHeader/>
        </w:trPr>
        <w:tc>
          <w:tcPr>
            <w:tcW w:w="3953" w:type="dxa"/>
            <w:tcBorders>
              <w:bottom w:val="single" w:sz="4" w:space="0" w:color="auto"/>
            </w:tcBorders>
            <w:shd w:val="clear" w:color="auto" w:fill="auto"/>
            <w:noWrap/>
            <w:vAlign w:val="bottom"/>
            <w:hideMark/>
          </w:tcPr>
          <w:p w14:paraId="7FA281FB" w14:textId="77777777" w:rsidR="00B41817" w:rsidRPr="009E5255" w:rsidRDefault="00B41817" w:rsidP="007101FC">
            <w:pPr>
              <w:pStyle w:val="NoSpacing"/>
              <w:rPr>
                <w:rFonts w:asciiTheme="majorHAnsi" w:hAnsiTheme="majorHAnsi" w:cstheme="majorHAnsi"/>
                <w:bCs/>
                <w:i/>
                <w:iCs/>
              </w:rPr>
            </w:pPr>
            <w:r w:rsidRPr="009E5255">
              <w:rPr>
                <w:rFonts w:asciiTheme="majorHAnsi" w:hAnsiTheme="majorHAnsi" w:cstheme="majorHAnsi"/>
                <w:bCs/>
                <w:i/>
                <w:iCs/>
              </w:rPr>
              <w:t>MedRA Search Term</w:t>
            </w:r>
          </w:p>
        </w:tc>
        <w:tc>
          <w:tcPr>
            <w:tcW w:w="1687" w:type="dxa"/>
            <w:tcBorders>
              <w:bottom w:val="single" w:sz="4" w:space="0" w:color="auto"/>
            </w:tcBorders>
            <w:shd w:val="clear" w:color="auto" w:fill="auto"/>
            <w:noWrap/>
            <w:vAlign w:val="bottom"/>
            <w:hideMark/>
          </w:tcPr>
          <w:p w14:paraId="18616AA7" w14:textId="77777777" w:rsidR="00B41817" w:rsidRPr="009E5255" w:rsidRDefault="00B41817" w:rsidP="007101FC">
            <w:pPr>
              <w:pStyle w:val="NoSpacing"/>
              <w:jc w:val="center"/>
              <w:rPr>
                <w:rFonts w:asciiTheme="majorHAnsi" w:hAnsiTheme="majorHAnsi" w:cstheme="majorHAnsi"/>
                <w:bCs/>
                <w:i/>
                <w:iCs/>
              </w:rPr>
            </w:pPr>
            <w:r w:rsidRPr="009E5255">
              <w:rPr>
                <w:rFonts w:asciiTheme="majorHAnsi" w:hAnsiTheme="majorHAnsi" w:cstheme="majorHAnsi"/>
                <w:bCs/>
                <w:i/>
                <w:iCs/>
              </w:rPr>
              <w:t>Deliberate</w:t>
            </w:r>
          </w:p>
        </w:tc>
        <w:tc>
          <w:tcPr>
            <w:tcW w:w="1688" w:type="dxa"/>
            <w:tcBorders>
              <w:bottom w:val="single" w:sz="4" w:space="0" w:color="auto"/>
            </w:tcBorders>
            <w:shd w:val="clear" w:color="auto" w:fill="auto"/>
            <w:noWrap/>
            <w:vAlign w:val="bottom"/>
            <w:hideMark/>
          </w:tcPr>
          <w:p w14:paraId="6C4554DE" w14:textId="77777777" w:rsidR="00B41817" w:rsidRPr="009E5255" w:rsidRDefault="00B41817" w:rsidP="007101FC">
            <w:pPr>
              <w:pStyle w:val="NoSpacing"/>
              <w:jc w:val="center"/>
              <w:rPr>
                <w:rFonts w:asciiTheme="majorHAnsi" w:hAnsiTheme="majorHAnsi" w:cstheme="majorHAnsi"/>
                <w:bCs/>
                <w:i/>
                <w:iCs/>
              </w:rPr>
            </w:pPr>
            <w:r w:rsidRPr="009E5255">
              <w:rPr>
                <w:rFonts w:asciiTheme="majorHAnsi" w:hAnsiTheme="majorHAnsi" w:cstheme="majorHAnsi"/>
                <w:bCs/>
                <w:i/>
                <w:iCs/>
              </w:rPr>
              <w:t xml:space="preserve">Non-deliberate/ unclear </w:t>
            </w:r>
          </w:p>
        </w:tc>
        <w:tc>
          <w:tcPr>
            <w:tcW w:w="1688" w:type="dxa"/>
            <w:tcBorders>
              <w:bottom w:val="single" w:sz="4" w:space="0" w:color="auto"/>
            </w:tcBorders>
            <w:shd w:val="clear" w:color="auto" w:fill="auto"/>
            <w:noWrap/>
            <w:vAlign w:val="bottom"/>
            <w:hideMark/>
          </w:tcPr>
          <w:p w14:paraId="3AD5BE70" w14:textId="77777777" w:rsidR="00B41817" w:rsidRPr="009E5255" w:rsidRDefault="00B41817" w:rsidP="007101FC">
            <w:pPr>
              <w:pStyle w:val="NoSpacing"/>
              <w:jc w:val="center"/>
              <w:rPr>
                <w:rFonts w:asciiTheme="majorHAnsi" w:hAnsiTheme="majorHAnsi" w:cstheme="majorHAnsi"/>
                <w:bCs/>
                <w:i/>
                <w:iCs/>
              </w:rPr>
            </w:pPr>
            <w:r w:rsidRPr="009E5255">
              <w:rPr>
                <w:rFonts w:asciiTheme="majorHAnsi" w:hAnsiTheme="majorHAnsi" w:cstheme="majorHAnsi"/>
                <w:bCs/>
                <w:i/>
                <w:iCs/>
              </w:rPr>
              <w:t>Total</w:t>
            </w:r>
          </w:p>
        </w:tc>
      </w:tr>
      <w:tr w:rsidR="00B41817" w:rsidRPr="009E5255" w14:paraId="5AE27010" w14:textId="77777777" w:rsidTr="007101FC">
        <w:trPr>
          <w:trHeight w:val="20"/>
        </w:trPr>
        <w:tc>
          <w:tcPr>
            <w:tcW w:w="3953" w:type="dxa"/>
            <w:tcBorders>
              <w:top w:val="single" w:sz="4" w:space="0" w:color="auto"/>
            </w:tcBorders>
            <w:shd w:val="clear" w:color="auto" w:fill="auto"/>
            <w:noWrap/>
          </w:tcPr>
          <w:p w14:paraId="1962B33D"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Accidental overdose</w:t>
            </w:r>
          </w:p>
        </w:tc>
        <w:tc>
          <w:tcPr>
            <w:tcW w:w="1687" w:type="dxa"/>
            <w:tcBorders>
              <w:top w:val="single" w:sz="4" w:space="0" w:color="auto"/>
            </w:tcBorders>
            <w:shd w:val="clear" w:color="auto" w:fill="auto"/>
            <w:noWrap/>
            <w:hideMark/>
          </w:tcPr>
          <w:p w14:paraId="7A82EBAC"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tcBorders>
              <w:top w:val="single" w:sz="4" w:space="0" w:color="auto"/>
            </w:tcBorders>
            <w:shd w:val="clear" w:color="auto" w:fill="auto"/>
            <w:noWrap/>
            <w:hideMark/>
          </w:tcPr>
          <w:p w14:paraId="0B980E6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 (5%)</w:t>
            </w:r>
          </w:p>
        </w:tc>
        <w:tc>
          <w:tcPr>
            <w:tcW w:w="1688" w:type="dxa"/>
            <w:tcBorders>
              <w:top w:val="single" w:sz="4" w:space="0" w:color="auto"/>
            </w:tcBorders>
            <w:shd w:val="clear" w:color="auto" w:fill="auto"/>
            <w:noWrap/>
            <w:hideMark/>
          </w:tcPr>
          <w:p w14:paraId="636CAAD4"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 (&lt;1%)</w:t>
            </w:r>
          </w:p>
        </w:tc>
      </w:tr>
      <w:tr w:rsidR="00B41817" w:rsidRPr="009E5255" w14:paraId="190181C3" w14:textId="77777777" w:rsidTr="007101FC">
        <w:trPr>
          <w:trHeight w:val="20"/>
        </w:trPr>
        <w:tc>
          <w:tcPr>
            <w:tcW w:w="3953" w:type="dxa"/>
            <w:shd w:val="clear" w:color="auto" w:fill="auto"/>
            <w:noWrap/>
          </w:tcPr>
          <w:p w14:paraId="3BF208FA"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Drug effective for an unapproved indication</w:t>
            </w:r>
          </w:p>
        </w:tc>
        <w:tc>
          <w:tcPr>
            <w:tcW w:w="1687" w:type="dxa"/>
            <w:shd w:val="clear" w:color="auto" w:fill="auto"/>
            <w:noWrap/>
            <w:hideMark/>
          </w:tcPr>
          <w:p w14:paraId="4F4F3FA1"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 (&lt;1%)</w:t>
            </w:r>
          </w:p>
        </w:tc>
        <w:tc>
          <w:tcPr>
            <w:tcW w:w="1688" w:type="dxa"/>
            <w:shd w:val="clear" w:color="auto" w:fill="auto"/>
            <w:noWrap/>
            <w:hideMark/>
          </w:tcPr>
          <w:p w14:paraId="2E48D10A"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3A884666"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 (&lt;1%)</w:t>
            </w:r>
          </w:p>
        </w:tc>
      </w:tr>
      <w:tr w:rsidR="00B41817" w:rsidRPr="009E5255" w14:paraId="2A2C79E9" w14:textId="77777777" w:rsidTr="007101FC">
        <w:trPr>
          <w:trHeight w:val="20"/>
        </w:trPr>
        <w:tc>
          <w:tcPr>
            <w:tcW w:w="3953" w:type="dxa"/>
            <w:shd w:val="clear" w:color="auto" w:fill="auto"/>
            <w:noWrap/>
          </w:tcPr>
          <w:p w14:paraId="69DBCCFC"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Drug ineffective for an unapproved indication</w:t>
            </w:r>
          </w:p>
        </w:tc>
        <w:tc>
          <w:tcPr>
            <w:tcW w:w="1687" w:type="dxa"/>
            <w:shd w:val="clear" w:color="auto" w:fill="auto"/>
            <w:noWrap/>
            <w:hideMark/>
          </w:tcPr>
          <w:p w14:paraId="3053D3C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8 (1%)</w:t>
            </w:r>
          </w:p>
        </w:tc>
        <w:tc>
          <w:tcPr>
            <w:tcW w:w="1688" w:type="dxa"/>
            <w:shd w:val="clear" w:color="auto" w:fill="auto"/>
            <w:noWrap/>
            <w:hideMark/>
          </w:tcPr>
          <w:p w14:paraId="1AEFAF1E"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781DCC1D"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8 (1%)</w:t>
            </w:r>
          </w:p>
        </w:tc>
      </w:tr>
      <w:tr w:rsidR="00B41817" w:rsidRPr="009E5255" w14:paraId="6744DC85" w14:textId="77777777" w:rsidTr="007101FC">
        <w:trPr>
          <w:trHeight w:val="20"/>
        </w:trPr>
        <w:tc>
          <w:tcPr>
            <w:tcW w:w="3953" w:type="dxa"/>
            <w:shd w:val="clear" w:color="auto" w:fill="auto"/>
            <w:noWrap/>
          </w:tcPr>
          <w:p w14:paraId="074D9F6A"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Drug monitoring procedure incorrectly performed</w:t>
            </w:r>
          </w:p>
        </w:tc>
        <w:tc>
          <w:tcPr>
            <w:tcW w:w="1687" w:type="dxa"/>
            <w:shd w:val="clear" w:color="auto" w:fill="auto"/>
            <w:noWrap/>
            <w:hideMark/>
          </w:tcPr>
          <w:p w14:paraId="47E948B9"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5B97C948"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3 (8%)</w:t>
            </w:r>
          </w:p>
        </w:tc>
        <w:tc>
          <w:tcPr>
            <w:tcW w:w="1688" w:type="dxa"/>
            <w:shd w:val="clear" w:color="auto" w:fill="auto"/>
            <w:noWrap/>
            <w:hideMark/>
          </w:tcPr>
          <w:p w14:paraId="6911B475"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3 (&lt;1%)</w:t>
            </w:r>
          </w:p>
        </w:tc>
      </w:tr>
      <w:tr w:rsidR="00B41817" w:rsidRPr="009E5255" w14:paraId="57BD90C8" w14:textId="77777777" w:rsidTr="007101FC">
        <w:trPr>
          <w:trHeight w:val="20"/>
        </w:trPr>
        <w:tc>
          <w:tcPr>
            <w:tcW w:w="3953" w:type="dxa"/>
            <w:shd w:val="clear" w:color="auto" w:fill="auto"/>
            <w:noWrap/>
          </w:tcPr>
          <w:p w14:paraId="57CCC95C"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Inappropriate schedule of product administration</w:t>
            </w:r>
          </w:p>
        </w:tc>
        <w:tc>
          <w:tcPr>
            <w:tcW w:w="1687" w:type="dxa"/>
            <w:shd w:val="clear" w:color="auto" w:fill="auto"/>
            <w:noWrap/>
            <w:hideMark/>
          </w:tcPr>
          <w:p w14:paraId="6655AF9A"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2 (1%)</w:t>
            </w:r>
          </w:p>
        </w:tc>
        <w:tc>
          <w:tcPr>
            <w:tcW w:w="1688" w:type="dxa"/>
            <w:shd w:val="clear" w:color="auto" w:fill="auto"/>
            <w:noWrap/>
            <w:hideMark/>
          </w:tcPr>
          <w:p w14:paraId="003E9758"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7C40A9C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2 (1%)</w:t>
            </w:r>
          </w:p>
        </w:tc>
      </w:tr>
      <w:tr w:rsidR="00B41817" w:rsidRPr="009E5255" w14:paraId="785E9D98" w14:textId="77777777" w:rsidTr="007101FC">
        <w:trPr>
          <w:trHeight w:val="20"/>
        </w:trPr>
        <w:tc>
          <w:tcPr>
            <w:tcW w:w="3953" w:type="dxa"/>
            <w:shd w:val="clear" w:color="auto" w:fill="auto"/>
            <w:noWrap/>
          </w:tcPr>
          <w:p w14:paraId="1E6822F2"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Incorrect dose administered</w:t>
            </w:r>
          </w:p>
        </w:tc>
        <w:tc>
          <w:tcPr>
            <w:tcW w:w="1687" w:type="dxa"/>
            <w:shd w:val="clear" w:color="auto" w:fill="auto"/>
            <w:noWrap/>
            <w:hideMark/>
          </w:tcPr>
          <w:p w14:paraId="1C117309"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6476E0EE"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3 (8%)</w:t>
            </w:r>
          </w:p>
        </w:tc>
        <w:tc>
          <w:tcPr>
            <w:tcW w:w="1688" w:type="dxa"/>
            <w:shd w:val="clear" w:color="auto" w:fill="auto"/>
            <w:noWrap/>
            <w:hideMark/>
          </w:tcPr>
          <w:p w14:paraId="3FA0014C"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3 (&lt;1%)</w:t>
            </w:r>
          </w:p>
        </w:tc>
      </w:tr>
      <w:tr w:rsidR="00B41817" w:rsidRPr="009E5255" w14:paraId="544E5F8A" w14:textId="77777777" w:rsidTr="007101FC">
        <w:trPr>
          <w:trHeight w:val="20"/>
        </w:trPr>
        <w:tc>
          <w:tcPr>
            <w:tcW w:w="3953" w:type="dxa"/>
            <w:shd w:val="clear" w:color="auto" w:fill="auto"/>
            <w:noWrap/>
          </w:tcPr>
          <w:p w14:paraId="60D0BA04"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Incorrect drug administration rate</w:t>
            </w:r>
          </w:p>
        </w:tc>
        <w:tc>
          <w:tcPr>
            <w:tcW w:w="1687" w:type="dxa"/>
            <w:shd w:val="clear" w:color="auto" w:fill="auto"/>
            <w:noWrap/>
            <w:hideMark/>
          </w:tcPr>
          <w:p w14:paraId="427D179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53FE405D"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3 (8%)</w:t>
            </w:r>
          </w:p>
        </w:tc>
        <w:tc>
          <w:tcPr>
            <w:tcW w:w="1688" w:type="dxa"/>
            <w:shd w:val="clear" w:color="auto" w:fill="auto"/>
            <w:noWrap/>
            <w:hideMark/>
          </w:tcPr>
          <w:p w14:paraId="5BF80115"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3 (&lt;1%)</w:t>
            </w:r>
          </w:p>
        </w:tc>
      </w:tr>
      <w:tr w:rsidR="00B41817" w:rsidRPr="009E5255" w14:paraId="5FC06743" w14:textId="77777777" w:rsidTr="007101FC">
        <w:trPr>
          <w:trHeight w:val="20"/>
        </w:trPr>
        <w:tc>
          <w:tcPr>
            <w:tcW w:w="3953" w:type="dxa"/>
            <w:shd w:val="clear" w:color="auto" w:fill="auto"/>
            <w:noWrap/>
          </w:tcPr>
          <w:p w14:paraId="5DB413F6"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Incorrect product administration duration</w:t>
            </w:r>
          </w:p>
        </w:tc>
        <w:tc>
          <w:tcPr>
            <w:tcW w:w="1687" w:type="dxa"/>
            <w:shd w:val="clear" w:color="auto" w:fill="auto"/>
            <w:noWrap/>
            <w:hideMark/>
          </w:tcPr>
          <w:p w14:paraId="606EB49C"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1213A24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3%)</w:t>
            </w:r>
          </w:p>
        </w:tc>
        <w:tc>
          <w:tcPr>
            <w:tcW w:w="1688" w:type="dxa"/>
            <w:shd w:val="clear" w:color="auto" w:fill="auto"/>
            <w:noWrap/>
            <w:hideMark/>
          </w:tcPr>
          <w:p w14:paraId="164492CC"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lt;1%)</w:t>
            </w:r>
          </w:p>
        </w:tc>
      </w:tr>
      <w:tr w:rsidR="00B41817" w:rsidRPr="009E5255" w14:paraId="374FAB12" w14:textId="77777777" w:rsidTr="007101FC">
        <w:trPr>
          <w:trHeight w:val="20"/>
        </w:trPr>
        <w:tc>
          <w:tcPr>
            <w:tcW w:w="3953" w:type="dxa"/>
            <w:shd w:val="clear" w:color="auto" w:fill="auto"/>
            <w:noWrap/>
          </w:tcPr>
          <w:p w14:paraId="7346564B"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Incorrect route of product administration</w:t>
            </w:r>
          </w:p>
        </w:tc>
        <w:tc>
          <w:tcPr>
            <w:tcW w:w="1687" w:type="dxa"/>
            <w:shd w:val="clear" w:color="auto" w:fill="auto"/>
            <w:noWrap/>
            <w:hideMark/>
          </w:tcPr>
          <w:p w14:paraId="6C697D18"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25F0F9AE"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9 (23%)</w:t>
            </w:r>
          </w:p>
        </w:tc>
        <w:tc>
          <w:tcPr>
            <w:tcW w:w="1688" w:type="dxa"/>
            <w:shd w:val="clear" w:color="auto" w:fill="auto"/>
            <w:noWrap/>
            <w:hideMark/>
          </w:tcPr>
          <w:p w14:paraId="28A75AB5"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9 (1%)</w:t>
            </w:r>
          </w:p>
        </w:tc>
      </w:tr>
      <w:tr w:rsidR="00B41817" w:rsidRPr="009E5255" w14:paraId="52A59C61" w14:textId="77777777" w:rsidTr="007101FC">
        <w:trPr>
          <w:trHeight w:val="20"/>
        </w:trPr>
        <w:tc>
          <w:tcPr>
            <w:tcW w:w="3953" w:type="dxa"/>
            <w:shd w:val="clear" w:color="auto" w:fill="auto"/>
            <w:noWrap/>
          </w:tcPr>
          <w:p w14:paraId="066298CD"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Intentional product misuse</w:t>
            </w:r>
          </w:p>
        </w:tc>
        <w:tc>
          <w:tcPr>
            <w:tcW w:w="1687" w:type="dxa"/>
            <w:shd w:val="clear" w:color="auto" w:fill="auto"/>
            <w:noWrap/>
            <w:hideMark/>
          </w:tcPr>
          <w:p w14:paraId="0F8C99FC"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lt;1%)</w:t>
            </w:r>
          </w:p>
        </w:tc>
        <w:tc>
          <w:tcPr>
            <w:tcW w:w="1688" w:type="dxa"/>
            <w:shd w:val="clear" w:color="auto" w:fill="auto"/>
            <w:noWrap/>
            <w:hideMark/>
          </w:tcPr>
          <w:p w14:paraId="1FFC2427"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2703AA36"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lt;1%)</w:t>
            </w:r>
          </w:p>
        </w:tc>
      </w:tr>
      <w:tr w:rsidR="00B41817" w:rsidRPr="009E5255" w14:paraId="240A8524" w14:textId="77777777" w:rsidTr="007101FC">
        <w:trPr>
          <w:trHeight w:val="20"/>
        </w:trPr>
        <w:tc>
          <w:tcPr>
            <w:tcW w:w="3953" w:type="dxa"/>
            <w:shd w:val="clear" w:color="auto" w:fill="auto"/>
            <w:noWrap/>
          </w:tcPr>
          <w:p w14:paraId="366D0902"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Intentional product use issue</w:t>
            </w:r>
          </w:p>
        </w:tc>
        <w:tc>
          <w:tcPr>
            <w:tcW w:w="1687" w:type="dxa"/>
            <w:shd w:val="clear" w:color="auto" w:fill="auto"/>
            <w:noWrap/>
            <w:hideMark/>
          </w:tcPr>
          <w:p w14:paraId="0FFF6E6B"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17 (13%)</w:t>
            </w:r>
          </w:p>
        </w:tc>
        <w:tc>
          <w:tcPr>
            <w:tcW w:w="1688" w:type="dxa"/>
            <w:shd w:val="clear" w:color="auto" w:fill="auto"/>
            <w:noWrap/>
            <w:hideMark/>
          </w:tcPr>
          <w:p w14:paraId="553BA66F"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6C6CC690"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17 (13%)</w:t>
            </w:r>
          </w:p>
        </w:tc>
      </w:tr>
      <w:tr w:rsidR="00B41817" w:rsidRPr="009E5255" w14:paraId="1FE76D8B" w14:textId="77777777" w:rsidTr="007101FC">
        <w:trPr>
          <w:trHeight w:val="20"/>
        </w:trPr>
        <w:tc>
          <w:tcPr>
            <w:tcW w:w="3953" w:type="dxa"/>
            <w:shd w:val="clear" w:color="auto" w:fill="auto"/>
            <w:noWrap/>
          </w:tcPr>
          <w:p w14:paraId="42A26F40"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Intercepted drug administration error</w:t>
            </w:r>
          </w:p>
        </w:tc>
        <w:tc>
          <w:tcPr>
            <w:tcW w:w="1687" w:type="dxa"/>
            <w:shd w:val="clear" w:color="auto" w:fill="auto"/>
            <w:noWrap/>
            <w:hideMark/>
          </w:tcPr>
          <w:p w14:paraId="6C92B46D"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5320B30E"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3%)</w:t>
            </w:r>
          </w:p>
        </w:tc>
        <w:tc>
          <w:tcPr>
            <w:tcW w:w="1688" w:type="dxa"/>
            <w:shd w:val="clear" w:color="auto" w:fill="auto"/>
            <w:noWrap/>
            <w:hideMark/>
          </w:tcPr>
          <w:p w14:paraId="28820ADC"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lt;1%)</w:t>
            </w:r>
          </w:p>
        </w:tc>
      </w:tr>
      <w:tr w:rsidR="00B41817" w:rsidRPr="009E5255" w14:paraId="1807A34D" w14:textId="77777777" w:rsidTr="007101FC">
        <w:trPr>
          <w:trHeight w:val="20"/>
        </w:trPr>
        <w:tc>
          <w:tcPr>
            <w:tcW w:w="3953" w:type="dxa"/>
            <w:shd w:val="clear" w:color="auto" w:fill="auto"/>
            <w:noWrap/>
          </w:tcPr>
          <w:p w14:paraId="0C623C40"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Off label use</w:t>
            </w:r>
          </w:p>
        </w:tc>
        <w:tc>
          <w:tcPr>
            <w:tcW w:w="1687" w:type="dxa"/>
            <w:shd w:val="clear" w:color="auto" w:fill="auto"/>
            <w:noWrap/>
          </w:tcPr>
          <w:p w14:paraId="2FAE130E"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441 (49%)</w:t>
            </w:r>
          </w:p>
        </w:tc>
        <w:tc>
          <w:tcPr>
            <w:tcW w:w="1688" w:type="dxa"/>
            <w:shd w:val="clear" w:color="auto" w:fill="auto"/>
            <w:noWrap/>
          </w:tcPr>
          <w:p w14:paraId="441DD594"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tcPr>
          <w:p w14:paraId="47977245"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441 (47%)</w:t>
            </w:r>
          </w:p>
        </w:tc>
      </w:tr>
      <w:tr w:rsidR="00B41817" w:rsidRPr="009E5255" w14:paraId="7EDC6D32" w14:textId="77777777" w:rsidTr="007101FC">
        <w:trPr>
          <w:trHeight w:val="20"/>
        </w:trPr>
        <w:tc>
          <w:tcPr>
            <w:tcW w:w="3953" w:type="dxa"/>
            <w:shd w:val="clear" w:color="auto" w:fill="auto"/>
            <w:noWrap/>
          </w:tcPr>
          <w:p w14:paraId="78107977"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Prescribed overdose</w:t>
            </w:r>
          </w:p>
        </w:tc>
        <w:tc>
          <w:tcPr>
            <w:tcW w:w="1687" w:type="dxa"/>
            <w:shd w:val="clear" w:color="auto" w:fill="auto"/>
            <w:noWrap/>
            <w:hideMark/>
          </w:tcPr>
          <w:p w14:paraId="2B10C8C9"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 (&lt;1%)</w:t>
            </w:r>
          </w:p>
        </w:tc>
        <w:tc>
          <w:tcPr>
            <w:tcW w:w="1688" w:type="dxa"/>
            <w:shd w:val="clear" w:color="auto" w:fill="auto"/>
            <w:noWrap/>
            <w:hideMark/>
          </w:tcPr>
          <w:p w14:paraId="3DF398EB"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453E374D"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 (&lt;1%)</w:t>
            </w:r>
          </w:p>
        </w:tc>
      </w:tr>
      <w:tr w:rsidR="00B41817" w:rsidRPr="009E5255" w14:paraId="39AB4A03" w14:textId="77777777" w:rsidTr="007101FC">
        <w:trPr>
          <w:trHeight w:val="20"/>
        </w:trPr>
        <w:tc>
          <w:tcPr>
            <w:tcW w:w="3953" w:type="dxa"/>
            <w:shd w:val="clear" w:color="auto" w:fill="auto"/>
            <w:noWrap/>
          </w:tcPr>
          <w:p w14:paraId="69560A67"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Prescribed underdose</w:t>
            </w:r>
          </w:p>
        </w:tc>
        <w:tc>
          <w:tcPr>
            <w:tcW w:w="1687" w:type="dxa"/>
            <w:shd w:val="clear" w:color="auto" w:fill="auto"/>
            <w:noWrap/>
            <w:hideMark/>
          </w:tcPr>
          <w:p w14:paraId="24D9F958"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5 (1%)</w:t>
            </w:r>
          </w:p>
        </w:tc>
        <w:tc>
          <w:tcPr>
            <w:tcW w:w="1688" w:type="dxa"/>
            <w:shd w:val="clear" w:color="auto" w:fill="auto"/>
            <w:noWrap/>
            <w:hideMark/>
          </w:tcPr>
          <w:p w14:paraId="593F7C55"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7391C12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5 (1%)</w:t>
            </w:r>
          </w:p>
        </w:tc>
      </w:tr>
      <w:tr w:rsidR="00B41817" w:rsidRPr="009E5255" w14:paraId="024EFEB6" w14:textId="77777777" w:rsidTr="007101FC">
        <w:trPr>
          <w:trHeight w:val="20"/>
        </w:trPr>
        <w:tc>
          <w:tcPr>
            <w:tcW w:w="3953" w:type="dxa"/>
            <w:shd w:val="clear" w:color="auto" w:fill="auto"/>
            <w:noWrap/>
          </w:tcPr>
          <w:p w14:paraId="7B4316F3"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Product administered to the patient of inappropriate age</w:t>
            </w:r>
          </w:p>
        </w:tc>
        <w:tc>
          <w:tcPr>
            <w:tcW w:w="1687" w:type="dxa"/>
            <w:shd w:val="clear" w:color="auto" w:fill="auto"/>
            <w:noWrap/>
            <w:hideMark/>
          </w:tcPr>
          <w:p w14:paraId="57D45B84"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3 (&lt;1%)</w:t>
            </w:r>
          </w:p>
        </w:tc>
        <w:tc>
          <w:tcPr>
            <w:tcW w:w="1688" w:type="dxa"/>
            <w:shd w:val="clear" w:color="auto" w:fill="auto"/>
            <w:noWrap/>
            <w:hideMark/>
          </w:tcPr>
          <w:p w14:paraId="08C7BEE2"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71F2951A"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3 (&lt;1%)</w:t>
            </w:r>
          </w:p>
        </w:tc>
      </w:tr>
      <w:tr w:rsidR="00B41817" w:rsidRPr="009E5255" w14:paraId="7EF5247A" w14:textId="77777777" w:rsidTr="007101FC">
        <w:trPr>
          <w:trHeight w:val="20"/>
        </w:trPr>
        <w:tc>
          <w:tcPr>
            <w:tcW w:w="3953" w:type="dxa"/>
            <w:shd w:val="clear" w:color="auto" w:fill="auto"/>
            <w:noWrap/>
          </w:tcPr>
          <w:p w14:paraId="2B8E2DC3"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Product administration error</w:t>
            </w:r>
          </w:p>
        </w:tc>
        <w:tc>
          <w:tcPr>
            <w:tcW w:w="1687" w:type="dxa"/>
            <w:shd w:val="clear" w:color="auto" w:fill="auto"/>
            <w:noWrap/>
            <w:hideMark/>
          </w:tcPr>
          <w:p w14:paraId="087E5AAD"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7269583D"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3%)</w:t>
            </w:r>
          </w:p>
        </w:tc>
        <w:tc>
          <w:tcPr>
            <w:tcW w:w="1688" w:type="dxa"/>
            <w:shd w:val="clear" w:color="auto" w:fill="auto"/>
            <w:noWrap/>
            <w:hideMark/>
          </w:tcPr>
          <w:p w14:paraId="4E6B219B"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lt;1%)</w:t>
            </w:r>
          </w:p>
        </w:tc>
      </w:tr>
      <w:tr w:rsidR="00B41817" w:rsidRPr="009E5255" w14:paraId="23B82B0C" w14:textId="77777777" w:rsidTr="007101FC">
        <w:trPr>
          <w:trHeight w:val="20"/>
        </w:trPr>
        <w:tc>
          <w:tcPr>
            <w:tcW w:w="3953" w:type="dxa"/>
            <w:shd w:val="clear" w:color="auto" w:fill="auto"/>
            <w:noWrap/>
          </w:tcPr>
          <w:p w14:paraId="1D854F1D"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Product dose omission issue</w:t>
            </w:r>
          </w:p>
        </w:tc>
        <w:tc>
          <w:tcPr>
            <w:tcW w:w="1687" w:type="dxa"/>
            <w:shd w:val="clear" w:color="auto" w:fill="auto"/>
            <w:noWrap/>
            <w:hideMark/>
          </w:tcPr>
          <w:p w14:paraId="1E38C981"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039715A9"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7 (18%)</w:t>
            </w:r>
          </w:p>
        </w:tc>
        <w:tc>
          <w:tcPr>
            <w:tcW w:w="1688" w:type="dxa"/>
            <w:shd w:val="clear" w:color="auto" w:fill="auto"/>
            <w:noWrap/>
            <w:hideMark/>
          </w:tcPr>
          <w:p w14:paraId="5626A5EC"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7 (1%)</w:t>
            </w:r>
          </w:p>
        </w:tc>
      </w:tr>
      <w:tr w:rsidR="00B41817" w:rsidRPr="009E5255" w14:paraId="454AECCA" w14:textId="77777777" w:rsidTr="007101FC">
        <w:trPr>
          <w:trHeight w:val="20"/>
        </w:trPr>
        <w:tc>
          <w:tcPr>
            <w:tcW w:w="3953" w:type="dxa"/>
            <w:shd w:val="clear" w:color="auto" w:fill="auto"/>
            <w:noWrap/>
          </w:tcPr>
          <w:p w14:paraId="6B583CCE"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Product storage error</w:t>
            </w:r>
          </w:p>
        </w:tc>
        <w:tc>
          <w:tcPr>
            <w:tcW w:w="1687" w:type="dxa"/>
            <w:shd w:val="clear" w:color="auto" w:fill="auto"/>
            <w:noWrap/>
            <w:hideMark/>
          </w:tcPr>
          <w:p w14:paraId="332195AF"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2A783550"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6 (15%)</w:t>
            </w:r>
          </w:p>
        </w:tc>
        <w:tc>
          <w:tcPr>
            <w:tcW w:w="1688" w:type="dxa"/>
            <w:shd w:val="clear" w:color="auto" w:fill="auto"/>
            <w:noWrap/>
            <w:hideMark/>
          </w:tcPr>
          <w:p w14:paraId="60A216A0"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6 (1%)</w:t>
            </w:r>
          </w:p>
        </w:tc>
      </w:tr>
      <w:tr w:rsidR="00B41817" w:rsidRPr="009E5255" w14:paraId="21B54B2E" w14:textId="77777777" w:rsidTr="007101FC">
        <w:trPr>
          <w:trHeight w:val="20"/>
        </w:trPr>
        <w:tc>
          <w:tcPr>
            <w:tcW w:w="3953" w:type="dxa"/>
            <w:shd w:val="clear" w:color="auto" w:fill="auto"/>
            <w:noWrap/>
          </w:tcPr>
          <w:p w14:paraId="666AD41A"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 xml:space="preserve">Product use in </w:t>
            </w:r>
          </w:p>
        </w:tc>
        <w:tc>
          <w:tcPr>
            <w:tcW w:w="1687" w:type="dxa"/>
            <w:shd w:val="clear" w:color="auto" w:fill="auto"/>
            <w:noWrap/>
            <w:hideMark/>
          </w:tcPr>
          <w:p w14:paraId="2B57D7AB"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lt;1%)</w:t>
            </w:r>
          </w:p>
        </w:tc>
        <w:tc>
          <w:tcPr>
            <w:tcW w:w="1688" w:type="dxa"/>
            <w:shd w:val="clear" w:color="auto" w:fill="auto"/>
            <w:noWrap/>
            <w:hideMark/>
          </w:tcPr>
          <w:p w14:paraId="63F9760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7431487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lt;1%)</w:t>
            </w:r>
          </w:p>
        </w:tc>
      </w:tr>
      <w:tr w:rsidR="00B41817" w:rsidRPr="009E5255" w14:paraId="5B175658" w14:textId="77777777" w:rsidTr="007101FC">
        <w:trPr>
          <w:trHeight w:val="20"/>
        </w:trPr>
        <w:tc>
          <w:tcPr>
            <w:tcW w:w="3953" w:type="dxa"/>
            <w:shd w:val="clear" w:color="auto" w:fill="auto"/>
            <w:noWrap/>
          </w:tcPr>
          <w:p w14:paraId="4311F0AA"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Product use is unapproved in</w:t>
            </w:r>
          </w:p>
        </w:tc>
        <w:tc>
          <w:tcPr>
            <w:tcW w:w="1687" w:type="dxa"/>
            <w:shd w:val="clear" w:color="auto" w:fill="auto"/>
            <w:noWrap/>
            <w:hideMark/>
          </w:tcPr>
          <w:p w14:paraId="224A7224"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lt;1%)</w:t>
            </w:r>
          </w:p>
        </w:tc>
        <w:tc>
          <w:tcPr>
            <w:tcW w:w="1688" w:type="dxa"/>
            <w:shd w:val="clear" w:color="auto" w:fill="auto"/>
            <w:noWrap/>
            <w:hideMark/>
          </w:tcPr>
          <w:p w14:paraId="1D099464"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138E747B"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lt;1%)</w:t>
            </w:r>
          </w:p>
        </w:tc>
      </w:tr>
      <w:tr w:rsidR="00B41817" w:rsidRPr="009E5255" w14:paraId="789478C0" w14:textId="77777777" w:rsidTr="007101FC">
        <w:trPr>
          <w:trHeight w:val="20"/>
        </w:trPr>
        <w:tc>
          <w:tcPr>
            <w:tcW w:w="3953" w:type="dxa"/>
            <w:shd w:val="clear" w:color="auto" w:fill="auto"/>
            <w:noWrap/>
          </w:tcPr>
          <w:p w14:paraId="295848A2"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Product use in an unapproved indication</w:t>
            </w:r>
          </w:p>
        </w:tc>
        <w:tc>
          <w:tcPr>
            <w:tcW w:w="1687" w:type="dxa"/>
            <w:shd w:val="clear" w:color="auto" w:fill="auto"/>
            <w:noWrap/>
            <w:hideMark/>
          </w:tcPr>
          <w:p w14:paraId="3AE7407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41 (27%)</w:t>
            </w:r>
          </w:p>
        </w:tc>
        <w:tc>
          <w:tcPr>
            <w:tcW w:w="1688" w:type="dxa"/>
            <w:shd w:val="clear" w:color="auto" w:fill="auto"/>
            <w:noWrap/>
            <w:hideMark/>
          </w:tcPr>
          <w:p w14:paraId="54A04E3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24E4CCE0"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41 (26%)</w:t>
            </w:r>
          </w:p>
        </w:tc>
      </w:tr>
      <w:tr w:rsidR="00B41817" w:rsidRPr="009E5255" w14:paraId="4D08AFF1" w14:textId="77777777" w:rsidTr="007101FC">
        <w:trPr>
          <w:trHeight w:val="20"/>
        </w:trPr>
        <w:tc>
          <w:tcPr>
            <w:tcW w:w="3953" w:type="dxa"/>
            <w:shd w:val="clear" w:color="auto" w:fill="auto"/>
            <w:noWrap/>
          </w:tcPr>
          <w:p w14:paraId="72E9539C"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Product use issue</w:t>
            </w:r>
          </w:p>
        </w:tc>
        <w:tc>
          <w:tcPr>
            <w:tcW w:w="1687" w:type="dxa"/>
            <w:shd w:val="clear" w:color="auto" w:fill="auto"/>
            <w:noWrap/>
            <w:hideMark/>
          </w:tcPr>
          <w:p w14:paraId="7C397D3B"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56 (6%)</w:t>
            </w:r>
          </w:p>
        </w:tc>
        <w:tc>
          <w:tcPr>
            <w:tcW w:w="1688" w:type="dxa"/>
            <w:shd w:val="clear" w:color="auto" w:fill="auto"/>
            <w:noWrap/>
            <w:hideMark/>
          </w:tcPr>
          <w:p w14:paraId="4486407C"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6D64BF38"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56 (6%)</w:t>
            </w:r>
          </w:p>
        </w:tc>
      </w:tr>
      <w:tr w:rsidR="00B41817" w:rsidRPr="009E5255" w14:paraId="385B2E16" w14:textId="77777777" w:rsidTr="007101FC">
        <w:trPr>
          <w:trHeight w:val="20"/>
        </w:trPr>
        <w:tc>
          <w:tcPr>
            <w:tcW w:w="3953" w:type="dxa"/>
            <w:shd w:val="clear" w:color="auto" w:fill="auto"/>
            <w:noWrap/>
          </w:tcPr>
          <w:p w14:paraId="6152A044"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Product used for unknown indication</w:t>
            </w:r>
          </w:p>
        </w:tc>
        <w:tc>
          <w:tcPr>
            <w:tcW w:w="1687" w:type="dxa"/>
            <w:shd w:val="clear" w:color="auto" w:fill="auto"/>
            <w:noWrap/>
            <w:hideMark/>
          </w:tcPr>
          <w:p w14:paraId="39DB4A3D"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lt;1%)</w:t>
            </w:r>
          </w:p>
        </w:tc>
        <w:tc>
          <w:tcPr>
            <w:tcW w:w="1688" w:type="dxa"/>
            <w:shd w:val="clear" w:color="auto" w:fill="auto"/>
            <w:noWrap/>
            <w:hideMark/>
          </w:tcPr>
          <w:p w14:paraId="2CBBD177"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3C5F8AC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1 (&lt;1%)</w:t>
            </w:r>
          </w:p>
        </w:tc>
      </w:tr>
      <w:tr w:rsidR="00B41817" w:rsidRPr="009E5255" w14:paraId="1D988254" w14:textId="77777777" w:rsidTr="007101FC">
        <w:trPr>
          <w:trHeight w:val="20"/>
        </w:trPr>
        <w:tc>
          <w:tcPr>
            <w:tcW w:w="3953" w:type="dxa"/>
            <w:shd w:val="clear" w:color="auto" w:fill="auto"/>
            <w:noWrap/>
          </w:tcPr>
          <w:p w14:paraId="1D03D444"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Wrong product administered</w:t>
            </w:r>
          </w:p>
        </w:tc>
        <w:tc>
          <w:tcPr>
            <w:tcW w:w="1687" w:type="dxa"/>
            <w:shd w:val="clear" w:color="auto" w:fill="auto"/>
            <w:noWrap/>
            <w:hideMark/>
          </w:tcPr>
          <w:p w14:paraId="36F2F91D"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224BA128"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 (5%)</w:t>
            </w:r>
          </w:p>
        </w:tc>
        <w:tc>
          <w:tcPr>
            <w:tcW w:w="1688" w:type="dxa"/>
            <w:shd w:val="clear" w:color="auto" w:fill="auto"/>
            <w:noWrap/>
            <w:hideMark/>
          </w:tcPr>
          <w:p w14:paraId="4A724A48"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 (&lt;1%)</w:t>
            </w:r>
          </w:p>
        </w:tc>
      </w:tr>
      <w:tr w:rsidR="00B41817" w:rsidRPr="009E5255" w14:paraId="3CB677AA" w14:textId="77777777" w:rsidTr="007101FC">
        <w:trPr>
          <w:trHeight w:val="20"/>
        </w:trPr>
        <w:tc>
          <w:tcPr>
            <w:tcW w:w="3953" w:type="dxa"/>
            <w:shd w:val="clear" w:color="auto" w:fill="auto"/>
            <w:noWrap/>
          </w:tcPr>
          <w:p w14:paraId="7ECC7FA4" w14:textId="77777777" w:rsidR="00B41817" w:rsidRPr="009E5255" w:rsidRDefault="00B41817" w:rsidP="007101FC">
            <w:pPr>
              <w:pStyle w:val="NoSpacing"/>
              <w:rPr>
                <w:rFonts w:asciiTheme="majorHAnsi" w:hAnsiTheme="majorHAnsi" w:cstheme="majorHAnsi"/>
              </w:rPr>
            </w:pPr>
            <w:r w:rsidRPr="009E5255">
              <w:rPr>
                <w:rFonts w:asciiTheme="majorHAnsi" w:hAnsiTheme="majorHAnsi" w:cstheme="majorHAnsi"/>
              </w:rPr>
              <w:t>Wrong technique in the product usage process</w:t>
            </w:r>
          </w:p>
        </w:tc>
        <w:tc>
          <w:tcPr>
            <w:tcW w:w="1687" w:type="dxa"/>
            <w:shd w:val="clear" w:color="auto" w:fill="auto"/>
            <w:noWrap/>
            <w:hideMark/>
          </w:tcPr>
          <w:p w14:paraId="0649C073"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5668B7A5"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 (5%)</w:t>
            </w:r>
          </w:p>
        </w:tc>
        <w:tc>
          <w:tcPr>
            <w:tcW w:w="1688" w:type="dxa"/>
            <w:shd w:val="clear" w:color="auto" w:fill="auto"/>
            <w:noWrap/>
            <w:hideMark/>
          </w:tcPr>
          <w:p w14:paraId="0A5A13CE" w14:textId="77777777" w:rsidR="00B41817" w:rsidRPr="009E5255" w:rsidRDefault="00B41817" w:rsidP="007101FC">
            <w:pPr>
              <w:pStyle w:val="NoSpacing"/>
              <w:jc w:val="center"/>
              <w:rPr>
                <w:rFonts w:asciiTheme="majorHAnsi" w:hAnsiTheme="majorHAnsi" w:cstheme="majorHAnsi"/>
              </w:rPr>
            </w:pPr>
            <w:r w:rsidRPr="009E5255">
              <w:rPr>
                <w:rFonts w:asciiTheme="majorHAnsi" w:hAnsiTheme="majorHAnsi" w:cstheme="majorHAnsi"/>
              </w:rPr>
              <w:t>2 (&lt;1%)</w:t>
            </w:r>
          </w:p>
        </w:tc>
      </w:tr>
      <w:tr w:rsidR="00B41817" w:rsidRPr="009E5255" w14:paraId="1EF74421" w14:textId="77777777" w:rsidTr="007101FC">
        <w:trPr>
          <w:trHeight w:val="20"/>
        </w:trPr>
        <w:tc>
          <w:tcPr>
            <w:tcW w:w="3953" w:type="dxa"/>
            <w:tcBorders>
              <w:bottom w:val="single" w:sz="4" w:space="0" w:color="auto"/>
            </w:tcBorders>
            <w:shd w:val="clear" w:color="auto" w:fill="auto"/>
            <w:noWrap/>
          </w:tcPr>
          <w:p w14:paraId="3F198694" w14:textId="77777777" w:rsidR="00B41817" w:rsidRPr="009E5255" w:rsidRDefault="00B41817" w:rsidP="007101FC">
            <w:pPr>
              <w:pStyle w:val="NoSpacing"/>
              <w:rPr>
                <w:rFonts w:asciiTheme="majorHAnsi" w:hAnsiTheme="majorHAnsi" w:cstheme="majorHAnsi"/>
                <w:bCs/>
                <w:i/>
                <w:iCs/>
              </w:rPr>
            </w:pPr>
            <w:r w:rsidRPr="009E5255">
              <w:rPr>
                <w:rFonts w:asciiTheme="majorHAnsi" w:hAnsiTheme="majorHAnsi" w:cstheme="majorHAnsi"/>
                <w:bCs/>
                <w:i/>
                <w:iCs/>
              </w:rPr>
              <w:t>Total</w:t>
            </w:r>
          </w:p>
        </w:tc>
        <w:tc>
          <w:tcPr>
            <w:tcW w:w="1687" w:type="dxa"/>
            <w:tcBorders>
              <w:bottom w:val="single" w:sz="4" w:space="0" w:color="auto"/>
            </w:tcBorders>
            <w:shd w:val="clear" w:color="auto" w:fill="auto"/>
            <w:noWrap/>
            <w:hideMark/>
          </w:tcPr>
          <w:p w14:paraId="514CC317" w14:textId="77777777" w:rsidR="00B41817" w:rsidRPr="009E5255" w:rsidRDefault="00B41817" w:rsidP="007101FC">
            <w:pPr>
              <w:pStyle w:val="NoSpacing"/>
              <w:jc w:val="center"/>
              <w:rPr>
                <w:rFonts w:asciiTheme="majorHAnsi" w:hAnsiTheme="majorHAnsi" w:cstheme="majorHAnsi"/>
                <w:bCs/>
                <w:i/>
                <w:iCs/>
              </w:rPr>
            </w:pPr>
            <w:r w:rsidRPr="009E5255">
              <w:rPr>
                <w:rFonts w:asciiTheme="majorHAnsi" w:hAnsiTheme="majorHAnsi" w:cstheme="majorHAnsi"/>
                <w:bCs/>
                <w:i/>
                <w:iCs/>
              </w:rPr>
              <w:t>891 (100%)</w:t>
            </w:r>
          </w:p>
        </w:tc>
        <w:tc>
          <w:tcPr>
            <w:tcW w:w="1688" w:type="dxa"/>
            <w:tcBorders>
              <w:bottom w:val="single" w:sz="4" w:space="0" w:color="auto"/>
            </w:tcBorders>
            <w:shd w:val="clear" w:color="auto" w:fill="auto"/>
            <w:noWrap/>
            <w:hideMark/>
          </w:tcPr>
          <w:p w14:paraId="08E535B5" w14:textId="77777777" w:rsidR="00B41817" w:rsidRPr="009E5255" w:rsidRDefault="00B41817" w:rsidP="007101FC">
            <w:pPr>
              <w:pStyle w:val="NoSpacing"/>
              <w:jc w:val="center"/>
              <w:rPr>
                <w:rFonts w:asciiTheme="majorHAnsi" w:hAnsiTheme="majorHAnsi" w:cstheme="majorHAnsi"/>
                <w:bCs/>
                <w:i/>
                <w:iCs/>
              </w:rPr>
            </w:pPr>
            <w:r w:rsidRPr="009E5255">
              <w:rPr>
                <w:rFonts w:asciiTheme="majorHAnsi" w:hAnsiTheme="majorHAnsi" w:cstheme="majorHAnsi"/>
                <w:bCs/>
                <w:i/>
                <w:iCs/>
              </w:rPr>
              <w:t>40 (100%)</w:t>
            </w:r>
          </w:p>
        </w:tc>
        <w:tc>
          <w:tcPr>
            <w:tcW w:w="1688" w:type="dxa"/>
            <w:tcBorders>
              <w:bottom w:val="single" w:sz="4" w:space="0" w:color="auto"/>
            </w:tcBorders>
            <w:shd w:val="clear" w:color="auto" w:fill="auto"/>
            <w:noWrap/>
            <w:hideMark/>
          </w:tcPr>
          <w:p w14:paraId="5C4A06E4" w14:textId="77777777" w:rsidR="00B41817" w:rsidRPr="009E5255" w:rsidRDefault="00B41817" w:rsidP="007101FC">
            <w:pPr>
              <w:pStyle w:val="NoSpacing"/>
              <w:jc w:val="center"/>
              <w:rPr>
                <w:rFonts w:asciiTheme="majorHAnsi" w:hAnsiTheme="majorHAnsi" w:cstheme="majorHAnsi"/>
                <w:bCs/>
                <w:i/>
                <w:iCs/>
              </w:rPr>
            </w:pPr>
            <w:r w:rsidRPr="009E5255">
              <w:rPr>
                <w:rFonts w:asciiTheme="majorHAnsi" w:hAnsiTheme="majorHAnsi" w:cstheme="majorHAnsi"/>
                <w:bCs/>
                <w:i/>
                <w:iCs/>
              </w:rPr>
              <w:t>931 (100%)</w:t>
            </w:r>
          </w:p>
        </w:tc>
      </w:tr>
    </w:tbl>
    <w:p w14:paraId="2F81B397" w14:textId="6506BA59" w:rsidR="00D80488" w:rsidRPr="009E5255" w:rsidRDefault="00D80488" w:rsidP="003A6F1A">
      <w:pPr>
        <w:pStyle w:val="TableNotes"/>
      </w:pPr>
      <w:r w:rsidRPr="009E5255">
        <w:t>Abbreviations:</w:t>
      </w:r>
      <w:r w:rsidR="00ED12AE" w:rsidRPr="009E5255">
        <w:tab/>
      </w:r>
      <w:r w:rsidRPr="009E5255">
        <w:t>EFC</w:t>
      </w:r>
      <w:r w:rsidR="00ED12AE" w:rsidRPr="009E5255">
        <w:t>,</w:t>
      </w:r>
      <w:r w:rsidRPr="009E5255">
        <w:t xml:space="preserve"> Efficient Funding of Chemotherapies; Me</w:t>
      </w:r>
      <w:r w:rsidR="00ED12AE" w:rsidRPr="009E5255">
        <w:t>D</w:t>
      </w:r>
      <w:r w:rsidRPr="009E5255">
        <w:t>RA</w:t>
      </w:r>
      <w:r w:rsidR="00ED12AE" w:rsidRPr="009E5255">
        <w:t xml:space="preserve">, </w:t>
      </w:r>
      <w:r w:rsidRPr="009E5255">
        <w:t>Medical Dictionary for Regulatory Activities</w:t>
      </w:r>
      <w:r w:rsidR="00ED12AE" w:rsidRPr="009E5255">
        <w:t>.</w:t>
      </w:r>
    </w:p>
    <w:p w14:paraId="1DD3848B" w14:textId="4F3BA0A0" w:rsidR="00D80488" w:rsidRPr="009E5255" w:rsidRDefault="00D80488" w:rsidP="00CA5EF6">
      <w:pPr>
        <w:pStyle w:val="SubHead-NotNumbered"/>
        <w:rPr>
          <w:u w:val="single"/>
        </w:rPr>
      </w:pPr>
      <w:r w:rsidRPr="009E5255">
        <w:rPr>
          <w:u w:val="single"/>
        </w:rPr>
        <w:t xml:space="preserve">No </w:t>
      </w:r>
      <w:r w:rsidR="00AC5532" w:rsidRPr="009E5255">
        <w:rPr>
          <w:u w:val="single"/>
        </w:rPr>
        <w:t>a</w:t>
      </w:r>
      <w:r w:rsidRPr="009E5255">
        <w:rPr>
          <w:u w:val="single"/>
        </w:rPr>
        <w:t xml:space="preserve">pparent </w:t>
      </w:r>
      <w:r w:rsidR="00AC5532" w:rsidRPr="009E5255">
        <w:rPr>
          <w:u w:val="single"/>
        </w:rPr>
        <w:t>l</w:t>
      </w:r>
      <w:r w:rsidRPr="009E5255">
        <w:rPr>
          <w:u w:val="single"/>
        </w:rPr>
        <w:t xml:space="preserve">ink to </w:t>
      </w:r>
      <w:r w:rsidR="00AC5532" w:rsidRPr="009E5255">
        <w:rPr>
          <w:u w:val="single"/>
        </w:rPr>
        <w:t>i</w:t>
      </w:r>
      <w:r w:rsidRPr="009E5255">
        <w:rPr>
          <w:u w:val="single"/>
        </w:rPr>
        <w:t xml:space="preserve">ncreased </w:t>
      </w:r>
      <w:r w:rsidR="00AC5532" w:rsidRPr="009E5255">
        <w:rPr>
          <w:u w:val="single"/>
        </w:rPr>
        <w:t>reporting of adverse event</w:t>
      </w:r>
      <w:r w:rsidRPr="009E5255">
        <w:rPr>
          <w:u w:val="single"/>
        </w:rPr>
        <w:t xml:space="preserve">s </w:t>
      </w:r>
    </w:p>
    <w:p w14:paraId="03E7837B" w14:textId="1080FF2C" w:rsidR="00D80488" w:rsidRPr="009E5255" w:rsidRDefault="00D80488" w:rsidP="00D80488">
      <w:r w:rsidRPr="009E5255">
        <w:t xml:space="preserve">Of the 8,889 instances of AEs, 10% (N = 931/8,889) were potentially related to off-label use.  Almost all of the reported instances of off-label use were characterised as ‘deliberate’ (99%, N = 891/931) (see </w:t>
      </w:r>
      <w:r w:rsidRPr="009E5255">
        <w:fldChar w:fldCharType="begin"/>
      </w:r>
      <w:r w:rsidRPr="009E5255">
        <w:instrText xml:space="preserve"> REF _Ref81217234 \h  \* MERGEFORMAT </w:instrText>
      </w:r>
      <w:r w:rsidRPr="009E5255">
        <w:fldChar w:fldCharType="separate"/>
      </w:r>
      <w:r w:rsidR="000C766B" w:rsidRPr="009E5255">
        <w:t xml:space="preserve">Table </w:t>
      </w:r>
      <w:r w:rsidR="000C766B">
        <w:t>18</w:t>
      </w:r>
      <w:r w:rsidRPr="009E5255">
        <w:fldChar w:fldCharType="end"/>
      </w:r>
      <w:r w:rsidRPr="009E5255">
        <w:t xml:space="preserve">).  A breakdown of instances of off-label use by year reveals an apparent increase in the number of ‘off-label’ cases in 2019 (see </w:t>
      </w:r>
      <w:r w:rsidRPr="009E5255">
        <w:fldChar w:fldCharType="begin"/>
      </w:r>
      <w:r w:rsidRPr="009E5255">
        <w:instrText xml:space="preserve"> REF _Ref81216988 \h </w:instrText>
      </w:r>
      <w:r w:rsidRPr="009E5255">
        <w:fldChar w:fldCharType="separate"/>
      </w:r>
      <w:r w:rsidR="000C766B" w:rsidRPr="009E5255">
        <w:t xml:space="preserve">Figure </w:t>
      </w:r>
      <w:r w:rsidR="000C766B">
        <w:rPr>
          <w:noProof/>
        </w:rPr>
        <w:t>27</w:t>
      </w:r>
      <w:r w:rsidRPr="009E5255">
        <w:fldChar w:fldCharType="end"/>
      </w:r>
      <w:r w:rsidRPr="009E5255">
        <w:t xml:space="preserve">).  </w:t>
      </w:r>
    </w:p>
    <w:p w14:paraId="63ABBBC8" w14:textId="72E411CA" w:rsidR="00D80488" w:rsidRPr="009E5255" w:rsidRDefault="00D80488" w:rsidP="00214FB7">
      <w:pPr>
        <w:pStyle w:val="Caption"/>
      </w:pPr>
      <w:bookmarkStart w:id="284" w:name="_Ref81217234"/>
      <w:bookmarkStart w:id="285" w:name="_Toc125972813"/>
      <w:r w:rsidRPr="009E5255">
        <w:t xml:space="preserve">Table </w:t>
      </w:r>
      <w:r w:rsidR="00E36C93">
        <w:fldChar w:fldCharType="begin"/>
      </w:r>
      <w:r w:rsidR="00E36C93">
        <w:instrText xml:space="preserve"> SEQ Table \* ARABIC </w:instrText>
      </w:r>
      <w:r w:rsidR="00E36C93">
        <w:fldChar w:fldCharType="separate"/>
      </w:r>
      <w:r w:rsidR="000C766B">
        <w:rPr>
          <w:noProof/>
        </w:rPr>
        <w:t>18</w:t>
      </w:r>
      <w:r w:rsidR="00E36C93">
        <w:rPr>
          <w:noProof/>
        </w:rPr>
        <w:fldChar w:fldCharType="end"/>
      </w:r>
      <w:bookmarkEnd w:id="284"/>
      <w:r w:rsidRPr="009E5255">
        <w:t xml:space="preserve">. </w:t>
      </w:r>
      <w:r w:rsidR="005E48EC" w:rsidRPr="009E5255">
        <w:t>Reported o</w:t>
      </w:r>
      <w:r w:rsidRPr="009E5255">
        <w:t xml:space="preserve">ff-label use of EFC-listed </w:t>
      </w:r>
      <w:r w:rsidR="0008561C" w:rsidRPr="009E5255">
        <w:t>drug</w:t>
      </w:r>
      <w:r w:rsidR="005E48EC" w:rsidRPr="009E5255">
        <w:t xml:space="preserve"> by </w:t>
      </w:r>
      <w:r w:rsidR="0008561C" w:rsidRPr="009E5255">
        <w:t xml:space="preserve">apparent </w:t>
      </w:r>
      <w:r w:rsidR="005E48EC" w:rsidRPr="009E5255">
        <w:t>intent</w:t>
      </w:r>
      <w:r w:rsidRPr="009E5255">
        <w:t xml:space="preserve"> (2016</w:t>
      </w:r>
      <w:r w:rsidR="0008561C" w:rsidRPr="009E5255">
        <w:t xml:space="preserve"> </w:t>
      </w:r>
      <w:r w:rsidRPr="009E5255">
        <w:t>-</w:t>
      </w:r>
      <w:r w:rsidR="0008561C" w:rsidRPr="009E5255">
        <w:t xml:space="preserve"> </w:t>
      </w:r>
      <w:r w:rsidRPr="009E5255">
        <w:t>2020)</w:t>
      </w:r>
      <w:bookmarkEnd w:id="285"/>
    </w:p>
    <w:tbl>
      <w:tblPr>
        <w:tblStyle w:val="TableGrid"/>
        <w:tblW w:w="637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Caption w:val="Reported off-label use of EFC-listed drug by apparent intent from 2016 to 2020"/>
      </w:tblPr>
      <w:tblGrid>
        <w:gridCol w:w="3823"/>
        <w:gridCol w:w="2551"/>
      </w:tblGrid>
      <w:tr w:rsidR="00684BAD" w:rsidRPr="009E5255" w14:paraId="0FACA1A1" w14:textId="77777777" w:rsidTr="00684BAD">
        <w:trPr>
          <w:trHeight w:val="227"/>
        </w:trPr>
        <w:tc>
          <w:tcPr>
            <w:tcW w:w="3823" w:type="dxa"/>
            <w:tcBorders>
              <w:top w:val="nil"/>
              <w:bottom w:val="single" w:sz="4" w:space="0" w:color="auto"/>
            </w:tcBorders>
          </w:tcPr>
          <w:p w14:paraId="48FB0F96" w14:textId="6972D602" w:rsidR="00684BAD" w:rsidRPr="009E5255" w:rsidRDefault="00684BAD" w:rsidP="000C0B17">
            <w:pPr>
              <w:pStyle w:val="NoSpacing"/>
              <w:rPr>
                <w:rFonts w:asciiTheme="majorHAnsi" w:hAnsiTheme="majorHAnsi" w:cstheme="majorHAnsi"/>
                <w:i/>
                <w:iCs/>
                <w:szCs w:val="20"/>
              </w:rPr>
            </w:pPr>
            <w:r w:rsidRPr="009E5255">
              <w:rPr>
                <w:rFonts w:asciiTheme="majorHAnsi" w:hAnsiTheme="majorHAnsi" w:cstheme="majorHAnsi"/>
                <w:i/>
                <w:iCs/>
                <w:szCs w:val="20"/>
              </w:rPr>
              <w:t>Event</w:t>
            </w:r>
          </w:p>
        </w:tc>
        <w:tc>
          <w:tcPr>
            <w:tcW w:w="2551" w:type="dxa"/>
            <w:tcBorders>
              <w:top w:val="nil"/>
              <w:bottom w:val="single" w:sz="4" w:space="0" w:color="auto"/>
            </w:tcBorders>
          </w:tcPr>
          <w:p w14:paraId="6291D531" w14:textId="7589095A" w:rsidR="00684BAD" w:rsidRPr="009E5255" w:rsidRDefault="00684BAD" w:rsidP="000C0B17">
            <w:pPr>
              <w:pStyle w:val="NoSpacing"/>
              <w:jc w:val="center"/>
              <w:rPr>
                <w:rFonts w:asciiTheme="majorHAnsi" w:hAnsiTheme="majorHAnsi" w:cstheme="majorHAnsi"/>
                <w:i/>
                <w:iCs/>
              </w:rPr>
            </w:pPr>
            <w:r w:rsidRPr="009E5255">
              <w:rPr>
                <w:rFonts w:asciiTheme="majorHAnsi" w:hAnsiTheme="majorHAnsi" w:cstheme="majorHAnsi"/>
                <w:i/>
                <w:iCs/>
              </w:rPr>
              <w:t>n</w:t>
            </w:r>
          </w:p>
        </w:tc>
      </w:tr>
      <w:tr w:rsidR="00D80488" w:rsidRPr="009E5255" w14:paraId="6D69D87F" w14:textId="77777777" w:rsidTr="00684BAD">
        <w:trPr>
          <w:trHeight w:val="227"/>
        </w:trPr>
        <w:tc>
          <w:tcPr>
            <w:tcW w:w="3823" w:type="dxa"/>
            <w:tcBorders>
              <w:top w:val="single" w:sz="4" w:space="0" w:color="auto"/>
            </w:tcBorders>
          </w:tcPr>
          <w:p w14:paraId="4E4FC70A" w14:textId="534F64D3" w:rsidR="00D80488" w:rsidRPr="009E5255" w:rsidRDefault="00D80488" w:rsidP="000C0B17">
            <w:pPr>
              <w:pStyle w:val="NoSpacing"/>
              <w:rPr>
                <w:rFonts w:asciiTheme="majorHAnsi" w:hAnsiTheme="majorHAnsi" w:cstheme="majorHAnsi"/>
                <w:szCs w:val="20"/>
              </w:rPr>
            </w:pPr>
            <w:r w:rsidRPr="009E5255">
              <w:rPr>
                <w:rFonts w:asciiTheme="majorHAnsi" w:hAnsiTheme="majorHAnsi" w:cstheme="majorHAnsi"/>
                <w:szCs w:val="20"/>
              </w:rPr>
              <w:t>Uniquely case</w:t>
            </w:r>
            <w:r w:rsidR="00A03E2D" w:rsidRPr="009E5255">
              <w:rPr>
                <w:rFonts w:asciiTheme="majorHAnsi" w:hAnsiTheme="majorHAnsi" w:cstheme="majorHAnsi"/>
                <w:szCs w:val="20"/>
              </w:rPr>
              <w:t xml:space="preserve"> reports</w:t>
            </w:r>
          </w:p>
        </w:tc>
        <w:tc>
          <w:tcPr>
            <w:tcW w:w="2551" w:type="dxa"/>
            <w:tcBorders>
              <w:top w:val="single" w:sz="4" w:space="0" w:color="auto"/>
            </w:tcBorders>
          </w:tcPr>
          <w:p w14:paraId="6593AD3D" w14:textId="77777777" w:rsidR="00D80488" w:rsidRPr="009E5255" w:rsidRDefault="00D80488" w:rsidP="000C0B17">
            <w:pPr>
              <w:pStyle w:val="NoSpacing"/>
              <w:jc w:val="center"/>
              <w:rPr>
                <w:rFonts w:asciiTheme="majorHAnsi" w:hAnsiTheme="majorHAnsi" w:cstheme="majorHAnsi"/>
                <w:szCs w:val="20"/>
              </w:rPr>
            </w:pPr>
            <w:r w:rsidRPr="009E5255">
              <w:rPr>
                <w:rFonts w:asciiTheme="majorHAnsi" w:hAnsiTheme="majorHAnsi" w:cstheme="majorHAnsi"/>
              </w:rPr>
              <w:t>6,268</w:t>
            </w:r>
          </w:p>
        </w:tc>
      </w:tr>
      <w:tr w:rsidR="00D80488" w:rsidRPr="009E5255" w14:paraId="20327266" w14:textId="77777777" w:rsidTr="00684BAD">
        <w:trPr>
          <w:trHeight w:val="227"/>
        </w:trPr>
        <w:tc>
          <w:tcPr>
            <w:tcW w:w="3823" w:type="dxa"/>
          </w:tcPr>
          <w:p w14:paraId="10A36A17" w14:textId="0DD8133B" w:rsidR="00D80488" w:rsidRPr="009E5255" w:rsidRDefault="00D80488" w:rsidP="000C0B17">
            <w:pPr>
              <w:pStyle w:val="NoSpacing"/>
              <w:rPr>
                <w:rFonts w:asciiTheme="majorHAnsi" w:hAnsiTheme="majorHAnsi" w:cstheme="majorHAnsi"/>
                <w:szCs w:val="20"/>
              </w:rPr>
            </w:pPr>
            <w:r w:rsidRPr="009E5255">
              <w:rPr>
                <w:rFonts w:asciiTheme="majorHAnsi" w:hAnsiTheme="majorHAnsi" w:cstheme="majorHAnsi"/>
                <w:szCs w:val="20"/>
              </w:rPr>
              <w:t>Instances</w:t>
            </w:r>
          </w:p>
        </w:tc>
        <w:tc>
          <w:tcPr>
            <w:tcW w:w="2551" w:type="dxa"/>
          </w:tcPr>
          <w:p w14:paraId="6829A1D6" w14:textId="77777777" w:rsidR="00D80488" w:rsidRPr="009E5255" w:rsidRDefault="00D80488" w:rsidP="000C0B17">
            <w:pPr>
              <w:pStyle w:val="NoSpacing"/>
              <w:jc w:val="center"/>
              <w:rPr>
                <w:rFonts w:asciiTheme="majorHAnsi" w:hAnsiTheme="majorHAnsi" w:cstheme="majorHAnsi"/>
                <w:szCs w:val="20"/>
              </w:rPr>
            </w:pPr>
            <w:r w:rsidRPr="009E5255">
              <w:rPr>
                <w:rFonts w:asciiTheme="majorHAnsi" w:hAnsiTheme="majorHAnsi" w:cstheme="majorHAnsi"/>
              </w:rPr>
              <w:t>8,899</w:t>
            </w:r>
          </w:p>
        </w:tc>
      </w:tr>
      <w:tr w:rsidR="00D80488" w:rsidRPr="009E5255" w14:paraId="37B9B913" w14:textId="77777777" w:rsidTr="00684BAD">
        <w:trPr>
          <w:trHeight w:val="227"/>
        </w:trPr>
        <w:tc>
          <w:tcPr>
            <w:tcW w:w="3823" w:type="dxa"/>
          </w:tcPr>
          <w:p w14:paraId="4A5B7CDC" w14:textId="77777777" w:rsidR="00D80488" w:rsidRPr="009E5255" w:rsidRDefault="00D80488" w:rsidP="000C0B17">
            <w:pPr>
              <w:pStyle w:val="NoSpacing"/>
              <w:rPr>
                <w:rFonts w:asciiTheme="majorHAnsi" w:hAnsiTheme="majorHAnsi" w:cstheme="majorHAnsi"/>
                <w:szCs w:val="20"/>
              </w:rPr>
            </w:pPr>
            <w:r w:rsidRPr="009E5255">
              <w:rPr>
                <w:rFonts w:asciiTheme="majorHAnsi" w:hAnsiTheme="majorHAnsi" w:cstheme="majorHAnsi"/>
                <w:szCs w:val="20"/>
              </w:rPr>
              <w:t>Instances associated with off-label use</w:t>
            </w:r>
          </w:p>
        </w:tc>
        <w:tc>
          <w:tcPr>
            <w:tcW w:w="2551" w:type="dxa"/>
          </w:tcPr>
          <w:p w14:paraId="32D1DA8A" w14:textId="77777777" w:rsidR="00D80488" w:rsidRPr="009E5255" w:rsidDel="00541916" w:rsidRDefault="00D80488" w:rsidP="000C0B17">
            <w:pPr>
              <w:pStyle w:val="NoSpacing"/>
              <w:jc w:val="center"/>
              <w:rPr>
                <w:rFonts w:asciiTheme="majorHAnsi" w:hAnsiTheme="majorHAnsi" w:cstheme="majorHAnsi"/>
                <w:szCs w:val="20"/>
              </w:rPr>
            </w:pPr>
            <w:r w:rsidRPr="009E5255">
              <w:rPr>
                <w:rFonts w:asciiTheme="majorHAnsi" w:hAnsiTheme="majorHAnsi" w:cstheme="majorHAnsi"/>
              </w:rPr>
              <w:t>931</w:t>
            </w:r>
            <w:r w:rsidRPr="009E5255">
              <w:rPr>
                <w:rFonts w:asciiTheme="majorHAnsi" w:hAnsiTheme="majorHAnsi" w:cstheme="majorHAnsi"/>
                <w:szCs w:val="20"/>
              </w:rPr>
              <w:t xml:space="preserve"> (10%)</w:t>
            </w:r>
          </w:p>
        </w:tc>
      </w:tr>
      <w:tr w:rsidR="00D80488" w:rsidRPr="009E5255" w14:paraId="52BFA31B" w14:textId="77777777" w:rsidTr="00684BAD">
        <w:trPr>
          <w:trHeight w:val="227"/>
        </w:trPr>
        <w:tc>
          <w:tcPr>
            <w:tcW w:w="3823" w:type="dxa"/>
          </w:tcPr>
          <w:p w14:paraId="6AFDD8AE" w14:textId="77777777" w:rsidR="00D80488" w:rsidRPr="009E5255" w:rsidRDefault="00D80488" w:rsidP="00684BAD">
            <w:pPr>
              <w:pStyle w:val="NoSpacing"/>
              <w:ind w:left="315"/>
              <w:rPr>
                <w:rFonts w:asciiTheme="majorHAnsi" w:hAnsiTheme="majorHAnsi" w:cstheme="majorHAnsi"/>
                <w:szCs w:val="20"/>
              </w:rPr>
            </w:pPr>
            <w:r w:rsidRPr="009E5255">
              <w:rPr>
                <w:rFonts w:asciiTheme="majorHAnsi" w:hAnsiTheme="majorHAnsi" w:cstheme="majorHAnsi"/>
                <w:szCs w:val="20"/>
              </w:rPr>
              <w:t>Deliberate</w:t>
            </w:r>
          </w:p>
        </w:tc>
        <w:tc>
          <w:tcPr>
            <w:tcW w:w="2551" w:type="dxa"/>
          </w:tcPr>
          <w:p w14:paraId="276E6FB1" w14:textId="10650C8B" w:rsidR="00D80488" w:rsidRPr="009E5255" w:rsidDel="00541916" w:rsidRDefault="00684BAD" w:rsidP="00684BAD">
            <w:pPr>
              <w:pStyle w:val="NoSpacing"/>
              <w:jc w:val="center"/>
              <w:rPr>
                <w:rFonts w:asciiTheme="majorHAnsi" w:hAnsiTheme="majorHAnsi" w:cstheme="majorHAnsi"/>
                <w:szCs w:val="20"/>
              </w:rPr>
            </w:pPr>
            <w:r w:rsidRPr="009E5255">
              <w:rPr>
                <w:rFonts w:asciiTheme="majorHAnsi" w:hAnsiTheme="majorHAnsi" w:cstheme="majorHAnsi"/>
                <w:szCs w:val="20"/>
              </w:rPr>
              <w:t xml:space="preserve">891 </w:t>
            </w:r>
            <w:r w:rsidR="00D80488" w:rsidRPr="009E5255">
              <w:rPr>
                <w:rFonts w:asciiTheme="majorHAnsi" w:hAnsiTheme="majorHAnsi" w:cstheme="majorHAnsi"/>
                <w:szCs w:val="20"/>
              </w:rPr>
              <w:t>(10%)</w:t>
            </w:r>
          </w:p>
        </w:tc>
      </w:tr>
      <w:tr w:rsidR="00D80488" w:rsidRPr="009E5255" w14:paraId="4CC0CFE9" w14:textId="77777777" w:rsidTr="00684BAD">
        <w:trPr>
          <w:trHeight w:val="227"/>
        </w:trPr>
        <w:tc>
          <w:tcPr>
            <w:tcW w:w="3823" w:type="dxa"/>
          </w:tcPr>
          <w:p w14:paraId="1CE1196E" w14:textId="77777777" w:rsidR="00D80488" w:rsidRPr="009E5255" w:rsidRDefault="00D80488" w:rsidP="00684BAD">
            <w:pPr>
              <w:pStyle w:val="NoSpacing"/>
              <w:ind w:left="315"/>
              <w:rPr>
                <w:rFonts w:asciiTheme="majorHAnsi" w:hAnsiTheme="majorHAnsi" w:cstheme="majorHAnsi"/>
                <w:szCs w:val="20"/>
              </w:rPr>
            </w:pPr>
            <w:r w:rsidRPr="009E5255">
              <w:rPr>
                <w:rFonts w:asciiTheme="majorHAnsi" w:hAnsiTheme="majorHAnsi" w:cstheme="majorHAnsi"/>
                <w:szCs w:val="20"/>
              </w:rPr>
              <w:t>Non-deliberate/unclear</w:t>
            </w:r>
          </w:p>
        </w:tc>
        <w:tc>
          <w:tcPr>
            <w:tcW w:w="2551" w:type="dxa"/>
          </w:tcPr>
          <w:p w14:paraId="0299438B" w14:textId="77777777" w:rsidR="00D80488" w:rsidRPr="009E5255" w:rsidRDefault="00D80488" w:rsidP="000C0B17">
            <w:pPr>
              <w:pStyle w:val="NoSpacing"/>
              <w:jc w:val="center"/>
              <w:rPr>
                <w:rFonts w:asciiTheme="majorHAnsi" w:hAnsiTheme="majorHAnsi" w:cstheme="majorHAnsi"/>
                <w:szCs w:val="20"/>
              </w:rPr>
            </w:pPr>
            <w:r w:rsidRPr="009E5255">
              <w:rPr>
                <w:rFonts w:asciiTheme="majorHAnsi" w:hAnsiTheme="majorHAnsi" w:cstheme="majorHAnsi"/>
                <w:szCs w:val="20"/>
              </w:rPr>
              <w:t>40 (&lt;1%)</w:t>
            </w:r>
          </w:p>
        </w:tc>
      </w:tr>
      <w:tr w:rsidR="00D80488" w:rsidRPr="009E5255" w14:paraId="63E69E01" w14:textId="77777777" w:rsidTr="00684BAD">
        <w:trPr>
          <w:trHeight w:val="85"/>
        </w:trPr>
        <w:tc>
          <w:tcPr>
            <w:tcW w:w="3823" w:type="dxa"/>
          </w:tcPr>
          <w:p w14:paraId="1BF50221" w14:textId="1D08BED1" w:rsidR="00D80488" w:rsidRPr="009E5255" w:rsidRDefault="00D80488" w:rsidP="000C0B17">
            <w:pPr>
              <w:pStyle w:val="NoSpacing"/>
              <w:rPr>
                <w:rFonts w:asciiTheme="majorHAnsi" w:hAnsiTheme="majorHAnsi" w:cstheme="majorHAnsi"/>
                <w:szCs w:val="20"/>
              </w:rPr>
            </w:pPr>
            <w:r w:rsidRPr="009E5255">
              <w:rPr>
                <w:rFonts w:asciiTheme="majorHAnsi" w:hAnsiTheme="majorHAnsi" w:cstheme="majorHAnsi"/>
                <w:szCs w:val="20"/>
              </w:rPr>
              <w:t>Other adverse event</w:t>
            </w:r>
          </w:p>
        </w:tc>
        <w:tc>
          <w:tcPr>
            <w:tcW w:w="2551" w:type="dxa"/>
          </w:tcPr>
          <w:p w14:paraId="215F665C" w14:textId="77777777" w:rsidR="00D80488" w:rsidRPr="009E5255" w:rsidRDefault="00D80488" w:rsidP="000C0B17">
            <w:pPr>
              <w:pStyle w:val="NoSpacing"/>
              <w:jc w:val="center"/>
              <w:rPr>
                <w:rFonts w:asciiTheme="majorHAnsi" w:hAnsiTheme="majorHAnsi" w:cstheme="majorHAnsi"/>
                <w:szCs w:val="20"/>
              </w:rPr>
            </w:pPr>
            <w:r w:rsidRPr="009E5255">
              <w:rPr>
                <w:rFonts w:asciiTheme="majorHAnsi" w:hAnsiTheme="majorHAnsi" w:cstheme="majorHAnsi"/>
                <w:szCs w:val="20"/>
              </w:rPr>
              <w:t>7,968 (90%)</w:t>
            </w:r>
          </w:p>
        </w:tc>
      </w:tr>
    </w:tbl>
    <w:p w14:paraId="7E30C502" w14:textId="77777777" w:rsidR="00ED12AE" w:rsidRPr="009E5255" w:rsidRDefault="00D80488" w:rsidP="003A6F1A">
      <w:pPr>
        <w:pStyle w:val="TableNotes"/>
      </w:pPr>
      <w:r w:rsidRPr="009E5255">
        <w:t>Abbreviations:</w:t>
      </w:r>
      <w:r w:rsidR="00ED12AE" w:rsidRPr="009E5255">
        <w:tab/>
      </w:r>
      <w:r w:rsidRPr="009E5255">
        <w:t>EFC</w:t>
      </w:r>
      <w:r w:rsidR="00ED12AE" w:rsidRPr="009E5255">
        <w:t>,</w:t>
      </w:r>
      <w:r w:rsidRPr="009E5255">
        <w:t xml:space="preserve"> </w:t>
      </w:r>
      <w:r w:rsidR="00ED12AE" w:rsidRPr="009E5255">
        <w:t>E</w:t>
      </w:r>
      <w:r w:rsidRPr="009E5255">
        <w:t xml:space="preserve">fficient </w:t>
      </w:r>
      <w:r w:rsidR="00ED12AE" w:rsidRPr="009E5255">
        <w:t>F</w:t>
      </w:r>
      <w:r w:rsidRPr="009E5255">
        <w:t xml:space="preserve">unding of </w:t>
      </w:r>
      <w:r w:rsidR="00ED12AE" w:rsidRPr="009E5255">
        <w:t>C</w:t>
      </w:r>
      <w:r w:rsidRPr="009E5255">
        <w:t>hemotherap</w:t>
      </w:r>
      <w:r w:rsidR="00ED12AE" w:rsidRPr="009E5255">
        <w:t>y.</w:t>
      </w:r>
    </w:p>
    <w:p w14:paraId="72C785CC" w14:textId="00B64F7B" w:rsidR="00D80488" w:rsidRPr="009E5255" w:rsidRDefault="00ED12AE" w:rsidP="003A6F1A">
      <w:pPr>
        <w:pStyle w:val="TableNotes"/>
      </w:pPr>
      <w:r w:rsidRPr="009E5255">
        <w:t>Note:</w:t>
      </w:r>
      <w:r w:rsidRPr="009E5255">
        <w:tab/>
      </w:r>
      <w:r w:rsidR="00725668" w:rsidRPr="009E5255">
        <w:t>Between January 2016 and December 2020, 6,268 uniquely identified cases of adverse events involving EFC-listed chemotherapy medicines were reported to the TGA.  A number of these cases involved more than one EFC-listed medicine, comprising a total of 8,669 'instances.'</w:t>
      </w:r>
    </w:p>
    <w:p w14:paraId="6B64C5A3" w14:textId="36420625" w:rsidR="00D80488" w:rsidRPr="009E5255" w:rsidRDefault="00D80488" w:rsidP="00214FB7">
      <w:pPr>
        <w:pStyle w:val="Caption"/>
      </w:pPr>
      <w:bookmarkStart w:id="286" w:name="_Ref81216988"/>
      <w:bookmarkStart w:id="287" w:name="_Toc125463735"/>
      <w:r w:rsidRPr="009E5255">
        <w:t xml:space="preserve">Figure </w:t>
      </w:r>
      <w:r w:rsidR="00E36C93">
        <w:fldChar w:fldCharType="begin"/>
      </w:r>
      <w:r w:rsidR="00E36C93">
        <w:instrText xml:space="preserve"> SEQ Figure \* ARABIC </w:instrText>
      </w:r>
      <w:r w:rsidR="00E36C93">
        <w:fldChar w:fldCharType="separate"/>
      </w:r>
      <w:r w:rsidR="000C766B">
        <w:rPr>
          <w:noProof/>
        </w:rPr>
        <w:t>27</w:t>
      </w:r>
      <w:r w:rsidR="00E36C93">
        <w:rPr>
          <w:noProof/>
        </w:rPr>
        <w:fldChar w:fldCharType="end"/>
      </w:r>
      <w:bookmarkEnd w:id="286"/>
      <w:r w:rsidRPr="009E5255">
        <w:rPr>
          <w:noProof/>
        </w:rPr>
        <w:t xml:space="preserve">: </w:t>
      </w:r>
      <w:r w:rsidR="00C22048" w:rsidRPr="009E5255">
        <w:rPr>
          <w:noProof/>
        </w:rPr>
        <w:t xml:space="preserve">Reported </w:t>
      </w:r>
      <w:r w:rsidRPr="009E5255">
        <w:rPr>
          <w:noProof/>
        </w:rPr>
        <w:t xml:space="preserve">off-label use </w:t>
      </w:r>
      <w:r w:rsidRPr="009E5255">
        <w:t>(2016</w:t>
      </w:r>
      <w:r w:rsidR="0008561C" w:rsidRPr="009E5255">
        <w:t xml:space="preserve"> </w:t>
      </w:r>
      <w:r w:rsidRPr="009E5255">
        <w:t>-</w:t>
      </w:r>
      <w:r w:rsidR="0008561C" w:rsidRPr="009E5255">
        <w:t xml:space="preserve"> </w:t>
      </w:r>
      <w:r w:rsidRPr="009E5255">
        <w:t>2020)</w:t>
      </w:r>
      <w:bookmarkEnd w:id="287"/>
    </w:p>
    <w:p w14:paraId="13FEF906" w14:textId="24EA0B03" w:rsidR="00D80488" w:rsidRPr="009E5255" w:rsidRDefault="008342FC" w:rsidP="00D80488">
      <w:pPr>
        <w:pStyle w:val="NoSpacing"/>
        <w:keepNext/>
        <w:keepLines/>
        <w:rPr>
          <w:rFonts w:asciiTheme="majorHAnsi" w:hAnsiTheme="majorHAnsi" w:cstheme="majorHAnsi"/>
          <w:sz w:val="22"/>
        </w:rPr>
      </w:pPr>
      <w:r w:rsidRPr="009E5255">
        <w:rPr>
          <w:noProof/>
        </w:rPr>
        <w:drawing>
          <wp:inline distT="0" distB="0" distL="0" distR="0" wp14:anchorId="41B549C2" wp14:editId="69F9AC0D">
            <wp:extent cx="5728335" cy="3358426"/>
            <wp:effectExtent l="0" t="0" r="0" b="0"/>
            <wp:docPr id="102" name="Graphic 102" descr="A line graph showing the reported off label use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Graphic 102" descr="A line graph showing the reported off label use from 2016 to 202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28335" cy="3358426"/>
                    </a:xfrm>
                    <a:prstGeom prst="rect">
                      <a:avLst/>
                    </a:prstGeom>
                  </pic:spPr>
                </pic:pic>
              </a:graphicData>
            </a:graphic>
          </wp:inline>
        </w:drawing>
      </w:r>
    </w:p>
    <w:p w14:paraId="2FE965A1" w14:textId="435EB976" w:rsidR="00D80488" w:rsidRPr="009E5255" w:rsidRDefault="00D80488" w:rsidP="003A6F1A">
      <w:pPr>
        <w:pStyle w:val="TableNotes"/>
      </w:pPr>
      <w:r w:rsidRPr="009E5255">
        <w:t xml:space="preserve">Source: </w:t>
      </w:r>
      <w:r w:rsidR="00ED12AE" w:rsidRPr="009E5255">
        <w:tab/>
        <w:t>Produced for this Review using DAEN data.</w:t>
      </w:r>
    </w:p>
    <w:p w14:paraId="3CCECEB0" w14:textId="4F283B6B" w:rsidR="00D80488" w:rsidRPr="009E5255" w:rsidRDefault="00D80488" w:rsidP="00D80488">
      <w:pPr>
        <w:rPr>
          <w:color w:val="000000"/>
          <w:shd w:val="clear" w:color="auto" w:fill="FFFFFF"/>
        </w:rPr>
      </w:pPr>
      <w:r w:rsidRPr="009E5255">
        <w:t xml:space="preserve">The results of the disproportionality analysis are presented in </w:t>
      </w:r>
      <w:r w:rsidRPr="009E5255">
        <w:fldChar w:fldCharType="begin"/>
      </w:r>
      <w:r w:rsidRPr="009E5255">
        <w:instrText xml:space="preserve"> REF _Ref84487151 \h </w:instrText>
      </w:r>
      <w:r w:rsidRPr="009E5255">
        <w:fldChar w:fldCharType="separate"/>
      </w:r>
      <w:r w:rsidR="000C766B" w:rsidRPr="009E5255">
        <w:t xml:space="preserve">Figure </w:t>
      </w:r>
      <w:r w:rsidR="000C766B">
        <w:rPr>
          <w:noProof/>
        </w:rPr>
        <w:t>28</w:t>
      </w:r>
      <w:r w:rsidRPr="009E5255">
        <w:fldChar w:fldCharType="end"/>
      </w:r>
      <w:r w:rsidRPr="009E5255">
        <w:t>.  A reporting odds ratio (ROR) ≥ 2 indicates a clinically significant, higher-than-expected rate of off-label use in a given year</w:t>
      </w:r>
      <w:r w:rsidR="00CE2DED" w:rsidRPr="009E5255">
        <w:t>;</w:t>
      </w:r>
      <w:r w:rsidRPr="009E5255">
        <w:t xml:space="preserve"> an ROR ≤ 0.25 indicates a clinically significant lower-than-expected rate of reported off-label use in a given year</w:t>
      </w:r>
      <w:r w:rsidR="00CE2DED" w:rsidRPr="009E5255">
        <w:t>;</w:t>
      </w:r>
      <w:r w:rsidRPr="009E5255">
        <w:t xml:space="preserve"> and an 0.25 &lt; ROR &lt; 2 indicates a rate of reported off-label use that is proportionally consistent with all other years</w:t>
      </w:r>
      <w:r w:rsidR="00A91982" w:rsidRPr="009E5255">
        <w:rPr>
          <w:color w:val="000000"/>
          <w:shd w:val="clear" w:color="auto" w:fill="FFFFFF"/>
        </w:rPr>
        <w:t xml:space="preserve"> </w:t>
      </w:r>
      <w:r w:rsidR="00A91982" w:rsidRPr="009E5255">
        <w:rPr>
          <w:color w:val="000000"/>
          <w:shd w:val="clear" w:color="auto" w:fill="FFFFFF"/>
        </w:rPr>
        <w:fldChar w:fldCharType="begin"/>
      </w:r>
      <w:r w:rsidR="002E5E5A" w:rsidRPr="009E5255">
        <w:rPr>
          <w:color w:val="000000"/>
          <w:shd w:val="clear" w:color="auto" w:fill="FFFFFF"/>
        </w:rPr>
        <w:instrText xml:space="preserve"> ADDIN EN.CITE &lt;EndNote&gt;&lt;Cite&gt;&lt;Author&gt;Böhm&lt;/Author&gt;&lt;Year&gt;2018&lt;/Year&gt;&lt;RecNum&gt;10587&lt;/RecNum&gt;&lt;DisplayText&gt;[52]&lt;/DisplayText&gt;&lt;record&gt;&lt;rec-number&gt;10587&lt;/rec-number&gt;&lt;foreign-keys&gt;&lt;key app="EN" db-id="etpte9adcdfve1eerz5pws2fvps522ds5svf" timestamp="1652740079" guid="f7c2faa3-78bb-4a33-9b1a-1926882b84b3"&gt;10587&lt;/key&gt;&lt;/foreign-keys&gt;&lt;ref-type name="Report"&gt;27&lt;/ref-type&gt;&lt;contributors&gt;&lt;authors&gt;&lt;author&gt;Böhm, R.&lt;/author&gt;&lt;/authors&gt;&lt;/contributors&gt;&lt;titles&gt;&lt;title&gt;Primer on disproportionality analysis&lt;/title&gt;&lt;/titles&gt;&lt;dates&gt;&lt;year&gt;2018&lt;/year&gt;&lt;/dates&gt;&lt;urls&gt;&lt;related-urls&gt;&lt;url&gt;http://openvigil.sourceforge.net/doc/DPA.pdf&lt;/url&gt;&lt;/related-urls&gt;&lt;/urls&gt;&lt;access-date&gt;17 January 2023&lt;/access-date&gt;&lt;/record&gt;&lt;/Cite&gt;&lt;/EndNote&gt;</w:instrText>
      </w:r>
      <w:r w:rsidR="00A91982" w:rsidRPr="009E5255">
        <w:rPr>
          <w:color w:val="000000"/>
          <w:shd w:val="clear" w:color="auto" w:fill="FFFFFF"/>
        </w:rPr>
        <w:fldChar w:fldCharType="separate"/>
      </w:r>
      <w:r w:rsidR="002E5E5A" w:rsidRPr="009E5255">
        <w:rPr>
          <w:noProof/>
          <w:color w:val="000000"/>
          <w:shd w:val="clear" w:color="auto" w:fill="FFFFFF"/>
        </w:rPr>
        <w:t>[52]</w:t>
      </w:r>
      <w:r w:rsidR="00A91982" w:rsidRPr="009E5255">
        <w:rPr>
          <w:color w:val="000000"/>
          <w:shd w:val="clear" w:color="auto" w:fill="FFFFFF"/>
        </w:rPr>
        <w:fldChar w:fldCharType="end"/>
      </w:r>
      <w:r w:rsidRPr="009E5255">
        <w:rPr>
          <w:color w:val="000000"/>
          <w:shd w:val="clear" w:color="auto" w:fill="FFFFFF"/>
        </w:rPr>
        <w:t xml:space="preserve">.  From these results, it can be observed that there was no </w:t>
      </w:r>
      <w:r w:rsidR="00CE2DED" w:rsidRPr="009E5255">
        <w:rPr>
          <w:color w:val="000000"/>
          <w:shd w:val="clear" w:color="auto" w:fill="FFFFFF"/>
        </w:rPr>
        <w:t>single</w:t>
      </w:r>
      <w:r w:rsidRPr="009E5255">
        <w:rPr>
          <w:color w:val="000000"/>
          <w:shd w:val="clear" w:color="auto" w:fill="FFFFFF"/>
        </w:rPr>
        <w:t xml:space="preserve"> year in which the ROR reached a level of clinical significance (</w:t>
      </w:r>
      <w:r w:rsidR="00CE2DED" w:rsidRPr="009E5255">
        <w:rPr>
          <w:color w:val="000000"/>
          <w:shd w:val="clear" w:color="auto" w:fill="FFFFFF"/>
        </w:rPr>
        <w:t>i.e., the</w:t>
      </w:r>
      <w:r w:rsidRPr="009E5255">
        <w:rPr>
          <w:color w:val="000000"/>
          <w:shd w:val="clear" w:color="auto" w:fill="FFFFFF"/>
        </w:rPr>
        <w:t xml:space="preserve"> number of</w:t>
      </w:r>
      <w:r w:rsidR="00CE2DED" w:rsidRPr="009E5255">
        <w:rPr>
          <w:color w:val="000000"/>
          <w:shd w:val="clear" w:color="auto" w:fill="FFFFFF"/>
        </w:rPr>
        <w:t xml:space="preserve"> reported</w:t>
      </w:r>
      <w:r w:rsidRPr="009E5255">
        <w:rPr>
          <w:color w:val="000000"/>
          <w:shd w:val="clear" w:color="auto" w:fill="FFFFFF"/>
        </w:rPr>
        <w:t xml:space="preserve"> events </w:t>
      </w:r>
      <w:r w:rsidR="00CE2DED" w:rsidRPr="009E5255">
        <w:rPr>
          <w:color w:val="000000"/>
          <w:shd w:val="clear" w:color="auto" w:fill="FFFFFF"/>
        </w:rPr>
        <w:t>in any given year is  statistically consistent with</w:t>
      </w:r>
      <w:r w:rsidRPr="009E5255">
        <w:rPr>
          <w:color w:val="000000"/>
          <w:shd w:val="clear" w:color="auto" w:fill="FFFFFF"/>
        </w:rPr>
        <w:t xml:space="preserve"> </w:t>
      </w:r>
      <w:r w:rsidR="00CE2DED" w:rsidRPr="009E5255">
        <w:rPr>
          <w:color w:val="000000"/>
          <w:shd w:val="clear" w:color="auto" w:fill="FFFFFF"/>
        </w:rPr>
        <w:t>all</w:t>
      </w:r>
      <w:r w:rsidRPr="009E5255">
        <w:rPr>
          <w:color w:val="000000"/>
          <w:shd w:val="clear" w:color="auto" w:fill="FFFFFF"/>
        </w:rPr>
        <w:t xml:space="preserve"> other year</w:t>
      </w:r>
      <w:r w:rsidR="00CE2DED" w:rsidRPr="009E5255">
        <w:rPr>
          <w:color w:val="000000"/>
          <w:shd w:val="clear" w:color="auto" w:fill="FFFFFF"/>
        </w:rPr>
        <w:t>s</w:t>
      </w:r>
      <w:r w:rsidRPr="009E5255">
        <w:rPr>
          <w:color w:val="000000"/>
          <w:shd w:val="clear" w:color="auto" w:fill="FFFFFF"/>
        </w:rPr>
        <w:t xml:space="preserve">).  </w:t>
      </w:r>
    </w:p>
    <w:p w14:paraId="6A98087A" w14:textId="15C73C59" w:rsidR="00D80488" w:rsidRPr="009E5255" w:rsidRDefault="00D80488" w:rsidP="00F36B30">
      <w:r w:rsidRPr="009E5255">
        <w:t xml:space="preserve">This was not consistent across all EFC listed drugs in the analysis.  As can be observed from </w:t>
      </w:r>
      <w:r w:rsidRPr="009E5255">
        <w:fldChar w:fldCharType="begin"/>
      </w:r>
      <w:r w:rsidRPr="009E5255">
        <w:instrText xml:space="preserve"> REF _Ref81394383 \h  \* MERGEFORMAT </w:instrText>
      </w:r>
      <w:r w:rsidRPr="009E5255">
        <w:fldChar w:fldCharType="separate"/>
      </w:r>
      <w:r w:rsidR="000C766B" w:rsidRPr="009E5255">
        <w:t xml:space="preserve">Figure </w:t>
      </w:r>
      <w:r w:rsidR="000C766B">
        <w:rPr>
          <w:noProof/>
        </w:rPr>
        <w:t>29</w:t>
      </w:r>
      <w:r w:rsidRPr="009E5255">
        <w:fldChar w:fldCharType="end"/>
      </w:r>
      <w:r w:rsidRPr="009E5255">
        <w:t>, the ROR</w:t>
      </w:r>
      <w:r w:rsidR="007A11E3" w:rsidRPr="009E5255">
        <w:t xml:space="preserve"> was &gt;2</w:t>
      </w:r>
      <w:r w:rsidRPr="009E5255">
        <w:t xml:space="preserve"> for brentuximab vedotin, bevacizumab, doxorubicin hydrochloride, pembrolizumab, topotecan, and vinorelbine for the period 2016-2020</w:t>
      </w:r>
      <w:r w:rsidR="003974B2" w:rsidRPr="009E5255">
        <w:t>,</w:t>
      </w:r>
      <w:r w:rsidRPr="009E5255">
        <w:t xml:space="preserve"> indicat</w:t>
      </w:r>
      <w:r w:rsidR="003974B2" w:rsidRPr="009E5255">
        <w:t>ing that each of these drugs</w:t>
      </w:r>
      <w:r w:rsidRPr="009E5255">
        <w:t xml:space="preserve"> had potentially clinically significant, higher-than-expected rates of reported off-label use relative to other EFC-listed drugs.  In contrast, arsenic trioxide, durvalumab, epirubicin hydrochloride, eribulin mesilate, fotemustine, inotuzumab ozogamicin, raltitrexed, idarubicin hydrochloride, oxaliplatin, carfilzomib, and fluorouracil all had an ROR &lt; 0.25, indicating a potentially clinically significant, lower-than-expected rate of reported off-label use relative to other EFC-listed drugs.</w:t>
      </w:r>
    </w:p>
    <w:p w14:paraId="658A2EDF" w14:textId="6414737F" w:rsidR="00D80488" w:rsidRPr="009E5255" w:rsidRDefault="00D80488" w:rsidP="00214FB7">
      <w:pPr>
        <w:pStyle w:val="Caption"/>
      </w:pPr>
      <w:bookmarkStart w:id="288" w:name="_Ref84487151"/>
      <w:bookmarkStart w:id="289" w:name="_Toc125463736"/>
      <w:r w:rsidRPr="009E5255">
        <w:t xml:space="preserve">Figure </w:t>
      </w:r>
      <w:r w:rsidR="00E36C93">
        <w:fldChar w:fldCharType="begin"/>
      </w:r>
      <w:r w:rsidR="00E36C93">
        <w:instrText xml:space="preserve"> SEQ Figure \* ARABIC </w:instrText>
      </w:r>
      <w:r w:rsidR="00E36C93">
        <w:fldChar w:fldCharType="separate"/>
      </w:r>
      <w:r w:rsidR="000C766B">
        <w:rPr>
          <w:noProof/>
        </w:rPr>
        <w:t>28</w:t>
      </w:r>
      <w:r w:rsidR="00E36C93">
        <w:rPr>
          <w:noProof/>
        </w:rPr>
        <w:fldChar w:fldCharType="end"/>
      </w:r>
      <w:bookmarkEnd w:id="288"/>
      <w:r w:rsidRPr="009E5255">
        <w:t>. Disproportionality analysis</w:t>
      </w:r>
      <w:r w:rsidR="00A1113A" w:rsidRPr="009E5255">
        <w:t xml:space="preserve">, </w:t>
      </w:r>
      <w:r w:rsidR="00C22048" w:rsidRPr="009E5255">
        <w:t xml:space="preserve">reported </w:t>
      </w:r>
      <w:r w:rsidRPr="009E5255">
        <w:t>off-label use</w:t>
      </w:r>
      <w:r w:rsidR="00574647" w:rsidRPr="009E5255">
        <w:t xml:space="preserve"> by year</w:t>
      </w:r>
      <w:r w:rsidR="00BF03DA" w:rsidRPr="009E5255">
        <w:t xml:space="preserve"> </w:t>
      </w:r>
      <w:r w:rsidRPr="009E5255">
        <w:t>(2016</w:t>
      </w:r>
      <w:r w:rsidR="0008561C" w:rsidRPr="009E5255">
        <w:t xml:space="preserve"> </w:t>
      </w:r>
      <w:r w:rsidRPr="009E5255">
        <w:t>-</w:t>
      </w:r>
      <w:r w:rsidR="0008561C" w:rsidRPr="009E5255">
        <w:t xml:space="preserve"> </w:t>
      </w:r>
      <w:r w:rsidRPr="009E5255">
        <w:t>2020)</w:t>
      </w:r>
      <w:bookmarkEnd w:id="289"/>
    </w:p>
    <w:p w14:paraId="01351933" w14:textId="1FCAF4EC" w:rsidR="00D80488" w:rsidRPr="009E5255" w:rsidRDefault="008342FC" w:rsidP="00D80488">
      <w:pPr>
        <w:pStyle w:val="NoSpacing"/>
        <w:keepNext/>
        <w:keepLines/>
        <w:rPr>
          <w:rFonts w:asciiTheme="majorHAnsi" w:hAnsiTheme="majorHAnsi" w:cstheme="majorHAnsi"/>
          <w:b/>
        </w:rPr>
      </w:pPr>
      <w:r w:rsidRPr="009E5255">
        <w:rPr>
          <w:noProof/>
        </w:rPr>
        <w:drawing>
          <wp:inline distT="0" distB="0" distL="0" distR="0" wp14:anchorId="4822C013" wp14:editId="2E3A8592">
            <wp:extent cx="5532216" cy="3603625"/>
            <wp:effectExtent l="0" t="0" r="5080" b="3175"/>
            <wp:docPr id="103" name="Graphic 103" descr="A column chart of the disproportionality analysis, reported off-label use by year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Graphic 103" descr="A column chart of the disproportionality analysis, reported off-label use by year from 2016 to 2020."/>
                    <pic:cNvPicPr/>
                  </pic:nvPicPr>
                  <pic:blipFill rotWithShape="1">
                    <a:blip r:embed="rId66">
                      <a:extLst>
                        <a:ext uri="{96DAC541-7B7A-43D3-8B79-37D633B846F1}">
                          <asvg:svgBlip xmlns:asvg="http://schemas.microsoft.com/office/drawing/2016/SVG/main" r:embed="rId67"/>
                        </a:ext>
                      </a:extLst>
                    </a:blip>
                    <a:srcRect l="1748" t="1417" r="1659" b="2949"/>
                    <a:stretch/>
                  </pic:blipFill>
                  <pic:spPr bwMode="auto">
                    <a:xfrm>
                      <a:off x="0" y="0"/>
                      <a:ext cx="5533105" cy="3604204"/>
                    </a:xfrm>
                    <a:prstGeom prst="rect">
                      <a:avLst/>
                    </a:prstGeom>
                    <a:ln>
                      <a:noFill/>
                    </a:ln>
                    <a:extLst>
                      <a:ext uri="{53640926-AAD7-44D8-BBD7-CCE9431645EC}">
                        <a14:shadowObscured xmlns:a14="http://schemas.microsoft.com/office/drawing/2010/main"/>
                      </a:ext>
                    </a:extLst>
                  </pic:spPr>
                </pic:pic>
              </a:graphicData>
            </a:graphic>
          </wp:inline>
        </w:drawing>
      </w:r>
    </w:p>
    <w:p w14:paraId="160EBFCD" w14:textId="77777777" w:rsidR="00F35464" w:rsidRPr="009E5255" w:rsidRDefault="00F35464" w:rsidP="003A6F1A">
      <w:pPr>
        <w:pStyle w:val="TableNotes"/>
      </w:pPr>
      <w:r w:rsidRPr="009E5255">
        <w:t xml:space="preserve">Source: </w:t>
      </w:r>
      <w:r w:rsidRPr="009E5255">
        <w:tab/>
        <w:t>Produced for this Review using DAEN data.</w:t>
      </w:r>
    </w:p>
    <w:p w14:paraId="45ABF9C2" w14:textId="586F2EBD" w:rsidR="00D80488" w:rsidRPr="009E5255" w:rsidRDefault="00D80488" w:rsidP="003A6F1A">
      <w:pPr>
        <w:pStyle w:val="TableNotes"/>
      </w:pPr>
      <w:r w:rsidRPr="009E5255">
        <w:t xml:space="preserve">Note: </w:t>
      </w:r>
      <w:r w:rsidR="00F35464" w:rsidRPr="009E5255">
        <w:tab/>
        <w:t>D</w:t>
      </w:r>
      <w:r w:rsidRPr="009E5255">
        <w:t>otted lines indicate the bounds for clinical significance.  A ROR ≥ 2 indicates a clinically significant, higher-than-expected rate of reported off-label use in a given year.  A ROR ≤ 0.25 indicates a clinically significant lower-than-expected rate of reported off-label use in a given year.  A ROR between 0.25 and 2 indicates a rate of reported off-label use that is proportionally consistent with all other years</w:t>
      </w:r>
    </w:p>
    <w:p w14:paraId="71995F84" w14:textId="77777777" w:rsidR="00D80488" w:rsidRPr="009E5255" w:rsidRDefault="00D80488" w:rsidP="00D80488"/>
    <w:p w14:paraId="23F23534" w14:textId="0A774D0B" w:rsidR="00D80488" w:rsidRPr="009E5255" w:rsidRDefault="00D80488" w:rsidP="00214FB7">
      <w:pPr>
        <w:pStyle w:val="Caption"/>
      </w:pPr>
      <w:bookmarkStart w:id="290" w:name="_Ref81394383"/>
      <w:bookmarkStart w:id="291" w:name="_Toc125463737"/>
      <w:r w:rsidRPr="009E5255">
        <w:t xml:space="preserve">Figure </w:t>
      </w:r>
      <w:r w:rsidR="00E36C93">
        <w:fldChar w:fldCharType="begin"/>
      </w:r>
      <w:r w:rsidR="00E36C93">
        <w:instrText xml:space="preserve"> SEQ Figure \* ARABIC </w:instrText>
      </w:r>
      <w:r w:rsidR="00E36C93">
        <w:fldChar w:fldCharType="separate"/>
      </w:r>
      <w:r w:rsidR="000C766B">
        <w:rPr>
          <w:noProof/>
        </w:rPr>
        <w:t>29</w:t>
      </w:r>
      <w:r w:rsidR="00E36C93">
        <w:rPr>
          <w:noProof/>
        </w:rPr>
        <w:fldChar w:fldCharType="end"/>
      </w:r>
      <w:bookmarkEnd w:id="290"/>
      <w:r w:rsidR="004F311B" w:rsidRPr="009E5255">
        <w:t>.</w:t>
      </w:r>
      <w:r w:rsidRPr="009E5255">
        <w:t xml:space="preserve"> Disproportionality analysis</w:t>
      </w:r>
      <w:r w:rsidR="002506A7" w:rsidRPr="009E5255">
        <w:t>, r</w:t>
      </w:r>
      <w:r w:rsidRPr="009E5255">
        <w:t xml:space="preserve">eported off-label use by </w:t>
      </w:r>
      <w:r w:rsidR="00BF03DA" w:rsidRPr="009E5255">
        <w:t>EFC</w:t>
      </w:r>
      <w:r w:rsidR="00574647" w:rsidRPr="009E5255">
        <w:t xml:space="preserve"> item</w:t>
      </w:r>
      <w:r w:rsidRPr="009E5255">
        <w:t xml:space="preserve"> (2016</w:t>
      </w:r>
      <w:r w:rsidR="00BF03DA" w:rsidRPr="009E5255">
        <w:t xml:space="preserve"> </w:t>
      </w:r>
      <w:r w:rsidRPr="009E5255">
        <w:t>-</w:t>
      </w:r>
      <w:r w:rsidR="00BF03DA" w:rsidRPr="009E5255">
        <w:t xml:space="preserve"> </w:t>
      </w:r>
      <w:r w:rsidRPr="009E5255">
        <w:t>2020)</w:t>
      </w:r>
      <w:bookmarkEnd w:id="291"/>
    </w:p>
    <w:p w14:paraId="1DEFD53F" w14:textId="538AE288" w:rsidR="00D80488" w:rsidRPr="009E5255" w:rsidRDefault="008342FC" w:rsidP="00D80488">
      <w:pPr>
        <w:pStyle w:val="NoSpacing"/>
        <w:keepNext/>
        <w:keepLines/>
        <w:rPr>
          <w:rFonts w:asciiTheme="majorHAnsi" w:hAnsiTheme="majorHAnsi" w:cstheme="majorHAnsi"/>
          <w:b/>
        </w:rPr>
      </w:pPr>
      <w:r w:rsidRPr="009E5255">
        <w:rPr>
          <w:noProof/>
        </w:rPr>
        <w:drawing>
          <wp:inline distT="0" distB="0" distL="0" distR="0" wp14:anchorId="12216E33" wp14:editId="20405DE4">
            <wp:extent cx="5579110" cy="3476338"/>
            <wp:effectExtent l="0" t="0" r="0" b="3810"/>
            <wp:docPr id="104" name="Graphic 104" descr="A column chart of the disproportionality analysis, reported off-label use by EFC item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Graphic 104" descr="A column chart of the disproportionality analysis, reported off-label use by EFC item from 2016 to 2020."/>
                    <pic:cNvPicPr/>
                  </pic:nvPicPr>
                  <pic:blipFill rotWithShape="1">
                    <a:blip r:embed="rId68">
                      <a:extLst>
                        <a:ext uri="{96DAC541-7B7A-43D3-8B79-37D633B846F1}">
                          <asvg:svgBlip xmlns:asvg="http://schemas.microsoft.com/office/drawing/2016/SVG/main" r:embed="rId69"/>
                        </a:ext>
                      </a:extLst>
                    </a:blip>
                    <a:srcRect l="933" t="4337" r="1629" b="1540"/>
                    <a:stretch/>
                  </pic:blipFill>
                  <pic:spPr bwMode="auto">
                    <a:xfrm>
                      <a:off x="0" y="0"/>
                      <a:ext cx="5581648" cy="3477919"/>
                    </a:xfrm>
                    <a:prstGeom prst="rect">
                      <a:avLst/>
                    </a:prstGeom>
                    <a:ln>
                      <a:noFill/>
                    </a:ln>
                    <a:extLst>
                      <a:ext uri="{53640926-AAD7-44D8-BBD7-CCE9431645EC}">
                        <a14:shadowObscured xmlns:a14="http://schemas.microsoft.com/office/drawing/2010/main"/>
                      </a:ext>
                    </a:extLst>
                  </pic:spPr>
                </pic:pic>
              </a:graphicData>
            </a:graphic>
          </wp:inline>
        </w:drawing>
      </w:r>
    </w:p>
    <w:p w14:paraId="63E654B3" w14:textId="77777777" w:rsidR="00F35464" w:rsidRPr="009E5255" w:rsidRDefault="00F35464" w:rsidP="003A6F1A">
      <w:pPr>
        <w:pStyle w:val="TableNotes"/>
      </w:pPr>
      <w:r w:rsidRPr="009E5255">
        <w:t xml:space="preserve">Source: </w:t>
      </w:r>
      <w:r w:rsidRPr="009E5255">
        <w:tab/>
        <w:t>Produced for this Review using DAEN data.</w:t>
      </w:r>
    </w:p>
    <w:p w14:paraId="3D17F280" w14:textId="7B16A8DE" w:rsidR="00F35464" w:rsidRPr="009E5255" w:rsidRDefault="00F35464" w:rsidP="003A6F1A">
      <w:pPr>
        <w:pStyle w:val="TableNotes"/>
      </w:pPr>
      <w:r w:rsidRPr="009E5255">
        <w:t xml:space="preserve">Note: </w:t>
      </w:r>
      <w:r w:rsidRPr="009E5255">
        <w:tab/>
        <w:t>Dotted lines indicate the bounds for clinical significance.  A ROR ≥ 2 indicates a clinically significant, higher-than-expected rate of reported off-label use in a given year.  A ROR ≤ 0.25 indicates a clinically significant lower-than-expected rate of reported off-label use in a given year.  A ROR between 0.25 and 2 indicates a rate of reported off-label use that is proportionally consistent with all other years</w:t>
      </w:r>
    </w:p>
    <w:p w14:paraId="01440431" w14:textId="35970290" w:rsidR="00D80488" w:rsidRPr="009E5255" w:rsidRDefault="00D80488" w:rsidP="00D80488">
      <w:r w:rsidRPr="009E5255">
        <w:t xml:space="preserve">When the rate of off-label use for EFC-drugs was examined by the year of reporting, substantial variation was observed between years across drugs as can be observed in </w:t>
      </w:r>
      <w:r w:rsidRPr="009E5255">
        <w:fldChar w:fldCharType="begin"/>
      </w:r>
      <w:r w:rsidRPr="009E5255">
        <w:instrText xml:space="preserve"> REF _Ref90306763 \h  \* MERGEFORMAT </w:instrText>
      </w:r>
      <w:r w:rsidRPr="009E5255">
        <w:fldChar w:fldCharType="separate"/>
      </w:r>
      <w:r w:rsidR="000C766B" w:rsidRPr="009E5255">
        <w:t xml:space="preserve">Figure </w:t>
      </w:r>
      <w:r w:rsidR="000C766B">
        <w:t>30</w:t>
      </w:r>
      <w:r w:rsidRPr="009E5255">
        <w:fldChar w:fldCharType="end"/>
      </w:r>
      <w:r w:rsidRPr="009E5255">
        <w:t xml:space="preserve"> for those drugs with the highest ROR (see </w:t>
      </w:r>
      <w:r w:rsidR="00F35464" w:rsidRPr="009E5255">
        <w:fldChar w:fldCharType="begin"/>
      </w:r>
      <w:r w:rsidR="00F35464" w:rsidRPr="009E5255">
        <w:instrText xml:space="preserve"> REF _Ref90046030 \h </w:instrText>
      </w:r>
      <w:r w:rsidR="00F35464" w:rsidRPr="009E5255">
        <w:fldChar w:fldCharType="separate"/>
      </w:r>
      <w:r w:rsidR="000C766B" w:rsidRPr="009E5255">
        <w:t xml:space="preserve">Appendix </w:t>
      </w:r>
      <w:r w:rsidR="000C766B">
        <w:rPr>
          <w:noProof/>
        </w:rPr>
        <w:t>9</w:t>
      </w:r>
      <w:r w:rsidR="00F35464" w:rsidRPr="009E5255">
        <w:fldChar w:fldCharType="end"/>
      </w:r>
      <w:r w:rsidR="00F35464" w:rsidRPr="009E5255">
        <w:t xml:space="preserve"> </w:t>
      </w:r>
      <w:r w:rsidRPr="009E5255">
        <w:t>for a tabulated listing for all drugs across all years).</w:t>
      </w:r>
    </w:p>
    <w:p w14:paraId="296177B6" w14:textId="77777777" w:rsidR="00D80488" w:rsidRPr="009E5255" w:rsidRDefault="00D80488" w:rsidP="00D80488"/>
    <w:p w14:paraId="1B3A4588" w14:textId="0F266188" w:rsidR="00D80488" w:rsidRPr="009E5255" w:rsidRDefault="00D80488" w:rsidP="00214FB7">
      <w:pPr>
        <w:pStyle w:val="Caption"/>
      </w:pPr>
      <w:bookmarkStart w:id="292" w:name="_Ref90306763"/>
      <w:bookmarkStart w:id="293" w:name="_Toc125463738"/>
      <w:r w:rsidRPr="009E5255">
        <w:t xml:space="preserve">Figure </w:t>
      </w:r>
      <w:r w:rsidR="00E36C93">
        <w:fldChar w:fldCharType="begin"/>
      </w:r>
      <w:r w:rsidR="00E36C93">
        <w:instrText xml:space="preserve"> SEQ Figure \* ARABIC </w:instrText>
      </w:r>
      <w:r w:rsidR="00E36C93">
        <w:fldChar w:fldCharType="separate"/>
      </w:r>
      <w:r w:rsidR="000C766B">
        <w:rPr>
          <w:noProof/>
        </w:rPr>
        <w:t>30</w:t>
      </w:r>
      <w:r w:rsidR="00E36C93">
        <w:rPr>
          <w:noProof/>
        </w:rPr>
        <w:fldChar w:fldCharType="end"/>
      </w:r>
      <w:bookmarkEnd w:id="292"/>
      <w:r w:rsidR="004F311B" w:rsidRPr="009E5255">
        <w:t>.</w:t>
      </w:r>
      <w:r w:rsidRPr="009E5255">
        <w:t xml:space="preserve"> EFC-</w:t>
      </w:r>
      <w:r w:rsidR="00523BA7" w:rsidRPr="009E5255">
        <w:t xml:space="preserve">listed </w:t>
      </w:r>
      <w:r w:rsidRPr="009E5255">
        <w:t>drugs with disproportiona</w:t>
      </w:r>
      <w:r w:rsidR="00CB31C7" w:rsidRPr="009E5255">
        <w:t>l</w:t>
      </w:r>
      <w:r w:rsidRPr="009E5255">
        <w:t xml:space="preserve"> rates of </w:t>
      </w:r>
      <w:r w:rsidR="00254794" w:rsidRPr="009E5255">
        <w:t xml:space="preserve">reported </w:t>
      </w:r>
      <w:r w:rsidRPr="009E5255">
        <w:t>off-label use</w:t>
      </w:r>
      <w:r w:rsidR="00254794" w:rsidRPr="009E5255">
        <w:t xml:space="preserve"> (2016</w:t>
      </w:r>
      <w:r w:rsidR="00BF03DA" w:rsidRPr="009E5255">
        <w:t xml:space="preserve"> </w:t>
      </w:r>
      <w:r w:rsidR="00254794" w:rsidRPr="009E5255">
        <w:t>-</w:t>
      </w:r>
      <w:r w:rsidR="00BF03DA" w:rsidRPr="009E5255">
        <w:t xml:space="preserve"> </w:t>
      </w:r>
      <w:r w:rsidR="00254794" w:rsidRPr="009E5255">
        <w:t>2020)</w:t>
      </w:r>
      <w:bookmarkEnd w:id="293"/>
    </w:p>
    <w:p w14:paraId="258A2B2B" w14:textId="4DDD06CA" w:rsidR="00D80488" w:rsidRPr="009E5255" w:rsidRDefault="008342FC" w:rsidP="00D80488">
      <w:pPr>
        <w:pStyle w:val="NoSpacing"/>
        <w:keepNext/>
        <w:keepLines/>
        <w:rPr>
          <w:rFonts w:asciiTheme="majorHAnsi" w:hAnsiTheme="majorHAnsi" w:cstheme="majorHAnsi"/>
          <w:i/>
        </w:rPr>
      </w:pPr>
      <w:r w:rsidRPr="009E5255">
        <w:rPr>
          <w:noProof/>
        </w:rPr>
        <w:drawing>
          <wp:inline distT="0" distB="0" distL="0" distR="0" wp14:anchorId="335A4116" wp14:editId="33F70CD0">
            <wp:extent cx="5728335" cy="4721225"/>
            <wp:effectExtent l="0" t="0" r="0" b="3175"/>
            <wp:docPr id="105" name="Graphic 105" descr="A column chart of the EFC-listed drugs with disproportional rates of reported off-label use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Graphic 105" descr="A column chart of the EFC-listed drugs with disproportional rates of reported off-label use from 2016 to 2020."/>
                    <pic:cNvPicPr/>
                  </pic:nvPicPr>
                  <pic:blipFill>
                    <a:blip r:embed="rId70">
                      <a:extLst>
                        <a:ext uri="{96DAC541-7B7A-43D3-8B79-37D633B846F1}">
                          <asvg:svgBlip xmlns:asvg="http://schemas.microsoft.com/office/drawing/2016/SVG/main" r:embed="rId71"/>
                        </a:ext>
                      </a:extLst>
                    </a:blip>
                    <a:stretch>
                      <a:fillRect/>
                    </a:stretch>
                  </pic:blipFill>
                  <pic:spPr>
                    <a:xfrm>
                      <a:off x="0" y="0"/>
                      <a:ext cx="5728335" cy="4721225"/>
                    </a:xfrm>
                    <a:prstGeom prst="rect">
                      <a:avLst/>
                    </a:prstGeom>
                  </pic:spPr>
                </pic:pic>
              </a:graphicData>
            </a:graphic>
          </wp:inline>
        </w:drawing>
      </w:r>
    </w:p>
    <w:p w14:paraId="47C367D7" w14:textId="77777777" w:rsidR="00F35464" w:rsidRPr="009E5255" w:rsidRDefault="00F35464" w:rsidP="003A6F1A">
      <w:pPr>
        <w:pStyle w:val="TableNotes"/>
      </w:pPr>
      <w:r w:rsidRPr="009E5255">
        <w:t xml:space="preserve">Source: </w:t>
      </w:r>
      <w:r w:rsidRPr="009E5255">
        <w:tab/>
        <w:t>Produced for this Review using DAEN data.</w:t>
      </w:r>
    </w:p>
    <w:p w14:paraId="79429F45" w14:textId="2F5955D8" w:rsidR="00D80488" w:rsidRPr="009E5255" w:rsidRDefault="00F35464" w:rsidP="003A6F1A">
      <w:pPr>
        <w:pStyle w:val="TableNotes"/>
      </w:pPr>
      <w:r w:rsidRPr="009E5255">
        <w:t xml:space="preserve">Note: </w:t>
      </w:r>
      <w:r w:rsidRPr="009E5255">
        <w:tab/>
        <w:t>Dotted lines indicate the bounds for clinical significance.  A ROR ≥ 2 indicates a clinically significant, higher-than-expected rate of reported off-label use in a given year.  A ROR ≤ 0.25 indicates a clinically significant lower-than-expected rate of reported off-label use in a given year.  A ROR between 0.25 and 2 indicates a rate of reported off-label use that is proportionally consistent with all other years</w:t>
      </w:r>
    </w:p>
    <w:p w14:paraId="6CB53743" w14:textId="22F30745" w:rsidR="00D80488" w:rsidRPr="009E5255" w:rsidRDefault="00D80488" w:rsidP="00E463A8">
      <w:r w:rsidRPr="009E5255">
        <w:t>However, these analyses are informing a comparison between EFC listed drugs.  In order to consider the potential impact of EFC listing on the observed ROR it was necessary to restrict the analysis to medicines for which sales on the PBS were observed prior to 2012 (when the EFC came into effect) and for which a clinically significant ROR had been observed in the preceding analysis.  Two exemplar cases were investigated:  doxorubicin hydrochloride and vinorelbine sulfate (as both show</w:t>
      </w:r>
      <w:r w:rsidR="00BF03DA" w:rsidRPr="009E5255">
        <w:t>ed</w:t>
      </w:r>
      <w:r w:rsidRPr="009E5255">
        <w:t xml:space="preserve"> clinically significant ROR in the 2016-2020 analysis period, and both were PBS subsidised prior to the EFC)</w:t>
      </w:r>
      <w:r w:rsidR="00BF03DA" w:rsidRPr="009E5255">
        <w:t xml:space="preserve"> (see </w:t>
      </w:r>
      <w:r w:rsidR="00BF03DA" w:rsidRPr="009E5255">
        <w:fldChar w:fldCharType="begin"/>
      </w:r>
      <w:r w:rsidR="00BF03DA" w:rsidRPr="009E5255">
        <w:instrText xml:space="preserve"> REF _Ref84849629 \h </w:instrText>
      </w:r>
      <w:r w:rsidR="00BF03DA" w:rsidRPr="009E5255">
        <w:fldChar w:fldCharType="separate"/>
      </w:r>
      <w:r w:rsidR="000C766B" w:rsidRPr="009E5255">
        <w:t xml:space="preserve">Figure </w:t>
      </w:r>
      <w:r w:rsidR="000C766B">
        <w:rPr>
          <w:noProof/>
        </w:rPr>
        <w:t>31</w:t>
      </w:r>
      <w:r w:rsidR="00BF03DA" w:rsidRPr="009E5255">
        <w:fldChar w:fldCharType="end"/>
      </w:r>
      <w:r w:rsidR="00BF03DA" w:rsidRPr="009E5255">
        <w:t xml:space="preserve"> and </w:t>
      </w:r>
      <w:r w:rsidR="00BF03DA" w:rsidRPr="009E5255">
        <w:fldChar w:fldCharType="begin"/>
      </w:r>
      <w:r w:rsidR="00BF03DA" w:rsidRPr="009E5255">
        <w:instrText xml:space="preserve"> REF _Ref84849631 \h </w:instrText>
      </w:r>
      <w:r w:rsidR="00BF03DA" w:rsidRPr="009E5255">
        <w:fldChar w:fldCharType="separate"/>
      </w:r>
      <w:r w:rsidR="000C766B" w:rsidRPr="009E5255">
        <w:t xml:space="preserve">Figure </w:t>
      </w:r>
      <w:r w:rsidR="000C766B">
        <w:rPr>
          <w:noProof/>
        </w:rPr>
        <w:t>32</w:t>
      </w:r>
      <w:r w:rsidR="00BF03DA" w:rsidRPr="009E5255">
        <w:fldChar w:fldCharType="end"/>
      </w:r>
      <w:r w:rsidR="00BF03DA" w:rsidRPr="009E5255">
        <w:t>)</w:t>
      </w:r>
      <w:r w:rsidRPr="009E5255">
        <w:t>.</w:t>
      </w:r>
    </w:p>
    <w:p w14:paraId="09BD2462" w14:textId="6F93DECE" w:rsidR="00D80488" w:rsidRPr="009E5255" w:rsidRDefault="00D80488" w:rsidP="00D80488">
      <w:r w:rsidRPr="009E5255">
        <w:t>For both medicines, AE data were compared for the period 2010 to 2012, with two subsequent periods: 2013-2020 or 2013-2015 (both as indicators of the EFC period).  Based on this data, the ROR for doxorubicin hydrochloride and vinblastine sulfate suggested EFC-listing increased the rates of off-label based on the longer time period (the comparison with 2013-2020).  However, when restricted to the immediate post-EFC listing period (2013-2015), EFC-listing had no apparent impact on the rates of off-label use.</w:t>
      </w:r>
    </w:p>
    <w:p w14:paraId="38297EDF" w14:textId="6CB260D2" w:rsidR="00D80488" w:rsidRPr="009E5255" w:rsidRDefault="00D80488" w:rsidP="00214FB7">
      <w:pPr>
        <w:pStyle w:val="Caption"/>
      </w:pPr>
      <w:bookmarkStart w:id="294" w:name="_Ref84849629"/>
      <w:bookmarkStart w:id="295" w:name="_Toc125463739"/>
      <w:r w:rsidRPr="009E5255">
        <w:t xml:space="preserve">Figure </w:t>
      </w:r>
      <w:r w:rsidR="00E36C93">
        <w:fldChar w:fldCharType="begin"/>
      </w:r>
      <w:r w:rsidR="00E36C93">
        <w:instrText xml:space="preserve"> SEQ Figure \* ARABIC </w:instrText>
      </w:r>
      <w:r w:rsidR="00E36C93">
        <w:fldChar w:fldCharType="separate"/>
      </w:r>
      <w:r w:rsidR="000C766B">
        <w:rPr>
          <w:noProof/>
        </w:rPr>
        <w:t>31</w:t>
      </w:r>
      <w:r w:rsidR="00E36C93">
        <w:rPr>
          <w:noProof/>
        </w:rPr>
        <w:fldChar w:fldCharType="end"/>
      </w:r>
      <w:bookmarkEnd w:id="294"/>
      <w:r w:rsidR="004F311B" w:rsidRPr="009E5255">
        <w:t>.</w:t>
      </w:r>
      <w:r w:rsidRPr="009E5255">
        <w:rPr>
          <w:noProof/>
        </w:rPr>
        <w:t xml:space="preserve"> </w:t>
      </w:r>
      <w:r w:rsidR="00254794" w:rsidRPr="009E5255">
        <w:rPr>
          <w:noProof/>
        </w:rPr>
        <w:t>Reported</w:t>
      </w:r>
      <w:r w:rsidRPr="009E5255">
        <w:rPr>
          <w:noProof/>
        </w:rPr>
        <w:t xml:space="preserve"> off-label use</w:t>
      </w:r>
      <w:r w:rsidR="00254794" w:rsidRPr="009E5255">
        <w:rPr>
          <w:noProof/>
        </w:rPr>
        <w:t>,</w:t>
      </w:r>
      <w:r w:rsidRPr="009E5255">
        <w:rPr>
          <w:noProof/>
        </w:rPr>
        <w:t xml:space="preserve"> doxorubicin</w:t>
      </w:r>
      <w:r w:rsidR="00254794" w:rsidRPr="009E5255">
        <w:rPr>
          <w:noProof/>
        </w:rPr>
        <w:t xml:space="preserve"> (2016</w:t>
      </w:r>
      <w:r w:rsidR="00BF03DA" w:rsidRPr="009E5255">
        <w:rPr>
          <w:noProof/>
        </w:rPr>
        <w:t xml:space="preserve"> </w:t>
      </w:r>
      <w:r w:rsidR="00254794" w:rsidRPr="009E5255">
        <w:rPr>
          <w:noProof/>
        </w:rPr>
        <w:t>-</w:t>
      </w:r>
      <w:r w:rsidR="00BF03DA" w:rsidRPr="009E5255">
        <w:rPr>
          <w:noProof/>
        </w:rPr>
        <w:t xml:space="preserve"> </w:t>
      </w:r>
      <w:r w:rsidR="00254794" w:rsidRPr="009E5255">
        <w:rPr>
          <w:noProof/>
        </w:rPr>
        <w:t>2020)</w:t>
      </w:r>
      <w:bookmarkEnd w:id="295"/>
    </w:p>
    <w:p w14:paraId="2AF4FE7D" w14:textId="0F7E2A76" w:rsidR="00D80488" w:rsidRPr="009E5255" w:rsidRDefault="008342FC" w:rsidP="00D80488">
      <w:pPr>
        <w:pStyle w:val="NoSpacing"/>
        <w:keepNext/>
        <w:keepLines/>
        <w:rPr>
          <w:rFonts w:asciiTheme="majorHAnsi" w:hAnsiTheme="majorHAnsi" w:cstheme="majorHAnsi"/>
        </w:rPr>
      </w:pPr>
      <w:r w:rsidRPr="009E5255">
        <w:rPr>
          <w:noProof/>
        </w:rPr>
        <w:drawing>
          <wp:inline distT="0" distB="0" distL="0" distR="0" wp14:anchorId="762FB3A0" wp14:editId="1A40C82C">
            <wp:extent cx="5453028" cy="3336925"/>
            <wp:effectExtent l="0" t="0" r="0" b="3175"/>
            <wp:docPr id="106" name="Graphic 106" descr="A line chart showing the reported off-label use, doxorubicin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Graphic 106" descr="A line chart showing the reported off-label use, doxorubicin from 2016 to 2020."/>
                    <pic:cNvPicPr/>
                  </pic:nvPicPr>
                  <pic:blipFill rotWithShape="1">
                    <a:blip r:embed="rId72">
                      <a:extLst>
                        <a:ext uri="{96DAC541-7B7A-43D3-8B79-37D633B846F1}">
                          <asvg:svgBlip xmlns:asvg="http://schemas.microsoft.com/office/drawing/2016/SVG/main" r:embed="rId73"/>
                        </a:ext>
                      </a:extLst>
                    </a:blip>
                    <a:srcRect l="3264" t="1505" r="1515" b="4463"/>
                    <a:stretch/>
                  </pic:blipFill>
                  <pic:spPr bwMode="auto">
                    <a:xfrm>
                      <a:off x="0" y="0"/>
                      <a:ext cx="5454549" cy="3337856"/>
                    </a:xfrm>
                    <a:prstGeom prst="rect">
                      <a:avLst/>
                    </a:prstGeom>
                    <a:ln>
                      <a:noFill/>
                    </a:ln>
                    <a:extLst>
                      <a:ext uri="{53640926-AAD7-44D8-BBD7-CCE9431645EC}">
                        <a14:shadowObscured xmlns:a14="http://schemas.microsoft.com/office/drawing/2010/main"/>
                      </a:ext>
                    </a:extLst>
                  </pic:spPr>
                </pic:pic>
              </a:graphicData>
            </a:graphic>
          </wp:inline>
        </w:drawing>
      </w:r>
    </w:p>
    <w:p w14:paraId="55E2CFA4" w14:textId="77777777" w:rsidR="00F35464" w:rsidRPr="009E5255" w:rsidRDefault="00F35464" w:rsidP="003A6F1A">
      <w:pPr>
        <w:pStyle w:val="TableNotes"/>
      </w:pPr>
      <w:r w:rsidRPr="009E5255">
        <w:t xml:space="preserve">Source: </w:t>
      </w:r>
      <w:r w:rsidRPr="009E5255">
        <w:tab/>
        <w:t>Produced for this Review using DAEN data.</w:t>
      </w:r>
    </w:p>
    <w:p w14:paraId="4080C414" w14:textId="77777777" w:rsidR="00D80488" w:rsidRPr="009E5255" w:rsidRDefault="00D80488" w:rsidP="00D80488"/>
    <w:p w14:paraId="26EF1067" w14:textId="36F030DF" w:rsidR="00D80488" w:rsidRPr="009E5255" w:rsidRDefault="00D80488" w:rsidP="00214FB7">
      <w:pPr>
        <w:pStyle w:val="Caption"/>
      </w:pPr>
      <w:bookmarkStart w:id="296" w:name="_Ref84849631"/>
      <w:bookmarkStart w:id="297" w:name="_Toc125463740"/>
      <w:r w:rsidRPr="009E5255">
        <w:t xml:space="preserve">Figure </w:t>
      </w:r>
      <w:r w:rsidR="00E36C93">
        <w:fldChar w:fldCharType="begin"/>
      </w:r>
      <w:r w:rsidR="00E36C93">
        <w:instrText xml:space="preserve"> SEQ Figure \* ARABIC </w:instrText>
      </w:r>
      <w:r w:rsidR="00E36C93">
        <w:fldChar w:fldCharType="separate"/>
      </w:r>
      <w:r w:rsidR="000C766B">
        <w:rPr>
          <w:noProof/>
        </w:rPr>
        <w:t>32</w:t>
      </w:r>
      <w:r w:rsidR="00E36C93">
        <w:rPr>
          <w:noProof/>
        </w:rPr>
        <w:fldChar w:fldCharType="end"/>
      </w:r>
      <w:bookmarkEnd w:id="296"/>
      <w:r w:rsidR="004F311B" w:rsidRPr="009E5255">
        <w:t>.</w:t>
      </w:r>
      <w:r w:rsidRPr="009E5255">
        <w:t xml:space="preserve"> </w:t>
      </w:r>
      <w:r w:rsidR="00254794" w:rsidRPr="009E5255">
        <w:rPr>
          <w:noProof/>
        </w:rPr>
        <w:t>Reported</w:t>
      </w:r>
      <w:r w:rsidRPr="009E5255">
        <w:rPr>
          <w:noProof/>
        </w:rPr>
        <w:t xml:space="preserve"> off-label use</w:t>
      </w:r>
      <w:r w:rsidR="00254794" w:rsidRPr="009E5255">
        <w:rPr>
          <w:noProof/>
        </w:rPr>
        <w:t>,</w:t>
      </w:r>
      <w:r w:rsidRPr="009E5255">
        <w:rPr>
          <w:noProof/>
        </w:rPr>
        <w:t xml:space="preserve"> vinblastine sulfate</w:t>
      </w:r>
      <w:r w:rsidR="00254794" w:rsidRPr="009E5255">
        <w:rPr>
          <w:noProof/>
        </w:rPr>
        <w:t xml:space="preserve"> (2016</w:t>
      </w:r>
      <w:r w:rsidR="00523BA7" w:rsidRPr="009E5255">
        <w:rPr>
          <w:noProof/>
        </w:rPr>
        <w:t xml:space="preserve"> </w:t>
      </w:r>
      <w:r w:rsidR="00254794" w:rsidRPr="009E5255">
        <w:rPr>
          <w:noProof/>
        </w:rPr>
        <w:t>-</w:t>
      </w:r>
      <w:r w:rsidR="00523BA7" w:rsidRPr="009E5255">
        <w:rPr>
          <w:noProof/>
        </w:rPr>
        <w:t xml:space="preserve"> </w:t>
      </w:r>
      <w:r w:rsidR="00254794" w:rsidRPr="009E5255">
        <w:rPr>
          <w:noProof/>
        </w:rPr>
        <w:t>2020)</w:t>
      </w:r>
      <w:bookmarkEnd w:id="297"/>
    </w:p>
    <w:p w14:paraId="3C5510CA" w14:textId="674EEE7D" w:rsidR="00D80488" w:rsidRPr="009E5255" w:rsidRDefault="008342FC" w:rsidP="00D80488">
      <w:pPr>
        <w:pStyle w:val="NoSpacing"/>
        <w:rPr>
          <w:rFonts w:asciiTheme="majorHAnsi" w:hAnsiTheme="majorHAnsi" w:cstheme="majorHAnsi"/>
        </w:rPr>
      </w:pPr>
      <w:r w:rsidRPr="009E5255">
        <w:rPr>
          <w:noProof/>
        </w:rPr>
        <w:drawing>
          <wp:inline distT="0" distB="0" distL="0" distR="0" wp14:anchorId="5A20319C" wp14:editId="15B16B77">
            <wp:extent cx="5728335" cy="3081020"/>
            <wp:effectExtent l="0" t="0" r="0" b="5080"/>
            <wp:docPr id="107" name="Graphic 107" descr="A line chart showing the reported off-label use, vinblastine sulfate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Graphic 107" descr="A line chart showing the reported off-label use, vinblastine sulfate from 2016 to 2020."/>
                    <pic:cNvPicPr/>
                  </pic:nvPicPr>
                  <pic:blipFill>
                    <a:blip r:embed="rId74">
                      <a:extLst>
                        <a:ext uri="{96DAC541-7B7A-43D3-8B79-37D633B846F1}">
                          <asvg:svgBlip xmlns:asvg="http://schemas.microsoft.com/office/drawing/2016/SVG/main" r:embed="rId75"/>
                        </a:ext>
                      </a:extLst>
                    </a:blip>
                    <a:stretch>
                      <a:fillRect/>
                    </a:stretch>
                  </pic:blipFill>
                  <pic:spPr>
                    <a:xfrm>
                      <a:off x="0" y="0"/>
                      <a:ext cx="5728335" cy="3081020"/>
                    </a:xfrm>
                    <a:prstGeom prst="rect">
                      <a:avLst/>
                    </a:prstGeom>
                  </pic:spPr>
                </pic:pic>
              </a:graphicData>
            </a:graphic>
          </wp:inline>
        </w:drawing>
      </w:r>
    </w:p>
    <w:p w14:paraId="7448E2F9" w14:textId="3A5958CA" w:rsidR="00D80488" w:rsidRPr="009E5255" w:rsidRDefault="00F35464" w:rsidP="003A6F1A">
      <w:pPr>
        <w:pStyle w:val="TableNotes"/>
      </w:pPr>
      <w:r w:rsidRPr="009E5255">
        <w:t xml:space="preserve">Source: </w:t>
      </w:r>
      <w:r w:rsidRPr="009E5255">
        <w:tab/>
        <w:t>Produced for this Review using DAEN data.</w:t>
      </w:r>
    </w:p>
    <w:p w14:paraId="2E6C26A0" w14:textId="3379D811" w:rsidR="00D80488" w:rsidRPr="009E5255" w:rsidRDefault="00D80488" w:rsidP="00D80488">
      <w:r w:rsidRPr="009E5255">
        <w:t xml:space="preserve">This analysis finds that while there are likely to apparent differences between the drugs listed on the EFC with respect to the incidence of AE, these are unlikely to be as a result of the remuneration method.  Some of the medicines with the highest ROR, for example pembrolizumab, are prescribed on a flat dose basis and therefore unlikely to be influenced by incentives to vial-share as might arise from the EFC payment mechanisms (and the potential impacts this might have on medicine safety).  </w:t>
      </w:r>
    </w:p>
    <w:p w14:paraId="0B14FDAE" w14:textId="1F91617E" w:rsidR="00D80488" w:rsidRPr="009E5255" w:rsidRDefault="00D80488" w:rsidP="00CA5EF6">
      <w:r w:rsidRPr="009E5255">
        <w:t>However, any conclusions drawn from this analysis are tempered by the nature of the data itself.  First, there is no certainty that the reported event (</w:t>
      </w:r>
      <w:r w:rsidR="00F35464" w:rsidRPr="009E5255">
        <w:t>AE</w:t>
      </w:r>
      <w:r w:rsidRPr="009E5255">
        <w:t xml:space="preserve"> or medication error) was due to the medicine to which it has been attributed; the TGA does not require that a causal relationship between medicine and event be proven, and reports do not always contain enough detail to properly evaluate an event</w:t>
      </w:r>
      <w:r w:rsidR="002E5E5A" w:rsidRPr="009E5255">
        <w:fldChar w:fldCharType="begin"/>
      </w:r>
      <w:r w:rsidR="002E5E5A" w:rsidRPr="009E5255">
        <w:instrText xml:space="preserve"> ADDIN EN.CITE &lt;EndNote&gt;&lt;Cite&gt;&lt;Author&gt;TGA&lt;/Author&gt;&lt;Year&gt;2021&lt;/Year&gt;&lt;RecNum&gt;10592&lt;/RecNum&gt;&lt;DisplayText&gt;[51]&lt;/DisplayText&gt;&lt;record&gt;&lt;rec-number&gt;10592&lt;/rec-number&gt;&lt;foreign-keys&gt;&lt;key app="EN" db-id="etpte9adcdfve1eerz5pws2fvps522ds5svf" timestamp="1652740079" guid="409598e1-92c8-4975-a8fb-042bded37dad"&gt;10592&lt;/key&gt;&lt;/foreign-keys&gt;&lt;ref-type name="Report"&gt;27&lt;/ref-type&gt;&lt;contributors&gt;&lt;authors&gt;&lt;author&gt;TGA&lt;/author&gt;&lt;/authors&gt;&lt;tertiary-authors&gt;&lt;author&gt;Australian Government,, Therapeutic Goods Administration (TGA)&lt;/author&gt;&lt;/tertiary-authors&gt;&lt;/contributors&gt;&lt;titles&gt;&lt;title&gt;Database of adverse event notifications&lt;/title&gt;&lt;/titles&gt;&lt;dates&gt;&lt;year&gt;2021&lt;/year&gt;&lt;/dates&gt;&lt;pub-location&gt;Canberra&lt;/pub-location&gt;&lt;urls&gt;&lt;related-urls&gt;&lt;url&gt;https://www.tga.gov.au/about-daen-medicines&lt;/url&gt;&lt;/related-urls&gt;&lt;/urls&gt;&lt;/record&gt;&lt;/Cite&gt;&lt;/EndNote&gt;</w:instrText>
      </w:r>
      <w:r w:rsidR="002E5E5A" w:rsidRPr="009E5255">
        <w:fldChar w:fldCharType="separate"/>
      </w:r>
      <w:r w:rsidR="002E5E5A" w:rsidRPr="009E5255">
        <w:rPr>
          <w:noProof/>
        </w:rPr>
        <w:t>[51]</w:t>
      </w:r>
      <w:r w:rsidR="002E5E5A" w:rsidRPr="009E5255">
        <w:fldChar w:fldCharType="end"/>
      </w:r>
      <w:r w:rsidRPr="009E5255">
        <w:t>.  Secondly, the TGA does not receive reports for every AE or medication error that occurs with a product</w:t>
      </w:r>
      <w:r w:rsidR="002E5E5A" w:rsidRPr="009E5255">
        <w:t xml:space="preserve"> </w:t>
      </w:r>
      <w:r w:rsidR="002E5E5A" w:rsidRPr="009E5255">
        <w:fldChar w:fldCharType="begin"/>
      </w:r>
      <w:r w:rsidR="002E5E5A" w:rsidRPr="009E5255">
        <w:instrText xml:space="preserve"> ADDIN EN.CITE &lt;EndNote&gt;&lt;Cite&gt;&lt;Author&gt;TGA&lt;/Author&gt;&lt;Year&gt;2021&lt;/Year&gt;&lt;RecNum&gt;10592&lt;/RecNum&gt;&lt;DisplayText&gt;[51]&lt;/DisplayText&gt;&lt;record&gt;&lt;rec-number&gt;10592&lt;/rec-number&gt;&lt;foreign-keys&gt;&lt;key app="EN" db-id="etpte9adcdfve1eerz5pws2fvps522ds5svf" timestamp="1652740079" guid="409598e1-92c8-4975-a8fb-042bded37dad"&gt;10592&lt;/key&gt;&lt;/foreign-keys&gt;&lt;ref-type name="Report"&gt;27&lt;/ref-type&gt;&lt;contributors&gt;&lt;authors&gt;&lt;author&gt;TGA&lt;/author&gt;&lt;/authors&gt;&lt;tertiary-authors&gt;&lt;author&gt;Australian Government,, Therapeutic Goods Administration (TGA)&lt;/author&gt;&lt;/tertiary-authors&gt;&lt;/contributors&gt;&lt;titles&gt;&lt;title&gt;Database of adverse event notifications&lt;/title&gt;&lt;/titles&gt;&lt;dates&gt;&lt;year&gt;2021&lt;/year&gt;&lt;/dates&gt;&lt;pub-location&gt;Canberra&lt;/pub-location&gt;&lt;urls&gt;&lt;related-urls&gt;&lt;url&gt;https://www.tga.gov.au/about-daen-medicines&lt;/url&gt;&lt;/related-urls&gt;&lt;/urls&gt;&lt;/record&gt;&lt;/Cite&gt;&lt;/EndNote&gt;</w:instrText>
      </w:r>
      <w:r w:rsidR="002E5E5A" w:rsidRPr="009E5255">
        <w:fldChar w:fldCharType="separate"/>
      </w:r>
      <w:r w:rsidR="002E5E5A" w:rsidRPr="009E5255">
        <w:rPr>
          <w:noProof/>
        </w:rPr>
        <w:t>[51]</w:t>
      </w:r>
      <w:r w:rsidR="002E5E5A" w:rsidRPr="009E5255">
        <w:fldChar w:fldCharType="end"/>
      </w:r>
      <w:r w:rsidRPr="009E5255">
        <w:t xml:space="preserve">; it is likely that the number of events is underreported in the DAEN.  Finally, there are also duplicate reports where the same report was submitted by a consumer and by the sponsor (albeit that the potential for duplicates is somewhat addressed via the use of ROR across medications).  </w:t>
      </w:r>
    </w:p>
    <w:p w14:paraId="3759B844" w14:textId="3D6B1966" w:rsidR="001B4CE5" w:rsidRPr="009E5255" w:rsidRDefault="001B4CE5" w:rsidP="000638D5">
      <w:pPr>
        <w:pStyle w:val="Heading2"/>
        <w:ind w:left="567"/>
      </w:pPr>
      <w:bookmarkStart w:id="298" w:name="_Toc144886251"/>
      <w:r w:rsidRPr="009E5255">
        <w:t xml:space="preserve">Access to </w:t>
      </w:r>
      <w:r w:rsidR="00946744" w:rsidRPr="009E5255">
        <w:t>c</w:t>
      </w:r>
      <w:r w:rsidRPr="009E5255">
        <w:t xml:space="preserve">ancer </w:t>
      </w:r>
      <w:r w:rsidR="00946744" w:rsidRPr="009E5255">
        <w:t>m</w:t>
      </w:r>
      <w:r w:rsidRPr="009E5255">
        <w:t xml:space="preserve">edicines in the </w:t>
      </w:r>
      <w:r w:rsidR="00946744" w:rsidRPr="009E5255">
        <w:t>c</w:t>
      </w:r>
      <w:r w:rsidRPr="009E5255">
        <w:t>ontext of the EFC</w:t>
      </w:r>
      <w:bookmarkEnd w:id="298"/>
      <w:r w:rsidRPr="009E5255">
        <w:t xml:space="preserve"> </w:t>
      </w:r>
    </w:p>
    <w:p w14:paraId="553DA316" w14:textId="15CC8052" w:rsidR="001B4CE5" w:rsidRPr="009E5255" w:rsidRDefault="001B4CE5" w:rsidP="00FE0397">
      <w:r w:rsidRPr="009E5255">
        <w:t xml:space="preserve">Equitable and affordable access to quality cancer care, including cancer medicines, is a central goal of modern health care systems based </w:t>
      </w:r>
      <w:r w:rsidR="0094331B" w:rsidRPr="009E5255">
        <w:t>up</w:t>
      </w:r>
      <w:r w:rsidRPr="009E5255">
        <w:t xml:space="preserve">on a foundation of universal health coverage. </w:t>
      </w:r>
      <w:r w:rsidR="00FE0397" w:rsidRPr="009E5255">
        <w:t xml:space="preserve"> </w:t>
      </w:r>
      <w:r w:rsidR="009555A9" w:rsidRPr="009E5255">
        <w:t>Yet</w:t>
      </w:r>
      <w:r w:rsidRPr="009E5255">
        <w:t xml:space="preserve"> Australia’s health system is complex, featuring multiple payers, public and private </w:t>
      </w:r>
      <w:r w:rsidR="0094331B" w:rsidRPr="009E5255">
        <w:t xml:space="preserve">care </w:t>
      </w:r>
      <w:r w:rsidRPr="009E5255">
        <w:t>settings</w:t>
      </w:r>
      <w:r w:rsidR="0094331B" w:rsidRPr="009E5255">
        <w:t>,</w:t>
      </w:r>
      <w:r w:rsidRPr="009E5255">
        <w:t xml:space="preserve"> and a mix of federal</w:t>
      </w:r>
      <w:r w:rsidR="0094331B" w:rsidRPr="009E5255">
        <w:t>, state</w:t>
      </w:r>
      <w:r w:rsidR="009555A9" w:rsidRPr="009E5255">
        <w:t>/territory</w:t>
      </w:r>
      <w:r w:rsidR="0094331B" w:rsidRPr="009E5255">
        <w:t xml:space="preserve"> and local</w:t>
      </w:r>
      <w:r w:rsidRPr="009E5255">
        <w:t xml:space="preserve"> jurisdiction</w:t>
      </w:r>
      <w:r w:rsidR="0094331B" w:rsidRPr="009E5255">
        <w:t>al</w:t>
      </w:r>
      <w:r w:rsidRPr="009E5255">
        <w:t xml:space="preserve"> responsibilities. </w:t>
      </w:r>
      <w:r w:rsidR="00FE0397" w:rsidRPr="009E5255">
        <w:t xml:space="preserve"> </w:t>
      </w:r>
      <w:r w:rsidRPr="009E5255">
        <w:t xml:space="preserve">In addition, Australia’s </w:t>
      </w:r>
      <w:r w:rsidR="0094331B" w:rsidRPr="009E5255">
        <w:t>expansive</w:t>
      </w:r>
      <w:r w:rsidRPr="009E5255">
        <w:t xml:space="preserve"> geography</w:t>
      </w:r>
      <w:r w:rsidR="0094331B" w:rsidRPr="009E5255">
        <w:t xml:space="preserve"> and </w:t>
      </w:r>
      <w:r w:rsidR="00514DC7" w:rsidRPr="009E5255">
        <w:t>diffuse</w:t>
      </w:r>
      <w:r w:rsidR="0094331B" w:rsidRPr="009E5255">
        <w:t xml:space="preserve"> rural population</w:t>
      </w:r>
      <w:r w:rsidRPr="009E5255">
        <w:t xml:space="preserve"> </w:t>
      </w:r>
      <w:r w:rsidR="0094331B" w:rsidRPr="009E5255">
        <w:t>present challenges to the</w:t>
      </w:r>
      <w:r w:rsidRPr="009E5255">
        <w:t xml:space="preserve"> equitable and affordable </w:t>
      </w:r>
      <w:r w:rsidR="0094331B" w:rsidRPr="009E5255">
        <w:t>provision of</w:t>
      </w:r>
      <w:r w:rsidRPr="009E5255">
        <w:t xml:space="preserve"> health care in general</w:t>
      </w:r>
      <w:r w:rsidR="0094331B" w:rsidRPr="009E5255">
        <w:t>,</w:t>
      </w:r>
      <w:r w:rsidRPr="009E5255">
        <w:t xml:space="preserve"> and </w:t>
      </w:r>
      <w:r w:rsidR="0094331B" w:rsidRPr="009E5255">
        <w:t xml:space="preserve">to </w:t>
      </w:r>
      <w:r w:rsidRPr="009E5255">
        <w:t xml:space="preserve">specialist services </w:t>
      </w:r>
      <w:r w:rsidR="0094331B" w:rsidRPr="009E5255">
        <w:t>in particular</w:t>
      </w:r>
      <w:r w:rsidRPr="009E5255">
        <w:t xml:space="preserve">. </w:t>
      </w:r>
    </w:p>
    <w:p w14:paraId="38A65C88" w14:textId="4E31FE0F" w:rsidR="001B4CE5" w:rsidRPr="009E5255" w:rsidRDefault="001B4CE5" w:rsidP="00FE0397">
      <w:r w:rsidRPr="009E5255">
        <w:t xml:space="preserve">Access is </w:t>
      </w:r>
      <w:r w:rsidR="00514DC7" w:rsidRPr="009E5255">
        <w:t>likewise</w:t>
      </w:r>
      <w:r w:rsidRPr="009E5255">
        <w:t xml:space="preserve"> a complex concept. </w:t>
      </w:r>
      <w:r w:rsidR="00FE0397" w:rsidRPr="009E5255">
        <w:t xml:space="preserve"> </w:t>
      </w:r>
      <w:r w:rsidR="00514DC7" w:rsidRPr="009E5255">
        <w:t>While</w:t>
      </w:r>
      <w:r w:rsidRPr="009E5255">
        <w:t xml:space="preserve"> often taken to </w:t>
      </w:r>
      <w:r w:rsidR="00514DC7" w:rsidRPr="009E5255">
        <w:t>refer to</w:t>
      </w:r>
      <w:r w:rsidRPr="009E5255">
        <w:t xml:space="preserve"> the availability of a </w:t>
      </w:r>
      <w:r w:rsidR="00514DC7" w:rsidRPr="009E5255">
        <w:t xml:space="preserve">health </w:t>
      </w:r>
      <w:r w:rsidRPr="009E5255">
        <w:t>service or product</w:t>
      </w:r>
      <w:r w:rsidR="00514DC7" w:rsidRPr="009E5255">
        <w:t xml:space="preserve"> (e.g., cancer medicines), it </w:t>
      </w:r>
      <w:r w:rsidR="008B5E85" w:rsidRPr="009E5255">
        <w:t>has</w:t>
      </w:r>
      <w:r w:rsidR="00514DC7" w:rsidRPr="009E5255">
        <w:t xml:space="preserve"> </w:t>
      </w:r>
      <w:r w:rsidR="008B5E85" w:rsidRPr="009E5255">
        <w:t xml:space="preserve">been </w:t>
      </w:r>
      <w:r w:rsidR="00514DC7" w:rsidRPr="009E5255">
        <w:t xml:space="preserve">more holistically </w:t>
      </w:r>
      <w:r w:rsidR="008B5E85" w:rsidRPr="009E5255">
        <w:t>considered</w:t>
      </w:r>
      <w:r w:rsidRPr="009E5255">
        <w:t xml:space="preserve"> </w:t>
      </w:r>
      <w:r w:rsidR="00514DC7" w:rsidRPr="009E5255">
        <w:t>“</w:t>
      </w:r>
      <w:r w:rsidRPr="009E5255">
        <w:t>the opportunity or ease with which consumers or communities are able to use appropriate services in proportion to their needs</w:t>
      </w:r>
      <w:r w:rsidR="00514DC7" w:rsidRPr="009E5255">
        <w:t>”</w:t>
      </w:r>
      <w:r w:rsidR="00514DC7" w:rsidRPr="009E5255">
        <w:rPr>
          <w:color w:val="FF0000"/>
        </w:rPr>
        <w:t xml:space="preserve"> </w:t>
      </w:r>
      <w:r w:rsidR="00514DC7" w:rsidRPr="009E5255">
        <w:t xml:space="preserve">(p. 1)  </w:t>
      </w:r>
      <w:r w:rsidR="008B5E85" w:rsidRPr="009E5255">
        <w:fldChar w:fldCharType="begin"/>
      </w:r>
      <w:r w:rsidR="002E5E5A" w:rsidRPr="009E5255">
        <w:instrText xml:space="preserve"> ADDIN EN.CITE &lt;EndNote&gt;&lt;Cite&gt;&lt;Author&gt;Levesque&lt;/Author&gt;&lt;Year&gt;2013&lt;/Year&gt;&lt;RecNum&gt;10576&lt;/RecNum&gt;&lt;Pages&gt;1&lt;/Pages&gt;&lt;DisplayText&gt;[53]&lt;/DisplayText&gt;&lt;record&gt;&lt;rec-number&gt;10576&lt;/rec-number&gt;&lt;foreign-keys&gt;&lt;key app="EN" db-id="etpte9adcdfve1eerz5pws2fvps522ds5svf" timestamp="1652740079" guid="b3586899-ad59-422c-8e23-c4dd399bf05c"&gt;10576&lt;/key&gt;&lt;/foreign-keys&gt;&lt;ref-type name="Journal Article"&gt;17&lt;/ref-type&gt;&lt;contributors&gt;&lt;authors&gt;&lt;author&gt;Levesque, J-F.&lt;/author&gt;&lt;author&gt;Russell, G.&lt;/author&gt;&lt;author&gt;Harris, M.&lt;/author&gt;&lt;/authors&gt;&lt;/contributors&gt;&lt;titles&gt;&lt;title&gt;Patient-centred access to health care: Conceptualising access at the interface of health systems and populations&lt;/title&gt;&lt;secondary-title&gt;International Journal for Equity in Health&lt;/secondary-title&gt;&lt;/titles&gt;&lt;periodical&gt;&lt;full-title&gt;International Journal for Equity in Health&lt;/full-title&gt;&lt;/periodical&gt;&lt;volume&gt;12&lt;/volume&gt;&lt;number&gt;18&lt;/number&gt;&lt;dates&gt;&lt;year&gt;2013&lt;/year&gt;&lt;/dates&gt;&lt;urls&gt;&lt;/urls&gt;&lt;/record&gt;&lt;/Cite&gt;&lt;/EndNote&gt;</w:instrText>
      </w:r>
      <w:r w:rsidR="008B5E85" w:rsidRPr="009E5255">
        <w:fldChar w:fldCharType="separate"/>
      </w:r>
      <w:r w:rsidR="002E5E5A" w:rsidRPr="009E5255">
        <w:rPr>
          <w:noProof/>
        </w:rPr>
        <w:t>[53]</w:t>
      </w:r>
      <w:r w:rsidR="008B5E85" w:rsidRPr="009E5255">
        <w:fldChar w:fldCharType="end"/>
      </w:r>
      <w:r w:rsidR="00514DC7" w:rsidRPr="009E5255">
        <w:t>.</w:t>
      </w:r>
      <w:r w:rsidRPr="009E5255">
        <w:t xml:space="preserve"> </w:t>
      </w:r>
      <w:r w:rsidR="00FE0397" w:rsidRPr="009E5255">
        <w:t xml:space="preserve"> </w:t>
      </w:r>
      <w:r w:rsidR="008B5E85" w:rsidRPr="009E5255">
        <w:t>In</w:t>
      </w:r>
      <w:r w:rsidRPr="009E5255">
        <w:t xml:space="preserve"> addition to the availability of health care, </w:t>
      </w:r>
      <w:r w:rsidR="008B5E85" w:rsidRPr="009E5255">
        <w:t xml:space="preserve">user </w:t>
      </w:r>
      <w:r w:rsidRPr="009E5255">
        <w:t xml:space="preserve">characteristics influence service utilisation and further impact the quality of care and outcomes achieved. </w:t>
      </w:r>
    </w:p>
    <w:p w14:paraId="6138A991" w14:textId="0F7599DE" w:rsidR="001B4CE5" w:rsidRPr="009E5255" w:rsidRDefault="001B4CE5" w:rsidP="00FE0397">
      <w:r w:rsidRPr="009E5255">
        <w:rPr>
          <w:color w:val="000000" w:themeColor="text1"/>
        </w:rPr>
        <w:t>Levesque et al</w:t>
      </w:r>
      <w:r w:rsidR="008B5E85" w:rsidRPr="009E5255">
        <w:rPr>
          <w:color w:val="000000" w:themeColor="text1"/>
        </w:rPr>
        <w:t>.</w:t>
      </w:r>
      <w:r w:rsidRPr="009E5255">
        <w:rPr>
          <w:color w:val="000000" w:themeColor="text1"/>
        </w:rPr>
        <w:t xml:space="preserve"> </w:t>
      </w:r>
      <w:r w:rsidRPr="009E5255">
        <w:t>revisited the concept of access</w:t>
      </w:r>
      <w:r w:rsidR="008B5E85" w:rsidRPr="009E5255">
        <w:t>,</w:t>
      </w:r>
      <w:r w:rsidRPr="009E5255">
        <w:t xml:space="preserve"> defin</w:t>
      </w:r>
      <w:r w:rsidR="008B5E85" w:rsidRPr="009E5255">
        <w:t>ing</w:t>
      </w:r>
      <w:r w:rsidRPr="009E5255">
        <w:t xml:space="preserve"> it as the opportunity to have health care needs fulfilled, combining </w:t>
      </w:r>
      <w:r w:rsidR="008B5E85" w:rsidRPr="009E5255">
        <w:t>availability</w:t>
      </w:r>
      <w:r w:rsidRPr="009E5255">
        <w:t xml:space="preserve"> with the ability of users to </w:t>
      </w:r>
      <w:r w:rsidR="008B5E85" w:rsidRPr="009E5255">
        <w:t xml:space="preserve">actually </w:t>
      </w:r>
      <w:r w:rsidRPr="009E5255">
        <w:t xml:space="preserve">access </w:t>
      </w:r>
      <w:r w:rsidR="008B5E85" w:rsidRPr="009E5255">
        <w:t>that</w:t>
      </w:r>
      <w:r w:rsidRPr="009E5255">
        <w:t xml:space="preserve"> care. </w:t>
      </w:r>
      <w:r w:rsidR="00FE0397" w:rsidRPr="009E5255">
        <w:t xml:space="preserve"> </w:t>
      </w:r>
      <w:r w:rsidR="005708E7" w:rsidRPr="009E5255">
        <w:t>The authors</w:t>
      </w:r>
      <w:r w:rsidR="008B5E85" w:rsidRPr="009E5255">
        <w:t xml:space="preserve"> defined </w:t>
      </w:r>
      <w:r w:rsidRPr="009E5255">
        <w:t>five key features of access</w:t>
      </w:r>
      <w:r w:rsidR="008B5E85" w:rsidRPr="009E5255">
        <w:t>—</w:t>
      </w:r>
      <w:r w:rsidRPr="009E5255">
        <w:t>approachability, acceptability, availability and accommodation, affordability, and appropriateness)</w:t>
      </w:r>
      <w:r w:rsidR="008B5E85" w:rsidRPr="009E5255">
        <w:t xml:space="preserve">, </w:t>
      </w:r>
      <w:r w:rsidRPr="009E5255">
        <w:t xml:space="preserve">matched by five dimensions of </w:t>
      </w:r>
      <w:r w:rsidR="008B5E85" w:rsidRPr="009E5255">
        <w:t xml:space="preserve">users’ </w:t>
      </w:r>
      <w:r w:rsidRPr="009E5255">
        <w:t>ability to access the system</w:t>
      </w:r>
      <w:r w:rsidR="00136138" w:rsidRPr="009E5255">
        <w:t xml:space="preserve">—i.e., their </w:t>
      </w:r>
      <w:r w:rsidRPr="009E5255">
        <w:t>ability to perceive, seek, reach, pay and engage</w:t>
      </w:r>
      <w:r w:rsidR="005708E7" w:rsidRPr="009E5255">
        <w:t xml:space="preserve"> </w:t>
      </w:r>
      <w:r w:rsidR="00127B58" w:rsidRPr="009E5255">
        <w:fldChar w:fldCharType="begin"/>
      </w:r>
      <w:r w:rsidR="002E5E5A" w:rsidRPr="009E5255">
        <w:instrText xml:space="preserve"> ADDIN EN.CITE &lt;EndNote&gt;&lt;Cite&gt;&lt;Author&gt;Levesque&lt;/Author&gt;&lt;Year&gt;2013&lt;/Year&gt;&lt;RecNum&gt;10576&lt;/RecNum&gt;&lt;DisplayText&gt;[53]&lt;/DisplayText&gt;&lt;record&gt;&lt;rec-number&gt;10576&lt;/rec-number&gt;&lt;foreign-keys&gt;&lt;key app="EN" db-id="etpte9adcdfve1eerz5pws2fvps522ds5svf" timestamp="1652740079" guid="b3586899-ad59-422c-8e23-c4dd399bf05c"&gt;10576&lt;/key&gt;&lt;/foreign-keys&gt;&lt;ref-type name="Journal Article"&gt;17&lt;/ref-type&gt;&lt;contributors&gt;&lt;authors&gt;&lt;author&gt;Levesque, J-F.&lt;/author&gt;&lt;author&gt;Russell, G.&lt;/author&gt;&lt;author&gt;Harris, M.&lt;/author&gt;&lt;/authors&gt;&lt;/contributors&gt;&lt;titles&gt;&lt;title&gt;Patient-centred access to health care: Conceptualising access at the interface of health systems and populations&lt;/title&gt;&lt;secondary-title&gt;International Journal for Equity in Health&lt;/secondary-title&gt;&lt;/titles&gt;&lt;periodical&gt;&lt;full-title&gt;International Journal for Equity in Health&lt;/full-title&gt;&lt;/periodical&gt;&lt;volume&gt;12&lt;/volume&gt;&lt;number&gt;18&lt;/number&gt;&lt;dates&gt;&lt;year&gt;2013&lt;/year&gt;&lt;/dates&gt;&lt;urls&gt;&lt;/urls&gt;&lt;/record&gt;&lt;/Cite&gt;&lt;/EndNote&gt;</w:instrText>
      </w:r>
      <w:r w:rsidR="00127B58" w:rsidRPr="009E5255">
        <w:fldChar w:fldCharType="separate"/>
      </w:r>
      <w:r w:rsidR="002E5E5A" w:rsidRPr="009E5255">
        <w:rPr>
          <w:noProof/>
        </w:rPr>
        <w:t>[53]</w:t>
      </w:r>
      <w:r w:rsidR="00127B58" w:rsidRPr="009E5255">
        <w:fldChar w:fldCharType="end"/>
      </w:r>
      <w:r w:rsidRPr="009E5255">
        <w:t xml:space="preserve">. </w:t>
      </w:r>
    </w:p>
    <w:p w14:paraId="55CE098C" w14:textId="72DF9586" w:rsidR="001B4CE5" w:rsidRPr="009E5255" w:rsidRDefault="00136138" w:rsidP="00FE0397">
      <w:r w:rsidRPr="009E5255">
        <w:t>Quality comprises a</w:t>
      </w:r>
      <w:r w:rsidR="001B4CE5" w:rsidRPr="009E5255">
        <w:t xml:space="preserve"> further dimension in consider</w:t>
      </w:r>
      <w:r w:rsidRPr="009E5255">
        <w:t>ation of</w:t>
      </w:r>
      <w:r w:rsidR="001B4CE5" w:rsidRPr="009E5255">
        <w:t xml:space="preserve"> access to equitable and affordable cancer care. </w:t>
      </w:r>
      <w:r w:rsidR="0093383E" w:rsidRPr="009E5255">
        <w:t xml:space="preserve"> </w:t>
      </w:r>
      <w:r w:rsidR="001B4CE5" w:rsidRPr="009E5255">
        <w:t xml:space="preserve">It is important to recognise that not all services, providers </w:t>
      </w:r>
      <w:r w:rsidRPr="009E5255">
        <w:t>and</w:t>
      </w:r>
      <w:r w:rsidR="001B4CE5" w:rsidRPr="009E5255">
        <w:t xml:space="preserve"> institutions are created equal. </w:t>
      </w:r>
      <w:r w:rsidR="00FE0397" w:rsidRPr="009E5255">
        <w:t xml:space="preserve"> </w:t>
      </w:r>
      <w:r w:rsidR="001B4CE5" w:rsidRPr="009E5255">
        <w:t xml:space="preserve">The delivery of chemotherapy in a major tertiary centre with specialist doctors, pharmacists and nurses is likely to differ from delivery in a small regional centre where care is predominantly provided by generalists. </w:t>
      </w:r>
      <w:r w:rsidR="00FE0397" w:rsidRPr="009E5255">
        <w:t xml:space="preserve"> </w:t>
      </w:r>
      <w:r w:rsidR="001B4CE5" w:rsidRPr="009E5255">
        <w:t>While these differences may not</w:t>
      </w:r>
      <w:r w:rsidR="00127B58" w:rsidRPr="009E5255">
        <w:t xml:space="preserve"> necessarily</w:t>
      </w:r>
      <w:r w:rsidR="001B4CE5" w:rsidRPr="009E5255">
        <w:t xml:space="preserve"> impact patient</w:t>
      </w:r>
      <w:r w:rsidR="00127B58" w:rsidRPr="009E5255">
        <w:t xml:space="preserve"> health</w:t>
      </w:r>
      <w:r w:rsidR="001B4CE5" w:rsidRPr="009E5255">
        <w:t xml:space="preserve"> outcomes, there are </w:t>
      </w:r>
      <w:r w:rsidRPr="009E5255">
        <w:t xml:space="preserve">clear </w:t>
      </w:r>
      <w:r w:rsidR="001B4CE5" w:rsidRPr="009E5255">
        <w:t xml:space="preserve">differences in what can be achieved in each setting. </w:t>
      </w:r>
      <w:r w:rsidR="00FE0397" w:rsidRPr="009E5255">
        <w:t xml:space="preserve"> </w:t>
      </w:r>
      <w:r w:rsidR="00FF0346" w:rsidRPr="009E5255">
        <w:t>With respect to maximising quality of cancer care and treatment outcomes, then, t</w:t>
      </w:r>
      <w:r w:rsidR="001B4CE5" w:rsidRPr="009E5255">
        <w:t xml:space="preserve">he question is </w:t>
      </w:r>
      <w:r w:rsidRPr="009E5255">
        <w:t>whether</w:t>
      </w:r>
      <w:r w:rsidR="001B4CE5" w:rsidRPr="009E5255">
        <w:t xml:space="preserve"> care </w:t>
      </w:r>
      <w:r w:rsidRPr="009E5255">
        <w:t xml:space="preserve">should </w:t>
      </w:r>
      <w:r w:rsidR="001B4CE5" w:rsidRPr="009E5255">
        <w:t>be taken to the patient</w:t>
      </w:r>
      <w:r w:rsidRPr="009E5255">
        <w:t>—</w:t>
      </w:r>
      <w:r w:rsidR="001B4CE5" w:rsidRPr="009E5255">
        <w:t>regardless of treatment setting</w:t>
      </w:r>
      <w:r w:rsidRPr="009E5255">
        <w:t xml:space="preserve">—or the </w:t>
      </w:r>
      <w:r w:rsidR="001B4CE5" w:rsidRPr="009E5255">
        <w:t xml:space="preserve">patient </w:t>
      </w:r>
      <w:r w:rsidR="00FF0346" w:rsidRPr="009E5255">
        <w:t>taken</w:t>
      </w:r>
      <w:r w:rsidRPr="009E5255">
        <w:t xml:space="preserve"> </w:t>
      </w:r>
      <w:r w:rsidR="001B4CE5" w:rsidRPr="009E5255">
        <w:t xml:space="preserve">to </w:t>
      </w:r>
      <w:r w:rsidR="00FF0346" w:rsidRPr="009E5255">
        <w:t xml:space="preserve">receive care in a specialist </w:t>
      </w:r>
      <w:r w:rsidR="001B4CE5" w:rsidRPr="009E5255">
        <w:t xml:space="preserve">centre. </w:t>
      </w:r>
    </w:p>
    <w:p w14:paraId="109411B1" w14:textId="563BE4BF" w:rsidR="009167C9" w:rsidRPr="009E5255" w:rsidRDefault="001B4CE5" w:rsidP="005A2B78">
      <w:pPr>
        <w:pStyle w:val="Heading3"/>
      </w:pPr>
      <w:bookmarkStart w:id="299" w:name="_Toc144886252"/>
      <w:r w:rsidRPr="009E5255">
        <w:t xml:space="preserve">The EFC and </w:t>
      </w:r>
      <w:r w:rsidR="00FD02EA" w:rsidRPr="009E5255">
        <w:t>a</w:t>
      </w:r>
      <w:r w:rsidRPr="009E5255">
        <w:t xml:space="preserve">ccess to </w:t>
      </w:r>
      <w:r w:rsidR="00FD02EA" w:rsidRPr="009E5255">
        <w:t>m</w:t>
      </w:r>
      <w:r w:rsidRPr="009E5255">
        <w:t>edicines</w:t>
      </w:r>
      <w:bookmarkEnd w:id="299"/>
    </w:p>
    <w:p w14:paraId="18EFEEC8" w14:textId="6D1114A4" w:rsidR="001B4CE5" w:rsidRPr="009E5255" w:rsidRDefault="00C51657" w:rsidP="00902E00">
      <w:pPr>
        <w:shd w:val="clear" w:color="auto" w:fill="FFFFFF"/>
        <w:spacing w:after="90"/>
        <w:ind w:right="150"/>
        <w:rPr>
          <w:rFonts w:eastAsia="Times New Roman"/>
          <w:color w:val="222222"/>
          <w:lang w:eastAsia="en-AU"/>
        </w:rPr>
      </w:pPr>
      <w:r w:rsidRPr="009E5255">
        <w:rPr>
          <w:rFonts w:eastAsia="Times New Roman"/>
          <w:color w:val="222222"/>
          <w:lang w:eastAsia="en-AU"/>
        </w:rPr>
        <w:t xml:space="preserve">While </w:t>
      </w:r>
      <w:r w:rsidR="001B4CE5" w:rsidRPr="009E5255">
        <w:rPr>
          <w:rFonts w:eastAsia="Times New Roman"/>
          <w:color w:val="222222"/>
          <w:lang w:eastAsia="en-AU"/>
        </w:rPr>
        <w:t xml:space="preserve">Government seeks to ensure equitable access to </w:t>
      </w:r>
      <w:r w:rsidRPr="009E5255">
        <w:rPr>
          <w:rFonts w:eastAsia="Times New Roman"/>
          <w:color w:val="222222"/>
          <w:lang w:eastAsia="en-AU"/>
        </w:rPr>
        <w:t>cancer</w:t>
      </w:r>
      <w:r w:rsidR="001B4CE5" w:rsidRPr="009E5255">
        <w:rPr>
          <w:rFonts w:eastAsia="Times New Roman"/>
          <w:color w:val="222222"/>
          <w:lang w:eastAsia="en-AU"/>
        </w:rPr>
        <w:t xml:space="preserve"> medicines </w:t>
      </w:r>
      <w:r w:rsidRPr="009E5255">
        <w:rPr>
          <w:rFonts w:eastAsia="Times New Roman"/>
          <w:color w:val="222222"/>
          <w:lang w:eastAsia="en-AU"/>
        </w:rPr>
        <w:t>across Australia,</w:t>
      </w:r>
      <w:r w:rsidR="001B4CE5" w:rsidRPr="009E5255">
        <w:rPr>
          <w:rFonts w:eastAsia="Times New Roman"/>
          <w:color w:val="222222"/>
          <w:lang w:eastAsia="en-AU"/>
        </w:rPr>
        <w:t xml:space="preserve"> </w:t>
      </w:r>
      <w:r w:rsidRPr="009E5255">
        <w:rPr>
          <w:rFonts w:eastAsia="Times New Roman"/>
          <w:color w:val="222222"/>
          <w:lang w:eastAsia="en-AU"/>
        </w:rPr>
        <w:t>the EFC</w:t>
      </w:r>
      <w:r w:rsidR="001B4CE5" w:rsidRPr="009E5255">
        <w:rPr>
          <w:rFonts w:eastAsia="Times New Roman"/>
          <w:color w:val="222222"/>
          <w:lang w:eastAsia="en-AU"/>
        </w:rPr>
        <w:t xml:space="preserve"> scheme </w:t>
      </w:r>
      <w:r w:rsidRPr="009E5255">
        <w:rPr>
          <w:rFonts w:eastAsia="Times New Roman"/>
          <w:color w:val="222222"/>
          <w:lang w:eastAsia="en-AU"/>
        </w:rPr>
        <w:t>itself only</w:t>
      </w:r>
      <w:r w:rsidR="001B4CE5" w:rsidRPr="009E5255">
        <w:rPr>
          <w:rFonts w:eastAsia="Times New Roman"/>
          <w:color w:val="222222"/>
          <w:lang w:eastAsia="en-AU"/>
        </w:rPr>
        <w:t xml:space="preserve"> </w:t>
      </w:r>
      <w:r w:rsidRPr="009E5255">
        <w:rPr>
          <w:rFonts w:eastAsia="Times New Roman"/>
          <w:color w:val="222222"/>
          <w:lang w:eastAsia="en-AU"/>
        </w:rPr>
        <w:t>pertains to</w:t>
      </w:r>
      <w:r w:rsidR="001B4CE5" w:rsidRPr="009E5255">
        <w:rPr>
          <w:rFonts w:eastAsia="Times New Roman"/>
          <w:color w:val="222222"/>
          <w:lang w:eastAsia="en-AU"/>
        </w:rPr>
        <w:t xml:space="preserve"> those aspect</w:t>
      </w:r>
      <w:r w:rsidRPr="009E5255">
        <w:rPr>
          <w:rFonts w:eastAsia="Times New Roman"/>
          <w:color w:val="222222"/>
          <w:lang w:eastAsia="en-AU"/>
        </w:rPr>
        <w:t>s</w:t>
      </w:r>
      <w:r w:rsidR="001B4CE5" w:rsidRPr="009E5255">
        <w:rPr>
          <w:rFonts w:eastAsia="Times New Roman"/>
          <w:color w:val="222222"/>
          <w:lang w:eastAsia="en-AU"/>
        </w:rPr>
        <w:t xml:space="preserve"> of supply that relate to </w:t>
      </w:r>
      <w:r w:rsidR="0018793E" w:rsidRPr="009E5255">
        <w:rPr>
          <w:rFonts w:eastAsia="Times New Roman"/>
          <w:color w:val="222222"/>
          <w:lang w:eastAsia="en-AU"/>
        </w:rPr>
        <w:t xml:space="preserve">the </w:t>
      </w:r>
      <w:r w:rsidR="001B4CE5" w:rsidRPr="009E5255">
        <w:rPr>
          <w:rFonts w:eastAsia="Times New Roman"/>
          <w:color w:val="222222"/>
          <w:lang w:eastAsia="en-AU"/>
        </w:rPr>
        <w:t>purchase</w:t>
      </w:r>
      <w:r w:rsidRPr="009E5255">
        <w:rPr>
          <w:rFonts w:eastAsia="Times New Roman"/>
          <w:color w:val="222222"/>
          <w:lang w:eastAsia="en-AU"/>
        </w:rPr>
        <w:t>, preparation and delivery</w:t>
      </w:r>
      <w:r w:rsidR="001B4CE5" w:rsidRPr="009E5255">
        <w:rPr>
          <w:rFonts w:eastAsia="Times New Roman"/>
          <w:color w:val="222222"/>
          <w:lang w:eastAsia="en-AU"/>
        </w:rPr>
        <w:t xml:space="preserve"> </w:t>
      </w:r>
      <w:r w:rsidRPr="009E5255">
        <w:rPr>
          <w:rFonts w:eastAsia="Times New Roman"/>
          <w:color w:val="222222"/>
          <w:lang w:eastAsia="en-AU"/>
        </w:rPr>
        <w:t>of cancer medicines.</w:t>
      </w:r>
      <w:r w:rsidR="001B4CE5" w:rsidRPr="009E5255">
        <w:rPr>
          <w:rFonts w:eastAsia="Times New Roman"/>
          <w:color w:val="222222"/>
          <w:lang w:eastAsia="en-AU"/>
        </w:rPr>
        <w:t xml:space="preserve"> </w:t>
      </w:r>
      <w:r w:rsidR="00FE0397" w:rsidRPr="009E5255">
        <w:rPr>
          <w:rFonts w:eastAsia="Times New Roman"/>
          <w:color w:val="222222"/>
          <w:lang w:eastAsia="en-AU"/>
        </w:rPr>
        <w:t xml:space="preserve"> </w:t>
      </w:r>
      <w:r w:rsidR="001B4CE5" w:rsidRPr="009E5255">
        <w:rPr>
          <w:rFonts w:eastAsia="Times New Roman"/>
          <w:color w:val="222222"/>
          <w:lang w:eastAsia="en-AU"/>
        </w:rPr>
        <w:t xml:space="preserve">Other aspects </w:t>
      </w:r>
      <w:r w:rsidRPr="009E5255">
        <w:rPr>
          <w:rFonts w:eastAsia="Times New Roman"/>
          <w:color w:val="222222"/>
          <w:lang w:eastAsia="en-AU"/>
        </w:rPr>
        <w:t xml:space="preserve">of </w:t>
      </w:r>
      <w:r w:rsidR="001B4CE5" w:rsidRPr="009E5255">
        <w:rPr>
          <w:rFonts w:eastAsia="Times New Roman"/>
          <w:color w:val="222222"/>
          <w:lang w:eastAsia="en-AU"/>
        </w:rPr>
        <w:t xml:space="preserve">quality </w:t>
      </w:r>
      <w:r w:rsidRPr="009E5255">
        <w:rPr>
          <w:rFonts w:eastAsia="Times New Roman"/>
          <w:color w:val="222222"/>
          <w:lang w:eastAsia="en-AU"/>
        </w:rPr>
        <w:t xml:space="preserve">cancer </w:t>
      </w:r>
      <w:r w:rsidR="001B4CE5" w:rsidRPr="009E5255">
        <w:rPr>
          <w:rFonts w:eastAsia="Times New Roman"/>
          <w:color w:val="222222"/>
          <w:lang w:eastAsia="en-AU"/>
        </w:rPr>
        <w:t>care</w:t>
      </w:r>
      <w:r w:rsidRPr="009E5255">
        <w:rPr>
          <w:rFonts w:eastAsia="Times New Roman"/>
          <w:color w:val="222222"/>
          <w:lang w:eastAsia="en-AU"/>
        </w:rPr>
        <w:t xml:space="preserve"> relating to health infrastructure</w:t>
      </w:r>
      <w:r w:rsidR="00BE0B0C" w:rsidRPr="009E5255">
        <w:rPr>
          <w:rFonts w:eastAsia="Times New Roman"/>
          <w:color w:val="222222"/>
          <w:lang w:eastAsia="en-AU"/>
        </w:rPr>
        <w:t xml:space="preserve"> and administration of health services are beyond the purview of the EFC, falling largely</w:t>
      </w:r>
      <w:r w:rsidR="001B4CE5" w:rsidRPr="009E5255">
        <w:rPr>
          <w:rFonts w:eastAsia="Times New Roman"/>
          <w:color w:val="222222"/>
          <w:lang w:eastAsia="en-AU"/>
        </w:rPr>
        <w:t xml:space="preserve"> </w:t>
      </w:r>
      <w:r w:rsidR="00BE0B0C" w:rsidRPr="009E5255">
        <w:rPr>
          <w:rFonts w:eastAsia="Times New Roman"/>
          <w:color w:val="222222"/>
          <w:lang w:eastAsia="en-AU"/>
        </w:rPr>
        <w:t>to</w:t>
      </w:r>
      <w:r w:rsidR="001B4CE5" w:rsidRPr="009E5255">
        <w:rPr>
          <w:rFonts w:eastAsia="Times New Roman"/>
          <w:color w:val="222222"/>
          <w:lang w:eastAsia="en-AU"/>
        </w:rPr>
        <w:t xml:space="preserve"> </w:t>
      </w:r>
      <w:r w:rsidR="00BE0B0C" w:rsidRPr="009E5255">
        <w:rPr>
          <w:rFonts w:eastAsia="Times New Roman"/>
          <w:color w:val="222222"/>
          <w:lang w:eastAsia="en-AU"/>
        </w:rPr>
        <w:t>the States and Territories,</w:t>
      </w:r>
      <w:r w:rsidR="001B4CE5" w:rsidRPr="009E5255">
        <w:rPr>
          <w:rFonts w:eastAsia="Times New Roman"/>
          <w:color w:val="222222"/>
          <w:lang w:eastAsia="en-AU"/>
        </w:rPr>
        <w:t xml:space="preserve"> and </w:t>
      </w:r>
      <w:r w:rsidR="0018793E" w:rsidRPr="009E5255">
        <w:rPr>
          <w:rFonts w:eastAsia="Times New Roman"/>
          <w:color w:val="222222"/>
          <w:lang w:eastAsia="en-AU"/>
        </w:rPr>
        <w:t xml:space="preserve">to </w:t>
      </w:r>
      <w:r w:rsidR="001B4CE5" w:rsidRPr="009E5255">
        <w:rPr>
          <w:rFonts w:eastAsia="Times New Roman"/>
          <w:color w:val="222222"/>
          <w:lang w:eastAsia="en-AU"/>
        </w:rPr>
        <w:t xml:space="preserve">individual health services. </w:t>
      </w:r>
      <w:r w:rsidR="00FE0397" w:rsidRPr="009E5255">
        <w:rPr>
          <w:rFonts w:eastAsia="Times New Roman"/>
          <w:color w:val="222222"/>
          <w:lang w:eastAsia="en-AU"/>
        </w:rPr>
        <w:t xml:space="preserve"> </w:t>
      </w:r>
      <w:r w:rsidR="001B4CE5" w:rsidRPr="009E5255">
        <w:rPr>
          <w:rFonts w:eastAsia="Times New Roman"/>
          <w:color w:val="222222"/>
          <w:lang w:eastAsia="en-AU"/>
        </w:rPr>
        <w:t xml:space="preserve">Thus, while the EFC is an important component of ensuring affordable access to cancer medicines </w:t>
      </w:r>
      <w:r w:rsidR="00BE0B0C" w:rsidRPr="009E5255">
        <w:rPr>
          <w:rFonts w:eastAsia="Times New Roman"/>
          <w:color w:val="222222"/>
          <w:lang w:eastAsia="en-AU"/>
        </w:rPr>
        <w:t>for</w:t>
      </w:r>
      <w:r w:rsidR="001B4CE5" w:rsidRPr="009E5255">
        <w:rPr>
          <w:rFonts w:eastAsia="Times New Roman"/>
          <w:color w:val="222222"/>
          <w:lang w:eastAsia="en-AU"/>
        </w:rPr>
        <w:t xml:space="preserve"> all Australians, </w:t>
      </w:r>
      <w:r w:rsidR="00BE0B0C" w:rsidRPr="009E5255">
        <w:rPr>
          <w:rFonts w:eastAsia="Times New Roman"/>
          <w:color w:val="222222"/>
          <w:lang w:eastAsia="en-AU"/>
        </w:rPr>
        <w:t>the program i</w:t>
      </w:r>
      <w:r w:rsidR="001B4CE5" w:rsidRPr="009E5255">
        <w:rPr>
          <w:rFonts w:eastAsia="Times New Roman"/>
          <w:color w:val="222222"/>
          <w:lang w:eastAsia="en-AU"/>
        </w:rPr>
        <w:t xml:space="preserve">s not designed to influence </w:t>
      </w:r>
      <w:r w:rsidR="0093383E" w:rsidRPr="009E5255">
        <w:rPr>
          <w:rFonts w:eastAsia="Times New Roman"/>
          <w:color w:val="222222"/>
          <w:lang w:eastAsia="en-AU"/>
        </w:rPr>
        <w:t>the</w:t>
      </w:r>
      <w:r w:rsidR="009351AB" w:rsidRPr="009E5255">
        <w:rPr>
          <w:rFonts w:eastAsia="Times New Roman"/>
          <w:color w:val="222222"/>
          <w:lang w:eastAsia="en-AU"/>
        </w:rPr>
        <w:t xml:space="preserve"> </w:t>
      </w:r>
      <w:r w:rsidR="00BE0B0C" w:rsidRPr="009E5255">
        <w:rPr>
          <w:rFonts w:eastAsia="Times New Roman"/>
          <w:color w:val="222222"/>
          <w:lang w:eastAsia="en-AU"/>
        </w:rPr>
        <w:t xml:space="preserve">myriad </w:t>
      </w:r>
      <w:r w:rsidR="001B4CE5" w:rsidRPr="009E5255">
        <w:rPr>
          <w:rFonts w:eastAsia="Times New Roman"/>
          <w:color w:val="222222"/>
          <w:lang w:eastAsia="en-AU"/>
        </w:rPr>
        <w:t>other aspects of access</w:t>
      </w:r>
      <w:r w:rsidR="00BE0B0C" w:rsidRPr="009E5255">
        <w:rPr>
          <w:rFonts w:eastAsia="Times New Roman"/>
          <w:color w:val="222222"/>
          <w:lang w:eastAsia="en-AU"/>
        </w:rPr>
        <w:t xml:space="preserve"> to quality health care,</w:t>
      </w:r>
      <w:r w:rsidR="001B4CE5" w:rsidRPr="009E5255">
        <w:rPr>
          <w:rFonts w:eastAsia="Times New Roman"/>
          <w:color w:val="222222"/>
          <w:lang w:eastAsia="en-AU"/>
        </w:rPr>
        <w:t xml:space="preserve"> such as the availability of specialist </w:t>
      </w:r>
      <w:r w:rsidR="00BE0B0C" w:rsidRPr="009E5255">
        <w:rPr>
          <w:rFonts w:eastAsia="Times New Roman"/>
          <w:color w:val="222222"/>
          <w:lang w:eastAsia="en-AU"/>
        </w:rPr>
        <w:t xml:space="preserve">doctors, nurses, </w:t>
      </w:r>
      <w:r w:rsidR="001B4CE5" w:rsidRPr="009E5255">
        <w:rPr>
          <w:rFonts w:eastAsia="Times New Roman"/>
          <w:color w:val="222222"/>
          <w:lang w:eastAsia="en-AU"/>
        </w:rPr>
        <w:t>pharmacists</w:t>
      </w:r>
      <w:r w:rsidR="00BE0B0C" w:rsidRPr="009E5255">
        <w:rPr>
          <w:rFonts w:eastAsia="Times New Roman"/>
          <w:color w:val="222222"/>
          <w:lang w:eastAsia="en-AU"/>
        </w:rPr>
        <w:t xml:space="preserve"> or</w:t>
      </w:r>
      <w:r w:rsidR="001B4CE5" w:rsidRPr="009E5255">
        <w:rPr>
          <w:rFonts w:eastAsia="Times New Roman"/>
          <w:color w:val="222222"/>
          <w:lang w:eastAsia="en-AU"/>
        </w:rPr>
        <w:t xml:space="preserve"> </w:t>
      </w:r>
      <w:r w:rsidR="00BE0B0C" w:rsidRPr="009E5255">
        <w:rPr>
          <w:rFonts w:eastAsia="Times New Roman"/>
          <w:color w:val="222222"/>
          <w:lang w:eastAsia="en-AU"/>
        </w:rPr>
        <w:t>infrastructure</w:t>
      </w:r>
      <w:r w:rsidR="001B4CE5" w:rsidRPr="009E5255">
        <w:rPr>
          <w:rFonts w:eastAsia="Times New Roman"/>
          <w:color w:val="222222"/>
          <w:lang w:eastAsia="en-AU"/>
        </w:rPr>
        <w:t xml:space="preserve">. </w:t>
      </w:r>
      <w:r w:rsidR="00FE0397" w:rsidRPr="009E5255">
        <w:rPr>
          <w:rFonts w:eastAsia="Times New Roman"/>
          <w:color w:val="222222"/>
          <w:lang w:eastAsia="en-AU"/>
        </w:rPr>
        <w:t xml:space="preserve"> </w:t>
      </w:r>
      <w:r w:rsidR="001B4CE5" w:rsidRPr="009E5255">
        <w:rPr>
          <w:rFonts w:eastAsia="Times New Roman"/>
          <w:color w:val="222222"/>
          <w:lang w:eastAsia="en-AU"/>
        </w:rPr>
        <w:t xml:space="preserve">These factors are the responsibility of </w:t>
      </w:r>
      <w:r w:rsidR="0018793E" w:rsidRPr="009E5255">
        <w:rPr>
          <w:rFonts w:eastAsia="Times New Roman"/>
          <w:color w:val="222222"/>
          <w:lang w:eastAsia="en-AU"/>
        </w:rPr>
        <w:t>the S</w:t>
      </w:r>
      <w:r w:rsidR="001B4CE5" w:rsidRPr="009E5255">
        <w:rPr>
          <w:rFonts w:eastAsia="Times New Roman"/>
          <w:color w:val="222222"/>
          <w:lang w:eastAsia="en-AU"/>
        </w:rPr>
        <w:t xml:space="preserve">tate and </w:t>
      </w:r>
      <w:r w:rsidR="0018793E" w:rsidRPr="009E5255">
        <w:rPr>
          <w:rFonts w:eastAsia="Times New Roman"/>
          <w:color w:val="222222"/>
          <w:lang w:eastAsia="en-AU"/>
        </w:rPr>
        <w:t>T</w:t>
      </w:r>
      <w:r w:rsidR="001B4CE5" w:rsidRPr="009E5255">
        <w:rPr>
          <w:rFonts w:eastAsia="Times New Roman"/>
          <w:color w:val="222222"/>
          <w:lang w:eastAsia="en-AU"/>
        </w:rPr>
        <w:t>erritor</w:t>
      </w:r>
      <w:r w:rsidR="0018793E" w:rsidRPr="009E5255">
        <w:rPr>
          <w:rFonts w:eastAsia="Times New Roman"/>
          <w:color w:val="222222"/>
          <w:lang w:eastAsia="en-AU"/>
        </w:rPr>
        <w:t>ies</w:t>
      </w:r>
      <w:r w:rsidR="00902E00" w:rsidRPr="009E5255">
        <w:rPr>
          <w:rFonts w:eastAsia="Times New Roman"/>
          <w:color w:val="222222"/>
          <w:lang w:eastAsia="en-AU"/>
        </w:rPr>
        <w:t>, together with the private sector,</w:t>
      </w:r>
      <w:r w:rsidR="001B4CE5" w:rsidRPr="009E5255">
        <w:rPr>
          <w:rFonts w:eastAsia="Times New Roman"/>
          <w:color w:val="222222"/>
          <w:lang w:eastAsia="en-AU"/>
        </w:rPr>
        <w:t xml:space="preserve"> in the </w:t>
      </w:r>
      <w:r w:rsidR="00902E00" w:rsidRPr="009E5255">
        <w:rPr>
          <w:rFonts w:eastAsia="Times New Roman"/>
          <w:color w:val="222222"/>
          <w:lang w:eastAsia="en-AU"/>
        </w:rPr>
        <w:t xml:space="preserve">long-term </w:t>
      </w:r>
      <w:r w:rsidR="001B4CE5" w:rsidRPr="009E5255">
        <w:rPr>
          <w:rFonts w:eastAsia="Times New Roman"/>
          <w:color w:val="222222"/>
          <w:lang w:eastAsia="en-AU"/>
        </w:rPr>
        <w:t>planning</w:t>
      </w:r>
      <w:r w:rsidR="0018793E" w:rsidRPr="009E5255">
        <w:rPr>
          <w:rFonts w:eastAsia="Times New Roman"/>
          <w:color w:val="222222"/>
          <w:lang w:eastAsia="en-AU"/>
        </w:rPr>
        <w:t xml:space="preserve"> and administration</w:t>
      </w:r>
      <w:r w:rsidR="001B4CE5" w:rsidRPr="009E5255">
        <w:rPr>
          <w:rFonts w:eastAsia="Times New Roman"/>
          <w:color w:val="222222"/>
          <w:lang w:eastAsia="en-AU"/>
        </w:rPr>
        <w:t xml:space="preserve"> of health services. </w:t>
      </w:r>
    </w:p>
    <w:p w14:paraId="5538888D" w14:textId="55C42390" w:rsidR="009167C9" w:rsidRPr="009E5255" w:rsidRDefault="001B4CE5" w:rsidP="005A2B78">
      <w:pPr>
        <w:pStyle w:val="Heading3"/>
      </w:pPr>
      <w:bookmarkStart w:id="300" w:name="_Toc144886253"/>
      <w:r w:rsidRPr="009E5255">
        <w:t xml:space="preserve">Access to </w:t>
      </w:r>
      <w:r w:rsidR="00902E00" w:rsidRPr="009E5255">
        <w:t>c</w:t>
      </w:r>
      <w:r w:rsidRPr="009E5255">
        <w:t xml:space="preserve">ancer </w:t>
      </w:r>
      <w:r w:rsidR="00902E00" w:rsidRPr="009E5255">
        <w:t>m</w:t>
      </w:r>
      <w:r w:rsidRPr="009E5255">
        <w:t xml:space="preserve">edicines as part of </w:t>
      </w:r>
      <w:r w:rsidR="00902E00" w:rsidRPr="009E5255">
        <w:t>q</w:t>
      </w:r>
      <w:r w:rsidRPr="009E5255">
        <w:t xml:space="preserve">uality </w:t>
      </w:r>
      <w:r w:rsidR="00902E00" w:rsidRPr="009E5255">
        <w:t>c</w:t>
      </w:r>
      <w:r w:rsidRPr="009E5255">
        <w:t xml:space="preserve">ancer </w:t>
      </w:r>
      <w:r w:rsidR="00902E00" w:rsidRPr="009E5255">
        <w:t>c</w:t>
      </w:r>
      <w:r w:rsidRPr="009E5255">
        <w:t>are</w:t>
      </w:r>
      <w:bookmarkEnd w:id="300"/>
    </w:p>
    <w:p w14:paraId="5943554A" w14:textId="791F3E2B" w:rsidR="001B4CE5" w:rsidRPr="009E5255" w:rsidRDefault="001B4CE5" w:rsidP="00FE0397">
      <w:r w:rsidRPr="009E5255">
        <w:t xml:space="preserve">A significant proportion of </w:t>
      </w:r>
      <w:r w:rsidR="009C6A1A" w:rsidRPr="009E5255">
        <w:t>stakeholder contributions</w:t>
      </w:r>
      <w:r w:rsidRPr="009E5255">
        <w:t xml:space="preserve"> to the </w:t>
      </w:r>
      <w:r w:rsidR="009C6A1A" w:rsidRPr="009E5255">
        <w:t>R</w:t>
      </w:r>
      <w:r w:rsidRPr="009E5255">
        <w:t xml:space="preserve">eview identified issues </w:t>
      </w:r>
      <w:r w:rsidR="009C6A1A" w:rsidRPr="009E5255">
        <w:t>of</w:t>
      </w:r>
      <w:r w:rsidRPr="009E5255">
        <w:t xml:space="preserve"> access to chemotherapy that </w:t>
      </w:r>
      <w:r w:rsidR="009C6A1A" w:rsidRPr="009E5255">
        <w:t>are not</w:t>
      </w:r>
      <w:r w:rsidRPr="009E5255">
        <w:t xml:space="preserve"> directly </w:t>
      </w:r>
      <w:r w:rsidR="009C6A1A" w:rsidRPr="009E5255">
        <w:t xml:space="preserve">related </w:t>
      </w:r>
      <w:r w:rsidRPr="009E5255">
        <w:t>to the EFC</w:t>
      </w:r>
      <w:r w:rsidR="00044F1A" w:rsidRPr="009E5255">
        <w:t xml:space="preserve"> (for a breakdown of supply chain activities considered within scope of the Review, see </w:t>
      </w:r>
      <w:r w:rsidR="00044F1A" w:rsidRPr="009E5255">
        <w:fldChar w:fldCharType="begin"/>
      </w:r>
      <w:r w:rsidR="00044F1A" w:rsidRPr="009E5255">
        <w:instrText xml:space="preserve"> REF _Ref90371308 \h </w:instrText>
      </w:r>
      <w:r w:rsidR="00044F1A" w:rsidRPr="009E5255">
        <w:fldChar w:fldCharType="separate"/>
      </w:r>
      <w:r w:rsidR="000C766B" w:rsidRPr="009E5255">
        <w:t xml:space="preserve">Table </w:t>
      </w:r>
      <w:r w:rsidR="000C766B">
        <w:rPr>
          <w:noProof/>
        </w:rPr>
        <w:t>3</w:t>
      </w:r>
      <w:r w:rsidR="00044F1A" w:rsidRPr="009E5255">
        <w:fldChar w:fldCharType="end"/>
      </w:r>
      <w:r w:rsidR="00044F1A" w:rsidRPr="009E5255">
        <w:t>)</w:t>
      </w:r>
      <w:r w:rsidRPr="009E5255">
        <w:t>.</w:t>
      </w:r>
      <w:r w:rsidR="00FD3298" w:rsidRPr="009E5255">
        <w:t xml:space="preserve"> </w:t>
      </w:r>
      <w:r w:rsidRPr="009E5255">
        <w:t xml:space="preserve"> </w:t>
      </w:r>
      <w:r w:rsidR="00044F1A" w:rsidRPr="009E5255">
        <w:t>While</w:t>
      </w:r>
      <w:r w:rsidRPr="009E5255">
        <w:t xml:space="preserve"> many of </w:t>
      </w:r>
      <w:r w:rsidR="00044F1A" w:rsidRPr="009E5255">
        <w:t>the</w:t>
      </w:r>
      <w:r w:rsidRPr="009E5255">
        <w:t xml:space="preserve"> issues</w:t>
      </w:r>
      <w:r w:rsidR="00044F1A" w:rsidRPr="009E5255">
        <w:t xml:space="preserve"> raised fall beyond the </w:t>
      </w:r>
      <w:r w:rsidR="003C56A9" w:rsidRPr="009E5255">
        <w:t>purview</w:t>
      </w:r>
      <w:r w:rsidR="00044F1A" w:rsidRPr="009E5255">
        <w:t xml:space="preserve"> of the EFC—predominantly relating to workforce and infrastructure—they</w:t>
      </w:r>
      <w:r w:rsidRPr="009E5255">
        <w:t xml:space="preserve"> are </w:t>
      </w:r>
      <w:r w:rsidR="00044F1A" w:rsidRPr="009E5255">
        <w:t xml:space="preserve">nonetheless </w:t>
      </w:r>
      <w:r w:rsidRPr="009E5255">
        <w:t xml:space="preserve">important features of </w:t>
      </w:r>
      <w:r w:rsidR="003C56A9" w:rsidRPr="009E5255">
        <w:t xml:space="preserve">the </w:t>
      </w:r>
      <w:r w:rsidRPr="009E5255">
        <w:t xml:space="preserve">safe delivery of </w:t>
      </w:r>
      <w:r w:rsidR="00044F1A" w:rsidRPr="009E5255">
        <w:t>high-quality cancer</w:t>
      </w:r>
      <w:r w:rsidRPr="009E5255">
        <w:t xml:space="preserve"> services. </w:t>
      </w:r>
    </w:p>
    <w:p w14:paraId="67CB9552" w14:textId="77777777" w:rsidR="00FD3298" w:rsidRPr="009E5255" w:rsidRDefault="001B4CE5" w:rsidP="00463518">
      <w:pPr>
        <w:pStyle w:val="SubHead-NotNumbered"/>
        <w:rPr>
          <w:u w:val="single"/>
        </w:rPr>
      </w:pPr>
      <w:r w:rsidRPr="009E5255">
        <w:rPr>
          <w:u w:val="single"/>
        </w:rPr>
        <w:t>Workforce</w:t>
      </w:r>
    </w:p>
    <w:p w14:paraId="072BE954" w14:textId="55A6B38E" w:rsidR="001B4CE5" w:rsidRPr="009E5255" w:rsidRDefault="00F44B1F" w:rsidP="00FE0397">
      <w:r w:rsidRPr="009E5255">
        <w:t>Cancer</w:t>
      </w:r>
      <w:r w:rsidR="001B4CE5" w:rsidRPr="009E5255">
        <w:t xml:space="preserve"> treatment </w:t>
      </w:r>
      <w:r w:rsidRPr="009E5255">
        <w:t>is</w:t>
      </w:r>
      <w:r w:rsidR="001B4CE5" w:rsidRPr="009E5255">
        <w:t xml:space="preserve"> complex in terms of the </w:t>
      </w:r>
      <w:r w:rsidRPr="009E5255">
        <w:t>drugs</w:t>
      </w:r>
      <w:r w:rsidR="001B4CE5" w:rsidRPr="009E5255">
        <w:t xml:space="preserve"> themselves, their </w:t>
      </w:r>
      <w:r w:rsidRPr="009E5255">
        <w:t xml:space="preserve">preparation and </w:t>
      </w:r>
      <w:r w:rsidR="001B4CE5" w:rsidRPr="009E5255">
        <w:t>administration</w:t>
      </w:r>
      <w:r w:rsidRPr="009E5255">
        <w:t>,</w:t>
      </w:r>
      <w:r w:rsidR="001B4CE5" w:rsidRPr="009E5255">
        <w:t xml:space="preserve"> and the education of patient</w:t>
      </w:r>
      <w:r w:rsidRPr="009E5255">
        <w:t>s</w:t>
      </w:r>
      <w:r w:rsidR="001B4CE5" w:rsidRPr="009E5255">
        <w:t xml:space="preserve">. </w:t>
      </w:r>
      <w:r w:rsidR="00FD3298" w:rsidRPr="009E5255">
        <w:t xml:space="preserve"> </w:t>
      </w:r>
      <w:r w:rsidRPr="009E5255">
        <w:t>Recognised</w:t>
      </w:r>
      <w:r w:rsidR="001B4CE5" w:rsidRPr="009E5255">
        <w:t xml:space="preserve"> best</w:t>
      </w:r>
      <w:r w:rsidRPr="009E5255">
        <w:t>-</w:t>
      </w:r>
      <w:r w:rsidR="001B4CE5" w:rsidRPr="009E5255">
        <w:t>practice approaches to the delivery of cancer medicines involve medical oncologists/haematologists, specialist cancer nurses and pharmacists</w:t>
      </w:r>
      <w:r w:rsidRPr="009E5255">
        <w:t>, and</w:t>
      </w:r>
      <w:r w:rsidR="001B4CE5" w:rsidRPr="009E5255">
        <w:t xml:space="preserve"> adherence to </w:t>
      </w:r>
      <w:r w:rsidRPr="009E5255">
        <w:t xml:space="preserve">safety and quality </w:t>
      </w:r>
      <w:r w:rsidR="001B4CE5" w:rsidRPr="009E5255">
        <w:t>guidelines</w:t>
      </w:r>
      <w:r w:rsidRPr="009E5255">
        <w:t xml:space="preserve"> </w:t>
      </w:r>
      <w:r w:rsidR="009A4C22" w:rsidRPr="009E5255">
        <w:fldChar w:fldCharType="begin"/>
      </w:r>
      <w:r w:rsidR="002E5E5A" w:rsidRPr="009E5255">
        <w:instrText xml:space="preserve"> ADDIN EN.CITE &lt;EndNote&gt;&lt;Cite&gt;&lt;Author&gt;ACSQHC&lt;/Author&gt;&lt;Year&gt;2021&lt;/Year&gt;&lt;RecNum&gt;10577&lt;/RecNum&gt;&lt;DisplayText&gt;[54]&lt;/DisplayText&gt;&lt;record&gt;&lt;rec-number&gt;10577&lt;/rec-number&gt;&lt;foreign-keys&gt;&lt;key app="EN" db-id="etpte9adcdfve1eerz5pws2fvps522ds5svf" timestamp="1652740079" guid="b5a9d925-20f7-4125-931a-8e89ee1b9e72"&gt;10577&lt;/key&gt;&lt;/foreign-keys&gt;&lt;ref-type name="Report"&gt;27&lt;/ref-type&gt;&lt;contributors&gt;&lt;authors&gt;&lt;author&gt;ACSQHC,&lt;/author&gt;&lt;/authors&gt;&lt;tertiary-authors&gt;&lt;author&gt;Australian Commission on Safety and Quality in Health Care (ACSQHC),&lt;/author&gt;&lt;/tertiary-authors&gt;&lt;/contributors&gt;&lt;titles&gt;&lt;title&gt;National Safety and Quality Health Service Standards (second edition)&lt;/title&gt;&lt;/titles&gt;&lt;dates&gt;&lt;year&gt;2021&lt;/year&gt;&lt;/dates&gt;&lt;pub-location&gt;Sydney&lt;/pub-location&gt;&lt;urls&gt;&lt;/urls&gt;&lt;/record&gt;&lt;/Cite&gt;&lt;/EndNote&gt;</w:instrText>
      </w:r>
      <w:r w:rsidR="009A4C22" w:rsidRPr="009E5255">
        <w:fldChar w:fldCharType="separate"/>
      </w:r>
      <w:r w:rsidR="002E5E5A" w:rsidRPr="009E5255">
        <w:rPr>
          <w:noProof/>
        </w:rPr>
        <w:t>[54]</w:t>
      </w:r>
      <w:r w:rsidR="009A4C22" w:rsidRPr="009E5255">
        <w:fldChar w:fldCharType="end"/>
      </w:r>
      <w:r w:rsidRPr="009E5255">
        <w:t>.</w:t>
      </w:r>
      <w:r w:rsidR="001B4CE5" w:rsidRPr="009E5255">
        <w:t xml:space="preserve"> </w:t>
      </w:r>
      <w:r w:rsidRPr="009E5255">
        <w:t xml:space="preserve"> </w:t>
      </w:r>
      <w:r w:rsidR="00F6648D" w:rsidRPr="009E5255">
        <w:t>Often, the</w:t>
      </w:r>
      <w:r w:rsidR="001B4CE5" w:rsidRPr="009E5255">
        <w:t xml:space="preserve"> requirement </w:t>
      </w:r>
      <w:r w:rsidRPr="009E5255">
        <w:t>of</w:t>
      </w:r>
      <w:r w:rsidR="001B4CE5" w:rsidRPr="009E5255">
        <w:t xml:space="preserve"> a highly specialist workforce is in tension with the desire to treat patients as close to home as possible</w:t>
      </w:r>
      <w:r w:rsidR="00F6648D" w:rsidRPr="009E5255">
        <w:t xml:space="preserve"> in localities</w:t>
      </w:r>
      <w:r w:rsidR="001B4CE5" w:rsidRPr="009E5255">
        <w:t xml:space="preserve"> </w:t>
      </w:r>
      <w:r w:rsidR="00F6648D" w:rsidRPr="009E5255">
        <w:t xml:space="preserve">where </w:t>
      </w:r>
      <w:r w:rsidR="001B4CE5" w:rsidRPr="009E5255">
        <w:t xml:space="preserve">specialist </w:t>
      </w:r>
      <w:r w:rsidR="00F6648D" w:rsidRPr="009E5255">
        <w:t>services</w:t>
      </w:r>
      <w:r w:rsidR="001B4CE5" w:rsidRPr="009E5255">
        <w:t xml:space="preserve"> </w:t>
      </w:r>
      <w:r w:rsidR="00F6648D" w:rsidRPr="009E5255">
        <w:t>are</w:t>
      </w:r>
      <w:r w:rsidR="001B4CE5" w:rsidRPr="009E5255">
        <w:t xml:space="preserve"> limited. </w:t>
      </w:r>
      <w:r w:rsidR="00463518" w:rsidRPr="009E5255">
        <w:t xml:space="preserve"> </w:t>
      </w:r>
      <w:r w:rsidR="001B4CE5" w:rsidRPr="009E5255">
        <w:t>While</w:t>
      </w:r>
      <w:r w:rsidR="00F6648D" w:rsidRPr="009E5255">
        <w:t xml:space="preserve"> innovations in</w:t>
      </w:r>
      <w:r w:rsidR="001B4CE5" w:rsidRPr="009E5255">
        <w:t xml:space="preserve"> telehealth </w:t>
      </w:r>
      <w:r w:rsidR="00F6648D" w:rsidRPr="009E5255">
        <w:t>are</w:t>
      </w:r>
      <w:r w:rsidR="001B4CE5" w:rsidRPr="009E5255">
        <w:t xml:space="preserve"> addressing this challenge in some jurisdictions, collaborative telehealth enabled approaches between specialist and non-specialist centres are not yet the norm. </w:t>
      </w:r>
    </w:p>
    <w:p w14:paraId="5850ABCC" w14:textId="77777777" w:rsidR="00463518" w:rsidRPr="009E5255" w:rsidRDefault="001B4CE5" w:rsidP="00463518">
      <w:pPr>
        <w:pStyle w:val="SubHead-NotNumbered"/>
        <w:rPr>
          <w:u w:val="single"/>
        </w:rPr>
      </w:pPr>
      <w:r w:rsidRPr="009E5255">
        <w:rPr>
          <w:u w:val="single"/>
        </w:rPr>
        <w:t>Infrastructure</w:t>
      </w:r>
    </w:p>
    <w:p w14:paraId="3AA2EF24" w14:textId="200ED9B7" w:rsidR="001B4CE5" w:rsidRPr="009E5255" w:rsidRDefault="00463518" w:rsidP="00FE0397">
      <w:r w:rsidRPr="009E5255">
        <w:t>S</w:t>
      </w:r>
      <w:r w:rsidR="001B4CE5" w:rsidRPr="009E5255">
        <w:t xml:space="preserve">taff and patient safety are at the centre of the compounding of cancer medicines. </w:t>
      </w:r>
      <w:r w:rsidRPr="009E5255">
        <w:t xml:space="preserve"> </w:t>
      </w:r>
      <w:r w:rsidR="001B4CE5" w:rsidRPr="009E5255">
        <w:t>All infused products must be sterile</w:t>
      </w:r>
      <w:r w:rsidR="005064B8" w:rsidRPr="009E5255">
        <w:t>,</w:t>
      </w:r>
      <w:r w:rsidR="001B4CE5" w:rsidRPr="009E5255">
        <w:t xml:space="preserve"> while cytotoxic cancer medicines must also be prepared with consideration of </w:t>
      </w:r>
      <w:r w:rsidR="005064B8" w:rsidRPr="009E5255">
        <w:t>small-molecule</w:t>
      </w:r>
      <w:r w:rsidR="001B4CE5" w:rsidRPr="009E5255">
        <w:t xml:space="preserve"> exposure risk. </w:t>
      </w:r>
      <w:r w:rsidRPr="009E5255">
        <w:t xml:space="preserve"> </w:t>
      </w:r>
      <w:r w:rsidR="001B4CE5" w:rsidRPr="009E5255">
        <w:t xml:space="preserve">Additional sterility and stability requirements </w:t>
      </w:r>
      <w:r w:rsidR="005064B8" w:rsidRPr="009E5255">
        <w:t>are required</w:t>
      </w:r>
      <w:r w:rsidR="001B4CE5" w:rsidRPr="009E5255">
        <w:t xml:space="preserve"> to </w:t>
      </w:r>
      <w:r w:rsidR="005064B8" w:rsidRPr="009E5255">
        <w:t>extend</w:t>
      </w:r>
      <w:r w:rsidR="001B4CE5" w:rsidRPr="009E5255">
        <w:t xml:space="preserve"> product</w:t>
      </w:r>
      <w:r w:rsidR="005064B8" w:rsidRPr="009E5255">
        <w:t xml:space="preserve"> expiry</w:t>
      </w:r>
      <w:r w:rsidR="001B4CE5" w:rsidRPr="009E5255">
        <w:t xml:space="preserve">.  The specialised </w:t>
      </w:r>
      <w:r w:rsidR="005064B8" w:rsidRPr="009E5255">
        <w:t xml:space="preserve">systems, </w:t>
      </w:r>
      <w:r w:rsidR="001B4CE5" w:rsidRPr="009E5255">
        <w:t>infrastructure</w:t>
      </w:r>
      <w:r w:rsidR="005064B8" w:rsidRPr="009E5255">
        <w:t xml:space="preserve"> and human resources</w:t>
      </w:r>
      <w:r w:rsidR="001B4CE5" w:rsidRPr="009E5255">
        <w:t xml:space="preserve"> </w:t>
      </w:r>
      <w:r w:rsidR="005064B8" w:rsidRPr="009E5255">
        <w:t xml:space="preserve">needed </w:t>
      </w:r>
      <w:r w:rsidR="001B4CE5" w:rsidRPr="009E5255">
        <w:t xml:space="preserve">to meet these requirements </w:t>
      </w:r>
      <w:r w:rsidR="005064B8" w:rsidRPr="009E5255">
        <w:t>are</w:t>
      </w:r>
      <w:r w:rsidR="001B4CE5" w:rsidRPr="009E5255">
        <w:t xml:space="preserve"> expensive and subject to </w:t>
      </w:r>
      <w:r w:rsidR="005064B8" w:rsidRPr="009E5255">
        <w:t xml:space="preserve">strict </w:t>
      </w:r>
      <w:r w:rsidR="001B4CE5" w:rsidRPr="009E5255">
        <w:t xml:space="preserve">quality standards. </w:t>
      </w:r>
      <w:r w:rsidR="005064B8" w:rsidRPr="009E5255">
        <w:t xml:space="preserve"> While </w:t>
      </w:r>
      <w:r w:rsidR="001B4CE5" w:rsidRPr="009E5255">
        <w:t>TGA</w:t>
      </w:r>
      <w:r w:rsidRPr="009E5255">
        <w:t xml:space="preserve">-licensed compounders </w:t>
      </w:r>
      <w:r w:rsidR="001B4CE5" w:rsidRPr="009E5255">
        <w:t xml:space="preserve">are the most </w:t>
      </w:r>
      <w:r w:rsidR="005064B8" w:rsidRPr="009E5255">
        <w:t>closely</w:t>
      </w:r>
      <w:r w:rsidR="001B4CE5" w:rsidRPr="009E5255">
        <w:t xml:space="preserve"> regulated</w:t>
      </w:r>
      <w:r w:rsidR="005064B8" w:rsidRPr="009E5255">
        <w:t>,</w:t>
      </w:r>
      <w:r w:rsidR="001B4CE5" w:rsidRPr="009E5255">
        <w:t xml:space="preserve"> </w:t>
      </w:r>
      <w:r w:rsidR="005064B8" w:rsidRPr="009E5255">
        <w:t>all compounding</w:t>
      </w:r>
      <w:r w:rsidR="001B4CE5" w:rsidRPr="009E5255">
        <w:t xml:space="preserve"> pharmacies are required to </w:t>
      </w:r>
      <w:r w:rsidR="005064B8" w:rsidRPr="009E5255">
        <w:t>strict</w:t>
      </w:r>
      <w:r w:rsidR="001B4CE5" w:rsidRPr="009E5255">
        <w:t xml:space="preserve"> quality standards. </w:t>
      </w:r>
      <w:r w:rsidRPr="009E5255">
        <w:t xml:space="preserve"> </w:t>
      </w:r>
      <w:r w:rsidR="005064B8" w:rsidRPr="009E5255">
        <w:t xml:space="preserve">Over time, the </w:t>
      </w:r>
      <w:r w:rsidR="001B4CE5" w:rsidRPr="009E5255">
        <w:t xml:space="preserve">costs associated with the establishment and maintenance of such facilities </w:t>
      </w:r>
      <w:r w:rsidR="005064B8" w:rsidRPr="009E5255">
        <w:t>has led to their</w:t>
      </w:r>
      <w:r w:rsidR="001B4CE5" w:rsidRPr="009E5255">
        <w:t xml:space="preserve"> concentrat</w:t>
      </w:r>
      <w:r w:rsidR="005064B8" w:rsidRPr="009E5255">
        <w:t>ion</w:t>
      </w:r>
      <w:r w:rsidR="001B4CE5" w:rsidRPr="009E5255">
        <w:t xml:space="preserve"> in specialist centres. </w:t>
      </w:r>
    </w:p>
    <w:p w14:paraId="55328DC8" w14:textId="26E7960D" w:rsidR="00163590" w:rsidRPr="009E5255" w:rsidRDefault="000D63CA" w:rsidP="00163590">
      <w:r w:rsidRPr="009E5255">
        <w:t>S</w:t>
      </w:r>
      <w:r w:rsidR="001B4CE5" w:rsidRPr="009E5255">
        <w:t xml:space="preserve">ubmissions </w:t>
      </w:r>
      <w:r w:rsidRPr="009E5255">
        <w:t xml:space="preserve">to the Review </w:t>
      </w:r>
      <w:r w:rsidR="001B4CE5" w:rsidRPr="009E5255">
        <w:t>suggest</w:t>
      </w:r>
      <w:r w:rsidRPr="009E5255">
        <w:t>ed</w:t>
      </w:r>
      <w:r w:rsidR="001B4CE5" w:rsidRPr="009E5255">
        <w:t xml:space="preserve"> it may be timely for jurisdiction</w:t>
      </w:r>
      <w:r w:rsidRPr="009E5255">
        <w:t>s</w:t>
      </w:r>
      <w:r w:rsidR="001B4CE5" w:rsidRPr="009E5255">
        <w:t xml:space="preserve"> to consider chemotherapy services as part of wider</w:t>
      </w:r>
      <w:r w:rsidRPr="009E5255">
        <w:t>,</w:t>
      </w:r>
      <w:r w:rsidR="001B4CE5" w:rsidRPr="009E5255">
        <w:t xml:space="preserve"> role</w:t>
      </w:r>
      <w:r w:rsidRPr="009E5255">
        <w:t>-</w:t>
      </w:r>
      <w:r w:rsidR="001B4CE5" w:rsidRPr="009E5255">
        <w:t xml:space="preserve">delineation activities across their health services. </w:t>
      </w:r>
      <w:r w:rsidR="00463518" w:rsidRPr="009E5255">
        <w:t xml:space="preserve"> </w:t>
      </w:r>
      <w:r w:rsidRPr="009E5255">
        <w:t>Among other factors, capacity</w:t>
      </w:r>
      <w:r w:rsidR="001B4CE5" w:rsidRPr="009E5255">
        <w:t xml:space="preserve"> to adhere to the National Safety and Quality Health Service Standards for Medication Management in Cancer Care will inform whether it is possible for an individual health service to </w:t>
      </w:r>
      <w:r w:rsidRPr="009E5255">
        <w:t>undertake in-house compounding or</w:t>
      </w:r>
      <w:r w:rsidR="001B4CE5" w:rsidRPr="009E5255">
        <w:t xml:space="preserve"> to </w:t>
      </w:r>
      <w:r w:rsidRPr="009E5255">
        <w:t>sub-contract the</w:t>
      </w:r>
      <w:r w:rsidR="001B4CE5" w:rsidRPr="009E5255">
        <w:t xml:space="preserve"> services </w:t>
      </w:r>
      <w:r w:rsidRPr="009E5255">
        <w:t>of a third-par</w:t>
      </w:r>
      <w:r w:rsidR="003C56A9" w:rsidRPr="009E5255">
        <w:t>t</w:t>
      </w:r>
      <w:r w:rsidRPr="009E5255">
        <w:t>y</w:t>
      </w:r>
      <w:r w:rsidR="001B4CE5" w:rsidRPr="009E5255">
        <w:t xml:space="preserve"> </w:t>
      </w:r>
      <w:r w:rsidRPr="009E5255">
        <w:t>compounder</w:t>
      </w:r>
      <w:r w:rsidR="001B4CE5" w:rsidRPr="009E5255">
        <w:t xml:space="preserve">. </w:t>
      </w:r>
      <w:r w:rsidR="00463518" w:rsidRPr="009E5255">
        <w:t xml:space="preserve"> </w:t>
      </w:r>
      <w:r w:rsidR="001B4CE5" w:rsidRPr="009E5255">
        <w:t xml:space="preserve">There will be important </w:t>
      </w:r>
      <w:r w:rsidRPr="009E5255">
        <w:t>additional considerations, including</w:t>
      </w:r>
      <w:r w:rsidR="001B4CE5" w:rsidRPr="009E5255">
        <w:t xml:space="preserve"> affordability and workforce availability</w:t>
      </w:r>
      <w:r w:rsidRPr="009E5255">
        <w:t>,</w:t>
      </w:r>
      <w:r w:rsidR="001B4CE5" w:rsidRPr="009E5255">
        <w:t xml:space="preserve"> when planning </w:t>
      </w:r>
      <w:r w:rsidR="004B16CA" w:rsidRPr="009E5255">
        <w:t xml:space="preserve">for the sustainable provision of high-quality </w:t>
      </w:r>
      <w:r w:rsidR="001B4CE5" w:rsidRPr="009E5255">
        <w:t>cancer services</w:t>
      </w:r>
      <w:r w:rsidR="004B16CA" w:rsidRPr="009E5255">
        <w:t xml:space="preserve"> into the future</w:t>
      </w:r>
      <w:r w:rsidR="001B4CE5" w:rsidRPr="009E5255">
        <w:t>.</w:t>
      </w:r>
      <w:r w:rsidR="00163590" w:rsidRPr="009E5255">
        <w:t xml:space="preserve"> </w:t>
      </w:r>
      <w:bookmarkStart w:id="301" w:name="_Toc90881828"/>
      <w:bookmarkStart w:id="302" w:name="_Toc90960331"/>
      <w:bookmarkStart w:id="303" w:name="_Toc89935692"/>
      <w:bookmarkStart w:id="304" w:name="_Ref92958211"/>
      <w:bookmarkEnd w:id="301"/>
      <w:bookmarkEnd w:id="302"/>
      <w:r w:rsidR="00163590" w:rsidRPr="009E5255">
        <w:br w:type="page"/>
      </w:r>
    </w:p>
    <w:p w14:paraId="0E623D51" w14:textId="7BFC2D63" w:rsidR="00D92816" w:rsidRPr="009E5255" w:rsidRDefault="00D92816" w:rsidP="000638D5">
      <w:pPr>
        <w:pStyle w:val="Heading1"/>
        <w:ind w:left="426" w:hanging="426"/>
      </w:pPr>
      <w:bookmarkStart w:id="305" w:name="_Ref93753575"/>
      <w:bookmarkStart w:id="306" w:name="_Toc144886254"/>
      <w:r w:rsidRPr="009E5255">
        <w:t>System improvements</w:t>
      </w:r>
      <w:bookmarkEnd w:id="303"/>
      <w:bookmarkEnd w:id="304"/>
      <w:bookmarkEnd w:id="305"/>
      <w:bookmarkEnd w:id="306"/>
    </w:p>
    <w:p w14:paraId="10D6665B" w14:textId="3A99D471" w:rsidR="00581D4C" w:rsidRPr="009E5255" w:rsidRDefault="001830D1" w:rsidP="000638D5">
      <w:pPr>
        <w:pStyle w:val="Heading2"/>
        <w:ind w:left="567"/>
      </w:pPr>
      <w:bookmarkStart w:id="307" w:name="_Toc144886255"/>
      <w:bookmarkStart w:id="308" w:name="_Toc89935694"/>
      <w:r w:rsidRPr="009E5255">
        <w:t>Stakeholder views</w:t>
      </w:r>
      <w:bookmarkEnd w:id="307"/>
      <w:r w:rsidRPr="009E5255">
        <w:t xml:space="preserve"> </w:t>
      </w:r>
      <w:bookmarkEnd w:id="308"/>
    </w:p>
    <w:p w14:paraId="0A938BA5" w14:textId="5CA308A3" w:rsidR="00893A31" w:rsidRPr="009E5255" w:rsidRDefault="00BA3646" w:rsidP="005A2B78">
      <w:pPr>
        <w:pStyle w:val="Heading3"/>
      </w:pPr>
      <w:bookmarkStart w:id="309" w:name="_Toc89935695"/>
      <w:bookmarkStart w:id="310" w:name="_Ref93053750"/>
      <w:bookmarkStart w:id="311" w:name="_Ref93053961"/>
      <w:bookmarkStart w:id="312" w:name="_Ref93055292"/>
      <w:bookmarkStart w:id="313" w:name="_Ref93055449"/>
      <w:bookmarkStart w:id="314" w:name="_Toc144886256"/>
      <w:r w:rsidRPr="009E5255">
        <w:t>Information technology</w:t>
      </w:r>
      <w:r w:rsidR="00327A4C" w:rsidRPr="009E5255">
        <w:t xml:space="preserve"> and </w:t>
      </w:r>
      <w:r w:rsidRPr="009E5255">
        <w:t xml:space="preserve">systems </w:t>
      </w:r>
      <w:r w:rsidR="00327A4C" w:rsidRPr="009E5255">
        <w:t>automation</w:t>
      </w:r>
      <w:bookmarkEnd w:id="309"/>
      <w:bookmarkEnd w:id="310"/>
      <w:bookmarkEnd w:id="311"/>
      <w:bookmarkEnd w:id="312"/>
      <w:bookmarkEnd w:id="313"/>
      <w:bookmarkEnd w:id="314"/>
    </w:p>
    <w:p w14:paraId="281D59F2" w14:textId="56C8FA1D" w:rsidR="00CE49D2" w:rsidRPr="009E5255" w:rsidRDefault="00CE49D2" w:rsidP="00CA5EF6">
      <w:pPr>
        <w:pStyle w:val="SubHead-NotNumbered"/>
        <w:rPr>
          <w:u w:val="single"/>
        </w:rPr>
      </w:pPr>
      <w:r w:rsidRPr="009E5255">
        <w:rPr>
          <w:u w:val="single"/>
        </w:rPr>
        <w:t xml:space="preserve">Integrated </w:t>
      </w:r>
      <w:r w:rsidR="00371EB6" w:rsidRPr="009E5255">
        <w:rPr>
          <w:u w:val="single"/>
        </w:rPr>
        <w:t>digital information systems</w:t>
      </w:r>
      <w:r w:rsidRPr="009E5255">
        <w:rPr>
          <w:u w:val="single"/>
        </w:rPr>
        <w:t xml:space="preserve"> and electronic prescribing</w:t>
      </w:r>
    </w:p>
    <w:p w14:paraId="4AB8E1A3" w14:textId="3AD8B239" w:rsidR="000B26AD" w:rsidRPr="009E5255" w:rsidRDefault="000B26AD" w:rsidP="000B26AD">
      <w:r w:rsidRPr="009E5255">
        <w:t xml:space="preserve">Many stakeholders referred to the need for end-to-end solutions related to </w:t>
      </w:r>
      <w:r w:rsidR="005146B4" w:rsidRPr="009E5255">
        <w:t xml:space="preserve">the </w:t>
      </w:r>
      <w:r w:rsidRPr="009E5255">
        <w:t>ordering, compounding and claiming</w:t>
      </w:r>
      <w:r w:rsidR="005146B4" w:rsidRPr="009E5255">
        <w:t xml:space="preserve"> of cancer medicines</w:t>
      </w:r>
      <w:r w:rsidRPr="009E5255">
        <w:t xml:space="preserve">.  </w:t>
      </w:r>
      <w:r w:rsidR="00D7455E" w:rsidRPr="009E5255">
        <w:t>T</w:t>
      </w:r>
      <w:r w:rsidRPr="009E5255">
        <w:t>hey recognised</w:t>
      </w:r>
      <w:r w:rsidR="00D7455E" w:rsidRPr="009E5255">
        <w:t>, however,</w:t>
      </w:r>
      <w:r w:rsidRPr="009E5255">
        <w:t xml:space="preserve"> significant challenges </w:t>
      </w:r>
      <w:r w:rsidR="00D7455E" w:rsidRPr="009E5255">
        <w:t xml:space="preserve">to the integration of the myriad </w:t>
      </w:r>
      <w:r w:rsidRPr="009E5255">
        <w:t xml:space="preserve">disparate systems </w:t>
      </w:r>
      <w:r w:rsidR="00D7455E" w:rsidRPr="009E5255">
        <w:t xml:space="preserve">currently </w:t>
      </w:r>
      <w:r w:rsidRPr="009E5255">
        <w:t>covering clinical notes, pharmacy ordering, third</w:t>
      </w:r>
      <w:r w:rsidR="00D7455E" w:rsidRPr="009E5255">
        <w:t>-</w:t>
      </w:r>
      <w:r w:rsidRPr="009E5255">
        <w:t xml:space="preserve">party ordering, dispensing and PBS claiming.  Additionally, </w:t>
      </w:r>
      <w:r w:rsidR="00FD138D" w:rsidRPr="009E5255">
        <w:t xml:space="preserve">the </w:t>
      </w:r>
      <w:r w:rsidRPr="009E5255">
        <w:t>implement</w:t>
      </w:r>
      <w:r w:rsidR="00FD138D" w:rsidRPr="009E5255">
        <w:t xml:space="preserve">ation of </w:t>
      </w:r>
      <w:r w:rsidR="00BB31FA" w:rsidRPr="009E5255">
        <w:t xml:space="preserve">a fully integrated </w:t>
      </w:r>
      <w:r w:rsidR="00FD138D" w:rsidRPr="009E5255">
        <w:t>oncology information management</w:t>
      </w:r>
      <w:r w:rsidRPr="009E5255">
        <w:t xml:space="preserve"> system </w:t>
      </w:r>
      <w:r w:rsidR="00FD138D" w:rsidRPr="009E5255">
        <w:t xml:space="preserve">(OIMS, e.g., Citadel Health’s Charm Evolution) </w:t>
      </w:r>
      <w:r w:rsidRPr="009E5255">
        <w:t xml:space="preserve">is expensive and beyond the capacity of most small pharmacies.  However, </w:t>
      </w:r>
      <w:r w:rsidR="00F744CD" w:rsidRPr="009E5255">
        <w:t xml:space="preserve">proprietary and third-party </w:t>
      </w:r>
      <w:r w:rsidR="00FD138D" w:rsidRPr="009E5255">
        <w:t>OIMS</w:t>
      </w:r>
      <w:r w:rsidRPr="009E5255">
        <w:t xml:space="preserve"> </w:t>
      </w:r>
      <w:r w:rsidR="00FD138D" w:rsidRPr="009E5255">
        <w:t>solutions</w:t>
      </w:r>
      <w:r w:rsidRPr="009E5255">
        <w:t xml:space="preserve"> were noted to </w:t>
      </w:r>
      <w:r w:rsidR="00F744CD" w:rsidRPr="009E5255">
        <w:t>add considerable value—facilitating multidisciplinary coordination</w:t>
      </w:r>
      <w:r w:rsidR="00BC1F63" w:rsidRPr="009E5255">
        <w:t xml:space="preserve"> across settings</w:t>
      </w:r>
      <w:r w:rsidR="00F744CD" w:rsidRPr="009E5255">
        <w:t xml:space="preserve">, reducing waste and enhancing </w:t>
      </w:r>
      <w:r w:rsidR="00BC1F63" w:rsidRPr="009E5255">
        <w:t xml:space="preserve">operator </w:t>
      </w:r>
      <w:r w:rsidR="00F744CD" w:rsidRPr="009E5255">
        <w:t xml:space="preserve">safety—and are </w:t>
      </w:r>
      <w:r w:rsidRPr="009E5255">
        <w:t>in use among a number of larger stakeholders.</w:t>
      </w:r>
      <w:r w:rsidR="00327A4C" w:rsidRPr="009E5255">
        <w:t xml:space="preserve">  </w:t>
      </w:r>
    </w:p>
    <w:p w14:paraId="26DB97C1" w14:textId="61FEF58F" w:rsidR="008A2C57" w:rsidRPr="009E5255" w:rsidRDefault="000B1C4E" w:rsidP="008A2C57">
      <w:r w:rsidRPr="009E5255">
        <w:t xml:space="preserve">One </w:t>
      </w:r>
      <w:r w:rsidR="00040EB7" w:rsidRPr="009E5255">
        <w:t>TGA-licensed</w:t>
      </w:r>
      <w:r w:rsidR="000B26AD" w:rsidRPr="009E5255">
        <w:t xml:space="preserve"> </w:t>
      </w:r>
      <w:r w:rsidRPr="009E5255">
        <w:t xml:space="preserve">compounder referred to </w:t>
      </w:r>
      <w:r w:rsidR="00D7455E" w:rsidRPr="009E5255">
        <w:t xml:space="preserve">its own </w:t>
      </w:r>
      <w:r w:rsidRPr="009E5255">
        <w:t xml:space="preserve">bespoke </w:t>
      </w:r>
      <w:r w:rsidR="00F44731" w:rsidRPr="009E5255">
        <w:t xml:space="preserve">software </w:t>
      </w:r>
      <w:r w:rsidR="00D7455E" w:rsidRPr="009E5255">
        <w:t xml:space="preserve">solution </w:t>
      </w:r>
      <w:r w:rsidR="00F44731" w:rsidRPr="009E5255">
        <w:t xml:space="preserve">to manage the complexities of </w:t>
      </w:r>
      <w:r w:rsidR="00BB31FA" w:rsidRPr="009E5255">
        <w:t>its just-in-time</w:t>
      </w:r>
      <w:r w:rsidR="00F44731" w:rsidRPr="009E5255">
        <w:t xml:space="preserve"> compounding process</w:t>
      </w:r>
      <w:r w:rsidR="00BB31FA" w:rsidRPr="009E5255">
        <w:t>es</w:t>
      </w:r>
      <w:r w:rsidR="00D7455E" w:rsidRPr="009E5255">
        <w:t>,</w:t>
      </w:r>
      <w:r w:rsidR="00F44731" w:rsidRPr="009E5255">
        <w:t xml:space="preserve"> including</w:t>
      </w:r>
      <w:r w:rsidR="0000315C" w:rsidRPr="009E5255">
        <w:t xml:space="preserve"> tracking </w:t>
      </w:r>
      <w:r w:rsidR="00D7455E" w:rsidRPr="009E5255">
        <w:t>all component</w:t>
      </w:r>
      <w:r w:rsidR="0000315C" w:rsidRPr="009E5255">
        <w:t xml:space="preserve"> </w:t>
      </w:r>
      <w:r w:rsidR="001F27BF" w:rsidRPr="009E5255">
        <w:t>batch numbers</w:t>
      </w:r>
      <w:r w:rsidR="00D7455E" w:rsidRPr="009E5255">
        <w:t>,</w:t>
      </w:r>
      <w:r w:rsidR="001F27BF" w:rsidRPr="009E5255">
        <w:t xml:space="preserve"> assign</w:t>
      </w:r>
      <w:r w:rsidR="00D7455E" w:rsidRPr="009E5255">
        <w:t>ment of</w:t>
      </w:r>
      <w:r w:rsidR="001F27BF" w:rsidRPr="009E5255">
        <w:t xml:space="preserve"> expiry dates </w:t>
      </w:r>
      <w:r w:rsidR="00D7455E" w:rsidRPr="009E5255">
        <w:t xml:space="preserve">and </w:t>
      </w:r>
      <w:r w:rsidR="001F27BF" w:rsidRPr="009E5255">
        <w:t>link</w:t>
      </w:r>
      <w:r w:rsidR="00D7455E" w:rsidRPr="009E5255">
        <w:t xml:space="preserve">ing stock, prescription and </w:t>
      </w:r>
      <w:r w:rsidR="00BB31FA" w:rsidRPr="009E5255">
        <w:t xml:space="preserve">compounded </w:t>
      </w:r>
      <w:r w:rsidR="00D7455E" w:rsidRPr="009E5255">
        <w:t>product records</w:t>
      </w:r>
      <w:r w:rsidR="001F27BF" w:rsidRPr="009E5255">
        <w:t xml:space="preserve"> through</w:t>
      </w:r>
      <w:r w:rsidR="00D7455E" w:rsidRPr="009E5255">
        <w:t>out</w:t>
      </w:r>
      <w:r w:rsidR="001F27BF" w:rsidRPr="009E5255">
        <w:t xml:space="preserve"> the system.</w:t>
      </w:r>
      <w:r w:rsidR="008A2C57" w:rsidRPr="009E5255">
        <w:t xml:space="preserve">  </w:t>
      </w:r>
      <w:r w:rsidR="0004644E" w:rsidRPr="009E5255">
        <w:t>Representatives of p</w:t>
      </w:r>
      <w:r w:rsidR="00A63177" w:rsidRPr="009E5255">
        <w:t xml:space="preserve">harmacy and medical </w:t>
      </w:r>
      <w:r w:rsidR="00BB31FA" w:rsidRPr="009E5255">
        <w:t>member</w:t>
      </w:r>
      <w:r w:rsidR="00A63177" w:rsidRPr="009E5255">
        <w:t xml:space="preserve"> organis</w:t>
      </w:r>
      <w:r w:rsidR="003C56A9" w:rsidRPr="009E5255">
        <w:t>a</w:t>
      </w:r>
      <w:r w:rsidR="00A63177" w:rsidRPr="009E5255">
        <w:t>tions</w:t>
      </w:r>
      <w:r w:rsidR="00BB31FA" w:rsidRPr="009E5255">
        <w:t xml:space="preserve"> cited the ability of OIMS</w:t>
      </w:r>
      <w:r w:rsidR="00A63177" w:rsidRPr="009E5255">
        <w:t xml:space="preserve"> </w:t>
      </w:r>
      <w:r w:rsidR="00BB31FA" w:rsidRPr="009E5255">
        <w:t xml:space="preserve">to mitigate potential waste </w:t>
      </w:r>
      <w:r w:rsidR="008A2C57" w:rsidRPr="009E5255">
        <w:t>when</w:t>
      </w:r>
      <w:r w:rsidR="00BB31FA" w:rsidRPr="009E5255">
        <w:t xml:space="preserve"> </w:t>
      </w:r>
      <w:r w:rsidR="00DE38A3" w:rsidRPr="009E5255">
        <w:t xml:space="preserve">orders </w:t>
      </w:r>
      <w:r w:rsidR="00327A4C" w:rsidRPr="009E5255">
        <w:t xml:space="preserve">for cancer medicines </w:t>
      </w:r>
      <w:r w:rsidR="00DE38A3" w:rsidRPr="009E5255">
        <w:t xml:space="preserve">are </w:t>
      </w:r>
      <w:r w:rsidR="008A2C57" w:rsidRPr="009E5255">
        <w:t>compounded</w:t>
      </w:r>
      <w:r w:rsidR="00DE38A3" w:rsidRPr="009E5255">
        <w:t xml:space="preserve"> in good faith on the basis of a verbal order from the physician, but then cancelled</w:t>
      </w:r>
      <w:r w:rsidR="008A2C57" w:rsidRPr="009E5255">
        <w:t>.  Use of OIMS facilitates the timely identification of appropriate alternative recipients for prepared infusions, avoiding the waste and lost revenue otherwise associated with having to discard the prepared infusion</w:t>
      </w:r>
      <w:r w:rsidR="00EF4910" w:rsidRPr="009E5255">
        <w:t>.</w:t>
      </w:r>
    </w:p>
    <w:p w14:paraId="0FECD3D6" w14:textId="03540E8A" w:rsidR="00327A4C" w:rsidRPr="009E5255" w:rsidRDefault="008A2C57" w:rsidP="00327A4C">
      <w:r w:rsidRPr="009E5255">
        <w:t>Stakeholders also noted the ability of e</w:t>
      </w:r>
      <w:r w:rsidR="00327A4C" w:rsidRPr="009E5255">
        <w:t xml:space="preserve">lectronic prescribing to reduce errors (such as with dosing, scheduling and communication) and </w:t>
      </w:r>
      <w:r w:rsidR="00974025" w:rsidRPr="009E5255">
        <w:t xml:space="preserve">other process </w:t>
      </w:r>
      <w:r w:rsidR="00327A4C" w:rsidRPr="009E5255">
        <w:t xml:space="preserve">inefficiencies.  </w:t>
      </w:r>
    </w:p>
    <w:tbl>
      <w:tblPr>
        <w:tblStyle w:val="TableGrid"/>
        <w:tblW w:w="7602" w:type="dxa"/>
        <w:tblInd w:w="1413" w:type="dxa"/>
        <w:tblLayout w:type="fixed"/>
        <w:tblLook w:val="06A0" w:firstRow="1" w:lastRow="0" w:firstColumn="1" w:lastColumn="0" w:noHBand="1" w:noVBand="1"/>
      </w:tblPr>
      <w:tblGrid>
        <w:gridCol w:w="7602"/>
      </w:tblGrid>
      <w:tr w:rsidR="00327A4C" w:rsidRPr="009E5255" w14:paraId="7DC181FF" w14:textId="77777777" w:rsidTr="000C0B17">
        <w:tc>
          <w:tcPr>
            <w:tcW w:w="7602" w:type="dxa"/>
          </w:tcPr>
          <w:p w14:paraId="0B8770CB" w14:textId="56B157A1" w:rsidR="00327A4C" w:rsidRPr="009E5255" w:rsidRDefault="00974025" w:rsidP="000C0B17">
            <w:pPr>
              <w:rPr>
                <w:i/>
                <w:iCs/>
              </w:rPr>
            </w:pPr>
            <w:r w:rsidRPr="009E5255">
              <w:rPr>
                <w:i/>
                <w:iCs/>
              </w:rPr>
              <w:t>T</w:t>
            </w:r>
            <w:r w:rsidR="00327A4C" w:rsidRPr="009E5255">
              <w:rPr>
                <w:i/>
                <w:iCs/>
              </w:rPr>
              <w:t xml:space="preserve">hose are </w:t>
            </w:r>
            <w:r w:rsidRPr="009E5255">
              <w:rPr>
                <w:i/>
                <w:iCs/>
              </w:rPr>
              <w:t>[all]</w:t>
            </w:r>
            <w:r w:rsidR="00327A4C" w:rsidRPr="009E5255">
              <w:rPr>
                <w:i/>
                <w:iCs/>
              </w:rPr>
              <w:t xml:space="preserve"> manual processes for us at the moment.  Lots of paper trail and lots of inefficiency.  </w:t>
            </w:r>
            <w:r w:rsidRPr="009E5255">
              <w:rPr>
                <w:i/>
                <w:iCs/>
              </w:rPr>
              <w:t xml:space="preserve">[…] </w:t>
            </w:r>
            <w:r w:rsidR="00327A4C" w:rsidRPr="009E5255">
              <w:rPr>
                <w:i/>
                <w:iCs/>
              </w:rPr>
              <w:t>We're having all sorts of issues with paper charts at the moment.  And an electronic system would take out all of those issues in a heartbeat.</w:t>
            </w:r>
          </w:p>
          <w:p w14:paraId="65FECA20" w14:textId="525F5350" w:rsidR="00327A4C" w:rsidRPr="009E5255" w:rsidRDefault="00327A4C" w:rsidP="000C0B17">
            <w:pPr>
              <w:jc w:val="right"/>
              <w:rPr>
                <w:i/>
                <w:iCs/>
              </w:rPr>
            </w:pPr>
            <w:r w:rsidRPr="009E5255">
              <w:rPr>
                <w:i/>
                <w:iCs/>
              </w:rPr>
              <w:t xml:space="preserve">  -Hospital </w:t>
            </w:r>
            <w:r w:rsidR="00BD09A3" w:rsidRPr="009E5255">
              <w:rPr>
                <w:i/>
                <w:iCs/>
              </w:rPr>
              <w:t>p</w:t>
            </w:r>
            <w:r w:rsidRPr="009E5255">
              <w:rPr>
                <w:i/>
                <w:iCs/>
              </w:rPr>
              <w:t>harmacy</w:t>
            </w:r>
          </w:p>
          <w:p w14:paraId="7A9D182B" w14:textId="6772774B" w:rsidR="00327A4C" w:rsidRPr="009E5255" w:rsidRDefault="00BD09A3" w:rsidP="000C0B17">
            <w:pPr>
              <w:rPr>
                <w:i/>
                <w:iCs/>
              </w:rPr>
            </w:pPr>
            <w:r w:rsidRPr="009E5255">
              <w:rPr>
                <w:i/>
                <w:iCs/>
              </w:rPr>
              <w:t>E</w:t>
            </w:r>
            <w:r w:rsidR="00327A4C" w:rsidRPr="009E5255">
              <w:rPr>
                <w:i/>
                <w:iCs/>
              </w:rPr>
              <w:t>ven with clinical review, in those systems, they have some smart work</w:t>
            </w:r>
            <w:r w:rsidRPr="009E5255">
              <w:rPr>
                <w:i/>
                <w:iCs/>
              </w:rPr>
              <w:t>-</w:t>
            </w:r>
            <w:r w:rsidR="00327A4C" w:rsidRPr="009E5255">
              <w:rPr>
                <w:i/>
                <w:iCs/>
              </w:rPr>
              <w:t xml:space="preserve">arounds.  Is </w:t>
            </w:r>
            <w:r w:rsidR="005507ED" w:rsidRPr="009E5255">
              <w:rPr>
                <w:i/>
                <w:iCs/>
              </w:rPr>
              <w:t>[the prescription]</w:t>
            </w:r>
            <w:r w:rsidR="00327A4C" w:rsidRPr="009E5255">
              <w:rPr>
                <w:i/>
                <w:iCs/>
              </w:rPr>
              <w:t xml:space="preserve"> appropriate for the parameters inputted</w:t>
            </w:r>
            <w:r w:rsidR="005507ED" w:rsidRPr="009E5255">
              <w:rPr>
                <w:i/>
                <w:iCs/>
              </w:rPr>
              <w:t xml:space="preserve"> […]</w:t>
            </w:r>
            <w:r w:rsidR="00327A4C" w:rsidRPr="009E5255">
              <w:rPr>
                <w:i/>
                <w:iCs/>
              </w:rPr>
              <w:t xml:space="preserve">? </w:t>
            </w:r>
            <w:r w:rsidR="005507ED" w:rsidRPr="009E5255">
              <w:rPr>
                <w:i/>
                <w:iCs/>
              </w:rPr>
              <w:t xml:space="preserve"> A</w:t>
            </w:r>
            <w:r w:rsidR="00327A4C" w:rsidRPr="009E5255">
              <w:rPr>
                <w:i/>
                <w:iCs/>
              </w:rPr>
              <w:t>t the moment, we're doing that manually ourselves.  And same with adjustments to pathology and things like that</w:t>
            </w:r>
            <w:r w:rsidR="005507ED" w:rsidRPr="009E5255">
              <w:rPr>
                <w:i/>
                <w:iCs/>
              </w:rPr>
              <w:t>—[OIMS]</w:t>
            </w:r>
            <w:r w:rsidR="00327A4C" w:rsidRPr="009E5255">
              <w:rPr>
                <w:i/>
                <w:iCs/>
              </w:rPr>
              <w:t xml:space="preserve"> will pick that up</w:t>
            </w:r>
            <w:r w:rsidR="005507ED" w:rsidRPr="009E5255">
              <w:rPr>
                <w:i/>
                <w:iCs/>
              </w:rPr>
              <w:t>—</w:t>
            </w:r>
            <w:r w:rsidR="00327A4C" w:rsidRPr="009E5255">
              <w:rPr>
                <w:i/>
                <w:iCs/>
              </w:rPr>
              <w:t xml:space="preserve">whereas we're having to recognise that manually, </w:t>
            </w:r>
            <w:r w:rsidR="005507ED" w:rsidRPr="009E5255">
              <w:rPr>
                <w:i/>
                <w:iCs/>
              </w:rPr>
              <w:t>[OIMS]</w:t>
            </w:r>
            <w:r w:rsidR="00327A4C" w:rsidRPr="009E5255">
              <w:rPr>
                <w:i/>
                <w:iCs/>
              </w:rPr>
              <w:t xml:space="preserve"> will pick up scheduling errors.  We make sure we got the right dose for the person on the right day, rather than manually having to recognise</w:t>
            </w:r>
            <w:r w:rsidR="005507ED" w:rsidRPr="009E5255">
              <w:rPr>
                <w:i/>
                <w:iCs/>
              </w:rPr>
              <w:t>, ‘O</w:t>
            </w:r>
            <w:r w:rsidR="00327A4C" w:rsidRPr="009E5255">
              <w:rPr>
                <w:i/>
                <w:iCs/>
              </w:rPr>
              <w:t>h</w:t>
            </w:r>
            <w:r w:rsidR="005507ED" w:rsidRPr="009E5255">
              <w:rPr>
                <w:i/>
                <w:iCs/>
              </w:rPr>
              <w:t>,</w:t>
            </w:r>
            <w:r w:rsidR="00327A4C" w:rsidRPr="009E5255">
              <w:rPr>
                <w:i/>
                <w:iCs/>
              </w:rPr>
              <w:t xml:space="preserve"> we actually gave that 10 days ago should have </w:t>
            </w:r>
            <w:r w:rsidR="005507ED" w:rsidRPr="009E5255">
              <w:rPr>
                <w:i/>
                <w:iCs/>
              </w:rPr>
              <w:t xml:space="preserve">been </w:t>
            </w:r>
            <w:r w:rsidR="00327A4C" w:rsidRPr="009E5255">
              <w:rPr>
                <w:i/>
                <w:iCs/>
              </w:rPr>
              <w:t>14.</w:t>
            </w:r>
            <w:r w:rsidR="005507ED" w:rsidRPr="009E5255">
              <w:rPr>
                <w:i/>
                <w:iCs/>
              </w:rPr>
              <w:t>’</w:t>
            </w:r>
            <w:r w:rsidR="00327A4C" w:rsidRPr="009E5255">
              <w:rPr>
                <w:i/>
                <w:iCs/>
              </w:rPr>
              <w:t xml:space="preserve">  Communication errors as well.  </w:t>
            </w:r>
            <w:r w:rsidR="005507ED" w:rsidRPr="009E5255">
              <w:rPr>
                <w:i/>
                <w:iCs/>
              </w:rPr>
              <w:t>C</w:t>
            </w:r>
            <w:r w:rsidR="00327A4C" w:rsidRPr="009E5255">
              <w:rPr>
                <w:i/>
                <w:iCs/>
              </w:rPr>
              <w:t>hanges are</w:t>
            </w:r>
            <w:r w:rsidR="005507ED" w:rsidRPr="009E5255">
              <w:rPr>
                <w:i/>
                <w:iCs/>
              </w:rPr>
              <w:t xml:space="preserve"> often</w:t>
            </w:r>
            <w:r w:rsidR="00327A4C" w:rsidRPr="009E5255">
              <w:rPr>
                <w:i/>
                <w:iCs/>
              </w:rPr>
              <w:t xml:space="preserve"> not communicated effectively</w:t>
            </w:r>
            <w:r w:rsidR="005507ED" w:rsidRPr="009E5255">
              <w:rPr>
                <w:i/>
                <w:iCs/>
              </w:rPr>
              <w:t>.  […] I</w:t>
            </w:r>
            <w:r w:rsidR="00327A4C" w:rsidRPr="009E5255">
              <w:rPr>
                <w:i/>
                <w:iCs/>
              </w:rPr>
              <w:t>f there's a breakdown in communication</w:t>
            </w:r>
            <w:r w:rsidR="005507ED" w:rsidRPr="009E5255">
              <w:rPr>
                <w:i/>
                <w:iCs/>
              </w:rPr>
              <w:t xml:space="preserve">, </w:t>
            </w:r>
            <w:r w:rsidR="00327A4C" w:rsidRPr="009E5255">
              <w:rPr>
                <w:i/>
                <w:iCs/>
              </w:rPr>
              <w:t>sometimes</w:t>
            </w:r>
            <w:r w:rsidR="005507ED" w:rsidRPr="009E5255">
              <w:rPr>
                <w:i/>
                <w:iCs/>
              </w:rPr>
              <w:t xml:space="preserve"> it</w:t>
            </w:r>
            <w:r w:rsidR="00327A4C" w:rsidRPr="009E5255">
              <w:rPr>
                <w:i/>
                <w:iCs/>
              </w:rPr>
              <w:t xml:space="preserve"> can be hard to identify from a manufacturing position. </w:t>
            </w:r>
          </w:p>
          <w:p w14:paraId="77B5350F" w14:textId="719DBBC7" w:rsidR="00327A4C" w:rsidRPr="009E5255" w:rsidRDefault="00327A4C" w:rsidP="000C0B17">
            <w:pPr>
              <w:jc w:val="right"/>
              <w:rPr>
                <w:i/>
                <w:iCs/>
              </w:rPr>
            </w:pPr>
            <w:r w:rsidRPr="009E5255">
              <w:rPr>
                <w:i/>
                <w:iCs/>
              </w:rPr>
              <w:t xml:space="preserve">-Hospital </w:t>
            </w:r>
            <w:r w:rsidR="005507ED" w:rsidRPr="009E5255">
              <w:rPr>
                <w:i/>
                <w:iCs/>
              </w:rPr>
              <w:t>p</w:t>
            </w:r>
            <w:r w:rsidRPr="009E5255">
              <w:rPr>
                <w:i/>
                <w:iCs/>
              </w:rPr>
              <w:t>harmacy</w:t>
            </w:r>
          </w:p>
        </w:tc>
      </w:tr>
    </w:tbl>
    <w:p w14:paraId="2C1BAA4C" w14:textId="513B1D66" w:rsidR="00327A4C" w:rsidRPr="009E5255" w:rsidRDefault="00327A4C" w:rsidP="00783598"/>
    <w:p w14:paraId="63E3A78C" w14:textId="5ADCA239" w:rsidR="00BD09A3" w:rsidRPr="009E5255" w:rsidRDefault="00BD09A3" w:rsidP="00783598">
      <w:r w:rsidRPr="009E5255">
        <w:t>Doctors added that work has begun on a proposal to introduce a unified electronic chart for the prescribing of cancer medicines.</w:t>
      </w:r>
    </w:p>
    <w:p w14:paraId="21617495" w14:textId="6808045A" w:rsidR="00CE49D2" w:rsidRPr="009E5255" w:rsidRDefault="00CE49D2" w:rsidP="00CA5EF6">
      <w:pPr>
        <w:pStyle w:val="SubHead-NotNumbered"/>
        <w:rPr>
          <w:u w:val="single"/>
        </w:rPr>
      </w:pPr>
      <w:r w:rsidRPr="009E5255">
        <w:rPr>
          <w:u w:val="single"/>
        </w:rPr>
        <w:t>Automation</w:t>
      </w:r>
    </w:p>
    <w:p w14:paraId="790B65EC" w14:textId="750E57C1" w:rsidR="005F6239" w:rsidRPr="009E5255" w:rsidRDefault="005F6239" w:rsidP="00783598">
      <w:r w:rsidRPr="009E5255">
        <w:t xml:space="preserve">As a rule, </w:t>
      </w:r>
      <w:r w:rsidR="009351AB" w:rsidRPr="009E5255">
        <w:t xml:space="preserve">representatives of </w:t>
      </w:r>
      <w:r w:rsidRPr="009E5255">
        <w:t>community and hospital pharmacies</w:t>
      </w:r>
      <w:r w:rsidR="00F658FD" w:rsidRPr="009E5255">
        <w:t xml:space="preserve">, as well as </w:t>
      </w:r>
      <w:r w:rsidR="00B25254" w:rsidRPr="009E5255">
        <w:t>G</w:t>
      </w:r>
      <w:r w:rsidR="00F658FD" w:rsidRPr="009E5255">
        <w:t>overnment, indicated that automation technology</w:t>
      </w:r>
      <w:r w:rsidR="00CB2753" w:rsidRPr="009E5255">
        <w:t>—including the use of robotics in compounding—</w:t>
      </w:r>
      <w:r w:rsidR="00F658FD" w:rsidRPr="009E5255">
        <w:t xml:space="preserve">is by and large not </w:t>
      </w:r>
      <w:r w:rsidR="00CB2753" w:rsidRPr="009E5255">
        <w:t>appropriate or</w:t>
      </w:r>
      <w:r w:rsidR="0016077D" w:rsidRPr="009E5255">
        <w:t xml:space="preserve"> feasible</w:t>
      </w:r>
      <w:r w:rsidR="00CB2753" w:rsidRPr="009E5255">
        <w:t xml:space="preserve"> in the preparation of infusible cancer medicines</w:t>
      </w:r>
      <w:r w:rsidR="0016077D" w:rsidRPr="009E5255">
        <w:t xml:space="preserve">, </w:t>
      </w:r>
      <w:r w:rsidR="00CB2753" w:rsidRPr="009E5255">
        <w:t xml:space="preserve">as </w:t>
      </w:r>
      <w:r w:rsidR="009351AB" w:rsidRPr="009E5255">
        <w:t>such</w:t>
      </w:r>
      <w:r w:rsidR="00CB2753" w:rsidRPr="009E5255">
        <w:t xml:space="preserve"> systems </w:t>
      </w:r>
      <w:r w:rsidR="003A49B0" w:rsidRPr="009E5255">
        <w:t>remain</w:t>
      </w:r>
      <w:r w:rsidR="0016077D" w:rsidRPr="009E5255">
        <w:t xml:space="preserve"> too costly and unreliable for current </w:t>
      </w:r>
      <w:r w:rsidR="00327A4C" w:rsidRPr="009E5255">
        <w:t xml:space="preserve">service requirements and </w:t>
      </w:r>
      <w:r w:rsidR="0016077D" w:rsidRPr="009E5255">
        <w:t>throughputs.</w:t>
      </w:r>
    </w:p>
    <w:p w14:paraId="4261FF4A" w14:textId="6709D4A6" w:rsidR="00CE49D2" w:rsidRPr="009E5255" w:rsidRDefault="00CE49D2" w:rsidP="00CA5EF6">
      <w:pPr>
        <w:pStyle w:val="SubHead-NotNumbered"/>
        <w:rPr>
          <w:u w:val="single"/>
        </w:rPr>
      </w:pPr>
      <w:r w:rsidRPr="009E5255">
        <w:rPr>
          <w:u w:val="single"/>
        </w:rPr>
        <w:t>Telehealth</w:t>
      </w:r>
    </w:p>
    <w:p w14:paraId="0751EB68" w14:textId="1CE17451" w:rsidR="00B51670" w:rsidRPr="009E5255" w:rsidRDefault="006E0E13" w:rsidP="00783598">
      <w:r w:rsidRPr="009E5255">
        <w:t>S</w:t>
      </w:r>
      <w:r w:rsidR="00B51670" w:rsidRPr="009E5255">
        <w:t xml:space="preserve">everal </w:t>
      </w:r>
      <w:r w:rsidR="00EF201A" w:rsidRPr="009E5255">
        <w:t>hospital pharmac</w:t>
      </w:r>
      <w:r w:rsidR="0004644E" w:rsidRPr="009E5255">
        <w:t>ists</w:t>
      </w:r>
      <w:r w:rsidR="00EF201A" w:rsidRPr="009E5255">
        <w:t xml:space="preserve">, </w:t>
      </w:r>
      <w:r w:rsidR="0004644E" w:rsidRPr="009E5255">
        <w:t xml:space="preserve">members of </w:t>
      </w:r>
      <w:r w:rsidRPr="009E5255">
        <w:t xml:space="preserve">medical representative organisations and a </w:t>
      </w:r>
      <w:r w:rsidR="00EF201A" w:rsidRPr="009E5255">
        <w:t>TGA</w:t>
      </w:r>
      <w:r w:rsidRPr="009E5255">
        <w:t>-licensed</w:t>
      </w:r>
      <w:r w:rsidR="00EF201A" w:rsidRPr="009E5255">
        <w:t xml:space="preserve"> compounder </w:t>
      </w:r>
      <w:r w:rsidRPr="009E5255">
        <w:t>advocated</w:t>
      </w:r>
      <w:r w:rsidR="00EF201A" w:rsidRPr="009E5255">
        <w:t xml:space="preserve"> </w:t>
      </w:r>
      <w:r w:rsidR="00666E27" w:rsidRPr="009E5255">
        <w:t xml:space="preserve">for the </w:t>
      </w:r>
      <w:r w:rsidR="00EF201A" w:rsidRPr="009E5255">
        <w:t xml:space="preserve">use of telehealth to support </w:t>
      </w:r>
      <w:r w:rsidRPr="009E5255">
        <w:t xml:space="preserve">the </w:t>
      </w:r>
      <w:r w:rsidR="00EF201A" w:rsidRPr="009E5255">
        <w:t xml:space="preserve">delivery of </w:t>
      </w:r>
      <w:r w:rsidR="00327A4C" w:rsidRPr="009E5255">
        <w:t xml:space="preserve">cancer medicines </w:t>
      </w:r>
      <w:r w:rsidR="00EF201A" w:rsidRPr="009E5255">
        <w:t>and follow-up services in rural and remote area</w:t>
      </w:r>
      <w:r w:rsidRPr="009E5255">
        <w:t>s</w:t>
      </w:r>
      <w:r w:rsidR="0048472F" w:rsidRPr="009E5255">
        <w:t xml:space="preserve">.  </w:t>
      </w:r>
      <w:r w:rsidR="00EF201A" w:rsidRPr="009E5255">
        <w:t xml:space="preserve">It was also noted that </w:t>
      </w:r>
      <w:r w:rsidRPr="009E5255">
        <w:t xml:space="preserve">telehealth solutions could potentially be utilised to deliver </w:t>
      </w:r>
      <w:r w:rsidR="00EF201A" w:rsidRPr="009E5255">
        <w:t>specialist training</w:t>
      </w:r>
      <w:r w:rsidR="00F3702D" w:rsidRPr="009E5255">
        <w:t>,</w:t>
      </w:r>
      <w:r w:rsidR="00EF201A" w:rsidRPr="009E5255">
        <w:t xml:space="preserve"> </w:t>
      </w:r>
      <w:r w:rsidR="00117DCB" w:rsidRPr="009E5255">
        <w:t>facilitat</w:t>
      </w:r>
      <w:r w:rsidR="00F3702D" w:rsidRPr="009E5255">
        <w:t>ing the</w:t>
      </w:r>
      <w:r w:rsidR="00117DCB" w:rsidRPr="009E5255">
        <w:t xml:space="preserve"> setup of </w:t>
      </w:r>
      <w:r w:rsidR="00F3702D" w:rsidRPr="009E5255">
        <w:t>other</w:t>
      </w:r>
      <w:r w:rsidR="00117DCB" w:rsidRPr="009E5255">
        <w:t xml:space="preserve"> </w:t>
      </w:r>
      <w:r w:rsidR="00F3702D" w:rsidRPr="009E5255">
        <w:t xml:space="preserve">remote </w:t>
      </w:r>
      <w:r w:rsidR="00117DCB" w:rsidRPr="009E5255">
        <w:t>services.</w:t>
      </w:r>
    </w:p>
    <w:p w14:paraId="696F87AF" w14:textId="3508BD9E" w:rsidR="00893A31" w:rsidRPr="009E5255" w:rsidRDefault="009409BC" w:rsidP="005A2B78">
      <w:pPr>
        <w:pStyle w:val="Heading3"/>
      </w:pPr>
      <w:bookmarkStart w:id="315" w:name="_Toc89935696"/>
      <w:bookmarkStart w:id="316" w:name="_Ref93053717"/>
      <w:bookmarkStart w:id="317" w:name="_Ref93053829"/>
      <w:bookmarkStart w:id="318" w:name="_Ref93053897"/>
      <w:bookmarkStart w:id="319" w:name="_Ref93053965"/>
      <w:bookmarkStart w:id="320" w:name="_Ref93055295"/>
      <w:bookmarkStart w:id="321" w:name="_Ref93055612"/>
      <w:bookmarkStart w:id="322" w:name="_Toc144886257"/>
      <w:r w:rsidRPr="009E5255">
        <w:t>Additional fees or incentives</w:t>
      </w:r>
      <w:bookmarkEnd w:id="315"/>
      <w:bookmarkEnd w:id="316"/>
      <w:bookmarkEnd w:id="317"/>
      <w:bookmarkEnd w:id="318"/>
      <w:bookmarkEnd w:id="319"/>
      <w:bookmarkEnd w:id="320"/>
      <w:bookmarkEnd w:id="321"/>
      <w:bookmarkEnd w:id="322"/>
    </w:p>
    <w:p w14:paraId="13674D0E" w14:textId="638B5103" w:rsidR="00CE49D2" w:rsidRPr="009E5255" w:rsidRDefault="00CE49D2" w:rsidP="00CA5EF6">
      <w:pPr>
        <w:pStyle w:val="SubHead-NotNumbered"/>
        <w:rPr>
          <w:u w:val="single"/>
        </w:rPr>
      </w:pPr>
      <w:r w:rsidRPr="009E5255">
        <w:rPr>
          <w:u w:val="single"/>
        </w:rPr>
        <w:t xml:space="preserve">Establishing a </w:t>
      </w:r>
      <w:r w:rsidR="009351AB" w:rsidRPr="009E5255">
        <w:rPr>
          <w:u w:val="single"/>
        </w:rPr>
        <w:t>s</w:t>
      </w:r>
      <w:r w:rsidRPr="009E5255">
        <w:rPr>
          <w:u w:val="single"/>
        </w:rPr>
        <w:t xml:space="preserve">ervice </w:t>
      </w:r>
      <w:r w:rsidR="009351AB" w:rsidRPr="009E5255">
        <w:rPr>
          <w:u w:val="single"/>
        </w:rPr>
        <w:t>o</w:t>
      </w:r>
      <w:r w:rsidRPr="009E5255">
        <w:rPr>
          <w:u w:val="single"/>
        </w:rPr>
        <w:t>bligation</w:t>
      </w:r>
    </w:p>
    <w:p w14:paraId="10153C67" w14:textId="17B5F810" w:rsidR="00927A37" w:rsidRPr="009E5255" w:rsidRDefault="00927A37" w:rsidP="00783598">
      <w:r w:rsidRPr="009E5255">
        <w:t xml:space="preserve">At a higher level, </w:t>
      </w:r>
      <w:r w:rsidR="00692EC9" w:rsidRPr="009E5255">
        <w:t>TGA</w:t>
      </w:r>
      <w:r w:rsidR="003809D1" w:rsidRPr="009E5255">
        <w:t>-licensed</w:t>
      </w:r>
      <w:r w:rsidR="00692EC9" w:rsidRPr="009E5255">
        <w:t xml:space="preserve"> compounder</w:t>
      </w:r>
      <w:r w:rsidR="003809D1" w:rsidRPr="009E5255">
        <w:t>s</w:t>
      </w:r>
      <w:r w:rsidR="00692EC9" w:rsidRPr="009E5255">
        <w:t xml:space="preserve">, as well as </w:t>
      </w:r>
      <w:r w:rsidR="00EA1CB9" w:rsidRPr="009E5255">
        <w:t xml:space="preserve">representatives of </w:t>
      </w:r>
      <w:r w:rsidR="00692EC9" w:rsidRPr="009E5255">
        <w:t xml:space="preserve">a pharmacy member </w:t>
      </w:r>
      <w:r w:rsidR="00B52037" w:rsidRPr="009E5255">
        <w:t>organisation</w:t>
      </w:r>
      <w:r w:rsidR="003809D1" w:rsidRPr="009E5255">
        <w:t>, advocated the</w:t>
      </w:r>
      <w:r w:rsidR="00692EC9" w:rsidRPr="009E5255">
        <w:t xml:space="preserve"> </w:t>
      </w:r>
      <w:r w:rsidR="003809D1" w:rsidRPr="009E5255">
        <w:t>introduction of</w:t>
      </w:r>
      <w:r w:rsidR="00692EC9" w:rsidRPr="009E5255">
        <w:t xml:space="preserve"> a </w:t>
      </w:r>
      <w:r w:rsidR="00DB0E3B" w:rsidRPr="009E5255">
        <w:t>Quality Service Guarantee</w:t>
      </w:r>
      <w:r w:rsidR="005D0D82" w:rsidRPr="009E5255">
        <w:t xml:space="preserve"> (in addition to the CCPS, and similar to the </w:t>
      </w:r>
      <w:r w:rsidR="00CE49D2" w:rsidRPr="009E5255">
        <w:t>CSO</w:t>
      </w:r>
      <w:r w:rsidR="005D0D82" w:rsidRPr="009E5255">
        <w:t>)</w:t>
      </w:r>
      <w:r w:rsidR="003809D1" w:rsidRPr="009E5255">
        <w:t>,</w:t>
      </w:r>
      <w:r w:rsidR="005D0D82" w:rsidRPr="009E5255">
        <w:t xml:space="preserve"> </w:t>
      </w:r>
      <w:r w:rsidR="003809D1" w:rsidRPr="009E5255">
        <w:t>to</w:t>
      </w:r>
      <w:r w:rsidR="00C23708" w:rsidRPr="009E5255">
        <w:t xml:space="preserve"> fund timely access</w:t>
      </w:r>
      <w:r w:rsidR="00B52037" w:rsidRPr="009E5255">
        <w:t xml:space="preserve"> to EFC</w:t>
      </w:r>
      <w:r w:rsidR="003809D1" w:rsidRPr="009E5255">
        <w:t>-</w:t>
      </w:r>
      <w:r w:rsidR="00B52037" w:rsidRPr="009E5255">
        <w:t>listed drugs</w:t>
      </w:r>
      <w:r w:rsidR="00C23708" w:rsidRPr="009E5255">
        <w:t xml:space="preserve">, </w:t>
      </w:r>
      <w:r w:rsidR="003809D1" w:rsidRPr="009E5255">
        <w:t>stability studies for exten</w:t>
      </w:r>
      <w:r w:rsidR="00B25254" w:rsidRPr="009E5255">
        <w:t>d</w:t>
      </w:r>
      <w:r w:rsidR="003809D1" w:rsidRPr="009E5255">
        <w:t>ed</w:t>
      </w:r>
      <w:r w:rsidR="00C23708" w:rsidRPr="009E5255">
        <w:t xml:space="preserve"> </w:t>
      </w:r>
      <w:r w:rsidR="003809D1" w:rsidRPr="009E5255">
        <w:t>molecule expiry</w:t>
      </w:r>
      <w:r w:rsidR="00B52037" w:rsidRPr="009E5255">
        <w:t>,</w:t>
      </w:r>
      <w:r w:rsidR="00C23708" w:rsidRPr="009E5255">
        <w:t xml:space="preserve"> and compliance costs</w:t>
      </w:r>
      <w:r w:rsidR="00B52037" w:rsidRPr="009E5255">
        <w:t xml:space="preserve"> for TGA</w:t>
      </w:r>
      <w:r w:rsidR="003809D1" w:rsidRPr="009E5255">
        <w:t xml:space="preserve">-licensed </w:t>
      </w:r>
      <w:r w:rsidR="00B52037" w:rsidRPr="009E5255">
        <w:t>compounders</w:t>
      </w:r>
      <w:r w:rsidR="00C23708" w:rsidRPr="009E5255">
        <w:t>.</w:t>
      </w:r>
    </w:p>
    <w:p w14:paraId="7EEAB1D8" w14:textId="40BEB153" w:rsidR="00CE49D2" w:rsidRPr="009E5255" w:rsidRDefault="00CE49D2" w:rsidP="00CA5EF6">
      <w:pPr>
        <w:pStyle w:val="SubHead-NotNumbered"/>
        <w:rPr>
          <w:u w:val="single"/>
        </w:rPr>
      </w:pPr>
      <w:r w:rsidRPr="009E5255">
        <w:rPr>
          <w:u w:val="single"/>
        </w:rPr>
        <w:t>Re</w:t>
      </w:r>
      <w:r w:rsidR="006C0766" w:rsidRPr="009E5255">
        <w:rPr>
          <w:u w:val="single"/>
        </w:rPr>
        <w:t>-</w:t>
      </w:r>
      <w:r w:rsidRPr="009E5255">
        <w:rPr>
          <w:u w:val="single"/>
        </w:rPr>
        <w:t>labelling/</w:t>
      </w:r>
      <w:r w:rsidR="00A071AB" w:rsidRPr="009E5255">
        <w:rPr>
          <w:u w:val="single"/>
        </w:rPr>
        <w:t>r</w:t>
      </w:r>
      <w:r w:rsidRPr="009E5255">
        <w:rPr>
          <w:u w:val="single"/>
        </w:rPr>
        <w:t>epurposing</w:t>
      </w:r>
    </w:p>
    <w:p w14:paraId="1041417C" w14:textId="1038192D" w:rsidR="003C6806" w:rsidRPr="009E5255" w:rsidRDefault="00FB02EE" w:rsidP="00783598">
      <w:r w:rsidRPr="009E5255">
        <w:t>Several hospital pharmaci</w:t>
      </w:r>
      <w:r w:rsidR="00A071AB" w:rsidRPr="009E5255">
        <w:t>sts</w:t>
      </w:r>
      <w:r w:rsidR="001A7EDD" w:rsidRPr="009E5255">
        <w:t>,</w:t>
      </w:r>
      <w:r w:rsidR="00517E69" w:rsidRPr="009E5255">
        <w:t xml:space="preserve"> as well as </w:t>
      </w:r>
      <w:r w:rsidR="0004644E" w:rsidRPr="009E5255">
        <w:t>representatives</w:t>
      </w:r>
      <w:r w:rsidR="001A7EDD" w:rsidRPr="009E5255">
        <w:t xml:space="preserve"> of </w:t>
      </w:r>
      <w:r w:rsidR="00517E69" w:rsidRPr="009E5255">
        <w:t xml:space="preserve">pharmacy and </w:t>
      </w:r>
      <w:r w:rsidR="001A7EDD" w:rsidRPr="009E5255">
        <w:t>clinical</w:t>
      </w:r>
      <w:r w:rsidR="003B20D1" w:rsidRPr="009E5255">
        <w:t xml:space="preserve"> </w:t>
      </w:r>
      <w:r w:rsidR="001A7EDD" w:rsidRPr="009E5255">
        <w:t>member</w:t>
      </w:r>
      <w:r w:rsidR="003B20D1" w:rsidRPr="009E5255">
        <w:t xml:space="preserve"> organisations</w:t>
      </w:r>
      <w:r w:rsidR="001A7EDD" w:rsidRPr="009E5255">
        <w:t>,</w:t>
      </w:r>
      <w:r w:rsidR="003B20D1" w:rsidRPr="009E5255">
        <w:t xml:space="preserve"> </w:t>
      </w:r>
      <w:r w:rsidRPr="009E5255">
        <w:t>raised the potential to incentivise recycling of ‘orphaned’ infusions</w:t>
      </w:r>
      <w:r w:rsidR="0048472F" w:rsidRPr="009E5255">
        <w:t xml:space="preserve">.  </w:t>
      </w:r>
      <w:r w:rsidRPr="009E5255">
        <w:t>Currently, if a patient dies or has their treatment changed between compounding and dispensing</w:t>
      </w:r>
      <w:r w:rsidR="001A7EDD" w:rsidRPr="009E5255">
        <w:t>,</w:t>
      </w:r>
      <w:r w:rsidRPr="009E5255">
        <w:t xml:space="preserve"> the infusion</w:t>
      </w:r>
      <w:r w:rsidR="00E95576" w:rsidRPr="009E5255">
        <w:t xml:space="preserve"> </w:t>
      </w:r>
      <w:r w:rsidR="001A7EDD" w:rsidRPr="009E5255">
        <w:t>may</w:t>
      </w:r>
      <w:r w:rsidR="00E95576" w:rsidRPr="009E5255">
        <w:t xml:space="preserve"> either be thrown away</w:t>
      </w:r>
      <w:r w:rsidR="00524CB8" w:rsidRPr="009E5255">
        <w:t xml:space="preserve"> or</w:t>
      </w:r>
      <w:r w:rsidR="00E95576" w:rsidRPr="009E5255">
        <w:t xml:space="preserve"> </w:t>
      </w:r>
      <w:r w:rsidR="00524CB8" w:rsidRPr="009E5255">
        <w:t>reassigned</w:t>
      </w:r>
      <w:r w:rsidR="00E95576" w:rsidRPr="009E5255">
        <w:t xml:space="preserve"> for </w:t>
      </w:r>
      <w:r w:rsidR="00524CB8" w:rsidRPr="009E5255">
        <w:t>subsequent administration</w:t>
      </w:r>
      <w:r w:rsidR="0001593B" w:rsidRPr="009E5255">
        <w:t xml:space="preserve"> (</w:t>
      </w:r>
      <w:r w:rsidR="00524CB8" w:rsidRPr="009E5255">
        <w:t>if</w:t>
      </w:r>
      <w:r w:rsidR="0001593B" w:rsidRPr="009E5255">
        <w:t xml:space="preserve"> </w:t>
      </w:r>
      <w:r w:rsidR="00524CB8" w:rsidRPr="009E5255">
        <w:t>still</w:t>
      </w:r>
      <w:r w:rsidR="00327918" w:rsidRPr="009E5255">
        <w:t xml:space="preserve"> within </w:t>
      </w:r>
      <w:r w:rsidR="00524CB8" w:rsidRPr="009E5255">
        <w:t>its</w:t>
      </w:r>
      <w:r w:rsidR="00327918" w:rsidRPr="009E5255">
        <w:t xml:space="preserve"> expiry date)</w:t>
      </w:r>
      <w:r w:rsidR="0048472F" w:rsidRPr="009E5255">
        <w:t xml:space="preserve">.  </w:t>
      </w:r>
      <w:r w:rsidR="00327918" w:rsidRPr="009E5255">
        <w:t xml:space="preserve">If </w:t>
      </w:r>
      <w:r w:rsidR="00524CB8" w:rsidRPr="009E5255">
        <w:t>a discarded</w:t>
      </w:r>
      <w:r w:rsidR="00327918" w:rsidRPr="009E5255">
        <w:t xml:space="preserve"> </w:t>
      </w:r>
      <w:r w:rsidR="00524CB8" w:rsidRPr="009E5255">
        <w:t>infusion</w:t>
      </w:r>
      <w:r w:rsidR="00327918" w:rsidRPr="009E5255">
        <w:t xml:space="preserve"> was compounded ‘in good faith’ then the original preparation </w:t>
      </w:r>
      <w:r w:rsidR="00524CB8" w:rsidRPr="009E5255">
        <w:t>may</w:t>
      </w:r>
      <w:r w:rsidR="00327918" w:rsidRPr="009E5255">
        <w:t xml:space="preserve"> still be claimed on the PBS</w:t>
      </w:r>
      <w:r w:rsidR="0048472F" w:rsidRPr="009E5255">
        <w:t xml:space="preserve">.  </w:t>
      </w:r>
      <w:r w:rsidR="00FD4B25" w:rsidRPr="009E5255">
        <w:t xml:space="preserve">If the </w:t>
      </w:r>
      <w:r w:rsidR="00524CB8" w:rsidRPr="009E5255">
        <w:t xml:space="preserve">infusion is reassigned, </w:t>
      </w:r>
      <w:r w:rsidR="00FD4B25" w:rsidRPr="009E5255">
        <w:t xml:space="preserve">the pharmacy </w:t>
      </w:r>
      <w:r w:rsidR="00524CB8" w:rsidRPr="009E5255">
        <w:t>may</w:t>
      </w:r>
      <w:r w:rsidR="00FD4B25" w:rsidRPr="009E5255">
        <w:t xml:space="preserve"> </w:t>
      </w:r>
      <w:r w:rsidR="00524CB8" w:rsidRPr="009E5255">
        <w:t xml:space="preserve">only </w:t>
      </w:r>
      <w:r w:rsidR="00FD4B25" w:rsidRPr="009E5255">
        <w:t>claim for</w:t>
      </w:r>
      <w:r w:rsidR="00073DDC" w:rsidRPr="009E5255">
        <w:t xml:space="preserve"> the </w:t>
      </w:r>
      <w:r w:rsidR="00524CB8" w:rsidRPr="009E5255">
        <w:t>new</w:t>
      </w:r>
      <w:r w:rsidR="00073DDC" w:rsidRPr="009E5255">
        <w:t xml:space="preserve"> patient</w:t>
      </w:r>
      <w:r w:rsidR="0048472F" w:rsidRPr="009E5255">
        <w:t xml:space="preserve">.  </w:t>
      </w:r>
      <w:r w:rsidR="00524CB8" w:rsidRPr="009E5255">
        <w:t>Avoiding claim</w:t>
      </w:r>
      <w:r w:rsidR="00E45B97" w:rsidRPr="009E5255">
        <w:t>s for discarded drug thus</w:t>
      </w:r>
      <w:r w:rsidR="00524CB8" w:rsidRPr="009E5255">
        <w:t xml:space="preserve"> </w:t>
      </w:r>
      <w:r w:rsidR="00E45B97" w:rsidRPr="009E5255">
        <w:t>represents</w:t>
      </w:r>
      <w:r w:rsidR="00524CB8" w:rsidRPr="009E5255">
        <w:t xml:space="preserve"> </w:t>
      </w:r>
      <w:r w:rsidR="00E45B97" w:rsidRPr="009E5255">
        <w:t xml:space="preserve">value to Government. </w:t>
      </w:r>
      <w:r w:rsidR="00666E27" w:rsidRPr="009E5255">
        <w:t xml:space="preserve"> </w:t>
      </w:r>
      <w:r w:rsidR="00524CB8" w:rsidRPr="009E5255">
        <w:t xml:space="preserve">Notwithstanding some mitigated costs of waste disposal, </w:t>
      </w:r>
      <w:r w:rsidR="00E45B97" w:rsidRPr="009E5255">
        <w:t xml:space="preserve">however, </w:t>
      </w:r>
      <w:r w:rsidR="00073DDC" w:rsidRPr="009E5255">
        <w:t xml:space="preserve">the labour </w:t>
      </w:r>
      <w:r w:rsidR="00E45B97" w:rsidRPr="009E5255">
        <w:t xml:space="preserve">and other costs </w:t>
      </w:r>
      <w:r w:rsidR="00073DDC" w:rsidRPr="009E5255">
        <w:t>involved in repurposing (including in some cases, transport</w:t>
      </w:r>
      <w:r w:rsidR="00E45B97" w:rsidRPr="009E5255">
        <w:t>ation</w:t>
      </w:r>
      <w:r w:rsidR="00073DDC" w:rsidRPr="009E5255">
        <w:t xml:space="preserve"> between hospitals to maximise potential for re-use</w:t>
      </w:r>
      <w:r w:rsidR="00F00459" w:rsidRPr="009E5255">
        <w:t xml:space="preserve">) </w:t>
      </w:r>
      <w:r w:rsidR="00AB5D9E" w:rsidRPr="009E5255">
        <w:t>are</w:t>
      </w:r>
      <w:r w:rsidR="00F00459" w:rsidRPr="009E5255">
        <w:t xml:space="preserve"> not remunerated</w:t>
      </w:r>
      <w:r w:rsidR="00E45B97" w:rsidRPr="009E5255">
        <w:t xml:space="preserve"> by the PBS</w:t>
      </w:r>
      <w:r w:rsidR="0048472F" w:rsidRPr="009E5255">
        <w:t xml:space="preserve">.  </w:t>
      </w:r>
    </w:p>
    <w:p w14:paraId="2EED96C0" w14:textId="3FA0D337" w:rsidR="00B059A0" w:rsidRPr="009E5255" w:rsidRDefault="002D22E5" w:rsidP="00B059A0">
      <w:r w:rsidRPr="009E5255">
        <w:t xml:space="preserve">As discussed in Section </w:t>
      </w:r>
      <w:r w:rsidRPr="009E5255">
        <w:fldChar w:fldCharType="begin"/>
      </w:r>
      <w:r w:rsidRPr="009E5255">
        <w:instrText xml:space="preserve"> REF _Ref93307678 \r \h </w:instrText>
      </w:r>
      <w:r w:rsidRPr="009E5255">
        <w:fldChar w:fldCharType="separate"/>
      </w:r>
      <w:r w:rsidR="000C766B">
        <w:rPr>
          <w:cs/>
        </w:rPr>
        <w:t>‎</w:t>
      </w:r>
      <w:r w:rsidR="000C766B">
        <w:t>4.1.2</w:t>
      </w:r>
      <w:r w:rsidRPr="009E5255">
        <w:fldChar w:fldCharType="end"/>
      </w:r>
      <w:r w:rsidRPr="009E5255">
        <w:t xml:space="preserve">, there is currently no explicit external financial incentive for pharmacies to repurpose doses.  </w:t>
      </w:r>
      <w:r w:rsidR="003C6806" w:rsidRPr="009E5255">
        <w:t xml:space="preserve">Representatives </w:t>
      </w:r>
      <w:r w:rsidR="004046CF" w:rsidRPr="009E5255">
        <w:t>of</w:t>
      </w:r>
      <w:r w:rsidR="003C6806" w:rsidRPr="009E5255">
        <w:t xml:space="preserve"> a hospital pharmacy and a group of </w:t>
      </w:r>
      <w:r w:rsidR="004046CF" w:rsidRPr="009E5255">
        <w:t>clinicians proposed</w:t>
      </w:r>
      <w:r w:rsidR="003C6806" w:rsidRPr="009E5255">
        <w:t xml:space="preserve"> </w:t>
      </w:r>
      <w:r w:rsidR="004046CF" w:rsidRPr="009E5255">
        <w:t>the introduction of a</w:t>
      </w:r>
      <w:r w:rsidR="003C6806" w:rsidRPr="009E5255">
        <w:t xml:space="preserve"> wastage code to reimburse pharmacies </w:t>
      </w:r>
      <w:r w:rsidR="00485B15" w:rsidRPr="009E5255">
        <w:t>for the</w:t>
      </w:r>
      <w:r w:rsidR="003C6806" w:rsidRPr="009E5255">
        <w:t xml:space="preserve"> </w:t>
      </w:r>
      <w:r w:rsidR="00B059A0" w:rsidRPr="009E5255">
        <w:t>repurpos</w:t>
      </w:r>
      <w:r w:rsidR="00485B15" w:rsidRPr="009E5255">
        <w:t>ing of</w:t>
      </w:r>
      <w:r w:rsidR="003C6806" w:rsidRPr="009E5255">
        <w:t xml:space="preserve"> drugs.  </w:t>
      </w:r>
      <w:r w:rsidR="00485B15" w:rsidRPr="009E5255">
        <w:t>Such a</w:t>
      </w:r>
      <w:r w:rsidR="003C6806" w:rsidRPr="009E5255">
        <w:t xml:space="preserve"> code would </w:t>
      </w:r>
      <w:r w:rsidR="00B25254" w:rsidRPr="009E5255">
        <w:t xml:space="preserve">account for </w:t>
      </w:r>
      <w:r w:rsidR="003C6806" w:rsidRPr="009E5255">
        <w:t>administration costs and all other costs associated with drug</w:t>
      </w:r>
      <w:r w:rsidR="00B059A0" w:rsidRPr="009E5255">
        <w:t xml:space="preserve"> repurposing.</w:t>
      </w:r>
      <w:r w:rsidR="003C6806" w:rsidRPr="009E5255">
        <w:t xml:space="preserve">  </w:t>
      </w:r>
    </w:p>
    <w:tbl>
      <w:tblPr>
        <w:tblStyle w:val="TableGrid"/>
        <w:tblW w:w="7602" w:type="dxa"/>
        <w:tblInd w:w="1413" w:type="dxa"/>
        <w:tblLayout w:type="fixed"/>
        <w:tblLook w:val="06A0" w:firstRow="1" w:lastRow="0" w:firstColumn="1" w:lastColumn="0" w:noHBand="1" w:noVBand="1"/>
      </w:tblPr>
      <w:tblGrid>
        <w:gridCol w:w="7602"/>
      </w:tblGrid>
      <w:tr w:rsidR="00B059A0" w:rsidRPr="009E5255" w14:paraId="3A3254F6" w14:textId="77777777" w:rsidTr="000C0B17">
        <w:tc>
          <w:tcPr>
            <w:tcW w:w="7602" w:type="dxa"/>
          </w:tcPr>
          <w:p w14:paraId="6BBD1DF6" w14:textId="4670BB67" w:rsidR="00B059A0" w:rsidRPr="009E5255" w:rsidRDefault="00485B15" w:rsidP="000C0B17">
            <w:pPr>
              <w:rPr>
                <w:i/>
                <w:iCs/>
              </w:rPr>
            </w:pPr>
            <w:r w:rsidRPr="009E5255">
              <w:rPr>
                <w:i/>
                <w:iCs/>
              </w:rPr>
              <w:t>S</w:t>
            </w:r>
            <w:r w:rsidR="00B059A0" w:rsidRPr="009E5255">
              <w:rPr>
                <w:i/>
                <w:iCs/>
              </w:rPr>
              <w:t xml:space="preserve">ort of like a wastage incentive.  </w:t>
            </w:r>
            <w:r w:rsidRPr="009E5255">
              <w:rPr>
                <w:i/>
                <w:iCs/>
              </w:rPr>
              <w:t>S</w:t>
            </w:r>
            <w:r w:rsidR="00B059A0" w:rsidRPr="009E5255">
              <w:rPr>
                <w:i/>
                <w:iCs/>
              </w:rPr>
              <w:t>omehow you report your wastage</w:t>
            </w:r>
            <w:r w:rsidRPr="009E5255">
              <w:rPr>
                <w:i/>
                <w:iCs/>
              </w:rPr>
              <w:t>,</w:t>
            </w:r>
            <w:r w:rsidR="00B059A0" w:rsidRPr="009E5255">
              <w:rPr>
                <w:i/>
                <w:iCs/>
              </w:rPr>
              <w:t xml:space="preserve"> </w:t>
            </w:r>
            <w:r w:rsidRPr="009E5255">
              <w:rPr>
                <w:i/>
                <w:iCs/>
              </w:rPr>
              <w:t>a</w:t>
            </w:r>
            <w:r w:rsidR="00B059A0" w:rsidRPr="009E5255">
              <w:rPr>
                <w:i/>
                <w:iCs/>
              </w:rPr>
              <w:t xml:space="preserve">nd the lower you are, you get bracketed.  So if you have wastage between zero and 2%, </w:t>
            </w:r>
            <w:r w:rsidRPr="009E5255">
              <w:rPr>
                <w:i/>
                <w:iCs/>
              </w:rPr>
              <w:t xml:space="preserve">they </w:t>
            </w:r>
            <w:r w:rsidR="00B059A0" w:rsidRPr="009E5255">
              <w:rPr>
                <w:i/>
                <w:iCs/>
              </w:rPr>
              <w:t>will give you x amount</w:t>
            </w:r>
            <w:r w:rsidRPr="009E5255">
              <w:rPr>
                <w:i/>
                <w:iCs/>
              </w:rPr>
              <w:t>.  […] T</w:t>
            </w:r>
            <w:r w:rsidR="00B059A0" w:rsidRPr="009E5255">
              <w:rPr>
                <w:i/>
                <w:iCs/>
              </w:rPr>
              <w:t>here could be a wastage code that you could put through on your claiming.  And then maybe that doesn't reduce the amount of repeats available</w:t>
            </w:r>
            <w:r w:rsidRPr="009E5255">
              <w:rPr>
                <w:i/>
                <w:iCs/>
              </w:rPr>
              <w:t>—s</w:t>
            </w:r>
            <w:r w:rsidR="00B059A0" w:rsidRPr="009E5255">
              <w:rPr>
                <w:i/>
                <w:iCs/>
              </w:rPr>
              <w:t>o you're incentivised to document that wastage.</w:t>
            </w:r>
          </w:p>
          <w:p w14:paraId="51335AE1" w14:textId="6DD239C1" w:rsidR="00B059A0" w:rsidRPr="009E5255" w:rsidRDefault="00B059A0" w:rsidP="000C0B17">
            <w:pPr>
              <w:jc w:val="right"/>
              <w:rPr>
                <w:i/>
                <w:iCs/>
              </w:rPr>
            </w:pPr>
            <w:r w:rsidRPr="009E5255">
              <w:rPr>
                <w:i/>
                <w:iCs/>
              </w:rPr>
              <w:t xml:space="preserve"> -Hospital pharmacy</w:t>
            </w:r>
          </w:p>
        </w:tc>
      </w:tr>
    </w:tbl>
    <w:p w14:paraId="2A883F62" w14:textId="64D3454E" w:rsidR="003318B2" w:rsidRPr="009E5255" w:rsidRDefault="0048472F" w:rsidP="00783598">
      <w:r w:rsidRPr="009E5255">
        <w:t xml:space="preserve">  </w:t>
      </w:r>
    </w:p>
    <w:p w14:paraId="3664B685" w14:textId="58CB95BD" w:rsidR="00966510" w:rsidRPr="009E5255" w:rsidRDefault="00966510" w:rsidP="00CA5EF6">
      <w:pPr>
        <w:pStyle w:val="SubHead-NotNumbered"/>
        <w:rPr>
          <w:u w:val="single"/>
        </w:rPr>
      </w:pPr>
      <w:r w:rsidRPr="009E5255">
        <w:rPr>
          <w:u w:val="single"/>
        </w:rPr>
        <w:t>Additional fee</w:t>
      </w:r>
      <w:r w:rsidR="002B43C3" w:rsidRPr="009E5255">
        <w:rPr>
          <w:u w:val="single"/>
        </w:rPr>
        <w:t>s/</w:t>
      </w:r>
      <w:r w:rsidRPr="009E5255">
        <w:rPr>
          <w:u w:val="single"/>
        </w:rPr>
        <w:t>loadings</w:t>
      </w:r>
    </w:p>
    <w:p w14:paraId="30D85EFB" w14:textId="6CF1AB26" w:rsidR="00966510" w:rsidRPr="009E5255" w:rsidRDefault="002B43C3" w:rsidP="00783598">
      <w:r w:rsidRPr="009E5255">
        <w:t>Stakeholder submissions and consultations proposed</w:t>
      </w:r>
      <w:r w:rsidR="00966510" w:rsidRPr="009E5255">
        <w:t xml:space="preserve"> a number of additional fee</w:t>
      </w:r>
      <w:r w:rsidRPr="009E5255">
        <w:t>s/</w:t>
      </w:r>
      <w:r w:rsidR="00966510" w:rsidRPr="009E5255">
        <w:t>loadings:</w:t>
      </w:r>
    </w:p>
    <w:p w14:paraId="79DFCEF4" w14:textId="00D0934F" w:rsidR="003C6806" w:rsidRPr="009E5255" w:rsidRDefault="00495FF0" w:rsidP="005A2B78">
      <w:pPr>
        <w:pStyle w:val="ListParagraph"/>
        <w:rPr>
          <w:lang w:val="en-AU"/>
        </w:rPr>
      </w:pPr>
      <w:r w:rsidRPr="009E5255">
        <w:rPr>
          <w:lang w:val="en-AU"/>
        </w:rPr>
        <w:t>R</w:t>
      </w:r>
      <w:r w:rsidR="00B117E4" w:rsidRPr="009E5255">
        <w:rPr>
          <w:lang w:val="en-AU"/>
        </w:rPr>
        <w:t>ural</w:t>
      </w:r>
      <w:r w:rsidRPr="009E5255">
        <w:rPr>
          <w:lang w:val="en-AU"/>
        </w:rPr>
        <w:t>/regional</w:t>
      </w:r>
      <w:r w:rsidR="00B117E4" w:rsidRPr="009E5255">
        <w:rPr>
          <w:lang w:val="en-AU"/>
        </w:rPr>
        <w:t xml:space="preserve"> loading </w:t>
      </w:r>
      <w:r w:rsidR="009874A1" w:rsidRPr="009E5255">
        <w:rPr>
          <w:lang w:val="en-AU"/>
        </w:rPr>
        <w:t xml:space="preserve">in </w:t>
      </w:r>
      <w:r w:rsidR="00B117E4" w:rsidRPr="009E5255">
        <w:rPr>
          <w:lang w:val="en-AU"/>
        </w:rPr>
        <w:t>consider</w:t>
      </w:r>
      <w:r w:rsidR="009874A1" w:rsidRPr="009E5255">
        <w:rPr>
          <w:lang w:val="en-AU"/>
        </w:rPr>
        <w:t xml:space="preserve">ation of </w:t>
      </w:r>
      <w:r w:rsidR="00B117E4" w:rsidRPr="009E5255">
        <w:rPr>
          <w:lang w:val="en-AU"/>
        </w:rPr>
        <w:t xml:space="preserve">the </w:t>
      </w:r>
      <w:r w:rsidRPr="009E5255">
        <w:rPr>
          <w:lang w:val="en-AU"/>
        </w:rPr>
        <w:t xml:space="preserve">purported </w:t>
      </w:r>
      <w:r w:rsidR="00B117E4" w:rsidRPr="009E5255">
        <w:rPr>
          <w:lang w:val="en-AU"/>
        </w:rPr>
        <w:t>higher cost</w:t>
      </w:r>
      <w:r w:rsidRPr="009E5255">
        <w:rPr>
          <w:lang w:val="en-AU"/>
        </w:rPr>
        <w:t>s</w:t>
      </w:r>
      <w:r w:rsidR="00B117E4" w:rsidRPr="009E5255">
        <w:rPr>
          <w:lang w:val="en-AU"/>
        </w:rPr>
        <w:t xml:space="preserve"> </w:t>
      </w:r>
      <w:r w:rsidRPr="009E5255">
        <w:rPr>
          <w:lang w:val="en-AU"/>
        </w:rPr>
        <w:t xml:space="preserve">(on a </w:t>
      </w:r>
      <w:r w:rsidR="00B117E4" w:rsidRPr="009E5255">
        <w:rPr>
          <w:lang w:val="en-AU"/>
        </w:rPr>
        <w:t>per</w:t>
      </w:r>
      <w:r w:rsidRPr="009E5255">
        <w:rPr>
          <w:lang w:val="en-AU"/>
        </w:rPr>
        <w:t>-</w:t>
      </w:r>
      <w:r w:rsidR="00B117E4" w:rsidRPr="009E5255">
        <w:rPr>
          <w:lang w:val="en-AU"/>
        </w:rPr>
        <w:t>service</w:t>
      </w:r>
      <w:r w:rsidRPr="009E5255">
        <w:rPr>
          <w:lang w:val="en-AU"/>
        </w:rPr>
        <w:t xml:space="preserve"> basis)</w:t>
      </w:r>
      <w:r w:rsidR="00B117E4" w:rsidRPr="009E5255">
        <w:rPr>
          <w:lang w:val="en-AU"/>
        </w:rPr>
        <w:t xml:space="preserve"> </w:t>
      </w:r>
      <w:r w:rsidRPr="009E5255">
        <w:rPr>
          <w:lang w:val="en-AU"/>
        </w:rPr>
        <w:t>in non-metropolitan settings</w:t>
      </w:r>
      <w:r w:rsidR="0048472F" w:rsidRPr="009E5255">
        <w:rPr>
          <w:lang w:val="en-AU"/>
        </w:rPr>
        <w:t xml:space="preserve">.  </w:t>
      </w:r>
    </w:p>
    <w:p w14:paraId="786BDE38" w14:textId="209AF98A" w:rsidR="003C6806" w:rsidRPr="009E5255" w:rsidRDefault="00495FF0" w:rsidP="005A2B78">
      <w:pPr>
        <w:pStyle w:val="ListParagraph"/>
        <w:rPr>
          <w:lang w:val="en-AU"/>
        </w:rPr>
      </w:pPr>
      <w:r w:rsidRPr="009E5255">
        <w:rPr>
          <w:lang w:val="en-AU"/>
        </w:rPr>
        <w:t>P</w:t>
      </w:r>
      <w:r w:rsidR="009874A1" w:rsidRPr="009E5255">
        <w:rPr>
          <w:lang w:val="en-AU"/>
        </w:rPr>
        <w:t xml:space="preserve">harmacy services loading </w:t>
      </w:r>
      <w:r w:rsidR="00D87427" w:rsidRPr="009E5255">
        <w:rPr>
          <w:lang w:val="en-AU"/>
        </w:rPr>
        <w:t>for prescription checking</w:t>
      </w:r>
      <w:r w:rsidR="007240EA" w:rsidRPr="009E5255">
        <w:rPr>
          <w:lang w:val="en-AU"/>
        </w:rPr>
        <w:t>, clinical review, quality assurance and consumer education</w:t>
      </w:r>
      <w:r w:rsidR="009874A1" w:rsidRPr="009E5255">
        <w:rPr>
          <w:lang w:val="en-AU"/>
        </w:rPr>
        <w:t xml:space="preserve"> associated with dispensing cancer medicines</w:t>
      </w:r>
      <w:r w:rsidR="007240EA" w:rsidRPr="009E5255">
        <w:rPr>
          <w:lang w:val="en-AU"/>
        </w:rPr>
        <w:t>.</w:t>
      </w:r>
      <w:r w:rsidR="003C6806" w:rsidRPr="009E5255">
        <w:rPr>
          <w:lang w:val="en-AU"/>
        </w:rPr>
        <w:t xml:space="preserve">  </w:t>
      </w:r>
      <w:r w:rsidR="00251188" w:rsidRPr="009E5255">
        <w:rPr>
          <w:lang w:val="en-AU"/>
        </w:rPr>
        <w:t>It was noted by a</w:t>
      </w:r>
      <w:r w:rsidR="003C6806" w:rsidRPr="009E5255">
        <w:rPr>
          <w:lang w:val="en-AU"/>
        </w:rPr>
        <w:t xml:space="preserve"> representative from the PBAC that </w:t>
      </w:r>
      <w:r w:rsidR="00251188" w:rsidRPr="009E5255">
        <w:rPr>
          <w:lang w:val="en-AU"/>
        </w:rPr>
        <w:t>pharmacies</w:t>
      </w:r>
      <w:r w:rsidR="003C6806" w:rsidRPr="009E5255">
        <w:rPr>
          <w:lang w:val="en-AU"/>
        </w:rPr>
        <w:t xml:space="preserve"> are paid by </w:t>
      </w:r>
      <w:r w:rsidR="00712ECB" w:rsidRPr="009E5255">
        <w:rPr>
          <w:lang w:val="en-AU"/>
        </w:rPr>
        <w:t>s</w:t>
      </w:r>
      <w:r w:rsidR="003C6806" w:rsidRPr="009E5255">
        <w:rPr>
          <w:lang w:val="en-AU"/>
        </w:rPr>
        <w:t xml:space="preserve">tate and </w:t>
      </w:r>
      <w:r w:rsidR="00712ECB" w:rsidRPr="009E5255">
        <w:rPr>
          <w:lang w:val="en-AU"/>
        </w:rPr>
        <w:t>t</w:t>
      </w:r>
      <w:r w:rsidR="003C6806" w:rsidRPr="009E5255">
        <w:rPr>
          <w:lang w:val="en-AU"/>
        </w:rPr>
        <w:t>erritor</w:t>
      </w:r>
      <w:r w:rsidR="00712ECB" w:rsidRPr="009E5255">
        <w:rPr>
          <w:lang w:val="en-AU"/>
        </w:rPr>
        <w:t xml:space="preserve">y governments </w:t>
      </w:r>
      <w:r w:rsidR="003C6806" w:rsidRPr="009E5255">
        <w:rPr>
          <w:lang w:val="en-AU"/>
        </w:rPr>
        <w:t xml:space="preserve">for the work they do as staff and that </w:t>
      </w:r>
      <w:r w:rsidR="00E17F8B" w:rsidRPr="009E5255">
        <w:rPr>
          <w:lang w:val="en-AU"/>
        </w:rPr>
        <w:t>Government</w:t>
      </w:r>
      <w:r w:rsidR="003C6806" w:rsidRPr="009E5255">
        <w:rPr>
          <w:lang w:val="en-AU"/>
        </w:rPr>
        <w:t xml:space="preserve"> </w:t>
      </w:r>
      <w:r w:rsidR="00251188" w:rsidRPr="009E5255">
        <w:rPr>
          <w:lang w:val="en-AU"/>
        </w:rPr>
        <w:t>is only responsible for the</w:t>
      </w:r>
      <w:r w:rsidR="003C6806" w:rsidRPr="009E5255">
        <w:rPr>
          <w:lang w:val="en-AU"/>
        </w:rPr>
        <w:t xml:space="preserve"> </w:t>
      </w:r>
      <w:r w:rsidR="00251188" w:rsidRPr="009E5255">
        <w:rPr>
          <w:lang w:val="en-AU"/>
        </w:rPr>
        <w:t>reimbursement of</w:t>
      </w:r>
      <w:r w:rsidR="003C6806" w:rsidRPr="009E5255">
        <w:rPr>
          <w:lang w:val="en-AU"/>
        </w:rPr>
        <w:t xml:space="preserve"> medicines.</w:t>
      </w:r>
    </w:p>
    <w:p w14:paraId="49D2FBFD" w14:textId="4E9F031F" w:rsidR="003C6806" w:rsidRPr="009E5255" w:rsidRDefault="00B25254" w:rsidP="005A2B78">
      <w:pPr>
        <w:pStyle w:val="ListParagraph"/>
        <w:rPr>
          <w:lang w:val="en-AU"/>
        </w:rPr>
      </w:pPr>
      <w:r w:rsidRPr="009E5255">
        <w:rPr>
          <w:lang w:val="en-AU"/>
        </w:rPr>
        <w:t xml:space="preserve">Payment </w:t>
      </w:r>
      <w:r w:rsidR="006A3E3C" w:rsidRPr="009E5255">
        <w:rPr>
          <w:lang w:val="en-AU"/>
        </w:rPr>
        <w:t>for</w:t>
      </w:r>
      <w:r w:rsidR="00495FF0" w:rsidRPr="009E5255">
        <w:rPr>
          <w:lang w:val="en-AU"/>
        </w:rPr>
        <w:t xml:space="preserve"> the conduct of</w:t>
      </w:r>
      <w:r w:rsidR="006A3E3C" w:rsidRPr="009E5255">
        <w:rPr>
          <w:lang w:val="en-AU"/>
        </w:rPr>
        <w:t xml:space="preserve"> stability studies</w:t>
      </w:r>
      <w:r w:rsidR="00495FF0" w:rsidRPr="009E5255">
        <w:rPr>
          <w:lang w:val="en-AU"/>
        </w:rPr>
        <w:t>,</w:t>
      </w:r>
      <w:r w:rsidR="009E2FE5" w:rsidRPr="009E5255">
        <w:rPr>
          <w:lang w:val="en-AU"/>
        </w:rPr>
        <w:t xml:space="preserve"> </w:t>
      </w:r>
      <w:r w:rsidR="00C36D1D" w:rsidRPr="009E5255">
        <w:rPr>
          <w:lang w:val="en-AU"/>
        </w:rPr>
        <w:t xml:space="preserve">which are </w:t>
      </w:r>
      <w:r w:rsidR="00495FF0" w:rsidRPr="009E5255">
        <w:rPr>
          <w:lang w:val="en-AU"/>
        </w:rPr>
        <w:t xml:space="preserve">of </w:t>
      </w:r>
      <w:r w:rsidR="00C36D1D" w:rsidRPr="009E5255">
        <w:rPr>
          <w:lang w:val="en-AU"/>
        </w:rPr>
        <w:t xml:space="preserve">particular </w:t>
      </w:r>
      <w:r w:rsidR="00495FF0" w:rsidRPr="009E5255">
        <w:rPr>
          <w:lang w:val="en-AU"/>
        </w:rPr>
        <w:t>relevance to the delivery of cancer care in rural/regional</w:t>
      </w:r>
      <w:r w:rsidR="00C36D1D" w:rsidRPr="009E5255">
        <w:rPr>
          <w:lang w:val="en-AU"/>
        </w:rPr>
        <w:t xml:space="preserve"> settings</w:t>
      </w:r>
      <w:r w:rsidR="0048472F" w:rsidRPr="009E5255">
        <w:rPr>
          <w:lang w:val="en-AU"/>
        </w:rPr>
        <w:t xml:space="preserve">.  </w:t>
      </w:r>
      <w:r w:rsidR="003C6806" w:rsidRPr="009E5255">
        <w:rPr>
          <w:lang w:val="en-AU"/>
        </w:rPr>
        <w:t xml:space="preserve">It was noted by one </w:t>
      </w:r>
      <w:r w:rsidR="00040EB7" w:rsidRPr="009E5255">
        <w:rPr>
          <w:lang w:val="en-AU"/>
        </w:rPr>
        <w:t>TGA-licensed</w:t>
      </w:r>
      <w:r w:rsidR="003C6806" w:rsidRPr="009E5255">
        <w:rPr>
          <w:lang w:val="en-AU"/>
        </w:rPr>
        <w:t xml:space="preserve"> compounder that </w:t>
      </w:r>
      <w:r w:rsidR="00C513A0" w:rsidRPr="009E5255">
        <w:rPr>
          <w:lang w:val="en-AU"/>
        </w:rPr>
        <w:t>the</w:t>
      </w:r>
      <w:r w:rsidR="003C6806" w:rsidRPr="009E5255">
        <w:rPr>
          <w:lang w:val="en-AU"/>
        </w:rPr>
        <w:t xml:space="preserve"> TGA </w:t>
      </w:r>
      <w:r w:rsidR="00C513A0" w:rsidRPr="009E5255">
        <w:rPr>
          <w:lang w:val="en-AU"/>
        </w:rPr>
        <w:t xml:space="preserve">is undertaking a </w:t>
      </w:r>
      <w:r w:rsidR="003C6806" w:rsidRPr="009E5255">
        <w:rPr>
          <w:lang w:val="en-AU"/>
        </w:rPr>
        <w:t xml:space="preserve">review of guidelines </w:t>
      </w:r>
      <w:r w:rsidR="00C513A0" w:rsidRPr="009E5255">
        <w:rPr>
          <w:lang w:val="en-AU"/>
        </w:rPr>
        <w:t>concerning the</w:t>
      </w:r>
      <w:r w:rsidR="003C6806" w:rsidRPr="009E5255">
        <w:rPr>
          <w:lang w:val="en-AU"/>
        </w:rPr>
        <w:t xml:space="preserve"> assignment of extended expiry by </w:t>
      </w:r>
      <w:r w:rsidR="00C513A0" w:rsidRPr="009E5255">
        <w:rPr>
          <w:lang w:val="en-AU"/>
        </w:rPr>
        <w:t>TGA-</w:t>
      </w:r>
      <w:r w:rsidR="003C6806" w:rsidRPr="009E5255">
        <w:rPr>
          <w:lang w:val="en-AU"/>
        </w:rPr>
        <w:t>licen</w:t>
      </w:r>
      <w:r w:rsidRPr="009E5255">
        <w:rPr>
          <w:lang w:val="en-AU"/>
        </w:rPr>
        <w:t>s</w:t>
      </w:r>
      <w:r w:rsidR="003C6806" w:rsidRPr="009E5255">
        <w:rPr>
          <w:lang w:val="en-AU"/>
        </w:rPr>
        <w:t>ed compounders.   It was suggested that</w:t>
      </w:r>
      <w:r w:rsidR="00C513A0" w:rsidRPr="009E5255">
        <w:rPr>
          <w:lang w:val="en-AU"/>
        </w:rPr>
        <w:t xml:space="preserve"> should the TGA revise its guidelines to further constrain medicine expiry dates,</w:t>
      </w:r>
      <w:r w:rsidR="003C6806" w:rsidRPr="009E5255">
        <w:rPr>
          <w:lang w:val="en-AU"/>
        </w:rPr>
        <w:t xml:space="preserve"> additional remuneration </w:t>
      </w:r>
      <w:r w:rsidR="00C513A0" w:rsidRPr="009E5255">
        <w:rPr>
          <w:lang w:val="en-AU"/>
        </w:rPr>
        <w:t>would be</w:t>
      </w:r>
      <w:r w:rsidR="003C6806" w:rsidRPr="009E5255">
        <w:rPr>
          <w:lang w:val="en-AU"/>
        </w:rPr>
        <w:t xml:space="preserve"> required </w:t>
      </w:r>
      <w:r w:rsidR="00C513A0" w:rsidRPr="009E5255">
        <w:rPr>
          <w:lang w:val="en-AU"/>
        </w:rPr>
        <w:t>to off</w:t>
      </w:r>
      <w:r w:rsidRPr="009E5255">
        <w:rPr>
          <w:lang w:val="en-AU"/>
        </w:rPr>
        <w:t>s</w:t>
      </w:r>
      <w:r w:rsidR="00C513A0" w:rsidRPr="009E5255">
        <w:rPr>
          <w:lang w:val="en-AU"/>
        </w:rPr>
        <w:t xml:space="preserve">et higher logistics expenses associated with service delivery in non-metropolitan </w:t>
      </w:r>
      <w:r w:rsidR="00721A9E" w:rsidRPr="009E5255">
        <w:rPr>
          <w:lang w:val="en-AU"/>
        </w:rPr>
        <w:t>settings</w:t>
      </w:r>
      <w:r w:rsidR="003C6806" w:rsidRPr="009E5255">
        <w:rPr>
          <w:lang w:val="en-AU"/>
        </w:rPr>
        <w:t>.</w:t>
      </w:r>
    </w:p>
    <w:p w14:paraId="5C03C0E1" w14:textId="1C7738A9" w:rsidR="009874A1" w:rsidRPr="009E5255" w:rsidRDefault="00861890" w:rsidP="005A2B78">
      <w:pPr>
        <w:pStyle w:val="ListParagraph"/>
        <w:rPr>
          <w:lang w:val="en-AU"/>
        </w:rPr>
      </w:pPr>
      <w:r w:rsidRPr="009E5255">
        <w:rPr>
          <w:lang w:val="en-AU"/>
        </w:rPr>
        <w:t>‘</w:t>
      </w:r>
      <w:r w:rsidR="00AE17AC" w:rsidRPr="009E5255">
        <w:rPr>
          <w:lang w:val="en-AU"/>
        </w:rPr>
        <w:t>E</w:t>
      </w:r>
      <w:r w:rsidRPr="009E5255">
        <w:rPr>
          <w:lang w:val="en-AU"/>
        </w:rPr>
        <w:t xml:space="preserve">xemption code’ </w:t>
      </w:r>
      <w:r w:rsidR="009874A1" w:rsidRPr="009E5255">
        <w:rPr>
          <w:lang w:val="en-AU"/>
        </w:rPr>
        <w:t>to</w:t>
      </w:r>
      <w:r w:rsidRPr="009E5255">
        <w:rPr>
          <w:lang w:val="en-AU"/>
        </w:rPr>
        <w:t xml:space="preserve"> allow claiming of an EFC medicine </w:t>
      </w:r>
      <w:r w:rsidR="00AE17AC" w:rsidRPr="009E5255">
        <w:rPr>
          <w:lang w:val="en-AU"/>
        </w:rPr>
        <w:t>that was prepared</w:t>
      </w:r>
      <w:r w:rsidRPr="009E5255">
        <w:rPr>
          <w:lang w:val="en-AU"/>
        </w:rPr>
        <w:t xml:space="preserve"> for a patient but </w:t>
      </w:r>
      <w:r w:rsidR="00AE17AC" w:rsidRPr="009E5255">
        <w:rPr>
          <w:lang w:val="en-AU"/>
        </w:rPr>
        <w:t>not administered due to</w:t>
      </w:r>
      <w:r w:rsidRPr="009E5255">
        <w:rPr>
          <w:lang w:val="en-AU"/>
        </w:rPr>
        <w:t xml:space="preserve"> logistic</w:t>
      </w:r>
      <w:r w:rsidR="00AE17AC" w:rsidRPr="009E5255">
        <w:rPr>
          <w:lang w:val="en-AU"/>
        </w:rPr>
        <w:t>al</w:t>
      </w:r>
      <w:r w:rsidRPr="009E5255">
        <w:rPr>
          <w:lang w:val="en-AU"/>
        </w:rPr>
        <w:t xml:space="preserve"> delays</w:t>
      </w:r>
      <w:r w:rsidR="0048472F" w:rsidRPr="009E5255">
        <w:rPr>
          <w:lang w:val="en-AU"/>
        </w:rPr>
        <w:t xml:space="preserve">.  </w:t>
      </w:r>
      <w:r w:rsidR="009874A1" w:rsidRPr="009E5255">
        <w:rPr>
          <w:lang w:val="en-AU"/>
        </w:rPr>
        <w:t xml:space="preserve">It was proposed that provision of an exemption would </w:t>
      </w:r>
      <w:r w:rsidR="00AE17AC" w:rsidRPr="009E5255">
        <w:rPr>
          <w:lang w:val="en-AU"/>
        </w:rPr>
        <w:t>also be reflected in</w:t>
      </w:r>
      <w:r w:rsidR="009874A1" w:rsidRPr="009E5255">
        <w:rPr>
          <w:lang w:val="en-AU"/>
        </w:rPr>
        <w:t xml:space="preserve"> </w:t>
      </w:r>
      <w:r w:rsidR="00AE17AC" w:rsidRPr="009E5255">
        <w:rPr>
          <w:lang w:val="en-AU"/>
        </w:rPr>
        <w:t>the underlying script’s</w:t>
      </w:r>
      <w:r w:rsidR="009874A1" w:rsidRPr="009E5255">
        <w:rPr>
          <w:lang w:val="en-AU"/>
        </w:rPr>
        <w:t xml:space="preserve"> status as initial/repeat (since this would have implications for </w:t>
      </w:r>
      <w:r w:rsidR="0033060D" w:rsidRPr="009E5255">
        <w:rPr>
          <w:lang w:val="en-AU"/>
        </w:rPr>
        <w:t>the number of repeats available on a script</w:t>
      </w:r>
      <w:r w:rsidR="00F2610C" w:rsidRPr="009E5255">
        <w:rPr>
          <w:lang w:val="en-AU"/>
        </w:rPr>
        <w:t xml:space="preserve"> for subsequent treatments</w:t>
      </w:r>
      <w:r w:rsidR="009874A1" w:rsidRPr="009E5255">
        <w:rPr>
          <w:lang w:val="en-AU"/>
        </w:rPr>
        <w:t xml:space="preserve"> and also co-payments)</w:t>
      </w:r>
      <w:r w:rsidR="00F2610C" w:rsidRPr="009E5255">
        <w:rPr>
          <w:lang w:val="en-AU"/>
        </w:rPr>
        <w:t>.</w:t>
      </w:r>
      <w:r w:rsidR="009874A1" w:rsidRPr="009E5255">
        <w:rPr>
          <w:lang w:val="en-AU"/>
        </w:rPr>
        <w:t xml:space="preserve"> </w:t>
      </w:r>
    </w:p>
    <w:p w14:paraId="268A9579" w14:textId="3191D55C" w:rsidR="008109B5" w:rsidRPr="009E5255" w:rsidRDefault="009874A1" w:rsidP="005A2B78">
      <w:pPr>
        <w:pStyle w:val="ListParagraph"/>
        <w:rPr>
          <w:lang w:val="en-AU"/>
        </w:rPr>
      </w:pPr>
      <w:r w:rsidRPr="009E5255">
        <w:rPr>
          <w:lang w:val="en-AU"/>
        </w:rPr>
        <w:t>D</w:t>
      </w:r>
      <w:r w:rsidR="008361A1" w:rsidRPr="009E5255">
        <w:rPr>
          <w:lang w:val="en-AU"/>
        </w:rPr>
        <w:t>evice/container</w:t>
      </w:r>
      <w:r w:rsidRPr="009E5255">
        <w:rPr>
          <w:lang w:val="en-AU"/>
        </w:rPr>
        <w:t xml:space="preserve"> fees</w:t>
      </w:r>
      <w:r w:rsidR="008361A1" w:rsidRPr="009E5255">
        <w:rPr>
          <w:lang w:val="en-AU"/>
        </w:rPr>
        <w:t>,</w:t>
      </w:r>
      <w:r w:rsidRPr="009E5255">
        <w:rPr>
          <w:lang w:val="en-AU"/>
        </w:rPr>
        <w:t xml:space="preserve"> including</w:t>
      </w:r>
      <w:r w:rsidR="008361A1" w:rsidRPr="009E5255">
        <w:rPr>
          <w:lang w:val="en-AU"/>
        </w:rPr>
        <w:t xml:space="preserve"> increased or </w:t>
      </w:r>
      <w:r w:rsidR="00AE4B63" w:rsidRPr="009E5255">
        <w:rPr>
          <w:lang w:val="en-AU"/>
        </w:rPr>
        <w:t>additional</w:t>
      </w:r>
      <w:r w:rsidR="008361A1" w:rsidRPr="009E5255">
        <w:rPr>
          <w:lang w:val="en-AU"/>
        </w:rPr>
        <w:t xml:space="preserve"> fees for </w:t>
      </w:r>
      <w:r w:rsidR="00993B08" w:rsidRPr="009E5255">
        <w:rPr>
          <w:lang w:val="en-AU"/>
        </w:rPr>
        <w:t>CSTD</w:t>
      </w:r>
      <w:r w:rsidR="00AE4B63" w:rsidRPr="009E5255">
        <w:rPr>
          <w:lang w:val="en-AU"/>
        </w:rPr>
        <w:t>,</w:t>
      </w:r>
      <w:r w:rsidR="008361A1" w:rsidRPr="009E5255">
        <w:rPr>
          <w:lang w:val="en-AU"/>
        </w:rPr>
        <w:t xml:space="preserve"> which are expensive but are </w:t>
      </w:r>
      <w:r w:rsidR="008455BE" w:rsidRPr="009E5255">
        <w:rPr>
          <w:lang w:val="en-AU"/>
        </w:rPr>
        <w:t>a good option for maintaining sterility and stability of compounded products</w:t>
      </w:r>
      <w:r w:rsidR="0048472F" w:rsidRPr="009E5255">
        <w:rPr>
          <w:lang w:val="en-AU"/>
        </w:rPr>
        <w:t xml:space="preserve">.  </w:t>
      </w:r>
    </w:p>
    <w:p w14:paraId="768E7D29" w14:textId="53B3815A" w:rsidR="009874A1" w:rsidRPr="009E5255" w:rsidRDefault="00AE4B63" w:rsidP="005A2B78">
      <w:pPr>
        <w:pStyle w:val="ListParagraph"/>
        <w:rPr>
          <w:lang w:val="en-AU"/>
        </w:rPr>
      </w:pPr>
      <w:r w:rsidRPr="009E5255">
        <w:rPr>
          <w:lang w:val="en-AU"/>
        </w:rPr>
        <w:t>W</w:t>
      </w:r>
      <w:r w:rsidR="009874A1" w:rsidRPr="009E5255">
        <w:rPr>
          <w:lang w:val="en-AU"/>
        </w:rPr>
        <w:t xml:space="preserve">aste management fee for </w:t>
      </w:r>
      <w:r w:rsidRPr="009E5255">
        <w:rPr>
          <w:lang w:val="en-AU"/>
        </w:rPr>
        <w:t xml:space="preserve">the safe </w:t>
      </w:r>
      <w:r w:rsidR="009874A1" w:rsidRPr="009E5255">
        <w:rPr>
          <w:lang w:val="en-AU"/>
        </w:rPr>
        <w:t>disposal of cytotoxic drugs.</w:t>
      </w:r>
    </w:p>
    <w:p w14:paraId="5A35EC7C" w14:textId="45479DAB" w:rsidR="00644DC7" w:rsidRPr="009E5255" w:rsidRDefault="007C083F" w:rsidP="00783598">
      <w:r w:rsidRPr="009E5255">
        <w:t>Representatives of a</w:t>
      </w:r>
      <w:r w:rsidR="008109B5" w:rsidRPr="009E5255">
        <w:t xml:space="preserve"> </w:t>
      </w:r>
      <w:r w:rsidR="0078374D" w:rsidRPr="009E5255">
        <w:t>public</w:t>
      </w:r>
      <w:r w:rsidR="008109B5" w:rsidRPr="009E5255">
        <w:t xml:space="preserve"> </w:t>
      </w:r>
      <w:r w:rsidR="0078374D" w:rsidRPr="009E5255">
        <w:t>health service</w:t>
      </w:r>
      <w:r w:rsidR="008109B5" w:rsidRPr="009E5255">
        <w:t xml:space="preserve"> suggested reimbursement for </w:t>
      </w:r>
      <w:r w:rsidR="00B25254" w:rsidRPr="009E5255">
        <w:t xml:space="preserve">personal protective equipment </w:t>
      </w:r>
      <w:r w:rsidR="008109B5" w:rsidRPr="009E5255">
        <w:t xml:space="preserve">in the light of the current </w:t>
      </w:r>
      <w:r w:rsidR="0078374D" w:rsidRPr="009E5255">
        <w:t>Covid-19</w:t>
      </w:r>
      <w:r w:rsidR="008109B5" w:rsidRPr="009E5255">
        <w:t xml:space="preserve"> pandemic</w:t>
      </w:r>
      <w:r w:rsidR="0078374D" w:rsidRPr="009E5255">
        <w:t>,</w:t>
      </w:r>
      <w:r w:rsidR="008109B5" w:rsidRPr="009E5255">
        <w:t xml:space="preserve"> </w:t>
      </w:r>
      <w:r w:rsidR="0078374D" w:rsidRPr="009E5255">
        <w:t>though it</w:t>
      </w:r>
      <w:r w:rsidR="008109B5" w:rsidRPr="009E5255">
        <w:t xml:space="preserve"> was unclear how that was specifically relevant to </w:t>
      </w:r>
      <w:r w:rsidR="0078374D" w:rsidRPr="009E5255">
        <w:t xml:space="preserve">the </w:t>
      </w:r>
      <w:r w:rsidR="008109B5" w:rsidRPr="009E5255">
        <w:t xml:space="preserve">compounding of </w:t>
      </w:r>
      <w:r w:rsidR="003C6806" w:rsidRPr="009E5255">
        <w:t>cancer medicines</w:t>
      </w:r>
      <w:r w:rsidR="008109B5" w:rsidRPr="009E5255">
        <w:t>.</w:t>
      </w:r>
    </w:p>
    <w:p w14:paraId="33F864A1" w14:textId="09B14752" w:rsidR="00893A31" w:rsidRPr="009E5255" w:rsidRDefault="00992467" w:rsidP="005A2B78">
      <w:pPr>
        <w:pStyle w:val="Heading3"/>
      </w:pPr>
      <w:bookmarkStart w:id="323" w:name="_Toc89935697"/>
      <w:bookmarkStart w:id="324" w:name="_Ref92785607"/>
      <w:bookmarkStart w:id="325" w:name="_Ref93054079"/>
      <w:bookmarkStart w:id="326" w:name="_Toc144886258"/>
      <w:r w:rsidRPr="009E5255">
        <w:t xml:space="preserve">Addressing </w:t>
      </w:r>
      <w:r w:rsidR="00D8528A" w:rsidRPr="009E5255">
        <w:t>administrative burden</w:t>
      </w:r>
      <w:bookmarkEnd w:id="323"/>
      <w:bookmarkEnd w:id="324"/>
      <w:bookmarkEnd w:id="325"/>
      <w:bookmarkEnd w:id="326"/>
    </w:p>
    <w:p w14:paraId="46D9FAEB" w14:textId="1E0B8A62" w:rsidR="00603A92" w:rsidRPr="009E5255" w:rsidRDefault="00603A92" w:rsidP="00CA5EF6">
      <w:pPr>
        <w:pStyle w:val="SubHead-NotNumbered"/>
        <w:rPr>
          <w:u w:val="single"/>
        </w:rPr>
      </w:pPr>
      <w:r w:rsidRPr="009E5255">
        <w:rPr>
          <w:u w:val="single"/>
        </w:rPr>
        <w:t>PBS system</w:t>
      </w:r>
      <w:r w:rsidR="007F57A0" w:rsidRPr="009E5255">
        <w:rPr>
          <w:u w:val="single"/>
        </w:rPr>
        <w:t xml:space="preserve"> complexity</w:t>
      </w:r>
    </w:p>
    <w:p w14:paraId="49D6D467" w14:textId="0513230B" w:rsidR="00D8528A" w:rsidRPr="009E5255" w:rsidRDefault="00425D5E" w:rsidP="00783598">
      <w:r w:rsidRPr="009E5255">
        <w:t>Hospital and community pharmac</w:t>
      </w:r>
      <w:r w:rsidR="00E46F38" w:rsidRPr="009E5255">
        <w:t>i</w:t>
      </w:r>
      <w:r w:rsidR="00A27A28" w:rsidRPr="009E5255">
        <w:t>sts</w:t>
      </w:r>
      <w:r w:rsidR="000C72E9" w:rsidRPr="009E5255">
        <w:t xml:space="preserve">, as well as </w:t>
      </w:r>
      <w:r w:rsidR="00E46F38" w:rsidRPr="009E5255">
        <w:t>representatives</w:t>
      </w:r>
      <w:r w:rsidR="000C72E9" w:rsidRPr="009E5255">
        <w:t xml:space="preserve"> from pharmacy and clinical </w:t>
      </w:r>
      <w:r w:rsidR="00E46F38" w:rsidRPr="009E5255">
        <w:t>member</w:t>
      </w:r>
      <w:r w:rsidR="000C72E9" w:rsidRPr="009E5255">
        <w:t xml:space="preserve"> organisations</w:t>
      </w:r>
      <w:r w:rsidR="00E46F38" w:rsidRPr="009E5255">
        <w:t>,</w:t>
      </w:r>
      <w:r w:rsidR="000C72E9" w:rsidRPr="009E5255">
        <w:t xml:space="preserve"> </w:t>
      </w:r>
      <w:r w:rsidR="009D0C8B" w:rsidRPr="009E5255">
        <w:t>outlined the significant administrative burden imposed by current EFC arrangements</w:t>
      </w:r>
      <w:r w:rsidR="0048472F" w:rsidRPr="009E5255">
        <w:t xml:space="preserve">.  </w:t>
      </w:r>
      <w:r w:rsidR="00A27A28" w:rsidRPr="009E5255">
        <w:t>Representatives of two</w:t>
      </w:r>
      <w:r w:rsidR="00702C56" w:rsidRPr="009E5255">
        <w:t xml:space="preserve"> hospitals reported outsourcing script management</w:t>
      </w:r>
      <w:r w:rsidR="006C6075" w:rsidRPr="009E5255">
        <w:t xml:space="preserve"> to a third-party provider</w:t>
      </w:r>
      <w:r w:rsidR="00603A92" w:rsidRPr="009E5255">
        <w:t>, despite the associated costs of doing so</w:t>
      </w:r>
      <w:r w:rsidR="00702C56" w:rsidRPr="009E5255">
        <w:t>.</w:t>
      </w:r>
      <w:r w:rsidR="00C95240" w:rsidRPr="009E5255">
        <w:t xml:space="preserve">  One also cited administrative delays in claiming for reimbursement for unadministered doses compounded ‘in good faith</w:t>
      </w:r>
      <w:r w:rsidR="00D14362" w:rsidRPr="009E5255">
        <w:t>.</w:t>
      </w:r>
      <w:r w:rsidR="00C95240" w:rsidRPr="009E5255">
        <w:t xml:space="preserve">’  </w:t>
      </w:r>
    </w:p>
    <w:p w14:paraId="2372034F" w14:textId="16DE5959" w:rsidR="009D0C8B" w:rsidRPr="009E5255" w:rsidRDefault="00603A92" w:rsidP="00783598">
      <w:r w:rsidRPr="009E5255">
        <w:t>With respect to overall interaction</w:t>
      </w:r>
      <w:r w:rsidR="00941C40" w:rsidRPr="009E5255">
        <w:t>s</w:t>
      </w:r>
      <w:r w:rsidRPr="009E5255">
        <w:t xml:space="preserve"> with the system, stakeholders </w:t>
      </w:r>
      <w:r w:rsidR="0045141E" w:rsidRPr="009E5255">
        <w:t xml:space="preserve">frequently </w:t>
      </w:r>
      <w:r w:rsidRPr="009E5255">
        <w:t xml:space="preserve">noted that </w:t>
      </w:r>
      <w:r w:rsidR="00D964DA" w:rsidRPr="009E5255">
        <w:t xml:space="preserve">the PBS website </w:t>
      </w:r>
      <w:r w:rsidR="00982AD8" w:rsidRPr="009E5255">
        <w:t>is</w:t>
      </w:r>
      <w:r w:rsidR="00D964DA" w:rsidRPr="009E5255">
        <w:t xml:space="preserve"> ‘clunky’ and </w:t>
      </w:r>
      <w:r w:rsidR="00982AD8" w:rsidRPr="009E5255">
        <w:t xml:space="preserve">that it is often </w:t>
      </w:r>
      <w:r w:rsidR="00D964DA" w:rsidRPr="009E5255">
        <w:t xml:space="preserve">challenging to </w:t>
      </w:r>
      <w:r w:rsidR="0045141E" w:rsidRPr="009E5255">
        <w:t>identify the appropriate</w:t>
      </w:r>
      <w:r w:rsidR="00472120" w:rsidRPr="009E5255">
        <w:t xml:space="preserve"> code for </w:t>
      </w:r>
      <w:r w:rsidR="0045141E" w:rsidRPr="009E5255">
        <w:t xml:space="preserve">a given </w:t>
      </w:r>
      <w:r w:rsidR="00472120" w:rsidRPr="009E5255">
        <w:t>indication</w:t>
      </w:r>
      <w:r w:rsidR="0048472F" w:rsidRPr="009E5255">
        <w:t xml:space="preserve">. </w:t>
      </w:r>
      <w:r w:rsidR="00941C40" w:rsidRPr="009E5255">
        <w:t xml:space="preserve"> </w:t>
      </w:r>
      <w:r w:rsidR="009D0C8B" w:rsidRPr="009E5255">
        <w:t>Dual</w:t>
      </w:r>
      <w:r w:rsidR="00982AD8" w:rsidRPr="009E5255">
        <w:t>-</w:t>
      </w:r>
      <w:r w:rsidR="009D0C8B" w:rsidRPr="009E5255">
        <w:t>processing of PBS scripts (i.e</w:t>
      </w:r>
      <w:r w:rsidR="0048472F" w:rsidRPr="009E5255">
        <w:t>.</w:t>
      </w:r>
      <w:r w:rsidR="00982AD8" w:rsidRPr="009E5255">
        <w:t>,</w:t>
      </w:r>
      <w:r w:rsidR="0048472F" w:rsidRPr="009E5255">
        <w:t xml:space="preserve"> </w:t>
      </w:r>
      <w:r w:rsidR="009D0C8B" w:rsidRPr="009E5255">
        <w:t xml:space="preserve">requiring not only the medication ordering chart </w:t>
      </w:r>
      <w:r w:rsidR="006B5C13" w:rsidRPr="009E5255">
        <w:t>but also a specific PBS script) was</w:t>
      </w:r>
      <w:r w:rsidR="00982AD8" w:rsidRPr="009E5255">
        <w:t xml:space="preserve"> considered</w:t>
      </w:r>
      <w:r w:rsidR="006B5C13" w:rsidRPr="009E5255">
        <w:t xml:space="preserve"> time</w:t>
      </w:r>
      <w:r w:rsidR="00982AD8" w:rsidRPr="009E5255">
        <w:t>-</w:t>
      </w:r>
      <w:r w:rsidR="006B5C13" w:rsidRPr="009E5255">
        <w:t>consuming and wasteful</w:t>
      </w:r>
      <w:r w:rsidR="00CC0706" w:rsidRPr="009E5255">
        <w:t xml:space="preserve">, </w:t>
      </w:r>
      <w:r w:rsidR="00982AD8" w:rsidRPr="009E5255">
        <w:t xml:space="preserve">as was </w:t>
      </w:r>
      <w:r w:rsidR="00CC0706" w:rsidRPr="009E5255">
        <w:t>the requirement to store paper scripts</w:t>
      </w:r>
      <w:r w:rsidR="0048472F" w:rsidRPr="009E5255">
        <w:t xml:space="preserve">.  </w:t>
      </w:r>
      <w:r w:rsidR="00982AD8" w:rsidRPr="009E5255">
        <w:t>All contributors agreed</w:t>
      </w:r>
      <w:r w:rsidR="006B5C13" w:rsidRPr="009E5255">
        <w:t xml:space="preserve"> </w:t>
      </w:r>
      <w:r w:rsidR="00982AD8" w:rsidRPr="009E5255">
        <w:t xml:space="preserve">that utilisation of the </w:t>
      </w:r>
      <w:r w:rsidR="009836B2" w:rsidRPr="009E5255">
        <w:t>chemotherapy medication chart for claiming</w:t>
      </w:r>
      <w:r w:rsidRPr="009E5255">
        <w:t xml:space="preserve"> (</w:t>
      </w:r>
      <w:r w:rsidR="00982AD8" w:rsidRPr="009E5255">
        <w:t>fast-tracked in response to the Covid-19 pandemic</w:t>
      </w:r>
      <w:r w:rsidRPr="009E5255">
        <w:t xml:space="preserve">) </w:t>
      </w:r>
      <w:r w:rsidR="009836B2" w:rsidRPr="009E5255">
        <w:t xml:space="preserve">was </w:t>
      </w:r>
      <w:r w:rsidR="00986EF3" w:rsidRPr="009E5255">
        <w:t>sensible and effective</w:t>
      </w:r>
      <w:r w:rsidR="00982AD8" w:rsidRPr="009E5255">
        <w:t>, and</w:t>
      </w:r>
      <w:r w:rsidR="00986EF3" w:rsidRPr="009E5255">
        <w:t xml:space="preserve"> should be continued</w:t>
      </w:r>
      <w:r w:rsidRPr="009E5255">
        <w:t xml:space="preserve"> beyond the pandemic</w:t>
      </w:r>
      <w:r w:rsidR="00986EF3" w:rsidRPr="009E5255">
        <w:t>.</w:t>
      </w:r>
    </w:p>
    <w:p w14:paraId="731685E7" w14:textId="19EDFEEF" w:rsidR="00603A92" w:rsidRPr="009E5255" w:rsidRDefault="00E945A9" w:rsidP="00603A92">
      <w:r w:rsidRPr="009E5255">
        <w:t xml:space="preserve">The need for authority scripts (including written authority and phone authority) was </w:t>
      </w:r>
      <w:r w:rsidR="00BD75C0" w:rsidRPr="009E5255">
        <w:t xml:space="preserve">often </w:t>
      </w:r>
      <w:r w:rsidRPr="009E5255">
        <w:t xml:space="preserve">named as a </w:t>
      </w:r>
      <w:r w:rsidR="00BD75C0" w:rsidRPr="009E5255">
        <w:t>key</w:t>
      </w:r>
      <w:r w:rsidRPr="009E5255">
        <w:t xml:space="preserve"> administrative burden due to the time </w:t>
      </w:r>
      <w:r w:rsidR="00BD75C0" w:rsidRPr="009E5255">
        <w:t>required</w:t>
      </w:r>
      <w:r w:rsidRPr="009E5255">
        <w:t xml:space="preserve"> to obtain such authorities</w:t>
      </w:r>
      <w:r w:rsidR="0048472F" w:rsidRPr="009E5255">
        <w:t xml:space="preserve">.  </w:t>
      </w:r>
      <w:r w:rsidR="00A27A28" w:rsidRPr="009E5255">
        <w:t>C</w:t>
      </w:r>
      <w:r w:rsidR="00BD75C0" w:rsidRPr="009E5255">
        <w:t>linicians and pharmac</w:t>
      </w:r>
      <w:r w:rsidR="00A27A28" w:rsidRPr="009E5255">
        <w:t>ists consistently requested</w:t>
      </w:r>
      <w:r w:rsidR="000F5465" w:rsidRPr="009E5255">
        <w:t xml:space="preserve"> </w:t>
      </w:r>
      <w:r w:rsidR="00A27A28" w:rsidRPr="009E5255">
        <w:t>a</w:t>
      </w:r>
      <w:r w:rsidR="000F5465" w:rsidRPr="009E5255">
        <w:t xml:space="preserve"> move to streamlined authorities, or at the </w:t>
      </w:r>
      <w:r w:rsidR="00BD75C0" w:rsidRPr="009E5255">
        <w:t xml:space="preserve">very </w:t>
      </w:r>
      <w:r w:rsidR="000F5465" w:rsidRPr="009E5255">
        <w:t>least</w:t>
      </w:r>
      <w:r w:rsidR="00BD75C0" w:rsidRPr="009E5255">
        <w:t>,</w:t>
      </w:r>
      <w:r w:rsidR="000F5465" w:rsidRPr="009E5255">
        <w:t xml:space="preserve"> phone</w:t>
      </w:r>
      <w:r w:rsidR="00A27A28" w:rsidRPr="009E5255">
        <w:t>-based</w:t>
      </w:r>
      <w:r w:rsidR="000F5465" w:rsidRPr="009E5255">
        <w:t xml:space="preserve"> authorities</w:t>
      </w:r>
      <w:r w:rsidR="0048472F" w:rsidRPr="009E5255">
        <w:t xml:space="preserve">.  </w:t>
      </w:r>
      <w:r w:rsidR="00DA198F" w:rsidRPr="009E5255">
        <w:t>Additionally</w:t>
      </w:r>
      <w:r w:rsidR="00603A92" w:rsidRPr="009E5255">
        <w:t>,</w:t>
      </w:r>
      <w:r w:rsidR="00DA198F" w:rsidRPr="009E5255">
        <w:t xml:space="preserve"> the requirement to specify </w:t>
      </w:r>
      <w:r w:rsidR="00BD75C0" w:rsidRPr="009E5255">
        <w:t>a</w:t>
      </w:r>
      <w:r w:rsidR="00DA198F" w:rsidRPr="009E5255">
        <w:t xml:space="preserve"> patient</w:t>
      </w:r>
      <w:r w:rsidR="00BD75C0" w:rsidRPr="009E5255">
        <w:t>’s</w:t>
      </w:r>
      <w:r w:rsidR="00DA198F" w:rsidRPr="009E5255">
        <w:t xml:space="preserve"> </w:t>
      </w:r>
      <w:r w:rsidR="00BD75C0" w:rsidRPr="009E5255">
        <w:t xml:space="preserve">public/private status </w:t>
      </w:r>
      <w:r w:rsidR="00E73988" w:rsidRPr="009E5255">
        <w:t>was</w:t>
      </w:r>
      <w:r w:rsidR="00BD75C0" w:rsidRPr="009E5255">
        <w:t xml:space="preserve"> seen as</w:t>
      </w:r>
      <w:r w:rsidR="00E73988" w:rsidRPr="009E5255">
        <w:t xml:space="preserve"> challenging</w:t>
      </w:r>
      <w:r w:rsidR="00BD75C0" w:rsidRPr="009E5255">
        <w:t xml:space="preserve"> and often arbitrary,</w:t>
      </w:r>
      <w:r w:rsidR="00E73988" w:rsidRPr="009E5255">
        <w:t xml:space="preserve"> as patients move </w:t>
      </w:r>
      <w:r w:rsidR="00BD75C0" w:rsidRPr="009E5255">
        <w:t xml:space="preserve">frequently </w:t>
      </w:r>
      <w:r w:rsidR="00E73988" w:rsidRPr="009E5255">
        <w:t>between systems and settings, particularly in rural areas</w:t>
      </w:r>
      <w:r w:rsidR="0048472F" w:rsidRPr="009E5255">
        <w:t xml:space="preserve">.  </w:t>
      </w:r>
      <w:r w:rsidR="00BD75C0" w:rsidRPr="009E5255">
        <w:t>Harmonisation</w:t>
      </w:r>
      <w:r w:rsidR="00CC5DD1" w:rsidRPr="009E5255">
        <w:t xml:space="preserve"> of PBS codes across </w:t>
      </w:r>
      <w:r w:rsidR="00BD75C0" w:rsidRPr="009E5255">
        <w:t xml:space="preserve">the </w:t>
      </w:r>
      <w:r w:rsidR="00CC5DD1" w:rsidRPr="009E5255">
        <w:t>public and private systems was proposed.</w:t>
      </w:r>
    </w:p>
    <w:tbl>
      <w:tblPr>
        <w:tblStyle w:val="TableGrid"/>
        <w:tblW w:w="0" w:type="auto"/>
        <w:tblInd w:w="1412" w:type="dxa"/>
        <w:tblLook w:val="04A0" w:firstRow="1" w:lastRow="0" w:firstColumn="1" w:lastColumn="0" w:noHBand="0" w:noVBand="1"/>
      </w:tblPr>
      <w:tblGrid>
        <w:gridCol w:w="7599"/>
      </w:tblGrid>
      <w:tr w:rsidR="00603A92" w:rsidRPr="009E5255" w14:paraId="1AF1BE23" w14:textId="77777777" w:rsidTr="000C0B17">
        <w:tc>
          <w:tcPr>
            <w:tcW w:w="9011" w:type="dxa"/>
          </w:tcPr>
          <w:p w14:paraId="421BF32B" w14:textId="67789384" w:rsidR="00603A92" w:rsidRPr="009E5255" w:rsidRDefault="009B3054" w:rsidP="000C0B17">
            <w:pPr>
              <w:rPr>
                <w:i/>
                <w:iCs/>
              </w:rPr>
            </w:pPr>
            <w:r w:rsidRPr="009E5255">
              <w:rPr>
                <w:i/>
                <w:iCs/>
              </w:rPr>
              <w:t>The</w:t>
            </w:r>
            <w:r w:rsidR="00603A92" w:rsidRPr="009E5255">
              <w:rPr>
                <w:i/>
                <w:iCs/>
              </w:rPr>
              <w:t xml:space="preserve"> forms that you've got to upload for the new prescriptions</w:t>
            </w:r>
            <w:r w:rsidRPr="009E5255">
              <w:rPr>
                <w:i/>
                <w:iCs/>
              </w:rPr>
              <w:t>—</w:t>
            </w:r>
            <w:r w:rsidR="00603A92" w:rsidRPr="009E5255">
              <w:rPr>
                <w:i/>
                <w:iCs/>
              </w:rPr>
              <w:t>they can be quite time</w:t>
            </w:r>
            <w:r w:rsidRPr="009E5255">
              <w:rPr>
                <w:i/>
                <w:iCs/>
              </w:rPr>
              <w:t>-</w:t>
            </w:r>
            <w:r w:rsidR="00603A92" w:rsidRPr="009E5255">
              <w:rPr>
                <w:i/>
                <w:iCs/>
              </w:rPr>
              <w:t>consuming.  I'm not sure how else they can get around it</w:t>
            </w:r>
            <w:r w:rsidRPr="009E5255">
              <w:rPr>
                <w:i/>
                <w:iCs/>
              </w:rPr>
              <w:t>,</w:t>
            </w:r>
            <w:r w:rsidR="00603A92" w:rsidRPr="009E5255">
              <w:rPr>
                <w:i/>
                <w:iCs/>
              </w:rPr>
              <w:t xml:space="preserve"> but</w:t>
            </w:r>
            <w:r w:rsidRPr="009E5255">
              <w:rPr>
                <w:i/>
                <w:iCs/>
              </w:rPr>
              <w:t xml:space="preserve"> i</w:t>
            </w:r>
            <w:r w:rsidR="00603A92" w:rsidRPr="009E5255">
              <w:rPr>
                <w:i/>
                <w:iCs/>
              </w:rPr>
              <w:t>t seems like some of the prostate cancer drugs</w:t>
            </w:r>
            <w:r w:rsidRPr="009E5255">
              <w:rPr>
                <w:i/>
                <w:iCs/>
              </w:rPr>
              <w:t>,</w:t>
            </w:r>
            <w:r w:rsidR="00603A92" w:rsidRPr="009E5255">
              <w:rPr>
                <w:i/>
                <w:iCs/>
              </w:rPr>
              <w:t xml:space="preserve"> like abiraterone</w:t>
            </w:r>
            <w:r w:rsidRPr="009E5255">
              <w:rPr>
                <w:i/>
                <w:iCs/>
              </w:rPr>
              <w:t>—</w:t>
            </w:r>
            <w:r w:rsidR="00603A92" w:rsidRPr="009E5255">
              <w:rPr>
                <w:i/>
                <w:iCs/>
              </w:rPr>
              <w:t xml:space="preserve">you've got to call up.  And there's 10 questions and first, you have to now listen to the music.  They give you a nice speech that </w:t>
            </w:r>
            <w:r w:rsidRPr="009E5255">
              <w:rPr>
                <w:i/>
                <w:iCs/>
              </w:rPr>
              <w:t>due to Covid</w:t>
            </w:r>
            <w:r w:rsidR="00603A92" w:rsidRPr="009E5255">
              <w:rPr>
                <w:i/>
                <w:iCs/>
              </w:rPr>
              <w:t xml:space="preserve"> they're a bit slower than usual and then you wait, wait, wait, and </w:t>
            </w:r>
            <w:r w:rsidR="008B2910" w:rsidRPr="009E5255">
              <w:rPr>
                <w:i/>
                <w:iCs/>
              </w:rPr>
              <w:t>[…]</w:t>
            </w:r>
            <w:r w:rsidR="00603A92" w:rsidRPr="009E5255">
              <w:rPr>
                <w:i/>
                <w:iCs/>
              </w:rPr>
              <w:t xml:space="preserve"> it</w:t>
            </w:r>
            <w:r w:rsidR="008B2910" w:rsidRPr="009E5255">
              <w:rPr>
                <w:i/>
                <w:iCs/>
              </w:rPr>
              <w:t xml:space="preserve"> </w:t>
            </w:r>
            <w:r w:rsidR="00603A92" w:rsidRPr="009E5255">
              <w:rPr>
                <w:i/>
                <w:iCs/>
              </w:rPr>
              <w:t xml:space="preserve">can </w:t>
            </w:r>
            <w:r w:rsidR="008B2910" w:rsidRPr="009E5255">
              <w:rPr>
                <w:i/>
                <w:iCs/>
              </w:rPr>
              <w:t xml:space="preserve">often </w:t>
            </w:r>
            <w:r w:rsidR="00603A92" w:rsidRPr="009E5255">
              <w:rPr>
                <w:i/>
                <w:iCs/>
              </w:rPr>
              <w:t>be 10 minutes before we can complete the script.  And the next drug you do</w:t>
            </w:r>
            <w:r w:rsidR="008B2910" w:rsidRPr="009E5255">
              <w:rPr>
                <w:i/>
                <w:iCs/>
              </w:rPr>
              <w:t>—</w:t>
            </w:r>
            <w:r w:rsidR="00603A92" w:rsidRPr="009E5255">
              <w:rPr>
                <w:i/>
                <w:iCs/>
              </w:rPr>
              <w:t>a streamlined</w:t>
            </w:r>
            <w:r w:rsidR="008B2910" w:rsidRPr="009E5255">
              <w:rPr>
                <w:i/>
                <w:iCs/>
              </w:rPr>
              <w:t>—</w:t>
            </w:r>
            <w:r w:rsidR="00603A92" w:rsidRPr="009E5255">
              <w:rPr>
                <w:i/>
                <w:iCs/>
              </w:rPr>
              <w:t xml:space="preserve">takes you five seconds.  So why </w:t>
            </w:r>
            <w:r w:rsidR="008B2910" w:rsidRPr="009E5255">
              <w:rPr>
                <w:i/>
                <w:iCs/>
              </w:rPr>
              <w:t>is</w:t>
            </w:r>
            <w:r w:rsidR="00603A92" w:rsidRPr="009E5255">
              <w:rPr>
                <w:i/>
                <w:iCs/>
              </w:rPr>
              <w:t xml:space="preserve"> one streamlined </w:t>
            </w:r>
            <w:r w:rsidR="008B2910" w:rsidRPr="009E5255">
              <w:rPr>
                <w:i/>
                <w:iCs/>
              </w:rPr>
              <w:t xml:space="preserve">and </w:t>
            </w:r>
            <w:r w:rsidR="00603A92" w:rsidRPr="009E5255">
              <w:rPr>
                <w:i/>
                <w:iCs/>
              </w:rPr>
              <w:t>one's not</w:t>
            </w:r>
            <w:r w:rsidR="008B2910" w:rsidRPr="009E5255">
              <w:rPr>
                <w:i/>
                <w:iCs/>
              </w:rPr>
              <w:t>?</w:t>
            </w:r>
            <w:r w:rsidR="00603A92" w:rsidRPr="009E5255">
              <w:rPr>
                <w:i/>
                <w:iCs/>
              </w:rPr>
              <w:t xml:space="preserve">  </w:t>
            </w:r>
          </w:p>
          <w:p w14:paraId="454C8306" w14:textId="2646FFBB" w:rsidR="00603A92" w:rsidRPr="009E5255" w:rsidRDefault="008B2910" w:rsidP="000C0B17">
            <w:pPr>
              <w:jc w:val="right"/>
              <w:rPr>
                <w:i/>
                <w:iCs/>
              </w:rPr>
            </w:pPr>
            <w:r w:rsidRPr="009E5255">
              <w:rPr>
                <w:i/>
                <w:iCs/>
              </w:rPr>
              <w:t>-Clinician</w:t>
            </w:r>
          </w:p>
          <w:p w14:paraId="234B652F" w14:textId="045205C9" w:rsidR="00603A92" w:rsidRPr="009E5255" w:rsidRDefault="003B07A8" w:rsidP="000C0B17">
            <w:pPr>
              <w:rPr>
                <w:i/>
                <w:iCs/>
              </w:rPr>
            </w:pPr>
            <w:r w:rsidRPr="009E5255">
              <w:rPr>
                <w:i/>
                <w:iCs/>
              </w:rPr>
              <w:t>W</w:t>
            </w:r>
            <w:r w:rsidR="00603A92" w:rsidRPr="009E5255">
              <w:rPr>
                <w:i/>
                <w:iCs/>
              </w:rPr>
              <w:t xml:space="preserve">hen the pharmacy is dispensing Panadol and there's 10 item codes, they don't know </w:t>
            </w:r>
            <w:r w:rsidRPr="009E5255">
              <w:rPr>
                <w:i/>
                <w:iCs/>
              </w:rPr>
              <w:t>[if the patient has had that prescribed]</w:t>
            </w:r>
            <w:r w:rsidR="00603A92" w:rsidRPr="009E5255">
              <w:rPr>
                <w:i/>
                <w:iCs/>
              </w:rPr>
              <w:t xml:space="preserve"> because you have a sore head, a sore shoulder, sore knee</w:t>
            </w:r>
            <w:r w:rsidRPr="009E5255">
              <w:rPr>
                <w:i/>
                <w:iCs/>
              </w:rPr>
              <w:t>.</w:t>
            </w:r>
            <w:r w:rsidR="00603A92" w:rsidRPr="009E5255">
              <w:rPr>
                <w:i/>
                <w:iCs/>
              </w:rPr>
              <w:t xml:space="preserve"> </w:t>
            </w:r>
            <w:r w:rsidRPr="009E5255">
              <w:rPr>
                <w:i/>
                <w:iCs/>
              </w:rPr>
              <w:t xml:space="preserve"> S</w:t>
            </w:r>
            <w:r w:rsidR="00603A92" w:rsidRPr="009E5255">
              <w:rPr>
                <w:i/>
                <w:iCs/>
              </w:rPr>
              <w:t>o</w:t>
            </w:r>
            <w:r w:rsidR="00941C40" w:rsidRPr="009E5255">
              <w:rPr>
                <w:i/>
                <w:iCs/>
              </w:rPr>
              <w:t>,</w:t>
            </w:r>
            <w:r w:rsidR="00603A92" w:rsidRPr="009E5255">
              <w:rPr>
                <w:i/>
                <w:iCs/>
              </w:rPr>
              <w:t xml:space="preserve"> item code</w:t>
            </w:r>
            <w:r w:rsidRPr="009E5255">
              <w:rPr>
                <w:i/>
                <w:iCs/>
              </w:rPr>
              <w:t xml:space="preserve"> one, two, three—</w:t>
            </w:r>
            <w:r w:rsidR="00603A92" w:rsidRPr="009E5255">
              <w:rPr>
                <w:i/>
                <w:iCs/>
              </w:rPr>
              <w:t xml:space="preserve">they have to go through the list to pick and choose which </w:t>
            </w:r>
            <w:r w:rsidRPr="009E5255">
              <w:rPr>
                <w:i/>
                <w:iCs/>
              </w:rPr>
              <w:t>one</w:t>
            </w:r>
            <w:r w:rsidR="00603A92" w:rsidRPr="009E5255">
              <w:rPr>
                <w:i/>
                <w:iCs/>
              </w:rPr>
              <w:t xml:space="preserve"> out of the 10 they've got</w:t>
            </w:r>
            <w:r w:rsidRPr="009E5255">
              <w:rPr>
                <w:i/>
                <w:iCs/>
              </w:rPr>
              <w:t>.</w:t>
            </w:r>
            <w:r w:rsidR="00603A92" w:rsidRPr="009E5255">
              <w:rPr>
                <w:i/>
                <w:iCs/>
              </w:rPr>
              <w:t xml:space="preserve"> </w:t>
            </w:r>
            <w:r w:rsidRPr="009E5255">
              <w:rPr>
                <w:i/>
                <w:iCs/>
              </w:rPr>
              <w:t xml:space="preserve"> A</w:t>
            </w:r>
            <w:r w:rsidR="00603A92" w:rsidRPr="009E5255">
              <w:rPr>
                <w:i/>
                <w:iCs/>
              </w:rPr>
              <w:t>nd potentially, then they're getting warnings going</w:t>
            </w:r>
            <w:r w:rsidRPr="009E5255">
              <w:rPr>
                <w:i/>
                <w:iCs/>
              </w:rPr>
              <w:t>,</w:t>
            </w:r>
            <w:r w:rsidR="00603A92" w:rsidRPr="009E5255">
              <w:rPr>
                <w:i/>
                <w:iCs/>
              </w:rPr>
              <w:t xml:space="preserve"> ‘</w:t>
            </w:r>
            <w:r w:rsidRPr="009E5255">
              <w:rPr>
                <w:i/>
                <w:iCs/>
              </w:rPr>
              <w:t>N</w:t>
            </w:r>
            <w:r w:rsidR="008A004F">
              <w:rPr>
                <w:i/>
                <w:iCs/>
              </w:rPr>
              <w:t>o</w:t>
            </w:r>
            <w:r w:rsidR="00603A92" w:rsidRPr="009E5255">
              <w:rPr>
                <w:i/>
                <w:iCs/>
              </w:rPr>
              <w:t>p</w:t>
            </w:r>
            <w:r w:rsidR="008A004F">
              <w:rPr>
                <w:i/>
                <w:iCs/>
              </w:rPr>
              <w:t>e</w:t>
            </w:r>
            <w:r w:rsidRPr="009E5255">
              <w:rPr>
                <w:i/>
                <w:iCs/>
              </w:rPr>
              <w:t>—</w:t>
            </w:r>
            <w:r w:rsidR="00603A92" w:rsidRPr="009E5255">
              <w:rPr>
                <w:i/>
                <w:iCs/>
              </w:rPr>
              <w:t>that doesn't match the authority</w:t>
            </w:r>
            <w:r w:rsidR="00D14362" w:rsidRPr="009E5255">
              <w:rPr>
                <w:i/>
                <w:iCs/>
              </w:rPr>
              <w:t>.</w:t>
            </w:r>
            <w:r w:rsidR="00603A92" w:rsidRPr="009E5255">
              <w:rPr>
                <w:i/>
                <w:iCs/>
              </w:rPr>
              <w:t>’  Especially if there's different costs.  So, from a pharmacy perspective, this is leading to a lot of confusion.</w:t>
            </w:r>
          </w:p>
          <w:p w14:paraId="1E75740C" w14:textId="49C1CA4D" w:rsidR="00603A92" w:rsidRPr="009E5255" w:rsidRDefault="00603A92" w:rsidP="000C0B17">
            <w:pPr>
              <w:jc w:val="right"/>
              <w:rPr>
                <w:i/>
                <w:iCs/>
              </w:rPr>
            </w:pPr>
            <w:r w:rsidRPr="009E5255">
              <w:rPr>
                <w:i/>
                <w:iCs/>
              </w:rPr>
              <w:t xml:space="preserve">  </w:t>
            </w:r>
            <w:r w:rsidR="003B07A8" w:rsidRPr="009E5255">
              <w:rPr>
                <w:i/>
                <w:iCs/>
              </w:rPr>
              <w:t>-</w:t>
            </w:r>
            <w:r w:rsidRPr="009E5255">
              <w:rPr>
                <w:i/>
                <w:iCs/>
              </w:rPr>
              <w:t>Government</w:t>
            </w:r>
            <w:r w:rsidR="002E0C9D" w:rsidRPr="009E5255">
              <w:rPr>
                <w:i/>
                <w:iCs/>
              </w:rPr>
              <w:t xml:space="preserve"> </w:t>
            </w:r>
            <w:r w:rsidR="00C74EC4" w:rsidRPr="009E5255">
              <w:rPr>
                <w:i/>
                <w:iCs/>
              </w:rPr>
              <w:t>program</w:t>
            </w:r>
            <w:r w:rsidR="002E0C9D" w:rsidRPr="009E5255">
              <w:rPr>
                <w:i/>
                <w:iCs/>
              </w:rPr>
              <w:t xml:space="preserve"> administrator</w:t>
            </w:r>
            <w:r w:rsidRPr="009E5255">
              <w:rPr>
                <w:i/>
                <w:iCs/>
              </w:rPr>
              <w:t xml:space="preserve"> </w:t>
            </w:r>
          </w:p>
        </w:tc>
      </w:tr>
    </w:tbl>
    <w:p w14:paraId="47180D05" w14:textId="5FADA3D4" w:rsidR="00603A92" w:rsidRPr="009E5255" w:rsidRDefault="00603A92" w:rsidP="00603A92"/>
    <w:p w14:paraId="2372E2E5" w14:textId="1F3C2346" w:rsidR="00C57490" w:rsidRPr="009E5255" w:rsidRDefault="00C57490" w:rsidP="00603A92">
      <w:r w:rsidRPr="009E5255">
        <w:t xml:space="preserve">While </w:t>
      </w:r>
      <w:r w:rsidR="009067BE" w:rsidRPr="009E5255">
        <w:t>a number of stakeholders</w:t>
      </w:r>
      <w:r w:rsidRPr="009E5255">
        <w:t xml:space="preserve"> made reference to the </w:t>
      </w:r>
      <w:r w:rsidR="009067BE" w:rsidRPr="009E5255">
        <w:t xml:space="preserve">substantial </w:t>
      </w:r>
      <w:r w:rsidRPr="009E5255">
        <w:t xml:space="preserve">time </w:t>
      </w:r>
      <w:r w:rsidR="009067BE" w:rsidRPr="009E5255">
        <w:t>required</w:t>
      </w:r>
      <w:r w:rsidRPr="009E5255">
        <w:t xml:space="preserve"> to obtain authorisations, no specific solutions </w:t>
      </w:r>
      <w:r w:rsidR="009067BE" w:rsidRPr="009E5255">
        <w:t xml:space="preserve">were </w:t>
      </w:r>
      <w:r w:rsidRPr="009E5255">
        <w:t>proffered in this regard (</w:t>
      </w:r>
      <w:r w:rsidR="009067BE" w:rsidRPr="009E5255">
        <w:t>beyond</w:t>
      </w:r>
      <w:r w:rsidRPr="009E5255">
        <w:t xml:space="preserve"> the wholesale removal of authority requirements). </w:t>
      </w:r>
    </w:p>
    <w:p w14:paraId="22FA9A96" w14:textId="0B083D14" w:rsidR="0052176B" w:rsidRPr="009E5255" w:rsidRDefault="009409C3" w:rsidP="0052176B">
      <w:r w:rsidRPr="009E5255">
        <w:t>To simplify processes with respect to PBS item numbers writ-large</w:t>
      </w:r>
      <w:r w:rsidR="0052176B" w:rsidRPr="009E5255">
        <w:t xml:space="preserve">, </w:t>
      </w:r>
      <w:r w:rsidR="00E92B64" w:rsidRPr="009E5255">
        <w:t xml:space="preserve">representatives of </w:t>
      </w:r>
      <w:r w:rsidR="00941C40" w:rsidRPr="009E5255">
        <w:t>Government</w:t>
      </w:r>
      <w:r w:rsidR="0052176B" w:rsidRPr="009E5255">
        <w:t>, industry, clinicians and hospital pharmac</w:t>
      </w:r>
      <w:r w:rsidR="00E61D3E" w:rsidRPr="009E5255">
        <w:t>i</w:t>
      </w:r>
      <w:r w:rsidRPr="009E5255">
        <w:t>s</w:t>
      </w:r>
      <w:r w:rsidR="00941C40" w:rsidRPr="009E5255">
        <w:t>ts</w:t>
      </w:r>
      <w:r w:rsidR="00E61D3E" w:rsidRPr="009E5255">
        <w:t xml:space="preserve"> </w:t>
      </w:r>
      <w:r w:rsidR="0052176B" w:rsidRPr="009E5255">
        <w:t xml:space="preserve">recommended streamlined prescribing, </w:t>
      </w:r>
      <w:r w:rsidRPr="009E5255">
        <w:t xml:space="preserve">with </w:t>
      </w:r>
      <w:r w:rsidR="0052176B" w:rsidRPr="009E5255">
        <w:t xml:space="preserve">separate </w:t>
      </w:r>
      <w:r w:rsidR="00941C40" w:rsidRPr="009E5255">
        <w:t xml:space="preserve">coding </w:t>
      </w:r>
      <w:r w:rsidR="0052176B" w:rsidRPr="009E5255">
        <w:t>for drugs based on indication</w:t>
      </w:r>
      <w:r w:rsidRPr="009E5255">
        <w:t>,</w:t>
      </w:r>
      <w:r w:rsidR="0052176B" w:rsidRPr="009E5255">
        <w:t xml:space="preserve"> not place of dispensing.  Representatives from Services Australia noted</w:t>
      </w:r>
      <w:r w:rsidRPr="009E5255">
        <w:t>, however,</w:t>
      </w:r>
      <w:r w:rsidR="0052176B" w:rsidRPr="009E5255">
        <w:t xml:space="preserve"> that it </w:t>
      </w:r>
      <w:r w:rsidRPr="009E5255">
        <w:t>is</w:t>
      </w:r>
      <w:r w:rsidR="0052176B" w:rsidRPr="009E5255">
        <w:t xml:space="preserve"> difficult to make changes in the current IT system without </w:t>
      </w:r>
      <w:r w:rsidRPr="009E5255">
        <w:t xml:space="preserve">knock-on </w:t>
      </w:r>
      <w:r w:rsidR="00941C40" w:rsidRPr="009E5255">
        <w:t>e</w:t>
      </w:r>
      <w:r w:rsidR="0052176B" w:rsidRPr="009E5255">
        <w:t>ffect</w:t>
      </w:r>
      <w:r w:rsidRPr="009E5255">
        <w:t>s</w:t>
      </w:r>
      <w:r w:rsidR="0052176B" w:rsidRPr="009E5255">
        <w:t xml:space="preserve"> </w:t>
      </w:r>
      <w:r w:rsidRPr="009E5255">
        <w:t xml:space="preserve">for </w:t>
      </w:r>
      <w:r w:rsidR="0052176B" w:rsidRPr="009E5255">
        <w:t xml:space="preserve">other PBS items.  </w:t>
      </w:r>
      <w:r w:rsidRPr="009E5255">
        <w:t>T</w:t>
      </w:r>
      <w:r w:rsidR="0052176B" w:rsidRPr="009E5255">
        <w:t>he Department of Health</w:t>
      </w:r>
      <w:r w:rsidRPr="009E5255">
        <w:t>’s ongoing Data Distribution Project</w:t>
      </w:r>
      <w:r w:rsidR="0052176B" w:rsidRPr="009E5255">
        <w:t xml:space="preserve"> </w:t>
      </w:r>
      <w:r w:rsidRPr="009E5255">
        <w:t xml:space="preserve">was cited as a key step in resolving </w:t>
      </w:r>
      <w:r w:rsidR="0052176B" w:rsidRPr="009E5255">
        <w:t>cumbersome PBS</w:t>
      </w:r>
      <w:r w:rsidRPr="009E5255">
        <w:t>-</w:t>
      </w:r>
      <w:r w:rsidR="0052176B" w:rsidRPr="009E5255">
        <w:t>item</w:t>
      </w:r>
      <w:r w:rsidRPr="009E5255">
        <w:t xml:space="preserve"> </w:t>
      </w:r>
      <w:r w:rsidR="0052176B" w:rsidRPr="009E5255">
        <w:t>structure</w:t>
      </w:r>
      <w:r w:rsidRPr="009E5255">
        <w:t>s</w:t>
      </w:r>
      <w:r w:rsidR="0052176B" w:rsidRPr="009E5255">
        <w:t xml:space="preserve">.  A follow-up interview with a representative from the </w:t>
      </w:r>
      <w:r w:rsidRPr="009E5255">
        <w:t>Data Distribution Project</w:t>
      </w:r>
      <w:r w:rsidR="0052176B" w:rsidRPr="009E5255">
        <w:t xml:space="preserve"> confirmed </w:t>
      </w:r>
      <w:r w:rsidRPr="009E5255">
        <w:t xml:space="preserve">the aim of </w:t>
      </w:r>
      <w:r w:rsidR="00941C40" w:rsidRPr="009E5255">
        <w:t xml:space="preserve">the project in </w:t>
      </w:r>
      <w:r w:rsidRPr="009E5255">
        <w:t xml:space="preserve">simplifying the underlying </w:t>
      </w:r>
      <w:r w:rsidR="0052176B" w:rsidRPr="009E5255">
        <w:t>IT system</w:t>
      </w:r>
      <w:r w:rsidRPr="009E5255">
        <w:t>, to</w:t>
      </w:r>
      <w:r w:rsidR="0052176B" w:rsidRPr="009E5255">
        <w:t xml:space="preserve"> facilitate changes to MBS and PBS listings and </w:t>
      </w:r>
      <w:r w:rsidRPr="009E5255">
        <w:t xml:space="preserve">improve </w:t>
      </w:r>
      <w:r w:rsidR="0052176B" w:rsidRPr="009E5255">
        <w:t xml:space="preserve">access by end-users.  The </w:t>
      </w:r>
      <w:r w:rsidR="00941C40" w:rsidRPr="009E5255">
        <w:t xml:space="preserve">Data Distribution Project </w:t>
      </w:r>
      <w:r w:rsidR="0052176B" w:rsidRPr="009E5255">
        <w:t xml:space="preserve">is </w:t>
      </w:r>
      <w:r w:rsidR="00F70BD1" w:rsidRPr="009E5255">
        <w:t>slated</w:t>
      </w:r>
      <w:r w:rsidR="0052176B" w:rsidRPr="009E5255">
        <w:t xml:space="preserve"> to streamline all data associated with MBS and PBS listings</w:t>
      </w:r>
      <w:r w:rsidR="00F70BD1" w:rsidRPr="009E5255">
        <w:t>,</w:t>
      </w:r>
      <w:r w:rsidR="0052176B" w:rsidRPr="009E5255">
        <w:t xml:space="preserve"> especially from </w:t>
      </w:r>
      <w:r w:rsidR="006D7918" w:rsidRPr="009E5255">
        <w:t xml:space="preserve">the perspective of </w:t>
      </w:r>
      <w:r w:rsidR="0052176B" w:rsidRPr="009E5255">
        <w:t>Services Australia</w:t>
      </w:r>
      <w:r w:rsidR="00F70BD1" w:rsidRPr="009E5255">
        <w:t xml:space="preserve">, </w:t>
      </w:r>
      <w:r w:rsidR="00BB369E" w:rsidRPr="009E5255">
        <w:t xml:space="preserve">and </w:t>
      </w:r>
      <w:r w:rsidR="0052176B" w:rsidRPr="009E5255">
        <w:t>is expected to be fully operational in about four years' time.</w:t>
      </w:r>
    </w:p>
    <w:tbl>
      <w:tblPr>
        <w:tblStyle w:val="TableGrid"/>
        <w:tblW w:w="7602" w:type="dxa"/>
        <w:tblInd w:w="1413" w:type="dxa"/>
        <w:tblLayout w:type="fixed"/>
        <w:tblLook w:val="06A0" w:firstRow="1" w:lastRow="0" w:firstColumn="1" w:lastColumn="0" w:noHBand="1" w:noVBand="1"/>
      </w:tblPr>
      <w:tblGrid>
        <w:gridCol w:w="7602"/>
      </w:tblGrid>
      <w:tr w:rsidR="0052176B" w:rsidRPr="009E5255" w14:paraId="6BC79891" w14:textId="77777777" w:rsidTr="000C0B17">
        <w:tc>
          <w:tcPr>
            <w:tcW w:w="7602" w:type="dxa"/>
          </w:tcPr>
          <w:p w14:paraId="1238A675" w14:textId="33BB9E1F" w:rsidR="0052176B" w:rsidRPr="009E5255" w:rsidRDefault="0052176B" w:rsidP="00F70BD1">
            <w:pPr>
              <w:rPr>
                <w:i/>
                <w:iCs/>
              </w:rPr>
            </w:pPr>
            <w:r w:rsidRPr="009E5255">
              <w:rPr>
                <w:i/>
                <w:iCs/>
              </w:rPr>
              <w:t xml:space="preserve">The departments use codes to marry up different datasets behind the scenes. </w:t>
            </w:r>
            <w:r w:rsidR="00F70BD1" w:rsidRPr="009E5255">
              <w:rPr>
                <w:i/>
                <w:iCs/>
              </w:rPr>
              <w:t xml:space="preserve"> […]</w:t>
            </w:r>
            <w:r w:rsidRPr="009E5255">
              <w:rPr>
                <w:i/>
                <w:iCs/>
              </w:rPr>
              <w:t xml:space="preserve">  </w:t>
            </w:r>
            <w:r w:rsidR="00F70BD1" w:rsidRPr="009E5255">
              <w:rPr>
                <w:i/>
                <w:iCs/>
              </w:rPr>
              <w:t>T</w:t>
            </w:r>
            <w:r w:rsidRPr="009E5255">
              <w:rPr>
                <w:i/>
                <w:iCs/>
              </w:rPr>
              <w:t>he primary focus of this sub</w:t>
            </w:r>
            <w:r w:rsidR="00F70BD1" w:rsidRPr="009E5255">
              <w:rPr>
                <w:i/>
                <w:iCs/>
              </w:rPr>
              <w:t>-</w:t>
            </w:r>
            <w:r w:rsidRPr="009E5255">
              <w:rPr>
                <w:i/>
                <w:iCs/>
              </w:rPr>
              <w:t xml:space="preserve">project inside the program is to </w:t>
            </w:r>
            <w:r w:rsidR="00F70BD1" w:rsidRPr="009E5255">
              <w:rPr>
                <w:i/>
                <w:iCs/>
              </w:rPr>
              <w:t>g</w:t>
            </w:r>
            <w:r w:rsidRPr="009E5255">
              <w:rPr>
                <w:i/>
                <w:iCs/>
              </w:rPr>
              <w:t>et away from that clunky Excel, XML, dot</w:t>
            </w:r>
            <w:r w:rsidR="00F70BD1" w:rsidRPr="009E5255">
              <w:rPr>
                <w:i/>
                <w:iCs/>
              </w:rPr>
              <w:t>-</w:t>
            </w:r>
            <w:r w:rsidRPr="009E5255">
              <w:rPr>
                <w:i/>
                <w:iCs/>
              </w:rPr>
              <w:t xml:space="preserve">distribution method. </w:t>
            </w:r>
            <w:r w:rsidR="00F70BD1" w:rsidRPr="009E5255">
              <w:rPr>
                <w:i/>
                <w:iCs/>
              </w:rPr>
              <w:t xml:space="preserve"> </w:t>
            </w:r>
            <w:r w:rsidRPr="009E5255">
              <w:rPr>
                <w:i/>
                <w:iCs/>
              </w:rPr>
              <w:t>We're trying to build a system that's super flexible.</w:t>
            </w:r>
          </w:p>
          <w:p w14:paraId="2256820B" w14:textId="137ACFBF" w:rsidR="0052176B" w:rsidRPr="009E5255" w:rsidRDefault="0052176B" w:rsidP="000C0B17">
            <w:pPr>
              <w:jc w:val="right"/>
              <w:rPr>
                <w:i/>
                <w:iCs/>
              </w:rPr>
            </w:pPr>
            <w:r w:rsidRPr="009E5255">
              <w:rPr>
                <w:i/>
                <w:iCs/>
              </w:rPr>
              <w:t xml:space="preserve"> -</w:t>
            </w:r>
            <w:r w:rsidR="00CB4BA3" w:rsidRPr="009E5255">
              <w:rPr>
                <w:i/>
                <w:iCs/>
              </w:rPr>
              <w:t xml:space="preserve">Government </w:t>
            </w:r>
            <w:r w:rsidR="00051979" w:rsidRPr="009E5255">
              <w:rPr>
                <w:i/>
                <w:iCs/>
              </w:rPr>
              <w:t>IT</w:t>
            </w:r>
            <w:r w:rsidR="00CB4BA3" w:rsidRPr="009E5255">
              <w:rPr>
                <w:i/>
                <w:iCs/>
              </w:rPr>
              <w:t xml:space="preserve"> administrator</w:t>
            </w:r>
          </w:p>
        </w:tc>
      </w:tr>
    </w:tbl>
    <w:p w14:paraId="37610ECB" w14:textId="2F19093F" w:rsidR="0052176B" w:rsidRPr="009E5255" w:rsidRDefault="0052176B" w:rsidP="00603A92"/>
    <w:p w14:paraId="7E44A495" w14:textId="3293D843" w:rsidR="00603A92" w:rsidRPr="009E5255" w:rsidRDefault="00986472" w:rsidP="00CA5EF6">
      <w:pPr>
        <w:pStyle w:val="SubHead-NotNumbered"/>
        <w:rPr>
          <w:u w:val="single"/>
        </w:rPr>
      </w:pPr>
      <w:r w:rsidRPr="009E5255">
        <w:rPr>
          <w:u w:val="single"/>
        </w:rPr>
        <w:t xml:space="preserve">More </w:t>
      </w:r>
      <w:r w:rsidR="005C31AC" w:rsidRPr="009E5255">
        <w:rPr>
          <w:u w:val="single"/>
        </w:rPr>
        <w:t>f</w:t>
      </w:r>
      <w:r w:rsidRPr="009E5255">
        <w:rPr>
          <w:u w:val="single"/>
        </w:rPr>
        <w:t xml:space="preserve">lexible PBS </w:t>
      </w:r>
      <w:r w:rsidR="005C31AC" w:rsidRPr="009E5255">
        <w:rPr>
          <w:u w:val="single"/>
        </w:rPr>
        <w:t>r</w:t>
      </w:r>
      <w:r w:rsidRPr="009E5255">
        <w:rPr>
          <w:u w:val="single"/>
        </w:rPr>
        <w:t xml:space="preserve">estrictions </w:t>
      </w:r>
    </w:p>
    <w:p w14:paraId="1BE8270D" w14:textId="0988B445" w:rsidR="001C09A2" w:rsidRPr="009E5255" w:rsidRDefault="000E41DD" w:rsidP="00783598">
      <w:r w:rsidRPr="009E5255">
        <w:t>In response to the increasing number of overweight/obese patients—for whom a calculated dose may exceed the maximum quantity available on the PBS—a number of stakeholders proposed i</w:t>
      </w:r>
      <w:r w:rsidR="007E4109" w:rsidRPr="009E5255">
        <w:t>ncreasing</w:t>
      </w:r>
      <w:r w:rsidR="00B840C5" w:rsidRPr="009E5255">
        <w:t xml:space="preserve"> the allowable maximum quantity for </w:t>
      </w:r>
      <w:r w:rsidR="000B559A" w:rsidRPr="009E5255">
        <w:t>weight-based</w:t>
      </w:r>
      <w:r w:rsidR="00B840C5" w:rsidRPr="009E5255">
        <w:t xml:space="preserve"> dosing</w:t>
      </w:r>
      <w:r w:rsidRPr="009E5255">
        <w:t xml:space="preserve">.  </w:t>
      </w:r>
      <w:r w:rsidR="00F564CA" w:rsidRPr="009E5255">
        <w:t>One hospital pharmac</w:t>
      </w:r>
      <w:r w:rsidR="00A64B89" w:rsidRPr="009E5255">
        <w:t>ist</w:t>
      </w:r>
      <w:r w:rsidR="00F564CA" w:rsidRPr="009E5255">
        <w:t xml:space="preserve"> additionally recommended </w:t>
      </w:r>
      <w:r w:rsidRPr="009E5255">
        <w:t>uncapping</w:t>
      </w:r>
      <w:r w:rsidR="00F564CA" w:rsidRPr="009E5255">
        <w:t xml:space="preserve"> dose reductions for the same patient</w:t>
      </w:r>
      <w:r w:rsidR="0048472F" w:rsidRPr="009E5255">
        <w:t xml:space="preserve">.  </w:t>
      </w:r>
      <w:r w:rsidR="0009147D" w:rsidRPr="009E5255">
        <w:t xml:space="preserve">Currently, if the new dose </w:t>
      </w:r>
      <w:r w:rsidR="00986472" w:rsidRPr="009E5255">
        <w:t xml:space="preserve">varies by more </w:t>
      </w:r>
      <w:r w:rsidR="0009147D" w:rsidRPr="009E5255">
        <w:t>than 10% from the original script, a new script and/or approval is needed</w:t>
      </w:r>
      <w:r w:rsidRPr="009E5255">
        <w:t>,</w:t>
      </w:r>
      <w:r w:rsidR="003B7BA5" w:rsidRPr="009E5255">
        <w:t xml:space="preserve"> leading to increased administration, potentially increased </w:t>
      </w:r>
      <w:r w:rsidRPr="009E5255">
        <w:t xml:space="preserve">patient </w:t>
      </w:r>
      <w:r w:rsidR="0007364B" w:rsidRPr="009E5255">
        <w:t>co-payments</w:t>
      </w:r>
      <w:r w:rsidR="003B7BA5" w:rsidRPr="009E5255">
        <w:t xml:space="preserve">, and delays </w:t>
      </w:r>
      <w:r w:rsidRPr="009E5255">
        <w:t>to treatment whilst</w:t>
      </w:r>
      <w:r w:rsidR="003B7BA5" w:rsidRPr="009E5255">
        <w:t xml:space="preserve"> obtaining the new script.</w:t>
      </w:r>
    </w:p>
    <w:p w14:paraId="50C0F0EE" w14:textId="4625A42F" w:rsidR="000F427F" w:rsidRPr="009E5255" w:rsidRDefault="000E41DD" w:rsidP="00783598">
      <w:r w:rsidRPr="009E5255">
        <w:t>Regarding co-payments, a range of</w:t>
      </w:r>
      <w:r w:rsidR="000F427F" w:rsidRPr="009E5255">
        <w:t xml:space="preserve"> suggestions were made by </w:t>
      </w:r>
      <w:r w:rsidR="009F1D3D" w:rsidRPr="009E5255">
        <w:t>community and hospital pharmacies</w:t>
      </w:r>
      <w:r w:rsidR="002369A1" w:rsidRPr="009E5255">
        <w:t xml:space="preserve">, </w:t>
      </w:r>
      <w:r w:rsidRPr="009E5255">
        <w:t>and</w:t>
      </w:r>
      <w:r w:rsidR="002369A1" w:rsidRPr="009E5255">
        <w:t xml:space="preserve"> </w:t>
      </w:r>
      <w:r w:rsidRPr="009E5255">
        <w:t>clinician</w:t>
      </w:r>
      <w:r w:rsidR="002369A1" w:rsidRPr="009E5255">
        <w:t xml:space="preserve"> </w:t>
      </w:r>
      <w:r w:rsidRPr="009E5255">
        <w:t>member</w:t>
      </w:r>
      <w:r w:rsidR="002369A1" w:rsidRPr="009E5255">
        <w:t xml:space="preserve"> organisations</w:t>
      </w:r>
      <w:r w:rsidR="0048472F" w:rsidRPr="009E5255">
        <w:t xml:space="preserve">.  </w:t>
      </w:r>
      <w:r w:rsidR="009F1D3D" w:rsidRPr="009E5255">
        <w:t xml:space="preserve">Some suggested removing </w:t>
      </w:r>
      <w:r w:rsidRPr="009E5255">
        <w:t>co-payments</w:t>
      </w:r>
      <w:r w:rsidR="009F1D3D" w:rsidRPr="009E5255">
        <w:t xml:space="preserve"> </w:t>
      </w:r>
      <w:r w:rsidR="00C571DD" w:rsidRPr="009E5255">
        <w:t xml:space="preserve">for cancer medicines </w:t>
      </w:r>
      <w:r w:rsidR="009F1D3D" w:rsidRPr="009E5255">
        <w:t>altogether</w:t>
      </w:r>
      <w:r w:rsidRPr="009E5255">
        <w:t xml:space="preserve">; </w:t>
      </w:r>
      <w:r w:rsidR="009F1D3D" w:rsidRPr="009E5255">
        <w:t xml:space="preserve">others suggested </w:t>
      </w:r>
      <w:r w:rsidRPr="009E5255">
        <w:t xml:space="preserve">making </w:t>
      </w:r>
      <w:r w:rsidR="00C571DD" w:rsidRPr="009E5255">
        <w:t>any</w:t>
      </w:r>
      <w:r w:rsidR="009F1D3D" w:rsidRPr="009E5255">
        <w:t xml:space="preserve"> </w:t>
      </w:r>
      <w:r w:rsidR="00C571DD" w:rsidRPr="009E5255">
        <w:t xml:space="preserve">such </w:t>
      </w:r>
      <w:r w:rsidR="009F1D3D" w:rsidRPr="009E5255">
        <w:t>co-payments concessional.</w:t>
      </w:r>
    </w:p>
    <w:p w14:paraId="21A873AD" w14:textId="04ACF936" w:rsidR="00986472" w:rsidRPr="009E5255" w:rsidRDefault="00986472" w:rsidP="00CA5EF6">
      <w:pPr>
        <w:pStyle w:val="SubHead-NotNumbered"/>
        <w:rPr>
          <w:u w:val="single"/>
        </w:rPr>
      </w:pPr>
      <w:r w:rsidRPr="009E5255">
        <w:rPr>
          <w:u w:val="single"/>
        </w:rPr>
        <w:t>Hub</w:t>
      </w:r>
      <w:r w:rsidR="005C31AC" w:rsidRPr="009E5255">
        <w:rPr>
          <w:u w:val="single"/>
        </w:rPr>
        <w:t>-</w:t>
      </w:r>
      <w:r w:rsidRPr="009E5255">
        <w:rPr>
          <w:u w:val="single"/>
        </w:rPr>
        <w:t>and</w:t>
      </w:r>
      <w:r w:rsidR="005C31AC" w:rsidRPr="009E5255">
        <w:rPr>
          <w:u w:val="single"/>
        </w:rPr>
        <w:t>-</w:t>
      </w:r>
      <w:r w:rsidRPr="009E5255">
        <w:rPr>
          <w:u w:val="single"/>
        </w:rPr>
        <w:t>spoke</w:t>
      </w:r>
      <w:r w:rsidR="005C31AC" w:rsidRPr="009E5255">
        <w:rPr>
          <w:u w:val="single"/>
        </w:rPr>
        <w:t xml:space="preserve"> model for regional health services</w:t>
      </w:r>
    </w:p>
    <w:p w14:paraId="51F10752" w14:textId="1BC11606" w:rsidR="00C813A2" w:rsidRPr="009E5255" w:rsidRDefault="00A64B89" w:rsidP="00783598">
      <w:r w:rsidRPr="009E5255">
        <w:t xml:space="preserve">Representatives of a </w:t>
      </w:r>
      <w:r w:rsidR="00C813A2" w:rsidRPr="009E5255">
        <w:t xml:space="preserve">pharmacy </w:t>
      </w:r>
      <w:r w:rsidRPr="009E5255">
        <w:t>member</w:t>
      </w:r>
      <w:r w:rsidR="00C813A2" w:rsidRPr="009E5255">
        <w:t xml:space="preserve"> </w:t>
      </w:r>
      <w:r w:rsidR="00623FFF" w:rsidRPr="009E5255">
        <w:t>organisation</w:t>
      </w:r>
      <w:r w:rsidR="00C813A2" w:rsidRPr="009E5255">
        <w:t xml:space="preserve">, hospital pharmacy and </w:t>
      </w:r>
      <w:r w:rsidR="009E41BA" w:rsidRPr="009E5255">
        <w:t xml:space="preserve">Government </w:t>
      </w:r>
      <w:r w:rsidR="00A35A18" w:rsidRPr="009E5255">
        <w:t xml:space="preserve">recommended that consideration be given to developing ‘hub and spoke’ models </w:t>
      </w:r>
      <w:r w:rsidR="00C63FD1" w:rsidRPr="009E5255">
        <w:t xml:space="preserve">of cancer care—including compounding—in which </w:t>
      </w:r>
      <w:r w:rsidR="00A35A18" w:rsidRPr="009E5255">
        <w:t xml:space="preserve">larger </w:t>
      </w:r>
      <w:r w:rsidR="00C63FD1" w:rsidRPr="009E5255">
        <w:t xml:space="preserve">regional </w:t>
      </w:r>
      <w:r w:rsidR="00A35A18" w:rsidRPr="009E5255">
        <w:t xml:space="preserve">centres </w:t>
      </w:r>
      <w:r w:rsidR="00C63FD1" w:rsidRPr="009E5255">
        <w:t xml:space="preserve">are partnered </w:t>
      </w:r>
      <w:r w:rsidR="00A35A18" w:rsidRPr="009E5255">
        <w:t xml:space="preserve">with </w:t>
      </w:r>
      <w:r w:rsidR="00C63FD1" w:rsidRPr="009E5255">
        <w:t>smaller</w:t>
      </w:r>
      <w:r w:rsidR="00623FFF" w:rsidRPr="009E5255">
        <w:t xml:space="preserve"> </w:t>
      </w:r>
      <w:r w:rsidR="009E41BA" w:rsidRPr="009E5255">
        <w:t>satellite</w:t>
      </w:r>
      <w:r w:rsidR="00C63FD1" w:rsidRPr="009E5255">
        <w:t xml:space="preserve"> </w:t>
      </w:r>
      <w:r w:rsidR="00623FFF" w:rsidRPr="009E5255">
        <w:t>services for</w:t>
      </w:r>
      <w:r w:rsidR="00C63FD1" w:rsidRPr="009E5255">
        <w:t xml:space="preserve"> cancer care</w:t>
      </w:r>
      <w:r w:rsidR="00623FFF" w:rsidRPr="009E5255">
        <w:t xml:space="preserve"> delivery </w:t>
      </w:r>
      <w:r w:rsidR="00C63FD1" w:rsidRPr="009E5255">
        <w:t>in non-metropolitan areas</w:t>
      </w:r>
      <w:r w:rsidR="00623FFF" w:rsidRPr="009E5255">
        <w:t>.</w:t>
      </w:r>
      <w:r w:rsidR="00986472" w:rsidRPr="009E5255">
        <w:t xml:space="preserve"> </w:t>
      </w:r>
    </w:p>
    <w:tbl>
      <w:tblPr>
        <w:tblStyle w:val="TableGrid"/>
        <w:tblW w:w="7602" w:type="dxa"/>
        <w:tblInd w:w="1413" w:type="dxa"/>
        <w:tblLayout w:type="fixed"/>
        <w:tblLook w:val="06A0" w:firstRow="1" w:lastRow="0" w:firstColumn="1" w:lastColumn="0" w:noHBand="1" w:noVBand="1"/>
      </w:tblPr>
      <w:tblGrid>
        <w:gridCol w:w="7602"/>
      </w:tblGrid>
      <w:tr w:rsidR="01A4AB04" w:rsidRPr="009E5255" w14:paraId="46C5C6B1" w14:textId="77777777" w:rsidTr="00CA5EF6">
        <w:tc>
          <w:tcPr>
            <w:tcW w:w="7602" w:type="dxa"/>
          </w:tcPr>
          <w:p w14:paraId="29BFBDAB" w14:textId="272FF3CA" w:rsidR="008E54C4" w:rsidRPr="009E5255" w:rsidRDefault="00B331AC" w:rsidP="00783598">
            <w:pPr>
              <w:rPr>
                <w:i/>
                <w:iCs/>
              </w:rPr>
            </w:pPr>
            <w:r w:rsidRPr="009E5255">
              <w:rPr>
                <w:i/>
                <w:iCs/>
              </w:rPr>
              <w:t>I</w:t>
            </w:r>
            <w:r w:rsidR="1C8CB1BF" w:rsidRPr="009E5255">
              <w:rPr>
                <w:i/>
                <w:iCs/>
              </w:rPr>
              <w:t>t might be setting up regional hubs around where there's enough volume to sustain an on</w:t>
            </w:r>
            <w:r w:rsidR="008E54C4" w:rsidRPr="009E5255">
              <w:rPr>
                <w:i/>
                <w:iCs/>
              </w:rPr>
              <w:t>-</w:t>
            </w:r>
            <w:r w:rsidR="1C8CB1BF" w:rsidRPr="009E5255">
              <w:rPr>
                <w:i/>
                <w:iCs/>
              </w:rPr>
              <w:t>site provider.</w:t>
            </w:r>
          </w:p>
          <w:p w14:paraId="1A098DA1" w14:textId="75A85D9A" w:rsidR="1C8CB1BF" w:rsidRPr="009E5255" w:rsidRDefault="1C8CB1BF" w:rsidP="00CA5EF6">
            <w:pPr>
              <w:jc w:val="right"/>
              <w:rPr>
                <w:i/>
                <w:iCs/>
              </w:rPr>
            </w:pPr>
            <w:r w:rsidRPr="009E5255">
              <w:rPr>
                <w:i/>
                <w:iCs/>
              </w:rPr>
              <w:t xml:space="preserve"> -Hospital pharmacy</w:t>
            </w:r>
          </w:p>
          <w:p w14:paraId="24884DDC" w14:textId="501EE0EE" w:rsidR="008E54C4" w:rsidRPr="009E5255" w:rsidRDefault="00B0583A" w:rsidP="00783598">
            <w:pPr>
              <w:rPr>
                <w:i/>
                <w:iCs/>
              </w:rPr>
            </w:pPr>
            <w:r w:rsidRPr="009E5255">
              <w:rPr>
                <w:i/>
                <w:iCs/>
              </w:rPr>
              <w:t>W</w:t>
            </w:r>
            <w:r w:rsidR="5EE10FEC" w:rsidRPr="009E5255">
              <w:rPr>
                <w:i/>
                <w:iCs/>
              </w:rPr>
              <w:t xml:space="preserve">e've got two big hospitals within </w:t>
            </w:r>
            <w:r w:rsidR="00055C77" w:rsidRPr="009E5255">
              <w:rPr>
                <w:i/>
                <w:iCs/>
              </w:rPr>
              <w:t>[</w:t>
            </w:r>
            <w:r w:rsidRPr="009E5255">
              <w:rPr>
                <w:i/>
                <w:iCs/>
              </w:rPr>
              <w:t>our area</w:t>
            </w:r>
            <w:r w:rsidR="00FF56C7" w:rsidRPr="009E5255">
              <w:rPr>
                <w:i/>
                <w:iCs/>
              </w:rPr>
              <w:t>]</w:t>
            </w:r>
            <w:r w:rsidR="0048472F" w:rsidRPr="009E5255">
              <w:rPr>
                <w:i/>
                <w:iCs/>
              </w:rPr>
              <w:t xml:space="preserve">.  </w:t>
            </w:r>
            <w:r w:rsidR="008E54C4" w:rsidRPr="009E5255">
              <w:rPr>
                <w:i/>
                <w:iCs/>
              </w:rPr>
              <w:t>W</w:t>
            </w:r>
            <w:r w:rsidR="5EE10FEC" w:rsidRPr="009E5255">
              <w:rPr>
                <w:i/>
                <w:iCs/>
              </w:rPr>
              <w:t>e've got capacity to provide more specialist care at both those hospitals, to expand the service</w:t>
            </w:r>
            <w:r w:rsidR="00FF56C7" w:rsidRPr="009E5255">
              <w:rPr>
                <w:i/>
                <w:iCs/>
              </w:rPr>
              <w:t xml:space="preserve">, </w:t>
            </w:r>
            <w:r w:rsidR="5EE10FEC" w:rsidRPr="009E5255">
              <w:rPr>
                <w:i/>
                <w:iCs/>
              </w:rPr>
              <w:t>just for this area, because the population is growing here</w:t>
            </w:r>
            <w:r w:rsidR="0048472F" w:rsidRPr="009E5255">
              <w:rPr>
                <w:i/>
                <w:iCs/>
              </w:rPr>
              <w:t xml:space="preserve">.  </w:t>
            </w:r>
            <w:r w:rsidR="5EE10FEC" w:rsidRPr="009E5255">
              <w:rPr>
                <w:i/>
                <w:iCs/>
              </w:rPr>
              <w:t>But then also that would recruit and attract a broader base of specialist and train</w:t>
            </w:r>
            <w:r w:rsidR="00CA0372" w:rsidRPr="009E5255">
              <w:rPr>
                <w:i/>
                <w:iCs/>
              </w:rPr>
              <w:t>ed</w:t>
            </w:r>
            <w:r w:rsidR="5EE10FEC" w:rsidRPr="009E5255">
              <w:rPr>
                <w:i/>
                <w:iCs/>
              </w:rPr>
              <w:t xml:space="preserve"> staff, to then provide that hub</w:t>
            </w:r>
            <w:r w:rsidR="00FF56C7" w:rsidRPr="009E5255">
              <w:rPr>
                <w:i/>
                <w:iCs/>
              </w:rPr>
              <w:t>-</w:t>
            </w:r>
            <w:r w:rsidR="5EE10FEC" w:rsidRPr="009E5255">
              <w:rPr>
                <w:i/>
                <w:iCs/>
              </w:rPr>
              <w:t>and</w:t>
            </w:r>
            <w:r w:rsidR="00FF56C7" w:rsidRPr="009E5255">
              <w:rPr>
                <w:i/>
                <w:iCs/>
              </w:rPr>
              <w:t>-</w:t>
            </w:r>
            <w:r w:rsidR="5EE10FEC" w:rsidRPr="009E5255">
              <w:rPr>
                <w:i/>
                <w:iCs/>
              </w:rPr>
              <w:t>spoke model of training, upscaling mentoring, education</w:t>
            </w:r>
            <w:r w:rsidR="00FF56C7" w:rsidRPr="009E5255">
              <w:rPr>
                <w:i/>
                <w:iCs/>
              </w:rPr>
              <w:t>—</w:t>
            </w:r>
            <w:r w:rsidR="5EE10FEC" w:rsidRPr="009E5255">
              <w:rPr>
                <w:i/>
                <w:iCs/>
              </w:rPr>
              <w:t>all of that stuff</w:t>
            </w:r>
            <w:r w:rsidR="00FF56C7" w:rsidRPr="009E5255">
              <w:rPr>
                <w:i/>
                <w:iCs/>
              </w:rPr>
              <w:t>—</w:t>
            </w:r>
            <w:r w:rsidR="5EE10FEC" w:rsidRPr="009E5255">
              <w:rPr>
                <w:i/>
                <w:iCs/>
              </w:rPr>
              <w:t>to the regional areas</w:t>
            </w:r>
            <w:r w:rsidR="0048472F" w:rsidRPr="009E5255">
              <w:rPr>
                <w:i/>
                <w:iCs/>
              </w:rPr>
              <w:t xml:space="preserve">.  </w:t>
            </w:r>
            <w:r w:rsidR="00FF56C7" w:rsidRPr="009E5255">
              <w:rPr>
                <w:i/>
                <w:iCs/>
              </w:rPr>
              <w:t>C</w:t>
            </w:r>
            <w:r w:rsidR="5EE10FEC" w:rsidRPr="009E5255">
              <w:rPr>
                <w:i/>
                <w:iCs/>
              </w:rPr>
              <w:t xml:space="preserve">ertainly, you know, </w:t>
            </w:r>
            <w:r w:rsidR="00055C77" w:rsidRPr="009E5255">
              <w:rPr>
                <w:i/>
                <w:iCs/>
              </w:rPr>
              <w:t>[</w:t>
            </w:r>
            <w:r w:rsidR="00FF56C7" w:rsidRPr="009E5255">
              <w:rPr>
                <w:i/>
                <w:iCs/>
              </w:rPr>
              <w:t>we are</w:t>
            </w:r>
            <w:r w:rsidR="00055C77" w:rsidRPr="009E5255">
              <w:rPr>
                <w:i/>
                <w:iCs/>
              </w:rPr>
              <w:t xml:space="preserve">] </w:t>
            </w:r>
            <w:r w:rsidR="5EE10FEC" w:rsidRPr="009E5255">
              <w:rPr>
                <w:i/>
                <w:iCs/>
              </w:rPr>
              <w:t>expanding service from a cancer treatment perspective</w:t>
            </w:r>
            <w:r w:rsidR="00FF56C7" w:rsidRPr="009E5255">
              <w:rPr>
                <w:i/>
                <w:iCs/>
              </w:rPr>
              <w:t>—</w:t>
            </w:r>
            <w:r w:rsidR="5EE10FEC" w:rsidRPr="009E5255">
              <w:rPr>
                <w:i/>
                <w:iCs/>
              </w:rPr>
              <w:t xml:space="preserve">they started off with a small unit in the main hospital, and now we've got a specific </w:t>
            </w:r>
            <w:r w:rsidR="008E54C4" w:rsidRPr="009E5255">
              <w:rPr>
                <w:i/>
                <w:iCs/>
              </w:rPr>
              <w:t>c</w:t>
            </w:r>
            <w:r w:rsidR="5EE10FEC" w:rsidRPr="009E5255">
              <w:rPr>
                <w:i/>
                <w:iCs/>
              </w:rPr>
              <w:t xml:space="preserve">ancer </w:t>
            </w:r>
            <w:r w:rsidR="008E54C4" w:rsidRPr="009E5255">
              <w:rPr>
                <w:i/>
                <w:iCs/>
              </w:rPr>
              <w:t>c</w:t>
            </w:r>
            <w:r w:rsidR="5EE10FEC" w:rsidRPr="009E5255">
              <w:rPr>
                <w:i/>
                <w:iCs/>
              </w:rPr>
              <w:t>entr</w:t>
            </w:r>
            <w:r w:rsidR="008E54C4" w:rsidRPr="009E5255">
              <w:rPr>
                <w:i/>
                <w:iCs/>
              </w:rPr>
              <w:t>e</w:t>
            </w:r>
            <w:r w:rsidR="5EE10FEC" w:rsidRPr="009E5255">
              <w:rPr>
                <w:i/>
                <w:iCs/>
              </w:rPr>
              <w:t xml:space="preserve"> built</w:t>
            </w:r>
            <w:r w:rsidR="008E54C4" w:rsidRPr="009E5255">
              <w:rPr>
                <w:i/>
                <w:iCs/>
              </w:rPr>
              <w:t>.</w:t>
            </w:r>
            <w:r w:rsidR="00FF56C7" w:rsidRPr="009E5255">
              <w:rPr>
                <w:i/>
                <w:iCs/>
              </w:rPr>
              <w:t xml:space="preserve">  […]</w:t>
            </w:r>
            <w:r w:rsidR="0048472F" w:rsidRPr="009E5255">
              <w:rPr>
                <w:i/>
                <w:iCs/>
              </w:rPr>
              <w:t xml:space="preserve"> </w:t>
            </w:r>
            <w:r w:rsidR="5EE10FEC" w:rsidRPr="009E5255">
              <w:rPr>
                <w:i/>
                <w:iCs/>
              </w:rPr>
              <w:t>So the</w:t>
            </w:r>
            <w:r w:rsidR="008E54C4" w:rsidRPr="009E5255">
              <w:rPr>
                <w:i/>
                <w:iCs/>
              </w:rPr>
              <w:t>re</w:t>
            </w:r>
            <w:r w:rsidR="5EE10FEC" w:rsidRPr="009E5255">
              <w:rPr>
                <w:i/>
                <w:iCs/>
              </w:rPr>
              <w:t xml:space="preserve"> could be another hub from which services could be rolled out and expanded for the northern and western part of our area</w:t>
            </w:r>
            <w:r w:rsidR="0048472F" w:rsidRPr="009E5255">
              <w:rPr>
                <w:i/>
                <w:iCs/>
              </w:rPr>
              <w:t xml:space="preserve">.  </w:t>
            </w:r>
            <w:r w:rsidR="00FF56C7" w:rsidRPr="009E5255">
              <w:rPr>
                <w:i/>
                <w:iCs/>
              </w:rPr>
              <w:t>T</w:t>
            </w:r>
            <w:r w:rsidR="5EE10FEC" w:rsidRPr="009E5255">
              <w:rPr>
                <w:i/>
                <w:iCs/>
              </w:rPr>
              <w:t>here is definite scope for expansion and utili</w:t>
            </w:r>
            <w:r w:rsidR="008E54C4" w:rsidRPr="009E5255">
              <w:rPr>
                <w:i/>
                <w:iCs/>
              </w:rPr>
              <w:t>s</w:t>
            </w:r>
            <w:r w:rsidR="5EE10FEC" w:rsidRPr="009E5255">
              <w:rPr>
                <w:i/>
                <w:iCs/>
              </w:rPr>
              <w:t>ation of skills, but also being able to provide that level of sustainability</w:t>
            </w:r>
            <w:r w:rsidR="00FF56C7" w:rsidRPr="009E5255">
              <w:rPr>
                <w:i/>
                <w:iCs/>
              </w:rPr>
              <w:t>,</w:t>
            </w:r>
            <w:r w:rsidR="5EE10FEC" w:rsidRPr="009E5255">
              <w:rPr>
                <w:i/>
                <w:iCs/>
              </w:rPr>
              <w:t xml:space="preserve"> in terms of service.</w:t>
            </w:r>
          </w:p>
          <w:p w14:paraId="75180C58" w14:textId="31906C63" w:rsidR="58FEABAA" w:rsidRPr="009E5255" w:rsidRDefault="04F3FFD2" w:rsidP="00CA5EF6">
            <w:pPr>
              <w:jc w:val="right"/>
              <w:rPr>
                <w:i/>
                <w:iCs/>
              </w:rPr>
            </w:pPr>
            <w:r w:rsidRPr="009E5255">
              <w:rPr>
                <w:i/>
                <w:iCs/>
              </w:rPr>
              <w:t xml:space="preserve"> -</w:t>
            </w:r>
            <w:r w:rsidR="00D029C8" w:rsidRPr="009E5255">
              <w:rPr>
                <w:i/>
                <w:iCs/>
              </w:rPr>
              <w:t>Public health service</w:t>
            </w:r>
          </w:p>
          <w:p w14:paraId="389B0F6D" w14:textId="672989FA" w:rsidR="00055C77" w:rsidRPr="009E5255" w:rsidRDefault="04F3FFD2" w:rsidP="00783598">
            <w:pPr>
              <w:rPr>
                <w:i/>
                <w:iCs/>
              </w:rPr>
            </w:pPr>
            <w:r w:rsidRPr="009E5255">
              <w:rPr>
                <w:i/>
                <w:iCs/>
              </w:rPr>
              <w:t>I did some activity mapping over the last 10 years, and there were no dips in activity at all</w:t>
            </w:r>
            <w:r w:rsidR="0048472F" w:rsidRPr="009E5255">
              <w:rPr>
                <w:i/>
                <w:iCs/>
              </w:rPr>
              <w:t xml:space="preserve">. </w:t>
            </w:r>
            <w:r w:rsidRPr="009E5255">
              <w:rPr>
                <w:i/>
                <w:iCs/>
              </w:rPr>
              <w:t xml:space="preserve"> </w:t>
            </w:r>
            <w:r w:rsidR="00F159EB" w:rsidRPr="009E5255">
              <w:rPr>
                <w:i/>
                <w:iCs/>
              </w:rPr>
              <w:t>I</w:t>
            </w:r>
            <w:r w:rsidRPr="009E5255">
              <w:rPr>
                <w:i/>
                <w:iCs/>
              </w:rPr>
              <w:t>f you're starting a new unit, you would look at what the projected activity would be for that</w:t>
            </w:r>
            <w:r w:rsidR="00F159EB" w:rsidRPr="009E5255">
              <w:rPr>
                <w:i/>
                <w:iCs/>
              </w:rPr>
              <w:t xml:space="preserve"> </w:t>
            </w:r>
            <w:r w:rsidRPr="009E5255">
              <w:rPr>
                <w:i/>
                <w:iCs/>
              </w:rPr>
              <w:t>area</w:t>
            </w:r>
            <w:r w:rsidR="00F159EB" w:rsidRPr="009E5255">
              <w:rPr>
                <w:i/>
                <w:iCs/>
              </w:rPr>
              <w:t>.</w:t>
            </w:r>
            <w:r w:rsidRPr="009E5255">
              <w:rPr>
                <w:i/>
                <w:iCs/>
              </w:rPr>
              <w:t xml:space="preserve"> </w:t>
            </w:r>
            <w:r w:rsidR="00F159EB" w:rsidRPr="009E5255">
              <w:rPr>
                <w:i/>
                <w:iCs/>
              </w:rPr>
              <w:t xml:space="preserve"> W</w:t>
            </w:r>
            <w:r w:rsidRPr="009E5255">
              <w:rPr>
                <w:i/>
                <w:iCs/>
              </w:rPr>
              <w:t>e'll start with, you know, three chairs</w:t>
            </w:r>
            <w:r w:rsidR="00F159EB" w:rsidRPr="009E5255">
              <w:rPr>
                <w:i/>
                <w:iCs/>
              </w:rPr>
              <w:t>,</w:t>
            </w:r>
            <w:r w:rsidRPr="009E5255">
              <w:rPr>
                <w:i/>
                <w:iCs/>
              </w:rPr>
              <w:t xml:space="preserve"> three days a week, and then we'll allow for expansion once it's up and running</w:t>
            </w:r>
            <w:r w:rsidR="0048472F" w:rsidRPr="009E5255">
              <w:rPr>
                <w:i/>
                <w:iCs/>
              </w:rPr>
              <w:t>.</w:t>
            </w:r>
          </w:p>
          <w:p w14:paraId="597E648B" w14:textId="2E6D31FE" w:rsidR="04F3FFD2" w:rsidRPr="009E5255" w:rsidRDefault="0048472F" w:rsidP="00CA5EF6">
            <w:pPr>
              <w:jc w:val="right"/>
            </w:pPr>
            <w:r w:rsidRPr="009E5255">
              <w:rPr>
                <w:i/>
                <w:iCs/>
              </w:rPr>
              <w:t xml:space="preserve">  </w:t>
            </w:r>
            <w:r w:rsidR="04F3FFD2" w:rsidRPr="009E5255">
              <w:rPr>
                <w:i/>
                <w:iCs/>
              </w:rPr>
              <w:t>-</w:t>
            </w:r>
            <w:r w:rsidR="00F159EB" w:rsidRPr="009E5255">
              <w:rPr>
                <w:i/>
                <w:iCs/>
              </w:rPr>
              <w:t>Public health service</w:t>
            </w:r>
          </w:p>
        </w:tc>
      </w:tr>
    </w:tbl>
    <w:p w14:paraId="739F2B6C" w14:textId="77777777" w:rsidR="001B49C9" w:rsidRPr="009E5255" w:rsidRDefault="001B49C9" w:rsidP="00783598"/>
    <w:p w14:paraId="07C1EBBC" w14:textId="038773E8" w:rsidR="00CD3214" w:rsidRPr="009E5255" w:rsidRDefault="00C57490" w:rsidP="00783598">
      <w:r w:rsidRPr="009E5255">
        <w:t>H</w:t>
      </w:r>
      <w:r w:rsidR="7995988A" w:rsidRPr="009E5255">
        <w:t>ospital pharmac</w:t>
      </w:r>
      <w:r w:rsidR="00304D3E" w:rsidRPr="009E5255">
        <w:t>i</w:t>
      </w:r>
      <w:r w:rsidR="00A64B89" w:rsidRPr="009E5255">
        <w:t>sts</w:t>
      </w:r>
      <w:r w:rsidR="7995988A" w:rsidRPr="009E5255">
        <w:t xml:space="preserve"> emphasised the importance of establishing ‘hub</w:t>
      </w:r>
      <w:r w:rsidR="00304D3E" w:rsidRPr="009E5255">
        <w:t>-</w:t>
      </w:r>
      <w:r w:rsidR="7995988A" w:rsidRPr="009E5255">
        <w:t>and</w:t>
      </w:r>
      <w:r w:rsidR="00304D3E" w:rsidRPr="009E5255">
        <w:t>-</w:t>
      </w:r>
      <w:r w:rsidR="7995988A" w:rsidRPr="009E5255">
        <w:t>spoke’ models of cancer care to partner larger cancer centres in the delivery of cancer care</w:t>
      </w:r>
      <w:r w:rsidR="0048472F" w:rsidRPr="009E5255">
        <w:t xml:space="preserve">.  </w:t>
      </w:r>
      <w:r w:rsidR="7995988A" w:rsidRPr="009E5255">
        <w:t>These models of care adopt a clinical activity-based funding model</w:t>
      </w:r>
      <w:r w:rsidR="00304D3E" w:rsidRPr="009E5255">
        <w:t>,</w:t>
      </w:r>
      <w:r w:rsidR="7995988A" w:rsidRPr="009E5255">
        <w:t xml:space="preserve"> which </w:t>
      </w:r>
      <w:r w:rsidRPr="009E5255">
        <w:t xml:space="preserve">could </w:t>
      </w:r>
      <w:r w:rsidR="7995988A" w:rsidRPr="009E5255">
        <w:t xml:space="preserve">use PBS </w:t>
      </w:r>
      <w:r w:rsidRPr="009E5255">
        <w:t xml:space="preserve">funds </w:t>
      </w:r>
      <w:r w:rsidR="7995988A" w:rsidRPr="009E5255">
        <w:t>to enhance clinical services</w:t>
      </w:r>
      <w:r w:rsidR="0048472F" w:rsidRPr="009E5255">
        <w:t xml:space="preserve">.  </w:t>
      </w:r>
      <w:r w:rsidRPr="009E5255">
        <w:t>It was suggested that t</w:t>
      </w:r>
      <w:r w:rsidR="7995988A" w:rsidRPr="009E5255">
        <w:t>o ensure the sustainability of ‘hub</w:t>
      </w:r>
      <w:r w:rsidR="00304D3E" w:rsidRPr="009E5255">
        <w:t>-</w:t>
      </w:r>
      <w:r w:rsidR="7995988A" w:rsidRPr="009E5255">
        <w:t>and</w:t>
      </w:r>
      <w:r w:rsidR="00304D3E" w:rsidRPr="009E5255">
        <w:t>-</w:t>
      </w:r>
      <w:r w:rsidR="7995988A" w:rsidRPr="009E5255">
        <w:t>spoke’ centres, activity mapping be conducted before</w:t>
      </w:r>
      <w:r w:rsidR="00304D3E" w:rsidRPr="009E5255">
        <w:t xml:space="preserve">hand </w:t>
      </w:r>
      <w:r w:rsidR="7995988A" w:rsidRPr="009E5255">
        <w:t xml:space="preserve">to ascertain the number of cases likely to be seen in the </w:t>
      </w:r>
      <w:r w:rsidR="00304D3E" w:rsidRPr="009E5255">
        <w:t>area</w:t>
      </w:r>
      <w:r w:rsidR="0048472F" w:rsidRPr="009E5255">
        <w:t xml:space="preserve">.  </w:t>
      </w:r>
      <w:r w:rsidR="00D9218F" w:rsidRPr="009E5255">
        <w:t>However</w:t>
      </w:r>
      <w:r w:rsidRPr="009E5255">
        <w:t>,</w:t>
      </w:r>
      <w:r w:rsidR="00D9218F" w:rsidRPr="009E5255">
        <w:t xml:space="preserve"> it was also acknowledged that </w:t>
      </w:r>
      <w:r w:rsidR="00AB012D" w:rsidRPr="009E5255">
        <w:t>there may be challenges in such a model</w:t>
      </w:r>
      <w:r w:rsidR="00304D3E" w:rsidRPr="009E5255">
        <w:t>,</w:t>
      </w:r>
      <w:r w:rsidR="00AB012D" w:rsidRPr="009E5255">
        <w:t xml:space="preserve"> including </w:t>
      </w:r>
      <w:r w:rsidR="00304D3E" w:rsidRPr="009E5255">
        <w:t>the difficulty of</w:t>
      </w:r>
      <w:r w:rsidR="00AB012D" w:rsidRPr="009E5255">
        <w:t xml:space="preserve"> recruit</w:t>
      </w:r>
      <w:r w:rsidR="00304D3E" w:rsidRPr="009E5255">
        <w:t>ing and maintaining part-time</w:t>
      </w:r>
      <w:r w:rsidR="00AB012D" w:rsidRPr="009E5255">
        <w:t xml:space="preserve"> staff</w:t>
      </w:r>
      <w:r w:rsidR="005C21AF" w:rsidRPr="009E5255">
        <w:t xml:space="preserve">, </w:t>
      </w:r>
      <w:r w:rsidR="00AF081F" w:rsidRPr="009E5255">
        <w:t>and lacking</w:t>
      </w:r>
      <w:r w:rsidR="005C21AF" w:rsidRPr="009E5255">
        <w:t xml:space="preserve"> trained staff </w:t>
      </w:r>
      <w:r w:rsidR="00AF081F" w:rsidRPr="009E5255">
        <w:t>on-site to undertake dose</w:t>
      </w:r>
      <w:r w:rsidR="005C21AF" w:rsidRPr="009E5255">
        <w:t xml:space="preserve"> adjust</w:t>
      </w:r>
      <w:r w:rsidR="00AF081F" w:rsidRPr="009E5255">
        <w:t xml:space="preserve">ments </w:t>
      </w:r>
      <w:r w:rsidR="005C21AF" w:rsidRPr="009E5255">
        <w:t>when required</w:t>
      </w:r>
      <w:r w:rsidR="0048472F" w:rsidRPr="009E5255">
        <w:t xml:space="preserve">.  </w:t>
      </w:r>
    </w:p>
    <w:p w14:paraId="3CF23496" w14:textId="7EF5679A" w:rsidR="00A73CF4" w:rsidRPr="009E5255" w:rsidRDefault="000D2449" w:rsidP="00783598">
      <w:r w:rsidRPr="009E5255">
        <w:t>One</w:t>
      </w:r>
      <w:r w:rsidR="3A5C74D3" w:rsidRPr="009E5255">
        <w:t xml:space="preserve"> hospital pharmac</w:t>
      </w:r>
      <w:r w:rsidR="00A64B89" w:rsidRPr="009E5255">
        <w:t>ist</w:t>
      </w:r>
      <w:r w:rsidR="3A5C74D3" w:rsidRPr="009E5255">
        <w:t xml:space="preserve"> </w:t>
      </w:r>
      <w:r w:rsidR="6EFA7C65" w:rsidRPr="009E5255">
        <w:t xml:space="preserve">proposed </w:t>
      </w:r>
      <w:r w:rsidRPr="009E5255">
        <w:t xml:space="preserve">the (re)classification </w:t>
      </w:r>
      <w:r w:rsidR="6EFA7C65" w:rsidRPr="009E5255">
        <w:t xml:space="preserve">of pharmacies based on </w:t>
      </w:r>
      <w:r w:rsidR="00E568A1" w:rsidRPr="009E5255">
        <w:t xml:space="preserve">service </w:t>
      </w:r>
      <w:r w:rsidR="6EFA7C65" w:rsidRPr="009E5255">
        <w:t>volume</w:t>
      </w:r>
      <w:r w:rsidR="00E568A1" w:rsidRPr="009E5255">
        <w:t xml:space="preserve"> and/or remoteness</w:t>
      </w:r>
      <w:r w:rsidRPr="009E5255">
        <w:t>,</w:t>
      </w:r>
      <w:r w:rsidR="6EFA7C65" w:rsidRPr="009E5255">
        <w:t xml:space="preserve"> </w:t>
      </w:r>
      <w:r w:rsidRPr="009E5255">
        <w:t xml:space="preserve">rather than </w:t>
      </w:r>
      <w:r w:rsidR="00E568A1" w:rsidRPr="009E5255">
        <w:t xml:space="preserve">(community/hospital) </w:t>
      </w:r>
      <w:r w:rsidRPr="009E5255">
        <w:t>service setting</w:t>
      </w:r>
      <w:r w:rsidR="0048472F" w:rsidRPr="009E5255">
        <w:t xml:space="preserve">.  </w:t>
      </w:r>
    </w:p>
    <w:tbl>
      <w:tblPr>
        <w:tblStyle w:val="TableGrid"/>
        <w:tblW w:w="7744" w:type="dxa"/>
        <w:tblInd w:w="1271" w:type="dxa"/>
        <w:tblLayout w:type="fixed"/>
        <w:tblLook w:val="06A0" w:firstRow="1" w:lastRow="0" w:firstColumn="1" w:lastColumn="0" w:noHBand="1" w:noVBand="1"/>
      </w:tblPr>
      <w:tblGrid>
        <w:gridCol w:w="7744"/>
      </w:tblGrid>
      <w:tr w:rsidR="0A3254B9" w:rsidRPr="009E5255" w14:paraId="0ABAA037" w14:textId="77777777" w:rsidTr="00CA5EF6">
        <w:tc>
          <w:tcPr>
            <w:tcW w:w="7744" w:type="dxa"/>
          </w:tcPr>
          <w:p w14:paraId="7AD68970" w14:textId="6F449ADB" w:rsidR="00A73CF4" w:rsidRPr="009E5255" w:rsidRDefault="00C7704E" w:rsidP="00783598">
            <w:pPr>
              <w:rPr>
                <w:i/>
                <w:iCs/>
              </w:rPr>
            </w:pPr>
            <w:r w:rsidRPr="009E5255">
              <w:rPr>
                <w:i/>
                <w:iCs/>
              </w:rPr>
              <w:t>S</w:t>
            </w:r>
            <w:r w:rsidR="26A2BA4C" w:rsidRPr="009E5255">
              <w:rPr>
                <w:i/>
                <w:iCs/>
              </w:rPr>
              <w:t xml:space="preserve">omething like </w:t>
            </w:r>
            <w:r w:rsidRPr="009E5255">
              <w:rPr>
                <w:i/>
                <w:iCs/>
              </w:rPr>
              <w:t>the</w:t>
            </w:r>
            <w:r w:rsidR="26A2BA4C" w:rsidRPr="009E5255">
              <w:rPr>
                <w:i/>
                <w:iCs/>
              </w:rPr>
              <w:t xml:space="preserve"> </w:t>
            </w:r>
            <w:r w:rsidRPr="009E5255">
              <w:rPr>
                <w:i/>
                <w:iCs/>
              </w:rPr>
              <w:t>[Modified Monash Model]</w:t>
            </w:r>
            <w:r w:rsidR="26A2BA4C" w:rsidRPr="009E5255">
              <w:rPr>
                <w:i/>
                <w:iCs/>
              </w:rPr>
              <w:t>, which works on how regiona</w:t>
            </w:r>
            <w:r w:rsidRPr="009E5255">
              <w:rPr>
                <w:i/>
                <w:iCs/>
              </w:rPr>
              <w:t>l/</w:t>
            </w:r>
            <w:r w:rsidR="26A2BA4C" w:rsidRPr="009E5255">
              <w:rPr>
                <w:i/>
                <w:iCs/>
              </w:rPr>
              <w:t>remote that location is</w:t>
            </w:r>
            <w:r w:rsidR="0048472F" w:rsidRPr="009E5255">
              <w:rPr>
                <w:i/>
                <w:iCs/>
              </w:rPr>
              <w:t xml:space="preserve"> </w:t>
            </w:r>
            <w:r w:rsidRPr="009E5255">
              <w:rPr>
                <w:i/>
                <w:iCs/>
              </w:rPr>
              <w:t>[…]—y</w:t>
            </w:r>
            <w:r w:rsidR="26A2BA4C" w:rsidRPr="009E5255">
              <w:rPr>
                <w:i/>
                <w:iCs/>
              </w:rPr>
              <w:t>ou have to be really regional</w:t>
            </w:r>
            <w:r w:rsidRPr="009E5255">
              <w:rPr>
                <w:i/>
                <w:iCs/>
              </w:rPr>
              <w:t>/</w:t>
            </w:r>
            <w:r w:rsidR="26A2BA4C" w:rsidRPr="009E5255">
              <w:rPr>
                <w:i/>
                <w:iCs/>
              </w:rPr>
              <w:t>remote for that system to kick in with some of the funding</w:t>
            </w:r>
            <w:r w:rsidR="0048472F" w:rsidRPr="009E5255">
              <w:rPr>
                <w:i/>
                <w:iCs/>
              </w:rPr>
              <w:t xml:space="preserve">.  </w:t>
            </w:r>
            <w:r w:rsidRPr="009E5255">
              <w:rPr>
                <w:i/>
                <w:iCs/>
              </w:rPr>
              <w:t>T</w:t>
            </w:r>
            <w:r w:rsidR="26A2BA4C" w:rsidRPr="009E5255">
              <w:rPr>
                <w:i/>
                <w:iCs/>
              </w:rPr>
              <w:t>hey changed it recently</w:t>
            </w:r>
            <w:r w:rsidRPr="009E5255">
              <w:rPr>
                <w:i/>
                <w:iCs/>
              </w:rPr>
              <w:t>,</w:t>
            </w:r>
            <w:r w:rsidR="0048472F" w:rsidRPr="009E5255">
              <w:rPr>
                <w:i/>
                <w:iCs/>
              </w:rPr>
              <w:t xml:space="preserve"> </w:t>
            </w:r>
            <w:r w:rsidRPr="009E5255">
              <w:rPr>
                <w:i/>
                <w:iCs/>
              </w:rPr>
              <w:t>a</w:t>
            </w:r>
            <w:r w:rsidR="26A2BA4C" w:rsidRPr="009E5255">
              <w:rPr>
                <w:i/>
                <w:iCs/>
              </w:rPr>
              <w:t xml:space="preserve">nd I know a lot of pharmacies were a bit hard done by </w:t>
            </w:r>
            <w:r w:rsidRPr="009E5255">
              <w:rPr>
                <w:i/>
                <w:iCs/>
              </w:rPr>
              <w:t>that</w:t>
            </w:r>
            <w:r w:rsidR="00E568A1" w:rsidRPr="009E5255">
              <w:rPr>
                <w:i/>
                <w:iCs/>
              </w:rPr>
              <w:t>.  Like […]</w:t>
            </w:r>
            <w:r w:rsidR="26A2BA4C" w:rsidRPr="009E5255">
              <w:rPr>
                <w:i/>
                <w:iCs/>
              </w:rPr>
              <w:t xml:space="preserve"> Darwin</w:t>
            </w:r>
            <w:r w:rsidR="00E568A1" w:rsidRPr="009E5255">
              <w:rPr>
                <w:i/>
                <w:iCs/>
              </w:rPr>
              <w:t>—</w:t>
            </w:r>
            <w:r w:rsidR="26A2BA4C" w:rsidRPr="009E5255">
              <w:rPr>
                <w:i/>
                <w:iCs/>
              </w:rPr>
              <w:t>it's not really considered regional</w:t>
            </w:r>
            <w:r w:rsidR="00E568A1" w:rsidRPr="009E5255">
              <w:rPr>
                <w:i/>
                <w:iCs/>
              </w:rPr>
              <w:t>/</w:t>
            </w:r>
            <w:r w:rsidR="26A2BA4C" w:rsidRPr="009E5255">
              <w:rPr>
                <w:i/>
                <w:iCs/>
              </w:rPr>
              <w:t>remote anymore</w:t>
            </w:r>
            <w:r w:rsidR="00E568A1" w:rsidRPr="009E5255">
              <w:rPr>
                <w:i/>
                <w:iCs/>
              </w:rPr>
              <w:t>.</w:t>
            </w:r>
            <w:r w:rsidR="26A2BA4C" w:rsidRPr="009E5255">
              <w:rPr>
                <w:i/>
                <w:iCs/>
              </w:rPr>
              <w:t xml:space="preserve"> </w:t>
            </w:r>
          </w:p>
          <w:p w14:paraId="329F761B" w14:textId="35F5C483" w:rsidR="26A2BA4C" w:rsidRPr="009E5255" w:rsidRDefault="26A2BA4C" w:rsidP="00CA5EF6">
            <w:pPr>
              <w:jc w:val="right"/>
              <w:rPr>
                <w:i/>
                <w:iCs/>
              </w:rPr>
            </w:pPr>
            <w:r w:rsidRPr="009E5255">
              <w:rPr>
                <w:i/>
                <w:iCs/>
              </w:rPr>
              <w:t>-Hospital pharmacy</w:t>
            </w:r>
          </w:p>
        </w:tc>
      </w:tr>
    </w:tbl>
    <w:p w14:paraId="2536D3AE" w14:textId="78F3A0B1" w:rsidR="003228D1" w:rsidRPr="009E5255" w:rsidRDefault="003228D1" w:rsidP="00783598"/>
    <w:p w14:paraId="17AEBD23" w14:textId="53DC85B1" w:rsidR="00893A31" w:rsidRPr="009E5255" w:rsidRDefault="0029274E" w:rsidP="005A2B78">
      <w:pPr>
        <w:pStyle w:val="Heading3"/>
      </w:pPr>
      <w:bookmarkStart w:id="327" w:name="_Toc90960339"/>
      <w:bookmarkStart w:id="328" w:name="_Toc89935698"/>
      <w:bookmarkStart w:id="329" w:name="_Ref93053968"/>
      <w:bookmarkStart w:id="330" w:name="_Toc144886259"/>
      <w:bookmarkEnd w:id="327"/>
      <w:r w:rsidRPr="009E5255">
        <w:t>Policy recommendations</w:t>
      </w:r>
      <w:bookmarkEnd w:id="328"/>
      <w:bookmarkEnd w:id="329"/>
      <w:bookmarkEnd w:id="330"/>
    </w:p>
    <w:p w14:paraId="355BC04F" w14:textId="184BEEA5" w:rsidR="0031606C" w:rsidRPr="009E5255" w:rsidRDefault="0031606C" w:rsidP="00783598">
      <w:r w:rsidRPr="009E5255">
        <w:t>There were a number of general policy recommendations on various elements of the EFC and the supply of cancer medicines</w:t>
      </w:r>
      <w:r w:rsidR="009E41BA" w:rsidRPr="009E5255">
        <w:t xml:space="preserve"> forthcoming from the consultations</w:t>
      </w:r>
      <w:r w:rsidRPr="009E5255">
        <w:t xml:space="preserve">: </w:t>
      </w:r>
    </w:p>
    <w:p w14:paraId="00785A10" w14:textId="6CE390A9" w:rsidR="0031606C" w:rsidRPr="009E5255" w:rsidRDefault="00651A25" w:rsidP="005A2B78">
      <w:pPr>
        <w:pStyle w:val="ListParagraph"/>
        <w:rPr>
          <w:lang w:val="en-AU"/>
        </w:rPr>
      </w:pPr>
      <w:r w:rsidRPr="009E5255">
        <w:rPr>
          <w:lang w:val="en-AU"/>
        </w:rPr>
        <w:t>D</w:t>
      </w:r>
      <w:r w:rsidR="0031606C" w:rsidRPr="009E5255">
        <w:rPr>
          <w:lang w:val="en-AU"/>
        </w:rPr>
        <w:t>e</w:t>
      </w:r>
      <w:r w:rsidRPr="009E5255">
        <w:rPr>
          <w:lang w:val="en-AU"/>
        </w:rPr>
        <w:t>-</w:t>
      </w:r>
      <w:r w:rsidR="0031606C" w:rsidRPr="009E5255">
        <w:rPr>
          <w:lang w:val="en-AU"/>
        </w:rPr>
        <w:t xml:space="preserve">link IV </w:t>
      </w:r>
      <w:r w:rsidR="007A3370" w:rsidRPr="009E5255">
        <w:rPr>
          <w:lang w:val="en-AU"/>
        </w:rPr>
        <w:t xml:space="preserve">and </w:t>
      </w:r>
      <w:r w:rsidR="005E1BFD" w:rsidRPr="009E5255">
        <w:rPr>
          <w:lang w:val="en-AU"/>
        </w:rPr>
        <w:t>subcutaneous</w:t>
      </w:r>
      <w:r w:rsidR="007A3370" w:rsidRPr="009E5255">
        <w:rPr>
          <w:lang w:val="en-AU"/>
        </w:rPr>
        <w:t xml:space="preserve"> forms of a medication </w:t>
      </w:r>
      <w:r w:rsidR="0031606C" w:rsidRPr="009E5255">
        <w:rPr>
          <w:lang w:val="en-AU"/>
        </w:rPr>
        <w:t>for pricing purposes (to reduce the risk of one form being de</w:t>
      </w:r>
      <w:r w:rsidRPr="009E5255">
        <w:rPr>
          <w:lang w:val="en-AU"/>
        </w:rPr>
        <w:t>-</w:t>
      </w:r>
      <w:r w:rsidR="0031606C" w:rsidRPr="009E5255">
        <w:rPr>
          <w:lang w:val="en-AU"/>
        </w:rPr>
        <w:t>listed should the other be subject to price disclosure</w:t>
      </w:r>
      <w:r w:rsidRPr="009E5255">
        <w:rPr>
          <w:lang w:val="en-AU"/>
        </w:rPr>
        <w:t>.  This was</w:t>
      </w:r>
      <w:r w:rsidR="0031606C" w:rsidRPr="009E5255">
        <w:rPr>
          <w:lang w:val="en-AU"/>
        </w:rPr>
        <w:t xml:space="preserve"> not</w:t>
      </w:r>
      <w:r w:rsidRPr="009E5255">
        <w:rPr>
          <w:lang w:val="en-AU"/>
        </w:rPr>
        <w:t>ed</w:t>
      </w:r>
      <w:r w:rsidR="0031606C" w:rsidRPr="009E5255">
        <w:rPr>
          <w:lang w:val="en-AU"/>
        </w:rPr>
        <w:t xml:space="preserve"> </w:t>
      </w:r>
      <w:r w:rsidRPr="009E5255">
        <w:rPr>
          <w:lang w:val="en-AU"/>
        </w:rPr>
        <w:t>to be</w:t>
      </w:r>
      <w:r w:rsidR="0031606C" w:rsidRPr="009E5255">
        <w:rPr>
          <w:lang w:val="en-AU"/>
        </w:rPr>
        <w:t xml:space="preserve"> most likely to affect subcutaneous forms of brands like trastuzumab and daratumumab</w:t>
      </w:r>
      <w:r w:rsidRPr="009E5255">
        <w:rPr>
          <w:lang w:val="en-AU"/>
        </w:rPr>
        <w:t>,</w:t>
      </w:r>
      <w:r w:rsidR="0031606C" w:rsidRPr="009E5255">
        <w:rPr>
          <w:lang w:val="en-AU"/>
        </w:rPr>
        <w:t xml:space="preserve"> which were introduced more recently, while their IV forms would be off</w:t>
      </w:r>
      <w:r w:rsidRPr="009E5255">
        <w:rPr>
          <w:lang w:val="en-AU"/>
        </w:rPr>
        <w:t>-</w:t>
      </w:r>
      <w:r w:rsidR="0031606C" w:rsidRPr="009E5255">
        <w:rPr>
          <w:lang w:val="en-AU"/>
        </w:rPr>
        <w:t>patent sooner and hence subject to earlier price disclosure).</w:t>
      </w:r>
    </w:p>
    <w:p w14:paraId="21A548F8" w14:textId="13E9B994" w:rsidR="001A4746" w:rsidRPr="009E5255" w:rsidRDefault="0031606C" w:rsidP="005A2B78">
      <w:pPr>
        <w:pStyle w:val="ListParagraph"/>
        <w:rPr>
          <w:lang w:val="en-AU"/>
        </w:rPr>
      </w:pPr>
      <w:r w:rsidRPr="009E5255">
        <w:rPr>
          <w:lang w:val="en-AU"/>
        </w:rPr>
        <w:t>Introduc</w:t>
      </w:r>
      <w:r w:rsidR="002449F8" w:rsidRPr="009E5255">
        <w:rPr>
          <w:lang w:val="en-AU"/>
        </w:rPr>
        <w:t>e</w:t>
      </w:r>
      <w:r w:rsidRPr="009E5255">
        <w:rPr>
          <w:lang w:val="en-AU"/>
        </w:rPr>
        <w:t xml:space="preserve"> a </w:t>
      </w:r>
      <w:r w:rsidR="001A4746" w:rsidRPr="009E5255">
        <w:rPr>
          <w:lang w:val="en-AU"/>
        </w:rPr>
        <w:t>grace</w:t>
      </w:r>
      <w:r w:rsidRPr="009E5255">
        <w:rPr>
          <w:lang w:val="en-AU"/>
        </w:rPr>
        <w:t xml:space="preserve"> period</w:t>
      </w:r>
      <w:r w:rsidR="001A4746" w:rsidRPr="009E5255">
        <w:rPr>
          <w:lang w:val="en-AU"/>
        </w:rPr>
        <w:t xml:space="preserve"> </w:t>
      </w:r>
      <w:r w:rsidRPr="009E5255">
        <w:rPr>
          <w:lang w:val="en-AU"/>
        </w:rPr>
        <w:t>between announc</w:t>
      </w:r>
      <w:r w:rsidR="002449F8" w:rsidRPr="009E5255">
        <w:rPr>
          <w:lang w:val="en-AU"/>
        </w:rPr>
        <w:t>ement and enactment of</w:t>
      </w:r>
      <w:r w:rsidRPr="009E5255">
        <w:rPr>
          <w:lang w:val="en-AU"/>
        </w:rPr>
        <w:t xml:space="preserve"> price reductions due to disclosure</w:t>
      </w:r>
      <w:r w:rsidR="009C7050" w:rsidRPr="009E5255">
        <w:rPr>
          <w:lang w:val="en-AU"/>
        </w:rPr>
        <w:t xml:space="preserve"> in order </w:t>
      </w:r>
      <w:r w:rsidR="002449F8" w:rsidRPr="009E5255">
        <w:rPr>
          <w:lang w:val="en-AU"/>
        </w:rPr>
        <w:t>to mitigate</w:t>
      </w:r>
      <w:r w:rsidR="001A4746" w:rsidRPr="009E5255">
        <w:rPr>
          <w:lang w:val="en-AU"/>
        </w:rPr>
        <w:t xml:space="preserve"> </w:t>
      </w:r>
      <w:r w:rsidR="009C7050" w:rsidRPr="009E5255">
        <w:rPr>
          <w:lang w:val="en-AU"/>
        </w:rPr>
        <w:t xml:space="preserve">the </w:t>
      </w:r>
      <w:r w:rsidR="002449F8" w:rsidRPr="009E5255">
        <w:rPr>
          <w:lang w:val="en-AU"/>
        </w:rPr>
        <w:t>financial risk of holding stock</w:t>
      </w:r>
      <w:r w:rsidR="001A4746" w:rsidRPr="009E5255">
        <w:rPr>
          <w:lang w:val="en-AU"/>
        </w:rPr>
        <w:t>.</w:t>
      </w:r>
      <w:r w:rsidRPr="009E5255">
        <w:rPr>
          <w:lang w:val="en-AU"/>
        </w:rPr>
        <w:t xml:space="preserve">  </w:t>
      </w:r>
      <w:r w:rsidR="002449F8" w:rsidRPr="009E5255">
        <w:rPr>
          <w:lang w:val="en-AU"/>
        </w:rPr>
        <w:t>It is n</w:t>
      </w:r>
      <w:r w:rsidRPr="009E5255">
        <w:rPr>
          <w:lang w:val="en-AU"/>
        </w:rPr>
        <w:t>ote</w:t>
      </w:r>
      <w:r w:rsidR="002449F8" w:rsidRPr="009E5255">
        <w:rPr>
          <w:lang w:val="en-AU"/>
        </w:rPr>
        <w:t>d that</w:t>
      </w:r>
      <w:r w:rsidRPr="009E5255">
        <w:rPr>
          <w:lang w:val="en-AU"/>
        </w:rPr>
        <w:t xml:space="preserve"> </w:t>
      </w:r>
      <w:r w:rsidR="002449F8" w:rsidRPr="009E5255">
        <w:rPr>
          <w:lang w:val="en-AU"/>
        </w:rPr>
        <w:t>all stakeholders are currently advised of</w:t>
      </w:r>
      <w:r w:rsidR="00F95CC3" w:rsidRPr="009E5255">
        <w:rPr>
          <w:lang w:val="en-AU"/>
        </w:rPr>
        <w:t xml:space="preserve"> </w:t>
      </w:r>
      <w:r w:rsidR="002449F8" w:rsidRPr="009E5255">
        <w:rPr>
          <w:lang w:val="en-AU"/>
        </w:rPr>
        <w:t xml:space="preserve">price disclosure </w:t>
      </w:r>
      <w:r w:rsidR="00F95CC3" w:rsidRPr="009E5255">
        <w:rPr>
          <w:lang w:val="en-AU"/>
        </w:rPr>
        <w:t>recommendation</w:t>
      </w:r>
      <w:r w:rsidR="002449F8" w:rsidRPr="009E5255">
        <w:rPr>
          <w:lang w:val="en-AU"/>
        </w:rPr>
        <w:t xml:space="preserve"> outcomes</w:t>
      </w:r>
      <w:r w:rsidR="00F95CC3" w:rsidRPr="009E5255">
        <w:rPr>
          <w:lang w:val="en-AU"/>
        </w:rPr>
        <w:t xml:space="preserve"> four months prior to </w:t>
      </w:r>
      <w:r w:rsidR="002449F8" w:rsidRPr="009E5255">
        <w:rPr>
          <w:lang w:val="en-AU"/>
        </w:rPr>
        <w:t>enactment of price reductions</w:t>
      </w:r>
      <w:r w:rsidR="00F95CC3" w:rsidRPr="009E5255">
        <w:rPr>
          <w:lang w:val="en-AU"/>
        </w:rPr>
        <w:t xml:space="preserve"> (see https://www.pbs.gov.au/info/industry/pricing/price-disclosure-spd). </w:t>
      </w:r>
    </w:p>
    <w:p w14:paraId="05ED95B0" w14:textId="2AFD2F8A" w:rsidR="00112DE2" w:rsidRPr="009E5255" w:rsidRDefault="00F95CC3" w:rsidP="005A2B78">
      <w:pPr>
        <w:pStyle w:val="ListParagraph"/>
        <w:rPr>
          <w:lang w:val="en-AU"/>
        </w:rPr>
      </w:pPr>
      <w:r w:rsidRPr="009E5255">
        <w:rPr>
          <w:lang w:val="en-AU"/>
        </w:rPr>
        <w:t xml:space="preserve">Incentivise </w:t>
      </w:r>
      <w:r w:rsidR="005A36AA" w:rsidRPr="009E5255">
        <w:rPr>
          <w:lang w:val="en-AU"/>
        </w:rPr>
        <w:t xml:space="preserve">manufacturers to conduct stability studies </w:t>
      </w:r>
      <w:r w:rsidR="00244BD3" w:rsidRPr="009E5255">
        <w:rPr>
          <w:lang w:val="en-AU"/>
        </w:rPr>
        <w:t>and</w:t>
      </w:r>
      <w:r w:rsidR="005A36AA" w:rsidRPr="009E5255">
        <w:rPr>
          <w:lang w:val="en-AU"/>
        </w:rPr>
        <w:t xml:space="preserve"> develop </w:t>
      </w:r>
      <w:r w:rsidRPr="009E5255">
        <w:rPr>
          <w:lang w:val="en-AU"/>
        </w:rPr>
        <w:t xml:space="preserve">products with longer expiry dates </w:t>
      </w:r>
      <w:r w:rsidR="00244BD3" w:rsidRPr="009E5255">
        <w:rPr>
          <w:lang w:val="en-AU"/>
        </w:rPr>
        <w:t xml:space="preserve">better </w:t>
      </w:r>
      <w:r w:rsidR="00153DC8" w:rsidRPr="009E5255">
        <w:rPr>
          <w:lang w:val="en-AU"/>
        </w:rPr>
        <w:t xml:space="preserve">suited to </w:t>
      </w:r>
      <w:r w:rsidR="00244BD3" w:rsidRPr="009E5255">
        <w:rPr>
          <w:lang w:val="en-AU"/>
        </w:rPr>
        <w:t xml:space="preserve">local </w:t>
      </w:r>
      <w:r w:rsidR="00153DC8" w:rsidRPr="009E5255">
        <w:rPr>
          <w:lang w:val="en-AU"/>
        </w:rPr>
        <w:t>Australian</w:t>
      </w:r>
      <w:r w:rsidR="00244BD3" w:rsidRPr="009E5255">
        <w:rPr>
          <w:lang w:val="en-AU"/>
        </w:rPr>
        <w:t xml:space="preserve"> market</w:t>
      </w:r>
      <w:r w:rsidR="00153DC8" w:rsidRPr="009E5255">
        <w:rPr>
          <w:lang w:val="en-AU"/>
        </w:rPr>
        <w:t xml:space="preserve"> conditions</w:t>
      </w:r>
      <w:r w:rsidR="0048472F" w:rsidRPr="009E5255">
        <w:rPr>
          <w:lang w:val="en-AU"/>
        </w:rPr>
        <w:t xml:space="preserve">.  </w:t>
      </w:r>
    </w:p>
    <w:p w14:paraId="652E3384" w14:textId="35786F6B" w:rsidR="006F1D7A" w:rsidRPr="009E5255" w:rsidRDefault="00112DE2" w:rsidP="005A2B78">
      <w:pPr>
        <w:pStyle w:val="ListParagraph"/>
        <w:rPr>
          <w:lang w:val="en-AU"/>
        </w:rPr>
      </w:pPr>
      <w:r w:rsidRPr="009E5255">
        <w:rPr>
          <w:lang w:val="en-AU"/>
        </w:rPr>
        <w:t>Regulate b</w:t>
      </w:r>
      <w:r w:rsidR="00153DC8" w:rsidRPr="009E5255">
        <w:rPr>
          <w:lang w:val="en-AU"/>
        </w:rPr>
        <w:t>iosimilar</w:t>
      </w:r>
      <w:r w:rsidRPr="009E5255">
        <w:rPr>
          <w:lang w:val="en-AU"/>
        </w:rPr>
        <w:t xml:space="preserve"> products </w:t>
      </w:r>
      <w:r w:rsidR="00153DC8" w:rsidRPr="009E5255">
        <w:rPr>
          <w:lang w:val="en-AU"/>
        </w:rPr>
        <w:t>to have the same vial sizes, strengths, storage conditions and expiry dates to reduce training needs.</w:t>
      </w:r>
    </w:p>
    <w:p w14:paraId="4B336A1B" w14:textId="61CA62E6" w:rsidR="001559A3" w:rsidRPr="009E5255" w:rsidRDefault="00112DE2" w:rsidP="005A2B78">
      <w:pPr>
        <w:pStyle w:val="ListParagraph"/>
        <w:rPr>
          <w:lang w:val="en-AU"/>
        </w:rPr>
      </w:pPr>
      <w:r w:rsidRPr="009E5255">
        <w:rPr>
          <w:lang w:val="en-AU"/>
        </w:rPr>
        <w:t>List cancer medicines</w:t>
      </w:r>
      <w:r w:rsidR="00594407" w:rsidRPr="009E5255">
        <w:rPr>
          <w:lang w:val="en-AU"/>
        </w:rPr>
        <w:t xml:space="preserve"> in the freight category of ‘life-saving medicine’ to </w:t>
      </w:r>
      <w:r w:rsidR="00EB5B71" w:rsidRPr="009E5255">
        <w:rPr>
          <w:lang w:val="en-AU"/>
        </w:rPr>
        <w:t>reduce errors in cold-chain transport and storage</w:t>
      </w:r>
      <w:r w:rsidR="00574C66" w:rsidRPr="009E5255">
        <w:rPr>
          <w:lang w:val="en-AU"/>
        </w:rPr>
        <w:t>.</w:t>
      </w:r>
    </w:p>
    <w:p w14:paraId="21A43A9F" w14:textId="5053CAA4" w:rsidR="01A4AB04" w:rsidRPr="009E5255" w:rsidRDefault="00112DE2" w:rsidP="005A2B78">
      <w:pPr>
        <w:pStyle w:val="ListParagraph"/>
        <w:rPr>
          <w:lang w:val="en-AU"/>
        </w:rPr>
      </w:pPr>
      <w:r w:rsidRPr="009E5255">
        <w:rPr>
          <w:lang w:val="en-AU"/>
        </w:rPr>
        <w:t>E</w:t>
      </w:r>
      <w:r w:rsidR="00C378F1" w:rsidRPr="009E5255">
        <w:rPr>
          <w:lang w:val="en-AU"/>
        </w:rPr>
        <w:t>xpand</w:t>
      </w:r>
      <w:r w:rsidRPr="009E5255">
        <w:rPr>
          <w:lang w:val="en-AU"/>
        </w:rPr>
        <w:t xml:space="preserve"> the </w:t>
      </w:r>
      <w:r w:rsidR="00C378F1" w:rsidRPr="009E5255">
        <w:rPr>
          <w:lang w:val="en-AU"/>
        </w:rPr>
        <w:t>scope of the EFC to include oral chemotherapy medications, supportive care</w:t>
      </w:r>
      <w:r w:rsidR="00E90AB9" w:rsidRPr="009E5255">
        <w:rPr>
          <w:lang w:val="en-AU"/>
        </w:rPr>
        <w:t xml:space="preserve"> and</w:t>
      </w:r>
      <w:r w:rsidR="00C378F1" w:rsidRPr="009E5255">
        <w:rPr>
          <w:lang w:val="en-AU"/>
        </w:rPr>
        <w:t xml:space="preserve"> chemotherapy similarly administered in other disease areas.</w:t>
      </w:r>
    </w:p>
    <w:p w14:paraId="58BD0AAF" w14:textId="0215C0B7" w:rsidR="00112DE2" w:rsidRPr="009E5255" w:rsidRDefault="00112DE2" w:rsidP="005A2B78">
      <w:pPr>
        <w:pStyle w:val="ListParagraph"/>
        <w:rPr>
          <w:lang w:val="en-AU"/>
        </w:rPr>
      </w:pPr>
      <w:r w:rsidRPr="009E5255">
        <w:rPr>
          <w:lang w:val="en-AU"/>
        </w:rPr>
        <w:t>R</w:t>
      </w:r>
      <w:r w:rsidR="241D99DD" w:rsidRPr="009E5255">
        <w:rPr>
          <w:lang w:val="en-AU"/>
        </w:rPr>
        <w:t xml:space="preserve">eview the underlying principle of the PBS </w:t>
      </w:r>
      <w:r w:rsidRPr="009E5255">
        <w:rPr>
          <w:lang w:val="en-AU"/>
        </w:rPr>
        <w:t xml:space="preserve">as funding </w:t>
      </w:r>
      <w:r w:rsidR="00E90AB9" w:rsidRPr="009E5255">
        <w:rPr>
          <w:lang w:val="en-AU"/>
        </w:rPr>
        <w:t xml:space="preserve">only </w:t>
      </w:r>
      <w:r w:rsidR="241D99DD" w:rsidRPr="009E5255">
        <w:rPr>
          <w:lang w:val="en-AU"/>
        </w:rPr>
        <w:t>outpatient</w:t>
      </w:r>
      <w:r w:rsidR="30EAC6A5" w:rsidRPr="009E5255">
        <w:rPr>
          <w:lang w:val="en-AU"/>
        </w:rPr>
        <w:t xml:space="preserve"> </w:t>
      </w:r>
      <w:r w:rsidRPr="009E5255">
        <w:rPr>
          <w:lang w:val="en-AU"/>
        </w:rPr>
        <w:t>services.</w:t>
      </w:r>
    </w:p>
    <w:p w14:paraId="5707E5AE" w14:textId="2EA8CE5B" w:rsidR="00F9510E" w:rsidRPr="009E5255" w:rsidRDefault="00112DE2" w:rsidP="005A2B78">
      <w:pPr>
        <w:pStyle w:val="ListParagraph"/>
        <w:rPr>
          <w:lang w:val="en-AU"/>
        </w:rPr>
      </w:pPr>
      <w:r w:rsidRPr="009E5255">
        <w:rPr>
          <w:lang w:val="en-AU"/>
        </w:rPr>
        <w:t>R</w:t>
      </w:r>
      <w:r w:rsidR="2DB05EE6" w:rsidRPr="009E5255">
        <w:rPr>
          <w:lang w:val="en-AU"/>
        </w:rPr>
        <w:t xml:space="preserve">eview </w:t>
      </w:r>
      <w:r w:rsidRPr="009E5255">
        <w:rPr>
          <w:lang w:val="en-AU"/>
        </w:rPr>
        <w:t xml:space="preserve">existing </w:t>
      </w:r>
      <w:r w:rsidR="2DB05EE6" w:rsidRPr="009E5255">
        <w:rPr>
          <w:lang w:val="en-AU"/>
        </w:rPr>
        <w:t>pricing model</w:t>
      </w:r>
      <w:r w:rsidR="2E1F2790" w:rsidRPr="009E5255">
        <w:rPr>
          <w:lang w:val="en-AU"/>
        </w:rPr>
        <w:t xml:space="preserve">s </w:t>
      </w:r>
      <w:r w:rsidRPr="009E5255">
        <w:rPr>
          <w:lang w:val="en-AU"/>
        </w:rPr>
        <w:t xml:space="preserve">on the PBS </w:t>
      </w:r>
      <w:r w:rsidR="2E1F2790" w:rsidRPr="009E5255">
        <w:rPr>
          <w:lang w:val="en-AU"/>
        </w:rPr>
        <w:t xml:space="preserve">and adopt a model that would allow </w:t>
      </w:r>
      <w:r w:rsidR="00323A6C" w:rsidRPr="009E5255">
        <w:rPr>
          <w:lang w:val="en-AU"/>
        </w:rPr>
        <w:t xml:space="preserve">like-pricing of </w:t>
      </w:r>
      <w:r w:rsidR="2E1F2790" w:rsidRPr="009E5255">
        <w:rPr>
          <w:lang w:val="en-AU"/>
        </w:rPr>
        <w:t>similar group</w:t>
      </w:r>
      <w:r w:rsidRPr="009E5255">
        <w:rPr>
          <w:lang w:val="en-AU"/>
        </w:rPr>
        <w:t>s</w:t>
      </w:r>
      <w:r w:rsidR="2E1F2790" w:rsidRPr="009E5255">
        <w:rPr>
          <w:lang w:val="en-AU"/>
        </w:rPr>
        <w:t xml:space="preserve"> of drugs </w:t>
      </w:r>
      <w:r w:rsidRPr="009E5255">
        <w:rPr>
          <w:lang w:val="en-AU"/>
        </w:rPr>
        <w:t xml:space="preserve">(no further </w:t>
      </w:r>
      <w:r w:rsidR="00323A6C" w:rsidRPr="009E5255">
        <w:rPr>
          <w:lang w:val="en-AU"/>
        </w:rPr>
        <w:t>elaboration of</w:t>
      </w:r>
      <w:r w:rsidRPr="009E5255">
        <w:rPr>
          <w:lang w:val="en-AU"/>
        </w:rPr>
        <w:t xml:space="preserve"> this suggestion</w:t>
      </w:r>
      <w:r w:rsidR="00323A6C" w:rsidRPr="009E5255">
        <w:rPr>
          <w:lang w:val="en-AU"/>
        </w:rPr>
        <w:t xml:space="preserve"> was provided to the Review</w:t>
      </w:r>
      <w:r w:rsidRPr="009E5255">
        <w:rPr>
          <w:lang w:val="en-AU"/>
        </w:rPr>
        <w:t>)</w:t>
      </w:r>
      <w:r w:rsidR="2E1F2790" w:rsidRPr="009E5255">
        <w:rPr>
          <w:lang w:val="en-AU"/>
        </w:rPr>
        <w:t>.</w:t>
      </w:r>
      <w:r w:rsidRPr="009E5255">
        <w:rPr>
          <w:lang w:val="en-AU"/>
        </w:rPr>
        <w:t xml:space="preserve">  </w:t>
      </w:r>
      <w:r w:rsidR="00323A6C" w:rsidRPr="009E5255">
        <w:rPr>
          <w:lang w:val="en-AU"/>
        </w:rPr>
        <w:t>A</w:t>
      </w:r>
      <w:r w:rsidRPr="009E5255">
        <w:rPr>
          <w:lang w:val="en-AU"/>
        </w:rPr>
        <w:t>lternative payment models</w:t>
      </w:r>
      <w:r w:rsidR="00323A6C" w:rsidRPr="009E5255">
        <w:rPr>
          <w:lang w:val="en-AU"/>
        </w:rPr>
        <w:t xml:space="preserve">, including </w:t>
      </w:r>
      <w:r w:rsidR="007549F3" w:rsidRPr="009E5255">
        <w:rPr>
          <w:lang w:val="en-AU"/>
        </w:rPr>
        <w:t xml:space="preserve">implication of </w:t>
      </w:r>
      <w:r w:rsidR="00323A6C" w:rsidRPr="009E5255">
        <w:rPr>
          <w:lang w:val="en-AU"/>
        </w:rPr>
        <w:t xml:space="preserve">a </w:t>
      </w:r>
      <w:r w:rsidRPr="009E5255">
        <w:rPr>
          <w:lang w:val="en-AU"/>
        </w:rPr>
        <w:t>per</w:t>
      </w:r>
      <w:r w:rsidR="00323A6C" w:rsidRPr="009E5255">
        <w:rPr>
          <w:lang w:val="en-AU"/>
        </w:rPr>
        <w:t>-</w:t>
      </w:r>
      <w:r w:rsidRPr="009E5255">
        <w:rPr>
          <w:lang w:val="en-AU"/>
        </w:rPr>
        <w:t xml:space="preserve">mg reimbursement </w:t>
      </w:r>
      <w:r w:rsidR="00323A6C" w:rsidRPr="009E5255">
        <w:rPr>
          <w:lang w:val="en-AU"/>
        </w:rPr>
        <w:t xml:space="preserve">model, </w:t>
      </w:r>
      <w:r w:rsidRPr="009E5255">
        <w:rPr>
          <w:lang w:val="en-AU"/>
        </w:rPr>
        <w:t>are addressed</w:t>
      </w:r>
      <w:r w:rsidR="007549F3" w:rsidRPr="009E5255">
        <w:rPr>
          <w:lang w:val="en-AU"/>
        </w:rPr>
        <w:t xml:space="preserve"> in detail</w:t>
      </w:r>
      <w:r w:rsidRPr="009E5255">
        <w:rPr>
          <w:lang w:val="en-AU"/>
        </w:rPr>
        <w:t xml:space="preserve"> </w:t>
      </w:r>
      <w:r w:rsidR="005777A4" w:rsidRPr="009E5255">
        <w:rPr>
          <w:lang w:val="en-AU"/>
        </w:rPr>
        <w:t>in</w:t>
      </w:r>
      <w:r w:rsidR="007549F3" w:rsidRPr="009E5255">
        <w:rPr>
          <w:lang w:val="en-AU"/>
        </w:rPr>
        <w:t xml:space="preserve"> Section </w:t>
      </w:r>
      <w:r w:rsidR="007549F3" w:rsidRPr="009E5255">
        <w:rPr>
          <w:lang w:val="en-AU"/>
        </w:rPr>
        <w:fldChar w:fldCharType="begin"/>
      </w:r>
      <w:r w:rsidR="007549F3" w:rsidRPr="009E5255">
        <w:rPr>
          <w:lang w:val="en-AU"/>
        </w:rPr>
        <w:instrText xml:space="preserve"> REF _Ref93315064 \r \h </w:instrText>
      </w:r>
      <w:r w:rsidR="007549F3" w:rsidRPr="009E5255">
        <w:rPr>
          <w:lang w:val="en-AU"/>
        </w:rPr>
      </w:r>
      <w:r w:rsidR="007549F3" w:rsidRPr="009E5255">
        <w:rPr>
          <w:lang w:val="en-AU"/>
        </w:rPr>
        <w:fldChar w:fldCharType="separate"/>
      </w:r>
      <w:r w:rsidR="000C766B">
        <w:rPr>
          <w:cs/>
          <w:lang w:val="en-AU"/>
        </w:rPr>
        <w:t>‎</w:t>
      </w:r>
      <w:r w:rsidR="000C766B">
        <w:rPr>
          <w:lang w:val="en-AU"/>
        </w:rPr>
        <w:t>6.3</w:t>
      </w:r>
      <w:r w:rsidR="007549F3" w:rsidRPr="009E5255">
        <w:rPr>
          <w:lang w:val="en-AU"/>
        </w:rPr>
        <w:fldChar w:fldCharType="end"/>
      </w:r>
      <w:r w:rsidRPr="009E5255">
        <w:rPr>
          <w:lang w:val="en-AU"/>
        </w:rPr>
        <w:t>.</w:t>
      </w:r>
    </w:p>
    <w:p w14:paraId="0FFAA71B" w14:textId="084F19C0" w:rsidR="00893A31" w:rsidRPr="009E5255" w:rsidRDefault="009F181D" w:rsidP="005A2B78">
      <w:pPr>
        <w:pStyle w:val="Heading3"/>
      </w:pPr>
      <w:bookmarkStart w:id="331" w:name="_Toc89935700"/>
      <w:bookmarkStart w:id="332" w:name="_Ref94014641"/>
      <w:bookmarkStart w:id="333" w:name="_Ref94252272"/>
      <w:bookmarkStart w:id="334" w:name="_Ref94252286"/>
      <w:bookmarkStart w:id="335" w:name="_Ref94252325"/>
      <w:bookmarkStart w:id="336" w:name="_Ref94252454"/>
      <w:bookmarkStart w:id="337" w:name="_Toc144886260"/>
      <w:r w:rsidRPr="009E5255">
        <w:t>R</w:t>
      </w:r>
      <w:r w:rsidR="006A6161" w:rsidRPr="009E5255">
        <w:t>econciling industry sales and PBS claims</w:t>
      </w:r>
      <w:r w:rsidR="00191D47" w:rsidRPr="009E5255">
        <w:t>—</w:t>
      </w:r>
      <w:r w:rsidRPr="009E5255">
        <w:t xml:space="preserve">the challenge of </w:t>
      </w:r>
      <w:r w:rsidR="00DF3C43" w:rsidRPr="009E5255">
        <w:t>vial-sharing</w:t>
      </w:r>
      <w:bookmarkEnd w:id="331"/>
      <w:bookmarkEnd w:id="332"/>
      <w:bookmarkEnd w:id="333"/>
      <w:bookmarkEnd w:id="334"/>
      <w:bookmarkEnd w:id="335"/>
      <w:bookmarkEnd w:id="336"/>
      <w:bookmarkEnd w:id="337"/>
    </w:p>
    <w:p w14:paraId="3295A503" w14:textId="526C660D" w:rsidR="00D2546A" w:rsidRPr="009E5255" w:rsidRDefault="00F54D60" w:rsidP="00783598">
      <w:r w:rsidRPr="009E5255">
        <w:t xml:space="preserve">One of the key issues raised during consultations to the Review was the practice of </w:t>
      </w:r>
      <w:r w:rsidR="00DF3C43" w:rsidRPr="009E5255">
        <w:t>vial-</w:t>
      </w:r>
      <w:r w:rsidR="002A0AB5" w:rsidRPr="009E5255">
        <w:t>optimisation (i.e., vial-</w:t>
      </w:r>
      <w:r w:rsidR="00DF3C43" w:rsidRPr="009E5255">
        <w:t>sharing</w:t>
      </w:r>
      <w:r w:rsidR="002A0AB5" w:rsidRPr="009E5255">
        <w:t>)</w:t>
      </w:r>
      <w:r w:rsidRPr="009E5255">
        <w:t xml:space="preserve"> (see Section </w:t>
      </w:r>
      <w:r w:rsidR="002A0AB5" w:rsidRPr="009E5255">
        <w:fldChar w:fldCharType="begin"/>
      </w:r>
      <w:r w:rsidR="002A0AB5" w:rsidRPr="009E5255">
        <w:instrText xml:space="preserve"> REF _Ref92188536 \r \h </w:instrText>
      </w:r>
      <w:r w:rsidR="002A0AB5" w:rsidRPr="009E5255">
        <w:fldChar w:fldCharType="separate"/>
      </w:r>
      <w:r w:rsidR="000C766B">
        <w:rPr>
          <w:cs/>
        </w:rPr>
        <w:t>‎</w:t>
      </w:r>
      <w:r w:rsidR="000C766B">
        <w:t>3.2.2</w:t>
      </w:r>
      <w:r w:rsidR="002A0AB5" w:rsidRPr="009E5255">
        <w:fldChar w:fldCharType="end"/>
      </w:r>
      <w:r w:rsidRPr="009E5255">
        <w:t xml:space="preserve">).  </w:t>
      </w:r>
      <w:r w:rsidR="002A0AB5" w:rsidRPr="009E5255">
        <w:t>Stakeholders</w:t>
      </w:r>
      <w:r w:rsidRPr="009E5255">
        <w:t xml:space="preserve"> acknowledged </w:t>
      </w:r>
      <w:r w:rsidR="007E7FAD" w:rsidRPr="009E5255">
        <w:t>a shared</w:t>
      </w:r>
      <w:r w:rsidRPr="009E5255">
        <w:t xml:space="preserve"> desire for cancer medicines to be used efficiently and that the process of ‘vial-sharing’</w:t>
      </w:r>
      <w:r w:rsidR="007E7FAD" w:rsidRPr="009E5255">
        <w:t xml:space="preserve"> generally serves to reduce the volume of </w:t>
      </w:r>
      <w:r w:rsidRPr="009E5255">
        <w:t>discard</w:t>
      </w:r>
      <w:r w:rsidR="007E7FAD" w:rsidRPr="009E5255">
        <w:t>ed drug</w:t>
      </w:r>
      <w:r w:rsidRPr="009E5255">
        <w:t xml:space="preserve">.  However, </w:t>
      </w:r>
      <w:r w:rsidR="007E7FAD" w:rsidRPr="009E5255">
        <w:t xml:space="preserve">as discussed, there are a number of well-recognised </w:t>
      </w:r>
      <w:r w:rsidR="009F181D" w:rsidRPr="009E5255">
        <w:t xml:space="preserve">challenges </w:t>
      </w:r>
      <w:r w:rsidR="007E7FAD" w:rsidRPr="009E5255">
        <w:t>associated with</w:t>
      </w:r>
      <w:r w:rsidR="009F181D" w:rsidRPr="009E5255">
        <w:t xml:space="preserve"> vial-sharing</w:t>
      </w:r>
      <w:r w:rsidR="007E7FAD" w:rsidRPr="009E5255">
        <w:t>, including</w:t>
      </w:r>
      <w:r w:rsidR="009F181D" w:rsidRPr="009E5255">
        <w:t xml:space="preserve"> </w:t>
      </w:r>
      <w:r w:rsidR="009E41BA" w:rsidRPr="009E5255">
        <w:t xml:space="preserve">the impact on </w:t>
      </w:r>
      <w:r w:rsidR="007E7FAD" w:rsidRPr="009E5255">
        <w:t>subsequent</w:t>
      </w:r>
      <w:r w:rsidR="009F181D" w:rsidRPr="009E5255">
        <w:t xml:space="preserve"> reconciliations between </w:t>
      </w:r>
      <w:r w:rsidR="00C06C6B" w:rsidRPr="009E5255">
        <w:t>Government</w:t>
      </w:r>
      <w:r w:rsidR="009F181D" w:rsidRPr="009E5255">
        <w:t xml:space="preserve"> and drug manufacturers with respect to Deeds of Agreement.  Stakeholders proposed </w:t>
      </w:r>
      <w:r w:rsidR="00CA0372" w:rsidRPr="009E5255">
        <w:t>several</w:t>
      </w:r>
      <w:r w:rsidR="009F181D" w:rsidRPr="009E5255">
        <w:t xml:space="preserve"> options to address the</w:t>
      </w:r>
      <w:r w:rsidR="007E7FAD" w:rsidRPr="009E5255">
        <w:t>se issues</w:t>
      </w:r>
      <w:r w:rsidR="009F181D" w:rsidRPr="009E5255">
        <w:t>.</w:t>
      </w:r>
    </w:p>
    <w:p w14:paraId="0FE0763F" w14:textId="6176E849" w:rsidR="00FB3486" w:rsidRPr="009E5255" w:rsidRDefault="00FB3486" w:rsidP="005A2B78">
      <w:pPr>
        <w:pStyle w:val="SubHead-NotNumbered"/>
        <w:spacing w:before="0" w:line="360" w:lineRule="auto"/>
        <w:rPr>
          <w:u w:val="single"/>
        </w:rPr>
      </w:pPr>
      <w:r w:rsidRPr="009E5255">
        <w:rPr>
          <w:u w:val="single"/>
        </w:rPr>
        <w:t>Per</w:t>
      </w:r>
      <w:r w:rsidR="004A66E2" w:rsidRPr="009E5255">
        <w:rPr>
          <w:u w:val="single"/>
        </w:rPr>
        <w:t>-</w:t>
      </w:r>
      <w:r w:rsidRPr="009E5255">
        <w:rPr>
          <w:u w:val="single"/>
        </w:rPr>
        <w:t>mg pricing</w:t>
      </w:r>
    </w:p>
    <w:p w14:paraId="215905A0" w14:textId="60C4A6CD" w:rsidR="00A50964" w:rsidRPr="009E5255" w:rsidRDefault="007E7FAD" w:rsidP="006215DE">
      <w:pPr>
        <w:rPr>
          <w:noProof/>
        </w:rPr>
      </w:pPr>
      <w:r w:rsidRPr="009E5255">
        <w:t>To address the challenges associated with vial-sharing and the consequent impact on SPAs and rebates, p</w:t>
      </w:r>
      <w:r w:rsidR="009F181D" w:rsidRPr="009E5255">
        <w:t>harmaceutical manufacturer</w:t>
      </w:r>
      <w:r w:rsidRPr="009E5255">
        <w:t>s</w:t>
      </w:r>
      <w:r w:rsidR="009F181D" w:rsidRPr="009E5255">
        <w:t xml:space="preserve"> </w:t>
      </w:r>
      <w:r w:rsidR="00841FCC" w:rsidRPr="009E5255">
        <w:t xml:space="preserve">proposed </w:t>
      </w:r>
      <w:r w:rsidRPr="009E5255">
        <w:t>moving</w:t>
      </w:r>
      <w:r w:rsidR="00841FCC" w:rsidRPr="009E5255">
        <w:t xml:space="preserve"> remuneration </w:t>
      </w:r>
      <w:r w:rsidRPr="009E5255">
        <w:t>of</w:t>
      </w:r>
      <w:r w:rsidR="00841FCC" w:rsidRPr="009E5255">
        <w:t xml:space="preserve"> </w:t>
      </w:r>
      <w:r w:rsidR="009F181D" w:rsidRPr="009E5255">
        <w:t xml:space="preserve">cancer medicines </w:t>
      </w:r>
      <w:r w:rsidR="00841FCC" w:rsidRPr="009E5255">
        <w:t xml:space="preserve">to </w:t>
      </w:r>
      <w:r w:rsidR="009F181D" w:rsidRPr="009E5255">
        <w:t xml:space="preserve">a </w:t>
      </w:r>
      <w:r w:rsidR="00841FCC" w:rsidRPr="009E5255">
        <w:t>per</w:t>
      </w:r>
      <w:r w:rsidR="009F181D" w:rsidRPr="009E5255">
        <w:t>-</w:t>
      </w:r>
      <w:r w:rsidR="00841FCC" w:rsidRPr="009E5255">
        <w:t xml:space="preserve">mg pricing </w:t>
      </w:r>
      <w:r w:rsidR="009F181D" w:rsidRPr="009E5255">
        <w:t>basis</w:t>
      </w:r>
      <w:r w:rsidR="0048472F" w:rsidRPr="009E5255">
        <w:t>.</w:t>
      </w:r>
      <w:r w:rsidR="006215DE" w:rsidRPr="009E5255">
        <w:t xml:space="preserve"> </w:t>
      </w:r>
      <w:r w:rsidRPr="009E5255">
        <w:t xml:space="preserve"> </w:t>
      </w:r>
      <w:r w:rsidR="00F36939" w:rsidRPr="009E5255">
        <w:rPr>
          <w:noProof/>
        </w:rPr>
        <w:t>H</w:t>
      </w:r>
      <w:r w:rsidR="00A50964" w:rsidRPr="009E5255">
        <w:rPr>
          <w:noProof/>
        </w:rPr>
        <w:t>ospital pharmacis</w:t>
      </w:r>
      <w:r w:rsidR="006215DE" w:rsidRPr="009E5255">
        <w:rPr>
          <w:noProof/>
        </w:rPr>
        <w:t>ts and compounders,</w:t>
      </w:r>
      <w:r w:rsidR="00A50964" w:rsidRPr="009E5255">
        <w:rPr>
          <w:noProof/>
        </w:rPr>
        <w:t xml:space="preserve"> </w:t>
      </w:r>
      <w:r w:rsidR="00F36939" w:rsidRPr="009E5255">
        <w:rPr>
          <w:noProof/>
        </w:rPr>
        <w:t xml:space="preserve">however, </w:t>
      </w:r>
      <w:r w:rsidR="00A50964" w:rsidRPr="009E5255">
        <w:rPr>
          <w:noProof/>
        </w:rPr>
        <w:t>noted the</w:t>
      </w:r>
      <w:r w:rsidR="006215DE" w:rsidRPr="009E5255">
        <w:rPr>
          <w:noProof/>
        </w:rPr>
        <w:t xml:space="preserve"> following </w:t>
      </w:r>
      <w:r w:rsidR="00F36939" w:rsidRPr="009E5255">
        <w:rPr>
          <w:noProof/>
        </w:rPr>
        <w:t>impediments to</w:t>
      </w:r>
      <w:r w:rsidR="006215DE" w:rsidRPr="009E5255">
        <w:rPr>
          <w:noProof/>
        </w:rPr>
        <w:t xml:space="preserve"> a per</w:t>
      </w:r>
      <w:r w:rsidRPr="009E5255">
        <w:rPr>
          <w:noProof/>
        </w:rPr>
        <w:t>-</w:t>
      </w:r>
      <w:r w:rsidR="006215DE" w:rsidRPr="009E5255">
        <w:rPr>
          <w:noProof/>
        </w:rPr>
        <w:t>mg pricing model for reimbursement</w:t>
      </w:r>
      <w:r w:rsidR="00A50964" w:rsidRPr="009E5255">
        <w:rPr>
          <w:noProof/>
        </w:rPr>
        <w:t>:</w:t>
      </w:r>
    </w:p>
    <w:p w14:paraId="0C328C23" w14:textId="327B300E" w:rsidR="006215DE" w:rsidRPr="009E5255" w:rsidRDefault="00A50964" w:rsidP="005A2B78">
      <w:pPr>
        <w:pStyle w:val="ListParagraph"/>
        <w:rPr>
          <w:rFonts w:asciiTheme="minorHAnsi" w:eastAsiaTheme="minorEastAsia" w:hAnsiTheme="minorHAnsi"/>
          <w:noProof/>
          <w:lang w:val="en-AU"/>
        </w:rPr>
      </w:pPr>
      <w:r w:rsidRPr="009E5255">
        <w:rPr>
          <w:noProof/>
          <w:lang w:val="en-AU"/>
        </w:rPr>
        <w:t>Per</w:t>
      </w:r>
      <w:r w:rsidR="007E7FAD" w:rsidRPr="009E5255">
        <w:rPr>
          <w:noProof/>
          <w:lang w:val="en-AU"/>
        </w:rPr>
        <w:t>-</w:t>
      </w:r>
      <w:r w:rsidRPr="009E5255">
        <w:rPr>
          <w:noProof/>
          <w:lang w:val="en-AU"/>
        </w:rPr>
        <w:t xml:space="preserve">mg pricing </w:t>
      </w:r>
      <w:r w:rsidR="006215DE" w:rsidRPr="009E5255">
        <w:rPr>
          <w:noProof/>
          <w:lang w:val="en-AU"/>
        </w:rPr>
        <w:t>may</w:t>
      </w:r>
      <w:r w:rsidRPr="009E5255">
        <w:rPr>
          <w:noProof/>
          <w:lang w:val="en-AU"/>
        </w:rPr>
        <w:t xml:space="preserve"> affect </w:t>
      </w:r>
      <w:r w:rsidR="008500BD" w:rsidRPr="009E5255">
        <w:rPr>
          <w:noProof/>
          <w:lang w:val="en-AU"/>
        </w:rPr>
        <w:t xml:space="preserve">patient access and </w:t>
      </w:r>
      <w:r w:rsidRPr="009E5255">
        <w:rPr>
          <w:noProof/>
          <w:lang w:val="en-AU"/>
        </w:rPr>
        <w:t xml:space="preserve">quality </w:t>
      </w:r>
      <w:r w:rsidR="008500BD" w:rsidRPr="009E5255">
        <w:rPr>
          <w:noProof/>
          <w:lang w:val="en-AU"/>
        </w:rPr>
        <w:t>of care</w:t>
      </w:r>
      <w:r w:rsidR="0053034B" w:rsidRPr="009E5255">
        <w:rPr>
          <w:noProof/>
          <w:lang w:val="en-AU"/>
        </w:rPr>
        <w:t>.  M</w:t>
      </w:r>
      <w:r w:rsidR="008500BD" w:rsidRPr="009E5255">
        <w:rPr>
          <w:lang w:val="en-AU"/>
        </w:rPr>
        <w:t xml:space="preserve">any hospital pharmacies rely on PBS claims as a source of immediate cash flow.  </w:t>
      </w:r>
      <w:r w:rsidR="008500BD" w:rsidRPr="009E5255">
        <w:rPr>
          <w:noProof/>
          <w:lang w:val="en-AU"/>
        </w:rPr>
        <w:t>T</w:t>
      </w:r>
      <w:r w:rsidRPr="009E5255">
        <w:rPr>
          <w:noProof/>
          <w:lang w:val="en-AU"/>
        </w:rPr>
        <w:t xml:space="preserve">he current </w:t>
      </w:r>
      <w:r w:rsidR="006215DE" w:rsidRPr="009E5255">
        <w:rPr>
          <w:noProof/>
          <w:lang w:val="en-AU"/>
        </w:rPr>
        <w:t xml:space="preserve">approach to reimbursement </w:t>
      </w:r>
      <w:r w:rsidRPr="009E5255">
        <w:rPr>
          <w:noProof/>
          <w:lang w:val="en-AU"/>
        </w:rPr>
        <w:t xml:space="preserve">allows facilities to </w:t>
      </w:r>
      <w:r w:rsidR="008500BD" w:rsidRPr="009E5255">
        <w:rPr>
          <w:noProof/>
          <w:lang w:val="en-AU"/>
        </w:rPr>
        <w:t>generate</w:t>
      </w:r>
      <w:r w:rsidRPr="009E5255">
        <w:rPr>
          <w:noProof/>
          <w:lang w:val="en-AU"/>
        </w:rPr>
        <w:t xml:space="preserve"> </w:t>
      </w:r>
      <w:r w:rsidR="006215DE" w:rsidRPr="009E5255">
        <w:rPr>
          <w:noProof/>
          <w:lang w:val="en-AU"/>
        </w:rPr>
        <w:t>funds (</w:t>
      </w:r>
      <w:r w:rsidR="008500BD" w:rsidRPr="009E5255">
        <w:rPr>
          <w:noProof/>
          <w:lang w:val="en-AU"/>
        </w:rPr>
        <w:t xml:space="preserve">i.e., </w:t>
      </w:r>
      <w:r w:rsidR="006215DE" w:rsidRPr="009E5255">
        <w:rPr>
          <w:noProof/>
          <w:lang w:val="en-AU"/>
        </w:rPr>
        <w:t xml:space="preserve">through </w:t>
      </w:r>
      <w:r w:rsidR="008500BD" w:rsidRPr="009E5255">
        <w:rPr>
          <w:noProof/>
          <w:lang w:val="en-AU"/>
        </w:rPr>
        <w:t>utilisation of overage</w:t>
      </w:r>
      <w:r w:rsidR="006215DE" w:rsidRPr="009E5255">
        <w:rPr>
          <w:noProof/>
          <w:lang w:val="en-AU"/>
        </w:rPr>
        <w:t xml:space="preserve">) </w:t>
      </w:r>
      <w:r w:rsidRPr="009E5255">
        <w:rPr>
          <w:noProof/>
          <w:lang w:val="en-AU"/>
        </w:rPr>
        <w:t>used to run facilit</w:t>
      </w:r>
      <w:r w:rsidR="006215DE" w:rsidRPr="009E5255">
        <w:rPr>
          <w:noProof/>
          <w:lang w:val="en-AU"/>
        </w:rPr>
        <w:t xml:space="preserve">ies and provide </w:t>
      </w:r>
      <w:r w:rsidR="00756F4F" w:rsidRPr="009E5255">
        <w:rPr>
          <w:noProof/>
          <w:lang w:val="en-AU"/>
        </w:rPr>
        <w:t xml:space="preserve">a range of </w:t>
      </w:r>
      <w:r w:rsidR="006215DE" w:rsidRPr="009E5255">
        <w:rPr>
          <w:noProof/>
          <w:lang w:val="en-AU"/>
        </w:rPr>
        <w:t xml:space="preserve">services.  </w:t>
      </w:r>
      <w:r w:rsidR="006215DE" w:rsidRPr="009E5255">
        <w:rPr>
          <w:lang w:val="en-AU"/>
        </w:rPr>
        <w:t>Moving to a per</w:t>
      </w:r>
      <w:r w:rsidR="008500BD" w:rsidRPr="009E5255">
        <w:rPr>
          <w:lang w:val="en-AU"/>
        </w:rPr>
        <w:t>-</w:t>
      </w:r>
      <w:r w:rsidR="006215DE" w:rsidRPr="009E5255">
        <w:rPr>
          <w:lang w:val="en-AU"/>
        </w:rPr>
        <w:t xml:space="preserve">mg funding model would reduce </w:t>
      </w:r>
      <w:r w:rsidR="008500BD" w:rsidRPr="009E5255">
        <w:rPr>
          <w:lang w:val="en-AU"/>
        </w:rPr>
        <w:t xml:space="preserve">that </w:t>
      </w:r>
      <w:r w:rsidR="006215DE" w:rsidRPr="009E5255">
        <w:rPr>
          <w:lang w:val="en-AU"/>
        </w:rPr>
        <w:t>cash flow</w:t>
      </w:r>
      <w:r w:rsidR="00670A99" w:rsidRPr="009E5255">
        <w:rPr>
          <w:lang w:val="en-AU"/>
        </w:rPr>
        <w:t>, potentially forcing low-volume service providers</w:t>
      </w:r>
      <w:r w:rsidR="008500BD" w:rsidRPr="009E5255">
        <w:rPr>
          <w:lang w:val="en-AU"/>
        </w:rPr>
        <w:t xml:space="preserve"> </w:t>
      </w:r>
      <w:r w:rsidR="00670A99" w:rsidRPr="009E5255">
        <w:rPr>
          <w:lang w:val="en-AU"/>
        </w:rPr>
        <w:t xml:space="preserve">to refer some services to larger facilities. </w:t>
      </w:r>
      <w:r w:rsidR="00463385" w:rsidRPr="009E5255">
        <w:rPr>
          <w:lang w:val="en-AU"/>
        </w:rPr>
        <w:t xml:space="preserve"> </w:t>
      </w:r>
      <w:r w:rsidR="008500BD" w:rsidRPr="009E5255">
        <w:rPr>
          <w:lang w:val="en-AU"/>
        </w:rPr>
        <w:t>C</w:t>
      </w:r>
      <w:r w:rsidR="006215DE" w:rsidRPr="009E5255">
        <w:rPr>
          <w:lang w:val="en-AU"/>
        </w:rPr>
        <w:t xml:space="preserve">ompounders would also be adversely impacted as they </w:t>
      </w:r>
      <w:r w:rsidR="00670A99" w:rsidRPr="009E5255">
        <w:rPr>
          <w:noProof/>
          <w:lang w:val="en-AU"/>
        </w:rPr>
        <w:t>rely</w:t>
      </w:r>
      <w:r w:rsidR="006215DE" w:rsidRPr="009E5255">
        <w:rPr>
          <w:noProof/>
          <w:lang w:val="en-AU"/>
        </w:rPr>
        <w:t xml:space="preserve"> </w:t>
      </w:r>
      <w:r w:rsidR="00670A99" w:rsidRPr="009E5255">
        <w:rPr>
          <w:noProof/>
          <w:lang w:val="en-AU"/>
        </w:rPr>
        <w:t>strongly</w:t>
      </w:r>
      <w:r w:rsidR="006215DE" w:rsidRPr="009E5255">
        <w:rPr>
          <w:noProof/>
          <w:lang w:val="en-AU"/>
        </w:rPr>
        <w:t xml:space="preserve"> on revenues generated </w:t>
      </w:r>
      <w:r w:rsidR="008500BD" w:rsidRPr="009E5255">
        <w:rPr>
          <w:noProof/>
          <w:lang w:val="en-AU"/>
        </w:rPr>
        <w:t>through</w:t>
      </w:r>
      <w:r w:rsidR="006215DE" w:rsidRPr="009E5255">
        <w:rPr>
          <w:noProof/>
          <w:lang w:val="en-AU"/>
        </w:rPr>
        <w:t xml:space="preserve"> </w:t>
      </w:r>
      <w:r w:rsidR="00DF3C43" w:rsidRPr="009E5255">
        <w:rPr>
          <w:noProof/>
          <w:lang w:val="en-AU"/>
        </w:rPr>
        <w:t>vial-sharing</w:t>
      </w:r>
      <w:r w:rsidR="006215DE" w:rsidRPr="009E5255">
        <w:rPr>
          <w:noProof/>
          <w:lang w:val="en-AU"/>
        </w:rPr>
        <w:t>.</w:t>
      </w:r>
    </w:p>
    <w:p w14:paraId="66449837" w14:textId="24FA45B8" w:rsidR="004A66E2" w:rsidRPr="009E5255" w:rsidRDefault="00A50964" w:rsidP="005A2B78">
      <w:pPr>
        <w:pStyle w:val="ListParagraph"/>
        <w:rPr>
          <w:rFonts w:asciiTheme="minorHAnsi" w:eastAsiaTheme="minorEastAsia" w:hAnsiTheme="minorHAnsi"/>
          <w:noProof/>
          <w:lang w:val="en-AU"/>
        </w:rPr>
      </w:pPr>
      <w:r w:rsidRPr="009E5255">
        <w:rPr>
          <w:noProof/>
          <w:lang w:val="en-AU"/>
        </w:rPr>
        <w:t>Per</w:t>
      </w:r>
      <w:r w:rsidR="001C0997" w:rsidRPr="009E5255">
        <w:rPr>
          <w:noProof/>
          <w:lang w:val="en-AU"/>
        </w:rPr>
        <w:t>-</w:t>
      </w:r>
      <w:r w:rsidRPr="009E5255">
        <w:rPr>
          <w:noProof/>
          <w:lang w:val="en-AU"/>
        </w:rPr>
        <w:t xml:space="preserve">mg pricing </w:t>
      </w:r>
      <w:r w:rsidR="001C0997" w:rsidRPr="009E5255">
        <w:rPr>
          <w:noProof/>
          <w:lang w:val="en-AU"/>
        </w:rPr>
        <w:t>would distinguish</w:t>
      </w:r>
      <w:r w:rsidR="006215DE" w:rsidRPr="009E5255">
        <w:rPr>
          <w:noProof/>
          <w:lang w:val="en-AU"/>
        </w:rPr>
        <w:t xml:space="preserve"> the EFC from other </w:t>
      </w:r>
      <w:r w:rsidR="001C0997" w:rsidRPr="009E5255">
        <w:rPr>
          <w:noProof/>
          <w:lang w:val="en-AU"/>
        </w:rPr>
        <w:t>sections</w:t>
      </w:r>
      <w:r w:rsidR="006215DE" w:rsidRPr="009E5255">
        <w:rPr>
          <w:noProof/>
          <w:lang w:val="en-AU"/>
        </w:rPr>
        <w:t xml:space="preserve"> o</w:t>
      </w:r>
      <w:r w:rsidR="001C0997" w:rsidRPr="009E5255">
        <w:rPr>
          <w:noProof/>
          <w:lang w:val="en-AU"/>
        </w:rPr>
        <w:t>f</w:t>
      </w:r>
      <w:r w:rsidR="006215DE" w:rsidRPr="009E5255">
        <w:rPr>
          <w:noProof/>
          <w:lang w:val="en-AU"/>
        </w:rPr>
        <w:t xml:space="preserve"> the PBS, adding </w:t>
      </w:r>
      <w:r w:rsidR="001C0997" w:rsidRPr="009E5255">
        <w:rPr>
          <w:noProof/>
          <w:lang w:val="en-AU"/>
        </w:rPr>
        <w:t xml:space="preserve">yet more </w:t>
      </w:r>
      <w:r w:rsidR="00756F4F" w:rsidRPr="009E5255">
        <w:rPr>
          <w:noProof/>
          <w:lang w:val="en-AU"/>
        </w:rPr>
        <w:t xml:space="preserve">administrative </w:t>
      </w:r>
      <w:r w:rsidRPr="009E5255">
        <w:rPr>
          <w:noProof/>
          <w:lang w:val="en-AU"/>
        </w:rPr>
        <w:t xml:space="preserve">complexity to </w:t>
      </w:r>
      <w:r w:rsidR="00756F4F" w:rsidRPr="009E5255">
        <w:rPr>
          <w:noProof/>
          <w:lang w:val="en-AU"/>
        </w:rPr>
        <w:t>the program</w:t>
      </w:r>
      <w:r w:rsidR="006215DE" w:rsidRPr="009E5255">
        <w:rPr>
          <w:noProof/>
          <w:lang w:val="en-AU"/>
        </w:rPr>
        <w:t>.  Representatives from the PBAC added that a shift to per</w:t>
      </w:r>
      <w:r w:rsidR="00756F4F" w:rsidRPr="009E5255">
        <w:rPr>
          <w:noProof/>
          <w:lang w:val="en-AU"/>
        </w:rPr>
        <w:t>-</w:t>
      </w:r>
      <w:r w:rsidR="006215DE" w:rsidRPr="009E5255">
        <w:rPr>
          <w:noProof/>
          <w:lang w:val="en-AU"/>
        </w:rPr>
        <w:t xml:space="preserve">mg pricing </w:t>
      </w:r>
      <w:r w:rsidR="00756F4F" w:rsidRPr="009E5255">
        <w:rPr>
          <w:noProof/>
          <w:lang w:val="en-AU"/>
        </w:rPr>
        <w:t>would</w:t>
      </w:r>
      <w:r w:rsidR="006215DE" w:rsidRPr="009E5255">
        <w:rPr>
          <w:noProof/>
          <w:lang w:val="en-AU"/>
        </w:rPr>
        <w:t xml:space="preserve"> influence </w:t>
      </w:r>
      <w:r w:rsidR="00E74567" w:rsidRPr="009E5255">
        <w:rPr>
          <w:noProof/>
          <w:lang w:val="en-AU"/>
        </w:rPr>
        <w:t xml:space="preserve">the </w:t>
      </w:r>
      <w:r w:rsidR="006215DE" w:rsidRPr="009E5255">
        <w:rPr>
          <w:noProof/>
          <w:lang w:val="en-AU"/>
        </w:rPr>
        <w:t xml:space="preserve">pricing of drugs as current pricing arrangements are on </w:t>
      </w:r>
      <w:r w:rsidR="00756F4F" w:rsidRPr="009E5255">
        <w:rPr>
          <w:noProof/>
          <w:lang w:val="en-AU"/>
        </w:rPr>
        <w:t xml:space="preserve">a </w:t>
      </w:r>
      <w:r w:rsidR="006215DE" w:rsidRPr="009E5255">
        <w:rPr>
          <w:noProof/>
          <w:lang w:val="en-AU"/>
        </w:rPr>
        <w:t>per</w:t>
      </w:r>
      <w:r w:rsidR="00756F4F" w:rsidRPr="009E5255">
        <w:rPr>
          <w:noProof/>
          <w:lang w:val="en-AU"/>
        </w:rPr>
        <w:t>-</w:t>
      </w:r>
      <w:r w:rsidR="006215DE" w:rsidRPr="009E5255">
        <w:rPr>
          <w:noProof/>
          <w:lang w:val="en-AU"/>
        </w:rPr>
        <w:t>treatment</w:t>
      </w:r>
      <w:r w:rsidR="00756F4F" w:rsidRPr="009E5255">
        <w:rPr>
          <w:noProof/>
          <w:lang w:val="en-AU"/>
        </w:rPr>
        <w:t xml:space="preserve"> basis.</w:t>
      </w:r>
      <w:r w:rsidR="006215DE" w:rsidRPr="009E5255">
        <w:rPr>
          <w:noProof/>
          <w:lang w:val="en-AU"/>
        </w:rPr>
        <w:t xml:space="preserve"> </w:t>
      </w:r>
      <w:r w:rsidR="00756F4F" w:rsidRPr="009E5255">
        <w:rPr>
          <w:noProof/>
          <w:lang w:val="en-AU"/>
        </w:rPr>
        <w:t xml:space="preserve"> Altering the basis upon which costs are determined would necessarily impact</w:t>
      </w:r>
      <w:r w:rsidR="006215DE" w:rsidRPr="009E5255">
        <w:rPr>
          <w:noProof/>
          <w:lang w:val="en-AU"/>
        </w:rPr>
        <w:t xml:space="preserve"> the </w:t>
      </w:r>
      <w:r w:rsidR="00940505" w:rsidRPr="009E5255">
        <w:rPr>
          <w:noProof/>
          <w:lang w:val="en-AU"/>
        </w:rPr>
        <w:t xml:space="preserve">cost-effectiveness ratio </w:t>
      </w:r>
      <w:r w:rsidR="006215DE" w:rsidRPr="009E5255">
        <w:rPr>
          <w:noProof/>
          <w:lang w:val="en-AU"/>
        </w:rPr>
        <w:t xml:space="preserve">presented by the sponsor, influencing the </w:t>
      </w:r>
      <w:r w:rsidR="00756F4F" w:rsidRPr="009E5255">
        <w:rPr>
          <w:noProof/>
          <w:lang w:val="en-AU"/>
        </w:rPr>
        <w:t>criteria</w:t>
      </w:r>
      <w:r w:rsidR="006215DE" w:rsidRPr="009E5255">
        <w:rPr>
          <w:noProof/>
          <w:lang w:val="en-AU"/>
        </w:rPr>
        <w:t xml:space="preserve"> upon which funding recommendation</w:t>
      </w:r>
      <w:r w:rsidR="00756F4F" w:rsidRPr="009E5255">
        <w:rPr>
          <w:noProof/>
          <w:lang w:val="en-AU"/>
        </w:rPr>
        <w:t>s</w:t>
      </w:r>
      <w:r w:rsidR="006215DE" w:rsidRPr="009E5255">
        <w:rPr>
          <w:noProof/>
          <w:lang w:val="en-AU"/>
        </w:rPr>
        <w:t xml:space="preserve"> </w:t>
      </w:r>
      <w:r w:rsidR="00756F4F" w:rsidRPr="009E5255">
        <w:rPr>
          <w:noProof/>
          <w:lang w:val="en-AU"/>
        </w:rPr>
        <w:t>are</w:t>
      </w:r>
      <w:r w:rsidR="006215DE" w:rsidRPr="009E5255">
        <w:rPr>
          <w:noProof/>
          <w:lang w:val="en-AU"/>
        </w:rPr>
        <w:t xml:space="preserve"> made</w:t>
      </w:r>
      <w:r w:rsidR="0053034B" w:rsidRPr="009E5255">
        <w:rPr>
          <w:noProof/>
          <w:lang w:val="en-AU"/>
        </w:rPr>
        <w:t xml:space="preserve"> and </w:t>
      </w:r>
      <w:r w:rsidR="006215DE" w:rsidRPr="009E5255">
        <w:rPr>
          <w:noProof/>
          <w:lang w:val="en-AU"/>
        </w:rPr>
        <w:t>pric</w:t>
      </w:r>
      <w:r w:rsidR="00756F4F" w:rsidRPr="009E5255">
        <w:rPr>
          <w:noProof/>
          <w:lang w:val="en-AU"/>
        </w:rPr>
        <w:t>es</w:t>
      </w:r>
      <w:r w:rsidR="006215DE" w:rsidRPr="009E5255">
        <w:rPr>
          <w:noProof/>
          <w:lang w:val="en-AU"/>
        </w:rPr>
        <w:t xml:space="preserve"> negotiated with pharmaceutical companies.</w:t>
      </w:r>
    </w:p>
    <w:p w14:paraId="7CF4525C" w14:textId="2B128B31" w:rsidR="006215DE" w:rsidRPr="009E5255" w:rsidRDefault="003C409B" w:rsidP="006215DE">
      <w:pPr>
        <w:rPr>
          <w:i/>
          <w:iCs/>
          <w:noProof/>
        </w:rPr>
      </w:pPr>
      <w:r w:rsidRPr="009E5255">
        <w:t>P</w:t>
      </w:r>
      <w:r w:rsidR="006215DE" w:rsidRPr="009E5255">
        <w:t>roponents of the per</w:t>
      </w:r>
      <w:r w:rsidRPr="009E5255">
        <w:t>-</w:t>
      </w:r>
      <w:r w:rsidR="006215DE" w:rsidRPr="009E5255">
        <w:t xml:space="preserve">mg pricing model </w:t>
      </w:r>
      <w:r w:rsidRPr="009E5255">
        <w:t>recognised</w:t>
      </w:r>
      <w:r w:rsidR="006215DE" w:rsidRPr="009E5255">
        <w:t xml:space="preserve"> that </w:t>
      </w:r>
      <w:r w:rsidRPr="009E5255">
        <w:t>low-</w:t>
      </w:r>
      <w:r w:rsidR="006215DE" w:rsidRPr="009E5255">
        <w:t xml:space="preserve">volume compounders would be disadvantaged by not being able to </w:t>
      </w:r>
      <w:r w:rsidRPr="009E5255">
        <w:t>vial</w:t>
      </w:r>
      <w:r w:rsidR="00E00603" w:rsidRPr="009E5255">
        <w:t xml:space="preserve"> </w:t>
      </w:r>
      <w:r w:rsidRPr="009E5255">
        <w:t>share</w:t>
      </w:r>
      <w:r w:rsidR="006215DE" w:rsidRPr="009E5255">
        <w:t xml:space="preserve">.  </w:t>
      </w:r>
      <w:r w:rsidRPr="009E5255">
        <w:t>A</w:t>
      </w:r>
      <w:r w:rsidR="006215DE" w:rsidRPr="009E5255">
        <w:t xml:space="preserve"> ‘safety net’ </w:t>
      </w:r>
      <w:r w:rsidR="008D59DF" w:rsidRPr="009E5255">
        <w:t xml:space="preserve">(whereby </w:t>
      </w:r>
      <w:r w:rsidR="00E00603" w:rsidRPr="009E5255">
        <w:t>low-</w:t>
      </w:r>
      <w:r w:rsidR="008D59DF" w:rsidRPr="009E5255">
        <w:t xml:space="preserve">volume claimants would be exempt from per-mg pricing) </w:t>
      </w:r>
      <w:r w:rsidR="006215DE" w:rsidRPr="009E5255">
        <w:t xml:space="preserve">was </w:t>
      </w:r>
      <w:r w:rsidRPr="009E5255">
        <w:t xml:space="preserve">therefore </w:t>
      </w:r>
      <w:r w:rsidR="006215DE" w:rsidRPr="009E5255">
        <w:t xml:space="preserve">proposed for </w:t>
      </w:r>
      <w:r w:rsidRPr="009E5255">
        <w:t>such</w:t>
      </w:r>
      <w:r w:rsidR="006215DE" w:rsidRPr="009E5255">
        <w:t xml:space="preserve"> compounders</w:t>
      </w:r>
      <w:r w:rsidRPr="009E5255">
        <w:t>, though</w:t>
      </w:r>
      <w:r w:rsidR="006215DE" w:rsidRPr="009E5255">
        <w:t xml:space="preserve"> </w:t>
      </w:r>
      <w:r w:rsidRPr="009E5255">
        <w:t>i</w:t>
      </w:r>
      <w:r w:rsidR="006215DE" w:rsidRPr="009E5255">
        <w:t xml:space="preserve">t was unclear how </w:t>
      </w:r>
      <w:r w:rsidRPr="009E5255">
        <w:t xml:space="preserve">the proposed </w:t>
      </w:r>
      <w:r w:rsidR="006215DE" w:rsidRPr="009E5255">
        <w:t xml:space="preserve">carve out would be implemented in practice.  </w:t>
      </w:r>
      <w:r w:rsidR="006F6C1C" w:rsidRPr="009E5255">
        <w:t xml:space="preserve">Manufacturers </w:t>
      </w:r>
      <w:r w:rsidR="006215DE" w:rsidRPr="009E5255">
        <w:rPr>
          <w:noProof/>
        </w:rPr>
        <w:t>suggest</w:t>
      </w:r>
      <w:r w:rsidRPr="009E5255">
        <w:rPr>
          <w:noProof/>
        </w:rPr>
        <w:t>ed that</w:t>
      </w:r>
      <w:r w:rsidR="006215DE" w:rsidRPr="009E5255">
        <w:rPr>
          <w:noProof/>
        </w:rPr>
        <w:t xml:space="preserve"> </w:t>
      </w:r>
      <w:r w:rsidR="006F6C1C" w:rsidRPr="009E5255">
        <w:rPr>
          <w:noProof/>
        </w:rPr>
        <w:t>a ‘</w:t>
      </w:r>
      <w:r w:rsidR="006215DE" w:rsidRPr="009E5255">
        <w:rPr>
          <w:noProof/>
        </w:rPr>
        <w:t>wastage table</w:t>
      </w:r>
      <w:r w:rsidR="006F6C1C" w:rsidRPr="009E5255">
        <w:rPr>
          <w:noProof/>
        </w:rPr>
        <w:t>’ could be employed to compensate</w:t>
      </w:r>
      <w:r w:rsidR="006215DE" w:rsidRPr="009E5255">
        <w:rPr>
          <w:noProof/>
        </w:rPr>
        <w:t xml:space="preserve"> </w:t>
      </w:r>
      <w:r w:rsidR="006F6C1C" w:rsidRPr="009E5255">
        <w:rPr>
          <w:noProof/>
        </w:rPr>
        <w:t>compounders in</w:t>
      </w:r>
      <w:r w:rsidR="006215DE" w:rsidRPr="009E5255">
        <w:rPr>
          <w:noProof/>
        </w:rPr>
        <w:t xml:space="preserve"> hospital</w:t>
      </w:r>
      <w:r w:rsidR="006F6C1C" w:rsidRPr="009E5255">
        <w:rPr>
          <w:noProof/>
        </w:rPr>
        <w:t xml:space="preserve"> settings whose low service volumes </w:t>
      </w:r>
      <w:r w:rsidR="00E00603" w:rsidRPr="009E5255">
        <w:rPr>
          <w:noProof/>
        </w:rPr>
        <w:t>d</w:t>
      </w:r>
      <w:r w:rsidR="006F6C1C" w:rsidRPr="009E5255">
        <w:rPr>
          <w:noProof/>
        </w:rPr>
        <w:t>o not enable</w:t>
      </w:r>
      <w:r w:rsidR="006215DE" w:rsidRPr="009E5255">
        <w:rPr>
          <w:noProof/>
        </w:rPr>
        <w:t xml:space="preserve"> </w:t>
      </w:r>
      <w:r w:rsidR="006F6C1C" w:rsidRPr="009E5255">
        <w:rPr>
          <w:noProof/>
        </w:rPr>
        <w:t>them to fully utilise vial contents</w:t>
      </w:r>
      <w:r w:rsidR="006215DE" w:rsidRPr="009E5255">
        <w:rPr>
          <w:noProof/>
        </w:rPr>
        <w:t xml:space="preserve">.  </w:t>
      </w:r>
    </w:p>
    <w:p w14:paraId="2C7EC4CE" w14:textId="0647852B" w:rsidR="00D640A4" w:rsidRPr="009E5255" w:rsidRDefault="00D640A4" w:rsidP="00CA5EF6">
      <w:pPr>
        <w:pStyle w:val="SubHead-NotNumbered"/>
        <w:rPr>
          <w:u w:val="single"/>
        </w:rPr>
      </w:pPr>
      <w:r w:rsidRPr="009E5255">
        <w:rPr>
          <w:u w:val="single"/>
        </w:rPr>
        <w:t>Flat</w:t>
      </w:r>
      <w:r w:rsidR="00E74567" w:rsidRPr="009E5255">
        <w:rPr>
          <w:u w:val="single"/>
        </w:rPr>
        <w:t>-</w:t>
      </w:r>
      <w:r w:rsidRPr="009E5255">
        <w:rPr>
          <w:u w:val="single"/>
        </w:rPr>
        <w:t>dosing</w:t>
      </w:r>
    </w:p>
    <w:p w14:paraId="2C83AE47" w14:textId="78B682B2" w:rsidR="006C4A1D" w:rsidRPr="009E5255" w:rsidRDefault="00B91D3D" w:rsidP="00783598">
      <w:pPr>
        <w:rPr>
          <w:noProof/>
        </w:rPr>
      </w:pPr>
      <w:r w:rsidRPr="009E5255">
        <w:rPr>
          <w:noProof/>
        </w:rPr>
        <w:t>Flat</w:t>
      </w:r>
      <w:r w:rsidR="00E74567" w:rsidRPr="009E5255">
        <w:rPr>
          <w:noProof/>
        </w:rPr>
        <w:t>-</w:t>
      </w:r>
      <w:r w:rsidRPr="009E5255">
        <w:rPr>
          <w:noProof/>
        </w:rPr>
        <w:t>dosing</w:t>
      </w:r>
      <w:r w:rsidR="00686283" w:rsidRPr="009E5255">
        <w:rPr>
          <w:noProof/>
        </w:rPr>
        <w:t xml:space="preserve"> </w:t>
      </w:r>
      <w:r w:rsidR="00406374" w:rsidRPr="009E5255">
        <w:rPr>
          <w:noProof/>
        </w:rPr>
        <w:t xml:space="preserve">was proposed by </w:t>
      </w:r>
      <w:r w:rsidR="00686283" w:rsidRPr="009E5255">
        <w:rPr>
          <w:noProof/>
        </w:rPr>
        <w:t xml:space="preserve">some </w:t>
      </w:r>
      <w:r w:rsidR="004425EF" w:rsidRPr="009E5255">
        <w:rPr>
          <w:noProof/>
        </w:rPr>
        <w:t>hos</w:t>
      </w:r>
      <w:r w:rsidR="00D06D33" w:rsidRPr="009E5255">
        <w:rPr>
          <w:noProof/>
        </w:rPr>
        <w:t>p</w:t>
      </w:r>
      <w:r w:rsidR="004425EF" w:rsidRPr="009E5255">
        <w:rPr>
          <w:noProof/>
        </w:rPr>
        <w:t>ital pharmaci</w:t>
      </w:r>
      <w:r w:rsidR="00137007" w:rsidRPr="009E5255">
        <w:rPr>
          <w:noProof/>
        </w:rPr>
        <w:t>sts</w:t>
      </w:r>
      <w:r w:rsidR="004425EF" w:rsidRPr="009E5255">
        <w:rPr>
          <w:noProof/>
        </w:rPr>
        <w:t xml:space="preserve"> and </w:t>
      </w:r>
      <w:r w:rsidR="00040EB7" w:rsidRPr="009E5255">
        <w:rPr>
          <w:noProof/>
        </w:rPr>
        <w:t>TGA-licensed</w:t>
      </w:r>
      <w:r w:rsidR="006C4A1D" w:rsidRPr="009E5255">
        <w:rPr>
          <w:noProof/>
        </w:rPr>
        <w:t xml:space="preserve"> </w:t>
      </w:r>
      <w:r w:rsidR="004425EF" w:rsidRPr="009E5255">
        <w:rPr>
          <w:noProof/>
        </w:rPr>
        <w:t>compounder</w:t>
      </w:r>
      <w:r w:rsidR="00686283" w:rsidRPr="009E5255">
        <w:rPr>
          <w:noProof/>
        </w:rPr>
        <w:t>s</w:t>
      </w:r>
      <w:r w:rsidR="004425EF" w:rsidRPr="009E5255">
        <w:rPr>
          <w:noProof/>
        </w:rPr>
        <w:t xml:space="preserve"> </w:t>
      </w:r>
      <w:r w:rsidR="00C264B1" w:rsidRPr="009E5255">
        <w:rPr>
          <w:noProof/>
        </w:rPr>
        <w:t>to allow</w:t>
      </w:r>
      <w:r w:rsidR="00463D8C" w:rsidRPr="009E5255">
        <w:rPr>
          <w:noProof/>
        </w:rPr>
        <w:t xml:space="preserve"> pharmacies to stock</w:t>
      </w:r>
      <w:r w:rsidR="00C264B1" w:rsidRPr="009E5255">
        <w:rPr>
          <w:noProof/>
        </w:rPr>
        <w:t xml:space="preserve"> </w:t>
      </w:r>
      <w:r w:rsidR="00463D8C" w:rsidRPr="009E5255">
        <w:rPr>
          <w:noProof/>
        </w:rPr>
        <w:t>prepared</w:t>
      </w:r>
      <w:r w:rsidRPr="009E5255">
        <w:rPr>
          <w:noProof/>
        </w:rPr>
        <w:t xml:space="preserve"> doses of commonly use</w:t>
      </w:r>
      <w:r w:rsidR="00C264B1" w:rsidRPr="009E5255">
        <w:rPr>
          <w:noProof/>
        </w:rPr>
        <w:t>d</w:t>
      </w:r>
      <w:r w:rsidRPr="009E5255">
        <w:rPr>
          <w:noProof/>
        </w:rPr>
        <w:t xml:space="preserve"> cancer </w:t>
      </w:r>
      <w:r w:rsidR="006C4A1D" w:rsidRPr="009E5255">
        <w:rPr>
          <w:noProof/>
        </w:rPr>
        <w:t xml:space="preserve">medicines </w:t>
      </w:r>
      <w:r w:rsidR="00D06D33" w:rsidRPr="009E5255">
        <w:rPr>
          <w:noProof/>
        </w:rPr>
        <w:t>with</w:t>
      </w:r>
      <w:r w:rsidRPr="009E5255">
        <w:rPr>
          <w:noProof/>
        </w:rPr>
        <w:t xml:space="preserve"> longer shelf li</w:t>
      </w:r>
      <w:r w:rsidR="00D06D33" w:rsidRPr="009E5255">
        <w:rPr>
          <w:noProof/>
        </w:rPr>
        <w:t>ves</w:t>
      </w:r>
      <w:r w:rsidR="00463D8C" w:rsidRPr="009E5255">
        <w:rPr>
          <w:noProof/>
        </w:rPr>
        <w:t>.</w:t>
      </w:r>
      <w:r w:rsidR="00E766A8" w:rsidRPr="009E5255">
        <w:rPr>
          <w:noProof/>
        </w:rPr>
        <w:t xml:space="preserve"> </w:t>
      </w:r>
      <w:r w:rsidR="00463D8C" w:rsidRPr="009E5255">
        <w:rPr>
          <w:noProof/>
        </w:rPr>
        <w:t xml:space="preserve"> Not having to compound</w:t>
      </w:r>
      <w:r w:rsidR="00E766A8" w:rsidRPr="009E5255">
        <w:rPr>
          <w:noProof/>
        </w:rPr>
        <w:t xml:space="preserve"> individua</w:t>
      </w:r>
      <w:r w:rsidR="009706CE" w:rsidRPr="009E5255">
        <w:rPr>
          <w:noProof/>
        </w:rPr>
        <w:t>l</w:t>
      </w:r>
      <w:r w:rsidR="00E766A8" w:rsidRPr="009E5255">
        <w:rPr>
          <w:noProof/>
        </w:rPr>
        <w:t>ised dos</w:t>
      </w:r>
      <w:r w:rsidR="00463D8C" w:rsidRPr="009E5255">
        <w:rPr>
          <w:noProof/>
        </w:rPr>
        <w:t xml:space="preserve">es </w:t>
      </w:r>
      <w:r w:rsidR="00E74567" w:rsidRPr="009E5255">
        <w:rPr>
          <w:noProof/>
        </w:rPr>
        <w:t xml:space="preserve">on </w:t>
      </w:r>
      <w:r w:rsidR="00E766A8" w:rsidRPr="009E5255">
        <w:rPr>
          <w:noProof/>
        </w:rPr>
        <w:t>a named</w:t>
      </w:r>
      <w:r w:rsidR="00463D8C" w:rsidRPr="009E5255">
        <w:rPr>
          <w:noProof/>
        </w:rPr>
        <w:t>-</w:t>
      </w:r>
      <w:r w:rsidR="00E766A8" w:rsidRPr="009E5255">
        <w:rPr>
          <w:noProof/>
        </w:rPr>
        <w:t>patient basis</w:t>
      </w:r>
      <w:r w:rsidR="00463D8C" w:rsidRPr="009E5255">
        <w:rPr>
          <w:noProof/>
        </w:rPr>
        <w:t xml:space="preserve"> </w:t>
      </w:r>
      <w:r w:rsidR="0069778B" w:rsidRPr="009E5255">
        <w:rPr>
          <w:noProof/>
        </w:rPr>
        <w:t xml:space="preserve">would </w:t>
      </w:r>
      <w:r w:rsidR="00463D8C" w:rsidRPr="009E5255">
        <w:rPr>
          <w:noProof/>
        </w:rPr>
        <w:t>streamline</w:t>
      </w:r>
      <w:r w:rsidR="0069778B" w:rsidRPr="009E5255">
        <w:rPr>
          <w:noProof/>
        </w:rPr>
        <w:t xml:space="preserve"> management</w:t>
      </w:r>
      <w:r w:rsidR="00463D8C" w:rsidRPr="009E5255">
        <w:rPr>
          <w:noProof/>
        </w:rPr>
        <w:t xml:space="preserve"> of some stock</w:t>
      </w:r>
      <w:r w:rsidR="0069778B" w:rsidRPr="009E5255">
        <w:rPr>
          <w:noProof/>
        </w:rPr>
        <w:t xml:space="preserve">, especially </w:t>
      </w:r>
      <w:r w:rsidR="00463D8C" w:rsidRPr="009E5255">
        <w:rPr>
          <w:noProof/>
        </w:rPr>
        <w:t>in</w:t>
      </w:r>
      <w:r w:rsidR="0069778B" w:rsidRPr="009E5255">
        <w:rPr>
          <w:noProof/>
        </w:rPr>
        <w:t xml:space="preserve"> </w:t>
      </w:r>
      <w:r w:rsidR="00463D8C" w:rsidRPr="009E5255">
        <w:rPr>
          <w:noProof/>
        </w:rPr>
        <w:t>small</w:t>
      </w:r>
      <w:r w:rsidR="0069778B" w:rsidRPr="009E5255">
        <w:rPr>
          <w:noProof/>
        </w:rPr>
        <w:t xml:space="preserve"> pharmac</w:t>
      </w:r>
      <w:r w:rsidR="00463D8C" w:rsidRPr="009E5255">
        <w:rPr>
          <w:noProof/>
        </w:rPr>
        <w:t>y settings</w:t>
      </w:r>
      <w:r w:rsidR="0048472F" w:rsidRPr="009E5255">
        <w:rPr>
          <w:noProof/>
        </w:rPr>
        <w:t xml:space="preserve">.  </w:t>
      </w:r>
      <w:r w:rsidR="00463D8C" w:rsidRPr="009E5255">
        <w:rPr>
          <w:noProof/>
        </w:rPr>
        <w:t>Flat</w:t>
      </w:r>
      <w:r w:rsidR="00E74567" w:rsidRPr="009E5255">
        <w:rPr>
          <w:noProof/>
        </w:rPr>
        <w:t>-</w:t>
      </w:r>
      <w:r w:rsidR="00463D8C" w:rsidRPr="009E5255">
        <w:rPr>
          <w:noProof/>
        </w:rPr>
        <w:t>dosing is reportedly practiced</w:t>
      </w:r>
      <w:r w:rsidR="009706CE" w:rsidRPr="009E5255">
        <w:rPr>
          <w:noProof/>
        </w:rPr>
        <w:t xml:space="preserve"> </w:t>
      </w:r>
      <w:r w:rsidR="00463D8C" w:rsidRPr="009E5255">
        <w:rPr>
          <w:noProof/>
        </w:rPr>
        <w:t>for a number of cancer medicines,</w:t>
      </w:r>
      <w:r w:rsidR="00253E3C" w:rsidRPr="009E5255">
        <w:rPr>
          <w:noProof/>
        </w:rPr>
        <w:t xml:space="preserve"> includ</w:t>
      </w:r>
      <w:r w:rsidR="009706CE" w:rsidRPr="009E5255">
        <w:rPr>
          <w:noProof/>
        </w:rPr>
        <w:t>ing</w:t>
      </w:r>
      <w:r w:rsidR="00253E3C" w:rsidRPr="009E5255">
        <w:rPr>
          <w:noProof/>
        </w:rPr>
        <w:t xml:space="preserve"> </w:t>
      </w:r>
      <w:r w:rsidRPr="009E5255">
        <w:rPr>
          <w:noProof/>
        </w:rPr>
        <w:t>carboplatin</w:t>
      </w:r>
      <w:r w:rsidR="00253E3C" w:rsidRPr="009E5255">
        <w:rPr>
          <w:noProof/>
        </w:rPr>
        <w:t xml:space="preserve">, </w:t>
      </w:r>
      <w:r w:rsidRPr="009E5255">
        <w:rPr>
          <w:noProof/>
        </w:rPr>
        <w:t>etoposide, rituximab</w:t>
      </w:r>
      <w:r w:rsidR="00463D8C" w:rsidRPr="009E5255">
        <w:rPr>
          <w:noProof/>
        </w:rPr>
        <w:t>,</w:t>
      </w:r>
      <w:r w:rsidR="0048472F" w:rsidRPr="009E5255">
        <w:rPr>
          <w:noProof/>
        </w:rPr>
        <w:t xml:space="preserve"> </w:t>
      </w:r>
      <w:r w:rsidRPr="009E5255">
        <w:rPr>
          <w:noProof/>
        </w:rPr>
        <w:t>pembrolizumab and nivolumab</w:t>
      </w:r>
      <w:r w:rsidR="0048472F" w:rsidRPr="009E5255">
        <w:rPr>
          <w:noProof/>
        </w:rPr>
        <w:t xml:space="preserve">.  </w:t>
      </w:r>
    </w:p>
    <w:p w14:paraId="0C6FF41B" w14:textId="33EADD8F" w:rsidR="00D640A4" w:rsidRPr="009E5255" w:rsidRDefault="00463D8C" w:rsidP="005A2B78">
      <w:r w:rsidRPr="009E5255">
        <w:rPr>
          <w:noProof/>
        </w:rPr>
        <w:t>F</w:t>
      </w:r>
      <w:r w:rsidR="004F036C" w:rsidRPr="009E5255">
        <w:rPr>
          <w:noProof/>
        </w:rPr>
        <w:t>lat</w:t>
      </w:r>
      <w:r w:rsidR="00E74567" w:rsidRPr="009E5255">
        <w:rPr>
          <w:noProof/>
        </w:rPr>
        <w:t>-</w:t>
      </w:r>
      <w:r w:rsidR="004F036C" w:rsidRPr="009E5255">
        <w:rPr>
          <w:noProof/>
        </w:rPr>
        <w:t xml:space="preserve">dosing of pembrolizumab and nivolumab was also </w:t>
      </w:r>
      <w:r w:rsidRPr="009E5255">
        <w:rPr>
          <w:noProof/>
        </w:rPr>
        <w:t>cited</w:t>
      </w:r>
      <w:r w:rsidR="006C4A1D" w:rsidRPr="009E5255">
        <w:rPr>
          <w:noProof/>
        </w:rPr>
        <w:t xml:space="preserve"> as a potential solution fo</w:t>
      </w:r>
      <w:r w:rsidR="008E62F4" w:rsidRPr="009E5255">
        <w:rPr>
          <w:noProof/>
        </w:rPr>
        <w:t xml:space="preserve">r reconciliation issues, as </w:t>
      </w:r>
      <w:r w:rsidR="00767C71" w:rsidRPr="009E5255">
        <w:rPr>
          <w:noProof/>
        </w:rPr>
        <w:t>patients receiv</w:t>
      </w:r>
      <w:r w:rsidR="008E62F4" w:rsidRPr="009E5255">
        <w:rPr>
          <w:noProof/>
        </w:rPr>
        <w:t>e</w:t>
      </w:r>
      <w:r w:rsidR="00767C71" w:rsidRPr="009E5255">
        <w:rPr>
          <w:noProof/>
        </w:rPr>
        <w:t xml:space="preserve"> standard doses equivalent to available vial sizes</w:t>
      </w:r>
      <w:r w:rsidR="00E74567" w:rsidRPr="009E5255">
        <w:rPr>
          <w:noProof/>
        </w:rPr>
        <w:t xml:space="preserve"> (i.e., </w:t>
      </w:r>
      <w:r w:rsidR="00DF3C43" w:rsidRPr="009E5255">
        <w:rPr>
          <w:noProof/>
        </w:rPr>
        <w:t>vial-sharing</w:t>
      </w:r>
      <w:r w:rsidR="006C4A1D" w:rsidRPr="009E5255">
        <w:rPr>
          <w:noProof/>
        </w:rPr>
        <w:t xml:space="preserve"> is not required</w:t>
      </w:r>
      <w:r w:rsidR="00E74567" w:rsidRPr="009E5255">
        <w:rPr>
          <w:noProof/>
        </w:rPr>
        <w:t>)</w:t>
      </w:r>
      <w:r w:rsidR="006C4A1D" w:rsidRPr="009E5255">
        <w:rPr>
          <w:noProof/>
        </w:rPr>
        <w:t xml:space="preserve">.  </w:t>
      </w:r>
      <w:r w:rsidR="008E62F4" w:rsidRPr="009E5255">
        <w:rPr>
          <w:noProof/>
        </w:rPr>
        <w:t>Better</w:t>
      </w:r>
      <w:r w:rsidR="00B9132F" w:rsidRPr="009E5255">
        <w:rPr>
          <w:noProof/>
        </w:rPr>
        <w:t xml:space="preserve"> alignment of vial sizes with recommended dosing was seen as key </w:t>
      </w:r>
      <w:r w:rsidR="006C4A1D" w:rsidRPr="009E5255">
        <w:rPr>
          <w:noProof/>
        </w:rPr>
        <w:t>to address</w:t>
      </w:r>
      <w:r w:rsidR="008E62F4" w:rsidRPr="009E5255">
        <w:rPr>
          <w:noProof/>
        </w:rPr>
        <w:t>ing</w:t>
      </w:r>
      <w:r w:rsidR="006C4A1D" w:rsidRPr="009E5255">
        <w:rPr>
          <w:noProof/>
        </w:rPr>
        <w:t xml:space="preserve"> reconciliation </w:t>
      </w:r>
      <w:r w:rsidR="008E62F4" w:rsidRPr="009E5255">
        <w:rPr>
          <w:noProof/>
        </w:rPr>
        <w:t>issues more broadly</w:t>
      </w:r>
      <w:r w:rsidR="00E74567" w:rsidRPr="009E5255">
        <w:rPr>
          <w:noProof/>
        </w:rPr>
        <w:t xml:space="preserve"> (see below)</w:t>
      </w:r>
      <w:r w:rsidR="006C4A1D" w:rsidRPr="009E5255">
        <w:rPr>
          <w:noProof/>
        </w:rPr>
        <w:t>.</w:t>
      </w:r>
    </w:p>
    <w:p w14:paraId="6791E9A1" w14:textId="4FA1B610" w:rsidR="5EAF6143" w:rsidRPr="009E5255" w:rsidRDefault="006C4A1D" w:rsidP="00CA5EF6">
      <w:pPr>
        <w:pStyle w:val="SubHead-NotNumbered"/>
        <w:rPr>
          <w:u w:val="single"/>
        </w:rPr>
      </w:pPr>
      <w:r w:rsidRPr="009E5255">
        <w:rPr>
          <w:u w:val="single"/>
        </w:rPr>
        <w:t>Optim</w:t>
      </w:r>
      <w:r w:rsidR="003D4AD7" w:rsidRPr="009E5255">
        <w:rPr>
          <w:u w:val="single"/>
        </w:rPr>
        <w:t>al</w:t>
      </w:r>
      <w:r w:rsidRPr="009E5255">
        <w:rPr>
          <w:u w:val="single"/>
        </w:rPr>
        <w:t xml:space="preserve"> v</w:t>
      </w:r>
      <w:r w:rsidR="5EAF6143" w:rsidRPr="009E5255">
        <w:rPr>
          <w:u w:val="single"/>
        </w:rPr>
        <w:t>ial siz</w:t>
      </w:r>
      <w:r w:rsidR="003D4AD7" w:rsidRPr="009E5255">
        <w:rPr>
          <w:u w:val="single"/>
        </w:rPr>
        <w:t>es</w:t>
      </w:r>
      <w:r w:rsidR="5EAF6143" w:rsidRPr="009E5255">
        <w:rPr>
          <w:u w:val="single"/>
        </w:rPr>
        <w:t xml:space="preserve"> </w:t>
      </w:r>
    </w:p>
    <w:p w14:paraId="7B391FCE" w14:textId="7B626A67" w:rsidR="001B49C9" w:rsidRPr="009E5255" w:rsidRDefault="5EAF6143" w:rsidP="00DE3337">
      <w:pPr>
        <w:rPr>
          <w:noProof/>
        </w:rPr>
      </w:pPr>
      <w:r w:rsidRPr="009E5255">
        <w:rPr>
          <w:noProof/>
        </w:rPr>
        <w:t xml:space="preserve">One industry stakeholder proposed resizing vials to meet local </w:t>
      </w:r>
      <w:r w:rsidR="00CB290C" w:rsidRPr="009E5255">
        <w:rPr>
          <w:noProof/>
        </w:rPr>
        <w:t xml:space="preserve">market </w:t>
      </w:r>
      <w:r w:rsidRPr="009E5255">
        <w:rPr>
          <w:noProof/>
        </w:rPr>
        <w:t>demand</w:t>
      </w:r>
      <w:r w:rsidR="003D4AD7" w:rsidRPr="009E5255">
        <w:rPr>
          <w:noProof/>
        </w:rPr>
        <w:t>,</w:t>
      </w:r>
      <w:r w:rsidRPr="009E5255">
        <w:rPr>
          <w:noProof/>
        </w:rPr>
        <w:t xml:space="preserve"> such that </w:t>
      </w:r>
      <w:r w:rsidR="003D4AD7" w:rsidRPr="009E5255">
        <w:rPr>
          <w:noProof/>
        </w:rPr>
        <w:t xml:space="preserve">vial sizes in </w:t>
      </w:r>
      <w:r w:rsidRPr="009E5255">
        <w:rPr>
          <w:noProof/>
        </w:rPr>
        <w:t xml:space="preserve">Australia </w:t>
      </w:r>
      <w:r w:rsidR="003D4AD7" w:rsidRPr="009E5255">
        <w:rPr>
          <w:noProof/>
        </w:rPr>
        <w:t>would</w:t>
      </w:r>
      <w:r w:rsidRPr="009E5255">
        <w:rPr>
          <w:noProof/>
        </w:rPr>
        <w:t xml:space="preserve"> </w:t>
      </w:r>
      <w:r w:rsidR="006C4A1D" w:rsidRPr="009E5255">
        <w:rPr>
          <w:noProof/>
        </w:rPr>
        <w:t>more closely match</w:t>
      </w:r>
      <w:r w:rsidR="3A13FD8C" w:rsidRPr="009E5255">
        <w:rPr>
          <w:noProof/>
        </w:rPr>
        <w:t xml:space="preserve"> </w:t>
      </w:r>
      <w:r w:rsidR="003D4AD7" w:rsidRPr="009E5255">
        <w:rPr>
          <w:noProof/>
        </w:rPr>
        <w:t xml:space="preserve">drugs’ respective PBS </w:t>
      </w:r>
      <w:r w:rsidR="1F8D7A4E" w:rsidRPr="009E5255">
        <w:rPr>
          <w:noProof/>
        </w:rPr>
        <w:t>maximum quantit</w:t>
      </w:r>
      <w:r w:rsidR="003D4AD7" w:rsidRPr="009E5255">
        <w:rPr>
          <w:noProof/>
        </w:rPr>
        <w:t>ies</w:t>
      </w:r>
      <w:r w:rsidR="1F8D7A4E" w:rsidRPr="009E5255">
        <w:rPr>
          <w:noProof/>
        </w:rPr>
        <w:t xml:space="preserve"> </w:t>
      </w:r>
      <w:r w:rsidR="006C4A1D" w:rsidRPr="009E5255">
        <w:rPr>
          <w:noProof/>
        </w:rPr>
        <w:t xml:space="preserve">(see Section </w:t>
      </w:r>
      <w:r w:rsidR="003D4AD7" w:rsidRPr="009E5255">
        <w:rPr>
          <w:noProof/>
        </w:rPr>
        <w:fldChar w:fldCharType="begin"/>
      </w:r>
      <w:r w:rsidR="003D4AD7" w:rsidRPr="009E5255">
        <w:rPr>
          <w:noProof/>
        </w:rPr>
        <w:instrText xml:space="preserve"> REF _Ref93386878 \r \h </w:instrText>
      </w:r>
      <w:r w:rsidR="003D4AD7" w:rsidRPr="009E5255">
        <w:rPr>
          <w:noProof/>
        </w:rPr>
      </w:r>
      <w:r w:rsidR="003D4AD7" w:rsidRPr="009E5255">
        <w:rPr>
          <w:noProof/>
        </w:rPr>
        <w:fldChar w:fldCharType="separate"/>
      </w:r>
      <w:r w:rsidR="000C766B">
        <w:rPr>
          <w:noProof/>
          <w:cs/>
        </w:rPr>
        <w:t>‎</w:t>
      </w:r>
      <w:r w:rsidR="000C766B">
        <w:rPr>
          <w:noProof/>
        </w:rPr>
        <w:t>4</w:t>
      </w:r>
      <w:r w:rsidR="003D4AD7" w:rsidRPr="009E5255">
        <w:rPr>
          <w:noProof/>
        </w:rPr>
        <w:fldChar w:fldCharType="end"/>
      </w:r>
      <w:r w:rsidR="006C4A1D" w:rsidRPr="009E5255">
        <w:rPr>
          <w:noProof/>
        </w:rPr>
        <w:t>).</w:t>
      </w:r>
      <w:r w:rsidR="0048472F" w:rsidRPr="009E5255">
        <w:rPr>
          <w:noProof/>
        </w:rPr>
        <w:t xml:space="preserve">  </w:t>
      </w:r>
      <w:r w:rsidR="20FF0404" w:rsidRPr="009E5255">
        <w:rPr>
          <w:noProof/>
        </w:rPr>
        <w:t xml:space="preserve">However, </w:t>
      </w:r>
      <w:r w:rsidR="006C4A1D" w:rsidRPr="009E5255">
        <w:rPr>
          <w:noProof/>
        </w:rPr>
        <w:t>manufacturer</w:t>
      </w:r>
      <w:r w:rsidR="003D4AD7" w:rsidRPr="009E5255">
        <w:rPr>
          <w:noProof/>
        </w:rPr>
        <w:t>s</w:t>
      </w:r>
      <w:r w:rsidR="20FF0404" w:rsidRPr="009E5255">
        <w:rPr>
          <w:noProof/>
        </w:rPr>
        <w:t xml:space="preserve"> </w:t>
      </w:r>
      <w:r w:rsidR="006C4A1D" w:rsidRPr="009E5255">
        <w:rPr>
          <w:noProof/>
        </w:rPr>
        <w:t xml:space="preserve">noted </w:t>
      </w:r>
      <w:r w:rsidR="20FF0404" w:rsidRPr="009E5255">
        <w:rPr>
          <w:noProof/>
        </w:rPr>
        <w:t xml:space="preserve">this was only possible if </w:t>
      </w:r>
      <w:r w:rsidR="00B1200C" w:rsidRPr="009E5255">
        <w:rPr>
          <w:noProof/>
        </w:rPr>
        <w:t xml:space="preserve">the required </w:t>
      </w:r>
      <w:r w:rsidR="20FF0404" w:rsidRPr="009E5255">
        <w:rPr>
          <w:noProof/>
        </w:rPr>
        <w:t>vial size already exist</w:t>
      </w:r>
      <w:r w:rsidR="006C4A1D" w:rsidRPr="009E5255">
        <w:rPr>
          <w:noProof/>
        </w:rPr>
        <w:t>s</w:t>
      </w:r>
      <w:r w:rsidR="20FF0404" w:rsidRPr="009E5255">
        <w:rPr>
          <w:noProof/>
        </w:rPr>
        <w:t xml:space="preserve"> </w:t>
      </w:r>
      <w:r w:rsidR="00B1200C" w:rsidRPr="009E5255">
        <w:rPr>
          <w:noProof/>
        </w:rPr>
        <w:t>elsewhere in</w:t>
      </w:r>
      <w:r w:rsidR="20FF0404" w:rsidRPr="009E5255">
        <w:rPr>
          <w:noProof/>
        </w:rPr>
        <w:t xml:space="preserve"> the global market</w:t>
      </w:r>
      <w:r w:rsidR="0048472F" w:rsidRPr="009E5255">
        <w:rPr>
          <w:noProof/>
        </w:rPr>
        <w:t xml:space="preserve">.  </w:t>
      </w:r>
      <w:r w:rsidR="20FF0404" w:rsidRPr="009E5255">
        <w:rPr>
          <w:noProof/>
        </w:rPr>
        <w:t xml:space="preserve">The Australian </w:t>
      </w:r>
      <w:r w:rsidR="593D52D1" w:rsidRPr="009E5255">
        <w:rPr>
          <w:noProof/>
        </w:rPr>
        <w:t xml:space="preserve">market </w:t>
      </w:r>
      <w:r w:rsidR="00B1200C" w:rsidRPr="009E5255">
        <w:rPr>
          <w:noProof/>
        </w:rPr>
        <w:t>was</w:t>
      </w:r>
      <w:r w:rsidR="224E3632" w:rsidRPr="009E5255">
        <w:rPr>
          <w:noProof/>
        </w:rPr>
        <w:t xml:space="preserve"> </w:t>
      </w:r>
      <w:r w:rsidR="00B1200C" w:rsidRPr="009E5255">
        <w:rPr>
          <w:noProof/>
        </w:rPr>
        <w:t>characterised</w:t>
      </w:r>
      <w:r w:rsidR="593D52D1" w:rsidRPr="009E5255">
        <w:rPr>
          <w:noProof/>
        </w:rPr>
        <w:t xml:space="preserve"> </w:t>
      </w:r>
      <w:r w:rsidR="00B1200C" w:rsidRPr="009E5255">
        <w:rPr>
          <w:noProof/>
        </w:rPr>
        <w:t>as diminutive relative</w:t>
      </w:r>
      <w:r w:rsidR="593D52D1" w:rsidRPr="009E5255">
        <w:rPr>
          <w:noProof/>
        </w:rPr>
        <w:t xml:space="preserve"> to other </w:t>
      </w:r>
      <w:r w:rsidR="00B1200C" w:rsidRPr="009E5255">
        <w:rPr>
          <w:noProof/>
        </w:rPr>
        <w:t xml:space="preserve">international </w:t>
      </w:r>
      <w:r w:rsidR="593D52D1" w:rsidRPr="009E5255">
        <w:rPr>
          <w:noProof/>
        </w:rPr>
        <w:t xml:space="preserve">markets, hence </w:t>
      </w:r>
      <w:r w:rsidR="006C4A1D" w:rsidRPr="009E5255">
        <w:rPr>
          <w:noProof/>
        </w:rPr>
        <w:t xml:space="preserve">it is </w:t>
      </w:r>
      <w:r w:rsidR="00B1200C" w:rsidRPr="009E5255">
        <w:rPr>
          <w:noProof/>
        </w:rPr>
        <w:t>was deemed</w:t>
      </w:r>
      <w:r w:rsidR="006C4A1D" w:rsidRPr="009E5255">
        <w:rPr>
          <w:noProof/>
        </w:rPr>
        <w:t xml:space="preserve"> commercially </w:t>
      </w:r>
      <w:r w:rsidR="00B1200C" w:rsidRPr="009E5255">
        <w:rPr>
          <w:noProof/>
        </w:rPr>
        <w:t>un</w:t>
      </w:r>
      <w:r w:rsidR="006C4A1D" w:rsidRPr="009E5255">
        <w:rPr>
          <w:noProof/>
        </w:rPr>
        <w:t xml:space="preserve">viable for pharmaceutical </w:t>
      </w:r>
      <w:r w:rsidR="593D52D1" w:rsidRPr="009E5255">
        <w:rPr>
          <w:noProof/>
        </w:rPr>
        <w:t xml:space="preserve">companies </w:t>
      </w:r>
      <w:r w:rsidR="006C4A1D" w:rsidRPr="009E5255">
        <w:rPr>
          <w:noProof/>
        </w:rPr>
        <w:t>to</w:t>
      </w:r>
      <w:r w:rsidR="593D52D1" w:rsidRPr="009E5255">
        <w:rPr>
          <w:noProof/>
        </w:rPr>
        <w:t xml:space="preserve"> </w:t>
      </w:r>
      <w:r w:rsidR="00B1200C" w:rsidRPr="009E5255">
        <w:rPr>
          <w:noProof/>
        </w:rPr>
        <w:t>customise</w:t>
      </w:r>
      <w:r w:rsidR="593D52D1" w:rsidRPr="009E5255">
        <w:rPr>
          <w:noProof/>
        </w:rPr>
        <w:t xml:space="preserve"> vial</w:t>
      </w:r>
      <w:r w:rsidR="006C4A1D" w:rsidRPr="009E5255">
        <w:rPr>
          <w:noProof/>
        </w:rPr>
        <w:t xml:space="preserve"> sizes </w:t>
      </w:r>
      <w:r w:rsidR="00B1200C" w:rsidRPr="009E5255">
        <w:rPr>
          <w:noProof/>
        </w:rPr>
        <w:t>f</w:t>
      </w:r>
      <w:r w:rsidR="593D52D1" w:rsidRPr="009E5255">
        <w:rPr>
          <w:noProof/>
        </w:rPr>
        <w:t>o</w:t>
      </w:r>
      <w:r w:rsidR="00B1200C" w:rsidRPr="009E5255">
        <w:rPr>
          <w:noProof/>
        </w:rPr>
        <w:t>r</w:t>
      </w:r>
      <w:r w:rsidR="593D52D1" w:rsidRPr="009E5255">
        <w:rPr>
          <w:noProof/>
        </w:rPr>
        <w:t xml:space="preserve"> </w:t>
      </w:r>
      <w:r w:rsidR="00CB290C" w:rsidRPr="009E5255">
        <w:rPr>
          <w:noProof/>
        </w:rPr>
        <w:t>local</w:t>
      </w:r>
      <w:r w:rsidR="4D788A4D" w:rsidRPr="009E5255">
        <w:rPr>
          <w:noProof/>
        </w:rPr>
        <w:t xml:space="preserve"> </w:t>
      </w:r>
      <w:r w:rsidR="005028DC" w:rsidRPr="009E5255">
        <w:rPr>
          <w:noProof/>
        </w:rPr>
        <w:t>purposes</w:t>
      </w:r>
      <w:r w:rsidR="4D788A4D" w:rsidRPr="009E5255">
        <w:rPr>
          <w:noProof/>
        </w:rPr>
        <w:t>.</w:t>
      </w:r>
    </w:p>
    <w:tbl>
      <w:tblPr>
        <w:tblStyle w:val="TableGrid"/>
        <w:tblW w:w="7744" w:type="dxa"/>
        <w:tblInd w:w="1271" w:type="dxa"/>
        <w:tblLayout w:type="fixed"/>
        <w:tblLook w:val="06A0" w:firstRow="1" w:lastRow="0" w:firstColumn="1" w:lastColumn="0" w:noHBand="1" w:noVBand="1"/>
      </w:tblPr>
      <w:tblGrid>
        <w:gridCol w:w="7744"/>
      </w:tblGrid>
      <w:tr w:rsidR="01A4AB04" w:rsidRPr="009E5255" w14:paraId="433C7B49" w14:textId="77777777" w:rsidTr="00CA5EF6">
        <w:tc>
          <w:tcPr>
            <w:tcW w:w="7744" w:type="dxa"/>
          </w:tcPr>
          <w:p w14:paraId="71A04C4E" w14:textId="6BB75868" w:rsidR="00E61B16" w:rsidRPr="009E5255" w:rsidRDefault="00116C31" w:rsidP="00783598">
            <w:pPr>
              <w:rPr>
                <w:i/>
                <w:iCs/>
                <w:noProof/>
              </w:rPr>
            </w:pPr>
            <w:r w:rsidRPr="009E5255">
              <w:rPr>
                <w:i/>
                <w:iCs/>
                <w:noProof/>
              </w:rPr>
              <w:t>...  particularly for Drug X, the average dose required for most patients was about 2.4 milligrams.  And our nearest vial size was three milligrams.  And that's something that we actually introduced, from memory,….  I think the nuance is where the other markets also need that vial size.  So I think if you was just Australia, then I think you would have a real challenge in getting that agreed to make a vial size for such a small country.  Whereas if other countries also need it, which is probably what the case with the three milligram was.  That's why we were able to leverage.</w:t>
            </w:r>
            <w:r w:rsidR="0048472F" w:rsidRPr="009E5255">
              <w:rPr>
                <w:i/>
                <w:iCs/>
                <w:noProof/>
              </w:rPr>
              <w:t xml:space="preserve"> </w:t>
            </w:r>
          </w:p>
          <w:p w14:paraId="55A32FB3" w14:textId="69E5AF7A" w:rsidR="2DFACA36" w:rsidRPr="009E5255" w:rsidRDefault="2DFACA36" w:rsidP="00CA5EF6">
            <w:pPr>
              <w:jc w:val="right"/>
              <w:rPr>
                <w:i/>
                <w:iCs/>
                <w:noProof/>
              </w:rPr>
            </w:pPr>
            <w:r w:rsidRPr="009E5255">
              <w:rPr>
                <w:i/>
                <w:iCs/>
                <w:noProof/>
              </w:rPr>
              <w:t xml:space="preserve"> -</w:t>
            </w:r>
            <w:r w:rsidR="004F50C3" w:rsidRPr="009E5255">
              <w:rPr>
                <w:i/>
                <w:iCs/>
                <w:noProof/>
              </w:rPr>
              <w:t>Pharmaceutical manufacturer</w:t>
            </w:r>
          </w:p>
          <w:p w14:paraId="3E3BB25A" w14:textId="06FC73EF" w:rsidR="00E61B16" w:rsidRPr="009E5255" w:rsidRDefault="00E4233F" w:rsidP="00783598">
            <w:pPr>
              <w:rPr>
                <w:i/>
                <w:iCs/>
                <w:noProof/>
              </w:rPr>
            </w:pPr>
            <w:r w:rsidRPr="009E5255">
              <w:rPr>
                <w:i/>
                <w:iCs/>
                <w:noProof/>
              </w:rPr>
              <w:t>B</w:t>
            </w:r>
            <w:r w:rsidR="2DFACA36" w:rsidRPr="009E5255">
              <w:rPr>
                <w:i/>
                <w:iCs/>
                <w:noProof/>
              </w:rPr>
              <w:t>eing such a small percentage of the market</w:t>
            </w:r>
            <w:r w:rsidRPr="009E5255">
              <w:rPr>
                <w:i/>
                <w:iCs/>
                <w:noProof/>
              </w:rPr>
              <w:t>—</w:t>
            </w:r>
            <w:r w:rsidR="2DFACA36" w:rsidRPr="009E5255">
              <w:rPr>
                <w:i/>
                <w:iCs/>
                <w:noProof/>
              </w:rPr>
              <w:t>to get a different vial size for Australia than the rest of the world is almost impossible</w:t>
            </w:r>
            <w:r w:rsidR="0048472F" w:rsidRPr="009E5255">
              <w:rPr>
                <w:i/>
                <w:iCs/>
                <w:noProof/>
              </w:rPr>
              <w:t xml:space="preserve">.  </w:t>
            </w:r>
            <w:r w:rsidR="2DFACA36" w:rsidRPr="009E5255">
              <w:rPr>
                <w:i/>
                <w:iCs/>
                <w:noProof/>
              </w:rPr>
              <w:t>And that's just supply chain management</w:t>
            </w:r>
            <w:r w:rsidR="0048472F" w:rsidRPr="009E5255">
              <w:rPr>
                <w:i/>
                <w:iCs/>
                <w:noProof/>
              </w:rPr>
              <w:t xml:space="preserve">.  </w:t>
            </w:r>
            <w:r w:rsidRPr="009E5255">
              <w:rPr>
                <w:i/>
                <w:iCs/>
                <w:noProof/>
              </w:rPr>
              <w:t>F</w:t>
            </w:r>
            <w:r w:rsidR="2DFACA36" w:rsidRPr="009E5255">
              <w:rPr>
                <w:i/>
                <w:iCs/>
                <w:noProof/>
              </w:rPr>
              <w:t>or example, different vial sizes have different size</w:t>
            </w:r>
            <w:r w:rsidRPr="009E5255">
              <w:rPr>
                <w:i/>
                <w:iCs/>
                <w:noProof/>
              </w:rPr>
              <w:t>d</w:t>
            </w:r>
            <w:r w:rsidR="2DFACA36" w:rsidRPr="009E5255">
              <w:rPr>
                <w:i/>
                <w:iCs/>
                <w:noProof/>
              </w:rPr>
              <w:t xml:space="preserve"> tops, so the procurement of materials is more complicated</w:t>
            </w:r>
            <w:r w:rsidR="0048472F" w:rsidRPr="009E5255">
              <w:rPr>
                <w:i/>
                <w:iCs/>
                <w:noProof/>
              </w:rPr>
              <w:t xml:space="preserve">.  </w:t>
            </w:r>
            <w:r w:rsidR="2DFACA36" w:rsidRPr="009E5255">
              <w:rPr>
                <w:i/>
                <w:iCs/>
                <w:noProof/>
              </w:rPr>
              <w:t>There's increased validation work, demand management</w:t>
            </w:r>
            <w:r w:rsidRPr="009E5255">
              <w:rPr>
                <w:i/>
                <w:iCs/>
                <w:noProof/>
              </w:rPr>
              <w:t>.  A</w:t>
            </w:r>
            <w:r w:rsidR="2DFACA36" w:rsidRPr="009E5255">
              <w:rPr>
                <w:i/>
                <w:iCs/>
                <w:noProof/>
              </w:rPr>
              <w:t>ll of those things mean</w:t>
            </w:r>
            <w:r w:rsidRPr="009E5255">
              <w:rPr>
                <w:i/>
                <w:iCs/>
                <w:noProof/>
              </w:rPr>
              <w:t xml:space="preserve"> the</w:t>
            </w:r>
            <w:r w:rsidR="2DFACA36" w:rsidRPr="009E5255">
              <w:rPr>
                <w:i/>
                <w:iCs/>
                <w:noProof/>
              </w:rPr>
              <w:t xml:space="preserve"> global company will generally not allow one affiliate to have a different vial size</w:t>
            </w:r>
            <w:r w:rsidR="0048472F" w:rsidRPr="009E5255">
              <w:rPr>
                <w:i/>
                <w:iCs/>
                <w:noProof/>
              </w:rPr>
              <w:t xml:space="preserve">.  </w:t>
            </w:r>
            <w:r w:rsidR="2DFACA36" w:rsidRPr="009E5255">
              <w:rPr>
                <w:i/>
                <w:iCs/>
                <w:noProof/>
              </w:rPr>
              <w:t>So you know, economies of scale manufacturing, all those sort of things.</w:t>
            </w:r>
          </w:p>
          <w:p w14:paraId="6D135E2B" w14:textId="318365DD" w:rsidR="01A4AB04" w:rsidRPr="009E5255" w:rsidRDefault="2DFACA36" w:rsidP="00CA5EF6">
            <w:pPr>
              <w:jc w:val="right"/>
              <w:rPr>
                <w:i/>
                <w:iCs/>
                <w:noProof/>
              </w:rPr>
            </w:pPr>
            <w:r w:rsidRPr="009E5255">
              <w:rPr>
                <w:i/>
                <w:iCs/>
                <w:noProof/>
              </w:rPr>
              <w:t xml:space="preserve"> -</w:t>
            </w:r>
            <w:r w:rsidR="00CB4BA3" w:rsidRPr="009E5255">
              <w:rPr>
                <w:i/>
                <w:iCs/>
                <w:noProof/>
              </w:rPr>
              <w:t>Pharmaceutical manufacturer</w:t>
            </w:r>
          </w:p>
        </w:tc>
      </w:tr>
    </w:tbl>
    <w:p w14:paraId="79508293" w14:textId="77777777" w:rsidR="00DE3337" w:rsidRPr="009E5255" w:rsidRDefault="00DE3337" w:rsidP="00CA5EF6">
      <w:pPr>
        <w:pStyle w:val="SubHead-NotNumbered"/>
      </w:pPr>
    </w:p>
    <w:p w14:paraId="6F91D5C8" w14:textId="43E668D5" w:rsidR="66BD4B25" w:rsidRPr="009E5255" w:rsidRDefault="66BD4B25" w:rsidP="00CA5EF6">
      <w:pPr>
        <w:pStyle w:val="SubHead-NotNumbered"/>
        <w:rPr>
          <w:u w:val="single"/>
        </w:rPr>
      </w:pPr>
      <w:r w:rsidRPr="009E5255">
        <w:rPr>
          <w:u w:val="single"/>
        </w:rPr>
        <w:t>Vial seriali</w:t>
      </w:r>
      <w:r w:rsidR="006C4A1D" w:rsidRPr="009E5255">
        <w:rPr>
          <w:u w:val="single"/>
        </w:rPr>
        <w:t>s</w:t>
      </w:r>
      <w:r w:rsidRPr="009E5255">
        <w:rPr>
          <w:u w:val="single"/>
        </w:rPr>
        <w:t>ation</w:t>
      </w:r>
    </w:p>
    <w:p w14:paraId="50F0A5C0" w14:textId="4AA9EE38" w:rsidR="66BD4B25" w:rsidRPr="009E5255" w:rsidRDefault="36420911" w:rsidP="00783598">
      <w:pPr>
        <w:rPr>
          <w:noProof/>
        </w:rPr>
      </w:pPr>
      <w:r w:rsidRPr="009E5255">
        <w:rPr>
          <w:noProof/>
        </w:rPr>
        <w:t>Vial seriali</w:t>
      </w:r>
      <w:r w:rsidR="003B598C" w:rsidRPr="009E5255">
        <w:rPr>
          <w:noProof/>
        </w:rPr>
        <w:t>s</w:t>
      </w:r>
      <w:r w:rsidRPr="009E5255">
        <w:rPr>
          <w:noProof/>
        </w:rPr>
        <w:t xml:space="preserve">ation was </w:t>
      </w:r>
      <w:r w:rsidR="003B598C" w:rsidRPr="009E5255">
        <w:rPr>
          <w:noProof/>
        </w:rPr>
        <w:t xml:space="preserve">proposed by </w:t>
      </w:r>
      <w:r w:rsidR="00EA4EF5" w:rsidRPr="009E5255">
        <w:rPr>
          <w:noProof/>
        </w:rPr>
        <w:t>pharmaceutical manufacturers</w:t>
      </w:r>
      <w:r w:rsidR="003B598C" w:rsidRPr="009E5255">
        <w:rPr>
          <w:noProof/>
        </w:rPr>
        <w:t xml:space="preserve"> </w:t>
      </w:r>
      <w:r w:rsidRPr="009E5255">
        <w:rPr>
          <w:noProof/>
        </w:rPr>
        <w:t xml:space="preserve">as </w:t>
      </w:r>
      <w:r w:rsidR="00EA4EF5" w:rsidRPr="009E5255">
        <w:rPr>
          <w:noProof/>
        </w:rPr>
        <w:t>further means to address reconciliation issues</w:t>
      </w:r>
      <w:r w:rsidR="0048472F" w:rsidRPr="009E5255">
        <w:rPr>
          <w:noProof/>
        </w:rPr>
        <w:t xml:space="preserve">.  </w:t>
      </w:r>
      <w:r w:rsidR="00EA4EF5" w:rsidRPr="009E5255">
        <w:rPr>
          <w:noProof/>
        </w:rPr>
        <w:t>S</w:t>
      </w:r>
      <w:r w:rsidR="3218DD67" w:rsidRPr="009E5255">
        <w:rPr>
          <w:noProof/>
        </w:rPr>
        <w:t>erialis</w:t>
      </w:r>
      <w:r w:rsidR="00EA4EF5" w:rsidRPr="009E5255">
        <w:rPr>
          <w:noProof/>
        </w:rPr>
        <w:t xml:space="preserve">ation </w:t>
      </w:r>
      <w:r w:rsidR="3218DD67" w:rsidRPr="009E5255">
        <w:rPr>
          <w:noProof/>
        </w:rPr>
        <w:t xml:space="preserve">would </w:t>
      </w:r>
      <w:r w:rsidR="00EA4EF5" w:rsidRPr="009E5255">
        <w:rPr>
          <w:noProof/>
        </w:rPr>
        <w:t>enable</w:t>
      </w:r>
      <w:r w:rsidR="3218DD67" w:rsidRPr="009E5255">
        <w:rPr>
          <w:noProof/>
        </w:rPr>
        <w:t xml:space="preserve"> every vial </w:t>
      </w:r>
      <w:r w:rsidR="00EC4445" w:rsidRPr="009E5255">
        <w:rPr>
          <w:noProof/>
        </w:rPr>
        <w:t xml:space="preserve">of cancer medicine </w:t>
      </w:r>
      <w:r w:rsidR="00E03808" w:rsidRPr="009E5255">
        <w:rPr>
          <w:noProof/>
        </w:rPr>
        <w:t>transacted</w:t>
      </w:r>
      <w:r w:rsidR="00EC4445" w:rsidRPr="009E5255">
        <w:rPr>
          <w:noProof/>
        </w:rPr>
        <w:t xml:space="preserve"> </w:t>
      </w:r>
      <w:r w:rsidR="00EA4EF5" w:rsidRPr="009E5255">
        <w:rPr>
          <w:noProof/>
        </w:rPr>
        <w:t>to be</w:t>
      </w:r>
      <w:r w:rsidR="3218DD67" w:rsidRPr="009E5255">
        <w:rPr>
          <w:noProof/>
        </w:rPr>
        <w:t xml:space="preserve"> tracked </w:t>
      </w:r>
      <w:r w:rsidR="00EC4445" w:rsidRPr="009E5255">
        <w:rPr>
          <w:noProof/>
        </w:rPr>
        <w:t xml:space="preserve">throughout the supply chain, </w:t>
      </w:r>
      <w:r w:rsidR="00E03808" w:rsidRPr="009E5255">
        <w:rPr>
          <w:noProof/>
        </w:rPr>
        <w:t xml:space="preserve">from manufacturer, to </w:t>
      </w:r>
      <w:r w:rsidR="00EC4445" w:rsidRPr="009E5255">
        <w:rPr>
          <w:noProof/>
        </w:rPr>
        <w:t xml:space="preserve">compounder </w:t>
      </w:r>
      <w:r w:rsidR="00E03808" w:rsidRPr="009E5255">
        <w:rPr>
          <w:noProof/>
        </w:rPr>
        <w:t xml:space="preserve">and </w:t>
      </w:r>
      <w:r w:rsidR="00EC4445" w:rsidRPr="009E5255">
        <w:rPr>
          <w:noProof/>
        </w:rPr>
        <w:t xml:space="preserve">pharmacy, </w:t>
      </w:r>
      <w:r w:rsidR="3218DD67" w:rsidRPr="009E5255">
        <w:rPr>
          <w:noProof/>
        </w:rPr>
        <w:t xml:space="preserve">up to the point of </w:t>
      </w:r>
      <w:r w:rsidR="00EC4445" w:rsidRPr="009E5255">
        <w:rPr>
          <w:noProof/>
        </w:rPr>
        <w:t xml:space="preserve">administration </w:t>
      </w:r>
      <w:r w:rsidR="00E03808" w:rsidRPr="009E5255">
        <w:rPr>
          <w:noProof/>
        </w:rPr>
        <w:t>to</w:t>
      </w:r>
      <w:r w:rsidR="00EC4445" w:rsidRPr="009E5255">
        <w:rPr>
          <w:noProof/>
        </w:rPr>
        <w:t xml:space="preserve"> the</w:t>
      </w:r>
      <w:r w:rsidR="3218DD67" w:rsidRPr="009E5255">
        <w:rPr>
          <w:noProof/>
        </w:rPr>
        <w:t xml:space="preserve"> patient</w:t>
      </w:r>
      <w:r w:rsidR="0048472F" w:rsidRPr="009E5255">
        <w:rPr>
          <w:noProof/>
        </w:rPr>
        <w:t xml:space="preserve">.  </w:t>
      </w:r>
      <w:r w:rsidR="00EC4445" w:rsidRPr="009E5255">
        <w:rPr>
          <w:noProof/>
        </w:rPr>
        <w:t>S</w:t>
      </w:r>
      <w:r w:rsidR="69EF6C46" w:rsidRPr="009E5255">
        <w:rPr>
          <w:noProof/>
        </w:rPr>
        <w:t>takeholder</w:t>
      </w:r>
      <w:r w:rsidR="00EC4445" w:rsidRPr="009E5255">
        <w:rPr>
          <w:noProof/>
        </w:rPr>
        <w:t>s</w:t>
      </w:r>
      <w:r w:rsidR="69EF6C46" w:rsidRPr="009E5255">
        <w:rPr>
          <w:noProof/>
        </w:rPr>
        <w:t xml:space="preserve"> noted that introduction of vial serialisation would require:</w:t>
      </w:r>
    </w:p>
    <w:p w14:paraId="3AD8AC9D" w14:textId="14EA2950" w:rsidR="5187621F" w:rsidRPr="009E5255" w:rsidRDefault="00E03808" w:rsidP="005A2B78">
      <w:pPr>
        <w:pStyle w:val="ListParagraph"/>
        <w:rPr>
          <w:rFonts w:asciiTheme="minorHAnsi" w:eastAsiaTheme="minorEastAsia" w:hAnsiTheme="minorHAnsi"/>
          <w:i/>
          <w:iCs/>
          <w:noProof/>
          <w:lang w:val="en-AU"/>
        </w:rPr>
      </w:pPr>
      <w:r w:rsidRPr="009E5255">
        <w:rPr>
          <w:noProof/>
          <w:lang w:val="en-AU"/>
        </w:rPr>
        <w:t>B</w:t>
      </w:r>
      <w:r w:rsidR="265B1D9F" w:rsidRPr="009E5255">
        <w:rPr>
          <w:noProof/>
          <w:lang w:val="en-AU"/>
        </w:rPr>
        <w:t>arcode</w:t>
      </w:r>
      <w:r w:rsidRPr="009E5255">
        <w:rPr>
          <w:noProof/>
          <w:lang w:val="en-AU"/>
        </w:rPr>
        <w:t>s</w:t>
      </w:r>
      <w:r w:rsidR="265B1D9F" w:rsidRPr="009E5255">
        <w:rPr>
          <w:noProof/>
          <w:lang w:val="en-AU"/>
        </w:rPr>
        <w:t xml:space="preserve"> </w:t>
      </w:r>
      <w:r w:rsidRPr="009E5255">
        <w:rPr>
          <w:noProof/>
          <w:lang w:val="en-AU"/>
        </w:rPr>
        <w:t>attached</w:t>
      </w:r>
      <w:r w:rsidR="265B1D9F" w:rsidRPr="009E5255">
        <w:rPr>
          <w:noProof/>
          <w:lang w:val="en-AU"/>
        </w:rPr>
        <w:t xml:space="preserve"> to </w:t>
      </w:r>
      <w:r w:rsidRPr="009E5255">
        <w:rPr>
          <w:noProof/>
          <w:lang w:val="en-AU"/>
        </w:rPr>
        <w:t xml:space="preserve">the </w:t>
      </w:r>
      <w:r w:rsidR="00C922F4" w:rsidRPr="009E5255">
        <w:rPr>
          <w:noProof/>
          <w:lang w:val="en-AU"/>
        </w:rPr>
        <w:t xml:space="preserve">product </w:t>
      </w:r>
      <w:r w:rsidR="265B1D9F" w:rsidRPr="009E5255">
        <w:rPr>
          <w:noProof/>
          <w:lang w:val="en-AU"/>
        </w:rPr>
        <w:t xml:space="preserve">vial </w:t>
      </w:r>
      <w:r w:rsidR="00116C31" w:rsidRPr="009E5255">
        <w:rPr>
          <w:noProof/>
          <w:lang w:val="en-AU"/>
        </w:rPr>
        <w:t xml:space="preserve">by the manufacturer </w:t>
      </w:r>
      <w:r w:rsidRPr="009E5255">
        <w:rPr>
          <w:noProof/>
          <w:lang w:val="en-AU"/>
        </w:rPr>
        <w:t xml:space="preserve">(i.e., </w:t>
      </w:r>
      <w:r w:rsidR="265B1D9F" w:rsidRPr="009E5255">
        <w:rPr>
          <w:noProof/>
          <w:lang w:val="en-AU"/>
        </w:rPr>
        <w:t xml:space="preserve">not </w:t>
      </w:r>
      <w:r w:rsidRPr="009E5255">
        <w:rPr>
          <w:noProof/>
          <w:lang w:val="en-AU"/>
        </w:rPr>
        <w:t xml:space="preserve">to </w:t>
      </w:r>
      <w:r w:rsidR="265B1D9F" w:rsidRPr="009E5255">
        <w:rPr>
          <w:noProof/>
          <w:lang w:val="en-AU"/>
        </w:rPr>
        <w:t xml:space="preserve">the </w:t>
      </w:r>
      <w:r w:rsidRPr="009E5255">
        <w:rPr>
          <w:noProof/>
          <w:lang w:val="en-AU"/>
        </w:rPr>
        <w:t xml:space="preserve">batch </w:t>
      </w:r>
      <w:r w:rsidR="265B1D9F" w:rsidRPr="009E5255">
        <w:rPr>
          <w:noProof/>
          <w:lang w:val="en-AU"/>
        </w:rPr>
        <w:t>packaging</w:t>
      </w:r>
      <w:r w:rsidRPr="009E5255">
        <w:rPr>
          <w:noProof/>
          <w:lang w:val="en-AU"/>
        </w:rPr>
        <w:t>)</w:t>
      </w:r>
      <w:r w:rsidR="00C922F4" w:rsidRPr="009E5255">
        <w:rPr>
          <w:noProof/>
          <w:lang w:val="en-AU"/>
        </w:rPr>
        <w:t>;</w:t>
      </w:r>
    </w:p>
    <w:p w14:paraId="25E985CA" w14:textId="339C505C" w:rsidR="00C922F4" w:rsidRPr="009E5255" w:rsidRDefault="00E03808" w:rsidP="005A2B78">
      <w:pPr>
        <w:pStyle w:val="ListParagraph"/>
        <w:rPr>
          <w:i/>
          <w:iCs/>
          <w:noProof/>
          <w:lang w:val="en-AU"/>
        </w:rPr>
      </w:pPr>
      <w:r w:rsidRPr="009E5255">
        <w:rPr>
          <w:noProof/>
          <w:lang w:val="en-AU"/>
        </w:rPr>
        <w:t>Integrated track-and-trace</w:t>
      </w:r>
      <w:r w:rsidR="3B35A968" w:rsidRPr="009E5255">
        <w:rPr>
          <w:noProof/>
          <w:lang w:val="en-AU"/>
        </w:rPr>
        <w:t xml:space="preserve"> infrastructure</w:t>
      </w:r>
      <w:r w:rsidRPr="009E5255">
        <w:rPr>
          <w:noProof/>
          <w:lang w:val="en-AU"/>
        </w:rPr>
        <w:t>, which must</w:t>
      </w:r>
      <w:r w:rsidR="00C922F4" w:rsidRPr="009E5255">
        <w:rPr>
          <w:noProof/>
          <w:lang w:val="en-AU"/>
        </w:rPr>
        <w:t xml:space="preserve"> </w:t>
      </w:r>
      <w:r w:rsidRPr="009E5255">
        <w:rPr>
          <w:noProof/>
          <w:lang w:val="en-AU"/>
        </w:rPr>
        <w:t>not compromise</w:t>
      </w:r>
      <w:r w:rsidR="00C922F4" w:rsidRPr="009E5255">
        <w:rPr>
          <w:noProof/>
          <w:lang w:val="en-AU"/>
        </w:rPr>
        <w:t xml:space="preserve"> </w:t>
      </w:r>
      <w:r w:rsidRPr="009E5255">
        <w:rPr>
          <w:noProof/>
          <w:lang w:val="en-AU"/>
        </w:rPr>
        <w:t xml:space="preserve">the </w:t>
      </w:r>
      <w:r w:rsidR="00C922F4" w:rsidRPr="009E5255">
        <w:rPr>
          <w:noProof/>
          <w:lang w:val="en-AU"/>
        </w:rPr>
        <w:t>steril</w:t>
      </w:r>
      <w:r w:rsidRPr="009E5255">
        <w:rPr>
          <w:noProof/>
          <w:lang w:val="en-AU"/>
        </w:rPr>
        <w:t>ity of the</w:t>
      </w:r>
      <w:r w:rsidR="00C922F4" w:rsidRPr="009E5255">
        <w:rPr>
          <w:noProof/>
          <w:lang w:val="en-AU"/>
        </w:rPr>
        <w:t xml:space="preserve"> compounding environment (e.g.</w:t>
      </w:r>
      <w:r w:rsidRPr="009E5255">
        <w:rPr>
          <w:noProof/>
          <w:lang w:val="en-AU"/>
        </w:rPr>
        <w:t>,</w:t>
      </w:r>
      <w:r w:rsidR="00C922F4" w:rsidRPr="009E5255">
        <w:rPr>
          <w:noProof/>
          <w:lang w:val="en-AU"/>
        </w:rPr>
        <w:t xml:space="preserve"> scanning </w:t>
      </w:r>
      <w:r w:rsidRPr="009E5255">
        <w:rPr>
          <w:noProof/>
          <w:lang w:val="en-AU"/>
        </w:rPr>
        <w:t>devices</w:t>
      </w:r>
      <w:r w:rsidR="00C922F4" w:rsidRPr="009E5255">
        <w:rPr>
          <w:noProof/>
          <w:lang w:val="en-AU"/>
        </w:rPr>
        <w:t xml:space="preserve"> introduced into compounding suites would have to operate outside of lamina</w:t>
      </w:r>
      <w:r w:rsidRPr="009E5255">
        <w:rPr>
          <w:noProof/>
          <w:lang w:val="en-AU"/>
        </w:rPr>
        <w:t xml:space="preserve">r </w:t>
      </w:r>
      <w:r w:rsidR="00C922F4" w:rsidRPr="009E5255">
        <w:rPr>
          <w:noProof/>
          <w:lang w:val="en-AU"/>
        </w:rPr>
        <w:t>flow hoods</w:t>
      </w:r>
      <w:r w:rsidR="00116C31" w:rsidRPr="009E5255">
        <w:rPr>
          <w:noProof/>
          <w:lang w:val="en-AU"/>
        </w:rPr>
        <w:t xml:space="preserve"> to not breach the sterile environment)</w:t>
      </w:r>
      <w:r w:rsidRPr="009E5255">
        <w:rPr>
          <w:noProof/>
          <w:lang w:val="en-AU"/>
        </w:rPr>
        <w:t>;</w:t>
      </w:r>
      <w:r w:rsidR="00C922F4" w:rsidRPr="009E5255">
        <w:rPr>
          <w:noProof/>
          <w:lang w:val="en-AU"/>
        </w:rPr>
        <w:t xml:space="preserve"> </w:t>
      </w:r>
    </w:p>
    <w:p w14:paraId="2290B58B" w14:textId="0FABE61B" w:rsidR="00C922F4" w:rsidRPr="009E5255" w:rsidRDefault="0078365A" w:rsidP="005A2B78">
      <w:pPr>
        <w:pStyle w:val="ListParagraph"/>
        <w:rPr>
          <w:i/>
          <w:iCs/>
          <w:noProof/>
          <w:lang w:val="en-AU"/>
        </w:rPr>
      </w:pPr>
      <w:r w:rsidRPr="009E5255">
        <w:rPr>
          <w:noProof/>
          <w:lang w:val="en-AU"/>
        </w:rPr>
        <w:t>Requisite new IT infrastructure and</w:t>
      </w:r>
      <w:r w:rsidR="00C922F4" w:rsidRPr="009E5255">
        <w:rPr>
          <w:noProof/>
          <w:lang w:val="en-AU"/>
        </w:rPr>
        <w:t xml:space="preserve"> software </w:t>
      </w:r>
      <w:r w:rsidRPr="009E5255">
        <w:rPr>
          <w:noProof/>
          <w:lang w:val="en-AU"/>
        </w:rPr>
        <w:t xml:space="preserve">that would have to be compatible across stakeholders, </w:t>
      </w:r>
      <w:r w:rsidR="00C922F4" w:rsidRPr="009E5255">
        <w:rPr>
          <w:noProof/>
          <w:lang w:val="en-AU"/>
        </w:rPr>
        <w:t xml:space="preserve">to ensure </w:t>
      </w:r>
      <w:r w:rsidRPr="009E5255">
        <w:rPr>
          <w:noProof/>
          <w:lang w:val="en-AU"/>
        </w:rPr>
        <w:t>seamless</w:t>
      </w:r>
      <w:r w:rsidR="00C922F4" w:rsidRPr="009E5255">
        <w:rPr>
          <w:noProof/>
          <w:lang w:val="en-AU"/>
        </w:rPr>
        <w:t xml:space="preserve"> track</w:t>
      </w:r>
      <w:r w:rsidRPr="009E5255">
        <w:rPr>
          <w:noProof/>
          <w:lang w:val="en-AU"/>
        </w:rPr>
        <w:t>-</w:t>
      </w:r>
      <w:r w:rsidR="00C922F4" w:rsidRPr="009E5255">
        <w:rPr>
          <w:noProof/>
          <w:lang w:val="en-AU"/>
        </w:rPr>
        <w:t>and</w:t>
      </w:r>
      <w:r w:rsidRPr="009E5255">
        <w:rPr>
          <w:noProof/>
          <w:lang w:val="en-AU"/>
        </w:rPr>
        <w:t>-</w:t>
      </w:r>
      <w:r w:rsidR="00C922F4" w:rsidRPr="009E5255">
        <w:rPr>
          <w:noProof/>
          <w:lang w:val="en-AU"/>
        </w:rPr>
        <w:t xml:space="preserve">trace </w:t>
      </w:r>
      <w:r w:rsidRPr="009E5255">
        <w:rPr>
          <w:noProof/>
          <w:lang w:val="en-AU"/>
        </w:rPr>
        <w:t>throughout the supply chain</w:t>
      </w:r>
      <w:r w:rsidR="00C922F4" w:rsidRPr="009E5255">
        <w:rPr>
          <w:noProof/>
          <w:lang w:val="en-AU"/>
        </w:rPr>
        <w:t>.</w:t>
      </w:r>
    </w:p>
    <w:p w14:paraId="5E9736FB" w14:textId="760EAC27" w:rsidR="00445E2F" w:rsidRPr="009E5255" w:rsidRDefault="00FD04FF" w:rsidP="00C922F4">
      <w:pPr>
        <w:rPr>
          <w:noProof/>
        </w:rPr>
      </w:pPr>
      <w:r w:rsidRPr="009E5255">
        <w:rPr>
          <w:noProof/>
        </w:rPr>
        <w:t>Other</w:t>
      </w:r>
      <w:r w:rsidR="00445E2F" w:rsidRPr="009E5255">
        <w:rPr>
          <w:noProof/>
        </w:rPr>
        <w:t xml:space="preserve"> </w:t>
      </w:r>
      <w:r w:rsidRPr="009E5255">
        <w:rPr>
          <w:noProof/>
        </w:rPr>
        <w:t>barriers to serialisation</w:t>
      </w:r>
      <w:r w:rsidR="00445E2F" w:rsidRPr="009E5255">
        <w:rPr>
          <w:noProof/>
        </w:rPr>
        <w:t xml:space="preserve"> </w:t>
      </w:r>
      <w:r w:rsidRPr="009E5255">
        <w:rPr>
          <w:noProof/>
        </w:rPr>
        <w:t>discussed with stakeholders included:</w:t>
      </w:r>
      <w:r w:rsidR="00445E2F" w:rsidRPr="009E5255">
        <w:rPr>
          <w:noProof/>
        </w:rPr>
        <w:t xml:space="preserve"> an increase in labour requirements for all users; administrative and implementation difficulties across the supply chain; an</w:t>
      </w:r>
      <w:r w:rsidRPr="009E5255">
        <w:rPr>
          <w:noProof/>
        </w:rPr>
        <w:t>d the</w:t>
      </w:r>
      <w:r w:rsidR="00445E2F" w:rsidRPr="009E5255">
        <w:rPr>
          <w:noProof/>
        </w:rPr>
        <w:t xml:space="preserve"> </w:t>
      </w:r>
      <w:r w:rsidR="00C91D92" w:rsidRPr="009E5255">
        <w:rPr>
          <w:noProof/>
        </w:rPr>
        <w:t>significant</w:t>
      </w:r>
      <w:r w:rsidR="00445E2F" w:rsidRPr="009E5255">
        <w:rPr>
          <w:noProof/>
        </w:rPr>
        <w:t xml:space="preserve"> </w:t>
      </w:r>
      <w:r w:rsidR="00C91D92" w:rsidRPr="009E5255">
        <w:rPr>
          <w:noProof/>
        </w:rPr>
        <w:t xml:space="preserve">financial </w:t>
      </w:r>
      <w:r w:rsidR="00445E2F" w:rsidRPr="009E5255">
        <w:rPr>
          <w:noProof/>
        </w:rPr>
        <w:t xml:space="preserve">burden </w:t>
      </w:r>
      <w:r w:rsidRPr="009E5255">
        <w:rPr>
          <w:noProof/>
        </w:rPr>
        <w:t>of</w:t>
      </w:r>
      <w:r w:rsidR="00445E2F" w:rsidRPr="009E5255">
        <w:rPr>
          <w:noProof/>
        </w:rPr>
        <w:t xml:space="preserve"> </w:t>
      </w:r>
      <w:r w:rsidR="00C91D92" w:rsidRPr="009E5255">
        <w:rPr>
          <w:noProof/>
        </w:rPr>
        <w:t>integrating</w:t>
      </w:r>
      <w:r w:rsidR="00445E2F" w:rsidRPr="009E5255">
        <w:rPr>
          <w:noProof/>
        </w:rPr>
        <w:t xml:space="preserve"> </w:t>
      </w:r>
      <w:r w:rsidR="00C7742D" w:rsidRPr="009E5255">
        <w:rPr>
          <w:noProof/>
        </w:rPr>
        <w:t xml:space="preserve">the </w:t>
      </w:r>
      <w:r w:rsidR="00445E2F" w:rsidRPr="009E5255">
        <w:rPr>
          <w:noProof/>
        </w:rPr>
        <w:t xml:space="preserve">multiple </w:t>
      </w:r>
      <w:r w:rsidR="00C91D92" w:rsidRPr="009E5255">
        <w:rPr>
          <w:noProof/>
        </w:rPr>
        <w:t xml:space="preserve">distinct </w:t>
      </w:r>
      <w:r w:rsidR="00445E2F" w:rsidRPr="009E5255">
        <w:rPr>
          <w:noProof/>
        </w:rPr>
        <w:t>information management systems</w:t>
      </w:r>
      <w:r w:rsidR="00C91D92" w:rsidRPr="009E5255">
        <w:rPr>
          <w:noProof/>
        </w:rPr>
        <w:t xml:space="preserve"> already in use</w:t>
      </w:r>
      <w:r w:rsidR="00445E2F" w:rsidRPr="009E5255">
        <w:rPr>
          <w:noProof/>
        </w:rPr>
        <w:t>.</w:t>
      </w:r>
    </w:p>
    <w:p w14:paraId="06EBC4B1" w14:textId="2760D6B0" w:rsidR="00D21857" w:rsidRPr="009E5255" w:rsidRDefault="396B65DB" w:rsidP="00783598">
      <w:pPr>
        <w:rPr>
          <w:noProof/>
        </w:rPr>
      </w:pPr>
      <w:r w:rsidRPr="009E5255">
        <w:rPr>
          <w:noProof/>
        </w:rPr>
        <w:t xml:space="preserve">A </w:t>
      </w:r>
      <w:r w:rsidR="00455279" w:rsidRPr="009E5255">
        <w:rPr>
          <w:noProof/>
        </w:rPr>
        <w:t>number of</w:t>
      </w:r>
      <w:r w:rsidRPr="009E5255">
        <w:rPr>
          <w:noProof/>
        </w:rPr>
        <w:t xml:space="preserve"> clinicians suggested </w:t>
      </w:r>
      <w:r w:rsidR="00455279" w:rsidRPr="009E5255">
        <w:rPr>
          <w:noProof/>
        </w:rPr>
        <w:t xml:space="preserve">the introduction of </w:t>
      </w:r>
      <w:r w:rsidRPr="009E5255">
        <w:rPr>
          <w:noProof/>
        </w:rPr>
        <w:t>a single</w:t>
      </w:r>
      <w:r w:rsidR="00455279" w:rsidRPr="009E5255">
        <w:rPr>
          <w:noProof/>
        </w:rPr>
        <w:t>, integrated</w:t>
      </w:r>
      <w:r w:rsidRPr="009E5255">
        <w:rPr>
          <w:noProof/>
        </w:rPr>
        <w:t xml:space="preserve"> </w:t>
      </w:r>
      <w:r w:rsidR="00455279" w:rsidRPr="009E5255">
        <w:rPr>
          <w:noProof/>
        </w:rPr>
        <w:t>OIMS</w:t>
      </w:r>
      <w:r w:rsidRPr="009E5255">
        <w:rPr>
          <w:noProof/>
        </w:rPr>
        <w:t xml:space="preserve"> </w:t>
      </w:r>
      <w:r w:rsidR="00455279" w:rsidRPr="009E5255">
        <w:rPr>
          <w:noProof/>
        </w:rPr>
        <w:t xml:space="preserve">solution </w:t>
      </w:r>
      <w:r w:rsidRPr="009E5255">
        <w:rPr>
          <w:noProof/>
        </w:rPr>
        <w:t>across manufacturer</w:t>
      </w:r>
      <w:r w:rsidR="54BAC122" w:rsidRPr="009E5255">
        <w:rPr>
          <w:noProof/>
        </w:rPr>
        <w:t>s, compounders, hospitals and pharmacies</w:t>
      </w:r>
      <w:r w:rsidR="0048472F" w:rsidRPr="009E5255">
        <w:rPr>
          <w:noProof/>
        </w:rPr>
        <w:t xml:space="preserve">. </w:t>
      </w:r>
      <w:r w:rsidR="00455279" w:rsidRPr="009E5255">
        <w:rPr>
          <w:noProof/>
        </w:rPr>
        <w:t xml:space="preserve"> </w:t>
      </w:r>
      <w:r w:rsidR="54BAC122" w:rsidRPr="009E5255">
        <w:rPr>
          <w:noProof/>
        </w:rPr>
        <w:t xml:space="preserve">This was </w:t>
      </w:r>
      <w:r w:rsidR="00455279" w:rsidRPr="009E5255">
        <w:rPr>
          <w:noProof/>
        </w:rPr>
        <w:t>posited</w:t>
      </w:r>
      <w:r w:rsidR="54BAC122" w:rsidRPr="009E5255">
        <w:rPr>
          <w:noProof/>
        </w:rPr>
        <w:t xml:space="preserve"> to facilitate</w:t>
      </w:r>
      <w:r w:rsidR="552989CC" w:rsidRPr="009E5255">
        <w:rPr>
          <w:noProof/>
        </w:rPr>
        <w:t xml:space="preserve"> vial</w:t>
      </w:r>
      <w:r w:rsidR="54BAC122" w:rsidRPr="009E5255">
        <w:rPr>
          <w:noProof/>
        </w:rPr>
        <w:t xml:space="preserve"> ‘track</w:t>
      </w:r>
      <w:r w:rsidR="001811B2" w:rsidRPr="009E5255">
        <w:rPr>
          <w:noProof/>
        </w:rPr>
        <w:t>-</w:t>
      </w:r>
      <w:r w:rsidR="54BAC122" w:rsidRPr="009E5255">
        <w:rPr>
          <w:noProof/>
        </w:rPr>
        <w:t>and</w:t>
      </w:r>
      <w:r w:rsidR="001811B2" w:rsidRPr="009E5255">
        <w:rPr>
          <w:noProof/>
        </w:rPr>
        <w:t>-</w:t>
      </w:r>
      <w:r w:rsidR="54BAC122" w:rsidRPr="009E5255">
        <w:rPr>
          <w:noProof/>
        </w:rPr>
        <w:t>trace’</w:t>
      </w:r>
      <w:r w:rsidR="00445E2F" w:rsidRPr="009E5255">
        <w:rPr>
          <w:noProof/>
        </w:rPr>
        <w:t xml:space="preserve"> a</w:t>
      </w:r>
      <w:r w:rsidR="00455279" w:rsidRPr="009E5255">
        <w:rPr>
          <w:noProof/>
        </w:rPr>
        <w:t>nd</w:t>
      </w:r>
      <w:r w:rsidR="00445E2F" w:rsidRPr="009E5255">
        <w:rPr>
          <w:noProof/>
        </w:rPr>
        <w:t xml:space="preserve"> </w:t>
      </w:r>
      <w:r w:rsidR="00455279" w:rsidRPr="009E5255">
        <w:rPr>
          <w:noProof/>
        </w:rPr>
        <w:t>re</w:t>
      </w:r>
      <w:r w:rsidR="00445E2F" w:rsidRPr="009E5255">
        <w:rPr>
          <w:noProof/>
        </w:rPr>
        <w:t xml:space="preserve">solve </w:t>
      </w:r>
      <w:r w:rsidR="00455279" w:rsidRPr="009E5255">
        <w:rPr>
          <w:noProof/>
        </w:rPr>
        <w:t>a number of</w:t>
      </w:r>
      <w:r w:rsidR="00445E2F" w:rsidRPr="009E5255">
        <w:rPr>
          <w:noProof/>
        </w:rPr>
        <w:t xml:space="preserve"> ‘administrative’ complexities raised by stakeholders with respect to ordering</w:t>
      </w:r>
      <w:r w:rsidR="00455279" w:rsidRPr="009E5255">
        <w:rPr>
          <w:noProof/>
        </w:rPr>
        <w:t>, stock management</w:t>
      </w:r>
      <w:r w:rsidR="00445E2F" w:rsidRPr="009E5255">
        <w:rPr>
          <w:noProof/>
        </w:rPr>
        <w:t xml:space="preserve"> and </w:t>
      </w:r>
      <w:r w:rsidR="00455279" w:rsidRPr="009E5255">
        <w:rPr>
          <w:noProof/>
        </w:rPr>
        <w:t xml:space="preserve">EFC claims </w:t>
      </w:r>
      <w:r w:rsidR="00445E2F" w:rsidRPr="009E5255">
        <w:rPr>
          <w:noProof/>
        </w:rPr>
        <w:t>administration</w:t>
      </w:r>
      <w:r w:rsidR="0048472F" w:rsidRPr="009E5255">
        <w:rPr>
          <w:noProof/>
        </w:rPr>
        <w:t xml:space="preserve">.  </w:t>
      </w:r>
      <w:r w:rsidR="00772E7F" w:rsidRPr="009E5255">
        <w:rPr>
          <w:noProof/>
        </w:rPr>
        <w:t>C</w:t>
      </w:r>
      <w:r w:rsidR="04DD77D5" w:rsidRPr="009E5255">
        <w:rPr>
          <w:noProof/>
        </w:rPr>
        <w:t xml:space="preserve">onsultation with a stakeholder involved in the </w:t>
      </w:r>
      <w:r w:rsidR="00445E2F" w:rsidRPr="009E5255">
        <w:rPr>
          <w:noProof/>
        </w:rPr>
        <w:t>Commonwealth Department of Health’s D</w:t>
      </w:r>
      <w:r w:rsidR="04DD77D5" w:rsidRPr="009E5255">
        <w:rPr>
          <w:noProof/>
        </w:rPr>
        <w:t xml:space="preserve">ata </w:t>
      </w:r>
      <w:r w:rsidR="00445E2F" w:rsidRPr="009E5255">
        <w:rPr>
          <w:noProof/>
        </w:rPr>
        <w:t>D</w:t>
      </w:r>
      <w:r w:rsidR="04DD77D5" w:rsidRPr="009E5255">
        <w:rPr>
          <w:noProof/>
        </w:rPr>
        <w:t xml:space="preserve">istribution </w:t>
      </w:r>
      <w:r w:rsidR="00445E2F" w:rsidRPr="009E5255">
        <w:rPr>
          <w:noProof/>
        </w:rPr>
        <w:t>P</w:t>
      </w:r>
      <w:r w:rsidR="04DD77D5" w:rsidRPr="009E5255">
        <w:rPr>
          <w:noProof/>
        </w:rPr>
        <w:t>roject</w:t>
      </w:r>
      <w:r w:rsidR="00445E2F" w:rsidRPr="009E5255">
        <w:rPr>
          <w:noProof/>
        </w:rPr>
        <w:t xml:space="preserve"> </w:t>
      </w:r>
      <w:r w:rsidR="4B9DF521" w:rsidRPr="009E5255">
        <w:rPr>
          <w:noProof/>
        </w:rPr>
        <w:t xml:space="preserve">revealed that </w:t>
      </w:r>
      <w:r w:rsidR="00445E2F" w:rsidRPr="009E5255">
        <w:rPr>
          <w:noProof/>
        </w:rPr>
        <w:t>implementing a</w:t>
      </w:r>
      <w:r w:rsidR="4B9DF521" w:rsidRPr="009E5255">
        <w:rPr>
          <w:noProof/>
        </w:rPr>
        <w:t xml:space="preserve"> track</w:t>
      </w:r>
      <w:r w:rsidR="00772E7F" w:rsidRPr="009E5255">
        <w:rPr>
          <w:noProof/>
        </w:rPr>
        <w:t>-</w:t>
      </w:r>
      <w:r w:rsidR="4B9DF521" w:rsidRPr="009E5255">
        <w:rPr>
          <w:noProof/>
        </w:rPr>
        <w:t>and</w:t>
      </w:r>
      <w:r w:rsidR="00772E7F" w:rsidRPr="009E5255">
        <w:rPr>
          <w:noProof/>
        </w:rPr>
        <w:t>-</w:t>
      </w:r>
      <w:r w:rsidR="4B9DF521" w:rsidRPr="009E5255">
        <w:rPr>
          <w:noProof/>
        </w:rPr>
        <w:t>trace</w:t>
      </w:r>
      <w:r w:rsidR="00445E2F" w:rsidRPr="009E5255">
        <w:rPr>
          <w:noProof/>
        </w:rPr>
        <w:t xml:space="preserve"> system </w:t>
      </w:r>
      <w:r w:rsidR="00772E7F" w:rsidRPr="009E5255">
        <w:rPr>
          <w:noProof/>
        </w:rPr>
        <w:t>would</w:t>
      </w:r>
      <w:r w:rsidR="4B9DF521" w:rsidRPr="009E5255">
        <w:rPr>
          <w:noProof/>
        </w:rPr>
        <w:t xml:space="preserve"> be </w:t>
      </w:r>
      <w:r w:rsidR="00445E2F" w:rsidRPr="009E5255">
        <w:rPr>
          <w:noProof/>
        </w:rPr>
        <w:t xml:space="preserve">easier </w:t>
      </w:r>
      <w:r w:rsidR="4B9DF521" w:rsidRPr="009E5255">
        <w:rPr>
          <w:noProof/>
        </w:rPr>
        <w:t>once th</w:t>
      </w:r>
      <w:r w:rsidR="00116C31" w:rsidRPr="009E5255">
        <w:rPr>
          <w:noProof/>
        </w:rPr>
        <w:t>e PBS data</w:t>
      </w:r>
      <w:r w:rsidR="4B9DF521" w:rsidRPr="009E5255">
        <w:rPr>
          <w:noProof/>
        </w:rPr>
        <w:t xml:space="preserve"> project is completed</w:t>
      </w:r>
      <w:r w:rsidR="00772E7F" w:rsidRPr="009E5255">
        <w:rPr>
          <w:noProof/>
        </w:rPr>
        <w:t>,</w:t>
      </w:r>
      <w:r w:rsidR="4B9DF521" w:rsidRPr="009E5255">
        <w:rPr>
          <w:noProof/>
        </w:rPr>
        <w:t xml:space="preserve"> </w:t>
      </w:r>
      <w:r w:rsidR="00445E2F" w:rsidRPr="009E5255">
        <w:rPr>
          <w:noProof/>
        </w:rPr>
        <w:t xml:space="preserve">since </w:t>
      </w:r>
      <w:r w:rsidR="4B9DF521" w:rsidRPr="009E5255">
        <w:rPr>
          <w:noProof/>
        </w:rPr>
        <w:t>all e</w:t>
      </w:r>
      <w:r w:rsidR="0809A67A" w:rsidRPr="009E5255">
        <w:rPr>
          <w:noProof/>
        </w:rPr>
        <w:t xml:space="preserve">xisting </w:t>
      </w:r>
      <w:r w:rsidR="00445E2F" w:rsidRPr="009E5255">
        <w:rPr>
          <w:noProof/>
        </w:rPr>
        <w:t xml:space="preserve">PBS </w:t>
      </w:r>
      <w:r w:rsidR="0809A67A" w:rsidRPr="009E5255">
        <w:rPr>
          <w:noProof/>
        </w:rPr>
        <w:t>software will be linked</w:t>
      </w:r>
      <w:r w:rsidR="42812920" w:rsidRPr="009E5255">
        <w:rPr>
          <w:noProof/>
        </w:rPr>
        <w:t>.</w:t>
      </w:r>
    </w:p>
    <w:p w14:paraId="0C5534A9" w14:textId="4F24D686" w:rsidR="00446FDF" w:rsidRPr="009E5255" w:rsidRDefault="00446FDF" w:rsidP="000638D5">
      <w:pPr>
        <w:pStyle w:val="Heading2"/>
        <w:ind w:left="567"/>
      </w:pPr>
      <w:bookmarkStart w:id="338" w:name="_Toc144886261"/>
      <w:r w:rsidRPr="009E5255">
        <w:t>Literature review</w:t>
      </w:r>
      <w:r w:rsidR="00842CD8" w:rsidRPr="009E5255">
        <w:t>—Innovations in</w:t>
      </w:r>
      <w:r w:rsidR="00E035F1" w:rsidRPr="009E5255">
        <w:t xml:space="preserve"> the efficient </w:t>
      </w:r>
      <w:r w:rsidR="00842CD8" w:rsidRPr="009E5255">
        <w:t>funding</w:t>
      </w:r>
      <w:r w:rsidR="00E035F1" w:rsidRPr="009E5255">
        <w:t xml:space="preserve"> of cancer medicines</w:t>
      </w:r>
      <w:bookmarkEnd w:id="338"/>
    </w:p>
    <w:p w14:paraId="32F2CC6C" w14:textId="06F45805" w:rsidR="00F06F70" w:rsidRPr="009E5255" w:rsidRDefault="007F5ADA" w:rsidP="00F06F70">
      <w:r w:rsidRPr="009E5255">
        <w:t xml:space="preserve">A systematic literature review </w:t>
      </w:r>
      <w:r w:rsidR="0029130E" w:rsidRPr="009E5255">
        <w:t xml:space="preserve">(see </w:t>
      </w:r>
      <w:r w:rsidR="0029130E" w:rsidRPr="009E5255">
        <w:fldChar w:fldCharType="begin"/>
      </w:r>
      <w:r w:rsidR="0029130E" w:rsidRPr="009E5255">
        <w:instrText xml:space="preserve"> REF _Ref90045477 \h </w:instrText>
      </w:r>
      <w:r w:rsidR="0029130E" w:rsidRPr="009E5255">
        <w:fldChar w:fldCharType="separate"/>
      </w:r>
      <w:r w:rsidR="000C766B" w:rsidRPr="009E5255">
        <w:t xml:space="preserve">Appendix </w:t>
      </w:r>
      <w:r w:rsidR="000C766B">
        <w:rPr>
          <w:noProof/>
        </w:rPr>
        <w:t>3</w:t>
      </w:r>
      <w:r w:rsidR="0029130E" w:rsidRPr="009E5255">
        <w:fldChar w:fldCharType="end"/>
      </w:r>
      <w:r w:rsidR="0029130E" w:rsidRPr="009E5255">
        <w:t xml:space="preserve">) </w:t>
      </w:r>
      <w:r w:rsidRPr="009E5255">
        <w:t>was undertaken to identify alternative</w:t>
      </w:r>
      <w:r w:rsidR="00F53BE7" w:rsidRPr="009E5255">
        <w:t xml:space="preserve"> </w:t>
      </w:r>
      <w:r w:rsidR="0029130E" w:rsidRPr="009E5255">
        <w:t xml:space="preserve">funding, </w:t>
      </w:r>
      <w:r w:rsidRPr="009E5255">
        <w:t>technolog</w:t>
      </w:r>
      <w:r w:rsidR="00F53BE7" w:rsidRPr="009E5255">
        <w:t>y</w:t>
      </w:r>
      <w:r w:rsidR="0029130E" w:rsidRPr="009E5255">
        <w:t xml:space="preserve"> and service delivery </w:t>
      </w:r>
      <w:r w:rsidR="00F53BE7" w:rsidRPr="009E5255">
        <w:t>approaches driving</w:t>
      </w:r>
      <w:r w:rsidRPr="009E5255">
        <w:t xml:space="preserve"> innovation, collaboration </w:t>
      </w:r>
      <w:r w:rsidR="00F53BE7" w:rsidRPr="009E5255">
        <w:t>and</w:t>
      </w:r>
      <w:r w:rsidRPr="009E5255">
        <w:t xml:space="preserve"> other</w:t>
      </w:r>
      <w:r w:rsidR="0029130E" w:rsidRPr="009E5255">
        <w:t xml:space="preserve"> improvements in the provision of cancer medicines.  </w:t>
      </w:r>
      <w:r w:rsidR="00F53BE7" w:rsidRPr="009E5255">
        <w:t xml:space="preserve">A </w:t>
      </w:r>
      <w:r w:rsidR="0029130E" w:rsidRPr="009E5255">
        <w:t xml:space="preserve">range of </w:t>
      </w:r>
      <w:r w:rsidR="006B0A46" w:rsidRPr="009E5255">
        <w:t>r</w:t>
      </w:r>
      <w:r w:rsidR="0029130E" w:rsidRPr="009E5255">
        <w:t>eforms</w:t>
      </w:r>
      <w:r w:rsidR="00F53BE7" w:rsidRPr="009E5255">
        <w:t xml:space="preserve"> are summarised,</w:t>
      </w:r>
      <w:r w:rsidR="0029130E" w:rsidRPr="009E5255">
        <w:t xml:space="preserve"> including the introduction of technologies for the preparation and delivery of cancer medicines, new approaches to the funding </w:t>
      </w:r>
      <w:r w:rsidR="00F53BE7" w:rsidRPr="009E5255">
        <w:t xml:space="preserve">and delivery </w:t>
      </w:r>
      <w:r w:rsidR="0029130E" w:rsidRPr="009E5255">
        <w:t xml:space="preserve">of care, </w:t>
      </w:r>
      <w:r w:rsidR="00F06F70" w:rsidRPr="009E5255">
        <w:t xml:space="preserve">and system changes underpinning how care is organised.  </w:t>
      </w:r>
    </w:p>
    <w:p w14:paraId="23F0114D" w14:textId="5F92C4C2" w:rsidR="00124D58" w:rsidRPr="009E5255" w:rsidRDefault="00E035F1" w:rsidP="005A2B78">
      <w:pPr>
        <w:pStyle w:val="Heading3"/>
      </w:pPr>
      <w:bookmarkStart w:id="339" w:name="_Toc144886262"/>
      <w:r w:rsidRPr="009E5255">
        <w:t>Technological i</w:t>
      </w:r>
      <w:r w:rsidR="00842CD8" w:rsidRPr="009E5255">
        <w:t>nnovations</w:t>
      </w:r>
      <w:bookmarkEnd w:id="339"/>
    </w:p>
    <w:p w14:paraId="01CFD6CF" w14:textId="770EDADC" w:rsidR="00DC2AFD" w:rsidRPr="009E5255" w:rsidRDefault="00DC2AFD" w:rsidP="00E035F1">
      <w:pPr>
        <w:rPr>
          <w:i/>
          <w:iCs/>
          <w:lang w:eastAsia="en-GB"/>
        </w:rPr>
      </w:pPr>
      <w:r w:rsidRPr="009E5255">
        <w:rPr>
          <w:i/>
          <w:iCs/>
          <w:lang w:eastAsia="en-GB"/>
        </w:rPr>
        <w:t xml:space="preserve">Four </w:t>
      </w:r>
      <w:r w:rsidR="00DB148E" w:rsidRPr="009E5255">
        <w:rPr>
          <w:i/>
          <w:iCs/>
          <w:lang w:eastAsia="en-GB"/>
        </w:rPr>
        <w:t>publications</w:t>
      </w:r>
      <w:r w:rsidRPr="009E5255">
        <w:rPr>
          <w:i/>
          <w:iCs/>
          <w:lang w:eastAsia="en-GB"/>
        </w:rPr>
        <w:t xml:space="preserve"> (three international, one Australian) report</w:t>
      </w:r>
      <w:r w:rsidR="00953D49" w:rsidRPr="009E5255">
        <w:rPr>
          <w:i/>
          <w:iCs/>
          <w:lang w:eastAsia="en-GB"/>
        </w:rPr>
        <w:t>ed</w:t>
      </w:r>
      <w:r w:rsidRPr="009E5255">
        <w:rPr>
          <w:i/>
          <w:iCs/>
          <w:lang w:eastAsia="en-GB"/>
        </w:rPr>
        <w:t xml:space="preserve"> on the use of </w:t>
      </w:r>
      <w:r w:rsidR="008A004F" w:rsidRPr="009E5255">
        <w:rPr>
          <w:i/>
          <w:iCs/>
          <w:lang w:eastAsia="en-GB"/>
        </w:rPr>
        <w:t>technology</w:t>
      </w:r>
      <w:r w:rsidRPr="009E5255">
        <w:rPr>
          <w:i/>
          <w:iCs/>
          <w:lang w:eastAsia="en-GB"/>
        </w:rPr>
        <w:t xml:space="preserve"> driven approaches to manage the</w:t>
      </w:r>
      <w:r w:rsidR="00953D49" w:rsidRPr="009E5255">
        <w:rPr>
          <w:i/>
          <w:iCs/>
          <w:lang w:eastAsia="en-GB"/>
        </w:rPr>
        <w:t xml:space="preserve"> efficient</w:t>
      </w:r>
      <w:r w:rsidRPr="009E5255">
        <w:rPr>
          <w:i/>
          <w:iCs/>
          <w:lang w:eastAsia="en-GB"/>
        </w:rPr>
        <w:t xml:space="preserve"> use of cancer medicines</w:t>
      </w:r>
      <w:r w:rsidR="00953D49" w:rsidRPr="009E5255">
        <w:rPr>
          <w:i/>
          <w:iCs/>
          <w:lang w:eastAsia="en-GB"/>
        </w:rPr>
        <w:t>; a</w:t>
      </w:r>
      <w:r w:rsidRPr="009E5255">
        <w:rPr>
          <w:i/>
          <w:iCs/>
          <w:lang w:eastAsia="en-GB"/>
        </w:rPr>
        <w:t xml:space="preserve">ll </w:t>
      </w:r>
      <w:r w:rsidR="00953D49" w:rsidRPr="009E5255">
        <w:rPr>
          <w:i/>
          <w:iCs/>
          <w:lang w:eastAsia="en-GB"/>
        </w:rPr>
        <w:t>demonstrate</w:t>
      </w:r>
      <w:r w:rsidRPr="009E5255">
        <w:rPr>
          <w:i/>
          <w:iCs/>
          <w:lang w:eastAsia="en-GB"/>
        </w:rPr>
        <w:t xml:space="preserve"> it is possible to reduce costs associated with wastage through the adoption of </w:t>
      </w:r>
      <w:r w:rsidR="00953D49" w:rsidRPr="009E5255">
        <w:rPr>
          <w:i/>
          <w:iCs/>
          <w:lang w:eastAsia="en-GB"/>
        </w:rPr>
        <w:t>such</w:t>
      </w:r>
      <w:r w:rsidRPr="009E5255">
        <w:rPr>
          <w:i/>
          <w:iCs/>
          <w:lang w:eastAsia="en-GB"/>
        </w:rPr>
        <w:t xml:space="preserve"> practices.  </w:t>
      </w:r>
      <w:r w:rsidR="003E4022" w:rsidRPr="009E5255">
        <w:rPr>
          <w:i/>
          <w:iCs/>
          <w:lang w:eastAsia="en-GB"/>
        </w:rPr>
        <w:t>Importantly, while these publications reported drug cost savings they did not include evidence of cost-effectiveness which would be required before adoption of these technologies could be recommended.</w:t>
      </w:r>
    </w:p>
    <w:p w14:paraId="77E6833F" w14:textId="60F123FD" w:rsidR="005F3181" w:rsidRPr="009E5255" w:rsidRDefault="005F3181" w:rsidP="00E035F1">
      <w:pPr>
        <w:rPr>
          <w:lang w:eastAsia="en-GB"/>
        </w:rPr>
      </w:pPr>
      <w:r w:rsidRPr="009E5255">
        <w:rPr>
          <w:lang w:eastAsia="en-GB"/>
        </w:rPr>
        <w:t xml:space="preserve">International </w:t>
      </w:r>
      <w:r w:rsidR="00B5032F" w:rsidRPr="009E5255">
        <w:rPr>
          <w:lang w:eastAsia="en-GB"/>
        </w:rPr>
        <w:t>p</w:t>
      </w:r>
      <w:r w:rsidR="00DB148E" w:rsidRPr="009E5255">
        <w:rPr>
          <w:lang w:eastAsia="en-GB"/>
        </w:rPr>
        <w:t>ublication</w:t>
      </w:r>
      <w:r w:rsidR="00B5032F" w:rsidRPr="009E5255">
        <w:rPr>
          <w:lang w:eastAsia="en-GB"/>
        </w:rPr>
        <w:t>s</w:t>
      </w:r>
      <w:r w:rsidRPr="009E5255">
        <w:rPr>
          <w:lang w:eastAsia="en-GB"/>
        </w:rPr>
        <w:t xml:space="preserve">: </w:t>
      </w:r>
      <w:r w:rsidR="00E035F1" w:rsidRPr="009E5255">
        <w:rPr>
          <w:lang w:eastAsia="en-GB"/>
        </w:rPr>
        <w:t xml:space="preserve">Two studies reported </w:t>
      </w:r>
      <w:r w:rsidR="00B5032F" w:rsidRPr="009E5255">
        <w:rPr>
          <w:lang w:eastAsia="en-GB"/>
        </w:rPr>
        <w:t xml:space="preserve">on </w:t>
      </w:r>
      <w:r w:rsidR="00E035F1" w:rsidRPr="009E5255">
        <w:rPr>
          <w:lang w:eastAsia="en-GB"/>
        </w:rPr>
        <w:t>solution</w:t>
      </w:r>
      <w:r w:rsidRPr="009E5255">
        <w:rPr>
          <w:lang w:eastAsia="en-GB"/>
        </w:rPr>
        <w:t>s</w:t>
      </w:r>
      <w:r w:rsidR="00E035F1" w:rsidRPr="009E5255">
        <w:rPr>
          <w:lang w:eastAsia="en-GB"/>
        </w:rPr>
        <w:t xml:space="preserve"> to improve </w:t>
      </w:r>
      <w:r w:rsidR="0056562F" w:rsidRPr="009E5255">
        <w:rPr>
          <w:lang w:eastAsia="en-GB"/>
        </w:rPr>
        <w:t>cancer</w:t>
      </w:r>
      <w:r w:rsidR="00E035F1" w:rsidRPr="009E5255">
        <w:rPr>
          <w:lang w:eastAsia="en-GB"/>
        </w:rPr>
        <w:t xml:space="preserve"> drug utili</w:t>
      </w:r>
      <w:r w:rsidRPr="009E5255">
        <w:rPr>
          <w:lang w:eastAsia="en-GB"/>
        </w:rPr>
        <w:t>s</w:t>
      </w:r>
      <w:r w:rsidR="00E035F1" w:rsidRPr="009E5255">
        <w:rPr>
          <w:lang w:eastAsia="en-GB"/>
        </w:rPr>
        <w:t xml:space="preserve">ation through automated </w:t>
      </w:r>
      <w:r w:rsidR="00D4373A" w:rsidRPr="009E5255">
        <w:rPr>
          <w:lang w:eastAsia="en-GB"/>
        </w:rPr>
        <w:t>dose-banding</w:t>
      </w:r>
      <w:r w:rsidR="00E035F1" w:rsidRPr="009E5255">
        <w:rPr>
          <w:lang w:eastAsia="en-GB"/>
        </w:rPr>
        <w:t xml:space="preserve"> strategies </w:t>
      </w:r>
      <w:r w:rsidR="00152C24" w:rsidRPr="009E5255">
        <w:rPr>
          <w:lang w:eastAsia="en-GB"/>
        </w:rPr>
        <w:fldChar w:fldCharType="begin">
          <w:fldData xml:space="preserve">PEVuZE5vdGU+PENpdGU+PEF1dGhvcj5GYWhleTwvQXV0aG9yPjxZZWFyPjIwMjA8L1llYXI+PFJl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</w:fldData>
        </w:fldChar>
      </w:r>
      <w:r w:rsidR="002E5E5A" w:rsidRPr="009E5255">
        <w:rPr>
          <w:lang w:eastAsia="en-GB"/>
        </w:rPr>
        <w:instrText xml:space="preserve"> ADDIN EN.CITE </w:instrText>
      </w:r>
      <w:r w:rsidR="002E5E5A" w:rsidRPr="009E5255">
        <w:rPr>
          <w:lang w:eastAsia="en-GB"/>
        </w:rPr>
        <w:fldChar w:fldCharType="begin">
          <w:fldData xml:space="preserve">PEVuZE5vdGU+PENpdGU+PEF1dGhvcj5GYWhleTwvQXV0aG9yPjxZZWFyPjIwMjA8L1llYXI+PFJl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</w:fldData>
        </w:fldChar>
      </w:r>
      <w:r w:rsidR="002E5E5A" w:rsidRPr="009E5255">
        <w:rPr>
          <w:lang w:eastAsia="en-GB"/>
        </w:rPr>
        <w:instrText xml:space="preserve"> ADDIN EN.CITE.DATA </w:instrText>
      </w:r>
      <w:r w:rsidR="002E5E5A" w:rsidRPr="009E5255">
        <w:rPr>
          <w:lang w:eastAsia="en-GB"/>
        </w:rPr>
      </w:r>
      <w:r w:rsidR="002E5E5A" w:rsidRPr="009E5255">
        <w:rPr>
          <w:lang w:eastAsia="en-GB"/>
        </w:rPr>
        <w:fldChar w:fldCharType="end"/>
      </w:r>
      <w:r w:rsidR="00152C24" w:rsidRPr="009E5255">
        <w:rPr>
          <w:lang w:eastAsia="en-GB"/>
        </w:rPr>
      </w:r>
      <w:r w:rsidR="00152C24" w:rsidRPr="009E5255">
        <w:rPr>
          <w:lang w:eastAsia="en-GB"/>
        </w:rPr>
        <w:fldChar w:fldCharType="separate"/>
      </w:r>
      <w:r w:rsidR="002E5E5A" w:rsidRPr="009E5255">
        <w:rPr>
          <w:noProof/>
          <w:lang w:eastAsia="en-GB"/>
        </w:rPr>
        <w:t>[55-56]</w:t>
      </w:r>
      <w:r w:rsidR="00152C24" w:rsidRPr="009E5255">
        <w:rPr>
          <w:lang w:eastAsia="en-GB"/>
        </w:rPr>
        <w:fldChar w:fldCharType="end"/>
      </w:r>
      <w:r w:rsidR="00E035F1" w:rsidRPr="009E5255">
        <w:rPr>
          <w:lang w:eastAsia="en-GB"/>
        </w:rPr>
        <w:t xml:space="preserve">. </w:t>
      </w:r>
      <w:r w:rsidRPr="009E5255">
        <w:rPr>
          <w:lang w:eastAsia="en-GB"/>
        </w:rPr>
        <w:t xml:space="preserve"> </w:t>
      </w:r>
      <w:r w:rsidR="00E035F1" w:rsidRPr="009E5255">
        <w:rPr>
          <w:lang w:eastAsia="en-GB"/>
        </w:rPr>
        <w:t>Vandyke et al. showed th</w:t>
      </w:r>
      <w:r w:rsidRPr="009E5255">
        <w:rPr>
          <w:lang w:eastAsia="en-GB"/>
        </w:rPr>
        <w:t>at the use of computerised</w:t>
      </w:r>
      <w:r w:rsidR="00E035F1" w:rsidRPr="009E5255">
        <w:rPr>
          <w:lang w:eastAsia="en-GB"/>
        </w:rPr>
        <w:t xml:space="preserve"> routine </w:t>
      </w:r>
      <w:r w:rsidR="00D4373A" w:rsidRPr="009E5255">
        <w:rPr>
          <w:lang w:eastAsia="en-GB"/>
        </w:rPr>
        <w:t>dose-rounding</w:t>
      </w:r>
      <w:r w:rsidR="00E035F1" w:rsidRPr="009E5255">
        <w:rPr>
          <w:lang w:eastAsia="en-GB"/>
        </w:rPr>
        <w:t xml:space="preserve"> </w:t>
      </w:r>
      <w:r w:rsidR="00B5032F" w:rsidRPr="009E5255">
        <w:rPr>
          <w:lang w:eastAsia="en-GB"/>
        </w:rPr>
        <w:t xml:space="preserve">(within 10% dose range </w:t>
      </w:r>
      <w:r w:rsidRPr="009E5255">
        <w:rPr>
          <w:lang w:eastAsia="en-GB"/>
        </w:rPr>
        <w:t>for</w:t>
      </w:r>
      <w:r w:rsidR="00E035F1" w:rsidRPr="009E5255">
        <w:rPr>
          <w:lang w:eastAsia="en-GB"/>
        </w:rPr>
        <w:t xml:space="preserve"> biologic anticancer agents and </w:t>
      </w:r>
      <w:r w:rsidR="00386BFA" w:rsidRPr="009E5255">
        <w:rPr>
          <w:lang w:eastAsia="en-GB"/>
        </w:rPr>
        <w:t xml:space="preserve">within 5% dose range for </w:t>
      </w:r>
      <w:r w:rsidR="00E035F1" w:rsidRPr="009E5255">
        <w:rPr>
          <w:lang w:eastAsia="en-GB"/>
        </w:rPr>
        <w:t>cytotoxic products</w:t>
      </w:r>
      <w:r w:rsidR="00386BFA" w:rsidRPr="009E5255">
        <w:rPr>
          <w:lang w:eastAsia="en-GB"/>
        </w:rPr>
        <w:t>)</w:t>
      </w:r>
      <w:r w:rsidR="00E035F1" w:rsidRPr="009E5255">
        <w:rPr>
          <w:lang w:eastAsia="en-GB"/>
        </w:rPr>
        <w:t xml:space="preserve"> achieved cost savings through </w:t>
      </w:r>
      <w:r w:rsidRPr="009E5255">
        <w:rPr>
          <w:lang w:eastAsia="en-GB"/>
        </w:rPr>
        <w:t xml:space="preserve">the </w:t>
      </w:r>
      <w:r w:rsidR="00E035F1" w:rsidRPr="009E5255">
        <w:rPr>
          <w:lang w:eastAsia="en-GB"/>
        </w:rPr>
        <w:t>reduction of drug wastage</w:t>
      </w:r>
      <w:r w:rsidR="0056562F" w:rsidRPr="009E5255">
        <w:rPr>
          <w:lang w:eastAsia="en-GB"/>
        </w:rPr>
        <w:t xml:space="preserve"> </w:t>
      </w:r>
      <w:r w:rsidR="00152C24" w:rsidRPr="009E5255">
        <w:rPr>
          <w:lang w:eastAsia="en-GB"/>
        </w:rPr>
        <w:fldChar w:fldCharType="begin"/>
      </w:r>
      <w:r w:rsidR="002E5E5A" w:rsidRPr="009E5255">
        <w:rPr>
          <w:lang w:eastAsia="en-GB"/>
        </w:rPr>
        <w:instrText xml:space="preserve"> ADDIN EN.CITE &lt;EndNote&gt;&lt;Cite&gt;&lt;Author&gt;Vandyke&lt;/Author&gt;&lt;Year&gt;2017&lt;/Year&gt;&lt;RecNum&gt;10527&lt;/RecNum&gt;&lt;DisplayText&gt;[56]&lt;/DisplayText&gt;&lt;record&gt;&lt;rec-number&gt;10527&lt;/rec-number&gt;&lt;foreign-keys&gt;&lt;key app="EN" db-id="etpte9adcdfve1eerz5pws2fvps522ds5svf" timestamp="1652739906" guid="b81c317a-bd09-4c96-a138-638a589fa232"&gt;10527&lt;/key&gt;&lt;/foreign-keys&gt;&lt;ref-type name="Journal Article"&gt;17&lt;/ref-type&gt;&lt;contributors&gt;&lt;authors&gt;&lt;author&gt;Vandyke, T.&lt;/author&gt;&lt;author&gt;Athmann, P.&lt;/author&gt;&lt;author&gt;Ballmer, C.&lt;/author&gt;&lt;author&gt;Kintzel, P.&lt;/author&gt;&lt;/authors&gt;&lt;/contributors&gt;&lt;auth-address&gt;1 Department of Pharmacy, Spectrum Health Hospitals, Grand Rapids, MI, USA.&amp;#xD;2 Department of Supply Chain Management, Spectrum Health Hospitals, Reed City, MI, USA.&lt;/auth-address&gt;&lt;titles&gt;&lt;title&gt;Cost avoidance from dose rounding biologic and cytotoxic antineoplastics&lt;/title&gt;&lt;secondary-title&gt;Journal of Oncology Pharmacy Practice&lt;/secondary-title&gt;&lt;/titles&gt;&lt;periodical&gt;&lt;full-title&gt;Journal of Oncology Pharmacy Practice&lt;/full-title&gt;&lt;/periodical&gt;&lt;pages&gt;379-383&lt;/pages&gt;&lt;volume&gt;23&lt;/volume&gt;&lt;number&gt;5&lt;/number&gt;&lt;keywords&gt;&lt;keyword&gt;Antineoplastic Agents/*administration &amp;amp; dosage/economics&lt;/keyword&gt;&lt;keyword&gt;Biological Products/*administration &amp;amp; dosage/economics&lt;/keyword&gt;&lt;keyword&gt;Body Surface Area&lt;/keyword&gt;&lt;keyword&gt;Body Weight&lt;/keyword&gt;&lt;keyword&gt;Cost Savings/*statistics &amp;amp; numerical data&lt;/keyword&gt;&lt;keyword&gt;Drug Costs/*statistics &amp;amp; numerical data&lt;/keyword&gt;&lt;keyword&gt;Humans&lt;/keyword&gt;&lt;keyword&gt;Pharmacy Service, Hospital/*methods&lt;/keyword&gt;&lt;keyword&gt;Drug costs&lt;/keyword&gt;&lt;keyword&gt;antineoplastic agents&lt;/keyword&gt;&lt;keyword&gt;biologic agents&lt;/keyword&gt;&lt;keyword&gt;drug dosage calculations&lt;/keyword&gt;&lt;/keywords&gt;&lt;dates&gt;&lt;year&gt;2017&lt;/year&gt;&lt;pub-dates&gt;&lt;date&gt;Jul&lt;/date&gt;&lt;/pub-dates&gt;&lt;/dates&gt;&lt;accession-num&gt;27000279&lt;/accession-num&gt;&lt;urls&gt;&lt;related-urls&gt;&lt;url&gt;https://www.ncbi.nlm.nih.gov/pubmed/27000279&lt;/url&gt;&lt;/related-urls&gt;&lt;/urls&gt;&lt;electronic-resource-num&gt;10.1177/1078155216639756&lt;/electronic-resource-num&gt;&lt;/record&gt;&lt;/Cite&gt;&lt;/EndNote&gt;</w:instrText>
      </w:r>
      <w:r w:rsidR="00152C24" w:rsidRPr="009E5255">
        <w:rPr>
          <w:lang w:eastAsia="en-GB"/>
        </w:rPr>
        <w:fldChar w:fldCharType="separate"/>
      </w:r>
      <w:r w:rsidR="002E5E5A" w:rsidRPr="009E5255">
        <w:rPr>
          <w:noProof/>
          <w:lang w:eastAsia="en-GB"/>
        </w:rPr>
        <w:t>[56]</w:t>
      </w:r>
      <w:r w:rsidR="00152C24" w:rsidRPr="009E5255">
        <w:rPr>
          <w:lang w:eastAsia="en-GB"/>
        </w:rPr>
        <w:fldChar w:fldCharType="end"/>
      </w:r>
      <w:r w:rsidR="0056562F" w:rsidRPr="009E5255">
        <w:rPr>
          <w:lang w:eastAsia="en-GB"/>
        </w:rPr>
        <w:t>.</w:t>
      </w:r>
      <w:r w:rsidR="00E035F1" w:rsidRPr="009E5255">
        <w:rPr>
          <w:lang w:eastAsia="en-GB"/>
        </w:rPr>
        <w:t xml:space="preserve"> </w:t>
      </w:r>
      <w:r w:rsidRPr="009E5255">
        <w:rPr>
          <w:lang w:eastAsia="en-GB"/>
        </w:rPr>
        <w:t xml:space="preserve"> </w:t>
      </w:r>
      <w:r w:rsidR="00E035F1" w:rsidRPr="009E5255">
        <w:rPr>
          <w:lang w:eastAsia="en-GB"/>
        </w:rPr>
        <w:t xml:space="preserve">The </w:t>
      </w:r>
      <w:r w:rsidRPr="009E5255">
        <w:rPr>
          <w:lang w:eastAsia="en-GB"/>
        </w:rPr>
        <w:t>authors</w:t>
      </w:r>
      <w:r w:rsidR="00E035F1" w:rsidRPr="009E5255">
        <w:rPr>
          <w:lang w:eastAsia="en-GB"/>
        </w:rPr>
        <w:t xml:space="preserve"> showed that pharmacist-managed automatic </w:t>
      </w:r>
      <w:r w:rsidR="00D4373A" w:rsidRPr="009E5255">
        <w:rPr>
          <w:lang w:eastAsia="en-GB"/>
        </w:rPr>
        <w:t>dose-rounding</w:t>
      </w:r>
      <w:r w:rsidR="00E035F1" w:rsidRPr="009E5255">
        <w:rPr>
          <w:lang w:eastAsia="en-GB"/>
        </w:rPr>
        <w:t xml:space="preserve"> saved approximately </w:t>
      </w:r>
      <w:r w:rsidR="00AE156A" w:rsidRPr="009E5255">
        <w:rPr>
          <w:lang w:eastAsia="en-GB"/>
        </w:rPr>
        <w:t>US</w:t>
      </w:r>
      <w:r w:rsidR="00E035F1" w:rsidRPr="009E5255">
        <w:rPr>
          <w:lang w:eastAsia="en-GB"/>
        </w:rPr>
        <w:t xml:space="preserve">$200,000 </w:t>
      </w:r>
      <w:r w:rsidR="00386BFA" w:rsidRPr="009E5255">
        <w:rPr>
          <w:lang w:eastAsia="en-GB"/>
        </w:rPr>
        <w:t>in</w:t>
      </w:r>
      <w:r w:rsidR="00E035F1" w:rsidRPr="009E5255">
        <w:rPr>
          <w:lang w:eastAsia="en-GB"/>
        </w:rPr>
        <w:t xml:space="preserve"> product inventory cost</w:t>
      </w:r>
      <w:r w:rsidRPr="009E5255">
        <w:rPr>
          <w:lang w:eastAsia="en-GB"/>
        </w:rPr>
        <w:t xml:space="preserve">s, of which </w:t>
      </w:r>
      <w:r w:rsidR="00E035F1" w:rsidRPr="009E5255">
        <w:rPr>
          <w:lang w:eastAsia="en-GB"/>
        </w:rPr>
        <w:t xml:space="preserve">biologic products accounted for 78% of </w:t>
      </w:r>
      <w:r w:rsidR="005E51E4" w:rsidRPr="009E5255">
        <w:rPr>
          <w:lang w:eastAsia="en-GB"/>
        </w:rPr>
        <w:t>potential</w:t>
      </w:r>
      <w:r w:rsidR="00E035F1" w:rsidRPr="009E5255">
        <w:rPr>
          <w:lang w:eastAsia="en-GB"/>
        </w:rPr>
        <w:t xml:space="preserve"> savings. </w:t>
      </w:r>
    </w:p>
    <w:p w14:paraId="648E7EA0" w14:textId="24CD425A" w:rsidR="00E035F1" w:rsidRPr="009E5255" w:rsidRDefault="00E035F1" w:rsidP="00E035F1">
      <w:pPr>
        <w:rPr>
          <w:lang w:eastAsia="en-GB"/>
        </w:rPr>
      </w:pPr>
      <w:r w:rsidRPr="009E5255">
        <w:rPr>
          <w:lang w:eastAsia="en-GB"/>
        </w:rPr>
        <w:t>These findings were consistent with</w:t>
      </w:r>
      <w:r w:rsidR="005E51E4" w:rsidRPr="009E5255">
        <w:rPr>
          <w:lang w:eastAsia="en-GB"/>
        </w:rPr>
        <w:t xml:space="preserve"> </w:t>
      </w:r>
      <w:r w:rsidR="00B457D2" w:rsidRPr="009E5255">
        <w:rPr>
          <w:lang w:eastAsia="en-GB"/>
        </w:rPr>
        <w:t>a</w:t>
      </w:r>
      <w:r w:rsidRPr="009E5255">
        <w:rPr>
          <w:lang w:eastAsia="en-GB"/>
        </w:rPr>
        <w:t xml:space="preserve"> more recent study </w:t>
      </w:r>
      <w:r w:rsidR="005E51E4" w:rsidRPr="009E5255">
        <w:rPr>
          <w:lang w:eastAsia="en-GB"/>
        </w:rPr>
        <w:t>by</w:t>
      </w:r>
      <w:r w:rsidRPr="009E5255">
        <w:rPr>
          <w:lang w:eastAsia="en-GB"/>
        </w:rPr>
        <w:t xml:space="preserve"> Fahey </w:t>
      </w:r>
      <w:r w:rsidR="0056562F" w:rsidRPr="009E5255">
        <w:rPr>
          <w:lang w:eastAsia="en-GB"/>
        </w:rPr>
        <w:t>e</w:t>
      </w:r>
      <w:r w:rsidRPr="009E5255">
        <w:rPr>
          <w:lang w:eastAsia="en-GB"/>
        </w:rPr>
        <w:t>t al</w:t>
      </w:r>
      <w:r w:rsidR="0056562F" w:rsidRPr="009E5255">
        <w:rPr>
          <w:lang w:eastAsia="en-GB"/>
        </w:rPr>
        <w:t>.</w:t>
      </w:r>
      <w:r w:rsidR="00B457D2" w:rsidRPr="009E5255">
        <w:rPr>
          <w:lang w:eastAsia="en-GB"/>
        </w:rPr>
        <w:t>,</w:t>
      </w:r>
      <w:r w:rsidRPr="009E5255">
        <w:rPr>
          <w:lang w:eastAsia="en-GB"/>
        </w:rPr>
        <w:t xml:space="preserve"> </w:t>
      </w:r>
      <w:r w:rsidR="005E51E4" w:rsidRPr="009E5255">
        <w:rPr>
          <w:lang w:eastAsia="en-GB"/>
        </w:rPr>
        <w:t xml:space="preserve">which examined </w:t>
      </w:r>
      <w:r w:rsidR="00B457D2" w:rsidRPr="009E5255">
        <w:rPr>
          <w:lang w:eastAsia="en-GB"/>
        </w:rPr>
        <w:t xml:space="preserve">the integration of </w:t>
      </w:r>
      <w:r w:rsidR="005E51E4" w:rsidRPr="009E5255">
        <w:rPr>
          <w:lang w:eastAsia="en-GB"/>
        </w:rPr>
        <w:t>a</w:t>
      </w:r>
      <w:r w:rsidRPr="009E5255">
        <w:rPr>
          <w:lang w:eastAsia="en-GB"/>
        </w:rPr>
        <w:t xml:space="preserve">utomated banding with </w:t>
      </w:r>
      <w:r w:rsidR="005E51E4" w:rsidRPr="009E5255">
        <w:rPr>
          <w:lang w:eastAsia="en-GB"/>
        </w:rPr>
        <w:t xml:space="preserve">patients’ </w:t>
      </w:r>
      <w:r w:rsidRPr="009E5255">
        <w:rPr>
          <w:lang w:eastAsia="en-GB"/>
        </w:rPr>
        <w:t>electronic health record</w:t>
      </w:r>
      <w:r w:rsidR="005E51E4" w:rsidRPr="009E5255">
        <w:rPr>
          <w:lang w:eastAsia="en-GB"/>
        </w:rPr>
        <w:t>s</w:t>
      </w:r>
      <w:r w:rsidR="00B457D2" w:rsidRPr="009E5255">
        <w:rPr>
          <w:lang w:eastAsia="en-GB"/>
        </w:rPr>
        <w:t xml:space="preserve"> </w:t>
      </w:r>
      <w:r w:rsidR="00B457D2" w:rsidRPr="009E5255">
        <w:rPr>
          <w:lang w:eastAsia="en-GB"/>
        </w:rPr>
        <w:fldChar w:fldCharType="begin">
          <w:fldData xml:space="preserve">PEVuZE5vdGU+PENpdGU+PEF1dGhvcj5GYWhleTwvQXV0aG9yPjxZZWFyPjIwMjA8L1llYXI+PFJl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</w:fldData>
        </w:fldChar>
      </w:r>
      <w:r w:rsidR="002E5E5A" w:rsidRPr="009E5255">
        <w:rPr>
          <w:lang w:eastAsia="en-GB"/>
        </w:rPr>
        <w:instrText xml:space="preserve"> ADDIN EN.CITE </w:instrText>
      </w:r>
      <w:r w:rsidR="002E5E5A" w:rsidRPr="009E5255">
        <w:rPr>
          <w:lang w:eastAsia="en-GB"/>
        </w:rPr>
        <w:fldChar w:fldCharType="begin">
          <w:fldData xml:space="preserve">PEVuZE5vdGU+PENpdGU+PEF1dGhvcj5GYWhleTwvQXV0aG9yPjxZZWFyPjIwMjA8L1llYXI+PFJl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</w:fldData>
        </w:fldChar>
      </w:r>
      <w:r w:rsidR="002E5E5A" w:rsidRPr="009E5255">
        <w:rPr>
          <w:lang w:eastAsia="en-GB"/>
        </w:rPr>
        <w:instrText xml:space="preserve"> ADDIN EN.CITE.DATA </w:instrText>
      </w:r>
      <w:r w:rsidR="002E5E5A" w:rsidRPr="009E5255">
        <w:rPr>
          <w:lang w:eastAsia="en-GB"/>
        </w:rPr>
      </w:r>
      <w:r w:rsidR="002E5E5A" w:rsidRPr="009E5255">
        <w:rPr>
          <w:lang w:eastAsia="en-GB"/>
        </w:rPr>
        <w:fldChar w:fldCharType="end"/>
      </w:r>
      <w:r w:rsidR="00B457D2" w:rsidRPr="009E5255">
        <w:rPr>
          <w:lang w:eastAsia="en-GB"/>
        </w:rPr>
      </w:r>
      <w:r w:rsidR="00B457D2" w:rsidRPr="009E5255">
        <w:rPr>
          <w:lang w:eastAsia="en-GB"/>
        </w:rPr>
        <w:fldChar w:fldCharType="separate"/>
      </w:r>
      <w:r w:rsidR="002E5E5A" w:rsidRPr="009E5255">
        <w:rPr>
          <w:noProof/>
          <w:lang w:eastAsia="en-GB"/>
        </w:rPr>
        <w:t>[55]</w:t>
      </w:r>
      <w:r w:rsidR="00B457D2" w:rsidRPr="009E5255">
        <w:rPr>
          <w:lang w:eastAsia="en-GB"/>
        </w:rPr>
        <w:fldChar w:fldCharType="end"/>
      </w:r>
      <w:r w:rsidR="005E51E4" w:rsidRPr="009E5255">
        <w:rPr>
          <w:lang w:eastAsia="en-GB"/>
        </w:rPr>
        <w:t xml:space="preserve">. </w:t>
      </w:r>
      <w:r w:rsidRPr="009E5255">
        <w:rPr>
          <w:lang w:eastAsia="en-GB"/>
        </w:rPr>
        <w:t xml:space="preserve"> The authors conducted a post-implementation retrospective review of </w:t>
      </w:r>
      <w:r w:rsidR="00B457D2" w:rsidRPr="009E5255">
        <w:rPr>
          <w:lang w:eastAsia="en-GB"/>
        </w:rPr>
        <w:t>an</w:t>
      </w:r>
      <w:r w:rsidRPr="009E5255">
        <w:rPr>
          <w:lang w:eastAsia="en-GB"/>
        </w:rPr>
        <w:t xml:space="preserve"> automated </w:t>
      </w:r>
      <w:r w:rsidR="00D4373A" w:rsidRPr="009E5255">
        <w:rPr>
          <w:lang w:eastAsia="en-GB"/>
        </w:rPr>
        <w:t>dose-banding</w:t>
      </w:r>
      <w:r w:rsidRPr="009E5255">
        <w:rPr>
          <w:lang w:eastAsia="en-GB"/>
        </w:rPr>
        <w:t xml:space="preserve"> system </w:t>
      </w:r>
      <w:r w:rsidR="005E51E4" w:rsidRPr="009E5255">
        <w:rPr>
          <w:lang w:eastAsia="en-GB"/>
        </w:rPr>
        <w:t>(based on pre-defined dose-banding tables adhering to 5% or 10% maximum rounding parameter</w:t>
      </w:r>
      <w:r w:rsidR="00B457D2" w:rsidRPr="009E5255">
        <w:rPr>
          <w:lang w:eastAsia="en-GB"/>
        </w:rPr>
        <w:t>s</w:t>
      </w:r>
      <w:r w:rsidR="005E51E4" w:rsidRPr="009E5255">
        <w:rPr>
          <w:lang w:eastAsia="en-GB"/>
        </w:rPr>
        <w:t xml:space="preserve">) </w:t>
      </w:r>
      <w:r w:rsidR="00B457D2" w:rsidRPr="009E5255">
        <w:rPr>
          <w:lang w:eastAsia="en-GB"/>
        </w:rPr>
        <w:t>comparing</w:t>
      </w:r>
      <w:r w:rsidRPr="009E5255">
        <w:rPr>
          <w:lang w:eastAsia="en-GB"/>
        </w:rPr>
        <w:t xml:space="preserve"> automatically rounded doses administered during the post-implementation phase </w:t>
      </w:r>
      <w:r w:rsidR="00B457D2" w:rsidRPr="009E5255">
        <w:rPr>
          <w:lang w:eastAsia="en-GB"/>
        </w:rPr>
        <w:t>against</w:t>
      </w:r>
      <w:r w:rsidRPr="009E5255">
        <w:rPr>
          <w:lang w:eastAsia="en-GB"/>
        </w:rPr>
        <w:t xml:space="preserve"> manually rounded doses administered during a pre-implementation phase. </w:t>
      </w:r>
      <w:r w:rsidR="005E51E4" w:rsidRPr="009E5255">
        <w:rPr>
          <w:lang w:eastAsia="en-GB"/>
        </w:rPr>
        <w:t xml:space="preserve"> The authors concluded that </w:t>
      </w:r>
      <w:r w:rsidRPr="009E5255">
        <w:rPr>
          <w:lang w:eastAsia="en-GB"/>
        </w:rPr>
        <w:t xml:space="preserve">dose-banding within </w:t>
      </w:r>
      <w:r w:rsidR="005E51E4" w:rsidRPr="009E5255">
        <w:rPr>
          <w:lang w:eastAsia="en-GB"/>
        </w:rPr>
        <w:t xml:space="preserve">the electronic health record </w:t>
      </w:r>
      <w:r w:rsidRPr="009E5255">
        <w:rPr>
          <w:lang w:eastAsia="en-GB"/>
        </w:rPr>
        <w:t xml:space="preserve">reduced variation in rounded chemotherapy doses, increased drug and monetary savings, and reduced </w:t>
      </w:r>
      <w:r w:rsidR="00925655" w:rsidRPr="009E5255">
        <w:rPr>
          <w:lang w:eastAsia="en-GB"/>
        </w:rPr>
        <w:t xml:space="preserve">patient </w:t>
      </w:r>
      <w:r w:rsidRPr="009E5255">
        <w:rPr>
          <w:lang w:eastAsia="en-GB"/>
        </w:rPr>
        <w:t xml:space="preserve">safety risks associated with manual manipulation of the </w:t>
      </w:r>
      <w:r w:rsidR="00925655" w:rsidRPr="009E5255">
        <w:rPr>
          <w:lang w:eastAsia="en-GB"/>
        </w:rPr>
        <w:t>medicines</w:t>
      </w:r>
      <w:r w:rsidRPr="009E5255">
        <w:rPr>
          <w:lang w:eastAsia="en-GB"/>
        </w:rPr>
        <w:t xml:space="preserve">. </w:t>
      </w:r>
    </w:p>
    <w:p w14:paraId="499CBF47" w14:textId="569BD075" w:rsidR="00E035F1" w:rsidRPr="009E5255" w:rsidRDefault="00E035F1" w:rsidP="00E035F1">
      <w:pPr>
        <w:rPr>
          <w:lang w:eastAsia="en-GB"/>
        </w:rPr>
      </w:pPr>
      <w:r w:rsidRPr="009E5255">
        <w:rPr>
          <w:lang w:eastAsia="en-GB"/>
        </w:rPr>
        <w:t>R</w:t>
      </w:r>
      <w:r w:rsidR="006A4308" w:rsidRPr="009E5255">
        <w:rPr>
          <w:lang w:eastAsia="en-GB"/>
        </w:rPr>
        <w:t>e</w:t>
      </w:r>
      <w:r w:rsidRPr="009E5255">
        <w:rPr>
          <w:lang w:eastAsia="en-GB"/>
        </w:rPr>
        <w:t>spaud et al</w:t>
      </w:r>
      <w:r w:rsidR="006A4308" w:rsidRPr="009E5255">
        <w:rPr>
          <w:lang w:eastAsia="en-GB"/>
        </w:rPr>
        <w:t>.</w:t>
      </w:r>
      <w:r w:rsidRPr="009E5255">
        <w:rPr>
          <w:lang w:eastAsia="en-GB"/>
        </w:rPr>
        <w:t xml:space="preserve"> conducted a retrospective analysis of cost savings resulting from the use of </w:t>
      </w:r>
      <w:r w:rsidR="00D51D57" w:rsidRPr="009E5255">
        <w:rPr>
          <w:lang w:eastAsia="en-GB"/>
        </w:rPr>
        <w:t xml:space="preserve">a </w:t>
      </w:r>
      <w:r w:rsidR="005E51E4" w:rsidRPr="009E5255">
        <w:rPr>
          <w:lang w:eastAsia="en-GB"/>
        </w:rPr>
        <w:t xml:space="preserve">computerised system for the management of </w:t>
      </w:r>
      <w:r w:rsidRPr="009E5255">
        <w:rPr>
          <w:lang w:eastAsia="en-GB"/>
        </w:rPr>
        <w:t xml:space="preserve">unconsumed drug </w:t>
      </w:r>
      <w:r w:rsidR="00152C24" w:rsidRPr="009E5255">
        <w:rPr>
          <w:lang w:eastAsia="en-GB"/>
        </w:rPr>
        <w:fldChar w:fldCharType="begin">
          <w:fldData xml:space="preserve">PEVuZE5vdGU+PENpdGU+PEF1dGhvcj5SZXNwYXVkPC9BdXRob3I+PFllYXI+MjAxNDwvWWVhcj48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</w:fldData>
        </w:fldChar>
      </w:r>
      <w:r w:rsidR="002E5E5A" w:rsidRPr="009E5255">
        <w:rPr>
          <w:lang w:eastAsia="en-GB"/>
        </w:rPr>
        <w:instrText xml:space="preserve"> ADDIN EN.CITE </w:instrText>
      </w:r>
      <w:r w:rsidR="002E5E5A" w:rsidRPr="009E5255">
        <w:rPr>
          <w:lang w:eastAsia="en-GB"/>
        </w:rPr>
        <w:fldChar w:fldCharType="begin">
          <w:fldData xml:space="preserve">PEVuZE5vdGU+PENpdGU+PEF1dGhvcj5SZXNwYXVkPC9BdXRob3I+PFllYXI+MjAxNDwvWWVhcj48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</w:fldData>
        </w:fldChar>
      </w:r>
      <w:r w:rsidR="002E5E5A" w:rsidRPr="009E5255">
        <w:rPr>
          <w:lang w:eastAsia="en-GB"/>
        </w:rPr>
        <w:instrText xml:space="preserve"> ADDIN EN.CITE.DATA </w:instrText>
      </w:r>
      <w:r w:rsidR="002E5E5A" w:rsidRPr="009E5255">
        <w:rPr>
          <w:lang w:eastAsia="en-GB"/>
        </w:rPr>
      </w:r>
      <w:r w:rsidR="002E5E5A" w:rsidRPr="009E5255">
        <w:rPr>
          <w:lang w:eastAsia="en-GB"/>
        </w:rPr>
        <w:fldChar w:fldCharType="end"/>
      </w:r>
      <w:r w:rsidR="00152C24" w:rsidRPr="009E5255">
        <w:rPr>
          <w:lang w:eastAsia="en-GB"/>
        </w:rPr>
      </w:r>
      <w:r w:rsidR="00152C24" w:rsidRPr="009E5255">
        <w:rPr>
          <w:lang w:eastAsia="en-GB"/>
        </w:rPr>
        <w:fldChar w:fldCharType="separate"/>
      </w:r>
      <w:r w:rsidR="002E5E5A" w:rsidRPr="009E5255">
        <w:rPr>
          <w:noProof/>
          <w:lang w:eastAsia="en-GB"/>
        </w:rPr>
        <w:t>[57]</w:t>
      </w:r>
      <w:r w:rsidR="00152C24" w:rsidRPr="009E5255">
        <w:rPr>
          <w:lang w:eastAsia="en-GB"/>
        </w:rPr>
        <w:fldChar w:fldCharType="end"/>
      </w:r>
      <w:r w:rsidRPr="009E5255">
        <w:rPr>
          <w:lang w:eastAsia="en-GB"/>
        </w:rPr>
        <w:t xml:space="preserve">. </w:t>
      </w:r>
      <w:r w:rsidR="005E51E4" w:rsidRPr="009E5255">
        <w:rPr>
          <w:lang w:eastAsia="en-GB"/>
        </w:rPr>
        <w:t xml:space="preserve"> The </w:t>
      </w:r>
      <w:r w:rsidR="00DC2AFD" w:rsidRPr="009E5255">
        <w:rPr>
          <w:lang w:eastAsia="en-GB"/>
        </w:rPr>
        <w:t>authors</w:t>
      </w:r>
      <w:r w:rsidR="005E51E4" w:rsidRPr="009E5255">
        <w:rPr>
          <w:lang w:eastAsia="en-GB"/>
        </w:rPr>
        <w:t xml:space="preserve"> assessed the potential to utilise the unconsumed portion (compounded product) of</w:t>
      </w:r>
      <w:r w:rsidRPr="009E5255">
        <w:rPr>
          <w:lang w:eastAsia="en-GB"/>
        </w:rPr>
        <w:t xml:space="preserve"> 37 anticancer drugs </w:t>
      </w:r>
      <w:r w:rsidR="005E51E4" w:rsidRPr="009E5255">
        <w:rPr>
          <w:lang w:eastAsia="en-GB"/>
        </w:rPr>
        <w:t>based on their remaining stability</w:t>
      </w:r>
      <w:r w:rsidR="00D51D57" w:rsidRPr="009E5255">
        <w:rPr>
          <w:lang w:eastAsia="en-GB"/>
        </w:rPr>
        <w:t xml:space="preserve"> over a one</w:t>
      </w:r>
      <w:r w:rsidR="006B0A46" w:rsidRPr="009E5255">
        <w:rPr>
          <w:lang w:eastAsia="en-GB"/>
        </w:rPr>
        <w:t>-</w:t>
      </w:r>
      <w:r w:rsidR="00D51D57" w:rsidRPr="009E5255">
        <w:rPr>
          <w:lang w:eastAsia="en-GB"/>
        </w:rPr>
        <w:t>year period</w:t>
      </w:r>
      <w:r w:rsidR="00DC2AFD" w:rsidRPr="009E5255">
        <w:rPr>
          <w:lang w:eastAsia="en-GB"/>
        </w:rPr>
        <w:t xml:space="preserve">. </w:t>
      </w:r>
      <w:r w:rsidR="005E51E4" w:rsidRPr="009E5255">
        <w:rPr>
          <w:lang w:eastAsia="en-GB"/>
        </w:rPr>
        <w:t xml:space="preserve"> </w:t>
      </w:r>
      <w:r w:rsidRPr="009E5255">
        <w:rPr>
          <w:lang w:eastAsia="en-GB"/>
        </w:rPr>
        <w:t xml:space="preserve">The </w:t>
      </w:r>
      <w:r w:rsidR="00DC2AFD" w:rsidRPr="009E5255">
        <w:rPr>
          <w:lang w:eastAsia="en-GB"/>
        </w:rPr>
        <w:t xml:space="preserve">use of a computerised system was shown to </w:t>
      </w:r>
      <w:r w:rsidRPr="009E5255">
        <w:rPr>
          <w:lang w:eastAsia="en-GB"/>
        </w:rPr>
        <w:t>minimi</w:t>
      </w:r>
      <w:r w:rsidR="00DC2AFD" w:rsidRPr="009E5255">
        <w:rPr>
          <w:lang w:eastAsia="en-GB"/>
        </w:rPr>
        <w:t xml:space="preserve">se </w:t>
      </w:r>
      <w:r w:rsidRPr="009E5255">
        <w:rPr>
          <w:lang w:eastAsia="en-GB"/>
        </w:rPr>
        <w:t xml:space="preserve">wastage </w:t>
      </w:r>
      <w:r w:rsidR="00DC2AFD" w:rsidRPr="009E5255">
        <w:rPr>
          <w:lang w:eastAsia="en-GB"/>
        </w:rPr>
        <w:t xml:space="preserve">and </w:t>
      </w:r>
      <w:r w:rsidRPr="009E5255">
        <w:rPr>
          <w:lang w:eastAsia="en-GB"/>
        </w:rPr>
        <w:t>yield</w:t>
      </w:r>
      <w:r w:rsidR="00DC2AFD" w:rsidRPr="009E5255">
        <w:rPr>
          <w:lang w:eastAsia="en-GB"/>
        </w:rPr>
        <w:t xml:space="preserve"> </w:t>
      </w:r>
      <w:r w:rsidRPr="009E5255">
        <w:rPr>
          <w:lang w:eastAsia="en-GB"/>
        </w:rPr>
        <w:t xml:space="preserve">cost savings </w:t>
      </w:r>
      <w:r w:rsidR="00D51D57" w:rsidRPr="009E5255">
        <w:rPr>
          <w:lang w:eastAsia="en-GB"/>
        </w:rPr>
        <w:t>of</w:t>
      </w:r>
      <w:r w:rsidRPr="009E5255">
        <w:rPr>
          <w:lang w:eastAsia="en-GB"/>
        </w:rPr>
        <w:t xml:space="preserve"> </w:t>
      </w:r>
      <w:r w:rsidR="00D51D57" w:rsidRPr="009E5255">
        <w:rPr>
          <w:lang w:eastAsia="en-GB"/>
        </w:rPr>
        <w:t>around</w:t>
      </w:r>
      <w:r w:rsidRPr="009E5255">
        <w:rPr>
          <w:lang w:eastAsia="en-GB"/>
        </w:rPr>
        <w:t xml:space="preserve"> 5% of annual cancer drug expenditure. </w:t>
      </w:r>
    </w:p>
    <w:p w14:paraId="2D7A4CBA" w14:textId="615D9615" w:rsidR="005F3181" w:rsidRPr="009E5255" w:rsidRDefault="005F3181" w:rsidP="00E035F1">
      <w:pPr>
        <w:rPr>
          <w:lang w:eastAsia="en-GB"/>
        </w:rPr>
      </w:pPr>
      <w:r w:rsidRPr="009E5255">
        <w:rPr>
          <w:lang w:eastAsia="en-GB"/>
        </w:rPr>
        <w:t xml:space="preserve">Australian </w:t>
      </w:r>
      <w:r w:rsidR="00D51D57" w:rsidRPr="009E5255">
        <w:rPr>
          <w:lang w:eastAsia="en-GB"/>
        </w:rPr>
        <w:t>p</w:t>
      </w:r>
      <w:r w:rsidR="00DB148E" w:rsidRPr="009E5255">
        <w:rPr>
          <w:lang w:eastAsia="en-GB"/>
        </w:rPr>
        <w:t>ublication</w:t>
      </w:r>
      <w:r w:rsidRPr="009E5255">
        <w:rPr>
          <w:lang w:eastAsia="en-GB"/>
        </w:rPr>
        <w:t>: Gilbar, Chambers, et al. discussed the use of CSTD in conjunction with other strategies to facilitate vial</w:t>
      </w:r>
      <w:r w:rsidR="00993B08" w:rsidRPr="009E5255">
        <w:rPr>
          <w:lang w:eastAsia="en-GB"/>
        </w:rPr>
        <w:t>-sharing</w:t>
      </w:r>
      <w:r w:rsidRPr="009E5255">
        <w:rPr>
          <w:lang w:eastAsia="en-GB"/>
        </w:rPr>
        <w:t xml:space="preserve"> and extension of </w:t>
      </w:r>
      <w:r w:rsidR="00993B08" w:rsidRPr="009E5255">
        <w:rPr>
          <w:lang w:eastAsia="en-GB"/>
        </w:rPr>
        <w:t>product expiry</w:t>
      </w:r>
      <w:r w:rsidRPr="009E5255">
        <w:rPr>
          <w:lang w:eastAsia="en-GB"/>
        </w:rPr>
        <w:t xml:space="preserve"> </w:t>
      </w:r>
      <w:r w:rsidR="00993B08" w:rsidRPr="009E5255">
        <w:rPr>
          <w:lang w:eastAsia="en-GB"/>
        </w:rPr>
        <w:t xml:space="preserve">dates </w:t>
      </w:r>
      <w:r w:rsidRPr="009E5255">
        <w:rPr>
          <w:lang w:eastAsia="en-GB"/>
        </w:rPr>
        <w:t xml:space="preserve">to maximize drug savings </w:t>
      </w:r>
      <w:r w:rsidRPr="009E5255">
        <w:rPr>
          <w:lang w:eastAsia="en-GB"/>
        </w:rPr>
        <w:fldChar w:fldCharType="begin"/>
      </w:r>
      <w:r w:rsidR="002E5E5A" w:rsidRPr="009E5255">
        <w:rPr>
          <w:lang w:eastAsia="en-GB"/>
        </w:rPr>
        <w:instrText xml:space="preserve"> ADDIN EN.CITE &lt;EndNote&gt;&lt;Cite&gt;&lt;Author&gt;Gilbar&lt;/Author&gt;&lt;Year&gt;2019&lt;/Year&gt;&lt;RecNum&gt;10528&lt;/RecNum&gt;&lt;DisplayText&gt;[58]&lt;/DisplayText&gt;&lt;record&gt;&lt;rec-number&gt;10528&lt;/rec-number&gt;&lt;foreign-keys&gt;&lt;key app="EN" db-id="etpte9adcdfve1eerz5pws2fvps522ds5svf" timestamp="1652739906" guid="242dd4f9-c382-4065-a5b0-250986e1ddd3"&gt;10528&lt;/key&gt;&lt;/foreign-keys&gt;&lt;ref-type name="Journal Article"&gt;17&lt;/ref-type&gt;&lt;contributors&gt;&lt;authors&gt;&lt;author&gt;Gilbar, P.&lt;/author&gt;&lt;author&gt;Chambers, C.&lt;/author&gt;&lt;author&gt;Vandenbrouche, J.&lt;/author&gt;&lt;author&gt;Sessink, P.&lt;/author&gt;&lt;author&gt;Tyler, T.&lt;/author&gt;&lt;/authors&gt;&lt;/contributors&gt;&lt;auth-address&gt;1 Cancer and Palliative Care Services, Toowoomba Hospital, Toowoomba, Australia.&amp;#xD;2 Rural Clinical School, Faculty of Medicine, The University of Queensland, Toowoomba, Australia.&amp;#xD;3 Department of Cancer Services Pharmacy, Alberta Health Services, Calgary, Canada.&amp;#xD;4 Central Pharmacy, University Hospital, Ghent, Belgium.&amp;#xD;5 Exposure Control Sweden AB, Bohus-Bjorko, Sweden.&amp;#xD;6 Comprehensive Cancer Center, Desert Regional Medical Center, Palm Springs, CA, USA.&lt;/auth-address&gt;&lt;titles&gt;&lt;title&gt;How can the use of closed system transfer devices to facilitate sharing of drug vials be optimised to achieve maximum cost savings?&lt;/title&gt;&lt;secondary-title&gt;Journal of Oncology Pharmacy Practice&lt;/secondary-title&gt;&lt;/titles&gt;&lt;periodical&gt;&lt;full-title&gt;Journal of Oncology Pharmacy Practice&lt;/full-title&gt;&lt;/periodical&gt;&lt;pages&gt;205-209&lt;/pages&gt;&lt;volume&gt;25&lt;/volume&gt;&lt;number&gt;1&lt;/number&gt;&lt;edition&gt;2018/01/30&lt;/edition&gt;&lt;keywords&gt;&lt;keyword&gt;*Beyond use dating&lt;/keyword&gt;&lt;keyword&gt;*closed system transfer device&lt;/keyword&gt;&lt;keyword&gt;*vial sharing&lt;/keyword&gt;&lt;/keywords&gt;&lt;dates&gt;&lt;year&gt;2019&lt;/year&gt;&lt;pub-dates&gt;&lt;date&gt;Jan&lt;/date&gt;&lt;/pub-dates&gt;&lt;/dates&gt;&lt;isbn&gt;1477-092X (Electronic)&amp;#xD;1078-1552 (Linking)&lt;/isbn&gt;&lt;accession-num&gt;29375015&lt;/accession-num&gt;&lt;urls&gt;&lt;related-urls&gt;&lt;url&gt;https://www.ncbi.nlm.nih.gov/pubmed/29375015&lt;/url&gt;&lt;/related-urls&gt;&lt;/urls&gt;&lt;electronic-resource-num&gt;10.1177/1078155217753890&lt;/electronic-resource-num&gt;&lt;/record&gt;&lt;/Cite&gt;&lt;/EndNote&gt;</w:instrText>
      </w:r>
      <w:r w:rsidRPr="009E5255">
        <w:rPr>
          <w:lang w:eastAsia="en-GB"/>
        </w:rPr>
        <w:fldChar w:fldCharType="separate"/>
      </w:r>
      <w:r w:rsidR="002E5E5A" w:rsidRPr="009E5255">
        <w:rPr>
          <w:noProof/>
          <w:lang w:eastAsia="en-GB"/>
        </w:rPr>
        <w:t>[58]</w:t>
      </w:r>
      <w:r w:rsidRPr="009E5255">
        <w:rPr>
          <w:lang w:eastAsia="en-GB"/>
        </w:rPr>
        <w:fldChar w:fldCharType="end"/>
      </w:r>
      <w:r w:rsidRPr="009E5255">
        <w:rPr>
          <w:lang w:eastAsia="en-GB"/>
        </w:rPr>
        <w:t xml:space="preserve">.  </w:t>
      </w:r>
      <w:r w:rsidR="00993B08" w:rsidRPr="009E5255">
        <w:rPr>
          <w:lang w:eastAsia="en-GB"/>
        </w:rPr>
        <w:t>CSTD s</w:t>
      </w:r>
      <w:r w:rsidRPr="009E5255">
        <w:rPr>
          <w:lang w:eastAsia="en-GB"/>
        </w:rPr>
        <w:t xml:space="preserve">ystems such as PhaSeal were shown to extend </w:t>
      </w:r>
      <w:r w:rsidR="00993B08" w:rsidRPr="009E5255">
        <w:rPr>
          <w:lang w:eastAsia="en-GB"/>
        </w:rPr>
        <w:t>effective expiry</w:t>
      </w:r>
      <w:r w:rsidRPr="009E5255">
        <w:rPr>
          <w:lang w:eastAsia="en-GB"/>
        </w:rPr>
        <w:t xml:space="preserve"> by maintaining the sterility of vial content</w:t>
      </w:r>
      <w:r w:rsidR="00993B08" w:rsidRPr="009E5255">
        <w:rPr>
          <w:lang w:eastAsia="en-GB"/>
        </w:rPr>
        <w:t>s</w:t>
      </w:r>
      <w:r w:rsidRPr="009E5255">
        <w:rPr>
          <w:lang w:eastAsia="en-GB"/>
        </w:rPr>
        <w:t xml:space="preserve">. </w:t>
      </w:r>
    </w:p>
    <w:p w14:paraId="58853583" w14:textId="5B7A166E" w:rsidR="00124D58" w:rsidRPr="009E5255" w:rsidRDefault="007F5ADA" w:rsidP="005A2B78">
      <w:pPr>
        <w:pStyle w:val="Heading3"/>
      </w:pPr>
      <w:bookmarkStart w:id="340" w:name="_Toc144886263"/>
      <w:r w:rsidRPr="009E5255">
        <w:t>Tele-oncology</w:t>
      </w:r>
      <w:bookmarkEnd w:id="340"/>
    </w:p>
    <w:p w14:paraId="09C41E92" w14:textId="2CD339F9" w:rsidR="00152C24" w:rsidRPr="009E5255" w:rsidRDefault="00152C24" w:rsidP="00152C24">
      <w:pPr>
        <w:rPr>
          <w:i/>
          <w:iCs/>
          <w:lang w:eastAsia="en-GB"/>
        </w:rPr>
      </w:pPr>
      <w:r w:rsidRPr="009E5255">
        <w:rPr>
          <w:i/>
          <w:iCs/>
          <w:lang w:eastAsia="en-GB"/>
        </w:rPr>
        <w:t>The</w:t>
      </w:r>
      <w:r w:rsidR="00DA693A" w:rsidRPr="009E5255">
        <w:rPr>
          <w:i/>
          <w:iCs/>
          <w:lang w:eastAsia="en-GB"/>
        </w:rPr>
        <w:t xml:space="preserve">re is increasing interest in the </w:t>
      </w:r>
      <w:r w:rsidRPr="009E5255">
        <w:rPr>
          <w:i/>
          <w:iCs/>
          <w:lang w:eastAsia="en-GB"/>
        </w:rPr>
        <w:t xml:space="preserve">application of tele-health </w:t>
      </w:r>
      <w:r w:rsidR="00DA693A" w:rsidRPr="009E5255">
        <w:rPr>
          <w:i/>
          <w:iCs/>
          <w:lang w:eastAsia="en-GB"/>
        </w:rPr>
        <w:t>to cancer care</w:t>
      </w:r>
      <w:r w:rsidR="00640F29" w:rsidRPr="009E5255">
        <w:rPr>
          <w:i/>
          <w:iCs/>
          <w:lang w:eastAsia="en-GB"/>
        </w:rPr>
        <w:t>, which</w:t>
      </w:r>
      <w:r w:rsidR="00DA693A" w:rsidRPr="009E5255">
        <w:rPr>
          <w:i/>
          <w:iCs/>
          <w:lang w:eastAsia="en-GB"/>
        </w:rPr>
        <w:t xml:space="preserve"> has gain</w:t>
      </w:r>
      <w:r w:rsidR="00640F29" w:rsidRPr="009E5255">
        <w:rPr>
          <w:i/>
          <w:iCs/>
          <w:lang w:eastAsia="en-GB"/>
        </w:rPr>
        <w:t>ed</w:t>
      </w:r>
      <w:r w:rsidR="00DA693A" w:rsidRPr="009E5255">
        <w:rPr>
          <w:i/>
          <w:iCs/>
          <w:lang w:eastAsia="en-GB"/>
        </w:rPr>
        <w:t xml:space="preserve"> importance as a means of maintaining continuity of care during the </w:t>
      </w:r>
      <w:r w:rsidR="00640F29" w:rsidRPr="009E5255">
        <w:rPr>
          <w:i/>
          <w:iCs/>
          <w:lang w:eastAsia="en-GB"/>
        </w:rPr>
        <w:t>C</w:t>
      </w:r>
      <w:r w:rsidR="004E67D5" w:rsidRPr="009E5255">
        <w:rPr>
          <w:i/>
          <w:iCs/>
          <w:lang w:eastAsia="en-GB"/>
        </w:rPr>
        <w:t>OVID</w:t>
      </w:r>
      <w:r w:rsidR="00DA693A" w:rsidRPr="009E5255">
        <w:rPr>
          <w:i/>
          <w:iCs/>
          <w:lang w:eastAsia="en-GB"/>
        </w:rPr>
        <w:t xml:space="preserve">-19 pandemic. </w:t>
      </w:r>
      <w:r w:rsidR="005A34E1" w:rsidRPr="009E5255">
        <w:rPr>
          <w:i/>
          <w:iCs/>
          <w:lang w:eastAsia="en-GB"/>
        </w:rPr>
        <w:t xml:space="preserve"> </w:t>
      </w:r>
      <w:r w:rsidR="00640F29" w:rsidRPr="009E5255">
        <w:rPr>
          <w:i/>
          <w:iCs/>
          <w:lang w:eastAsia="en-GB"/>
        </w:rPr>
        <w:t>F</w:t>
      </w:r>
      <w:r w:rsidR="005A34E1" w:rsidRPr="009E5255">
        <w:rPr>
          <w:i/>
          <w:iCs/>
          <w:lang w:eastAsia="en-GB"/>
        </w:rPr>
        <w:t xml:space="preserve">our </w:t>
      </w:r>
      <w:r w:rsidR="00DB148E" w:rsidRPr="009E5255">
        <w:rPr>
          <w:i/>
          <w:iCs/>
          <w:lang w:eastAsia="en-GB"/>
        </w:rPr>
        <w:t>publications</w:t>
      </w:r>
      <w:r w:rsidR="00640F29" w:rsidRPr="009E5255">
        <w:rPr>
          <w:i/>
          <w:iCs/>
          <w:lang w:eastAsia="en-GB"/>
        </w:rPr>
        <w:t>—</w:t>
      </w:r>
      <w:r w:rsidR="005A34E1" w:rsidRPr="009E5255">
        <w:rPr>
          <w:i/>
          <w:iCs/>
          <w:lang w:eastAsia="en-GB"/>
        </w:rPr>
        <w:t>three international, one Australian</w:t>
      </w:r>
      <w:r w:rsidR="00640F29" w:rsidRPr="009E5255">
        <w:rPr>
          <w:i/>
          <w:iCs/>
          <w:lang w:eastAsia="en-GB"/>
        </w:rPr>
        <w:t xml:space="preserve">—discussed </w:t>
      </w:r>
      <w:r w:rsidR="005A34E1" w:rsidRPr="009E5255">
        <w:rPr>
          <w:i/>
          <w:iCs/>
          <w:lang w:eastAsia="en-GB"/>
        </w:rPr>
        <w:t>the application of tele-health services to the delivery of cancer medicines.  From th</w:t>
      </w:r>
      <w:r w:rsidR="00640F29" w:rsidRPr="009E5255">
        <w:rPr>
          <w:i/>
          <w:iCs/>
          <w:lang w:eastAsia="en-GB"/>
        </w:rPr>
        <w:t>e</w:t>
      </w:r>
      <w:r w:rsidR="005A34E1" w:rsidRPr="009E5255">
        <w:rPr>
          <w:i/>
          <w:iCs/>
          <w:lang w:eastAsia="en-GB"/>
        </w:rPr>
        <w:t>se studies</w:t>
      </w:r>
      <w:r w:rsidR="00640F29" w:rsidRPr="009E5255">
        <w:rPr>
          <w:i/>
          <w:iCs/>
          <w:lang w:eastAsia="en-GB"/>
        </w:rPr>
        <w:t>,</w:t>
      </w:r>
      <w:r w:rsidR="005A34E1" w:rsidRPr="009E5255">
        <w:rPr>
          <w:i/>
          <w:iCs/>
          <w:lang w:eastAsia="en-GB"/>
        </w:rPr>
        <w:t xml:space="preserve"> it </w:t>
      </w:r>
      <w:r w:rsidR="006B0A46" w:rsidRPr="009E5255">
        <w:rPr>
          <w:i/>
          <w:iCs/>
          <w:lang w:eastAsia="en-GB"/>
        </w:rPr>
        <w:t>is</w:t>
      </w:r>
      <w:r w:rsidR="005A34E1" w:rsidRPr="009E5255">
        <w:rPr>
          <w:i/>
          <w:iCs/>
          <w:lang w:eastAsia="en-GB"/>
        </w:rPr>
        <w:t xml:space="preserve"> observed that access to care</w:t>
      </w:r>
      <w:r w:rsidR="00640F29" w:rsidRPr="009E5255">
        <w:rPr>
          <w:i/>
          <w:iCs/>
          <w:lang w:eastAsia="en-GB"/>
        </w:rPr>
        <w:t xml:space="preserve"> may be improved</w:t>
      </w:r>
      <w:r w:rsidR="005A34E1" w:rsidRPr="009E5255">
        <w:rPr>
          <w:i/>
          <w:iCs/>
          <w:lang w:eastAsia="en-GB"/>
        </w:rPr>
        <w:t xml:space="preserve"> through tele-health services</w:t>
      </w:r>
      <w:r w:rsidR="006B0A46" w:rsidRPr="009E5255">
        <w:rPr>
          <w:i/>
          <w:iCs/>
          <w:lang w:eastAsia="en-GB"/>
        </w:rPr>
        <w:t xml:space="preserve"> as a means of </w:t>
      </w:r>
      <w:r w:rsidR="005A34E1" w:rsidRPr="009E5255">
        <w:rPr>
          <w:i/>
          <w:iCs/>
          <w:lang w:eastAsia="en-GB"/>
        </w:rPr>
        <w:t>expand</w:t>
      </w:r>
      <w:r w:rsidR="006B0A46" w:rsidRPr="009E5255">
        <w:rPr>
          <w:i/>
          <w:iCs/>
          <w:lang w:eastAsia="en-GB"/>
        </w:rPr>
        <w:t>ing</w:t>
      </w:r>
      <w:r w:rsidR="005A34E1" w:rsidRPr="009E5255">
        <w:rPr>
          <w:i/>
          <w:iCs/>
          <w:lang w:eastAsia="en-GB"/>
        </w:rPr>
        <w:t xml:space="preserve"> the reach of existing resources.  This expansion is not without its own costs</w:t>
      </w:r>
      <w:r w:rsidR="00B77AD9" w:rsidRPr="009E5255">
        <w:rPr>
          <w:i/>
          <w:iCs/>
          <w:lang w:eastAsia="en-GB"/>
        </w:rPr>
        <w:t xml:space="preserve">, however, </w:t>
      </w:r>
      <w:r w:rsidR="005A34E1" w:rsidRPr="009E5255">
        <w:rPr>
          <w:i/>
          <w:iCs/>
          <w:lang w:eastAsia="en-GB"/>
        </w:rPr>
        <w:t xml:space="preserve">with respect to </w:t>
      </w:r>
      <w:r w:rsidR="00B77AD9" w:rsidRPr="009E5255">
        <w:rPr>
          <w:i/>
          <w:iCs/>
          <w:lang w:eastAsia="en-GB"/>
        </w:rPr>
        <w:t>both</w:t>
      </w:r>
      <w:r w:rsidR="005A34E1" w:rsidRPr="009E5255">
        <w:rPr>
          <w:i/>
          <w:iCs/>
          <w:lang w:eastAsia="en-GB"/>
        </w:rPr>
        <w:t xml:space="preserve"> infrastructure </w:t>
      </w:r>
      <w:r w:rsidR="00B77AD9" w:rsidRPr="009E5255">
        <w:rPr>
          <w:i/>
          <w:iCs/>
          <w:lang w:eastAsia="en-GB"/>
        </w:rPr>
        <w:t>and</w:t>
      </w:r>
      <w:r w:rsidR="005A34E1" w:rsidRPr="009E5255">
        <w:rPr>
          <w:i/>
          <w:iCs/>
          <w:lang w:eastAsia="en-GB"/>
        </w:rPr>
        <w:t xml:space="preserve"> changing local practices to facilitate a tele-health model.  </w:t>
      </w:r>
    </w:p>
    <w:p w14:paraId="43D59005" w14:textId="6BBF5E4D" w:rsidR="00152C24" w:rsidRPr="009E5255" w:rsidRDefault="00853B87" w:rsidP="00152C24">
      <w:pPr>
        <w:rPr>
          <w:lang w:eastAsia="en-GB"/>
        </w:rPr>
      </w:pPr>
      <w:r w:rsidRPr="009E5255">
        <w:rPr>
          <w:lang w:eastAsia="en-GB"/>
        </w:rPr>
        <w:t xml:space="preserve">International </w:t>
      </w:r>
      <w:r w:rsidR="008B795A" w:rsidRPr="009E5255">
        <w:rPr>
          <w:lang w:eastAsia="en-GB"/>
        </w:rPr>
        <w:t>p</w:t>
      </w:r>
      <w:r w:rsidR="00DB148E" w:rsidRPr="009E5255">
        <w:rPr>
          <w:lang w:eastAsia="en-GB"/>
        </w:rPr>
        <w:t>ublication</w:t>
      </w:r>
      <w:r w:rsidRPr="009E5255">
        <w:rPr>
          <w:lang w:eastAsia="en-GB"/>
        </w:rPr>
        <w:t xml:space="preserve">s: </w:t>
      </w:r>
      <w:r w:rsidR="00736E76" w:rsidRPr="009E5255">
        <w:rPr>
          <w:lang w:eastAsia="en-GB"/>
        </w:rPr>
        <w:t xml:space="preserve">In a prospective study, </w:t>
      </w:r>
      <w:r w:rsidR="00152C24" w:rsidRPr="009E5255">
        <w:rPr>
          <w:lang w:eastAsia="en-GB"/>
        </w:rPr>
        <w:t>Gordon et al. evaluat</w:t>
      </w:r>
      <w:r w:rsidR="00736E76" w:rsidRPr="009E5255">
        <w:rPr>
          <w:lang w:eastAsia="en-GB"/>
        </w:rPr>
        <w:t>ed</w:t>
      </w:r>
      <w:r w:rsidR="00152C24" w:rsidRPr="009E5255">
        <w:rPr>
          <w:lang w:eastAsia="en-GB"/>
        </w:rPr>
        <w:t xml:space="preserve"> a tele</w:t>
      </w:r>
      <w:r w:rsidRPr="009E5255">
        <w:rPr>
          <w:lang w:eastAsia="en-GB"/>
        </w:rPr>
        <w:t>-</w:t>
      </w:r>
      <w:r w:rsidR="00152C24" w:rsidRPr="009E5255">
        <w:rPr>
          <w:lang w:eastAsia="en-GB"/>
        </w:rPr>
        <w:t xml:space="preserve">pharmacy program among community cancer centres in Alberta, Canada </w:t>
      </w:r>
      <w:r w:rsidR="00B63601" w:rsidRPr="009E5255">
        <w:rPr>
          <w:lang w:eastAsia="en-GB"/>
        </w:rPr>
        <w:fldChar w:fldCharType="begin">
          <w:fldData xml:space="preserve">PEVuZE5vdGU+PENpdGU+PEF1dGhvcj5Hb3Jkb248L0F1dGhvcj48WWVhcj4yMDEyPC9ZZWFyPjxS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</w:fldData>
        </w:fldChar>
      </w:r>
      <w:r w:rsidR="002E5E5A" w:rsidRPr="009E5255">
        <w:rPr>
          <w:lang w:eastAsia="en-GB"/>
        </w:rPr>
        <w:instrText xml:space="preserve"> ADDIN EN.CITE </w:instrText>
      </w:r>
      <w:r w:rsidR="002E5E5A" w:rsidRPr="009E5255">
        <w:rPr>
          <w:lang w:eastAsia="en-GB"/>
        </w:rPr>
        <w:fldChar w:fldCharType="begin">
          <w:fldData xml:space="preserve">PEVuZE5vdGU+PENpdGU+PEF1dGhvcj5Hb3Jkb248L0F1dGhvcj48WWVhcj4yMDEyPC9ZZWFyPjxS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</w:fldData>
        </w:fldChar>
      </w:r>
      <w:r w:rsidR="002E5E5A" w:rsidRPr="009E5255">
        <w:rPr>
          <w:lang w:eastAsia="en-GB"/>
        </w:rPr>
        <w:instrText xml:space="preserve"> ADDIN EN.CITE.DATA </w:instrText>
      </w:r>
      <w:r w:rsidR="002E5E5A" w:rsidRPr="009E5255">
        <w:rPr>
          <w:lang w:eastAsia="en-GB"/>
        </w:rPr>
      </w:r>
      <w:r w:rsidR="002E5E5A" w:rsidRPr="009E5255">
        <w:rPr>
          <w:lang w:eastAsia="en-GB"/>
        </w:rPr>
        <w:fldChar w:fldCharType="end"/>
      </w:r>
      <w:r w:rsidR="00B63601" w:rsidRPr="009E5255">
        <w:rPr>
          <w:lang w:eastAsia="en-GB"/>
        </w:rPr>
      </w:r>
      <w:r w:rsidR="00B63601" w:rsidRPr="009E5255">
        <w:rPr>
          <w:lang w:eastAsia="en-GB"/>
        </w:rPr>
        <w:fldChar w:fldCharType="separate"/>
      </w:r>
      <w:r w:rsidR="002E5E5A" w:rsidRPr="009E5255">
        <w:rPr>
          <w:noProof/>
          <w:lang w:eastAsia="en-GB"/>
        </w:rPr>
        <w:t>[59]</w:t>
      </w:r>
      <w:r w:rsidR="00B63601" w:rsidRPr="009E5255">
        <w:rPr>
          <w:lang w:eastAsia="en-GB"/>
        </w:rPr>
        <w:fldChar w:fldCharType="end"/>
      </w:r>
      <w:r w:rsidR="00152C24" w:rsidRPr="009E5255">
        <w:rPr>
          <w:lang w:eastAsia="en-GB"/>
        </w:rPr>
        <w:t xml:space="preserve">. </w:t>
      </w:r>
      <w:r w:rsidRPr="009E5255">
        <w:rPr>
          <w:lang w:eastAsia="en-GB"/>
        </w:rPr>
        <w:t xml:space="preserve"> </w:t>
      </w:r>
      <w:r w:rsidR="00152C24" w:rsidRPr="009E5255">
        <w:rPr>
          <w:lang w:eastAsia="en-GB"/>
        </w:rPr>
        <w:t xml:space="preserve">The tele-pharmacy services were developed and adopted to compensate </w:t>
      </w:r>
      <w:r w:rsidRPr="009E5255">
        <w:rPr>
          <w:lang w:eastAsia="en-GB"/>
        </w:rPr>
        <w:t xml:space="preserve">for </w:t>
      </w:r>
      <w:r w:rsidR="00152C24" w:rsidRPr="009E5255">
        <w:rPr>
          <w:lang w:eastAsia="en-GB"/>
        </w:rPr>
        <w:t xml:space="preserve">the absence of a pharmacist in rural areas. </w:t>
      </w:r>
      <w:r w:rsidRPr="009E5255">
        <w:rPr>
          <w:lang w:eastAsia="en-GB"/>
        </w:rPr>
        <w:t xml:space="preserve"> </w:t>
      </w:r>
      <w:r w:rsidR="00AD3503" w:rsidRPr="009E5255">
        <w:rPr>
          <w:lang w:eastAsia="en-GB"/>
        </w:rPr>
        <w:t>P</w:t>
      </w:r>
      <w:r w:rsidR="00152C24" w:rsidRPr="009E5255">
        <w:rPr>
          <w:lang w:eastAsia="en-GB"/>
        </w:rPr>
        <w:t>harmacy technicians at two remote community cancer centr</w:t>
      </w:r>
      <w:r w:rsidRPr="009E5255">
        <w:rPr>
          <w:lang w:eastAsia="en-GB"/>
        </w:rPr>
        <w:t>e</w:t>
      </w:r>
      <w:r w:rsidR="00152C24" w:rsidRPr="009E5255">
        <w:rPr>
          <w:lang w:eastAsia="en-GB"/>
        </w:rPr>
        <w:t>s were connected by tele</w:t>
      </w:r>
      <w:r w:rsidRPr="009E5255">
        <w:rPr>
          <w:lang w:eastAsia="en-GB"/>
        </w:rPr>
        <w:t>-</w:t>
      </w:r>
      <w:r w:rsidR="00152C24" w:rsidRPr="009E5255">
        <w:rPr>
          <w:lang w:eastAsia="en-GB"/>
        </w:rPr>
        <w:t>health with pharmacists at one of two coordinating centr</w:t>
      </w:r>
      <w:r w:rsidRPr="009E5255">
        <w:rPr>
          <w:lang w:eastAsia="en-GB"/>
        </w:rPr>
        <w:t>e</w:t>
      </w:r>
      <w:r w:rsidR="00152C24" w:rsidRPr="009E5255">
        <w:rPr>
          <w:lang w:eastAsia="en-GB"/>
        </w:rPr>
        <w:t xml:space="preserve">s to oversee the compounding of </w:t>
      </w:r>
      <w:r w:rsidRPr="009E5255">
        <w:rPr>
          <w:lang w:eastAsia="en-GB"/>
        </w:rPr>
        <w:t>IV cancer medicines</w:t>
      </w:r>
      <w:r w:rsidR="00152C24" w:rsidRPr="009E5255">
        <w:rPr>
          <w:lang w:eastAsia="en-GB"/>
        </w:rPr>
        <w:t xml:space="preserve"> and provide clinical review of physician orders</w:t>
      </w:r>
      <w:r w:rsidR="00E475AB" w:rsidRPr="009E5255">
        <w:rPr>
          <w:lang w:eastAsia="en-GB"/>
        </w:rPr>
        <w:t xml:space="preserve"> and included access to shared electronic record</w:t>
      </w:r>
      <w:r w:rsidR="00AD3503" w:rsidRPr="009E5255">
        <w:rPr>
          <w:lang w:eastAsia="en-GB"/>
        </w:rPr>
        <w:t>s</w:t>
      </w:r>
      <w:r w:rsidR="00E475AB" w:rsidRPr="009E5255">
        <w:rPr>
          <w:lang w:eastAsia="en-GB"/>
        </w:rPr>
        <w:t xml:space="preserve"> and laboratory data</w:t>
      </w:r>
      <w:r w:rsidR="00152C24" w:rsidRPr="009E5255">
        <w:rPr>
          <w:lang w:eastAsia="en-GB"/>
        </w:rPr>
        <w:t xml:space="preserve">. </w:t>
      </w:r>
      <w:r w:rsidRPr="009E5255">
        <w:rPr>
          <w:lang w:eastAsia="en-GB"/>
        </w:rPr>
        <w:t xml:space="preserve"> </w:t>
      </w:r>
      <w:r w:rsidR="00AD3503" w:rsidRPr="009E5255">
        <w:rPr>
          <w:lang w:eastAsia="en-GB"/>
        </w:rPr>
        <w:t>The authors observed a</w:t>
      </w:r>
      <w:r w:rsidRPr="009E5255">
        <w:rPr>
          <w:lang w:eastAsia="en-GB"/>
        </w:rPr>
        <w:t xml:space="preserve"> </w:t>
      </w:r>
      <w:r w:rsidR="00152C24" w:rsidRPr="009E5255">
        <w:rPr>
          <w:lang w:eastAsia="en-GB"/>
        </w:rPr>
        <w:t xml:space="preserve">reduction in </w:t>
      </w:r>
      <w:r w:rsidRPr="009E5255">
        <w:rPr>
          <w:lang w:eastAsia="en-GB"/>
        </w:rPr>
        <w:t xml:space="preserve">the distance travelled by </w:t>
      </w:r>
      <w:r w:rsidR="00152C24" w:rsidRPr="009E5255">
        <w:rPr>
          <w:lang w:eastAsia="en-GB"/>
        </w:rPr>
        <w:t>patient</w:t>
      </w:r>
      <w:r w:rsidRPr="009E5255">
        <w:rPr>
          <w:lang w:eastAsia="en-GB"/>
        </w:rPr>
        <w:t>s</w:t>
      </w:r>
      <w:r w:rsidR="00152C24" w:rsidRPr="009E5255">
        <w:rPr>
          <w:lang w:eastAsia="en-GB"/>
        </w:rPr>
        <w:t xml:space="preserve"> and positive satisfaction survey </w:t>
      </w:r>
      <w:r w:rsidRPr="009E5255">
        <w:rPr>
          <w:lang w:eastAsia="en-GB"/>
        </w:rPr>
        <w:t xml:space="preserve">results </w:t>
      </w:r>
      <w:r w:rsidR="00E475AB" w:rsidRPr="009E5255">
        <w:rPr>
          <w:lang w:eastAsia="en-GB"/>
        </w:rPr>
        <w:t xml:space="preserve">from </w:t>
      </w:r>
      <w:r w:rsidR="00152C24" w:rsidRPr="009E5255">
        <w:rPr>
          <w:lang w:eastAsia="en-GB"/>
        </w:rPr>
        <w:t>patients</w:t>
      </w:r>
      <w:r w:rsidR="00AD3503" w:rsidRPr="009E5255">
        <w:rPr>
          <w:lang w:eastAsia="en-GB"/>
        </w:rPr>
        <w:t xml:space="preserve"> and </w:t>
      </w:r>
      <w:r w:rsidR="00152C24" w:rsidRPr="009E5255">
        <w:rPr>
          <w:lang w:eastAsia="en-GB"/>
        </w:rPr>
        <w:t>pharmacy</w:t>
      </w:r>
      <w:r w:rsidR="00E475AB" w:rsidRPr="009E5255">
        <w:rPr>
          <w:lang w:eastAsia="en-GB"/>
        </w:rPr>
        <w:t>,</w:t>
      </w:r>
      <w:r w:rsidR="00152C24" w:rsidRPr="009E5255">
        <w:rPr>
          <w:lang w:eastAsia="en-GB"/>
        </w:rPr>
        <w:t xml:space="preserve"> medical and nursing staff</w:t>
      </w:r>
      <w:r w:rsidR="00E475AB" w:rsidRPr="009E5255">
        <w:rPr>
          <w:lang w:eastAsia="en-GB"/>
        </w:rPr>
        <w:t xml:space="preserve">. </w:t>
      </w:r>
      <w:r w:rsidR="00152C24" w:rsidRPr="009E5255">
        <w:rPr>
          <w:lang w:eastAsia="en-GB"/>
        </w:rPr>
        <w:t xml:space="preserve"> Medical and nursing staff preferred having a pharmacist on</w:t>
      </w:r>
      <w:r w:rsidR="00AD3503" w:rsidRPr="009E5255">
        <w:rPr>
          <w:lang w:eastAsia="en-GB"/>
        </w:rPr>
        <w:t>-</w:t>
      </w:r>
      <w:r w:rsidR="00152C24" w:rsidRPr="009E5255">
        <w:rPr>
          <w:lang w:eastAsia="en-GB"/>
        </w:rPr>
        <w:t xml:space="preserve">site if possible. </w:t>
      </w:r>
      <w:r w:rsidR="00E475AB" w:rsidRPr="009E5255">
        <w:rPr>
          <w:lang w:eastAsia="en-GB"/>
        </w:rPr>
        <w:t xml:space="preserve"> </w:t>
      </w:r>
      <w:r w:rsidR="00152C24" w:rsidRPr="009E5255">
        <w:rPr>
          <w:lang w:eastAsia="en-GB"/>
        </w:rPr>
        <w:t xml:space="preserve">The pharmacy staff considered the visual checking of tele-pharmacy as good as (75%) or better than (25%) the unaided eye. </w:t>
      </w:r>
      <w:r w:rsidR="00E475AB" w:rsidRPr="009E5255">
        <w:rPr>
          <w:lang w:eastAsia="en-GB"/>
        </w:rPr>
        <w:t xml:space="preserve"> </w:t>
      </w:r>
      <w:r w:rsidR="00152C24" w:rsidRPr="009E5255">
        <w:rPr>
          <w:lang w:eastAsia="en-GB"/>
        </w:rPr>
        <w:t>When compared to treatment delay, tele-pharmacy was preferred by 100% of the patients (</w:t>
      </w:r>
      <w:r w:rsidR="00AD3503" w:rsidRPr="009E5255">
        <w:rPr>
          <w:lang w:eastAsia="en-GB"/>
        </w:rPr>
        <w:t>n=</w:t>
      </w:r>
      <w:r w:rsidR="00152C24" w:rsidRPr="009E5255">
        <w:rPr>
          <w:lang w:eastAsia="en-GB"/>
        </w:rPr>
        <w:t>22), nurses and physicians (</w:t>
      </w:r>
      <w:r w:rsidR="00AD3503" w:rsidRPr="009E5255">
        <w:rPr>
          <w:lang w:eastAsia="en-GB"/>
        </w:rPr>
        <w:t>n=</w:t>
      </w:r>
      <w:r w:rsidR="00152C24" w:rsidRPr="009E5255">
        <w:rPr>
          <w:lang w:eastAsia="en-GB"/>
        </w:rPr>
        <w:t>28), and pharmacy staff (</w:t>
      </w:r>
      <w:r w:rsidR="00AD3503" w:rsidRPr="009E5255">
        <w:rPr>
          <w:lang w:eastAsia="en-GB"/>
        </w:rPr>
        <w:t>n=</w:t>
      </w:r>
      <w:r w:rsidR="00152C24" w:rsidRPr="009E5255">
        <w:rPr>
          <w:lang w:eastAsia="en-GB"/>
        </w:rPr>
        <w:t xml:space="preserve">60). </w:t>
      </w:r>
      <w:r w:rsidR="00E475AB" w:rsidRPr="009E5255">
        <w:rPr>
          <w:lang w:eastAsia="en-GB"/>
        </w:rPr>
        <w:t xml:space="preserve"> </w:t>
      </w:r>
      <w:r w:rsidR="00152C24" w:rsidRPr="009E5255">
        <w:rPr>
          <w:lang w:eastAsia="en-GB"/>
        </w:rPr>
        <w:t xml:space="preserve">However, processing time was impacted </w:t>
      </w:r>
      <w:r w:rsidR="00E475AB" w:rsidRPr="009E5255">
        <w:rPr>
          <w:lang w:eastAsia="en-GB"/>
        </w:rPr>
        <w:t xml:space="preserve">for </w:t>
      </w:r>
      <w:r w:rsidR="00152C24" w:rsidRPr="009E5255">
        <w:rPr>
          <w:lang w:eastAsia="en-GB"/>
        </w:rPr>
        <w:t xml:space="preserve">pharmacy staff </w:t>
      </w:r>
      <w:r w:rsidR="00E475AB" w:rsidRPr="009E5255">
        <w:rPr>
          <w:lang w:eastAsia="en-GB"/>
        </w:rPr>
        <w:t>(</w:t>
      </w:r>
      <w:r w:rsidR="00152C24" w:rsidRPr="009E5255">
        <w:rPr>
          <w:lang w:eastAsia="en-GB"/>
        </w:rPr>
        <w:t xml:space="preserve">an additional </w:t>
      </w:r>
      <w:r w:rsidR="00E475AB" w:rsidRPr="009E5255">
        <w:rPr>
          <w:lang w:eastAsia="en-GB"/>
        </w:rPr>
        <w:t xml:space="preserve">10 </w:t>
      </w:r>
      <w:r w:rsidR="00152C24" w:rsidRPr="009E5255">
        <w:rPr>
          <w:lang w:eastAsia="en-GB"/>
        </w:rPr>
        <w:t xml:space="preserve">minutes </w:t>
      </w:r>
      <w:r w:rsidR="00E475AB" w:rsidRPr="009E5255">
        <w:rPr>
          <w:lang w:eastAsia="en-GB"/>
        </w:rPr>
        <w:t xml:space="preserve">on average </w:t>
      </w:r>
      <w:r w:rsidR="00152C24" w:rsidRPr="009E5255">
        <w:rPr>
          <w:lang w:eastAsia="en-GB"/>
        </w:rPr>
        <w:t xml:space="preserve">to process and compound </w:t>
      </w:r>
      <w:r w:rsidR="00E475AB" w:rsidRPr="009E5255">
        <w:rPr>
          <w:lang w:eastAsia="en-GB"/>
        </w:rPr>
        <w:t>drugs) and nurses (</w:t>
      </w:r>
      <w:r w:rsidR="00152C24" w:rsidRPr="009E5255">
        <w:rPr>
          <w:lang w:eastAsia="en-GB"/>
        </w:rPr>
        <w:t xml:space="preserve">an </w:t>
      </w:r>
      <w:r w:rsidR="00E475AB" w:rsidRPr="009E5255">
        <w:rPr>
          <w:lang w:eastAsia="en-GB"/>
        </w:rPr>
        <w:t xml:space="preserve">additional </w:t>
      </w:r>
      <w:r w:rsidR="00152C24" w:rsidRPr="009E5255">
        <w:rPr>
          <w:lang w:eastAsia="en-GB"/>
        </w:rPr>
        <w:t xml:space="preserve">27.5 minutes </w:t>
      </w:r>
      <w:r w:rsidR="00E475AB" w:rsidRPr="009E5255">
        <w:rPr>
          <w:lang w:eastAsia="en-GB"/>
        </w:rPr>
        <w:t xml:space="preserve">on average </w:t>
      </w:r>
      <w:r w:rsidR="00152C24" w:rsidRPr="009E5255">
        <w:rPr>
          <w:lang w:eastAsia="en-GB"/>
        </w:rPr>
        <w:t>to coordinate information for each patient order</w:t>
      </w:r>
      <w:r w:rsidR="00E475AB" w:rsidRPr="009E5255">
        <w:rPr>
          <w:lang w:eastAsia="en-GB"/>
        </w:rPr>
        <w:t>)</w:t>
      </w:r>
      <w:r w:rsidR="00152C24" w:rsidRPr="009E5255">
        <w:rPr>
          <w:lang w:eastAsia="en-GB"/>
        </w:rPr>
        <w:t xml:space="preserve">. </w:t>
      </w:r>
      <w:r w:rsidR="00E475AB" w:rsidRPr="009E5255">
        <w:rPr>
          <w:lang w:eastAsia="en-GB"/>
        </w:rPr>
        <w:t xml:space="preserve"> Nonetheless</w:t>
      </w:r>
      <w:r w:rsidR="00152C24" w:rsidRPr="009E5255">
        <w:rPr>
          <w:lang w:eastAsia="en-GB"/>
        </w:rPr>
        <w:t xml:space="preserve">, the </w:t>
      </w:r>
      <w:r w:rsidR="00E475AB" w:rsidRPr="009E5255">
        <w:rPr>
          <w:lang w:eastAsia="en-GB"/>
        </w:rPr>
        <w:t xml:space="preserve">authors concluded </w:t>
      </w:r>
      <w:r w:rsidR="00152C24" w:rsidRPr="009E5255">
        <w:rPr>
          <w:lang w:eastAsia="en-GB"/>
        </w:rPr>
        <w:t xml:space="preserve">that </w:t>
      </w:r>
      <w:r w:rsidR="00AD3503" w:rsidRPr="009E5255">
        <w:rPr>
          <w:lang w:eastAsia="en-GB"/>
        </w:rPr>
        <w:t>savings generated through use of</w:t>
      </w:r>
      <w:r w:rsidR="00152C24" w:rsidRPr="009E5255">
        <w:rPr>
          <w:lang w:eastAsia="en-GB"/>
        </w:rPr>
        <w:t xml:space="preserve"> the </w:t>
      </w:r>
      <w:r w:rsidR="00E475AB" w:rsidRPr="009E5255">
        <w:rPr>
          <w:lang w:eastAsia="en-GB"/>
        </w:rPr>
        <w:t xml:space="preserve">tele-pharmacy model </w:t>
      </w:r>
      <w:r w:rsidR="00152C24" w:rsidRPr="009E5255">
        <w:rPr>
          <w:lang w:eastAsia="en-GB"/>
        </w:rPr>
        <w:t>at the remote site</w:t>
      </w:r>
      <w:r w:rsidR="00BD12F4" w:rsidRPr="009E5255">
        <w:rPr>
          <w:lang w:eastAsia="en-GB"/>
        </w:rPr>
        <w:t xml:space="preserve"> compensated for</w:t>
      </w:r>
      <w:r w:rsidR="00152C24" w:rsidRPr="009E5255">
        <w:rPr>
          <w:lang w:eastAsia="en-GB"/>
        </w:rPr>
        <w:t xml:space="preserve"> the additional time </w:t>
      </w:r>
      <w:r w:rsidR="00AD3503" w:rsidRPr="009E5255">
        <w:rPr>
          <w:lang w:eastAsia="en-GB"/>
        </w:rPr>
        <w:t>needed to</w:t>
      </w:r>
      <w:r w:rsidR="00152C24" w:rsidRPr="009E5255">
        <w:rPr>
          <w:lang w:eastAsia="en-GB"/>
        </w:rPr>
        <w:t xml:space="preserve"> coordinat</w:t>
      </w:r>
      <w:r w:rsidR="00AD3503" w:rsidRPr="009E5255">
        <w:rPr>
          <w:lang w:eastAsia="en-GB"/>
        </w:rPr>
        <w:t>e</w:t>
      </w:r>
      <w:r w:rsidR="00152C24" w:rsidRPr="009E5255">
        <w:rPr>
          <w:lang w:eastAsia="en-GB"/>
        </w:rPr>
        <w:t xml:space="preserve"> activities.</w:t>
      </w:r>
    </w:p>
    <w:p w14:paraId="227AF67F" w14:textId="1ACF8ECD" w:rsidR="00BD12F4" w:rsidRPr="009E5255" w:rsidRDefault="00853B87" w:rsidP="00853B87">
      <w:pPr>
        <w:rPr>
          <w:lang w:eastAsia="en-GB"/>
        </w:rPr>
      </w:pPr>
      <w:r w:rsidRPr="009E5255">
        <w:rPr>
          <w:lang w:eastAsia="en-GB"/>
        </w:rPr>
        <w:t>Vo and Gufsafson, and Sirintrapun and Lopez conducted scoping reviews of the range, critical benefits, and barriers of using tele</w:t>
      </w:r>
      <w:r w:rsidR="00BD12F4" w:rsidRPr="009E5255">
        <w:rPr>
          <w:lang w:eastAsia="en-GB"/>
        </w:rPr>
        <w:t>-</w:t>
      </w:r>
      <w:r w:rsidRPr="009E5255">
        <w:rPr>
          <w:lang w:eastAsia="en-GB"/>
        </w:rPr>
        <w:t xml:space="preserve">pharmacy services in oncology care </w:t>
      </w:r>
      <w:r w:rsidRPr="009E5255">
        <w:rPr>
          <w:lang w:eastAsia="en-GB"/>
        </w:rPr>
        <w:fldChar w:fldCharType="begin">
          <w:fldData xml:space="preserve">PEVuZE5vdGU+PENpdGU+PEF1dGhvcj5TaXJpbnRyYXB1bjwvQXV0aG9yPjxZZWFyPjIwMTg8L1ll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xD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4A
</w:fldData>
        </w:fldChar>
      </w:r>
      <w:r w:rsidR="002E5E5A" w:rsidRPr="009E5255">
        <w:rPr>
          <w:lang w:eastAsia="en-GB"/>
        </w:rPr>
        <w:instrText xml:space="preserve"> ADDIN EN.CITE </w:instrText>
      </w:r>
      <w:r w:rsidR="002E5E5A" w:rsidRPr="009E5255">
        <w:rPr>
          <w:lang w:eastAsia="en-GB"/>
        </w:rPr>
        <w:fldChar w:fldCharType="begin">
          <w:fldData xml:space="preserve">PEVuZE5vdGU+PENpdGU+PEF1dGhvcj5TaXJpbnRyYXB1bjwvQXV0aG9yPjxZZWFyPjIwMTg8L1ll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xD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4A
</w:fldData>
        </w:fldChar>
      </w:r>
      <w:r w:rsidR="002E5E5A" w:rsidRPr="009E5255">
        <w:rPr>
          <w:lang w:eastAsia="en-GB"/>
        </w:rPr>
        <w:instrText xml:space="preserve"> ADDIN EN.CITE.DATA </w:instrText>
      </w:r>
      <w:r w:rsidR="002E5E5A" w:rsidRPr="009E5255">
        <w:rPr>
          <w:lang w:eastAsia="en-GB"/>
        </w:rPr>
      </w:r>
      <w:r w:rsidR="002E5E5A" w:rsidRPr="009E5255">
        <w:rPr>
          <w:lang w:eastAsia="en-GB"/>
        </w:rPr>
        <w:fldChar w:fldCharType="end"/>
      </w:r>
      <w:r w:rsidRPr="009E5255">
        <w:rPr>
          <w:lang w:eastAsia="en-GB"/>
        </w:rPr>
      </w:r>
      <w:r w:rsidRPr="009E5255">
        <w:rPr>
          <w:lang w:eastAsia="en-GB"/>
        </w:rPr>
        <w:fldChar w:fldCharType="separate"/>
      </w:r>
      <w:r w:rsidR="002E5E5A" w:rsidRPr="009E5255">
        <w:rPr>
          <w:noProof/>
          <w:lang w:eastAsia="en-GB"/>
        </w:rPr>
        <w:t>[60-61]</w:t>
      </w:r>
      <w:r w:rsidRPr="009E5255">
        <w:rPr>
          <w:lang w:eastAsia="en-GB"/>
        </w:rPr>
        <w:fldChar w:fldCharType="end"/>
      </w:r>
      <w:r w:rsidRPr="009E5255">
        <w:rPr>
          <w:lang w:eastAsia="en-GB"/>
        </w:rPr>
        <w:t xml:space="preserve">. </w:t>
      </w:r>
      <w:r w:rsidR="00BD12F4" w:rsidRPr="009E5255">
        <w:rPr>
          <w:lang w:eastAsia="en-GB"/>
        </w:rPr>
        <w:t xml:space="preserve"> The authors reviewed a </w:t>
      </w:r>
      <w:r w:rsidRPr="009E5255">
        <w:rPr>
          <w:lang w:eastAsia="en-GB"/>
        </w:rPr>
        <w:t xml:space="preserve">total of 21 articles </w:t>
      </w:r>
      <w:r w:rsidR="00BD12F4" w:rsidRPr="009E5255">
        <w:rPr>
          <w:lang w:eastAsia="en-GB"/>
        </w:rPr>
        <w:t>across a</w:t>
      </w:r>
      <w:r w:rsidRPr="009E5255">
        <w:rPr>
          <w:lang w:eastAsia="en-GB"/>
        </w:rPr>
        <w:t xml:space="preserve"> wide range of application</w:t>
      </w:r>
      <w:r w:rsidR="00BD12F4" w:rsidRPr="009E5255">
        <w:rPr>
          <w:lang w:eastAsia="en-GB"/>
        </w:rPr>
        <w:t>s</w:t>
      </w:r>
      <w:r w:rsidRPr="009E5255">
        <w:rPr>
          <w:lang w:eastAsia="en-GB"/>
        </w:rPr>
        <w:t xml:space="preserve"> for tele</w:t>
      </w:r>
      <w:r w:rsidR="00BD12F4" w:rsidRPr="009E5255">
        <w:rPr>
          <w:lang w:eastAsia="en-GB"/>
        </w:rPr>
        <w:t>-</w:t>
      </w:r>
      <w:r w:rsidRPr="009E5255">
        <w:rPr>
          <w:lang w:eastAsia="en-GB"/>
        </w:rPr>
        <w:t xml:space="preserve">pharmacy in oncology care </w:t>
      </w:r>
      <w:r w:rsidR="00BD12F4" w:rsidRPr="009E5255">
        <w:rPr>
          <w:lang w:eastAsia="en-GB"/>
        </w:rPr>
        <w:t>including: a</w:t>
      </w:r>
      <w:r w:rsidRPr="009E5255">
        <w:rPr>
          <w:lang w:eastAsia="en-GB"/>
        </w:rPr>
        <w:t xml:space="preserve">s patient follow-up, monitoring and counselling, </w:t>
      </w:r>
      <w:r w:rsidR="00BD12F4" w:rsidRPr="009E5255">
        <w:rPr>
          <w:lang w:eastAsia="en-GB"/>
        </w:rPr>
        <w:t>IV</w:t>
      </w:r>
      <w:r w:rsidRPr="009E5255">
        <w:rPr>
          <w:lang w:eastAsia="en-GB"/>
        </w:rPr>
        <w:t xml:space="preserve"> chemotherapy, sterile compounding, expanding availability of pharmacy services</w:t>
      </w:r>
      <w:r w:rsidR="00AD3503" w:rsidRPr="009E5255">
        <w:rPr>
          <w:lang w:eastAsia="en-GB"/>
        </w:rPr>
        <w:t>,</w:t>
      </w:r>
      <w:r w:rsidRPr="009E5255">
        <w:rPr>
          <w:lang w:eastAsia="en-GB"/>
        </w:rPr>
        <w:t xml:space="preserve"> and remote education. </w:t>
      </w:r>
      <w:r w:rsidR="00BD12F4" w:rsidRPr="009E5255">
        <w:rPr>
          <w:lang w:eastAsia="en-GB"/>
        </w:rPr>
        <w:t xml:space="preserve"> </w:t>
      </w:r>
      <w:r w:rsidR="00AD3503" w:rsidRPr="009E5255">
        <w:rPr>
          <w:lang w:eastAsia="en-GB"/>
        </w:rPr>
        <w:t>Reported</w:t>
      </w:r>
      <w:r w:rsidRPr="009E5255">
        <w:rPr>
          <w:lang w:eastAsia="en-GB"/>
        </w:rPr>
        <w:t xml:space="preserve"> efficiency </w:t>
      </w:r>
      <w:r w:rsidR="00AD3503" w:rsidRPr="009E5255">
        <w:rPr>
          <w:lang w:eastAsia="en-GB"/>
        </w:rPr>
        <w:t>gains</w:t>
      </w:r>
      <w:r w:rsidRPr="009E5255">
        <w:rPr>
          <w:lang w:eastAsia="en-GB"/>
        </w:rPr>
        <w:t xml:space="preserve"> of tele</w:t>
      </w:r>
      <w:r w:rsidR="00BD12F4" w:rsidRPr="009E5255">
        <w:rPr>
          <w:lang w:eastAsia="en-GB"/>
        </w:rPr>
        <w:t>-</w:t>
      </w:r>
      <w:r w:rsidRPr="009E5255">
        <w:rPr>
          <w:lang w:eastAsia="en-GB"/>
        </w:rPr>
        <w:t xml:space="preserve">pharmacy </w:t>
      </w:r>
      <w:r w:rsidR="00AD3503" w:rsidRPr="009E5255">
        <w:rPr>
          <w:lang w:eastAsia="en-GB"/>
        </w:rPr>
        <w:t xml:space="preserve">included </w:t>
      </w:r>
      <w:r w:rsidRPr="009E5255">
        <w:rPr>
          <w:lang w:eastAsia="en-GB"/>
        </w:rPr>
        <w:t>improved staffing and workload</w:t>
      </w:r>
      <w:r w:rsidR="00AD3503" w:rsidRPr="009E5255">
        <w:rPr>
          <w:lang w:eastAsia="en-GB"/>
        </w:rPr>
        <w:t>,</w:t>
      </w:r>
      <w:r w:rsidRPr="009E5255">
        <w:rPr>
          <w:lang w:eastAsia="en-GB"/>
        </w:rPr>
        <w:t xml:space="preserve"> as well as cost saving</w:t>
      </w:r>
      <w:r w:rsidR="00AD3503" w:rsidRPr="009E5255">
        <w:rPr>
          <w:lang w:eastAsia="en-GB"/>
        </w:rPr>
        <w:t>s</w:t>
      </w:r>
      <w:r w:rsidRPr="009E5255">
        <w:rPr>
          <w:lang w:eastAsia="en-GB"/>
        </w:rPr>
        <w:t xml:space="preserve"> </w:t>
      </w:r>
      <w:r w:rsidR="00F70D89" w:rsidRPr="009E5255">
        <w:rPr>
          <w:lang w:eastAsia="en-GB"/>
        </w:rPr>
        <w:t>achieved through</w:t>
      </w:r>
      <w:r w:rsidRPr="009E5255">
        <w:rPr>
          <w:lang w:eastAsia="en-GB"/>
        </w:rPr>
        <w:t xml:space="preserve"> expand</w:t>
      </w:r>
      <w:r w:rsidR="00F70D89" w:rsidRPr="009E5255">
        <w:rPr>
          <w:lang w:eastAsia="en-GB"/>
        </w:rPr>
        <w:t>ed</w:t>
      </w:r>
      <w:r w:rsidRPr="009E5255">
        <w:rPr>
          <w:lang w:eastAsia="en-GB"/>
        </w:rPr>
        <w:t xml:space="preserve"> hours </w:t>
      </w:r>
      <w:r w:rsidR="00F70D89" w:rsidRPr="009E5255">
        <w:rPr>
          <w:lang w:eastAsia="en-GB"/>
        </w:rPr>
        <w:t>for</w:t>
      </w:r>
      <w:r w:rsidRPr="009E5255">
        <w:rPr>
          <w:lang w:eastAsia="en-GB"/>
        </w:rPr>
        <w:t xml:space="preserve"> pharmacy services at night</w:t>
      </w:r>
      <w:r w:rsidR="00F70D89" w:rsidRPr="009E5255">
        <w:rPr>
          <w:lang w:eastAsia="en-GB"/>
        </w:rPr>
        <w:t>,</w:t>
      </w:r>
      <w:r w:rsidRPr="009E5255">
        <w:rPr>
          <w:lang w:eastAsia="en-GB"/>
        </w:rPr>
        <w:t xml:space="preserve"> weekends and holidays. </w:t>
      </w:r>
      <w:r w:rsidR="00BD12F4" w:rsidRPr="009E5255">
        <w:rPr>
          <w:lang w:eastAsia="en-GB"/>
        </w:rPr>
        <w:t xml:space="preserve"> </w:t>
      </w:r>
    </w:p>
    <w:p w14:paraId="7C6FCA4C" w14:textId="5CCBC90D" w:rsidR="0015581D" w:rsidRPr="009E5255" w:rsidRDefault="00BD12F4" w:rsidP="0015581D">
      <w:pPr>
        <w:rPr>
          <w:lang w:eastAsia="en-GB"/>
        </w:rPr>
      </w:pPr>
      <w:r w:rsidRPr="009E5255">
        <w:rPr>
          <w:lang w:eastAsia="en-GB"/>
        </w:rPr>
        <w:t xml:space="preserve">Vo and Gufsafson </w:t>
      </w:r>
      <w:r w:rsidR="00853B87" w:rsidRPr="009E5255">
        <w:rPr>
          <w:lang w:eastAsia="en-GB"/>
        </w:rPr>
        <w:t xml:space="preserve">reported a total annual saving of </w:t>
      </w:r>
      <w:r w:rsidR="00AE156A" w:rsidRPr="009E5255">
        <w:rPr>
          <w:lang w:eastAsia="en-GB"/>
        </w:rPr>
        <w:t>US</w:t>
      </w:r>
      <w:r w:rsidR="00853B87" w:rsidRPr="009E5255">
        <w:rPr>
          <w:lang w:eastAsia="en-GB"/>
        </w:rPr>
        <w:t xml:space="preserve">$23,770 </w:t>
      </w:r>
      <w:r w:rsidRPr="009E5255">
        <w:rPr>
          <w:lang w:eastAsia="en-GB"/>
        </w:rPr>
        <w:t xml:space="preserve">with the use of tele-pharmacy </w:t>
      </w:r>
      <w:r w:rsidR="00853B87" w:rsidRPr="009E5255">
        <w:rPr>
          <w:lang w:eastAsia="en-GB"/>
        </w:rPr>
        <w:t xml:space="preserve">for </w:t>
      </w:r>
      <w:r w:rsidRPr="009E5255">
        <w:rPr>
          <w:lang w:eastAsia="en-GB"/>
        </w:rPr>
        <w:t>IV</w:t>
      </w:r>
      <w:r w:rsidR="00853B87" w:rsidRPr="009E5255">
        <w:rPr>
          <w:lang w:eastAsia="en-GB"/>
        </w:rPr>
        <w:t xml:space="preserve"> chemotherapeutic compounding materials</w:t>
      </w:r>
      <w:r w:rsidR="00DA693A" w:rsidRPr="009E5255">
        <w:rPr>
          <w:lang w:eastAsia="en-GB"/>
        </w:rPr>
        <w:t xml:space="preserve">, and </w:t>
      </w:r>
      <w:r w:rsidR="00853B87" w:rsidRPr="009E5255">
        <w:rPr>
          <w:lang w:eastAsia="en-GB"/>
        </w:rPr>
        <w:t xml:space="preserve">cost savings of </w:t>
      </w:r>
      <w:r w:rsidR="00AE156A" w:rsidRPr="009E5255">
        <w:rPr>
          <w:lang w:eastAsia="en-GB"/>
        </w:rPr>
        <w:t>US</w:t>
      </w:r>
      <w:r w:rsidR="00853B87" w:rsidRPr="009E5255">
        <w:rPr>
          <w:lang w:eastAsia="en-GB"/>
        </w:rPr>
        <w:t xml:space="preserve">$25,000 </w:t>
      </w:r>
      <w:r w:rsidR="00DA693A" w:rsidRPr="009E5255">
        <w:rPr>
          <w:lang w:eastAsia="en-GB"/>
        </w:rPr>
        <w:t>in</w:t>
      </w:r>
      <w:r w:rsidR="00853B87" w:rsidRPr="009E5255">
        <w:rPr>
          <w:lang w:eastAsia="en-GB"/>
        </w:rPr>
        <w:t xml:space="preserve"> educational activities for healthcare professionals </w:t>
      </w:r>
      <w:r w:rsidR="00DA693A" w:rsidRPr="009E5255">
        <w:rPr>
          <w:lang w:eastAsia="en-GB"/>
        </w:rPr>
        <w:t>via</w:t>
      </w:r>
      <w:r w:rsidR="00853B87" w:rsidRPr="009E5255">
        <w:rPr>
          <w:lang w:eastAsia="en-GB"/>
        </w:rPr>
        <w:t xml:space="preserve"> the use of videoconferencing. </w:t>
      </w:r>
      <w:r w:rsidR="00DA693A" w:rsidRPr="009E5255">
        <w:rPr>
          <w:lang w:eastAsia="en-GB"/>
        </w:rPr>
        <w:t xml:space="preserve"> </w:t>
      </w:r>
      <w:r w:rsidR="00853B87" w:rsidRPr="009E5255">
        <w:rPr>
          <w:lang w:eastAsia="en-GB"/>
        </w:rPr>
        <w:t xml:space="preserve">The </w:t>
      </w:r>
      <w:r w:rsidR="00DA693A" w:rsidRPr="009E5255">
        <w:rPr>
          <w:lang w:eastAsia="en-GB"/>
        </w:rPr>
        <w:t xml:space="preserve">authors suggest that </w:t>
      </w:r>
      <w:r w:rsidR="00853B87" w:rsidRPr="009E5255">
        <w:rPr>
          <w:lang w:eastAsia="en-GB"/>
        </w:rPr>
        <w:t xml:space="preserve">the </w:t>
      </w:r>
      <w:r w:rsidR="00DA693A" w:rsidRPr="009E5255">
        <w:rPr>
          <w:lang w:eastAsia="en-GB"/>
        </w:rPr>
        <w:t xml:space="preserve">use </w:t>
      </w:r>
      <w:r w:rsidR="00853B87" w:rsidRPr="009E5255">
        <w:rPr>
          <w:lang w:eastAsia="en-GB"/>
        </w:rPr>
        <w:t>of tele</w:t>
      </w:r>
      <w:r w:rsidR="00DA693A" w:rsidRPr="009E5255">
        <w:rPr>
          <w:lang w:eastAsia="en-GB"/>
        </w:rPr>
        <w:t>-</w:t>
      </w:r>
      <w:r w:rsidR="00853B87" w:rsidRPr="009E5255">
        <w:rPr>
          <w:lang w:eastAsia="en-GB"/>
        </w:rPr>
        <w:t xml:space="preserve">pharmacy in the </w:t>
      </w:r>
      <w:r w:rsidR="00DA693A" w:rsidRPr="009E5255">
        <w:rPr>
          <w:lang w:eastAsia="en-GB"/>
        </w:rPr>
        <w:t>IV</w:t>
      </w:r>
      <w:r w:rsidR="00853B87" w:rsidRPr="009E5255">
        <w:rPr>
          <w:lang w:eastAsia="en-GB"/>
        </w:rPr>
        <w:t xml:space="preserve"> chemotherapy/sterile compounding field may improve the accuracy of antineoplastic preparations by allowing pharmacy technicians to take digital photographs at each stage of the preparation process, allowing verification of the correct quantity of anticancer drugs throughout the process regardless of their physical location. </w:t>
      </w:r>
      <w:r w:rsidR="00DA693A" w:rsidRPr="009E5255">
        <w:rPr>
          <w:lang w:eastAsia="en-GB"/>
        </w:rPr>
        <w:t xml:space="preserve"> In addition, the authors claim that t</w:t>
      </w:r>
      <w:r w:rsidR="00853B87" w:rsidRPr="009E5255">
        <w:rPr>
          <w:lang w:eastAsia="en-GB"/>
        </w:rPr>
        <w:t>ele</w:t>
      </w:r>
      <w:r w:rsidR="00DA693A" w:rsidRPr="009E5255">
        <w:rPr>
          <w:lang w:eastAsia="en-GB"/>
        </w:rPr>
        <w:t>-</w:t>
      </w:r>
      <w:r w:rsidR="00853B87" w:rsidRPr="009E5255">
        <w:rPr>
          <w:lang w:eastAsia="en-GB"/>
        </w:rPr>
        <w:t>pharmacy contributed to improved accessibility of pharmaceutical services to underserved cancer population</w:t>
      </w:r>
      <w:r w:rsidR="00F7224B" w:rsidRPr="009E5255">
        <w:rPr>
          <w:lang w:eastAsia="en-GB"/>
        </w:rPr>
        <w:t>s</w:t>
      </w:r>
      <w:r w:rsidR="00853B87" w:rsidRPr="009E5255">
        <w:rPr>
          <w:lang w:eastAsia="en-GB"/>
        </w:rPr>
        <w:t>.</w:t>
      </w:r>
      <w:r w:rsidR="0015581D" w:rsidRPr="009E5255">
        <w:rPr>
          <w:lang w:eastAsia="en-GB"/>
        </w:rPr>
        <w:t xml:space="preserve"> </w:t>
      </w:r>
      <w:r w:rsidR="00F7224B" w:rsidRPr="009E5255">
        <w:rPr>
          <w:lang w:eastAsia="en-GB"/>
        </w:rPr>
        <w:t xml:space="preserve"> </w:t>
      </w:r>
      <w:r w:rsidR="0015581D" w:rsidRPr="009E5255">
        <w:rPr>
          <w:lang w:eastAsia="en-GB"/>
        </w:rPr>
        <w:t>The authors identified a number of barriers to the implementation of tele-pharmacy in oncology care related to resource shortages, technical problems, prolonged turnaround time, safety concerns and patients</w:t>
      </w:r>
      <w:r w:rsidR="00F7224B" w:rsidRPr="009E5255">
        <w:rPr>
          <w:lang w:eastAsia="en-GB"/>
        </w:rPr>
        <w:t>’</w:t>
      </w:r>
      <w:r w:rsidR="0015581D" w:rsidRPr="009E5255">
        <w:rPr>
          <w:lang w:eastAsia="en-GB"/>
        </w:rPr>
        <w:t xml:space="preserve"> willingness to pay.</w:t>
      </w:r>
    </w:p>
    <w:p w14:paraId="58951DB6" w14:textId="0428F197" w:rsidR="00853B87" w:rsidRPr="009E5255" w:rsidRDefault="0015581D" w:rsidP="0015581D">
      <w:pPr>
        <w:rPr>
          <w:lang w:eastAsia="en-GB"/>
        </w:rPr>
      </w:pPr>
      <w:r w:rsidRPr="009E5255">
        <w:rPr>
          <w:lang w:eastAsia="en-GB"/>
        </w:rPr>
        <w:t xml:space="preserve">Sirintrapun and Lopez underscored the ‘tremendous’ potential of telehealth and other technological innovations, including blended services, in the delivery of cancer care </w:t>
      </w:r>
      <w:r w:rsidR="00853B87" w:rsidRPr="009E5255">
        <w:rPr>
          <w:lang w:eastAsia="en-GB"/>
        </w:rPr>
        <w:fldChar w:fldCharType="begin"/>
      </w:r>
      <w:r w:rsidR="002E5E5A" w:rsidRPr="009E5255">
        <w:rPr>
          <w:lang w:eastAsia="en-GB"/>
        </w:rPr>
        <w:instrText xml:space="preserve"> ADDIN EN.CITE &lt;EndNote&gt;&lt;Cite&gt;&lt;Author&gt;Vo&lt;/Author&gt;&lt;Year&gt;2020&lt;/Year&gt;&lt;RecNum&gt;10541&lt;/RecNum&gt;&lt;DisplayText&gt;[61]&lt;/DisplayText&gt;&lt;record&gt;&lt;rec-number&gt;10541&lt;/rec-number&gt;&lt;foreign-keys&gt;&lt;key app="EN" db-id="etpte9adcdfve1eerz5pws2fvps522ds5svf" timestamp="1652739906" guid="1c3711ad-bfef-4626-bef1-c79a8650c867"&gt;10541&lt;/key&gt;&lt;/foreign-keys&gt;&lt;ref-type name="Journal Article"&gt;17&lt;/ref-type&gt;&lt;contributors&gt;&lt;authors&gt;&lt;author&gt;Vo, A.&lt;/author&gt;&lt;author&gt;Gustafson, D.&lt;/author&gt;&lt;/authors&gt;&lt;/contributors&gt;&lt;auth-address&gt;Vo, Anh Thu. Faculty of Medicine, Memorial University of Newfoundland, Canada.&amp;#xD;Gustafson, Diana L. Faculty of Medicine, Memorial University of Newfoundland, Canada.&lt;/auth-address&gt;&lt;titles&gt;&lt;title&gt;Telepharmacy in oncology care: A scoping review&lt;/title&gt;&lt;secondary-title&gt;Journal of Telemedicine and Telecare&lt;/secondary-title&gt;&lt;/titles&gt;&lt;periodical&gt;&lt;full-title&gt;Journal of Telemedicine and Telecare&lt;/full-title&gt;&lt;/periodical&gt;&lt;dates&gt;&lt;year&gt;2020&lt;/year&gt;&lt;/dates&gt;&lt;accession-num&gt;33377820&lt;/accession-num&gt;&lt;urls&gt;&lt;related-urls&gt;&lt;url&gt;https://ezproxy.lib.uts.edu.au/login?url=http://ovidsp.ovid.com/ovidweb.cgi?T=JS&amp;amp;CSC=Y&amp;amp;NEWS=N&amp;amp;PAGE=fulltext&amp;amp;D=medp&amp;amp;AN=33377820&lt;/url&gt;&lt;url&gt;https://search.lib.uts.edu.au/discovery/openurl?institution=61UTS_INST&amp;amp;vid=61UTS_INST:61UTS&amp;amp;?sid=OVID:medline&amp;amp;id=pmid:33377820&amp;amp;id=doi:10.1177%2F1357633X20975257&amp;amp;issn=1357-633X&amp;amp;isbn=&amp;amp;volume=&amp;amp;issue=&amp;amp;spage=1357633X20975257&amp;amp;pages=1357633X20975257&amp;amp;date=2020&amp;amp;title=Journal+of+Telemedicine+%26+Telecare&amp;amp;atitle=Telepharmacy+in+oncology+care%3A+A+scoping+review.&amp;amp;aulast=Vo&amp;amp;pid=%3Cauthor%3EVo+AT%3BGustafson+DL%3C%2Fauthor%3E%3CAN%3E33377820%3C%2FAN%3E%3CDT%3EJournal+Article%3C%2FDT%3E&lt;/url&gt;&lt;/related-urls&gt;&lt;/urls&gt;&lt;remote-database-name&gt;MEDLINE&lt;/remote-database-name&gt;&lt;remote-database-provider&gt;Ovid Technologies&lt;/remote-database-provider&gt;&lt;/record&gt;&lt;/Cite&gt;&lt;/EndNote&gt;</w:instrText>
      </w:r>
      <w:r w:rsidR="00853B87" w:rsidRPr="009E5255">
        <w:rPr>
          <w:lang w:eastAsia="en-GB"/>
        </w:rPr>
        <w:fldChar w:fldCharType="separate"/>
      </w:r>
      <w:r w:rsidR="002E5E5A" w:rsidRPr="009E5255">
        <w:rPr>
          <w:noProof/>
          <w:lang w:eastAsia="en-GB"/>
        </w:rPr>
        <w:t>[61]</w:t>
      </w:r>
      <w:r w:rsidR="00853B87" w:rsidRPr="009E5255">
        <w:rPr>
          <w:lang w:eastAsia="en-GB"/>
        </w:rPr>
        <w:fldChar w:fldCharType="end"/>
      </w:r>
      <w:r w:rsidR="00853B87" w:rsidRPr="009E5255">
        <w:rPr>
          <w:lang w:eastAsia="en-GB"/>
        </w:rPr>
        <w:t>.</w:t>
      </w:r>
      <w:r w:rsidRPr="009E5255">
        <w:rPr>
          <w:lang w:eastAsia="en-GB"/>
        </w:rPr>
        <w:t xml:space="preserve"> </w:t>
      </w:r>
      <w:r w:rsidR="00A23C3E" w:rsidRPr="009E5255">
        <w:rPr>
          <w:lang w:eastAsia="en-GB"/>
        </w:rPr>
        <w:t xml:space="preserve"> The authors state that “tele-oncology is generally found to be equivalent to in-person care and demonstrates cost savings and patient satisfaction” (p. 544).  Sirintrapun and Lopez also noted a range of barriers to the adoption of tele-health approaches in oncology, including cost, </w:t>
      </w:r>
      <w:r w:rsidR="00323959" w:rsidRPr="009E5255">
        <w:rPr>
          <w:lang w:eastAsia="en-GB"/>
        </w:rPr>
        <w:t xml:space="preserve">incompatible </w:t>
      </w:r>
      <w:r w:rsidR="00A23C3E" w:rsidRPr="009E5255">
        <w:rPr>
          <w:lang w:eastAsia="en-GB"/>
        </w:rPr>
        <w:t xml:space="preserve">billing and reimbursement regulations, data security risks and </w:t>
      </w:r>
      <w:r w:rsidR="00323959" w:rsidRPr="009E5255">
        <w:rPr>
          <w:lang w:eastAsia="en-GB"/>
        </w:rPr>
        <w:t xml:space="preserve">clinical </w:t>
      </w:r>
      <w:r w:rsidR="00A23C3E" w:rsidRPr="009E5255">
        <w:rPr>
          <w:lang w:eastAsia="en-GB"/>
        </w:rPr>
        <w:t>licensure requirements.</w:t>
      </w:r>
    </w:p>
    <w:p w14:paraId="1138F987" w14:textId="4D167A83" w:rsidR="00DA693A" w:rsidRPr="009E5255" w:rsidRDefault="00853B87" w:rsidP="00152C24">
      <w:pPr>
        <w:rPr>
          <w:lang w:eastAsia="en-GB"/>
        </w:rPr>
      </w:pPr>
      <w:r w:rsidRPr="009E5255">
        <w:rPr>
          <w:lang w:eastAsia="en-GB"/>
        </w:rPr>
        <w:t xml:space="preserve">Australian </w:t>
      </w:r>
      <w:r w:rsidR="00AD57B7" w:rsidRPr="009E5255">
        <w:rPr>
          <w:lang w:eastAsia="en-GB"/>
        </w:rPr>
        <w:t>p</w:t>
      </w:r>
      <w:r w:rsidR="00DB148E" w:rsidRPr="009E5255">
        <w:rPr>
          <w:lang w:eastAsia="en-GB"/>
        </w:rPr>
        <w:t>ublication</w:t>
      </w:r>
      <w:r w:rsidRPr="009E5255">
        <w:rPr>
          <w:lang w:eastAsia="en-GB"/>
        </w:rPr>
        <w:t xml:space="preserve">: </w:t>
      </w:r>
      <w:r w:rsidR="00152C24" w:rsidRPr="009E5255">
        <w:rPr>
          <w:lang w:eastAsia="en-GB"/>
        </w:rPr>
        <w:t xml:space="preserve">Sabesan et al. described </w:t>
      </w:r>
      <w:r w:rsidR="00DA693A" w:rsidRPr="009E5255">
        <w:rPr>
          <w:lang w:eastAsia="en-GB"/>
        </w:rPr>
        <w:t>the</w:t>
      </w:r>
      <w:r w:rsidR="00152C24" w:rsidRPr="009E5255">
        <w:rPr>
          <w:lang w:eastAsia="en-GB"/>
        </w:rPr>
        <w:t xml:space="preserve"> development and implementation of </w:t>
      </w:r>
      <w:r w:rsidR="00DA693A" w:rsidRPr="009E5255">
        <w:rPr>
          <w:lang w:eastAsia="en-GB"/>
        </w:rPr>
        <w:t xml:space="preserve">a </w:t>
      </w:r>
      <w:r w:rsidR="00152C24" w:rsidRPr="009E5255">
        <w:rPr>
          <w:lang w:eastAsia="en-GB"/>
        </w:rPr>
        <w:t>tele</w:t>
      </w:r>
      <w:r w:rsidR="00DA693A" w:rsidRPr="009E5255">
        <w:rPr>
          <w:lang w:eastAsia="en-GB"/>
        </w:rPr>
        <w:t>-</w:t>
      </w:r>
      <w:r w:rsidR="00152C24" w:rsidRPr="009E5255">
        <w:rPr>
          <w:lang w:eastAsia="en-GB"/>
        </w:rPr>
        <w:t xml:space="preserve">chemotherapy model in rural North Queensland </w:t>
      </w:r>
      <w:r w:rsidR="0098178A" w:rsidRPr="009E5255">
        <w:rPr>
          <w:lang w:eastAsia="en-GB"/>
        </w:rPr>
        <w:t xml:space="preserve">between 2014 and 2016 </w:t>
      </w:r>
      <w:r w:rsidR="00B63601" w:rsidRPr="009E5255">
        <w:rPr>
          <w:lang w:eastAsia="en-GB"/>
        </w:rPr>
        <w:fldChar w:fldCharType="begin">
          <w:fldData xml:space="preserve">PEVuZE5vdGU+PENpdGU+PEF1dGhvcj5TYWJlc2FuPC9BdXRob3I+PFllYXI+MjAxODwvWWVhcj48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</w:fldData>
        </w:fldChar>
      </w:r>
      <w:r w:rsidR="002E5E5A" w:rsidRPr="009E5255">
        <w:rPr>
          <w:lang w:eastAsia="en-GB"/>
        </w:rPr>
        <w:instrText xml:space="preserve"> ADDIN EN.CITE </w:instrText>
      </w:r>
      <w:r w:rsidR="002E5E5A" w:rsidRPr="009E5255">
        <w:rPr>
          <w:lang w:eastAsia="en-GB"/>
        </w:rPr>
        <w:fldChar w:fldCharType="begin">
          <w:fldData xml:space="preserve">PEVuZE5vdGU+PENpdGU+PEF1dGhvcj5TYWJlc2FuPC9BdXRob3I+PFllYXI+MjAxODwvWWVhcj48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</w:fldData>
        </w:fldChar>
      </w:r>
      <w:r w:rsidR="002E5E5A" w:rsidRPr="009E5255">
        <w:rPr>
          <w:lang w:eastAsia="en-GB"/>
        </w:rPr>
        <w:instrText xml:space="preserve"> ADDIN EN.CITE.DATA </w:instrText>
      </w:r>
      <w:r w:rsidR="002E5E5A" w:rsidRPr="009E5255">
        <w:rPr>
          <w:lang w:eastAsia="en-GB"/>
        </w:rPr>
      </w:r>
      <w:r w:rsidR="002E5E5A" w:rsidRPr="009E5255">
        <w:rPr>
          <w:lang w:eastAsia="en-GB"/>
        </w:rPr>
        <w:fldChar w:fldCharType="end"/>
      </w:r>
      <w:r w:rsidR="00B63601" w:rsidRPr="009E5255">
        <w:rPr>
          <w:lang w:eastAsia="en-GB"/>
        </w:rPr>
      </w:r>
      <w:r w:rsidR="00B63601" w:rsidRPr="009E5255">
        <w:rPr>
          <w:lang w:eastAsia="en-GB"/>
        </w:rPr>
        <w:fldChar w:fldCharType="separate"/>
      </w:r>
      <w:r w:rsidR="002E5E5A" w:rsidRPr="009E5255">
        <w:rPr>
          <w:noProof/>
          <w:lang w:eastAsia="en-GB"/>
        </w:rPr>
        <w:t>[62]</w:t>
      </w:r>
      <w:r w:rsidR="00B63601" w:rsidRPr="009E5255">
        <w:rPr>
          <w:lang w:eastAsia="en-GB"/>
        </w:rPr>
        <w:fldChar w:fldCharType="end"/>
      </w:r>
      <w:r w:rsidR="00152C24" w:rsidRPr="009E5255">
        <w:rPr>
          <w:lang w:eastAsia="en-GB"/>
        </w:rPr>
        <w:t xml:space="preserve">. </w:t>
      </w:r>
      <w:r w:rsidR="00DA693A" w:rsidRPr="009E5255">
        <w:rPr>
          <w:lang w:eastAsia="en-GB"/>
        </w:rPr>
        <w:t xml:space="preserve"> </w:t>
      </w:r>
      <w:r w:rsidR="00152C24" w:rsidRPr="009E5255">
        <w:rPr>
          <w:lang w:eastAsia="en-GB"/>
        </w:rPr>
        <w:t xml:space="preserve">The model </w:t>
      </w:r>
      <w:r w:rsidR="00DA693A" w:rsidRPr="009E5255">
        <w:rPr>
          <w:lang w:eastAsia="en-GB"/>
        </w:rPr>
        <w:t xml:space="preserve">comprised </w:t>
      </w:r>
      <w:r w:rsidR="00152C24" w:rsidRPr="009E5255">
        <w:rPr>
          <w:lang w:eastAsia="en-GB"/>
        </w:rPr>
        <w:t>rural generalist nurses administer</w:t>
      </w:r>
      <w:r w:rsidR="00DA693A" w:rsidRPr="009E5255">
        <w:rPr>
          <w:lang w:eastAsia="en-GB"/>
        </w:rPr>
        <w:t>ing</w:t>
      </w:r>
      <w:r w:rsidR="00152C24" w:rsidRPr="009E5255">
        <w:rPr>
          <w:lang w:eastAsia="en-GB"/>
        </w:rPr>
        <w:t xml:space="preserve"> chemotherapy and biological therap</w:t>
      </w:r>
      <w:r w:rsidR="0098178A" w:rsidRPr="009E5255">
        <w:rPr>
          <w:lang w:eastAsia="en-GB"/>
        </w:rPr>
        <w:t xml:space="preserve">ies </w:t>
      </w:r>
      <w:r w:rsidR="00152C24" w:rsidRPr="009E5255">
        <w:rPr>
          <w:lang w:eastAsia="en-GB"/>
        </w:rPr>
        <w:t>under the direct supervision of chemotherapy</w:t>
      </w:r>
      <w:r w:rsidR="0098178A" w:rsidRPr="009E5255">
        <w:rPr>
          <w:lang w:eastAsia="en-GB"/>
        </w:rPr>
        <w:t>-</w:t>
      </w:r>
      <w:r w:rsidR="00152C24" w:rsidRPr="009E5255">
        <w:rPr>
          <w:lang w:eastAsia="en-GB"/>
        </w:rPr>
        <w:t xml:space="preserve">proficient nurses </w:t>
      </w:r>
      <w:r w:rsidR="0098178A" w:rsidRPr="009E5255">
        <w:rPr>
          <w:lang w:eastAsia="en-GB"/>
        </w:rPr>
        <w:t>at</w:t>
      </w:r>
      <w:r w:rsidR="00152C24" w:rsidRPr="009E5255">
        <w:rPr>
          <w:lang w:eastAsia="en-GB"/>
        </w:rPr>
        <w:t xml:space="preserve"> larger primary centr</w:t>
      </w:r>
      <w:r w:rsidR="00DA693A" w:rsidRPr="009E5255">
        <w:rPr>
          <w:lang w:eastAsia="en-GB"/>
        </w:rPr>
        <w:t>e</w:t>
      </w:r>
      <w:r w:rsidR="00152C24" w:rsidRPr="009E5255">
        <w:rPr>
          <w:lang w:eastAsia="en-GB"/>
        </w:rPr>
        <w:t xml:space="preserve">s using </w:t>
      </w:r>
      <w:r w:rsidR="00DA693A" w:rsidRPr="009E5255">
        <w:rPr>
          <w:lang w:eastAsia="en-GB"/>
        </w:rPr>
        <w:t xml:space="preserve">a </w:t>
      </w:r>
      <w:r w:rsidR="00152C24" w:rsidRPr="009E5255">
        <w:rPr>
          <w:lang w:eastAsia="en-GB"/>
        </w:rPr>
        <w:t>tele</w:t>
      </w:r>
      <w:r w:rsidR="00DA693A" w:rsidRPr="009E5255">
        <w:rPr>
          <w:lang w:eastAsia="en-GB"/>
        </w:rPr>
        <w:t>-</w:t>
      </w:r>
      <w:r w:rsidR="00152C24" w:rsidRPr="009E5255">
        <w:rPr>
          <w:lang w:eastAsia="en-GB"/>
        </w:rPr>
        <w:t xml:space="preserve">nursing platform. </w:t>
      </w:r>
      <w:r w:rsidR="00DA693A" w:rsidRPr="009E5255">
        <w:rPr>
          <w:lang w:eastAsia="en-GB"/>
        </w:rPr>
        <w:t xml:space="preserve"> </w:t>
      </w:r>
      <w:r w:rsidR="00152C24" w:rsidRPr="009E5255">
        <w:rPr>
          <w:lang w:eastAsia="en-GB"/>
        </w:rPr>
        <w:t xml:space="preserve">The model was implemented in six rural areas, </w:t>
      </w:r>
      <w:r w:rsidR="0098178A" w:rsidRPr="009E5255">
        <w:rPr>
          <w:lang w:eastAsia="en-GB"/>
        </w:rPr>
        <w:t>ranging in</w:t>
      </w:r>
      <w:r w:rsidR="00152C24" w:rsidRPr="009E5255">
        <w:rPr>
          <w:lang w:eastAsia="en-GB"/>
        </w:rPr>
        <w:t xml:space="preserve"> </w:t>
      </w:r>
      <w:r w:rsidR="0098178A" w:rsidRPr="009E5255">
        <w:rPr>
          <w:lang w:eastAsia="en-GB"/>
        </w:rPr>
        <w:t>population</w:t>
      </w:r>
      <w:r w:rsidR="00152C24" w:rsidRPr="009E5255">
        <w:rPr>
          <w:lang w:eastAsia="en-GB"/>
        </w:rPr>
        <w:t xml:space="preserve"> </w:t>
      </w:r>
      <w:r w:rsidR="0098178A" w:rsidRPr="009E5255">
        <w:rPr>
          <w:lang w:eastAsia="en-GB"/>
        </w:rPr>
        <w:t xml:space="preserve">between </w:t>
      </w:r>
      <w:r w:rsidR="00152C24" w:rsidRPr="009E5255">
        <w:rPr>
          <w:lang w:eastAsia="en-GB"/>
        </w:rPr>
        <w:t>500 to 3</w:t>
      </w:r>
      <w:r w:rsidR="00DA693A" w:rsidRPr="009E5255">
        <w:rPr>
          <w:lang w:eastAsia="en-GB"/>
        </w:rPr>
        <w:t>,</w:t>
      </w:r>
      <w:r w:rsidR="00152C24" w:rsidRPr="009E5255">
        <w:rPr>
          <w:lang w:eastAsia="en-GB"/>
        </w:rPr>
        <w:t xml:space="preserve">000 </w:t>
      </w:r>
      <w:r w:rsidR="00F7224B" w:rsidRPr="009E5255">
        <w:rPr>
          <w:lang w:eastAsia="en-GB"/>
        </w:rPr>
        <w:t xml:space="preserve">individuals </w:t>
      </w:r>
      <w:r w:rsidR="0098178A" w:rsidRPr="009E5255">
        <w:rPr>
          <w:lang w:eastAsia="en-GB"/>
        </w:rPr>
        <w:t>at a</w:t>
      </w:r>
      <w:r w:rsidR="00152C24" w:rsidRPr="009E5255">
        <w:rPr>
          <w:lang w:eastAsia="en-GB"/>
        </w:rPr>
        <w:t xml:space="preserve"> distance of 125 to 1</w:t>
      </w:r>
      <w:r w:rsidR="00DA693A" w:rsidRPr="009E5255">
        <w:rPr>
          <w:lang w:eastAsia="en-GB"/>
        </w:rPr>
        <w:t>,</w:t>
      </w:r>
      <w:r w:rsidR="00152C24" w:rsidRPr="009E5255">
        <w:rPr>
          <w:lang w:eastAsia="en-GB"/>
        </w:rPr>
        <w:t xml:space="preserve">000 km from their primary sites. </w:t>
      </w:r>
      <w:r w:rsidR="00DA693A" w:rsidRPr="009E5255">
        <w:rPr>
          <w:lang w:eastAsia="en-GB"/>
        </w:rPr>
        <w:t xml:space="preserve"> </w:t>
      </w:r>
    </w:p>
    <w:p w14:paraId="7302E681" w14:textId="6CDE51B8" w:rsidR="00152C24" w:rsidRPr="009E5255" w:rsidRDefault="00152C24" w:rsidP="00152C24">
      <w:pPr>
        <w:rPr>
          <w:lang w:eastAsia="en-GB"/>
        </w:rPr>
      </w:pPr>
      <w:r w:rsidRPr="009E5255">
        <w:rPr>
          <w:lang w:eastAsia="en-GB"/>
        </w:rPr>
        <w:t xml:space="preserve">A total of 62 patients received 327 cycles of chemotherapy and systemic therapy regimens through supervision by medical oncologists and chemotherapy proficient nurses at two large primary cancer centres </w:t>
      </w:r>
      <w:r w:rsidR="00D06E2E" w:rsidRPr="009E5255">
        <w:rPr>
          <w:lang w:eastAsia="en-GB"/>
        </w:rPr>
        <w:t xml:space="preserve">utilising third-party compounders and </w:t>
      </w:r>
      <w:r w:rsidR="00DA693A" w:rsidRPr="009E5255">
        <w:rPr>
          <w:lang w:eastAsia="en-GB"/>
        </w:rPr>
        <w:t xml:space="preserve">the tele-nursing </w:t>
      </w:r>
      <w:r w:rsidRPr="009E5255">
        <w:rPr>
          <w:lang w:eastAsia="en-GB"/>
        </w:rPr>
        <w:t>model.</w:t>
      </w:r>
      <w:r w:rsidR="00DA693A" w:rsidRPr="009E5255">
        <w:rPr>
          <w:lang w:eastAsia="en-GB"/>
        </w:rPr>
        <w:t xml:space="preserve"> </w:t>
      </w:r>
      <w:r w:rsidRPr="009E5255">
        <w:rPr>
          <w:lang w:eastAsia="en-GB"/>
        </w:rPr>
        <w:t xml:space="preserve"> </w:t>
      </w:r>
      <w:r w:rsidR="0098178A" w:rsidRPr="009E5255">
        <w:rPr>
          <w:lang w:eastAsia="en-GB"/>
        </w:rPr>
        <w:t>F</w:t>
      </w:r>
      <w:r w:rsidRPr="009E5255">
        <w:rPr>
          <w:lang w:eastAsia="en-GB"/>
        </w:rPr>
        <w:t>actors enabling implementation</w:t>
      </w:r>
      <w:r w:rsidR="0098178A" w:rsidRPr="009E5255">
        <w:rPr>
          <w:lang w:eastAsia="en-GB"/>
        </w:rPr>
        <w:t xml:space="preserve"> of the model</w:t>
      </w:r>
      <w:r w:rsidRPr="009E5255">
        <w:rPr>
          <w:lang w:eastAsia="en-GB"/>
        </w:rPr>
        <w:t xml:space="preserve"> </w:t>
      </w:r>
      <w:r w:rsidR="0098178A" w:rsidRPr="009E5255">
        <w:rPr>
          <w:lang w:eastAsia="en-GB"/>
        </w:rPr>
        <w:t>included</w:t>
      </w:r>
      <w:r w:rsidRPr="009E5255">
        <w:rPr>
          <w:lang w:eastAsia="en-GB"/>
        </w:rPr>
        <w:t xml:space="preserve"> development </w:t>
      </w:r>
      <w:r w:rsidR="0098178A" w:rsidRPr="009E5255">
        <w:rPr>
          <w:lang w:eastAsia="en-GB"/>
        </w:rPr>
        <w:t>of (</w:t>
      </w:r>
      <w:r w:rsidRPr="009E5255">
        <w:rPr>
          <w:lang w:eastAsia="en-GB"/>
        </w:rPr>
        <w:t>and adherence to</w:t>
      </w:r>
      <w:r w:rsidR="0098178A" w:rsidRPr="009E5255">
        <w:rPr>
          <w:lang w:eastAsia="en-GB"/>
        </w:rPr>
        <w:t>)</w:t>
      </w:r>
      <w:r w:rsidRPr="009E5255">
        <w:rPr>
          <w:lang w:eastAsia="en-GB"/>
        </w:rPr>
        <w:t xml:space="preserve"> common governance and guidelines, allocation of adequate resources, and </w:t>
      </w:r>
      <w:r w:rsidR="0098178A" w:rsidRPr="009E5255">
        <w:rPr>
          <w:lang w:eastAsia="en-GB"/>
        </w:rPr>
        <w:t xml:space="preserve">collaborative </w:t>
      </w:r>
      <w:r w:rsidRPr="009E5255">
        <w:rPr>
          <w:lang w:eastAsia="en-GB"/>
        </w:rPr>
        <w:t xml:space="preserve">leadership among managers and clinicians. </w:t>
      </w:r>
      <w:r w:rsidR="00DA693A" w:rsidRPr="009E5255">
        <w:rPr>
          <w:lang w:eastAsia="en-GB"/>
        </w:rPr>
        <w:t xml:space="preserve"> </w:t>
      </w:r>
      <w:r w:rsidR="0098178A" w:rsidRPr="009E5255">
        <w:rPr>
          <w:lang w:eastAsia="en-GB"/>
        </w:rPr>
        <w:t>Barriers to implementation included h</w:t>
      </w:r>
      <w:r w:rsidRPr="009E5255">
        <w:rPr>
          <w:lang w:eastAsia="en-GB"/>
        </w:rPr>
        <w:t xml:space="preserve">igh staff turnover and technical issues with internet connection. </w:t>
      </w:r>
    </w:p>
    <w:p w14:paraId="6F169E90" w14:textId="06741ACD" w:rsidR="00124D58" w:rsidRPr="009E5255" w:rsidRDefault="00FC18AF" w:rsidP="005A2B78">
      <w:pPr>
        <w:pStyle w:val="Heading3"/>
      </w:pPr>
      <w:bookmarkStart w:id="341" w:name="_Toc144886264"/>
      <w:r w:rsidRPr="009E5255">
        <w:t>Process enhancement</w:t>
      </w:r>
      <w:r w:rsidR="003162BC" w:rsidRPr="009E5255">
        <w:t>s</w:t>
      </w:r>
      <w:bookmarkEnd w:id="341"/>
    </w:p>
    <w:p w14:paraId="5491889B" w14:textId="737E5D11" w:rsidR="0030301C" w:rsidRPr="009E5255" w:rsidRDefault="003162BC" w:rsidP="00164EA1">
      <w:pPr>
        <w:rPr>
          <w:i/>
          <w:iCs/>
          <w:lang w:eastAsia="en-GB"/>
        </w:rPr>
      </w:pPr>
      <w:r w:rsidRPr="009E5255">
        <w:rPr>
          <w:i/>
          <w:iCs/>
          <w:lang w:eastAsia="en-GB"/>
        </w:rPr>
        <w:t xml:space="preserve">Three </w:t>
      </w:r>
      <w:r w:rsidR="00DB148E" w:rsidRPr="009E5255">
        <w:rPr>
          <w:i/>
          <w:iCs/>
          <w:lang w:eastAsia="en-GB"/>
        </w:rPr>
        <w:t>publications</w:t>
      </w:r>
      <w:r w:rsidRPr="009E5255">
        <w:rPr>
          <w:i/>
          <w:iCs/>
          <w:lang w:eastAsia="en-GB"/>
        </w:rPr>
        <w:t xml:space="preserve"> (two international, one Australian) focused on </w:t>
      </w:r>
      <w:r w:rsidR="00CD3FAE" w:rsidRPr="009E5255">
        <w:rPr>
          <w:i/>
          <w:iCs/>
          <w:lang w:eastAsia="en-GB"/>
        </w:rPr>
        <w:t>improving</w:t>
      </w:r>
      <w:r w:rsidRPr="009E5255">
        <w:rPr>
          <w:i/>
          <w:iCs/>
          <w:lang w:eastAsia="en-GB"/>
        </w:rPr>
        <w:t xml:space="preserve"> </w:t>
      </w:r>
      <w:r w:rsidR="00CD3FAE" w:rsidRPr="009E5255">
        <w:rPr>
          <w:i/>
          <w:iCs/>
          <w:lang w:eastAsia="en-GB"/>
        </w:rPr>
        <w:t xml:space="preserve">patient </w:t>
      </w:r>
      <w:r w:rsidRPr="009E5255">
        <w:rPr>
          <w:i/>
          <w:iCs/>
          <w:lang w:eastAsia="en-GB"/>
        </w:rPr>
        <w:t xml:space="preserve">access and outcomes </w:t>
      </w:r>
      <w:r w:rsidR="00CD3FAE" w:rsidRPr="009E5255">
        <w:rPr>
          <w:i/>
          <w:iCs/>
          <w:lang w:eastAsia="en-GB"/>
        </w:rPr>
        <w:t>linked to the</w:t>
      </w:r>
      <w:r w:rsidRPr="009E5255">
        <w:rPr>
          <w:i/>
          <w:iCs/>
          <w:lang w:eastAsia="en-GB"/>
        </w:rPr>
        <w:t xml:space="preserve"> prescribing, prepar</w:t>
      </w:r>
      <w:r w:rsidR="00CD3FAE" w:rsidRPr="009E5255">
        <w:rPr>
          <w:i/>
          <w:iCs/>
          <w:lang w:eastAsia="en-GB"/>
        </w:rPr>
        <w:t>ation</w:t>
      </w:r>
      <w:r w:rsidRPr="009E5255">
        <w:rPr>
          <w:i/>
          <w:iCs/>
          <w:lang w:eastAsia="en-GB"/>
        </w:rPr>
        <w:t xml:space="preserve"> and deliver</w:t>
      </w:r>
      <w:r w:rsidR="00CD3FAE" w:rsidRPr="009E5255">
        <w:rPr>
          <w:i/>
          <w:iCs/>
          <w:lang w:eastAsia="en-GB"/>
        </w:rPr>
        <w:t>y of</w:t>
      </w:r>
      <w:r w:rsidRPr="009E5255">
        <w:rPr>
          <w:i/>
          <w:iCs/>
          <w:lang w:eastAsia="en-GB"/>
        </w:rPr>
        <w:t xml:space="preserve"> </w:t>
      </w:r>
      <w:r w:rsidR="00CD3FAE" w:rsidRPr="009E5255">
        <w:rPr>
          <w:i/>
          <w:iCs/>
          <w:lang w:eastAsia="en-GB"/>
        </w:rPr>
        <w:t xml:space="preserve">cancer </w:t>
      </w:r>
      <w:r w:rsidRPr="009E5255">
        <w:rPr>
          <w:i/>
          <w:iCs/>
          <w:lang w:eastAsia="en-GB"/>
        </w:rPr>
        <w:t xml:space="preserve">care.  </w:t>
      </w:r>
      <w:r w:rsidR="00DE6AB7" w:rsidRPr="009E5255">
        <w:rPr>
          <w:i/>
          <w:iCs/>
          <w:lang w:eastAsia="en-GB"/>
        </w:rPr>
        <w:t>While t</w:t>
      </w:r>
      <w:r w:rsidRPr="009E5255">
        <w:rPr>
          <w:i/>
          <w:iCs/>
          <w:lang w:eastAsia="en-GB"/>
        </w:rPr>
        <w:t>hese studies</w:t>
      </w:r>
      <w:r w:rsidR="00DE6AB7" w:rsidRPr="009E5255">
        <w:rPr>
          <w:i/>
          <w:iCs/>
          <w:lang w:eastAsia="en-GB"/>
        </w:rPr>
        <w:t xml:space="preserve"> do not specifically address changes to the reimbursement of cancer medicines</w:t>
      </w:r>
      <w:r w:rsidRPr="009E5255">
        <w:rPr>
          <w:i/>
          <w:iCs/>
          <w:lang w:eastAsia="en-GB"/>
        </w:rPr>
        <w:t xml:space="preserve"> </w:t>
      </w:r>
      <w:r w:rsidR="00DE6AB7" w:rsidRPr="009E5255">
        <w:rPr>
          <w:i/>
          <w:iCs/>
          <w:lang w:eastAsia="en-GB"/>
        </w:rPr>
        <w:t>(they focused largely on workflow management and practices)</w:t>
      </w:r>
      <w:r w:rsidRPr="009E5255">
        <w:rPr>
          <w:i/>
          <w:iCs/>
          <w:lang w:eastAsia="en-GB"/>
        </w:rPr>
        <w:t>, they highlight that chang</w:t>
      </w:r>
      <w:r w:rsidR="00DE6AB7" w:rsidRPr="009E5255">
        <w:rPr>
          <w:i/>
          <w:iCs/>
          <w:lang w:eastAsia="en-GB"/>
        </w:rPr>
        <w:t>ing</w:t>
      </w:r>
      <w:r w:rsidRPr="009E5255">
        <w:rPr>
          <w:i/>
          <w:iCs/>
          <w:lang w:eastAsia="en-GB"/>
        </w:rPr>
        <w:t xml:space="preserve"> the </w:t>
      </w:r>
      <w:r w:rsidR="0030301C" w:rsidRPr="009E5255">
        <w:rPr>
          <w:i/>
          <w:iCs/>
          <w:lang w:eastAsia="en-GB"/>
        </w:rPr>
        <w:t>underlying processes affect</w:t>
      </w:r>
      <w:r w:rsidR="00DE6AB7" w:rsidRPr="009E5255">
        <w:rPr>
          <w:i/>
          <w:iCs/>
          <w:lang w:eastAsia="en-GB"/>
        </w:rPr>
        <w:t>s</w:t>
      </w:r>
      <w:r w:rsidR="0030301C" w:rsidRPr="009E5255">
        <w:rPr>
          <w:i/>
          <w:iCs/>
          <w:lang w:eastAsia="en-GB"/>
        </w:rPr>
        <w:t xml:space="preserve"> the quantum of care delivered and</w:t>
      </w:r>
      <w:r w:rsidR="00DE6AB7" w:rsidRPr="009E5255">
        <w:rPr>
          <w:i/>
          <w:iCs/>
          <w:lang w:eastAsia="en-GB"/>
        </w:rPr>
        <w:t>,</w:t>
      </w:r>
      <w:r w:rsidR="0030301C" w:rsidRPr="009E5255">
        <w:rPr>
          <w:i/>
          <w:iCs/>
          <w:lang w:eastAsia="en-GB"/>
        </w:rPr>
        <w:t xml:space="preserve"> </w:t>
      </w:r>
      <w:r w:rsidR="00DE6AB7" w:rsidRPr="009E5255">
        <w:rPr>
          <w:i/>
          <w:iCs/>
          <w:lang w:eastAsia="en-GB"/>
        </w:rPr>
        <w:t>by ex</w:t>
      </w:r>
      <w:r w:rsidR="00F7224B" w:rsidRPr="009E5255">
        <w:rPr>
          <w:i/>
          <w:iCs/>
          <w:lang w:eastAsia="en-GB"/>
        </w:rPr>
        <w:t>t</w:t>
      </w:r>
      <w:r w:rsidR="00DE6AB7" w:rsidRPr="009E5255">
        <w:rPr>
          <w:i/>
          <w:iCs/>
          <w:lang w:eastAsia="en-GB"/>
        </w:rPr>
        <w:t>ension</w:t>
      </w:r>
      <w:r w:rsidR="0030301C" w:rsidRPr="009E5255">
        <w:rPr>
          <w:i/>
          <w:iCs/>
          <w:lang w:eastAsia="en-GB"/>
        </w:rPr>
        <w:t>, patient access and costs of care.  In particular, Li</w:t>
      </w:r>
      <w:r w:rsidR="000804BC">
        <w:rPr>
          <w:i/>
          <w:iCs/>
          <w:lang w:eastAsia="en-GB"/>
        </w:rPr>
        <w:t>n</w:t>
      </w:r>
      <w:r w:rsidR="0030301C" w:rsidRPr="009E5255">
        <w:rPr>
          <w:i/>
          <w:iCs/>
          <w:lang w:eastAsia="en-GB"/>
        </w:rPr>
        <w:t xml:space="preserve">garatnam et al. </w:t>
      </w:r>
      <w:r w:rsidR="00DE6AB7" w:rsidRPr="009E5255">
        <w:rPr>
          <w:i/>
          <w:iCs/>
          <w:lang w:eastAsia="en-GB"/>
        </w:rPr>
        <w:t>demonstrated</w:t>
      </w:r>
      <w:r w:rsidR="0030301C" w:rsidRPr="009E5255">
        <w:rPr>
          <w:i/>
          <w:iCs/>
          <w:lang w:eastAsia="en-GB"/>
        </w:rPr>
        <w:t xml:space="preserve"> </w:t>
      </w:r>
      <w:r w:rsidR="00DE6AB7" w:rsidRPr="009E5255">
        <w:rPr>
          <w:i/>
          <w:iCs/>
          <w:lang w:eastAsia="en-GB"/>
        </w:rPr>
        <w:t>the ways in which</w:t>
      </w:r>
      <w:r w:rsidR="0030301C" w:rsidRPr="009E5255">
        <w:rPr>
          <w:i/>
          <w:iCs/>
          <w:lang w:eastAsia="en-GB"/>
        </w:rPr>
        <w:t xml:space="preserve"> internal </w:t>
      </w:r>
      <w:r w:rsidR="00DE6AB7" w:rsidRPr="009E5255">
        <w:rPr>
          <w:i/>
          <w:iCs/>
          <w:lang w:eastAsia="en-GB"/>
        </w:rPr>
        <w:t xml:space="preserve">ordering and stock management </w:t>
      </w:r>
      <w:r w:rsidR="0030301C" w:rsidRPr="009E5255">
        <w:rPr>
          <w:i/>
          <w:iCs/>
          <w:lang w:eastAsia="en-GB"/>
        </w:rPr>
        <w:t xml:space="preserve">processes can positively influence </w:t>
      </w:r>
      <w:r w:rsidR="004E67D5" w:rsidRPr="009E5255">
        <w:rPr>
          <w:i/>
          <w:iCs/>
          <w:lang w:eastAsia="en-GB"/>
        </w:rPr>
        <w:t xml:space="preserve">the timeliness of </w:t>
      </w:r>
      <w:r w:rsidR="00DE6AB7" w:rsidRPr="009E5255">
        <w:rPr>
          <w:i/>
          <w:iCs/>
          <w:lang w:eastAsia="en-GB"/>
        </w:rPr>
        <w:t>care delivery</w:t>
      </w:r>
      <w:r w:rsidR="0030301C" w:rsidRPr="009E5255">
        <w:rPr>
          <w:i/>
          <w:iCs/>
          <w:lang w:eastAsia="en-GB"/>
        </w:rPr>
        <w:t xml:space="preserve"> and</w:t>
      </w:r>
      <w:r w:rsidR="004E67D5" w:rsidRPr="009E5255">
        <w:rPr>
          <w:i/>
          <w:iCs/>
          <w:lang w:eastAsia="en-GB"/>
        </w:rPr>
        <w:t xml:space="preserve"> potentially</w:t>
      </w:r>
      <w:r w:rsidR="0030301C" w:rsidRPr="009E5255">
        <w:rPr>
          <w:i/>
          <w:iCs/>
          <w:lang w:eastAsia="en-GB"/>
        </w:rPr>
        <w:t xml:space="preserve"> the extent of wastage within the system</w:t>
      </w:r>
      <w:r w:rsidR="00F41571" w:rsidRPr="009E5255">
        <w:rPr>
          <w:i/>
          <w:iCs/>
          <w:lang w:eastAsia="en-GB"/>
        </w:rPr>
        <w:t xml:space="preserve"> </w:t>
      </w:r>
      <w:r w:rsidR="004777D2" w:rsidRPr="009E5255">
        <w:rPr>
          <w:i/>
          <w:iCs/>
          <w:lang w:eastAsia="en-GB"/>
        </w:rPr>
        <w:fldChar w:fldCharType="begin">
          <w:fldData xml:space="preserve">PEVuZE5vdGU+PENpdGU+PEF1dGhvcj5MaW5nYXJhdG5hbTwvQXV0aG9yPjxZZWFyPjIwMTM8L1ll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</w:fldData>
        </w:fldChar>
      </w:r>
      <w:r w:rsidR="002E5E5A" w:rsidRPr="009E5255">
        <w:rPr>
          <w:i/>
          <w:iCs/>
          <w:lang w:eastAsia="en-GB"/>
        </w:rPr>
        <w:instrText xml:space="preserve"> ADDIN EN.CITE </w:instrText>
      </w:r>
      <w:r w:rsidR="002E5E5A" w:rsidRPr="009E5255">
        <w:rPr>
          <w:i/>
          <w:iCs/>
          <w:lang w:eastAsia="en-GB"/>
        </w:rPr>
        <w:fldChar w:fldCharType="begin">
          <w:fldData xml:space="preserve">PEVuZE5vdGU+PENpdGU+PEF1dGhvcj5MaW5nYXJhdG5hbTwvQXV0aG9yPjxZZWFyPjIwMTM8L1ll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</w:fldData>
        </w:fldChar>
      </w:r>
      <w:r w:rsidR="002E5E5A" w:rsidRPr="009E5255">
        <w:rPr>
          <w:i/>
          <w:iCs/>
          <w:lang w:eastAsia="en-GB"/>
        </w:rPr>
        <w:instrText xml:space="preserve"> ADDIN EN.CITE.DATA </w:instrText>
      </w:r>
      <w:r w:rsidR="002E5E5A" w:rsidRPr="009E5255">
        <w:rPr>
          <w:i/>
          <w:iCs/>
          <w:lang w:eastAsia="en-GB"/>
        </w:rPr>
      </w:r>
      <w:r w:rsidR="002E5E5A" w:rsidRPr="009E5255">
        <w:rPr>
          <w:i/>
          <w:iCs/>
          <w:lang w:eastAsia="en-GB"/>
        </w:rPr>
        <w:fldChar w:fldCharType="end"/>
      </w:r>
      <w:r w:rsidR="004777D2" w:rsidRPr="009E5255">
        <w:rPr>
          <w:i/>
          <w:iCs/>
          <w:lang w:eastAsia="en-GB"/>
        </w:rPr>
      </w:r>
      <w:r w:rsidR="004777D2" w:rsidRPr="009E5255">
        <w:rPr>
          <w:i/>
          <w:iCs/>
          <w:lang w:eastAsia="en-GB"/>
        </w:rPr>
        <w:fldChar w:fldCharType="separate"/>
      </w:r>
      <w:r w:rsidR="002E5E5A" w:rsidRPr="009E5255">
        <w:rPr>
          <w:i/>
          <w:iCs/>
          <w:noProof/>
          <w:lang w:eastAsia="en-GB"/>
        </w:rPr>
        <w:t>[63]</w:t>
      </w:r>
      <w:r w:rsidR="004777D2" w:rsidRPr="009E5255">
        <w:rPr>
          <w:i/>
          <w:iCs/>
          <w:lang w:eastAsia="en-GB"/>
        </w:rPr>
        <w:fldChar w:fldCharType="end"/>
      </w:r>
      <w:r w:rsidR="0030301C" w:rsidRPr="009E5255">
        <w:rPr>
          <w:i/>
          <w:iCs/>
          <w:lang w:eastAsia="en-GB"/>
        </w:rPr>
        <w:t>.</w:t>
      </w:r>
    </w:p>
    <w:p w14:paraId="3297E2B7" w14:textId="544E34D1" w:rsidR="00E16415" w:rsidRPr="009E5255" w:rsidRDefault="004B7371" w:rsidP="00FE0320">
      <w:pPr>
        <w:rPr>
          <w:lang w:eastAsia="en-GB"/>
        </w:rPr>
      </w:pPr>
      <w:r w:rsidRPr="009E5255">
        <w:rPr>
          <w:lang w:eastAsia="en-GB"/>
        </w:rPr>
        <w:t xml:space="preserve">International </w:t>
      </w:r>
      <w:r w:rsidR="00D1152A" w:rsidRPr="009E5255">
        <w:rPr>
          <w:lang w:eastAsia="en-GB"/>
        </w:rPr>
        <w:t>p</w:t>
      </w:r>
      <w:r w:rsidR="00DB148E" w:rsidRPr="009E5255">
        <w:rPr>
          <w:lang w:eastAsia="en-GB"/>
        </w:rPr>
        <w:t>ublication</w:t>
      </w:r>
      <w:r w:rsidRPr="009E5255">
        <w:rPr>
          <w:lang w:eastAsia="en-GB"/>
        </w:rPr>
        <w:t xml:space="preserve">s:  </w:t>
      </w:r>
      <w:r w:rsidR="00FD52DE" w:rsidRPr="009E5255">
        <w:rPr>
          <w:lang w:eastAsia="en-GB"/>
        </w:rPr>
        <w:t>Bunnell et al. reported the effectiveness of a team</w:t>
      </w:r>
      <w:r w:rsidR="004777D2" w:rsidRPr="009E5255">
        <w:rPr>
          <w:lang w:eastAsia="en-GB"/>
        </w:rPr>
        <w:t>-</w:t>
      </w:r>
      <w:r w:rsidR="00FD52DE" w:rsidRPr="009E5255">
        <w:rPr>
          <w:lang w:eastAsia="en-GB"/>
        </w:rPr>
        <w:t xml:space="preserve">training initiative in breast cancer care to address chemotherapy treatment failures </w:t>
      </w:r>
      <w:r w:rsidR="00FD52DE" w:rsidRPr="009E5255">
        <w:rPr>
          <w:lang w:eastAsia="en-GB"/>
        </w:rPr>
        <w:fldChar w:fldCharType="begin">
          <w:fldData xml:space="preserve">PEVuZE5vdGU+PENpdGU+PEF1dGhvcj5CdW5uZWxsPC9BdXRob3I+PFllYXI+MjAxMzwvWWVhcj48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</w:fldData>
        </w:fldChar>
      </w:r>
      <w:r w:rsidR="002E5E5A" w:rsidRPr="009E5255">
        <w:rPr>
          <w:lang w:eastAsia="en-GB"/>
        </w:rPr>
        <w:instrText xml:space="preserve"> ADDIN EN.CITE </w:instrText>
      </w:r>
      <w:r w:rsidR="002E5E5A" w:rsidRPr="009E5255">
        <w:rPr>
          <w:lang w:eastAsia="en-GB"/>
        </w:rPr>
        <w:fldChar w:fldCharType="begin">
          <w:fldData xml:space="preserve">PEVuZE5vdGU+PENpdGU+PEF1dGhvcj5CdW5uZWxsPC9BdXRob3I+PFllYXI+MjAxMzwvWWVhcj48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</w:fldData>
        </w:fldChar>
      </w:r>
      <w:r w:rsidR="002E5E5A" w:rsidRPr="009E5255">
        <w:rPr>
          <w:lang w:eastAsia="en-GB"/>
        </w:rPr>
        <w:instrText xml:space="preserve"> ADDIN EN.CITE.DATA </w:instrText>
      </w:r>
      <w:r w:rsidR="002E5E5A" w:rsidRPr="009E5255">
        <w:rPr>
          <w:lang w:eastAsia="en-GB"/>
        </w:rPr>
      </w:r>
      <w:r w:rsidR="002E5E5A" w:rsidRPr="009E5255">
        <w:rPr>
          <w:lang w:eastAsia="en-GB"/>
        </w:rPr>
        <w:fldChar w:fldCharType="end"/>
      </w:r>
      <w:r w:rsidR="00FD52DE" w:rsidRPr="009E5255">
        <w:rPr>
          <w:lang w:eastAsia="en-GB"/>
        </w:rPr>
      </w:r>
      <w:r w:rsidR="00FD52DE" w:rsidRPr="009E5255">
        <w:rPr>
          <w:lang w:eastAsia="en-GB"/>
        </w:rPr>
        <w:fldChar w:fldCharType="separate"/>
      </w:r>
      <w:r w:rsidR="002E5E5A" w:rsidRPr="009E5255">
        <w:rPr>
          <w:noProof/>
          <w:lang w:eastAsia="en-GB"/>
        </w:rPr>
        <w:t>[64]</w:t>
      </w:r>
      <w:r w:rsidR="00FD52DE" w:rsidRPr="009E5255">
        <w:rPr>
          <w:lang w:eastAsia="en-GB"/>
        </w:rPr>
        <w:fldChar w:fldCharType="end"/>
      </w:r>
      <w:r w:rsidR="00FD52DE" w:rsidRPr="009E5255">
        <w:rPr>
          <w:lang w:eastAsia="en-GB"/>
        </w:rPr>
        <w:t xml:space="preserve">.  </w:t>
      </w:r>
      <w:r w:rsidR="004777D2" w:rsidRPr="009E5255">
        <w:rPr>
          <w:lang w:eastAsia="en-GB"/>
        </w:rPr>
        <w:t>Based on clinic observations, interviews with key staff and analyses of incident reports, t</w:t>
      </w:r>
      <w:r w:rsidR="00FD52DE" w:rsidRPr="009E5255">
        <w:rPr>
          <w:lang w:eastAsia="en-GB"/>
        </w:rPr>
        <w:t xml:space="preserve">he study developed interventions </w:t>
      </w:r>
      <w:r w:rsidR="00512E1B" w:rsidRPr="009E5255">
        <w:rPr>
          <w:lang w:eastAsia="en-GB"/>
        </w:rPr>
        <w:t xml:space="preserve">(including pharmacy screening and an email reminder system for orders) </w:t>
      </w:r>
      <w:r w:rsidR="00FD52DE" w:rsidRPr="009E5255">
        <w:rPr>
          <w:lang w:eastAsia="en-GB"/>
        </w:rPr>
        <w:t>to address high</w:t>
      </w:r>
      <w:r w:rsidR="004777D2" w:rsidRPr="009E5255">
        <w:rPr>
          <w:lang w:eastAsia="en-GB"/>
        </w:rPr>
        <w:t>-</w:t>
      </w:r>
      <w:r w:rsidR="00FD52DE" w:rsidRPr="009E5255">
        <w:rPr>
          <w:lang w:eastAsia="en-GB"/>
        </w:rPr>
        <w:t xml:space="preserve">risk areas for errors.  </w:t>
      </w:r>
      <w:r w:rsidR="004777D2" w:rsidRPr="009E5255">
        <w:rPr>
          <w:lang w:eastAsia="en-GB"/>
        </w:rPr>
        <w:t>T</w:t>
      </w:r>
      <w:r w:rsidR="00512E1B" w:rsidRPr="009E5255">
        <w:rPr>
          <w:lang w:eastAsia="en-GB"/>
        </w:rPr>
        <w:t>he incidence of non-communicated order changes was low at baseline (1.9%) and during follow-up (1.5%).  The incidence of miss</w:t>
      </w:r>
      <w:r w:rsidR="00E16415" w:rsidRPr="009E5255">
        <w:rPr>
          <w:lang w:eastAsia="en-GB"/>
        </w:rPr>
        <w:t>ed</w:t>
      </w:r>
      <w:r w:rsidR="00512E1B" w:rsidRPr="009E5255">
        <w:rPr>
          <w:lang w:eastAsia="en-GB"/>
        </w:rPr>
        <w:t xml:space="preserve"> chemotherapy orders for unlinked visits decreased from 30% at baseline to 2% within </w:t>
      </w:r>
      <w:r w:rsidR="00E16415" w:rsidRPr="009E5255">
        <w:rPr>
          <w:lang w:eastAsia="en-GB"/>
        </w:rPr>
        <w:t xml:space="preserve">two </w:t>
      </w:r>
      <w:r w:rsidR="00512E1B" w:rsidRPr="009E5255">
        <w:rPr>
          <w:lang w:eastAsia="en-GB"/>
        </w:rPr>
        <w:t>weeks of implementing the pharmacy screening and email reminder system (p&lt;0.001 Pearson χ</w:t>
      </w:r>
      <w:r w:rsidR="00512E1B" w:rsidRPr="009E5255">
        <w:rPr>
          <w:vertAlign w:val="superscript"/>
          <w:lang w:eastAsia="en-GB"/>
        </w:rPr>
        <w:t>2</w:t>
      </w:r>
      <w:r w:rsidR="00512E1B" w:rsidRPr="009E5255">
        <w:rPr>
          <w:lang w:eastAsia="en-GB"/>
        </w:rPr>
        <w:t xml:space="preserve">).  </w:t>
      </w:r>
      <w:r w:rsidR="00FD52DE" w:rsidRPr="009E5255">
        <w:rPr>
          <w:lang w:eastAsia="en-GB"/>
        </w:rPr>
        <w:t>All providers (</w:t>
      </w:r>
      <w:r w:rsidR="00E16415" w:rsidRPr="009E5255">
        <w:rPr>
          <w:lang w:eastAsia="en-GB"/>
        </w:rPr>
        <w:t xml:space="preserve">i.e., </w:t>
      </w:r>
      <w:r w:rsidR="00FD52DE" w:rsidRPr="009E5255">
        <w:rPr>
          <w:lang w:eastAsia="en-GB"/>
        </w:rPr>
        <w:t>physicians, nurse practitioners, and physician assistants</w:t>
      </w:r>
      <w:r w:rsidR="00512E1B" w:rsidRPr="009E5255">
        <w:rPr>
          <w:lang w:eastAsia="en-GB"/>
        </w:rPr>
        <w:t>)</w:t>
      </w:r>
      <w:r w:rsidR="00FD52DE" w:rsidRPr="009E5255">
        <w:rPr>
          <w:lang w:eastAsia="en-GB"/>
        </w:rPr>
        <w:t xml:space="preserve"> included in the study reported it was easier to communicate change</w:t>
      </w:r>
      <w:r w:rsidR="00E16415" w:rsidRPr="009E5255">
        <w:rPr>
          <w:lang w:eastAsia="en-GB"/>
        </w:rPr>
        <w:t>-</w:t>
      </w:r>
      <w:r w:rsidR="00FD52DE" w:rsidRPr="009E5255">
        <w:rPr>
          <w:lang w:eastAsia="en-GB"/>
        </w:rPr>
        <w:t>orders</w:t>
      </w:r>
      <w:r w:rsidR="00512E1B" w:rsidRPr="009E5255">
        <w:rPr>
          <w:lang w:eastAsia="en-GB"/>
        </w:rPr>
        <w:t xml:space="preserve"> following the intervention,</w:t>
      </w:r>
      <w:r w:rsidR="00FD52DE" w:rsidRPr="009E5255">
        <w:rPr>
          <w:lang w:eastAsia="en-GB"/>
        </w:rPr>
        <w:t xml:space="preserve"> and the vast majority had a better understanding of when and how to call for a change</w:t>
      </w:r>
      <w:r w:rsidR="00E16415" w:rsidRPr="009E5255">
        <w:rPr>
          <w:lang w:eastAsia="en-GB"/>
        </w:rPr>
        <w:t>-</w:t>
      </w:r>
      <w:r w:rsidR="00FD52DE" w:rsidRPr="009E5255">
        <w:rPr>
          <w:lang w:eastAsia="en-GB"/>
        </w:rPr>
        <w:t xml:space="preserve">order. </w:t>
      </w:r>
      <w:r w:rsidR="00512E1B" w:rsidRPr="009E5255">
        <w:rPr>
          <w:lang w:eastAsia="en-GB"/>
        </w:rPr>
        <w:t xml:space="preserve"> </w:t>
      </w:r>
      <w:r w:rsidR="00FD52DE" w:rsidRPr="009E5255">
        <w:rPr>
          <w:lang w:eastAsia="en-GB"/>
        </w:rPr>
        <w:t>Infusion nurses reported a decrease in the frequency of non-communicated change</w:t>
      </w:r>
      <w:r w:rsidR="00512E1B" w:rsidRPr="009E5255">
        <w:rPr>
          <w:lang w:eastAsia="en-GB"/>
        </w:rPr>
        <w:t>-</w:t>
      </w:r>
      <w:r w:rsidR="00FD52DE" w:rsidRPr="009E5255">
        <w:rPr>
          <w:lang w:eastAsia="en-GB"/>
        </w:rPr>
        <w:t xml:space="preserve">orders and more than three-quarters reported a decrease in the necessity to page clinicians. </w:t>
      </w:r>
      <w:r w:rsidR="00512E1B" w:rsidRPr="009E5255">
        <w:rPr>
          <w:lang w:eastAsia="en-GB"/>
        </w:rPr>
        <w:t xml:space="preserve"> The authors also reported an i</w:t>
      </w:r>
      <w:r w:rsidR="00FD52DE" w:rsidRPr="009E5255">
        <w:rPr>
          <w:lang w:eastAsia="en-GB"/>
        </w:rPr>
        <w:t>mprovement in patients</w:t>
      </w:r>
      <w:r w:rsidR="00512E1B" w:rsidRPr="009E5255">
        <w:rPr>
          <w:lang w:eastAsia="en-GB"/>
        </w:rPr>
        <w:t>’</w:t>
      </w:r>
      <w:r w:rsidR="00FD52DE" w:rsidRPr="009E5255">
        <w:rPr>
          <w:lang w:eastAsia="en-GB"/>
        </w:rPr>
        <w:t xml:space="preserve"> perception of the degree to which </w:t>
      </w:r>
      <w:r w:rsidR="00512E1B" w:rsidRPr="009E5255">
        <w:rPr>
          <w:lang w:eastAsia="en-GB"/>
        </w:rPr>
        <w:t>their</w:t>
      </w:r>
      <w:r w:rsidR="00FD52DE" w:rsidRPr="009E5255">
        <w:rPr>
          <w:lang w:eastAsia="en-GB"/>
        </w:rPr>
        <w:t xml:space="preserve"> care was well</w:t>
      </w:r>
      <w:r w:rsidR="00E16415" w:rsidRPr="009E5255">
        <w:rPr>
          <w:lang w:eastAsia="en-GB"/>
        </w:rPr>
        <w:t>-</w:t>
      </w:r>
      <w:r w:rsidR="00FD52DE" w:rsidRPr="009E5255">
        <w:rPr>
          <w:lang w:eastAsia="en-GB"/>
        </w:rPr>
        <w:t xml:space="preserve">coordinated among doctors and other caregivers (from 93.5% for the </w:t>
      </w:r>
      <w:r w:rsidR="00E16415" w:rsidRPr="009E5255">
        <w:rPr>
          <w:lang w:eastAsia="en-GB"/>
        </w:rPr>
        <w:t>six</w:t>
      </w:r>
      <w:r w:rsidR="00FD52DE" w:rsidRPr="009E5255">
        <w:rPr>
          <w:lang w:eastAsia="en-GB"/>
        </w:rPr>
        <w:t xml:space="preserve"> mo</w:t>
      </w:r>
      <w:r w:rsidR="00F7224B" w:rsidRPr="009E5255">
        <w:rPr>
          <w:lang w:eastAsia="en-GB"/>
        </w:rPr>
        <w:t>n</w:t>
      </w:r>
      <w:r w:rsidR="00FD52DE" w:rsidRPr="009E5255">
        <w:rPr>
          <w:lang w:eastAsia="en-GB"/>
        </w:rPr>
        <w:t xml:space="preserve">ths prior to team training to 97.4% for the </w:t>
      </w:r>
      <w:r w:rsidR="00E16415" w:rsidRPr="009E5255">
        <w:rPr>
          <w:lang w:eastAsia="en-GB"/>
        </w:rPr>
        <w:t>six</w:t>
      </w:r>
      <w:r w:rsidR="00FD52DE" w:rsidRPr="009E5255">
        <w:rPr>
          <w:lang w:eastAsia="en-GB"/>
        </w:rPr>
        <w:t xml:space="preserve"> months following team training implementation).</w:t>
      </w:r>
    </w:p>
    <w:p w14:paraId="407A8774" w14:textId="6A67F69F" w:rsidR="00FE0320" w:rsidRPr="009E5255" w:rsidRDefault="00E16415" w:rsidP="00FE0320">
      <w:pPr>
        <w:rPr>
          <w:lang w:eastAsia="en-GB"/>
        </w:rPr>
      </w:pPr>
      <w:r w:rsidRPr="009E5255">
        <w:rPr>
          <w:color w:val="000000" w:themeColor="text1"/>
          <w:lang w:eastAsia="en-GB"/>
        </w:rPr>
        <w:t>Jeon et al.</w:t>
      </w:r>
      <w:r w:rsidR="003162BC" w:rsidRPr="009E5255">
        <w:rPr>
          <w:color w:val="000000" w:themeColor="text1"/>
          <w:lang w:eastAsia="en-GB"/>
        </w:rPr>
        <w:t xml:space="preserve"> </w:t>
      </w:r>
      <w:r w:rsidR="00804CDF" w:rsidRPr="009E5255">
        <w:rPr>
          <w:color w:val="000000" w:themeColor="text1"/>
          <w:lang w:eastAsia="en-GB"/>
        </w:rPr>
        <w:t>developed guidelines for the development of</w:t>
      </w:r>
      <w:r w:rsidR="00FE0320" w:rsidRPr="009E5255">
        <w:rPr>
          <w:color w:val="000000" w:themeColor="text1"/>
          <w:lang w:eastAsia="en-GB"/>
        </w:rPr>
        <w:t xml:space="preserve"> </w:t>
      </w:r>
      <w:r w:rsidRPr="009E5255">
        <w:rPr>
          <w:color w:val="000000" w:themeColor="text1"/>
          <w:lang w:eastAsia="en-GB"/>
        </w:rPr>
        <w:t xml:space="preserve">pre-printed, </w:t>
      </w:r>
      <w:r w:rsidR="00FE0320" w:rsidRPr="009E5255">
        <w:rPr>
          <w:color w:val="000000" w:themeColor="text1"/>
          <w:lang w:eastAsia="en-GB"/>
        </w:rPr>
        <w:t>standardi</w:t>
      </w:r>
      <w:r w:rsidR="00164EA1" w:rsidRPr="009E5255">
        <w:rPr>
          <w:color w:val="000000" w:themeColor="text1"/>
          <w:lang w:eastAsia="en-GB"/>
        </w:rPr>
        <w:t>s</w:t>
      </w:r>
      <w:r w:rsidR="00FE0320" w:rsidRPr="009E5255">
        <w:rPr>
          <w:color w:val="000000" w:themeColor="text1"/>
          <w:lang w:eastAsia="en-GB"/>
        </w:rPr>
        <w:t>ed chemotherapy orders to reduce communication failures</w:t>
      </w:r>
      <w:r w:rsidR="00A8620B" w:rsidRPr="009E5255">
        <w:rPr>
          <w:color w:val="000000" w:themeColor="text1"/>
          <w:lang w:eastAsia="en-GB"/>
        </w:rPr>
        <w:t xml:space="preserve"> </w:t>
      </w:r>
      <w:r w:rsidR="00A8620B" w:rsidRPr="009E5255">
        <w:rPr>
          <w:color w:val="000000" w:themeColor="text1"/>
          <w:lang w:eastAsia="en-GB"/>
        </w:rPr>
        <w:fldChar w:fldCharType="begin"/>
      </w:r>
      <w:r w:rsidR="002E5E5A" w:rsidRPr="009E5255">
        <w:rPr>
          <w:color w:val="000000" w:themeColor="text1"/>
          <w:lang w:eastAsia="en-GB"/>
        </w:rPr>
        <w:instrText xml:space="preserve"> ADDIN EN.CITE &lt;EndNote&gt;&lt;Cite&gt;&lt;Author&gt;Jeon&lt;/Author&gt;&lt;Year&gt;2012&lt;/Year&gt;&lt;RecNum&gt;10544&lt;/RecNum&gt;&lt;DisplayText&gt;[65]&lt;/DisplayText&gt;&lt;record&gt;&lt;rec-number&gt;10544&lt;/rec-number&gt;&lt;foreign-keys&gt;&lt;key app="EN" db-id="etpte9adcdfve1eerz5pws2fvps522ds5svf" timestamp="1652739906" guid="8b8734d8-eae7-4550-96ad-293c4b403dad"&gt;10544&lt;/key&gt;&lt;/foreign-keys&gt;&lt;ref-type name="Journal Article"&gt;17&lt;/ref-type&gt;&lt;contributors&gt;&lt;authors&gt;&lt;author&gt;Jeon, J.&lt;/author&gt;&lt;author&gt;White, R.&lt;/author&gt;&lt;author&gt;Hunt, R.&lt;/author&gt;&lt;author&gt;Cassano-Piché, A.&lt;/author&gt;&lt;author&gt;Easty, A.&lt;/author&gt;&lt;/authors&gt;&lt;/contributors&gt;&lt;auth-address&gt;Healthcare Human Factors, University Health Network, RFE 4th floor, 190 Elizabeth St. Toronto, Ontario, Canada M5G 2C4&lt;/auth-address&gt;&lt;titles&gt;&lt;title&gt;Optimizing the Design of Preprinted Orders for Ambulatory Chemotherapy: Combining Oncology, Human Factors, and Graphic Design&lt;/title&gt;&lt;secondary-title&gt;Journal of Oncology Practice&lt;/secondary-title&gt;&lt;/titles&gt;&lt;periodical&gt;&lt;full-title&gt;Journal of Oncology Practice&lt;/full-title&gt;&lt;/periodical&gt;&lt;pages&gt;97-102&lt;/pages&gt;&lt;volume&gt;8&lt;/volume&gt;&lt;number&gt;2&lt;/number&gt;&lt;keywords&gt;&lt;keyword&gt;Neoplasms -- Drug Therapy&lt;/keyword&gt;&lt;keyword&gt;Chemotherapy, Cancer&lt;/keyword&gt;&lt;keyword&gt;Ambulatory Care&lt;/keyword&gt;&lt;keyword&gt;Human&lt;/keyword&gt;&lt;keyword&gt;Practice Guidelines&lt;/keyword&gt;&lt;keyword&gt;Graphics&lt;/keyword&gt;&lt;keyword&gt;Patient Education&lt;/keyword&gt;&lt;keyword&gt;Funding Source&lt;/keyword&gt;&lt;/keywords&gt;&lt;dates&gt;&lt;year&gt;2012&lt;/year&gt;&lt;/dates&gt;&lt;publisher&gt;American Society of Clinical Oncology&lt;/publisher&gt;&lt;accession-num&gt;104540759. Language: English. Entry Date: 20120423. Revision Date: 20200708. Publication Type: Journal Article&lt;/accession-num&gt;&lt;urls&gt;&lt;related-urls&gt;&lt;url&gt;http://search.ebscohost.com/login.aspx?direct=true&amp;amp;db=cin20&amp;amp;AN=104540759&amp;amp;site=ehost-live&lt;/url&gt;&lt;/related-urls&gt;&lt;/urls&gt;&lt;electronic-resource-num&gt;10.1200/JOP.2011.000346&lt;/electronic-resource-num&gt;&lt;remote-database-name&gt;cin20&lt;/remote-database-name&gt;&lt;remote-database-provider&gt;EBSCOhost&lt;/remote-database-provider&gt;&lt;research-notes&gt;Preprinted order guidelines&lt;/research-notes&gt;&lt;/record&gt;&lt;/Cite&gt;&lt;/EndNote&gt;</w:instrText>
      </w:r>
      <w:r w:rsidR="00A8620B" w:rsidRPr="009E5255">
        <w:rPr>
          <w:color w:val="000000" w:themeColor="text1"/>
          <w:lang w:eastAsia="en-GB"/>
        </w:rPr>
        <w:fldChar w:fldCharType="separate"/>
      </w:r>
      <w:r w:rsidR="002E5E5A" w:rsidRPr="009E5255">
        <w:rPr>
          <w:noProof/>
          <w:color w:val="000000" w:themeColor="text1"/>
          <w:lang w:eastAsia="en-GB"/>
        </w:rPr>
        <w:t>[65]</w:t>
      </w:r>
      <w:r w:rsidR="00A8620B" w:rsidRPr="009E5255">
        <w:rPr>
          <w:color w:val="000000" w:themeColor="text1"/>
          <w:lang w:eastAsia="en-GB"/>
        </w:rPr>
        <w:fldChar w:fldCharType="end"/>
      </w:r>
      <w:r w:rsidRPr="009E5255">
        <w:rPr>
          <w:color w:val="000000" w:themeColor="text1"/>
          <w:lang w:eastAsia="en-GB"/>
        </w:rPr>
        <w:t xml:space="preserve">. </w:t>
      </w:r>
      <w:r w:rsidR="00FE0320" w:rsidRPr="009E5255">
        <w:rPr>
          <w:color w:val="000000" w:themeColor="text1"/>
          <w:lang w:eastAsia="en-GB"/>
        </w:rPr>
        <w:t xml:space="preserve"> </w:t>
      </w:r>
      <w:r w:rsidR="00A8620B" w:rsidRPr="009E5255">
        <w:rPr>
          <w:color w:val="000000" w:themeColor="text1"/>
          <w:lang w:eastAsia="en-GB"/>
        </w:rPr>
        <w:t xml:space="preserve">The authors demonstrate the potential for </w:t>
      </w:r>
      <w:r w:rsidR="001811B2" w:rsidRPr="009E5255">
        <w:rPr>
          <w:color w:val="000000" w:themeColor="text1"/>
          <w:lang w:eastAsia="en-GB"/>
        </w:rPr>
        <w:t>‘</w:t>
      </w:r>
      <w:r w:rsidR="00A8620B" w:rsidRPr="009E5255">
        <w:rPr>
          <w:color w:val="000000" w:themeColor="text1"/>
          <w:lang w:eastAsia="en-GB"/>
        </w:rPr>
        <w:t>human factors</w:t>
      </w:r>
      <w:r w:rsidR="001811B2" w:rsidRPr="009E5255">
        <w:rPr>
          <w:color w:val="000000" w:themeColor="text1"/>
          <w:lang w:eastAsia="en-GB"/>
        </w:rPr>
        <w:t>’</w:t>
      </w:r>
      <w:r w:rsidR="00F7224B" w:rsidRPr="009E5255">
        <w:rPr>
          <w:color w:val="000000" w:themeColor="text1"/>
          <w:lang w:eastAsia="en-GB"/>
        </w:rPr>
        <w:t xml:space="preserve"> </w:t>
      </w:r>
      <w:r w:rsidR="00A8620B" w:rsidRPr="009E5255">
        <w:rPr>
          <w:color w:val="000000" w:themeColor="text1"/>
          <w:lang w:eastAsia="en-GB"/>
        </w:rPr>
        <w:t xml:space="preserve">professionals, clinicians and designers to leverage each other’s expertise to reduce </w:t>
      </w:r>
      <w:r w:rsidR="00FE0320" w:rsidRPr="009E5255">
        <w:rPr>
          <w:color w:val="000000" w:themeColor="text1"/>
          <w:lang w:eastAsia="en-GB"/>
        </w:rPr>
        <w:t xml:space="preserve">drug administration, dose </w:t>
      </w:r>
      <w:r w:rsidR="00A8620B" w:rsidRPr="009E5255">
        <w:rPr>
          <w:color w:val="000000" w:themeColor="text1"/>
          <w:lang w:eastAsia="en-GB"/>
        </w:rPr>
        <w:t>and</w:t>
      </w:r>
      <w:r w:rsidR="00FE0320" w:rsidRPr="009E5255">
        <w:rPr>
          <w:color w:val="000000" w:themeColor="text1"/>
          <w:lang w:eastAsia="en-GB"/>
        </w:rPr>
        <w:t xml:space="preserve"> time errors</w:t>
      </w:r>
      <w:r w:rsidR="00A8620B" w:rsidRPr="009E5255">
        <w:rPr>
          <w:color w:val="000000" w:themeColor="text1"/>
          <w:lang w:eastAsia="en-GB"/>
        </w:rPr>
        <w:t>.</w:t>
      </w:r>
    </w:p>
    <w:p w14:paraId="41FCAF47" w14:textId="47029EDC" w:rsidR="00FE0320" w:rsidRPr="009E5255" w:rsidRDefault="004B7371" w:rsidP="00FE0320">
      <w:pPr>
        <w:rPr>
          <w:lang w:eastAsia="en-GB"/>
        </w:rPr>
      </w:pPr>
      <w:r w:rsidRPr="009E5255">
        <w:rPr>
          <w:lang w:eastAsia="en-GB"/>
        </w:rPr>
        <w:t xml:space="preserve">Australian </w:t>
      </w:r>
      <w:r w:rsidR="00D1152A" w:rsidRPr="009E5255">
        <w:rPr>
          <w:lang w:eastAsia="en-GB"/>
        </w:rPr>
        <w:t>p</w:t>
      </w:r>
      <w:r w:rsidR="00DB148E" w:rsidRPr="009E5255">
        <w:rPr>
          <w:lang w:eastAsia="en-GB"/>
        </w:rPr>
        <w:t>ublication</w:t>
      </w:r>
      <w:r w:rsidRPr="009E5255">
        <w:rPr>
          <w:lang w:eastAsia="en-GB"/>
        </w:rPr>
        <w:t xml:space="preserve">:  </w:t>
      </w:r>
      <w:r w:rsidR="00FE0320" w:rsidRPr="009E5255">
        <w:rPr>
          <w:lang w:eastAsia="en-GB"/>
        </w:rPr>
        <w:t>Lingaratnam et al</w:t>
      </w:r>
      <w:r w:rsidR="0091117A" w:rsidRPr="009E5255">
        <w:rPr>
          <w:lang w:eastAsia="en-GB"/>
        </w:rPr>
        <w:t>.</w:t>
      </w:r>
      <w:r w:rsidR="00FE0320" w:rsidRPr="009E5255">
        <w:rPr>
          <w:lang w:eastAsia="en-GB"/>
        </w:rPr>
        <w:t xml:space="preserve"> investigated the application of </w:t>
      </w:r>
      <w:r w:rsidRPr="009E5255">
        <w:rPr>
          <w:lang w:eastAsia="en-GB"/>
        </w:rPr>
        <w:t>a</w:t>
      </w:r>
      <w:r w:rsidR="00FE0320" w:rsidRPr="009E5255">
        <w:rPr>
          <w:lang w:eastAsia="en-GB"/>
        </w:rPr>
        <w:t xml:space="preserve"> </w:t>
      </w:r>
      <w:r w:rsidRPr="009E5255">
        <w:rPr>
          <w:lang w:eastAsia="en-GB"/>
        </w:rPr>
        <w:t>‘</w:t>
      </w:r>
      <w:r w:rsidR="00FE0320" w:rsidRPr="009E5255">
        <w:rPr>
          <w:lang w:eastAsia="en-GB"/>
        </w:rPr>
        <w:t>lean improvement methodology</w:t>
      </w:r>
      <w:r w:rsidRPr="009E5255">
        <w:rPr>
          <w:lang w:eastAsia="en-GB"/>
        </w:rPr>
        <w:t>’</w:t>
      </w:r>
      <w:r w:rsidR="00FE0320" w:rsidRPr="009E5255">
        <w:rPr>
          <w:lang w:eastAsia="en-GB"/>
        </w:rPr>
        <w:t xml:space="preserve"> to improve access </w:t>
      </w:r>
      <w:r w:rsidR="00660228" w:rsidRPr="009E5255">
        <w:rPr>
          <w:lang w:eastAsia="en-GB"/>
        </w:rPr>
        <w:t>and reduce waiting times at</w:t>
      </w:r>
      <w:r w:rsidR="00FE0320" w:rsidRPr="009E5255">
        <w:rPr>
          <w:lang w:eastAsia="en-GB"/>
        </w:rPr>
        <w:t xml:space="preserve"> </w:t>
      </w:r>
      <w:r w:rsidR="00660228" w:rsidRPr="009E5255">
        <w:rPr>
          <w:lang w:eastAsia="en-GB"/>
        </w:rPr>
        <w:t>a</w:t>
      </w:r>
      <w:r w:rsidR="00FE0320" w:rsidRPr="009E5255">
        <w:rPr>
          <w:lang w:eastAsia="en-GB"/>
        </w:rPr>
        <w:t xml:space="preserve"> chemotherapy day unit </w:t>
      </w:r>
      <w:r w:rsidRPr="009E5255">
        <w:rPr>
          <w:lang w:eastAsia="en-GB"/>
        </w:rPr>
        <w:t>(CDU</w:t>
      </w:r>
      <w:r w:rsidR="00660228" w:rsidRPr="009E5255">
        <w:rPr>
          <w:lang w:eastAsia="en-GB"/>
        </w:rPr>
        <w:t>)</w:t>
      </w:r>
      <w:r w:rsidR="00FE0320" w:rsidRPr="009E5255">
        <w:rPr>
          <w:lang w:eastAsia="en-GB"/>
        </w:rPr>
        <w:t xml:space="preserve"> and cytosuite chemotherapy production facility</w:t>
      </w:r>
      <w:r w:rsidRPr="009E5255">
        <w:rPr>
          <w:lang w:eastAsia="en-GB"/>
        </w:rPr>
        <w:t xml:space="preserve"> at a major tertiary hospital in Australia</w:t>
      </w:r>
      <w:r w:rsidR="00FE0320" w:rsidRPr="009E5255">
        <w:rPr>
          <w:lang w:eastAsia="en-GB"/>
        </w:rPr>
        <w:t xml:space="preserve"> </w:t>
      </w:r>
      <w:r w:rsidR="00B63601" w:rsidRPr="009E5255">
        <w:rPr>
          <w:lang w:eastAsia="en-GB"/>
        </w:rPr>
        <w:fldChar w:fldCharType="begin">
          <w:fldData xml:space="preserve">PEVuZE5vdGU+PENpdGU+PEF1dGhvcj5MaW5nYXJhdG5hbTwvQXV0aG9yPjxZZWFyPjIwMTM8L1ll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</w:fldData>
        </w:fldChar>
      </w:r>
      <w:r w:rsidR="002E5E5A" w:rsidRPr="009E5255">
        <w:rPr>
          <w:lang w:eastAsia="en-GB"/>
        </w:rPr>
        <w:instrText xml:space="preserve"> ADDIN EN.CITE </w:instrText>
      </w:r>
      <w:r w:rsidR="002E5E5A" w:rsidRPr="009E5255">
        <w:rPr>
          <w:lang w:eastAsia="en-GB"/>
        </w:rPr>
        <w:fldChar w:fldCharType="begin">
          <w:fldData xml:space="preserve">PEVuZE5vdGU+PENpdGU+PEF1dGhvcj5MaW5nYXJhdG5hbTwvQXV0aG9yPjxZZWFyPjIwMTM8L1ll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</w:fldData>
        </w:fldChar>
      </w:r>
      <w:r w:rsidR="002E5E5A" w:rsidRPr="009E5255">
        <w:rPr>
          <w:lang w:eastAsia="en-GB"/>
        </w:rPr>
        <w:instrText xml:space="preserve"> ADDIN EN.CITE.DATA </w:instrText>
      </w:r>
      <w:r w:rsidR="002E5E5A" w:rsidRPr="009E5255">
        <w:rPr>
          <w:lang w:eastAsia="en-GB"/>
        </w:rPr>
      </w:r>
      <w:r w:rsidR="002E5E5A" w:rsidRPr="009E5255">
        <w:rPr>
          <w:lang w:eastAsia="en-GB"/>
        </w:rPr>
        <w:fldChar w:fldCharType="end"/>
      </w:r>
      <w:r w:rsidR="00B63601" w:rsidRPr="009E5255">
        <w:rPr>
          <w:lang w:eastAsia="en-GB"/>
        </w:rPr>
      </w:r>
      <w:r w:rsidR="00B63601" w:rsidRPr="009E5255">
        <w:rPr>
          <w:lang w:eastAsia="en-GB"/>
        </w:rPr>
        <w:fldChar w:fldCharType="separate"/>
      </w:r>
      <w:r w:rsidR="002E5E5A" w:rsidRPr="009E5255">
        <w:rPr>
          <w:noProof/>
          <w:lang w:eastAsia="en-GB"/>
        </w:rPr>
        <w:t>[63]</w:t>
      </w:r>
      <w:r w:rsidR="00B63601" w:rsidRPr="009E5255">
        <w:rPr>
          <w:lang w:eastAsia="en-GB"/>
        </w:rPr>
        <w:fldChar w:fldCharType="end"/>
      </w:r>
      <w:r w:rsidR="00FE0320" w:rsidRPr="009E5255">
        <w:rPr>
          <w:lang w:eastAsia="en-GB"/>
        </w:rPr>
        <w:t xml:space="preserve">. </w:t>
      </w:r>
      <w:r w:rsidRPr="009E5255">
        <w:rPr>
          <w:lang w:eastAsia="en-GB"/>
        </w:rPr>
        <w:t xml:space="preserve"> </w:t>
      </w:r>
      <w:r w:rsidR="00660228" w:rsidRPr="009E5255">
        <w:rPr>
          <w:lang w:eastAsia="en-GB"/>
        </w:rPr>
        <w:t>Using historical data to establish demand patterns among combined modality patients (chemotherapy plus radiotherapy), t</w:t>
      </w:r>
      <w:r w:rsidR="00FE0320" w:rsidRPr="009E5255">
        <w:rPr>
          <w:lang w:eastAsia="en-GB"/>
        </w:rPr>
        <w:t xml:space="preserve">he project aimed </w:t>
      </w:r>
      <w:r w:rsidR="00660228" w:rsidRPr="009E5255">
        <w:rPr>
          <w:lang w:eastAsia="en-GB"/>
        </w:rPr>
        <w:t xml:space="preserve">to </w:t>
      </w:r>
      <w:r w:rsidR="00FE0320" w:rsidRPr="009E5255">
        <w:rPr>
          <w:lang w:eastAsia="en-GB"/>
        </w:rPr>
        <w:t>remov</w:t>
      </w:r>
      <w:r w:rsidR="00660228" w:rsidRPr="009E5255">
        <w:rPr>
          <w:lang w:eastAsia="en-GB"/>
        </w:rPr>
        <w:t>e</w:t>
      </w:r>
      <w:r w:rsidR="00FE0320" w:rsidRPr="009E5255">
        <w:rPr>
          <w:lang w:eastAsia="en-GB"/>
        </w:rPr>
        <w:t xml:space="preserve"> non-value </w:t>
      </w:r>
      <w:r w:rsidR="00660228" w:rsidRPr="009E5255">
        <w:rPr>
          <w:lang w:eastAsia="en-GB"/>
        </w:rPr>
        <w:t>add</w:t>
      </w:r>
      <w:r w:rsidR="00DB574F" w:rsidRPr="009E5255">
        <w:rPr>
          <w:lang w:eastAsia="en-GB"/>
        </w:rPr>
        <w:t>ing</w:t>
      </w:r>
      <w:r w:rsidR="00FE0320" w:rsidRPr="009E5255">
        <w:rPr>
          <w:lang w:eastAsia="en-GB"/>
        </w:rPr>
        <w:t xml:space="preserve"> steps, reduc</w:t>
      </w:r>
      <w:r w:rsidR="00660228" w:rsidRPr="009E5255">
        <w:rPr>
          <w:lang w:eastAsia="en-GB"/>
        </w:rPr>
        <w:t>e</w:t>
      </w:r>
      <w:r w:rsidR="00FE0320" w:rsidRPr="009E5255">
        <w:rPr>
          <w:lang w:eastAsia="en-GB"/>
        </w:rPr>
        <w:t xml:space="preserve"> variation and </w:t>
      </w:r>
      <w:r w:rsidRPr="009E5255">
        <w:rPr>
          <w:lang w:eastAsia="en-GB"/>
        </w:rPr>
        <w:t>analys</w:t>
      </w:r>
      <w:r w:rsidR="00660228" w:rsidRPr="009E5255">
        <w:rPr>
          <w:lang w:eastAsia="en-GB"/>
        </w:rPr>
        <w:t>e</w:t>
      </w:r>
      <w:r w:rsidR="00FE0320" w:rsidRPr="009E5255">
        <w:rPr>
          <w:lang w:eastAsia="en-GB"/>
        </w:rPr>
        <w:t xml:space="preserve"> inefficiencies</w:t>
      </w:r>
      <w:r w:rsidRPr="009E5255">
        <w:rPr>
          <w:lang w:eastAsia="en-GB"/>
        </w:rPr>
        <w:t xml:space="preserve"> </w:t>
      </w:r>
      <w:r w:rsidR="00660228" w:rsidRPr="009E5255">
        <w:rPr>
          <w:lang w:eastAsia="en-GB"/>
        </w:rPr>
        <w:t>at the CDU</w:t>
      </w:r>
      <w:r w:rsidRPr="009E5255">
        <w:rPr>
          <w:lang w:eastAsia="en-GB"/>
        </w:rPr>
        <w:t xml:space="preserve">.  </w:t>
      </w:r>
      <w:r w:rsidR="00660228" w:rsidRPr="009E5255">
        <w:rPr>
          <w:lang w:eastAsia="en-GB"/>
        </w:rPr>
        <w:t>I</w:t>
      </w:r>
      <w:r w:rsidR="00FE0320" w:rsidRPr="009E5255">
        <w:rPr>
          <w:lang w:eastAsia="en-GB"/>
        </w:rPr>
        <w:t xml:space="preserve">nterventions </w:t>
      </w:r>
      <w:r w:rsidR="00660228" w:rsidRPr="009E5255">
        <w:rPr>
          <w:lang w:eastAsia="en-GB"/>
        </w:rPr>
        <w:t>to improve</w:t>
      </w:r>
      <w:r w:rsidR="00FD52DE" w:rsidRPr="009E5255">
        <w:rPr>
          <w:lang w:eastAsia="en-GB"/>
        </w:rPr>
        <w:t xml:space="preserve"> operation</w:t>
      </w:r>
      <w:r w:rsidR="00660228" w:rsidRPr="009E5255">
        <w:rPr>
          <w:lang w:eastAsia="en-GB"/>
        </w:rPr>
        <w:t xml:space="preserve">s </w:t>
      </w:r>
      <w:r w:rsidR="00FE0320" w:rsidRPr="009E5255">
        <w:rPr>
          <w:lang w:eastAsia="en-GB"/>
        </w:rPr>
        <w:t xml:space="preserve">included: </w:t>
      </w:r>
    </w:p>
    <w:p w14:paraId="5FF70770" w14:textId="5EA690D6" w:rsidR="00FE0320" w:rsidRPr="009E5255" w:rsidRDefault="00FE0320" w:rsidP="005A2B78">
      <w:pPr>
        <w:pStyle w:val="ListParagraph"/>
        <w:rPr>
          <w:lang w:val="en-AU" w:eastAsia="en-GB"/>
        </w:rPr>
      </w:pPr>
      <w:r w:rsidRPr="009E5255">
        <w:rPr>
          <w:lang w:val="en-AU" w:eastAsia="en-GB"/>
        </w:rPr>
        <w:t xml:space="preserve">Development of </w:t>
      </w:r>
      <w:r w:rsidR="00FD52DE" w:rsidRPr="009E5255">
        <w:rPr>
          <w:lang w:val="en-AU" w:eastAsia="en-GB"/>
        </w:rPr>
        <w:t>d</w:t>
      </w:r>
      <w:r w:rsidRPr="009E5255">
        <w:rPr>
          <w:lang w:val="en-AU" w:eastAsia="en-GB"/>
        </w:rPr>
        <w:t xml:space="preserve">rug-specific scheduling business rules (based on manufacturing constraints pertaining to </w:t>
      </w:r>
      <w:r w:rsidR="00660228" w:rsidRPr="009E5255">
        <w:rPr>
          <w:lang w:val="en-AU" w:eastAsia="en-GB"/>
        </w:rPr>
        <w:t xml:space="preserve">product </w:t>
      </w:r>
      <w:r w:rsidRPr="009E5255">
        <w:rPr>
          <w:lang w:val="en-AU" w:eastAsia="en-GB"/>
        </w:rPr>
        <w:t>cost and shelf</w:t>
      </w:r>
      <w:r w:rsidR="00660228" w:rsidRPr="009E5255">
        <w:rPr>
          <w:lang w:val="en-AU" w:eastAsia="en-GB"/>
        </w:rPr>
        <w:t>-</w:t>
      </w:r>
      <w:r w:rsidRPr="009E5255">
        <w:rPr>
          <w:lang w:val="en-AU" w:eastAsia="en-GB"/>
        </w:rPr>
        <w:t>life)</w:t>
      </w:r>
      <w:r w:rsidR="00FD52DE" w:rsidRPr="009E5255">
        <w:rPr>
          <w:lang w:val="en-AU" w:eastAsia="en-GB"/>
        </w:rPr>
        <w:t>;</w:t>
      </w:r>
    </w:p>
    <w:p w14:paraId="3C54A3EE" w14:textId="06D634CC" w:rsidR="00FE0320" w:rsidRPr="009E5255" w:rsidRDefault="00FE0320" w:rsidP="005A2B78">
      <w:pPr>
        <w:pStyle w:val="ListParagraph"/>
        <w:rPr>
          <w:lang w:val="en-AU" w:eastAsia="en-GB"/>
        </w:rPr>
      </w:pPr>
      <w:r w:rsidRPr="009E5255">
        <w:rPr>
          <w:lang w:val="en-AU" w:eastAsia="en-GB"/>
        </w:rPr>
        <w:t>Increas</w:t>
      </w:r>
      <w:r w:rsidR="00660228" w:rsidRPr="009E5255">
        <w:rPr>
          <w:lang w:val="en-AU" w:eastAsia="en-GB"/>
        </w:rPr>
        <w:t>ing</w:t>
      </w:r>
      <w:r w:rsidRPr="009E5255">
        <w:rPr>
          <w:lang w:val="en-AU" w:eastAsia="en-GB"/>
        </w:rPr>
        <w:t xml:space="preserve"> advance</w:t>
      </w:r>
      <w:r w:rsidR="00660228" w:rsidRPr="009E5255">
        <w:rPr>
          <w:lang w:val="en-AU" w:eastAsia="en-GB"/>
        </w:rPr>
        <w:t>d</w:t>
      </w:r>
      <w:r w:rsidRPr="009E5255">
        <w:rPr>
          <w:lang w:val="en-AU" w:eastAsia="en-GB"/>
        </w:rPr>
        <w:t xml:space="preserve"> </w:t>
      </w:r>
      <w:r w:rsidR="00660228" w:rsidRPr="009E5255">
        <w:rPr>
          <w:lang w:val="en-AU" w:eastAsia="en-GB"/>
        </w:rPr>
        <w:t xml:space="preserve">preparation of </w:t>
      </w:r>
      <w:r w:rsidRPr="009E5255">
        <w:rPr>
          <w:lang w:val="en-AU" w:eastAsia="en-GB"/>
        </w:rPr>
        <w:t>medical record</w:t>
      </w:r>
      <w:r w:rsidR="00660228" w:rsidRPr="009E5255">
        <w:rPr>
          <w:lang w:val="en-AU" w:eastAsia="en-GB"/>
        </w:rPr>
        <w:t>s</w:t>
      </w:r>
      <w:r w:rsidRPr="009E5255">
        <w:rPr>
          <w:lang w:val="en-AU" w:eastAsia="en-GB"/>
        </w:rPr>
        <w:t xml:space="preserve"> and pathology request</w:t>
      </w:r>
      <w:r w:rsidR="00660228" w:rsidRPr="009E5255">
        <w:rPr>
          <w:lang w:val="en-AU" w:eastAsia="en-GB"/>
        </w:rPr>
        <w:t>s</w:t>
      </w:r>
      <w:r w:rsidRPr="009E5255">
        <w:rPr>
          <w:lang w:val="en-AU" w:eastAsia="en-GB"/>
        </w:rPr>
        <w:t xml:space="preserve"> (</w:t>
      </w:r>
      <w:r w:rsidR="00AE1695" w:rsidRPr="009E5255">
        <w:rPr>
          <w:lang w:val="en-AU" w:eastAsia="en-GB"/>
        </w:rPr>
        <w:t xml:space="preserve">i.e., </w:t>
      </w:r>
      <w:r w:rsidR="00660228" w:rsidRPr="009E5255">
        <w:rPr>
          <w:lang w:val="en-AU" w:eastAsia="en-GB"/>
        </w:rPr>
        <w:t>five</w:t>
      </w:r>
      <w:r w:rsidRPr="009E5255">
        <w:rPr>
          <w:lang w:val="en-AU" w:eastAsia="en-GB"/>
        </w:rPr>
        <w:t xml:space="preserve"> vs </w:t>
      </w:r>
      <w:r w:rsidR="00660228" w:rsidRPr="009E5255">
        <w:rPr>
          <w:lang w:val="en-AU" w:eastAsia="en-GB"/>
        </w:rPr>
        <w:t>one</w:t>
      </w:r>
      <w:r w:rsidRPr="009E5255">
        <w:rPr>
          <w:lang w:val="en-AU" w:eastAsia="en-GB"/>
        </w:rPr>
        <w:t xml:space="preserve"> day in advance) by clerical, nursing and pharmacy staff</w:t>
      </w:r>
      <w:r w:rsidR="00FD52DE" w:rsidRPr="009E5255">
        <w:rPr>
          <w:lang w:val="en-AU" w:eastAsia="en-GB"/>
        </w:rPr>
        <w:t>;</w:t>
      </w:r>
    </w:p>
    <w:p w14:paraId="7300875A" w14:textId="0D783EFD" w:rsidR="00FE0320" w:rsidRPr="009E5255" w:rsidRDefault="00AE1695" w:rsidP="005A2B78">
      <w:pPr>
        <w:pStyle w:val="ListParagraph"/>
        <w:rPr>
          <w:lang w:val="en-AU" w:eastAsia="en-GB"/>
        </w:rPr>
      </w:pPr>
      <w:r w:rsidRPr="009E5255">
        <w:rPr>
          <w:lang w:val="en-AU" w:eastAsia="en-GB"/>
        </w:rPr>
        <w:t>I</w:t>
      </w:r>
      <w:r w:rsidR="00FE0320" w:rsidRPr="009E5255">
        <w:rPr>
          <w:lang w:val="en-AU" w:eastAsia="en-GB"/>
        </w:rPr>
        <w:t>ndividual physician</w:t>
      </w:r>
      <w:r w:rsidRPr="009E5255">
        <w:rPr>
          <w:lang w:val="en-AU" w:eastAsia="en-GB"/>
        </w:rPr>
        <w:t xml:space="preserve"> audits</w:t>
      </w:r>
      <w:r w:rsidR="00660228" w:rsidRPr="009E5255">
        <w:rPr>
          <w:lang w:val="en-AU" w:eastAsia="en-GB"/>
        </w:rPr>
        <w:t>,</w:t>
      </w:r>
      <w:r w:rsidR="00FE0320" w:rsidRPr="009E5255">
        <w:rPr>
          <w:lang w:val="en-AU" w:eastAsia="en-GB"/>
        </w:rPr>
        <w:t xml:space="preserve"> </w:t>
      </w:r>
      <w:r w:rsidR="00660228" w:rsidRPr="009E5255">
        <w:rPr>
          <w:lang w:val="en-AU" w:eastAsia="en-GB"/>
        </w:rPr>
        <w:t>with</w:t>
      </w:r>
      <w:r w:rsidR="00FE0320" w:rsidRPr="009E5255">
        <w:rPr>
          <w:lang w:val="en-AU" w:eastAsia="en-GB"/>
        </w:rPr>
        <w:t xml:space="preserve"> feedback </w:t>
      </w:r>
      <w:r w:rsidR="00660228" w:rsidRPr="009E5255">
        <w:rPr>
          <w:lang w:val="en-AU" w:eastAsia="en-GB"/>
        </w:rPr>
        <w:t>on</w:t>
      </w:r>
      <w:r w:rsidR="00FE0320" w:rsidRPr="009E5255">
        <w:rPr>
          <w:lang w:val="en-AU" w:eastAsia="en-GB"/>
        </w:rPr>
        <w:t xml:space="preserve"> performance around medical record availability and pathology requests</w:t>
      </w:r>
      <w:r w:rsidR="00FD52DE" w:rsidRPr="009E5255">
        <w:rPr>
          <w:lang w:val="en-AU" w:eastAsia="en-GB"/>
        </w:rPr>
        <w:t>;</w:t>
      </w:r>
    </w:p>
    <w:p w14:paraId="249E4595" w14:textId="1F310EE3" w:rsidR="00FE0320" w:rsidRPr="009E5255" w:rsidRDefault="00FD52DE" w:rsidP="005A2B78">
      <w:pPr>
        <w:pStyle w:val="ListParagraph"/>
        <w:rPr>
          <w:lang w:val="en-AU" w:eastAsia="en-GB"/>
        </w:rPr>
      </w:pPr>
      <w:r w:rsidRPr="009E5255">
        <w:rPr>
          <w:lang w:val="en-AU" w:eastAsia="en-GB"/>
        </w:rPr>
        <w:t>Adopt</w:t>
      </w:r>
      <w:r w:rsidR="00AE1695" w:rsidRPr="009E5255">
        <w:rPr>
          <w:lang w:val="en-AU" w:eastAsia="en-GB"/>
        </w:rPr>
        <w:t>ion of</w:t>
      </w:r>
      <w:r w:rsidR="00FE0320" w:rsidRPr="009E5255">
        <w:rPr>
          <w:lang w:val="en-AU" w:eastAsia="en-GB"/>
        </w:rPr>
        <w:t xml:space="preserve"> just-in-time </w:t>
      </w:r>
      <w:r w:rsidR="00AE1695" w:rsidRPr="009E5255">
        <w:rPr>
          <w:lang w:val="en-AU" w:eastAsia="en-GB"/>
        </w:rPr>
        <w:t xml:space="preserve">manufacturing </w:t>
      </w:r>
      <w:r w:rsidR="00FE0320" w:rsidRPr="009E5255">
        <w:rPr>
          <w:lang w:val="en-AU" w:eastAsia="en-GB"/>
        </w:rPr>
        <w:t>(</w:t>
      </w:r>
      <w:r w:rsidR="00AE1695" w:rsidRPr="009E5255">
        <w:rPr>
          <w:lang w:val="en-AU" w:eastAsia="en-GB"/>
        </w:rPr>
        <w:t xml:space="preserve">i.e., </w:t>
      </w:r>
      <w:r w:rsidR="00FE0320" w:rsidRPr="009E5255">
        <w:rPr>
          <w:lang w:val="en-AU" w:eastAsia="en-GB"/>
        </w:rPr>
        <w:t xml:space="preserve">24 to 48 hours </w:t>
      </w:r>
      <w:r w:rsidR="00AE1695" w:rsidRPr="009E5255">
        <w:rPr>
          <w:lang w:val="en-AU" w:eastAsia="en-GB"/>
        </w:rPr>
        <w:t xml:space="preserve">in </w:t>
      </w:r>
      <w:r w:rsidR="00FE0320" w:rsidRPr="009E5255">
        <w:rPr>
          <w:lang w:val="en-AU" w:eastAsia="en-GB"/>
        </w:rPr>
        <w:t xml:space="preserve">advance </w:t>
      </w:r>
      <w:r w:rsidR="00AE1695" w:rsidRPr="009E5255">
        <w:rPr>
          <w:lang w:val="en-AU" w:eastAsia="en-GB"/>
        </w:rPr>
        <w:t>vs</w:t>
      </w:r>
      <w:r w:rsidR="00FE0320" w:rsidRPr="009E5255">
        <w:rPr>
          <w:lang w:val="en-AU" w:eastAsia="en-GB"/>
        </w:rPr>
        <w:t xml:space="preserve"> up to </w:t>
      </w:r>
      <w:r w:rsidR="00AE1695" w:rsidRPr="009E5255">
        <w:rPr>
          <w:lang w:val="en-AU" w:eastAsia="en-GB"/>
        </w:rPr>
        <w:t>seven</w:t>
      </w:r>
      <w:r w:rsidR="00FE0320" w:rsidRPr="009E5255">
        <w:rPr>
          <w:lang w:val="en-AU" w:eastAsia="en-GB"/>
        </w:rPr>
        <w:t xml:space="preserve"> days in advance</w:t>
      </w:r>
      <w:r w:rsidR="00AE1695" w:rsidRPr="009E5255">
        <w:rPr>
          <w:lang w:val="en-AU" w:eastAsia="en-GB"/>
        </w:rPr>
        <w:t>)</w:t>
      </w:r>
      <w:r w:rsidR="00FE0320" w:rsidRPr="009E5255">
        <w:rPr>
          <w:lang w:val="en-AU" w:eastAsia="en-GB"/>
        </w:rPr>
        <w:t xml:space="preserve"> to reduce drug waste and pharmacist time spent </w:t>
      </w:r>
      <w:r w:rsidR="00700391" w:rsidRPr="009E5255">
        <w:rPr>
          <w:lang w:val="en-AU" w:eastAsia="en-GB"/>
        </w:rPr>
        <w:t>repurposing</w:t>
      </w:r>
      <w:r w:rsidR="00FE0320" w:rsidRPr="009E5255">
        <w:rPr>
          <w:lang w:val="en-AU" w:eastAsia="en-GB"/>
        </w:rPr>
        <w:t xml:space="preserve"> </w:t>
      </w:r>
      <w:r w:rsidRPr="009E5255">
        <w:rPr>
          <w:lang w:val="en-AU" w:eastAsia="en-GB"/>
        </w:rPr>
        <w:t>cancer medicines;</w:t>
      </w:r>
    </w:p>
    <w:p w14:paraId="1DCE598F" w14:textId="68071AF4" w:rsidR="00FE0320" w:rsidRPr="009E5255" w:rsidRDefault="00FE0320" w:rsidP="005A2B78">
      <w:pPr>
        <w:pStyle w:val="ListParagraph"/>
        <w:rPr>
          <w:lang w:val="en-AU" w:eastAsia="en-GB"/>
        </w:rPr>
      </w:pPr>
      <w:r w:rsidRPr="009E5255">
        <w:rPr>
          <w:lang w:val="en-AU" w:eastAsia="en-GB"/>
        </w:rPr>
        <w:t xml:space="preserve">Improved visual management of priority orders through the </w:t>
      </w:r>
      <w:r w:rsidR="00AE1695" w:rsidRPr="009E5255">
        <w:rPr>
          <w:lang w:val="en-AU" w:eastAsia="en-GB"/>
        </w:rPr>
        <w:t>c</w:t>
      </w:r>
      <w:r w:rsidRPr="009E5255">
        <w:rPr>
          <w:lang w:val="en-AU" w:eastAsia="en-GB"/>
        </w:rPr>
        <w:t xml:space="preserve">ytosuite by writing the appointment time and date on the outside of each tub in </w:t>
      </w:r>
      <w:r w:rsidR="00AE1695" w:rsidRPr="009E5255">
        <w:rPr>
          <w:lang w:val="en-AU" w:eastAsia="en-GB"/>
        </w:rPr>
        <w:t xml:space="preserve">the </w:t>
      </w:r>
      <w:r w:rsidRPr="009E5255">
        <w:rPr>
          <w:lang w:val="en-AU" w:eastAsia="en-GB"/>
        </w:rPr>
        <w:t>production line</w:t>
      </w:r>
      <w:r w:rsidR="00FD52DE" w:rsidRPr="009E5255">
        <w:rPr>
          <w:lang w:val="en-AU" w:eastAsia="en-GB"/>
        </w:rPr>
        <w:t>;</w:t>
      </w:r>
    </w:p>
    <w:p w14:paraId="0F73814B" w14:textId="28C99869" w:rsidR="00FE0320" w:rsidRPr="009E5255" w:rsidRDefault="00FE0320" w:rsidP="005A2B78">
      <w:pPr>
        <w:pStyle w:val="ListParagraph"/>
        <w:rPr>
          <w:lang w:val="en-AU" w:eastAsia="en-GB"/>
        </w:rPr>
      </w:pPr>
      <w:r w:rsidRPr="009E5255">
        <w:rPr>
          <w:lang w:val="en-AU" w:eastAsia="en-GB"/>
        </w:rPr>
        <w:t>Use of daily team huddle</w:t>
      </w:r>
      <w:r w:rsidR="00AE1695" w:rsidRPr="009E5255">
        <w:rPr>
          <w:lang w:val="en-AU" w:eastAsia="en-GB"/>
        </w:rPr>
        <w:t>s</w:t>
      </w:r>
      <w:r w:rsidRPr="009E5255">
        <w:rPr>
          <w:lang w:val="en-AU" w:eastAsia="en-GB"/>
        </w:rPr>
        <w:t xml:space="preserve"> between cytosuite, CDU pharmacist, and CDU nurse coordinator to improve daily </w:t>
      </w:r>
      <w:r w:rsidR="00FD52DE" w:rsidRPr="009E5255">
        <w:rPr>
          <w:lang w:val="en-AU" w:eastAsia="en-GB"/>
        </w:rPr>
        <w:t>work</w:t>
      </w:r>
      <w:r w:rsidRPr="009E5255">
        <w:rPr>
          <w:lang w:val="en-AU" w:eastAsia="en-GB"/>
        </w:rPr>
        <w:t>flow</w:t>
      </w:r>
      <w:r w:rsidR="00AE1695" w:rsidRPr="009E5255">
        <w:rPr>
          <w:lang w:val="en-AU" w:eastAsia="en-GB"/>
        </w:rPr>
        <w:t>;</w:t>
      </w:r>
      <w:r w:rsidRPr="009E5255">
        <w:rPr>
          <w:lang w:val="en-AU" w:eastAsia="en-GB"/>
        </w:rPr>
        <w:t xml:space="preserve"> </w:t>
      </w:r>
    </w:p>
    <w:p w14:paraId="0503710E" w14:textId="5ACE9CA5" w:rsidR="00FE0320" w:rsidRPr="009E5255" w:rsidRDefault="00FE0320" w:rsidP="005A2B78">
      <w:pPr>
        <w:pStyle w:val="ListParagraph"/>
        <w:rPr>
          <w:lang w:val="en-AU" w:eastAsia="en-GB"/>
        </w:rPr>
      </w:pPr>
      <w:r w:rsidRPr="009E5255">
        <w:rPr>
          <w:lang w:val="en-AU" w:eastAsia="en-GB"/>
        </w:rPr>
        <w:t xml:space="preserve">Pre-release of </w:t>
      </w:r>
      <w:r w:rsidR="00FD52DE" w:rsidRPr="009E5255">
        <w:rPr>
          <w:lang w:val="en-AU" w:eastAsia="en-GB"/>
        </w:rPr>
        <w:t>cancer medicines</w:t>
      </w:r>
      <w:r w:rsidRPr="009E5255">
        <w:rPr>
          <w:lang w:val="en-AU" w:eastAsia="en-GB"/>
        </w:rPr>
        <w:t xml:space="preserve"> to CDU within 10 minutes of appointment. </w:t>
      </w:r>
    </w:p>
    <w:p w14:paraId="6C5B2A6E" w14:textId="44F9E271" w:rsidR="00FE0320" w:rsidRPr="009E5255" w:rsidRDefault="00700391" w:rsidP="00FE0320">
      <w:pPr>
        <w:rPr>
          <w:lang w:eastAsia="en-GB"/>
        </w:rPr>
      </w:pPr>
      <w:r w:rsidRPr="009E5255">
        <w:rPr>
          <w:lang w:eastAsia="en-GB"/>
        </w:rPr>
        <w:t>R</w:t>
      </w:r>
      <w:r w:rsidR="00FE0320" w:rsidRPr="009E5255">
        <w:rPr>
          <w:lang w:eastAsia="en-GB"/>
        </w:rPr>
        <w:t xml:space="preserve">esults </w:t>
      </w:r>
      <w:r w:rsidRPr="009E5255">
        <w:rPr>
          <w:lang w:eastAsia="en-GB"/>
        </w:rPr>
        <w:t>demonstrated</w:t>
      </w:r>
      <w:r w:rsidR="00FE0320" w:rsidRPr="009E5255">
        <w:rPr>
          <w:lang w:eastAsia="en-GB"/>
        </w:rPr>
        <w:t xml:space="preserve"> a reduction in median patient waiting time of 38%. </w:t>
      </w:r>
      <w:r w:rsidR="00FD52DE" w:rsidRPr="009E5255">
        <w:rPr>
          <w:lang w:eastAsia="en-GB"/>
        </w:rPr>
        <w:t xml:space="preserve"> </w:t>
      </w:r>
      <w:r w:rsidR="00FE0320" w:rsidRPr="009E5255">
        <w:rPr>
          <w:lang w:eastAsia="en-GB"/>
        </w:rPr>
        <w:t>Improved efficiency allowed a two-fold increase in timely availability of fully authori</w:t>
      </w:r>
      <w:r w:rsidR="00FD52DE" w:rsidRPr="009E5255">
        <w:rPr>
          <w:lang w:eastAsia="en-GB"/>
        </w:rPr>
        <w:t>s</w:t>
      </w:r>
      <w:r w:rsidR="00FE0320" w:rsidRPr="009E5255">
        <w:rPr>
          <w:lang w:eastAsia="en-GB"/>
        </w:rPr>
        <w:t xml:space="preserve">ed </w:t>
      </w:r>
      <w:r w:rsidR="00FD52DE" w:rsidRPr="009E5255">
        <w:rPr>
          <w:lang w:eastAsia="en-GB"/>
        </w:rPr>
        <w:t>cancer medicines</w:t>
      </w:r>
      <w:r w:rsidRPr="009E5255">
        <w:rPr>
          <w:lang w:eastAsia="en-GB"/>
        </w:rPr>
        <w:t>,</w:t>
      </w:r>
      <w:r w:rsidR="00FE0320" w:rsidRPr="009E5255">
        <w:rPr>
          <w:lang w:eastAsia="en-GB"/>
        </w:rPr>
        <w:t xml:space="preserve"> and a 22% reduction in wastage associated with expired drug and pharmac</w:t>
      </w:r>
      <w:r w:rsidR="00FD52DE" w:rsidRPr="009E5255">
        <w:rPr>
          <w:lang w:eastAsia="en-GB"/>
        </w:rPr>
        <w:t xml:space="preserve">ist work to repurpose </w:t>
      </w:r>
      <w:r w:rsidRPr="009E5255">
        <w:rPr>
          <w:lang w:eastAsia="en-GB"/>
        </w:rPr>
        <w:t xml:space="preserve">compounded </w:t>
      </w:r>
      <w:r w:rsidR="00FD52DE" w:rsidRPr="009E5255">
        <w:rPr>
          <w:lang w:eastAsia="en-GB"/>
        </w:rPr>
        <w:t xml:space="preserve">cancer medicines </w:t>
      </w:r>
      <w:r w:rsidR="00B63601" w:rsidRPr="009E5255">
        <w:rPr>
          <w:lang w:eastAsia="en-GB"/>
        </w:rPr>
        <w:fldChar w:fldCharType="begin">
          <w:fldData xml:space="preserve">PEVuZE5vdGU+PENpdGU+PEF1dGhvcj5MaW5nYXJhdG5hbTwvQXV0aG9yPjxZZWFyPjIwMTM8L1ll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</w:fldData>
        </w:fldChar>
      </w:r>
      <w:r w:rsidR="002E5E5A" w:rsidRPr="009E5255">
        <w:rPr>
          <w:lang w:eastAsia="en-GB"/>
        </w:rPr>
        <w:instrText xml:space="preserve"> ADDIN EN.CITE </w:instrText>
      </w:r>
      <w:r w:rsidR="002E5E5A" w:rsidRPr="009E5255">
        <w:rPr>
          <w:lang w:eastAsia="en-GB"/>
        </w:rPr>
        <w:fldChar w:fldCharType="begin">
          <w:fldData xml:space="preserve">PEVuZE5vdGU+PENpdGU+PEF1dGhvcj5MaW5nYXJhdG5hbTwvQXV0aG9yPjxZZWFyPjIwMTM8L1ll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</w:fldData>
        </w:fldChar>
      </w:r>
      <w:r w:rsidR="002E5E5A" w:rsidRPr="009E5255">
        <w:rPr>
          <w:lang w:eastAsia="en-GB"/>
        </w:rPr>
        <w:instrText xml:space="preserve"> ADDIN EN.CITE.DATA </w:instrText>
      </w:r>
      <w:r w:rsidR="002E5E5A" w:rsidRPr="009E5255">
        <w:rPr>
          <w:lang w:eastAsia="en-GB"/>
        </w:rPr>
      </w:r>
      <w:r w:rsidR="002E5E5A" w:rsidRPr="009E5255">
        <w:rPr>
          <w:lang w:eastAsia="en-GB"/>
        </w:rPr>
        <w:fldChar w:fldCharType="end"/>
      </w:r>
      <w:r w:rsidR="00B63601" w:rsidRPr="009E5255">
        <w:rPr>
          <w:lang w:eastAsia="en-GB"/>
        </w:rPr>
      </w:r>
      <w:r w:rsidR="00B63601" w:rsidRPr="009E5255">
        <w:rPr>
          <w:lang w:eastAsia="en-GB"/>
        </w:rPr>
        <w:fldChar w:fldCharType="separate"/>
      </w:r>
      <w:r w:rsidR="002E5E5A" w:rsidRPr="009E5255">
        <w:rPr>
          <w:noProof/>
          <w:lang w:eastAsia="en-GB"/>
        </w:rPr>
        <w:t>[63]</w:t>
      </w:r>
      <w:r w:rsidR="00B63601" w:rsidRPr="009E5255">
        <w:rPr>
          <w:lang w:eastAsia="en-GB"/>
        </w:rPr>
        <w:fldChar w:fldCharType="end"/>
      </w:r>
      <w:r w:rsidR="00FE0320" w:rsidRPr="009E5255">
        <w:rPr>
          <w:lang w:eastAsia="en-GB"/>
        </w:rPr>
        <w:t>.</w:t>
      </w:r>
    </w:p>
    <w:p w14:paraId="0BE7AD9E" w14:textId="273D57D6" w:rsidR="00124D58" w:rsidRPr="009E5255" w:rsidRDefault="009A2289" w:rsidP="005A2B78">
      <w:pPr>
        <w:pStyle w:val="Heading3"/>
      </w:pPr>
      <w:bookmarkStart w:id="342" w:name="_Toc144886265"/>
      <w:r w:rsidRPr="009E5255">
        <w:t>Policy reform</w:t>
      </w:r>
      <w:bookmarkEnd w:id="342"/>
    </w:p>
    <w:p w14:paraId="167FCF91" w14:textId="34591EDF" w:rsidR="00164EA1" w:rsidRPr="009E5255" w:rsidRDefault="00C5212E" w:rsidP="00164EA1">
      <w:pPr>
        <w:rPr>
          <w:i/>
          <w:iCs/>
          <w:lang w:eastAsia="en-GB"/>
        </w:rPr>
      </w:pPr>
      <w:r w:rsidRPr="009E5255">
        <w:rPr>
          <w:i/>
          <w:iCs/>
          <w:lang w:eastAsia="en-GB"/>
        </w:rPr>
        <w:t xml:space="preserve">Four publications </w:t>
      </w:r>
      <w:r w:rsidR="00700391" w:rsidRPr="009E5255">
        <w:rPr>
          <w:i/>
          <w:iCs/>
          <w:lang w:eastAsia="en-GB"/>
        </w:rPr>
        <w:t xml:space="preserve">(two international, two Australian) </w:t>
      </w:r>
      <w:r w:rsidR="00B82843" w:rsidRPr="009E5255">
        <w:rPr>
          <w:i/>
          <w:iCs/>
          <w:lang w:eastAsia="en-GB"/>
        </w:rPr>
        <w:t>related to</w:t>
      </w:r>
      <w:r w:rsidR="000E3104" w:rsidRPr="009E5255">
        <w:rPr>
          <w:i/>
          <w:iCs/>
          <w:lang w:eastAsia="en-GB"/>
        </w:rPr>
        <w:t xml:space="preserve"> cancer medicine</w:t>
      </w:r>
      <w:r w:rsidR="00B82843" w:rsidRPr="009E5255">
        <w:rPr>
          <w:i/>
          <w:iCs/>
          <w:lang w:eastAsia="en-GB"/>
        </w:rPr>
        <w:t xml:space="preserve"> funding policy</w:t>
      </w:r>
      <w:r w:rsidR="000E3104" w:rsidRPr="009E5255">
        <w:rPr>
          <w:i/>
          <w:iCs/>
          <w:lang w:eastAsia="en-GB"/>
        </w:rPr>
        <w:t>.  The information in these reports varies from presenting case study evidence on the impact of different payment mechani</w:t>
      </w:r>
      <w:r w:rsidR="00B82843" w:rsidRPr="009E5255">
        <w:rPr>
          <w:i/>
          <w:iCs/>
          <w:lang w:eastAsia="en-GB"/>
        </w:rPr>
        <w:t>s</w:t>
      </w:r>
      <w:r w:rsidR="000E3104" w:rsidRPr="009E5255">
        <w:rPr>
          <w:i/>
          <w:iCs/>
          <w:lang w:eastAsia="en-GB"/>
        </w:rPr>
        <w:t>ms</w:t>
      </w:r>
      <w:r w:rsidR="00833A4E" w:rsidRPr="009E5255">
        <w:rPr>
          <w:i/>
          <w:iCs/>
          <w:lang w:eastAsia="en-GB"/>
        </w:rPr>
        <w:t>,</w:t>
      </w:r>
      <w:r w:rsidR="000E3104" w:rsidRPr="009E5255">
        <w:rPr>
          <w:i/>
          <w:iCs/>
          <w:lang w:eastAsia="en-GB"/>
        </w:rPr>
        <w:t xml:space="preserve"> to </w:t>
      </w:r>
      <w:r w:rsidR="00833A4E" w:rsidRPr="009E5255">
        <w:rPr>
          <w:i/>
          <w:iCs/>
          <w:lang w:eastAsia="en-GB"/>
        </w:rPr>
        <w:t xml:space="preserve">more </w:t>
      </w:r>
      <w:r w:rsidR="000E3104" w:rsidRPr="009E5255">
        <w:rPr>
          <w:i/>
          <w:iCs/>
          <w:lang w:eastAsia="en-GB"/>
        </w:rPr>
        <w:t>general reviews of policy as it affects cancer medicine pricing and funding</w:t>
      </w:r>
      <w:r w:rsidR="00E43BEB" w:rsidRPr="009E5255">
        <w:rPr>
          <w:i/>
          <w:iCs/>
          <w:lang w:eastAsia="en-GB"/>
        </w:rPr>
        <w:t>.</w:t>
      </w:r>
      <w:r w:rsidR="00776695" w:rsidRPr="009E5255">
        <w:rPr>
          <w:i/>
          <w:iCs/>
          <w:lang w:eastAsia="en-GB"/>
        </w:rPr>
        <w:t xml:space="preserve">  </w:t>
      </w:r>
      <w:r w:rsidR="00E43BEB" w:rsidRPr="009E5255">
        <w:rPr>
          <w:i/>
          <w:iCs/>
          <w:lang w:eastAsia="en-GB"/>
        </w:rPr>
        <w:t>Reports in the</w:t>
      </w:r>
      <w:r w:rsidR="00776695" w:rsidRPr="009E5255">
        <w:rPr>
          <w:i/>
          <w:iCs/>
          <w:lang w:eastAsia="en-GB"/>
        </w:rPr>
        <w:t xml:space="preserve"> Australia</w:t>
      </w:r>
      <w:r w:rsidR="00E43BEB" w:rsidRPr="009E5255">
        <w:rPr>
          <w:i/>
          <w:iCs/>
          <w:lang w:eastAsia="en-GB"/>
        </w:rPr>
        <w:t>n context</w:t>
      </w:r>
      <w:r w:rsidR="00776695" w:rsidRPr="009E5255">
        <w:rPr>
          <w:i/>
          <w:iCs/>
          <w:lang w:eastAsia="en-GB"/>
        </w:rPr>
        <w:t xml:space="preserve"> </w:t>
      </w:r>
      <w:r w:rsidR="00360E2D" w:rsidRPr="009E5255">
        <w:rPr>
          <w:i/>
          <w:iCs/>
          <w:lang w:eastAsia="en-GB"/>
        </w:rPr>
        <w:t xml:space="preserve">speak to </w:t>
      </w:r>
      <w:r w:rsidR="00E43BEB" w:rsidRPr="009E5255">
        <w:rPr>
          <w:i/>
          <w:iCs/>
          <w:lang w:eastAsia="en-GB"/>
        </w:rPr>
        <w:t>the</w:t>
      </w:r>
      <w:r w:rsidR="00360E2D" w:rsidRPr="009E5255">
        <w:rPr>
          <w:i/>
          <w:iCs/>
          <w:lang w:eastAsia="en-GB"/>
        </w:rPr>
        <w:t xml:space="preserve"> setting of price</w:t>
      </w:r>
      <w:r w:rsidR="00E43BEB" w:rsidRPr="009E5255">
        <w:rPr>
          <w:i/>
          <w:iCs/>
          <w:lang w:eastAsia="en-GB"/>
        </w:rPr>
        <w:t>s</w:t>
      </w:r>
      <w:r w:rsidR="00360E2D" w:rsidRPr="009E5255">
        <w:rPr>
          <w:i/>
          <w:iCs/>
          <w:lang w:eastAsia="en-GB"/>
        </w:rPr>
        <w:t xml:space="preserve"> for </w:t>
      </w:r>
      <w:r w:rsidR="00E43BEB" w:rsidRPr="009E5255">
        <w:rPr>
          <w:i/>
          <w:iCs/>
          <w:lang w:eastAsia="en-GB"/>
        </w:rPr>
        <w:t xml:space="preserve">the </w:t>
      </w:r>
      <w:r w:rsidR="00360E2D" w:rsidRPr="009E5255">
        <w:rPr>
          <w:i/>
          <w:iCs/>
          <w:lang w:eastAsia="en-GB"/>
        </w:rPr>
        <w:t>reimbursement</w:t>
      </w:r>
      <w:r w:rsidR="00776695" w:rsidRPr="009E5255">
        <w:rPr>
          <w:i/>
          <w:iCs/>
          <w:lang w:eastAsia="en-GB"/>
        </w:rPr>
        <w:t xml:space="preserve"> of</w:t>
      </w:r>
      <w:r w:rsidR="00360E2D" w:rsidRPr="009E5255">
        <w:rPr>
          <w:i/>
          <w:iCs/>
          <w:lang w:eastAsia="en-GB"/>
        </w:rPr>
        <w:t xml:space="preserve"> medicines, including cancer medicines, </w:t>
      </w:r>
      <w:r w:rsidR="00E43BEB" w:rsidRPr="009E5255">
        <w:rPr>
          <w:i/>
          <w:iCs/>
          <w:lang w:eastAsia="en-GB"/>
        </w:rPr>
        <w:t xml:space="preserve">though </w:t>
      </w:r>
      <w:r w:rsidR="00360E2D" w:rsidRPr="009E5255">
        <w:rPr>
          <w:i/>
          <w:iCs/>
          <w:lang w:eastAsia="en-GB"/>
        </w:rPr>
        <w:t xml:space="preserve">they </w:t>
      </w:r>
      <w:r w:rsidRPr="009E5255">
        <w:rPr>
          <w:i/>
          <w:iCs/>
          <w:lang w:eastAsia="en-GB"/>
        </w:rPr>
        <w:t xml:space="preserve">generally </w:t>
      </w:r>
      <w:r w:rsidR="00360E2D" w:rsidRPr="009E5255">
        <w:rPr>
          <w:i/>
          <w:iCs/>
          <w:lang w:eastAsia="en-GB"/>
        </w:rPr>
        <w:t xml:space="preserve">do not address policy </w:t>
      </w:r>
      <w:r w:rsidR="00E43BEB" w:rsidRPr="009E5255">
        <w:rPr>
          <w:i/>
          <w:iCs/>
          <w:lang w:eastAsia="en-GB"/>
        </w:rPr>
        <w:t>for</w:t>
      </w:r>
      <w:r w:rsidR="00776695" w:rsidRPr="009E5255">
        <w:rPr>
          <w:i/>
          <w:iCs/>
          <w:lang w:eastAsia="en-GB"/>
        </w:rPr>
        <w:t xml:space="preserve"> the ongoing funding of those medicines </w:t>
      </w:r>
      <w:r w:rsidR="00360E2D" w:rsidRPr="009E5255">
        <w:rPr>
          <w:i/>
          <w:iCs/>
          <w:lang w:eastAsia="en-GB"/>
        </w:rPr>
        <w:t>(</w:t>
      </w:r>
      <w:r w:rsidR="00E43BEB" w:rsidRPr="009E5255">
        <w:rPr>
          <w:i/>
          <w:iCs/>
          <w:lang w:eastAsia="en-GB"/>
        </w:rPr>
        <w:t>i.e.</w:t>
      </w:r>
      <w:r w:rsidR="00360E2D" w:rsidRPr="009E5255">
        <w:rPr>
          <w:i/>
          <w:iCs/>
          <w:lang w:eastAsia="en-GB"/>
        </w:rPr>
        <w:t>, based on the most efficient combination of vials).</w:t>
      </w:r>
      <w:r w:rsidR="00360E2D" w:rsidRPr="009E5255">
        <w:rPr>
          <w:lang w:eastAsia="en-GB"/>
        </w:rPr>
        <w:t xml:space="preserve">  </w:t>
      </w:r>
      <w:r w:rsidR="00E43BEB" w:rsidRPr="009E5255">
        <w:rPr>
          <w:i/>
          <w:iCs/>
          <w:lang w:eastAsia="en-GB"/>
        </w:rPr>
        <w:t>A</w:t>
      </w:r>
      <w:r w:rsidR="00B12376" w:rsidRPr="009E5255">
        <w:rPr>
          <w:i/>
          <w:iCs/>
          <w:lang w:eastAsia="en-GB"/>
        </w:rPr>
        <w:t xml:space="preserve"> report </w:t>
      </w:r>
      <w:r w:rsidR="00E43BEB" w:rsidRPr="009E5255">
        <w:rPr>
          <w:i/>
          <w:iCs/>
          <w:lang w:eastAsia="en-GB"/>
        </w:rPr>
        <w:t xml:space="preserve">included from the </w:t>
      </w:r>
      <w:r w:rsidR="00675BAE" w:rsidRPr="009E5255">
        <w:rPr>
          <w:i/>
          <w:iCs/>
          <w:lang w:eastAsia="en-GB"/>
        </w:rPr>
        <w:t>World Health Organisation (</w:t>
      </w:r>
      <w:r w:rsidR="00E43BEB" w:rsidRPr="009E5255">
        <w:rPr>
          <w:i/>
          <w:iCs/>
          <w:lang w:eastAsia="en-GB"/>
        </w:rPr>
        <w:t>WHO</w:t>
      </w:r>
      <w:r w:rsidR="00675BAE" w:rsidRPr="009E5255">
        <w:rPr>
          <w:i/>
          <w:iCs/>
          <w:lang w:eastAsia="en-GB"/>
        </w:rPr>
        <w:t>)</w:t>
      </w:r>
      <w:r w:rsidR="00E43BEB" w:rsidRPr="009E5255">
        <w:rPr>
          <w:i/>
          <w:iCs/>
          <w:lang w:eastAsia="en-GB"/>
        </w:rPr>
        <w:t>, however,</w:t>
      </w:r>
      <w:r w:rsidRPr="009E5255">
        <w:rPr>
          <w:i/>
          <w:iCs/>
          <w:lang w:eastAsia="en-GB"/>
        </w:rPr>
        <w:t xml:space="preserve"> identifies the EFC as an Australian Government policy aimed directly at improving system efficiency.</w:t>
      </w:r>
      <w:r w:rsidR="00E43BEB" w:rsidRPr="009E5255">
        <w:rPr>
          <w:i/>
          <w:iCs/>
          <w:lang w:eastAsia="en-GB"/>
        </w:rPr>
        <w:t xml:space="preserve"> </w:t>
      </w:r>
      <w:r w:rsidR="00B12376" w:rsidRPr="009E5255">
        <w:rPr>
          <w:i/>
          <w:iCs/>
          <w:lang w:eastAsia="en-GB"/>
        </w:rPr>
        <w:t xml:space="preserve"> </w:t>
      </w:r>
      <w:r w:rsidR="00E43BEB" w:rsidRPr="009E5255">
        <w:rPr>
          <w:i/>
          <w:iCs/>
          <w:lang w:eastAsia="en-GB"/>
        </w:rPr>
        <w:t xml:space="preserve">Importantly, the Review of Funding Arrangements for Chemotherapy Services (2013) and Review of Pharmacy Remuneration and Regulation (2017) are not summarised in this section, as findings of these reports are presented throughout the </w:t>
      </w:r>
      <w:r w:rsidR="006072BE" w:rsidRPr="009E5255">
        <w:rPr>
          <w:i/>
          <w:iCs/>
          <w:lang w:eastAsia="en-GB"/>
        </w:rPr>
        <w:t>Final</w:t>
      </w:r>
      <w:r w:rsidR="00E43BEB" w:rsidRPr="009E5255">
        <w:rPr>
          <w:i/>
          <w:iCs/>
          <w:lang w:eastAsia="en-GB"/>
        </w:rPr>
        <w:t xml:space="preserve"> Report (with key findings and recommendations highlighted in </w:t>
      </w:r>
      <w:r w:rsidR="00E43BEB" w:rsidRPr="009E5255">
        <w:rPr>
          <w:i/>
          <w:iCs/>
          <w:lang w:eastAsia="en-GB"/>
        </w:rPr>
        <w:fldChar w:fldCharType="begin"/>
      </w:r>
      <w:r w:rsidR="00E43BEB" w:rsidRPr="009E5255">
        <w:rPr>
          <w:i/>
          <w:iCs/>
          <w:lang w:eastAsia="en-GB"/>
        </w:rPr>
        <w:instrText xml:space="preserve"> REF _Ref93399637 \h </w:instrText>
      </w:r>
      <w:r w:rsidR="00E43BEB" w:rsidRPr="009E5255">
        <w:rPr>
          <w:i/>
          <w:iCs/>
          <w:lang w:eastAsia="en-GB"/>
        </w:rPr>
      </w:r>
      <w:r w:rsidR="00E43BEB" w:rsidRPr="009E5255">
        <w:rPr>
          <w:i/>
          <w:iCs/>
          <w:lang w:eastAsia="en-GB"/>
        </w:rPr>
        <w:fldChar w:fldCharType="separate"/>
      </w:r>
      <w:r w:rsidR="000C766B" w:rsidRPr="009E5255">
        <w:t xml:space="preserve">Appendix </w:t>
      </w:r>
      <w:r w:rsidR="000C766B">
        <w:rPr>
          <w:noProof/>
        </w:rPr>
        <w:t>14</w:t>
      </w:r>
      <w:r w:rsidR="00E43BEB" w:rsidRPr="009E5255">
        <w:rPr>
          <w:i/>
          <w:iCs/>
          <w:lang w:eastAsia="en-GB"/>
        </w:rPr>
        <w:fldChar w:fldCharType="end"/>
      </w:r>
      <w:r w:rsidR="00E43BEB" w:rsidRPr="009E5255">
        <w:rPr>
          <w:i/>
          <w:iCs/>
          <w:lang w:eastAsia="en-GB"/>
        </w:rPr>
        <w:t>).</w:t>
      </w:r>
    </w:p>
    <w:p w14:paraId="7A8ADC60" w14:textId="4BF0E69D" w:rsidR="008127F8" w:rsidRPr="009E5255" w:rsidRDefault="00F15310" w:rsidP="009A2289">
      <w:pPr>
        <w:rPr>
          <w:lang w:eastAsia="en-GB"/>
        </w:rPr>
      </w:pPr>
      <w:r w:rsidRPr="009E5255">
        <w:rPr>
          <w:lang w:eastAsia="en-GB"/>
        </w:rPr>
        <w:t xml:space="preserve">International </w:t>
      </w:r>
      <w:r w:rsidR="00FD36B4" w:rsidRPr="009E5255">
        <w:rPr>
          <w:lang w:eastAsia="en-GB"/>
        </w:rPr>
        <w:t>p</w:t>
      </w:r>
      <w:r w:rsidRPr="009E5255">
        <w:rPr>
          <w:lang w:eastAsia="en-GB"/>
        </w:rPr>
        <w:t xml:space="preserve">ublications: </w:t>
      </w:r>
      <w:r w:rsidR="00360E2D" w:rsidRPr="009E5255">
        <w:rPr>
          <w:lang w:eastAsia="en-GB"/>
        </w:rPr>
        <w:t>The WHO</w:t>
      </w:r>
      <w:r w:rsidR="002E6734" w:rsidRPr="009E5255">
        <w:rPr>
          <w:lang w:eastAsia="en-GB"/>
        </w:rPr>
        <w:t>’s</w:t>
      </w:r>
      <w:r w:rsidR="00360E2D" w:rsidRPr="009E5255">
        <w:rPr>
          <w:lang w:eastAsia="en-GB"/>
        </w:rPr>
        <w:t xml:space="preserve"> </w:t>
      </w:r>
      <w:r w:rsidR="00264ACB" w:rsidRPr="009E5255">
        <w:rPr>
          <w:lang w:eastAsia="en-GB"/>
        </w:rPr>
        <w:t>Technical Report</w:t>
      </w:r>
      <w:r w:rsidR="00B104E1" w:rsidRPr="009E5255">
        <w:rPr>
          <w:lang w:eastAsia="en-GB"/>
        </w:rPr>
        <w:t xml:space="preserve"> on Pricing of Cancer Medicines and </w:t>
      </w:r>
      <w:r w:rsidR="00264ACB" w:rsidRPr="009E5255">
        <w:rPr>
          <w:lang w:eastAsia="en-GB"/>
        </w:rPr>
        <w:t>i</w:t>
      </w:r>
      <w:r w:rsidR="00B104E1" w:rsidRPr="009E5255">
        <w:rPr>
          <w:lang w:eastAsia="en-GB"/>
        </w:rPr>
        <w:t xml:space="preserve">ts Impacts provides a </w:t>
      </w:r>
      <w:r w:rsidR="002E6734" w:rsidRPr="009E5255">
        <w:rPr>
          <w:lang w:eastAsia="en-GB"/>
        </w:rPr>
        <w:t xml:space="preserve">global </w:t>
      </w:r>
      <w:r w:rsidR="00B104E1" w:rsidRPr="009E5255">
        <w:rPr>
          <w:lang w:eastAsia="en-GB"/>
        </w:rPr>
        <w:t xml:space="preserve">comparison </w:t>
      </w:r>
      <w:r w:rsidR="002E6734" w:rsidRPr="009E5255">
        <w:rPr>
          <w:lang w:eastAsia="en-GB"/>
        </w:rPr>
        <w:t>of</w:t>
      </w:r>
      <w:r w:rsidR="00B104E1" w:rsidRPr="009E5255">
        <w:rPr>
          <w:lang w:eastAsia="en-GB"/>
        </w:rPr>
        <w:t xml:space="preserve"> policies affect</w:t>
      </w:r>
      <w:r w:rsidR="002E6734" w:rsidRPr="009E5255">
        <w:rPr>
          <w:lang w:eastAsia="en-GB"/>
        </w:rPr>
        <w:t>ing</w:t>
      </w:r>
      <w:r w:rsidR="00B104E1" w:rsidRPr="009E5255">
        <w:rPr>
          <w:lang w:eastAsia="en-GB"/>
        </w:rPr>
        <w:t xml:space="preserve"> the initial price setting of cancer medicines</w:t>
      </w:r>
      <w:r w:rsidR="002E6734" w:rsidRPr="009E5255">
        <w:rPr>
          <w:lang w:eastAsia="en-GB"/>
        </w:rPr>
        <w:t>,</w:t>
      </w:r>
      <w:r w:rsidR="00B104E1" w:rsidRPr="009E5255">
        <w:rPr>
          <w:lang w:eastAsia="en-GB"/>
        </w:rPr>
        <w:t xml:space="preserve"> and subsequent efforts to manage </w:t>
      </w:r>
      <w:r w:rsidR="002E6734" w:rsidRPr="009E5255">
        <w:rPr>
          <w:lang w:eastAsia="en-GB"/>
        </w:rPr>
        <w:t xml:space="preserve">cancer care expenditure in national settings </w:t>
      </w:r>
      <w:r w:rsidR="00E042ED" w:rsidRPr="009E5255">
        <w:rPr>
          <w:lang w:eastAsia="en-GB"/>
        </w:rPr>
        <w:fldChar w:fldCharType="begin"/>
      </w:r>
      <w:r w:rsidR="002E5E5A" w:rsidRPr="009E5255">
        <w:rPr>
          <w:lang w:eastAsia="en-GB"/>
        </w:rPr>
        <w:instrText xml:space="preserve"> ADDIN EN.CITE &lt;EndNote&gt;&lt;Cite&gt;&lt;Author&gt;World Health Organization&lt;/Author&gt;&lt;Year&gt;2018&lt;/Year&gt;&lt;RecNum&gt;10579&lt;/RecNum&gt;&lt;DisplayText&gt;[66]&lt;/DisplayText&gt;&lt;record&gt;&lt;rec-number&gt;10579&lt;/rec-number&gt;&lt;foreign-keys&gt;&lt;key app="EN" db-id="etpte9adcdfve1eerz5pws2fvps522ds5svf" timestamp="1652740079" guid="036ba2d1-d714-4447-8877-711246793d4d"&gt;10579&lt;/key&gt;&lt;/foreign-keys&gt;&lt;ref-type name="Report"&gt;27&lt;/ref-type&gt;&lt;contributors&gt;&lt;authors&gt;&lt;author&gt;World Health Organization,&lt;/author&gt;&lt;/authors&gt;&lt;tertiary-authors&gt;&lt;author&gt;World Health Organization,&lt;/author&gt;&lt;/tertiary-authors&gt;&lt;/contributors&gt;&lt;titles&gt;&lt;title&gt;Technical report: pricing of cancer medicines and its impacts: a comprehensive technical report for the World Health Assembly Resolution 70.12: operative paragraph 2.9 on pricing approaches and their impacts on availability and affordability of medicines for the prevention and treatment of cancer.&lt;/title&gt;&lt;/titles&gt;&lt;dates&gt;&lt;year&gt;2018&lt;/year&gt;&lt;/dates&gt;&lt;pub-location&gt;Geneva&lt;/pub-location&gt;&lt;urls&gt;&lt;/urls&gt;&lt;/record&gt;&lt;/Cite&gt;&lt;/EndNote&gt;</w:instrText>
      </w:r>
      <w:r w:rsidR="00E042ED" w:rsidRPr="009E5255">
        <w:rPr>
          <w:lang w:eastAsia="en-GB"/>
        </w:rPr>
        <w:fldChar w:fldCharType="separate"/>
      </w:r>
      <w:r w:rsidR="002E5E5A" w:rsidRPr="009E5255">
        <w:rPr>
          <w:noProof/>
          <w:lang w:eastAsia="en-GB"/>
        </w:rPr>
        <w:t>[66]</w:t>
      </w:r>
      <w:r w:rsidR="00E042ED" w:rsidRPr="009E5255">
        <w:rPr>
          <w:lang w:eastAsia="en-GB"/>
        </w:rPr>
        <w:fldChar w:fldCharType="end"/>
      </w:r>
      <w:r w:rsidR="00B104E1" w:rsidRPr="009E5255">
        <w:rPr>
          <w:lang w:eastAsia="en-GB"/>
        </w:rPr>
        <w:t xml:space="preserve">.  The report highlights that initial price setting by the manufacturers of cancer medicines is opaque </w:t>
      </w:r>
      <w:r w:rsidR="00314925" w:rsidRPr="009E5255">
        <w:rPr>
          <w:lang w:eastAsia="en-GB"/>
        </w:rPr>
        <w:t>“with a focus on extracting the maximum amount that a buyer is willing to pay for a medicin</w:t>
      </w:r>
      <w:r w:rsidR="00C5212E" w:rsidRPr="009E5255">
        <w:rPr>
          <w:lang w:eastAsia="en-GB"/>
        </w:rPr>
        <w:t>e</w:t>
      </w:r>
      <w:r w:rsidR="00314925" w:rsidRPr="009E5255">
        <w:rPr>
          <w:lang w:eastAsia="en-GB"/>
        </w:rPr>
        <w:t>” (p</w:t>
      </w:r>
      <w:r w:rsidR="002E6734" w:rsidRPr="009E5255">
        <w:rPr>
          <w:lang w:eastAsia="en-GB"/>
        </w:rPr>
        <w:t>.</w:t>
      </w:r>
      <w:r w:rsidR="00314925" w:rsidRPr="009E5255">
        <w:rPr>
          <w:lang w:eastAsia="en-GB"/>
        </w:rPr>
        <w:t xml:space="preserve"> ix).  </w:t>
      </w:r>
      <w:r w:rsidR="00E042ED" w:rsidRPr="009E5255">
        <w:rPr>
          <w:lang w:eastAsia="en-GB"/>
        </w:rPr>
        <w:t>While many</w:t>
      </w:r>
      <w:r w:rsidR="00B104E1" w:rsidRPr="009E5255">
        <w:rPr>
          <w:lang w:eastAsia="en-GB"/>
        </w:rPr>
        <w:t xml:space="preserve"> national governments</w:t>
      </w:r>
      <w:r w:rsidR="002E6734" w:rsidRPr="009E5255">
        <w:rPr>
          <w:lang w:eastAsia="en-GB"/>
        </w:rPr>
        <w:t xml:space="preserve"> (</w:t>
      </w:r>
      <w:r w:rsidR="00B104E1" w:rsidRPr="009E5255">
        <w:rPr>
          <w:lang w:eastAsia="en-GB"/>
        </w:rPr>
        <w:t xml:space="preserve">including the Australian Government via </w:t>
      </w:r>
      <w:r w:rsidR="002E6734" w:rsidRPr="009E5255">
        <w:rPr>
          <w:lang w:eastAsia="en-GB"/>
        </w:rPr>
        <w:t>the</w:t>
      </w:r>
      <w:r w:rsidR="00B104E1" w:rsidRPr="009E5255">
        <w:rPr>
          <w:lang w:eastAsia="en-GB"/>
        </w:rPr>
        <w:t xml:space="preserve"> PBAC</w:t>
      </w:r>
      <w:r w:rsidR="002E6734" w:rsidRPr="009E5255">
        <w:rPr>
          <w:lang w:eastAsia="en-GB"/>
        </w:rPr>
        <w:t>)</w:t>
      </w:r>
      <w:r w:rsidR="00B104E1" w:rsidRPr="009E5255">
        <w:rPr>
          <w:lang w:eastAsia="en-GB"/>
        </w:rPr>
        <w:t xml:space="preserve"> have </w:t>
      </w:r>
      <w:r w:rsidR="00314925" w:rsidRPr="009E5255">
        <w:rPr>
          <w:lang w:eastAsia="en-GB"/>
        </w:rPr>
        <w:t>implemented</w:t>
      </w:r>
      <w:r w:rsidR="00B104E1" w:rsidRPr="009E5255">
        <w:rPr>
          <w:lang w:eastAsia="en-GB"/>
        </w:rPr>
        <w:t xml:space="preserve"> </w:t>
      </w:r>
      <w:r w:rsidR="008127F8" w:rsidRPr="009E5255">
        <w:rPr>
          <w:lang w:eastAsia="en-GB"/>
        </w:rPr>
        <w:t xml:space="preserve">policies </w:t>
      </w:r>
      <w:r w:rsidR="002E6734" w:rsidRPr="009E5255">
        <w:rPr>
          <w:lang w:eastAsia="en-GB"/>
        </w:rPr>
        <w:t>to</w:t>
      </w:r>
      <w:r w:rsidR="008127F8" w:rsidRPr="009E5255">
        <w:rPr>
          <w:lang w:eastAsia="en-GB"/>
        </w:rPr>
        <w:t xml:space="preserve"> maximis</w:t>
      </w:r>
      <w:r w:rsidR="002E6734" w:rsidRPr="009E5255">
        <w:rPr>
          <w:lang w:eastAsia="en-GB"/>
        </w:rPr>
        <w:t>e</w:t>
      </w:r>
      <w:r w:rsidR="008127F8" w:rsidRPr="009E5255">
        <w:rPr>
          <w:lang w:eastAsia="en-GB"/>
        </w:rPr>
        <w:t xml:space="preserve"> system efficiency (including</w:t>
      </w:r>
      <w:r w:rsidR="002E6734" w:rsidRPr="009E5255">
        <w:rPr>
          <w:lang w:eastAsia="en-GB"/>
        </w:rPr>
        <w:t>,</w:t>
      </w:r>
      <w:r w:rsidR="008127F8" w:rsidRPr="009E5255">
        <w:rPr>
          <w:lang w:eastAsia="en-GB"/>
        </w:rPr>
        <w:t xml:space="preserve"> as they apply to Australia, a </w:t>
      </w:r>
      <w:r w:rsidR="00B104E1" w:rsidRPr="009E5255">
        <w:rPr>
          <w:lang w:eastAsia="en-GB"/>
        </w:rPr>
        <w:t>value</w:t>
      </w:r>
      <w:r w:rsidR="002E6734" w:rsidRPr="009E5255">
        <w:rPr>
          <w:lang w:eastAsia="en-GB"/>
        </w:rPr>
        <w:t>-</w:t>
      </w:r>
      <w:r w:rsidR="00B104E1" w:rsidRPr="009E5255">
        <w:rPr>
          <w:lang w:eastAsia="en-GB"/>
        </w:rPr>
        <w:t>based approach</w:t>
      </w:r>
      <w:r w:rsidR="008127F8" w:rsidRPr="009E5255">
        <w:rPr>
          <w:lang w:eastAsia="en-GB"/>
        </w:rPr>
        <w:t xml:space="preserve"> </w:t>
      </w:r>
      <w:r w:rsidR="00B104E1" w:rsidRPr="009E5255">
        <w:rPr>
          <w:lang w:eastAsia="en-GB"/>
        </w:rPr>
        <w:t xml:space="preserve">to reimbursed prices, </w:t>
      </w:r>
      <w:r w:rsidR="008127F8" w:rsidRPr="009E5255">
        <w:rPr>
          <w:lang w:eastAsia="en-GB"/>
        </w:rPr>
        <w:t>managed entry schemes and risk-sharing arrangements, authority restrictions on reimbursed products, and the EFC program)</w:t>
      </w:r>
      <w:r w:rsidR="002E6734" w:rsidRPr="009E5255">
        <w:rPr>
          <w:lang w:eastAsia="en-GB"/>
        </w:rPr>
        <w:t xml:space="preserve">, </w:t>
      </w:r>
      <w:r w:rsidR="008127F8" w:rsidRPr="009E5255">
        <w:rPr>
          <w:lang w:eastAsia="en-GB"/>
        </w:rPr>
        <w:t>prices for cancer medicines</w:t>
      </w:r>
      <w:r w:rsidR="00E042ED" w:rsidRPr="009E5255">
        <w:rPr>
          <w:lang w:eastAsia="en-GB"/>
        </w:rPr>
        <w:t>, the report observes,</w:t>
      </w:r>
      <w:r w:rsidR="008127F8" w:rsidRPr="009E5255">
        <w:rPr>
          <w:lang w:eastAsia="en-GB"/>
        </w:rPr>
        <w:t xml:space="preserve"> </w:t>
      </w:r>
      <w:r w:rsidR="00B104E1" w:rsidRPr="009E5255">
        <w:rPr>
          <w:lang w:eastAsia="en-GB"/>
        </w:rPr>
        <w:t xml:space="preserve">continue to </w:t>
      </w:r>
      <w:r w:rsidR="00E042ED" w:rsidRPr="009E5255">
        <w:rPr>
          <w:lang w:eastAsia="en-GB"/>
        </w:rPr>
        <w:t>rise</w:t>
      </w:r>
      <w:r w:rsidR="00B104E1" w:rsidRPr="009E5255">
        <w:rPr>
          <w:lang w:eastAsia="en-GB"/>
        </w:rPr>
        <w:t xml:space="preserve">.  </w:t>
      </w:r>
      <w:r w:rsidR="008127F8" w:rsidRPr="009E5255">
        <w:rPr>
          <w:lang w:eastAsia="en-GB"/>
        </w:rPr>
        <w:t xml:space="preserve">The authors highlight </w:t>
      </w:r>
      <w:r w:rsidR="00B82843" w:rsidRPr="009E5255">
        <w:rPr>
          <w:lang w:eastAsia="en-GB"/>
        </w:rPr>
        <w:t>several</w:t>
      </w:r>
      <w:r w:rsidR="008127F8" w:rsidRPr="009E5255">
        <w:rPr>
          <w:lang w:eastAsia="en-GB"/>
        </w:rPr>
        <w:t xml:space="preserve"> </w:t>
      </w:r>
      <w:r w:rsidR="00050290" w:rsidRPr="009E5255">
        <w:rPr>
          <w:lang w:eastAsia="en-GB"/>
        </w:rPr>
        <w:t>polic</w:t>
      </w:r>
      <w:r w:rsidR="002E6734" w:rsidRPr="009E5255">
        <w:rPr>
          <w:lang w:eastAsia="en-GB"/>
        </w:rPr>
        <w:t>ies</w:t>
      </w:r>
      <w:r w:rsidR="00050290" w:rsidRPr="009E5255">
        <w:rPr>
          <w:lang w:eastAsia="en-GB"/>
        </w:rPr>
        <w:t xml:space="preserve"> </w:t>
      </w:r>
      <w:r w:rsidR="00B82843" w:rsidRPr="009E5255">
        <w:rPr>
          <w:lang w:eastAsia="en-GB"/>
        </w:rPr>
        <w:t>that may</w:t>
      </w:r>
      <w:r w:rsidR="008127F8" w:rsidRPr="009E5255">
        <w:rPr>
          <w:lang w:eastAsia="en-GB"/>
        </w:rPr>
        <w:t xml:space="preserve"> enhanc</w:t>
      </w:r>
      <w:r w:rsidR="002E6734" w:rsidRPr="009E5255">
        <w:rPr>
          <w:lang w:eastAsia="en-GB"/>
        </w:rPr>
        <w:t>e</w:t>
      </w:r>
      <w:r w:rsidR="008127F8" w:rsidRPr="009E5255">
        <w:rPr>
          <w:lang w:eastAsia="en-GB"/>
        </w:rPr>
        <w:t xml:space="preserve"> system eff</w:t>
      </w:r>
      <w:r w:rsidR="00050290" w:rsidRPr="009E5255">
        <w:rPr>
          <w:lang w:eastAsia="en-GB"/>
        </w:rPr>
        <w:t>i</w:t>
      </w:r>
      <w:r w:rsidR="008127F8" w:rsidRPr="009E5255">
        <w:rPr>
          <w:lang w:eastAsia="en-GB"/>
        </w:rPr>
        <w:t xml:space="preserve">ciency, affordability, access to medicines and </w:t>
      </w:r>
      <w:r w:rsidR="009B1D46" w:rsidRPr="009E5255">
        <w:rPr>
          <w:lang w:eastAsia="en-GB"/>
        </w:rPr>
        <w:t xml:space="preserve">pricing </w:t>
      </w:r>
      <w:r w:rsidR="008127F8" w:rsidRPr="009E5255">
        <w:rPr>
          <w:lang w:eastAsia="en-GB"/>
        </w:rPr>
        <w:t>transparency, including:</w:t>
      </w:r>
    </w:p>
    <w:p w14:paraId="617AFD20" w14:textId="2E9FFDB7" w:rsidR="00050290" w:rsidRPr="009E5255" w:rsidRDefault="008127F8" w:rsidP="005A2B78">
      <w:pPr>
        <w:pStyle w:val="ListParagraph"/>
        <w:rPr>
          <w:lang w:val="en-AU" w:eastAsia="en-GB"/>
        </w:rPr>
      </w:pPr>
      <w:r w:rsidRPr="009E5255">
        <w:rPr>
          <w:lang w:val="en-AU" w:eastAsia="en-GB"/>
        </w:rPr>
        <w:t>Strength</w:t>
      </w:r>
      <w:r w:rsidR="00E00C49" w:rsidRPr="009E5255">
        <w:rPr>
          <w:lang w:val="en-AU" w:eastAsia="en-GB"/>
        </w:rPr>
        <w:t>ening</w:t>
      </w:r>
      <w:r w:rsidRPr="009E5255">
        <w:rPr>
          <w:lang w:val="en-AU" w:eastAsia="en-GB"/>
        </w:rPr>
        <w:t xml:space="preserve"> pricing policies</w:t>
      </w:r>
      <w:r w:rsidR="00E00C49" w:rsidRPr="009E5255">
        <w:rPr>
          <w:lang w:val="en-AU" w:eastAsia="en-GB"/>
        </w:rPr>
        <w:t xml:space="preserve">: </w:t>
      </w:r>
      <w:r w:rsidR="00050290" w:rsidRPr="009E5255">
        <w:rPr>
          <w:lang w:val="en-AU" w:eastAsia="en-GB"/>
        </w:rPr>
        <w:t xml:space="preserve">encompassing the structure, </w:t>
      </w:r>
      <w:r w:rsidR="00776695" w:rsidRPr="009E5255">
        <w:rPr>
          <w:lang w:val="en-AU" w:eastAsia="en-GB"/>
        </w:rPr>
        <w:t>implementation</w:t>
      </w:r>
      <w:r w:rsidR="00050290" w:rsidRPr="009E5255">
        <w:rPr>
          <w:lang w:val="en-AU" w:eastAsia="en-GB"/>
        </w:rPr>
        <w:t xml:space="preserve"> and enforcement of pricing policies as they apply to cancer medicines</w:t>
      </w:r>
      <w:r w:rsidR="00E00C49" w:rsidRPr="009E5255">
        <w:rPr>
          <w:lang w:val="en-AU" w:eastAsia="en-GB"/>
        </w:rPr>
        <w:t>.</w:t>
      </w:r>
    </w:p>
    <w:p w14:paraId="5AB31FFF" w14:textId="0005A24E" w:rsidR="00050290" w:rsidRPr="009E5255" w:rsidRDefault="00050290" w:rsidP="005A2B78">
      <w:pPr>
        <w:pStyle w:val="ListParagraph"/>
        <w:rPr>
          <w:lang w:val="en-AU" w:eastAsia="en-GB"/>
        </w:rPr>
      </w:pPr>
      <w:r w:rsidRPr="009E5255">
        <w:rPr>
          <w:lang w:val="en-AU" w:eastAsia="en-GB"/>
        </w:rPr>
        <w:t>Improv</w:t>
      </w:r>
      <w:r w:rsidR="00E00C49" w:rsidRPr="009E5255">
        <w:rPr>
          <w:lang w:val="en-AU" w:eastAsia="en-GB"/>
        </w:rPr>
        <w:t>ing</w:t>
      </w:r>
      <w:r w:rsidRPr="009E5255">
        <w:rPr>
          <w:lang w:val="en-AU" w:eastAsia="en-GB"/>
        </w:rPr>
        <w:t xml:space="preserve"> efficiency</w:t>
      </w:r>
      <w:r w:rsidR="00E00C49" w:rsidRPr="009E5255">
        <w:rPr>
          <w:lang w:val="en-AU" w:eastAsia="en-GB"/>
        </w:rPr>
        <w:t xml:space="preserve">: </w:t>
      </w:r>
      <w:r w:rsidRPr="009E5255">
        <w:rPr>
          <w:lang w:val="en-AU" w:eastAsia="en-GB"/>
        </w:rPr>
        <w:t>prioritis</w:t>
      </w:r>
      <w:r w:rsidR="00E00C49" w:rsidRPr="009E5255">
        <w:rPr>
          <w:lang w:val="en-AU" w:eastAsia="en-GB"/>
        </w:rPr>
        <w:t>ing</w:t>
      </w:r>
      <w:r w:rsidRPr="009E5255">
        <w:rPr>
          <w:lang w:val="en-AU" w:eastAsia="en-GB"/>
        </w:rPr>
        <w:t xml:space="preserve"> high</w:t>
      </w:r>
      <w:r w:rsidR="009B1D46" w:rsidRPr="009E5255">
        <w:rPr>
          <w:lang w:val="en-AU" w:eastAsia="en-GB"/>
        </w:rPr>
        <w:t>-</w:t>
      </w:r>
      <w:r w:rsidRPr="009E5255">
        <w:rPr>
          <w:lang w:val="en-AU" w:eastAsia="en-GB"/>
        </w:rPr>
        <w:t>value care</w:t>
      </w:r>
      <w:r w:rsidR="009B1D46" w:rsidRPr="009E5255">
        <w:rPr>
          <w:lang w:val="en-AU" w:eastAsia="en-GB"/>
        </w:rPr>
        <w:t xml:space="preserve"> and</w:t>
      </w:r>
      <w:r w:rsidRPr="009E5255">
        <w:rPr>
          <w:lang w:val="en-AU" w:eastAsia="en-GB"/>
        </w:rPr>
        <w:t xml:space="preserve"> managed</w:t>
      </w:r>
      <w:r w:rsidR="009B1D46" w:rsidRPr="009E5255">
        <w:rPr>
          <w:lang w:val="en-AU" w:eastAsia="en-GB"/>
        </w:rPr>
        <w:t>-</w:t>
      </w:r>
      <w:r w:rsidRPr="009E5255">
        <w:rPr>
          <w:lang w:val="en-AU" w:eastAsia="en-GB"/>
        </w:rPr>
        <w:t>entry schemes</w:t>
      </w:r>
      <w:r w:rsidR="00E00C49" w:rsidRPr="009E5255">
        <w:rPr>
          <w:lang w:val="en-AU" w:eastAsia="en-GB"/>
        </w:rPr>
        <w:t>;</w:t>
      </w:r>
      <w:r w:rsidRPr="009E5255">
        <w:rPr>
          <w:lang w:val="en-AU" w:eastAsia="en-GB"/>
        </w:rPr>
        <w:t xml:space="preserve"> </w:t>
      </w:r>
      <w:r w:rsidR="009B1D46" w:rsidRPr="009E5255">
        <w:rPr>
          <w:lang w:val="en-AU" w:eastAsia="en-GB"/>
        </w:rPr>
        <w:t>do not</w:t>
      </w:r>
      <w:r w:rsidRPr="009E5255">
        <w:rPr>
          <w:lang w:val="en-AU" w:eastAsia="en-GB"/>
        </w:rPr>
        <w:t xml:space="preserve"> separat</w:t>
      </w:r>
      <w:r w:rsidR="009B1D46" w:rsidRPr="009E5255">
        <w:rPr>
          <w:lang w:val="en-AU" w:eastAsia="en-GB"/>
        </w:rPr>
        <w:t>e</w:t>
      </w:r>
      <w:r w:rsidRPr="009E5255">
        <w:rPr>
          <w:lang w:val="en-AU" w:eastAsia="en-GB"/>
        </w:rPr>
        <w:t xml:space="preserve"> cancer funding from other health care funding</w:t>
      </w:r>
      <w:r w:rsidR="00E00C49" w:rsidRPr="009E5255">
        <w:rPr>
          <w:lang w:val="en-AU" w:eastAsia="en-GB"/>
        </w:rPr>
        <w:t>;</w:t>
      </w:r>
      <w:r w:rsidRPr="009E5255">
        <w:rPr>
          <w:lang w:val="en-AU" w:eastAsia="en-GB"/>
        </w:rPr>
        <w:t xml:space="preserve"> and consider all costs in</w:t>
      </w:r>
      <w:r w:rsidR="00B12376" w:rsidRPr="009E5255">
        <w:rPr>
          <w:lang w:val="en-AU" w:eastAsia="en-GB"/>
        </w:rPr>
        <w:t xml:space="preserve"> setting</w:t>
      </w:r>
      <w:r w:rsidRPr="009E5255">
        <w:rPr>
          <w:lang w:val="en-AU" w:eastAsia="en-GB"/>
        </w:rPr>
        <w:t xml:space="preserve"> pric</w:t>
      </w:r>
      <w:r w:rsidR="00B12376" w:rsidRPr="009E5255">
        <w:rPr>
          <w:lang w:val="en-AU" w:eastAsia="en-GB"/>
        </w:rPr>
        <w:t>es</w:t>
      </w:r>
      <w:r w:rsidR="00E00C49" w:rsidRPr="009E5255">
        <w:rPr>
          <w:lang w:val="en-AU" w:eastAsia="en-GB"/>
        </w:rPr>
        <w:t>.</w:t>
      </w:r>
    </w:p>
    <w:p w14:paraId="1F080DFF" w14:textId="225E5080" w:rsidR="00E11CE1" w:rsidRPr="009E5255" w:rsidRDefault="00050290" w:rsidP="005A2B78">
      <w:pPr>
        <w:pStyle w:val="ListParagraph"/>
        <w:rPr>
          <w:lang w:val="en-AU" w:eastAsia="en-GB"/>
        </w:rPr>
      </w:pPr>
      <w:r w:rsidRPr="009E5255">
        <w:rPr>
          <w:lang w:val="en-AU" w:eastAsia="en-GB"/>
        </w:rPr>
        <w:t>Improv</w:t>
      </w:r>
      <w:r w:rsidR="00E00C49" w:rsidRPr="009E5255">
        <w:rPr>
          <w:lang w:val="en-AU" w:eastAsia="en-GB"/>
        </w:rPr>
        <w:t>ing</w:t>
      </w:r>
      <w:r w:rsidRPr="009E5255">
        <w:rPr>
          <w:lang w:val="en-AU" w:eastAsia="en-GB"/>
        </w:rPr>
        <w:t xml:space="preserve"> transparency</w:t>
      </w:r>
      <w:r w:rsidR="00E00C49" w:rsidRPr="009E5255">
        <w:rPr>
          <w:lang w:val="en-AU" w:eastAsia="en-GB"/>
        </w:rPr>
        <w:t xml:space="preserve">: </w:t>
      </w:r>
      <w:r w:rsidRPr="009E5255">
        <w:rPr>
          <w:lang w:val="en-AU" w:eastAsia="en-GB"/>
        </w:rPr>
        <w:t>comprising the disclosure of net prices</w:t>
      </w:r>
      <w:r w:rsidR="00E00C49" w:rsidRPr="009E5255">
        <w:rPr>
          <w:lang w:val="en-AU" w:eastAsia="en-GB"/>
        </w:rPr>
        <w:t>;</w:t>
      </w:r>
      <w:r w:rsidR="00E11CE1" w:rsidRPr="009E5255">
        <w:rPr>
          <w:lang w:val="en-AU" w:eastAsia="en-GB"/>
        </w:rPr>
        <w:t xml:space="preserve"> price control</w:t>
      </w:r>
      <w:r w:rsidR="009B1D46" w:rsidRPr="009E5255">
        <w:rPr>
          <w:lang w:val="en-AU" w:eastAsia="en-GB"/>
        </w:rPr>
        <w:t>s</w:t>
      </w:r>
      <w:r w:rsidR="00E11CE1" w:rsidRPr="009E5255">
        <w:rPr>
          <w:lang w:val="en-AU" w:eastAsia="en-GB"/>
        </w:rPr>
        <w:t xml:space="preserve"> throughout the supply chain, knowledge of cost inputs (e.g.</w:t>
      </w:r>
      <w:r w:rsidR="009B1D46" w:rsidRPr="009E5255">
        <w:rPr>
          <w:lang w:val="en-AU" w:eastAsia="en-GB"/>
        </w:rPr>
        <w:t>,</w:t>
      </w:r>
      <w:r w:rsidR="00E11CE1" w:rsidRPr="009E5255">
        <w:rPr>
          <w:lang w:val="en-AU" w:eastAsia="en-GB"/>
        </w:rPr>
        <w:t xml:space="preserve"> R&amp;D), </w:t>
      </w:r>
      <w:r w:rsidR="009B1D46" w:rsidRPr="009E5255">
        <w:rPr>
          <w:lang w:val="en-AU" w:eastAsia="en-GB"/>
        </w:rPr>
        <w:t xml:space="preserve">and public </w:t>
      </w:r>
      <w:r w:rsidR="00E11CE1" w:rsidRPr="009E5255">
        <w:rPr>
          <w:lang w:val="en-AU" w:eastAsia="en-GB"/>
        </w:rPr>
        <w:t>disseminat</w:t>
      </w:r>
      <w:r w:rsidR="009B1D46" w:rsidRPr="009E5255">
        <w:rPr>
          <w:lang w:val="en-AU" w:eastAsia="en-GB"/>
        </w:rPr>
        <w:t>ion of</w:t>
      </w:r>
      <w:r w:rsidR="00E11CE1" w:rsidRPr="009E5255">
        <w:rPr>
          <w:lang w:val="en-AU" w:eastAsia="en-GB"/>
        </w:rPr>
        <w:t xml:space="preserve"> reimbursement decision outcomes</w:t>
      </w:r>
      <w:r w:rsidR="009B1D46" w:rsidRPr="009E5255">
        <w:rPr>
          <w:lang w:val="en-AU" w:eastAsia="en-GB"/>
        </w:rPr>
        <w:t>;</w:t>
      </w:r>
    </w:p>
    <w:p w14:paraId="1520CF8A" w14:textId="01427E1A" w:rsidR="00E11CE1" w:rsidRPr="009E5255" w:rsidRDefault="00E00C49" w:rsidP="005A2B78">
      <w:pPr>
        <w:pStyle w:val="ListParagraph"/>
        <w:rPr>
          <w:lang w:val="en-AU" w:eastAsia="en-GB"/>
        </w:rPr>
      </w:pPr>
      <w:r w:rsidRPr="009E5255">
        <w:rPr>
          <w:lang w:val="en-AU" w:eastAsia="en-GB"/>
        </w:rPr>
        <w:t>Promoting c</w:t>
      </w:r>
      <w:r w:rsidR="00E11CE1" w:rsidRPr="009E5255">
        <w:rPr>
          <w:lang w:val="en-AU" w:eastAsia="en-GB"/>
        </w:rPr>
        <w:t>ross-sector, cross-border collaboration</w:t>
      </w:r>
      <w:r w:rsidRPr="009E5255">
        <w:rPr>
          <w:lang w:val="en-AU" w:eastAsia="en-GB"/>
        </w:rPr>
        <w:t xml:space="preserve">: </w:t>
      </w:r>
      <w:r w:rsidR="00E11CE1" w:rsidRPr="009E5255">
        <w:rPr>
          <w:lang w:val="en-AU" w:eastAsia="en-GB"/>
        </w:rPr>
        <w:t>shar</w:t>
      </w:r>
      <w:r w:rsidR="009B1D46" w:rsidRPr="009E5255">
        <w:rPr>
          <w:lang w:val="en-AU" w:eastAsia="en-GB"/>
        </w:rPr>
        <w:t>e</w:t>
      </w:r>
      <w:r w:rsidR="00E11CE1" w:rsidRPr="009E5255">
        <w:rPr>
          <w:lang w:val="en-AU" w:eastAsia="en-GB"/>
        </w:rPr>
        <w:t xml:space="preserve"> pricing and HTA assessment</w:t>
      </w:r>
      <w:r w:rsidRPr="009E5255">
        <w:rPr>
          <w:lang w:val="en-AU" w:eastAsia="en-GB"/>
        </w:rPr>
        <w:t>s;</w:t>
      </w:r>
      <w:r w:rsidR="00E11CE1" w:rsidRPr="009E5255">
        <w:rPr>
          <w:lang w:val="en-AU" w:eastAsia="en-GB"/>
        </w:rPr>
        <w:t xml:space="preserve"> harmonis</w:t>
      </w:r>
      <w:r w:rsidRPr="009E5255">
        <w:rPr>
          <w:lang w:val="en-AU" w:eastAsia="en-GB"/>
        </w:rPr>
        <w:t>ing</w:t>
      </w:r>
      <w:r w:rsidR="00E11CE1" w:rsidRPr="009E5255">
        <w:rPr>
          <w:lang w:val="en-AU" w:eastAsia="en-GB"/>
        </w:rPr>
        <w:t xml:space="preserve"> regulation of biosimilars to increase competition</w:t>
      </w:r>
      <w:r w:rsidRPr="009E5255">
        <w:rPr>
          <w:lang w:val="en-AU" w:eastAsia="en-GB"/>
        </w:rPr>
        <w:t>;</w:t>
      </w:r>
      <w:r w:rsidR="00E11CE1" w:rsidRPr="009E5255">
        <w:rPr>
          <w:lang w:val="en-AU" w:eastAsia="en-GB"/>
        </w:rPr>
        <w:t xml:space="preserve"> harmonis</w:t>
      </w:r>
      <w:r w:rsidRPr="009E5255">
        <w:rPr>
          <w:lang w:val="en-AU" w:eastAsia="en-GB"/>
        </w:rPr>
        <w:t>ing</w:t>
      </w:r>
      <w:r w:rsidR="00E11CE1" w:rsidRPr="009E5255">
        <w:rPr>
          <w:lang w:val="en-AU" w:eastAsia="en-GB"/>
        </w:rPr>
        <w:t xml:space="preserve"> regulation to allow ease of supply management</w:t>
      </w:r>
      <w:r w:rsidRPr="009E5255">
        <w:rPr>
          <w:lang w:val="en-AU" w:eastAsia="en-GB"/>
        </w:rPr>
        <w:t>;</w:t>
      </w:r>
      <w:r w:rsidR="00E11CE1" w:rsidRPr="009E5255">
        <w:rPr>
          <w:lang w:val="en-AU" w:eastAsia="en-GB"/>
        </w:rPr>
        <w:t xml:space="preserve"> pool</w:t>
      </w:r>
      <w:r w:rsidRPr="009E5255">
        <w:rPr>
          <w:lang w:val="en-AU" w:eastAsia="en-GB"/>
        </w:rPr>
        <w:t>ing</w:t>
      </w:r>
      <w:r w:rsidR="009B1D46" w:rsidRPr="009E5255">
        <w:rPr>
          <w:lang w:val="en-AU" w:eastAsia="en-GB"/>
        </w:rPr>
        <w:t xml:space="preserve"> regional/national</w:t>
      </w:r>
      <w:r w:rsidR="00E11CE1" w:rsidRPr="009E5255">
        <w:rPr>
          <w:lang w:val="en-AU" w:eastAsia="en-GB"/>
        </w:rPr>
        <w:t xml:space="preserve"> resources for procurement</w:t>
      </w:r>
      <w:r w:rsidRPr="009E5255">
        <w:rPr>
          <w:lang w:val="en-AU" w:eastAsia="en-GB"/>
        </w:rPr>
        <w:t>;</w:t>
      </w:r>
      <w:r w:rsidR="00E11CE1" w:rsidRPr="009E5255">
        <w:rPr>
          <w:lang w:val="en-AU" w:eastAsia="en-GB"/>
        </w:rPr>
        <w:t xml:space="preserve"> and </w:t>
      </w:r>
      <w:r w:rsidR="009B1D46" w:rsidRPr="009E5255">
        <w:rPr>
          <w:lang w:val="en-AU" w:eastAsia="en-GB"/>
        </w:rPr>
        <w:t>promot</w:t>
      </w:r>
      <w:r w:rsidRPr="009E5255">
        <w:rPr>
          <w:lang w:val="en-AU" w:eastAsia="en-GB"/>
        </w:rPr>
        <w:t>ing</w:t>
      </w:r>
      <w:r w:rsidR="009B1D46" w:rsidRPr="009E5255">
        <w:rPr>
          <w:lang w:val="en-AU" w:eastAsia="en-GB"/>
        </w:rPr>
        <w:t xml:space="preserve"> </w:t>
      </w:r>
      <w:r w:rsidR="00E11CE1" w:rsidRPr="009E5255">
        <w:rPr>
          <w:lang w:val="en-AU" w:eastAsia="en-GB"/>
        </w:rPr>
        <w:t>use of voluntary licensing agreements</w:t>
      </w:r>
      <w:r w:rsidRPr="009E5255">
        <w:rPr>
          <w:lang w:val="en-AU" w:eastAsia="en-GB"/>
        </w:rPr>
        <w:t>.</w:t>
      </w:r>
    </w:p>
    <w:p w14:paraId="732A9480" w14:textId="6C67DA10" w:rsidR="00050290" w:rsidRPr="009E5255" w:rsidRDefault="00E11CE1" w:rsidP="005A2B78">
      <w:pPr>
        <w:pStyle w:val="ListParagraph"/>
        <w:rPr>
          <w:lang w:val="en-AU" w:eastAsia="en-GB"/>
        </w:rPr>
      </w:pPr>
      <w:r w:rsidRPr="009E5255">
        <w:rPr>
          <w:lang w:val="en-AU" w:eastAsia="en-GB"/>
        </w:rPr>
        <w:t>Manag</w:t>
      </w:r>
      <w:r w:rsidR="00E00C49" w:rsidRPr="009E5255">
        <w:rPr>
          <w:lang w:val="en-AU" w:eastAsia="en-GB"/>
        </w:rPr>
        <w:t>ing</w:t>
      </w:r>
      <w:r w:rsidR="00A23954" w:rsidRPr="009E5255">
        <w:rPr>
          <w:lang w:val="en-AU" w:eastAsia="en-GB"/>
        </w:rPr>
        <w:t xml:space="preserve"> of</w:t>
      </w:r>
      <w:r w:rsidRPr="009E5255">
        <w:rPr>
          <w:lang w:val="en-AU" w:eastAsia="en-GB"/>
        </w:rPr>
        <w:t xml:space="preserve"> demand side factors</w:t>
      </w:r>
      <w:r w:rsidR="00E00C49" w:rsidRPr="009E5255">
        <w:rPr>
          <w:lang w:val="en-AU" w:eastAsia="en-GB"/>
        </w:rPr>
        <w:t xml:space="preserve">: </w:t>
      </w:r>
      <w:r w:rsidR="00C5212E" w:rsidRPr="009E5255">
        <w:rPr>
          <w:lang w:val="en-AU" w:eastAsia="en-GB"/>
        </w:rPr>
        <w:t>remov</w:t>
      </w:r>
      <w:r w:rsidR="00E00C49" w:rsidRPr="009E5255">
        <w:rPr>
          <w:lang w:val="en-AU" w:eastAsia="en-GB"/>
        </w:rPr>
        <w:t>ing</w:t>
      </w:r>
      <w:r w:rsidR="00C5212E" w:rsidRPr="009E5255">
        <w:rPr>
          <w:lang w:val="en-AU" w:eastAsia="en-GB"/>
        </w:rPr>
        <w:t xml:space="preserve"> financial incentives to prescribe low</w:t>
      </w:r>
      <w:r w:rsidR="009B1D46" w:rsidRPr="009E5255">
        <w:rPr>
          <w:lang w:val="en-AU" w:eastAsia="en-GB"/>
        </w:rPr>
        <w:t>-</w:t>
      </w:r>
      <w:r w:rsidR="00C5212E" w:rsidRPr="009E5255">
        <w:rPr>
          <w:lang w:val="en-AU" w:eastAsia="en-GB"/>
        </w:rPr>
        <w:t>value cancer medicines; restrict</w:t>
      </w:r>
      <w:r w:rsidR="00E00C49" w:rsidRPr="009E5255">
        <w:rPr>
          <w:lang w:val="en-AU" w:eastAsia="en-GB"/>
        </w:rPr>
        <w:t>ing</w:t>
      </w:r>
      <w:r w:rsidR="00C5212E" w:rsidRPr="009E5255">
        <w:rPr>
          <w:lang w:val="en-AU" w:eastAsia="en-GB"/>
        </w:rPr>
        <w:t xml:space="preserve"> promotion of cancer medicines; promot</w:t>
      </w:r>
      <w:r w:rsidR="00E00C49" w:rsidRPr="009E5255">
        <w:rPr>
          <w:lang w:val="en-AU" w:eastAsia="en-GB"/>
        </w:rPr>
        <w:t>ing</w:t>
      </w:r>
      <w:r w:rsidR="00C5212E" w:rsidRPr="009E5255">
        <w:rPr>
          <w:lang w:val="en-AU" w:eastAsia="en-GB"/>
        </w:rPr>
        <w:t xml:space="preserve"> biosimilars; regulat</w:t>
      </w:r>
      <w:r w:rsidR="00E00C49" w:rsidRPr="009E5255">
        <w:rPr>
          <w:lang w:val="en-AU" w:eastAsia="en-GB"/>
        </w:rPr>
        <w:t>ing</w:t>
      </w:r>
      <w:r w:rsidR="00C5212E" w:rsidRPr="009E5255">
        <w:rPr>
          <w:lang w:val="en-AU" w:eastAsia="en-GB"/>
        </w:rPr>
        <w:t xml:space="preserve"> substandard/falsified medicines</w:t>
      </w:r>
      <w:r w:rsidR="00E00C49" w:rsidRPr="009E5255">
        <w:rPr>
          <w:lang w:val="en-AU" w:eastAsia="en-GB"/>
        </w:rPr>
        <w:t>.</w:t>
      </w:r>
    </w:p>
    <w:p w14:paraId="2A2B1FFB" w14:textId="22A15A37" w:rsidR="00050290" w:rsidRPr="009E5255" w:rsidRDefault="00C5212E" w:rsidP="005A2B78">
      <w:pPr>
        <w:pStyle w:val="ListParagraph"/>
        <w:rPr>
          <w:lang w:val="en-AU" w:eastAsia="en-GB"/>
        </w:rPr>
      </w:pPr>
      <w:r w:rsidRPr="009E5255">
        <w:rPr>
          <w:lang w:val="en-AU" w:eastAsia="en-GB"/>
        </w:rPr>
        <w:t>Realign</w:t>
      </w:r>
      <w:r w:rsidR="00A23954" w:rsidRPr="009E5255">
        <w:rPr>
          <w:lang w:val="en-AU" w:eastAsia="en-GB"/>
        </w:rPr>
        <w:t xml:space="preserve">ment </w:t>
      </w:r>
      <w:r w:rsidRPr="009E5255">
        <w:rPr>
          <w:lang w:val="en-AU" w:eastAsia="en-GB"/>
        </w:rPr>
        <w:t>R&amp;D incentives</w:t>
      </w:r>
      <w:r w:rsidR="00E00C49" w:rsidRPr="009E5255">
        <w:rPr>
          <w:lang w:val="en-AU" w:eastAsia="en-GB"/>
        </w:rPr>
        <w:t xml:space="preserve">: </w:t>
      </w:r>
      <w:r w:rsidRPr="009E5255">
        <w:rPr>
          <w:lang w:val="en-AU" w:eastAsia="en-GB"/>
        </w:rPr>
        <w:t>promot</w:t>
      </w:r>
      <w:r w:rsidR="00E00C49" w:rsidRPr="009E5255">
        <w:rPr>
          <w:lang w:val="en-AU" w:eastAsia="en-GB"/>
        </w:rPr>
        <w:t>ing</w:t>
      </w:r>
      <w:r w:rsidRPr="009E5255">
        <w:rPr>
          <w:lang w:val="en-AU" w:eastAsia="en-GB"/>
        </w:rPr>
        <w:t xml:space="preserve"> research in low </w:t>
      </w:r>
      <w:r w:rsidR="002439CC" w:rsidRPr="009E5255">
        <w:rPr>
          <w:lang w:val="en-AU" w:eastAsia="en-GB"/>
        </w:rPr>
        <w:t>-</w:t>
      </w:r>
      <w:r w:rsidR="00DD3956" w:rsidRPr="009E5255">
        <w:rPr>
          <w:lang w:val="en-AU" w:eastAsia="en-GB"/>
        </w:rPr>
        <w:t xml:space="preserve"> i</w:t>
      </w:r>
      <w:r w:rsidRPr="009E5255">
        <w:rPr>
          <w:lang w:val="en-AU" w:eastAsia="en-GB"/>
        </w:rPr>
        <w:t>ncidence cancers; focus</w:t>
      </w:r>
      <w:r w:rsidR="00E00C49" w:rsidRPr="009E5255">
        <w:rPr>
          <w:lang w:val="en-AU" w:eastAsia="en-GB"/>
        </w:rPr>
        <w:t>ing</w:t>
      </w:r>
      <w:r w:rsidRPr="009E5255">
        <w:rPr>
          <w:lang w:val="en-AU" w:eastAsia="en-GB"/>
        </w:rPr>
        <w:t xml:space="preserve"> on health service research to improve efficiency and rational use of cancer medicines.</w:t>
      </w:r>
    </w:p>
    <w:p w14:paraId="5D7DF972" w14:textId="6BA68EF1" w:rsidR="00164EA1" w:rsidRPr="009E5255" w:rsidRDefault="00164EA1" w:rsidP="00050290">
      <w:pPr>
        <w:rPr>
          <w:lang w:eastAsia="en-GB"/>
        </w:rPr>
      </w:pPr>
      <w:r w:rsidRPr="009E5255">
        <w:rPr>
          <w:lang w:eastAsia="en-GB"/>
        </w:rPr>
        <w:t xml:space="preserve">Ward et al. evaluated the impact on </w:t>
      </w:r>
      <w:r w:rsidR="008761ED" w:rsidRPr="009E5255">
        <w:rPr>
          <w:lang w:eastAsia="en-GB"/>
        </w:rPr>
        <w:t>clinical</w:t>
      </w:r>
      <w:r w:rsidRPr="009E5255">
        <w:rPr>
          <w:lang w:eastAsia="en-GB"/>
        </w:rPr>
        <w:t xml:space="preserve"> revenue of including drug costs into bundled payments compared with fee-for-service (FFS) cancer care in the USA </w:t>
      </w:r>
      <w:r w:rsidRPr="009E5255">
        <w:rPr>
          <w:lang w:eastAsia="en-GB"/>
        </w:rPr>
        <w:fldChar w:fldCharType="begin">
          <w:fldData xml:space="preserve">PEVuZE5vdGU+PENpdGU+PEF1dGhvcj5XYXJkPC9BdXRob3I+PFllYXI+MjAxODwvWWVhcj48UmVj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</w:fldData>
        </w:fldChar>
      </w:r>
      <w:r w:rsidR="002E5E5A" w:rsidRPr="009E5255">
        <w:rPr>
          <w:lang w:eastAsia="en-GB"/>
        </w:rPr>
        <w:instrText xml:space="preserve"> ADDIN EN.CITE </w:instrText>
      </w:r>
      <w:r w:rsidR="002E5E5A" w:rsidRPr="009E5255">
        <w:rPr>
          <w:lang w:eastAsia="en-GB"/>
        </w:rPr>
        <w:fldChar w:fldCharType="begin">
          <w:fldData xml:space="preserve">PEVuZE5vdGU+PENpdGU+PEF1dGhvcj5XYXJkPC9BdXRob3I+PFllYXI+MjAxODwvWWVhcj48UmVj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</w:fldData>
        </w:fldChar>
      </w:r>
      <w:r w:rsidR="002E5E5A" w:rsidRPr="009E5255">
        <w:rPr>
          <w:lang w:eastAsia="en-GB"/>
        </w:rPr>
        <w:instrText xml:space="preserve"> ADDIN EN.CITE.DATA </w:instrText>
      </w:r>
      <w:r w:rsidR="002E5E5A" w:rsidRPr="009E5255">
        <w:rPr>
          <w:lang w:eastAsia="en-GB"/>
        </w:rPr>
      </w:r>
      <w:r w:rsidR="002E5E5A" w:rsidRPr="009E5255">
        <w:rPr>
          <w:lang w:eastAsia="en-GB"/>
        </w:rPr>
        <w:fldChar w:fldCharType="end"/>
      </w:r>
      <w:r w:rsidRPr="009E5255">
        <w:rPr>
          <w:lang w:eastAsia="en-GB"/>
        </w:rPr>
      </w:r>
      <w:r w:rsidRPr="009E5255">
        <w:rPr>
          <w:lang w:eastAsia="en-GB"/>
        </w:rPr>
        <w:fldChar w:fldCharType="separate"/>
      </w:r>
      <w:r w:rsidR="002E5E5A" w:rsidRPr="009E5255">
        <w:rPr>
          <w:noProof/>
          <w:lang w:eastAsia="en-GB"/>
        </w:rPr>
        <w:t>[67]</w:t>
      </w:r>
      <w:r w:rsidRPr="009E5255">
        <w:rPr>
          <w:lang w:eastAsia="en-GB"/>
        </w:rPr>
        <w:fldChar w:fldCharType="end"/>
      </w:r>
      <w:r w:rsidRPr="009E5255">
        <w:rPr>
          <w:lang w:eastAsia="en-GB"/>
        </w:rPr>
        <w:t>.  Using Monte Carlo simulations to assess hypothetical scenarios in advanced-stage III colon cancer and metastatic non-small cell lung cancer, the authors showed that a shift from FFS to bundled payments created substantial variation in revenue.  The</w:t>
      </w:r>
      <w:r w:rsidR="002214A2" w:rsidRPr="009E5255">
        <w:rPr>
          <w:lang w:eastAsia="en-GB"/>
        </w:rPr>
        <w:t>y</w:t>
      </w:r>
      <w:r w:rsidRPr="009E5255">
        <w:rPr>
          <w:lang w:eastAsia="en-GB"/>
        </w:rPr>
        <w:t xml:space="preserve"> concluded that practices treating small numbers of patients would be at greater risk of experiencing a loss of &gt;10%.  Similarly, practices treating a substantial proportion of patents with molecularly or clinically complex disease, relative to the average patient in the bundle, were expected to see a decline </w:t>
      </w:r>
      <w:r w:rsidR="002214A2" w:rsidRPr="009E5255">
        <w:rPr>
          <w:lang w:eastAsia="en-GB"/>
        </w:rPr>
        <w:t xml:space="preserve">in </w:t>
      </w:r>
      <w:r w:rsidRPr="009E5255">
        <w:rPr>
          <w:lang w:eastAsia="en-GB"/>
        </w:rPr>
        <w:t>revenue associated with bundled payments below that expected with FFS.  In contrast, practices treating patients with less complex disease were expected to earn revenue with bundled payments above that</w:t>
      </w:r>
      <w:r w:rsidR="00A9473A" w:rsidRPr="009E5255">
        <w:rPr>
          <w:lang w:eastAsia="en-GB"/>
        </w:rPr>
        <w:t xml:space="preserve"> associated</w:t>
      </w:r>
      <w:r w:rsidRPr="009E5255">
        <w:rPr>
          <w:lang w:eastAsia="en-GB"/>
        </w:rPr>
        <w:t xml:space="preserve"> with FFS.  The authors noted that one of the potential unintended consequences of shifting from FFS to bundled payment may be the use of less expensive</w:t>
      </w:r>
      <w:r w:rsidR="00A9473A" w:rsidRPr="009E5255">
        <w:rPr>
          <w:lang w:eastAsia="en-GB"/>
        </w:rPr>
        <w:t>,</w:t>
      </w:r>
      <w:r w:rsidRPr="009E5255">
        <w:rPr>
          <w:lang w:eastAsia="en-GB"/>
        </w:rPr>
        <w:t xml:space="preserve"> but less efficacious</w:t>
      </w:r>
      <w:r w:rsidR="00A9473A" w:rsidRPr="009E5255">
        <w:rPr>
          <w:lang w:eastAsia="en-GB"/>
        </w:rPr>
        <w:t>,</w:t>
      </w:r>
      <w:r w:rsidRPr="009E5255">
        <w:rPr>
          <w:lang w:eastAsia="en-GB"/>
        </w:rPr>
        <w:t xml:space="preserve"> drugs.  Furthermore,</w:t>
      </w:r>
      <w:r w:rsidR="00054DEE" w:rsidRPr="009E5255">
        <w:rPr>
          <w:lang w:eastAsia="en-GB"/>
        </w:rPr>
        <w:t xml:space="preserve"> the study found that</w:t>
      </w:r>
      <w:r w:rsidRPr="009E5255">
        <w:rPr>
          <w:lang w:eastAsia="en-GB"/>
        </w:rPr>
        <w:t xml:space="preserve"> adopting </w:t>
      </w:r>
      <w:r w:rsidR="00A9473A" w:rsidRPr="009E5255">
        <w:rPr>
          <w:lang w:eastAsia="en-GB"/>
        </w:rPr>
        <w:t xml:space="preserve">a </w:t>
      </w:r>
      <w:r w:rsidRPr="009E5255">
        <w:rPr>
          <w:lang w:eastAsia="en-GB"/>
        </w:rPr>
        <w:t>bundled payment</w:t>
      </w:r>
      <w:r w:rsidR="00184A46" w:rsidRPr="009E5255">
        <w:rPr>
          <w:lang w:eastAsia="en-GB"/>
        </w:rPr>
        <w:t>s</w:t>
      </w:r>
      <w:r w:rsidR="00A9473A" w:rsidRPr="009E5255">
        <w:rPr>
          <w:lang w:eastAsia="en-GB"/>
        </w:rPr>
        <w:t xml:space="preserve"> model</w:t>
      </w:r>
      <w:r w:rsidRPr="009E5255">
        <w:rPr>
          <w:lang w:eastAsia="en-GB"/>
        </w:rPr>
        <w:t xml:space="preserve"> that include</w:t>
      </w:r>
      <w:r w:rsidR="00A9473A" w:rsidRPr="009E5255">
        <w:rPr>
          <w:lang w:eastAsia="en-GB"/>
        </w:rPr>
        <w:t>s</w:t>
      </w:r>
      <w:r w:rsidRPr="009E5255">
        <w:rPr>
          <w:lang w:eastAsia="en-GB"/>
        </w:rPr>
        <w:t xml:space="preserve"> drug costs could</w:t>
      </w:r>
      <w:r w:rsidR="00A9473A" w:rsidRPr="009E5255">
        <w:rPr>
          <w:lang w:eastAsia="en-GB"/>
        </w:rPr>
        <w:t>, with respect to revenue,</w:t>
      </w:r>
      <w:r w:rsidRPr="009E5255">
        <w:rPr>
          <w:lang w:eastAsia="en-GB"/>
        </w:rPr>
        <w:t xml:space="preserve"> disadvantage practices that take on tertiary referrals and patients seek</w:t>
      </w:r>
      <w:r w:rsidR="00A9473A" w:rsidRPr="009E5255">
        <w:rPr>
          <w:lang w:eastAsia="en-GB"/>
        </w:rPr>
        <w:t>ing</w:t>
      </w:r>
      <w:r w:rsidRPr="009E5255">
        <w:rPr>
          <w:lang w:eastAsia="en-GB"/>
        </w:rPr>
        <w:t xml:space="preserve"> aggressive care.</w:t>
      </w:r>
    </w:p>
    <w:p w14:paraId="07DD8384" w14:textId="0369C1C2" w:rsidR="00530C9C" w:rsidRPr="009E5255" w:rsidRDefault="00F15310" w:rsidP="00530C9C">
      <w:pPr>
        <w:rPr>
          <w:lang w:eastAsia="en-GB"/>
        </w:rPr>
      </w:pPr>
      <w:r w:rsidRPr="009E5255">
        <w:rPr>
          <w:lang w:eastAsia="en-GB"/>
        </w:rPr>
        <w:t xml:space="preserve">Australian </w:t>
      </w:r>
      <w:r w:rsidR="00252D8D" w:rsidRPr="009E5255">
        <w:rPr>
          <w:lang w:eastAsia="en-GB"/>
        </w:rPr>
        <w:t>p</w:t>
      </w:r>
      <w:r w:rsidRPr="009E5255">
        <w:rPr>
          <w:lang w:eastAsia="en-GB"/>
        </w:rPr>
        <w:t xml:space="preserve">ublications: In its 2013 report, </w:t>
      </w:r>
      <w:r w:rsidR="00DE1795" w:rsidRPr="009E5255">
        <w:rPr>
          <w:lang w:eastAsia="en-GB"/>
        </w:rPr>
        <w:t xml:space="preserve">(A Collaborative Assessment of) </w:t>
      </w:r>
      <w:r w:rsidRPr="009E5255">
        <w:rPr>
          <w:lang w:eastAsia="en-GB"/>
        </w:rPr>
        <w:t>Access to Cancer Medicines in Australia, Medicines Australia explore</w:t>
      </w:r>
      <w:r w:rsidR="00DE1795" w:rsidRPr="009E5255">
        <w:rPr>
          <w:lang w:eastAsia="en-GB"/>
        </w:rPr>
        <w:t>d</w:t>
      </w:r>
      <w:r w:rsidRPr="009E5255">
        <w:rPr>
          <w:lang w:eastAsia="en-GB"/>
        </w:rPr>
        <w:t xml:space="preserve"> international policy developments</w:t>
      </w:r>
      <w:r w:rsidR="00DE1795" w:rsidRPr="009E5255">
        <w:rPr>
          <w:lang w:eastAsia="en-GB"/>
        </w:rPr>
        <w:t xml:space="preserve"> to</w:t>
      </w:r>
      <w:r w:rsidRPr="009E5255">
        <w:rPr>
          <w:lang w:eastAsia="en-GB"/>
        </w:rPr>
        <w:t xml:space="preserve"> identify factors that influence policy change and potential opportunities for further reform </w:t>
      </w:r>
      <w:r w:rsidR="00B63601" w:rsidRPr="009E5255">
        <w:rPr>
          <w:lang w:eastAsia="en-GB"/>
        </w:rPr>
        <w:fldChar w:fldCharType="begin"/>
      </w:r>
      <w:r w:rsidR="002E5E5A" w:rsidRPr="009E5255">
        <w:rPr>
          <w:lang w:eastAsia="en-GB"/>
        </w:rPr>
        <w:instrText xml:space="preserve"> ADDIN EN.CITE &lt;EndNote&gt;&lt;Cite&gt;&lt;Author&gt;Deloitte Access Economics&lt;/Author&gt;&lt;Year&gt;2017&lt;/Year&gt;&lt;RecNum&gt;10565&lt;/RecNum&gt;&lt;DisplayText&gt;[68]&lt;/DisplayText&gt;&lt;record&gt;&lt;rec-number&gt;10565&lt;/rec-number&gt;&lt;foreign-keys&gt;&lt;key app="EN" db-id="etpte9adcdfve1eerz5pws2fvps522ds5svf" timestamp="1652740079" guid="a0f50f5a-513d-43ac-9bc0-678e2298c1c5"&gt;10565&lt;/key&gt;&lt;/foreign-keys&gt;&lt;ref-type name="Report"&gt;27&lt;/ref-type&gt;&lt;contributors&gt;&lt;authors&gt;&lt;author&gt;Deloitte Access Economics,&lt;/author&gt;&lt;/authors&gt;&lt;tertiary-authors&gt;&lt;author&gt;Medicines Australia,&lt;/author&gt;&lt;/tertiary-authors&gt;&lt;/contributors&gt;&lt;titles&gt;&lt;title&gt;A collaborative assessment of access to cancer medicines in Australia&lt;/title&gt;&lt;/titles&gt;&lt;dates&gt;&lt;year&gt;2017&lt;/year&gt;&lt;/dates&gt;&lt;pub-location&gt;Deakin&lt;/pub-location&gt;&lt;urls&gt;&lt;related-urls&gt;&lt;url&gt;https://apo.org.au/node/107616&lt;/url&gt;&lt;/related-urls&gt;&lt;/urls&gt;&lt;/record&gt;&lt;/Cite&gt;&lt;/EndNote&gt;</w:instrText>
      </w:r>
      <w:r w:rsidR="00B63601" w:rsidRPr="009E5255">
        <w:rPr>
          <w:lang w:eastAsia="en-GB"/>
        </w:rPr>
        <w:fldChar w:fldCharType="separate"/>
      </w:r>
      <w:r w:rsidR="002E5E5A" w:rsidRPr="009E5255">
        <w:rPr>
          <w:noProof/>
          <w:lang w:eastAsia="en-GB"/>
        </w:rPr>
        <w:t>[68]</w:t>
      </w:r>
      <w:r w:rsidR="00B63601" w:rsidRPr="009E5255">
        <w:rPr>
          <w:lang w:eastAsia="en-GB"/>
        </w:rPr>
        <w:fldChar w:fldCharType="end"/>
      </w:r>
      <w:r w:rsidR="009A2289" w:rsidRPr="009E5255">
        <w:rPr>
          <w:lang w:eastAsia="en-GB"/>
        </w:rPr>
        <w:t xml:space="preserve">. </w:t>
      </w:r>
      <w:r w:rsidR="00164EA1" w:rsidRPr="009E5255">
        <w:rPr>
          <w:lang w:eastAsia="en-GB"/>
        </w:rPr>
        <w:t xml:space="preserve"> </w:t>
      </w:r>
      <w:r w:rsidRPr="009E5255">
        <w:rPr>
          <w:lang w:eastAsia="en-GB"/>
        </w:rPr>
        <w:t xml:space="preserve">Largely informed by local and international stakeholder </w:t>
      </w:r>
      <w:r w:rsidR="009A2289" w:rsidRPr="009E5255">
        <w:rPr>
          <w:lang w:eastAsia="en-GB"/>
        </w:rPr>
        <w:t xml:space="preserve">interviews, </w:t>
      </w:r>
      <w:r w:rsidRPr="009E5255">
        <w:rPr>
          <w:lang w:eastAsia="en-GB"/>
        </w:rPr>
        <w:t>t</w:t>
      </w:r>
      <w:r w:rsidR="009A2289" w:rsidRPr="009E5255">
        <w:rPr>
          <w:lang w:eastAsia="en-GB"/>
        </w:rPr>
        <w:t xml:space="preserve">he report </w:t>
      </w:r>
      <w:r w:rsidR="00530C9C" w:rsidRPr="009E5255">
        <w:rPr>
          <w:lang w:eastAsia="en-GB"/>
        </w:rPr>
        <w:t>identified opportunities for change related to investments in real-world evidence, revision of evidence requirements for the valuation of cancer medicines, the implementation of provisional listing</w:t>
      </w:r>
      <w:r w:rsidR="00DE1795" w:rsidRPr="009E5255">
        <w:rPr>
          <w:lang w:eastAsia="en-GB"/>
        </w:rPr>
        <w:t>,</w:t>
      </w:r>
      <w:r w:rsidR="00530C9C" w:rsidRPr="009E5255">
        <w:rPr>
          <w:lang w:eastAsia="en-GB"/>
        </w:rPr>
        <w:t xml:space="preserve"> and further enhancements to consumer, clinician, and community involvement.  </w:t>
      </w:r>
      <w:r w:rsidR="00DE1795" w:rsidRPr="009E5255">
        <w:rPr>
          <w:lang w:eastAsia="en-GB"/>
        </w:rPr>
        <w:t>K</w:t>
      </w:r>
      <w:r w:rsidR="00530C9C" w:rsidRPr="009E5255">
        <w:rPr>
          <w:lang w:eastAsia="en-GB"/>
        </w:rPr>
        <w:t xml:space="preserve">ey findings </w:t>
      </w:r>
      <w:r w:rsidR="00DE1795" w:rsidRPr="009E5255">
        <w:rPr>
          <w:lang w:eastAsia="en-GB"/>
        </w:rPr>
        <w:t>included</w:t>
      </w:r>
      <w:r w:rsidR="009A2289" w:rsidRPr="009E5255">
        <w:rPr>
          <w:lang w:eastAsia="en-GB"/>
        </w:rPr>
        <w:t xml:space="preserve">: </w:t>
      </w:r>
    </w:p>
    <w:p w14:paraId="556A5B1C" w14:textId="68BD76B5" w:rsidR="00530C9C" w:rsidRPr="009E5255" w:rsidRDefault="009A2289" w:rsidP="005A2B78">
      <w:pPr>
        <w:pStyle w:val="ListParagraph"/>
        <w:rPr>
          <w:lang w:val="en-AU" w:eastAsia="en-GB"/>
        </w:rPr>
      </w:pPr>
      <w:r w:rsidRPr="009E5255">
        <w:rPr>
          <w:lang w:val="en-AU" w:eastAsia="en-GB"/>
        </w:rPr>
        <w:t>Medicines registration and funding pathways</w:t>
      </w:r>
      <w:r w:rsidR="00A23954" w:rsidRPr="009E5255">
        <w:rPr>
          <w:lang w:val="en-AU" w:eastAsia="en-GB"/>
        </w:rPr>
        <w:t>—</w:t>
      </w:r>
      <w:r w:rsidRPr="009E5255">
        <w:rPr>
          <w:lang w:val="en-AU" w:eastAsia="en-GB"/>
        </w:rPr>
        <w:t>better utilisation of overseas evaluation reports</w:t>
      </w:r>
      <w:r w:rsidR="00A23954" w:rsidRPr="009E5255">
        <w:rPr>
          <w:lang w:val="en-AU" w:eastAsia="en-GB"/>
        </w:rPr>
        <w:t>;</w:t>
      </w:r>
      <w:r w:rsidRPr="009E5255">
        <w:rPr>
          <w:lang w:val="en-AU" w:eastAsia="en-GB"/>
        </w:rPr>
        <w:t xml:space="preserve"> introduction of expedited approval pathways</w:t>
      </w:r>
      <w:r w:rsidR="00A23954" w:rsidRPr="009E5255">
        <w:rPr>
          <w:lang w:val="en-AU" w:eastAsia="en-GB"/>
        </w:rPr>
        <w:t>;</w:t>
      </w:r>
      <w:r w:rsidRPr="009E5255">
        <w:rPr>
          <w:lang w:val="en-AU" w:eastAsia="en-GB"/>
        </w:rPr>
        <w:t xml:space="preserve"> enhanced post-marketing monitoring of approved medicines</w:t>
      </w:r>
      <w:r w:rsidR="00A23954" w:rsidRPr="009E5255">
        <w:rPr>
          <w:lang w:val="en-AU" w:eastAsia="en-GB"/>
        </w:rPr>
        <w:t>;</w:t>
      </w:r>
      <w:r w:rsidRPr="009E5255">
        <w:rPr>
          <w:lang w:val="en-AU" w:eastAsia="en-GB"/>
        </w:rPr>
        <w:t xml:space="preserve"> and streamlin</w:t>
      </w:r>
      <w:r w:rsidR="00A23954" w:rsidRPr="009E5255">
        <w:rPr>
          <w:lang w:val="en-AU" w:eastAsia="en-GB"/>
        </w:rPr>
        <w:t>ed</w:t>
      </w:r>
      <w:r w:rsidRPr="009E5255">
        <w:rPr>
          <w:lang w:val="en-AU" w:eastAsia="en-GB"/>
        </w:rPr>
        <w:t xml:space="preserve"> post</w:t>
      </w:r>
      <w:r w:rsidR="00A23954" w:rsidRPr="009E5255">
        <w:rPr>
          <w:lang w:val="en-AU" w:eastAsia="en-GB"/>
        </w:rPr>
        <w:t>-</w:t>
      </w:r>
      <w:r w:rsidRPr="009E5255">
        <w:rPr>
          <w:lang w:val="en-AU" w:eastAsia="en-GB"/>
        </w:rPr>
        <w:t>market requirements</w:t>
      </w:r>
      <w:r w:rsidR="00530C9C" w:rsidRPr="009E5255">
        <w:rPr>
          <w:lang w:val="en-AU" w:eastAsia="en-GB"/>
        </w:rPr>
        <w:t>, with</w:t>
      </w:r>
      <w:r w:rsidRPr="009E5255">
        <w:rPr>
          <w:lang w:val="en-AU" w:eastAsia="en-GB"/>
        </w:rPr>
        <w:t xml:space="preserve"> improved transparency and predictability of processes and decisions to ensure timely access to medicines</w:t>
      </w:r>
      <w:r w:rsidR="00E77CC8" w:rsidRPr="009E5255">
        <w:rPr>
          <w:lang w:val="en-AU" w:eastAsia="en-GB"/>
        </w:rPr>
        <w:t>.</w:t>
      </w:r>
    </w:p>
    <w:p w14:paraId="67158DC2" w14:textId="72F1C1E9" w:rsidR="00530C9C" w:rsidRPr="009E5255" w:rsidRDefault="00530C9C" w:rsidP="005A2B78">
      <w:pPr>
        <w:pStyle w:val="ListParagraph"/>
        <w:rPr>
          <w:lang w:val="en-AU" w:eastAsia="en-GB"/>
        </w:rPr>
      </w:pPr>
      <w:r w:rsidRPr="009E5255">
        <w:rPr>
          <w:lang w:val="en-AU" w:eastAsia="en-GB"/>
        </w:rPr>
        <w:t>Valuing cancer medicines</w:t>
      </w:r>
      <w:r w:rsidR="00E77CC8" w:rsidRPr="009E5255">
        <w:rPr>
          <w:lang w:val="en-AU" w:eastAsia="en-GB"/>
        </w:rPr>
        <w:t>—</w:t>
      </w:r>
      <w:r w:rsidRPr="009E5255">
        <w:rPr>
          <w:lang w:val="en-AU" w:eastAsia="en-GB"/>
        </w:rPr>
        <w:t xml:space="preserve">the current use of the QALY, with its reliance on </w:t>
      </w:r>
      <w:r w:rsidR="00455402" w:rsidRPr="009E5255">
        <w:rPr>
          <w:lang w:val="en-AU" w:eastAsia="en-GB"/>
        </w:rPr>
        <w:t>multi-attribute utility instruments</w:t>
      </w:r>
      <w:r w:rsidRPr="009E5255">
        <w:rPr>
          <w:lang w:val="en-AU" w:eastAsia="en-GB"/>
        </w:rPr>
        <w:t xml:space="preserve">, is inadequate </w:t>
      </w:r>
      <w:r w:rsidR="00C536CB" w:rsidRPr="009E5255">
        <w:rPr>
          <w:lang w:val="en-AU" w:eastAsia="en-GB"/>
        </w:rPr>
        <w:t>to</w:t>
      </w:r>
      <w:r w:rsidRPr="009E5255">
        <w:rPr>
          <w:lang w:val="en-AU" w:eastAsia="en-GB"/>
        </w:rPr>
        <w:t xml:space="preserve"> express the true value of innovations that matter to patients and their caregivers.  Although all stakeholders placed value o</w:t>
      </w:r>
      <w:r w:rsidR="00C536CB" w:rsidRPr="009E5255">
        <w:rPr>
          <w:lang w:val="en-AU" w:eastAsia="en-GB"/>
        </w:rPr>
        <w:t>n</w:t>
      </w:r>
      <w:r w:rsidRPr="009E5255">
        <w:rPr>
          <w:lang w:val="en-AU" w:eastAsia="en-GB"/>
        </w:rPr>
        <w:t xml:space="preserve"> innovation in medicines, their definition</w:t>
      </w:r>
      <w:r w:rsidR="00C536CB" w:rsidRPr="009E5255">
        <w:rPr>
          <w:lang w:val="en-AU" w:eastAsia="en-GB"/>
        </w:rPr>
        <w:t>s</w:t>
      </w:r>
      <w:r w:rsidRPr="009E5255">
        <w:rPr>
          <w:lang w:val="en-AU" w:eastAsia="en-GB"/>
        </w:rPr>
        <w:t xml:space="preserve"> of innovation </w:t>
      </w:r>
      <w:r w:rsidR="00C536CB" w:rsidRPr="009E5255">
        <w:rPr>
          <w:lang w:val="en-AU" w:eastAsia="en-GB"/>
        </w:rPr>
        <w:t>were</w:t>
      </w:r>
      <w:r w:rsidRPr="009E5255">
        <w:rPr>
          <w:lang w:val="en-AU" w:eastAsia="en-GB"/>
        </w:rPr>
        <w:t xml:space="preserve"> not uniform.  As genuine breakthroughs in medicine </w:t>
      </w:r>
      <w:r w:rsidR="00C536CB" w:rsidRPr="009E5255">
        <w:rPr>
          <w:lang w:val="en-AU" w:eastAsia="en-GB"/>
        </w:rPr>
        <w:t>are</w:t>
      </w:r>
      <w:r w:rsidRPr="009E5255">
        <w:rPr>
          <w:lang w:val="en-AU" w:eastAsia="en-GB"/>
        </w:rPr>
        <w:t xml:space="preserve"> </w:t>
      </w:r>
      <w:r w:rsidR="00C536CB" w:rsidRPr="009E5255">
        <w:rPr>
          <w:lang w:val="en-AU" w:eastAsia="en-GB"/>
        </w:rPr>
        <w:t>rare</w:t>
      </w:r>
      <w:r w:rsidRPr="009E5255">
        <w:rPr>
          <w:lang w:val="en-AU" w:eastAsia="en-GB"/>
        </w:rPr>
        <w:t>, some stakeholders questioned R&amp;D funding, while others suggested that overstating R&amp;D cost</w:t>
      </w:r>
      <w:r w:rsidR="006B0D68" w:rsidRPr="009E5255">
        <w:rPr>
          <w:lang w:val="en-AU" w:eastAsia="en-GB"/>
        </w:rPr>
        <w:t>s</w:t>
      </w:r>
      <w:r w:rsidRPr="009E5255">
        <w:rPr>
          <w:lang w:val="en-AU" w:eastAsia="en-GB"/>
        </w:rPr>
        <w:t xml:space="preserve"> </w:t>
      </w:r>
      <w:r w:rsidR="001B25B8" w:rsidRPr="009E5255">
        <w:rPr>
          <w:lang w:val="en-AU" w:eastAsia="en-GB"/>
        </w:rPr>
        <w:t>may</w:t>
      </w:r>
      <w:r w:rsidRPr="009E5255">
        <w:rPr>
          <w:lang w:val="en-AU" w:eastAsia="en-GB"/>
        </w:rPr>
        <w:t xml:space="preserve"> </w:t>
      </w:r>
      <w:r w:rsidR="001B25B8" w:rsidRPr="009E5255">
        <w:rPr>
          <w:lang w:val="en-AU" w:eastAsia="en-GB"/>
        </w:rPr>
        <w:t>lead to</w:t>
      </w:r>
      <w:r w:rsidRPr="009E5255">
        <w:rPr>
          <w:lang w:val="en-AU" w:eastAsia="en-GB"/>
        </w:rPr>
        <w:t xml:space="preserve"> inflated price</w:t>
      </w:r>
      <w:r w:rsidR="001B25B8" w:rsidRPr="009E5255">
        <w:rPr>
          <w:lang w:val="en-AU" w:eastAsia="en-GB"/>
        </w:rPr>
        <w:t>s</w:t>
      </w:r>
      <w:r w:rsidRPr="009E5255">
        <w:rPr>
          <w:lang w:val="en-AU" w:eastAsia="en-GB"/>
        </w:rPr>
        <w:t xml:space="preserve"> of new medicines. </w:t>
      </w:r>
      <w:r w:rsidR="00987F33" w:rsidRPr="009E5255">
        <w:rPr>
          <w:lang w:val="en-AU" w:eastAsia="en-GB"/>
        </w:rPr>
        <w:t xml:space="preserve"> </w:t>
      </w:r>
      <w:r w:rsidRPr="009E5255">
        <w:rPr>
          <w:lang w:val="en-AU" w:eastAsia="en-GB"/>
        </w:rPr>
        <w:t>Some stakeholders referred to underestimated survival benefits of some cancer patients</w:t>
      </w:r>
      <w:r w:rsidR="001B25B8" w:rsidRPr="009E5255">
        <w:rPr>
          <w:lang w:val="en-AU" w:eastAsia="en-GB"/>
        </w:rPr>
        <w:t>.</w:t>
      </w:r>
    </w:p>
    <w:p w14:paraId="081CA984" w14:textId="4E37D350" w:rsidR="00987F33" w:rsidRPr="009E5255" w:rsidRDefault="00987F33" w:rsidP="005A2B78">
      <w:pPr>
        <w:pStyle w:val="ListParagraph"/>
        <w:rPr>
          <w:lang w:val="en-AU" w:eastAsia="en-GB"/>
        </w:rPr>
      </w:pPr>
      <w:r w:rsidRPr="009E5255">
        <w:rPr>
          <w:lang w:val="en-AU" w:eastAsia="en-GB"/>
        </w:rPr>
        <w:t>Stakeholders’ role in determining the value of innovation</w:t>
      </w:r>
      <w:r w:rsidR="001B25B8" w:rsidRPr="009E5255">
        <w:rPr>
          <w:lang w:val="en-AU" w:eastAsia="en-GB"/>
        </w:rPr>
        <w:t>—</w:t>
      </w:r>
      <w:r w:rsidRPr="009E5255">
        <w:rPr>
          <w:lang w:val="en-AU" w:eastAsia="en-GB"/>
        </w:rPr>
        <w:t>consumer</w:t>
      </w:r>
      <w:r w:rsidR="001B25B8" w:rsidRPr="009E5255">
        <w:rPr>
          <w:lang w:val="en-AU" w:eastAsia="en-GB"/>
        </w:rPr>
        <w:t>s’</w:t>
      </w:r>
      <w:r w:rsidRPr="009E5255">
        <w:rPr>
          <w:lang w:val="en-AU" w:eastAsia="en-GB"/>
        </w:rPr>
        <w:t xml:space="preserve"> view</w:t>
      </w:r>
      <w:r w:rsidR="001B25B8" w:rsidRPr="009E5255">
        <w:rPr>
          <w:lang w:val="en-AU" w:eastAsia="en-GB"/>
        </w:rPr>
        <w:t>s</w:t>
      </w:r>
      <w:r w:rsidRPr="009E5255">
        <w:rPr>
          <w:lang w:val="en-AU" w:eastAsia="en-GB"/>
        </w:rPr>
        <w:t xml:space="preserve"> should </w:t>
      </w:r>
      <w:r w:rsidR="001B25B8" w:rsidRPr="009E5255">
        <w:rPr>
          <w:lang w:val="en-AU" w:eastAsia="en-GB"/>
        </w:rPr>
        <w:t>centre</w:t>
      </w:r>
      <w:r w:rsidR="006B0D68" w:rsidRPr="009E5255">
        <w:rPr>
          <w:lang w:val="en-AU" w:eastAsia="en-GB"/>
        </w:rPr>
        <w:t xml:space="preserve"> </w:t>
      </w:r>
      <w:r w:rsidR="001B25B8" w:rsidRPr="009E5255">
        <w:rPr>
          <w:lang w:val="en-AU" w:eastAsia="en-GB"/>
        </w:rPr>
        <w:t>in</w:t>
      </w:r>
      <w:r w:rsidRPr="009E5255">
        <w:rPr>
          <w:lang w:val="en-AU" w:eastAsia="en-GB"/>
        </w:rPr>
        <w:t xml:space="preserve"> funding decisions by integrating consumer organisations </w:t>
      </w:r>
      <w:r w:rsidR="001B25B8" w:rsidRPr="009E5255">
        <w:rPr>
          <w:lang w:val="en-AU" w:eastAsia="en-GB"/>
        </w:rPr>
        <w:t>within</w:t>
      </w:r>
      <w:r w:rsidRPr="009E5255">
        <w:rPr>
          <w:lang w:val="en-AU" w:eastAsia="en-GB"/>
        </w:rPr>
        <w:t xml:space="preserve"> PBAC decision-making process. </w:t>
      </w:r>
      <w:r w:rsidR="001B25B8" w:rsidRPr="009E5255">
        <w:rPr>
          <w:lang w:val="en-AU" w:eastAsia="en-GB"/>
        </w:rPr>
        <w:t xml:space="preserve"> </w:t>
      </w:r>
      <w:r w:rsidRPr="009E5255">
        <w:rPr>
          <w:lang w:val="en-AU" w:eastAsia="en-GB"/>
        </w:rPr>
        <w:t>This include</w:t>
      </w:r>
      <w:r w:rsidR="001B25B8" w:rsidRPr="009E5255">
        <w:rPr>
          <w:lang w:val="en-AU" w:eastAsia="en-GB"/>
        </w:rPr>
        <w:t>s</w:t>
      </w:r>
      <w:r w:rsidRPr="009E5255">
        <w:rPr>
          <w:lang w:val="en-AU" w:eastAsia="en-GB"/>
        </w:rPr>
        <w:t xml:space="preserve"> expanding consumer and clinician representation on the PBAC</w:t>
      </w:r>
      <w:r w:rsidR="00184A46" w:rsidRPr="009E5255">
        <w:rPr>
          <w:lang w:val="en-AU" w:eastAsia="en-GB"/>
        </w:rPr>
        <w:t>,</w:t>
      </w:r>
      <w:r w:rsidRPr="009E5255">
        <w:rPr>
          <w:lang w:val="en-AU" w:eastAsia="en-GB"/>
        </w:rPr>
        <w:t xml:space="preserve"> enhancing existing avenues for stakeholder input, including the use of consumer and patient hearings</w:t>
      </w:r>
      <w:r w:rsidR="00184A46" w:rsidRPr="009E5255">
        <w:rPr>
          <w:lang w:val="en-AU" w:eastAsia="en-GB"/>
        </w:rPr>
        <w:t>,</w:t>
      </w:r>
      <w:r w:rsidRPr="009E5255">
        <w:rPr>
          <w:lang w:val="en-AU" w:eastAsia="en-GB"/>
        </w:rPr>
        <w:t xml:space="preserve"> incorporating public perspectives on overarching moral, ethical and opportunity</w:t>
      </w:r>
      <w:r w:rsidR="001B25B8" w:rsidRPr="009E5255">
        <w:rPr>
          <w:lang w:val="en-AU" w:eastAsia="en-GB"/>
        </w:rPr>
        <w:t>-</w:t>
      </w:r>
      <w:r w:rsidRPr="009E5255">
        <w:rPr>
          <w:lang w:val="en-AU" w:eastAsia="en-GB"/>
        </w:rPr>
        <w:t>cost considerations into PBAC decision</w:t>
      </w:r>
      <w:r w:rsidR="001B25B8" w:rsidRPr="009E5255">
        <w:rPr>
          <w:lang w:val="en-AU" w:eastAsia="en-GB"/>
        </w:rPr>
        <w:t>-</w:t>
      </w:r>
      <w:r w:rsidRPr="009E5255">
        <w:rPr>
          <w:lang w:val="en-AU" w:eastAsia="en-GB"/>
        </w:rPr>
        <w:t>making processes</w:t>
      </w:r>
      <w:r w:rsidR="00184A46" w:rsidRPr="009E5255">
        <w:rPr>
          <w:lang w:val="en-AU" w:eastAsia="en-GB"/>
        </w:rPr>
        <w:t>, and</w:t>
      </w:r>
      <w:r w:rsidRPr="009E5255">
        <w:rPr>
          <w:lang w:val="en-AU" w:eastAsia="en-GB"/>
        </w:rPr>
        <w:t xml:space="preserve"> including consideration of models employed by comparable regulators</w:t>
      </w:r>
      <w:r w:rsidR="001B25B8" w:rsidRPr="009E5255">
        <w:rPr>
          <w:lang w:val="en-AU" w:eastAsia="en-GB"/>
        </w:rPr>
        <w:t xml:space="preserve"> overseas</w:t>
      </w:r>
      <w:r w:rsidRPr="009E5255">
        <w:rPr>
          <w:lang w:val="en-AU" w:eastAsia="en-GB"/>
        </w:rPr>
        <w:t xml:space="preserve">.  While </w:t>
      </w:r>
      <w:r w:rsidR="001B25B8" w:rsidRPr="009E5255">
        <w:rPr>
          <w:lang w:val="en-AU" w:eastAsia="en-GB"/>
        </w:rPr>
        <w:t xml:space="preserve">the report acknowledged </w:t>
      </w:r>
      <w:r w:rsidRPr="009E5255">
        <w:rPr>
          <w:lang w:val="en-AU" w:eastAsia="en-GB"/>
        </w:rPr>
        <w:t xml:space="preserve">clinician and consumer input to the PBAC, </w:t>
      </w:r>
      <w:r w:rsidR="001B25B8" w:rsidRPr="009E5255">
        <w:rPr>
          <w:lang w:val="en-AU" w:eastAsia="en-GB"/>
        </w:rPr>
        <w:t xml:space="preserve">it alleged </w:t>
      </w:r>
      <w:r w:rsidR="00184A46" w:rsidRPr="009E5255">
        <w:rPr>
          <w:lang w:val="en-AU" w:eastAsia="en-GB"/>
        </w:rPr>
        <w:t xml:space="preserve">the </w:t>
      </w:r>
      <w:r w:rsidR="001B25B8" w:rsidRPr="009E5255">
        <w:rPr>
          <w:lang w:val="en-AU" w:eastAsia="en-GB"/>
        </w:rPr>
        <w:t>PBAC under</w:t>
      </w:r>
      <w:r w:rsidR="006B0D68" w:rsidRPr="009E5255">
        <w:rPr>
          <w:lang w:val="en-AU" w:eastAsia="en-GB"/>
        </w:rPr>
        <w:t xml:space="preserve"> </w:t>
      </w:r>
      <w:r w:rsidR="001B25B8" w:rsidRPr="009E5255">
        <w:rPr>
          <w:lang w:val="en-AU" w:eastAsia="en-GB"/>
        </w:rPr>
        <w:t xml:space="preserve">utilises the deep clinical expertise needed given </w:t>
      </w:r>
      <w:r w:rsidRPr="009E5255">
        <w:rPr>
          <w:lang w:val="en-AU" w:eastAsia="en-GB"/>
        </w:rPr>
        <w:t xml:space="preserve">the ever growing complexity </w:t>
      </w:r>
      <w:r w:rsidR="006B0D68" w:rsidRPr="009E5255">
        <w:rPr>
          <w:lang w:val="en-AU" w:eastAsia="en-GB"/>
        </w:rPr>
        <w:t xml:space="preserve">of </w:t>
      </w:r>
      <w:r w:rsidRPr="009E5255">
        <w:rPr>
          <w:lang w:val="en-AU" w:eastAsia="en-GB"/>
        </w:rPr>
        <w:t xml:space="preserve">cancer medicines. </w:t>
      </w:r>
    </w:p>
    <w:p w14:paraId="4EA17612" w14:textId="27F1E539" w:rsidR="00987F33" w:rsidRPr="009E5255" w:rsidRDefault="00987F33" w:rsidP="005A2B78">
      <w:pPr>
        <w:pStyle w:val="ListParagraph"/>
        <w:rPr>
          <w:lang w:val="en-AU" w:eastAsia="en-GB"/>
        </w:rPr>
      </w:pPr>
      <w:r w:rsidRPr="009E5255">
        <w:rPr>
          <w:lang w:val="en-AU" w:eastAsia="en-GB"/>
        </w:rPr>
        <w:t>Real</w:t>
      </w:r>
      <w:r w:rsidR="00D716F4" w:rsidRPr="009E5255">
        <w:rPr>
          <w:lang w:val="en-AU" w:eastAsia="en-GB"/>
        </w:rPr>
        <w:t>-</w:t>
      </w:r>
      <w:r w:rsidRPr="009E5255">
        <w:rPr>
          <w:lang w:val="en-AU" w:eastAsia="en-GB"/>
        </w:rPr>
        <w:t>world evidence</w:t>
      </w:r>
      <w:r w:rsidR="00D716F4" w:rsidRPr="009E5255">
        <w:rPr>
          <w:lang w:val="en-AU" w:eastAsia="en-GB"/>
        </w:rPr>
        <w:t>—</w:t>
      </w:r>
      <w:r w:rsidRPr="009E5255">
        <w:rPr>
          <w:lang w:val="en-AU" w:eastAsia="en-GB"/>
        </w:rPr>
        <w:t>The</w:t>
      </w:r>
      <w:r w:rsidR="00D716F4" w:rsidRPr="009E5255">
        <w:rPr>
          <w:lang w:val="en-AU" w:eastAsia="en-GB"/>
        </w:rPr>
        <w:t xml:space="preserve"> report identified</w:t>
      </w:r>
      <w:r w:rsidR="00EE77C7" w:rsidRPr="009E5255">
        <w:rPr>
          <w:lang w:val="en-AU" w:eastAsia="en-GB"/>
        </w:rPr>
        <w:t xml:space="preserve"> potential for</w:t>
      </w:r>
      <w:r w:rsidRPr="009E5255">
        <w:rPr>
          <w:lang w:val="en-AU" w:eastAsia="en-GB"/>
        </w:rPr>
        <w:t xml:space="preserve"> </w:t>
      </w:r>
      <w:r w:rsidR="00D716F4" w:rsidRPr="009E5255">
        <w:rPr>
          <w:lang w:val="en-AU" w:eastAsia="en-GB"/>
        </w:rPr>
        <w:t>increased use of real-world evidence</w:t>
      </w:r>
      <w:r w:rsidRPr="009E5255">
        <w:rPr>
          <w:lang w:val="en-AU" w:eastAsia="en-GB"/>
        </w:rPr>
        <w:t xml:space="preserve"> to improve regulatory and reimbursement decision</w:t>
      </w:r>
      <w:r w:rsidR="00EE77C7" w:rsidRPr="009E5255">
        <w:rPr>
          <w:lang w:val="en-AU" w:eastAsia="en-GB"/>
        </w:rPr>
        <w:t>-</w:t>
      </w:r>
      <w:r w:rsidRPr="009E5255">
        <w:rPr>
          <w:lang w:val="en-AU" w:eastAsia="en-GB"/>
        </w:rPr>
        <w:t>making</w:t>
      </w:r>
      <w:r w:rsidR="00EE77C7" w:rsidRPr="009E5255">
        <w:rPr>
          <w:lang w:val="en-AU" w:eastAsia="en-GB"/>
        </w:rPr>
        <w:t xml:space="preserve">, including </w:t>
      </w:r>
      <w:r w:rsidRPr="009E5255">
        <w:rPr>
          <w:lang w:val="en-AU" w:eastAsia="en-GB"/>
        </w:rPr>
        <w:t>monitoring of authori</w:t>
      </w:r>
      <w:r w:rsidR="00EE77C7" w:rsidRPr="009E5255">
        <w:rPr>
          <w:lang w:val="en-AU" w:eastAsia="en-GB"/>
        </w:rPr>
        <w:t>s</w:t>
      </w:r>
      <w:r w:rsidRPr="009E5255">
        <w:rPr>
          <w:lang w:val="en-AU" w:eastAsia="en-GB"/>
        </w:rPr>
        <w:t xml:space="preserve">ed products post listing, as well as providing additional support for new medicines approved under managed entry </w:t>
      </w:r>
      <w:r w:rsidR="00D716F4" w:rsidRPr="009E5255">
        <w:rPr>
          <w:lang w:val="en-AU" w:eastAsia="en-GB"/>
        </w:rPr>
        <w:t xml:space="preserve">and </w:t>
      </w:r>
      <w:r w:rsidRPr="009E5255">
        <w:rPr>
          <w:lang w:val="en-AU" w:eastAsia="en-GB"/>
        </w:rPr>
        <w:t xml:space="preserve">conditional registration and reimbursement pathways. </w:t>
      </w:r>
      <w:r w:rsidR="00EE77C7" w:rsidRPr="009E5255">
        <w:rPr>
          <w:lang w:val="en-AU" w:eastAsia="en-GB"/>
        </w:rPr>
        <w:t xml:space="preserve"> </w:t>
      </w:r>
      <w:r w:rsidRPr="009E5255">
        <w:rPr>
          <w:lang w:val="en-AU" w:eastAsia="en-GB"/>
        </w:rPr>
        <w:t xml:space="preserve">Data collected on medicine use, such as administrative claims data, linked health data </w:t>
      </w:r>
      <w:r w:rsidR="006B6FD6" w:rsidRPr="009E5255">
        <w:rPr>
          <w:lang w:val="en-AU" w:eastAsia="en-GB"/>
        </w:rPr>
        <w:t>and</w:t>
      </w:r>
      <w:r w:rsidRPr="009E5255">
        <w:rPr>
          <w:lang w:val="en-AU" w:eastAsia="en-GB"/>
        </w:rPr>
        <w:t xml:space="preserve"> registry data, </w:t>
      </w:r>
      <w:r w:rsidR="006B6FD6" w:rsidRPr="009E5255">
        <w:rPr>
          <w:lang w:val="en-AU" w:eastAsia="en-GB"/>
        </w:rPr>
        <w:t xml:space="preserve">the report asserts, </w:t>
      </w:r>
      <w:r w:rsidRPr="009E5255">
        <w:rPr>
          <w:lang w:val="en-AU" w:eastAsia="en-GB"/>
        </w:rPr>
        <w:t xml:space="preserve">has the potential to inform ongoing decisions in health care. </w:t>
      </w:r>
      <w:r w:rsidR="00EE77C7" w:rsidRPr="009E5255">
        <w:rPr>
          <w:lang w:val="en-AU" w:eastAsia="en-GB"/>
        </w:rPr>
        <w:t xml:space="preserve"> However, challenges remain</w:t>
      </w:r>
      <w:r w:rsidR="006B6FD6" w:rsidRPr="009E5255">
        <w:rPr>
          <w:lang w:val="en-AU" w:eastAsia="en-GB"/>
        </w:rPr>
        <w:t>,</w:t>
      </w:r>
      <w:r w:rsidR="00EE77C7" w:rsidRPr="009E5255">
        <w:rPr>
          <w:lang w:val="en-AU" w:eastAsia="en-GB"/>
        </w:rPr>
        <w:t xml:space="preserve"> including </w:t>
      </w:r>
      <w:r w:rsidRPr="009E5255">
        <w:rPr>
          <w:lang w:val="en-AU" w:eastAsia="en-GB"/>
        </w:rPr>
        <w:t xml:space="preserve">data </w:t>
      </w:r>
      <w:r w:rsidR="006B6FD6" w:rsidRPr="009E5255">
        <w:rPr>
          <w:lang w:val="en-AU" w:eastAsia="en-GB"/>
        </w:rPr>
        <w:t xml:space="preserve">collection, ownership, </w:t>
      </w:r>
      <w:r w:rsidRPr="009E5255">
        <w:rPr>
          <w:lang w:val="en-AU" w:eastAsia="en-GB"/>
        </w:rPr>
        <w:t>governance</w:t>
      </w:r>
      <w:r w:rsidR="006B6FD6" w:rsidRPr="009E5255">
        <w:rPr>
          <w:lang w:val="en-AU" w:eastAsia="en-GB"/>
        </w:rPr>
        <w:t xml:space="preserve"> and quality control</w:t>
      </w:r>
      <w:r w:rsidRPr="009E5255">
        <w:rPr>
          <w:lang w:val="en-AU" w:eastAsia="en-GB"/>
        </w:rPr>
        <w:t xml:space="preserve">. </w:t>
      </w:r>
      <w:r w:rsidR="00EE77C7" w:rsidRPr="009E5255">
        <w:rPr>
          <w:lang w:val="en-AU" w:eastAsia="en-GB"/>
        </w:rPr>
        <w:t xml:space="preserve"> While examples of </w:t>
      </w:r>
      <w:r w:rsidR="006B6FD6" w:rsidRPr="009E5255">
        <w:rPr>
          <w:lang w:val="en-AU" w:eastAsia="en-GB"/>
        </w:rPr>
        <w:t>the use of real-world evidence</w:t>
      </w:r>
      <w:r w:rsidR="00EE77C7" w:rsidRPr="009E5255">
        <w:rPr>
          <w:lang w:val="en-AU" w:eastAsia="en-GB"/>
        </w:rPr>
        <w:t xml:space="preserve"> exist, such as </w:t>
      </w:r>
      <w:r w:rsidRPr="009E5255">
        <w:rPr>
          <w:lang w:val="en-AU" w:eastAsia="en-GB"/>
        </w:rPr>
        <w:t>data linkage of the PBS and MBS</w:t>
      </w:r>
      <w:r w:rsidR="00EE77C7" w:rsidRPr="009E5255">
        <w:rPr>
          <w:lang w:val="en-AU" w:eastAsia="en-GB"/>
        </w:rPr>
        <w:t xml:space="preserve">, </w:t>
      </w:r>
      <w:r w:rsidRPr="009E5255">
        <w:rPr>
          <w:lang w:val="en-AU" w:eastAsia="en-GB"/>
        </w:rPr>
        <w:t xml:space="preserve">these have </w:t>
      </w:r>
      <w:r w:rsidR="00EE77C7" w:rsidRPr="009E5255">
        <w:rPr>
          <w:lang w:val="en-AU" w:eastAsia="en-GB"/>
        </w:rPr>
        <w:t xml:space="preserve">not </w:t>
      </w:r>
      <w:r w:rsidRPr="009E5255">
        <w:rPr>
          <w:lang w:val="en-AU" w:eastAsia="en-GB"/>
        </w:rPr>
        <w:t xml:space="preserve">been designed to address challenges </w:t>
      </w:r>
      <w:r w:rsidR="006B6FD6" w:rsidRPr="009E5255">
        <w:rPr>
          <w:lang w:val="en-AU" w:eastAsia="en-GB"/>
        </w:rPr>
        <w:t>specif</w:t>
      </w:r>
      <w:r w:rsidR="00D06E2E" w:rsidRPr="009E5255">
        <w:rPr>
          <w:lang w:val="en-AU" w:eastAsia="en-GB"/>
        </w:rPr>
        <w:t>i</w:t>
      </w:r>
      <w:r w:rsidR="006B6FD6" w:rsidRPr="009E5255">
        <w:rPr>
          <w:lang w:val="en-AU" w:eastAsia="en-GB"/>
        </w:rPr>
        <w:t>c to</w:t>
      </w:r>
      <w:r w:rsidRPr="009E5255">
        <w:rPr>
          <w:lang w:val="en-AU" w:eastAsia="en-GB"/>
        </w:rPr>
        <w:t xml:space="preserve"> high</w:t>
      </w:r>
      <w:r w:rsidR="006B6FD6" w:rsidRPr="009E5255">
        <w:rPr>
          <w:lang w:val="en-AU" w:eastAsia="en-GB"/>
        </w:rPr>
        <w:t>-</w:t>
      </w:r>
      <w:r w:rsidRPr="009E5255">
        <w:rPr>
          <w:lang w:val="en-AU" w:eastAsia="en-GB"/>
        </w:rPr>
        <w:t>cost medicines.</w:t>
      </w:r>
    </w:p>
    <w:p w14:paraId="2438BEC2" w14:textId="12037B8D" w:rsidR="00756494" w:rsidRPr="009E5255" w:rsidRDefault="00756494" w:rsidP="00530C9C">
      <w:pPr>
        <w:rPr>
          <w:lang w:eastAsia="en-GB"/>
        </w:rPr>
      </w:pPr>
      <w:r w:rsidRPr="009E5255">
        <w:rPr>
          <w:lang w:eastAsia="en-GB"/>
        </w:rPr>
        <w:t>The</w:t>
      </w:r>
      <w:r w:rsidR="00EE77C7" w:rsidRPr="009E5255">
        <w:rPr>
          <w:lang w:eastAsia="en-GB"/>
        </w:rPr>
        <w:t xml:space="preserve"> </w:t>
      </w:r>
      <w:r w:rsidR="00FD7935" w:rsidRPr="009E5255">
        <w:rPr>
          <w:lang w:eastAsia="en-GB"/>
        </w:rPr>
        <w:t>2015</w:t>
      </w:r>
      <w:r w:rsidR="00EE77C7" w:rsidRPr="009E5255">
        <w:rPr>
          <w:lang w:eastAsia="en-GB"/>
        </w:rPr>
        <w:t xml:space="preserve"> </w:t>
      </w:r>
      <w:r w:rsidRPr="009E5255">
        <w:rPr>
          <w:lang w:eastAsia="en-GB"/>
        </w:rPr>
        <w:t xml:space="preserve">Review of Medicines and Medical Devices Regulation </w:t>
      </w:r>
      <w:r w:rsidR="00EE77C7" w:rsidRPr="009E5255">
        <w:rPr>
          <w:lang w:eastAsia="en-GB"/>
        </w:rPr>
        <w:t xml:space="preserve">concurred with a number of </w:t>
      </w:r>
      <w:r w:rsidRPr="009E5255">
        <w:rPr>
          <w:lang w:eastAsia="en-GB"/>
        </w:rPr>
        <w:t xml:space="preserve">Medicine Australia’s </w:t>
      </w:r>
      <w:r w:rsidR="00EE77C7" w:rsidRPr="009E5255">
        <w:rPr>
          <w:lang w:eastAsia="en-GB"/>
        </w:rPr>
        <w:t>recommendations</w:t>
      </w:r>
      <w:r w:rsidR="003C16EE" w:rsidRPr="009E5255">
        <w:rPr>
          <w:lang w:eastAsia="en-GB"/>
        </w:rPr>
        <w:t xml:space="preserve">, noting opportunities </w:t>
      </w:r>
      <w:r w:rsidRPr="009E5255">
        <w:rPr>
          <w:lang w:eastAsia="en-GB"/>
        </w:rPr>
        <w:t>to</w:t>
      </w:r>
      <w:r w:rsidR="009A2289" w:rsidRPr="009E5255">
        <w:rPr>
          <w:lang w:eastAsia="en-GB"/>
        </w:rPr>
        <w:t xml:space="preserve"> improv</w:t>
      </w:r>
      <w:r w:rsidRPr="009E5255">
        <w:rPr>
          <w:lang w:eastAsia="en-GB"/>
        </w:rPr>
        <w:t>e</w:t>
      </w:r>
      <w:r w:rsidR="009A2289" w:rsidRPr="009E5255">
        <w:rPr>
          <w:lang w:eastAsia="en-GB"/>
        </w:rPr>
        <w:t xml:space="preserve"> transparency throughout the assessment process, engage with sponsors and other stakeholders to better tailor applications, </w:t>
      </w:r>
      <w:r w:rsidRPr="009E5255">
        <w:rPr>
          <w:lang w:eastAsia="en-GB"/>
        </w:rPr>
        <w:t>match</w:t>
      </w:r>
      <w:r w:rsidR="009A2289" w:rsidRPr="009E5255">
        <w:rPr>
          <w:lang w:eastAsia="en-GB"/>
        </w:rPr>
        <w:t xml:space="preserve"> assessment resources to the complexity of applications</w:t>
      </w:r>
      <w:r w:rsidRPr="009E5255">
        <w:rPr>
          <w:lang w:eastAsia="en-GB"/>
        </w:rPr>
        <w:t>,</w:t>
      </w:r>
      <w:r w:rsidR="003C16EE" w:rsidRPr="009E5255">
        <w:rPr>
          <w:lang w:eastAsia="en-GB"/>
        </w:rPr>
        <w:t xml:space="preserve"> and </w:t>
      </w:r>
      <w:r w:rsidRPr="009E5255">
        <w:rPr>
          <w:lang w:eastAsia="en-GB"/>
        </w:rPr>
        <w:t>facilitate</w:t>
      </w:r>
      <w:r w:rsidR="009A2289" w:rsidRPr="009E5255">
        <w:rPr>
          <w:lang w:eastAsia="en-GB"/>
        </w:rPr>
        <w:t xml:space="preserve"> cooperation between </w:t>
      </w:r>
      <w:r w:rsidR="003C16EE" w:rsidRPr="009E5255">
        <w:rPr>
          <w:lang w:eastAsia="en-GB"/>
        </w:rPr>
        <w:t>the various HTA agencies (</w:t>
      </w:r>
      <w:r w:rsidR="009A2289" w:rsidRPr="009E5255">
        <w:rPr>
          <w:lang w:eastAsia="en-GB"/>
        </w:rPr>
        <w:t>PBAC, TGA and MSAC</w:t>
      </w:r>
      <w:r w:rsidR="003C16EE" w:rsidRPr="009E5255">
        <w:rPr>
          <w:lang w:eastAsia="en-GB"/>
        </w:rPr>
        <w:t>)</w:t>
      </w:r>
      <w:r w:rsidRPr="009E5255">
        <w:rPr>
          <w:lang w:eastAsia="en-GB"/>
        </w:rPr>
        <w:t xml:space="preserve"> </w:t>
      </w:r>
      <w:r w:rsidR="00D244DB" w:rsidRPr="009E5255">
        <w:rPr>
          <w:lang w:eastAsia="en-GB"/>
        </w:rPr>
        <w:fldChar w:fldCharType="begin"/>
      </w:r>
      <w:r w:rsidR="002E5E5A" w:rsidRPr="009E5255">
        <w:rPr>
          <w:lang w:eastAsia="en-GB"/>
        </w:rPr>
        <w:instrText xml:space="preserve"> ADDIN EN.CITE &lt;EndNote&gt;&lt;Cite&gt;&lt;Author&gt;Sansom&lt;/Author&gt;&lt;Year&gt;2015&lt;/Year&gt;&lt;RecNum&gt;10574&lt;/RecNum&gt;&lt;DisplayText&gt;[69]&lt;/DisplayText&gt;&lt;record&gt;&lt;rec-number&gt;10574&lt;/rec-number&gt;&lt;foreign-keys&gt;&lt;key app="EN" db-id="etpte9adcdfve1eerz5pws2fvps522ds5svf" timestamp="1652740079" guid="9b7d7f9f-285a-47ab-a803-4594b2092434"&gt;10574&lt;/key&gt;&lt;/foreign-keys&gt;&lt;ref-type name="Report"&gt;27&lt;/ref-type&gt;&lt;contributors&gt;&lt;authors&gt;&lt;author&gt;Sansom, L.&lt;/author&gt;&lt;author&gt;Delaat, W.&lt;/author&gt;&lt;author&gt;Horvath, J.&lt;/author&gt;&lt;/authors&gt;&lt;tertiary-authors&gt;&lt;author&gt;Australian Government,, Department of Health&lt;/author&gt;&lt;/tertiary-authors&gt;&lt;/contributors&gt;&lt;titles&gt;&lt;title&gt;Review of medicines and medical devices regulation - Report to the Minister for Health on the Regulatory Framework for Medicines and Medical Devices&lt;/title&gt;&lt;/titles&gt;&lt;dates&gt;&lt;year&gt;2015&lt;/year&gt;&lt;/dates&gt;&lt;pub-location&gt;Canberra&lt;/pub-location&gt;&lt;urls&gt;&lt;/urls&gt;&lt;/record&gt;&lt;/Cite&gt;&lt;/EndNote&gt;</w:instrText>
      </w:r>
      <w:r w:rsidR="00D244DB" w:rsidRPr="009E5255">
        <w:rPr>
          <w:lang w:eastAsia="en-GB"/>
        </w:rPr>
        <w:fldChar w:fldCharType="separate"/>
      </w:r>
      <w:r w:rsidR="002E5E5A" w:rsidRPr="009E5255">
        <w:rPr>
          <w:noProof/>
          <w:lang w:eastAsia="en-GB"/>
        </w:rPr>
        <w:t>[69]</w:t>
      </w:r>
      <w:r w:rsidR="00D244DB" w:rsidRPr="009E5255">
        <w:rPr>
          <w:lang w:eastAsia="en-GB"/>
        </w:rPr>
        <w:fldChar w:fldCharType="end"/>
      </w:r>
      <w:r w:rsidR="003C16EE" w:rsidRPr="009E5255">
        <w:rPr>
          <w:lang w:eastAsia="en-GB"/>
        </w:rPr>
        <w:t xml:space="preserve">.  </w:t>
      </w:r>
      <w:r w:rsidRPr="009E5255">
        <w:rPr>
          <w:lang w:eastAsia="en-GB"/>
        </w:rPr>
        <w:t>Recommendations</w:t>
      </w:r>
      <w:r w:rsidR="003C16EE" w:rsidRPr="009E5255">
        <w:rPr>
          <w:lang w:eastAsia="en-GB"/>
        </w:rPr>
        <w:t xml:space="preserve"> included enhanc</w:t>
      </w:r>
      <w:r w:rsidRPr="009E5255">
        <w:rPr>
          <w:lang w:eastAsia="en-GB"/>
        </w:rPr>
        <w:t>ed</w:t>
      </w:r>
      <w:r w:rsidR="003C16EE" w:rsidRPr="009E5255">
        <w:rPr>
          <w:lang w:eastAsia="en-GB"/>
        </w:rPr>
        <w:t xml:space="preserve"> formal mechanisms for consumers and clinicians to play a more central and </w:t>
      </w:r>
      <w:r w:rsidRPr="009E5255">
        <w:rPr>
          <w:lang w:eastAsia="en-GB"/>
        </w:rPr>
        <w:t>substantive</w:t>
      </w:r>
      <w:r w:rsidR="003C16EE" w:rsidRPr="009E5255">
        <w:rPr>
          <w:lang w:eastAsia="en-GB"/>
        </w:rPr>
        <w:t xml:space="preserve"> role in the evaluation of new medicines and technologies.</w:t>
      </w:r>
    </w:p>
    <w:p w14:paraId="29DA578F" w14:textId="5CA08766" w:rsidR="00360E2D" w:rsidRPr="009E5255" w:rsidRDefault="00756494" w:rsidP="00530C9C">
      <w:pPr>
        <w:rPr>
          <w:lang w:eastAsia="en-GB"/>
        </w:rPr>
      </w:pPr>
      <w:r w:rsidRPr="009E5255">
        <w:rPr>
          <w:lang w:eastAsia="en-GB"/>
        </w:rPr>
        <w:t>Most recently,</w:t>
      </w:r>
      <w:r w:rsidR="003C16EE" w:rsidRPr="009E5255">
        <w:rPr>
          <w:lang w:eastAsia="en-GB"/>
        </w:rPr>
        <w:t xml:space="preserve"> </w:t>
      </w:r>
      <w:r w:rsidRPr="009E5255">
        <w:rPr>
          <w:lang w:eastAsia="en-GB"/>
        </w:rPr>
        <w:t xml:space="preserve">the </w:t>
      </w:r>
      <w:r w:rsidR="00D244DB" w:rsidRPr="009E5255">
        <w:rPr>
          <w:lang w:eastAsia="en-GB"/>
        </w:rPr>
        <w:t xml:space="preserve">Parliamentary </w:t>
      </w:r>
      <w:r w:rsidR="00CA3F52" w:rsidRPr="009E5255">
        <w:rPr>
          <w:lang w:eastAsia="en-GB"/>
        </w:rPr>
        <w:t>Inquiry into Approval Processes for New Drugs and Novel Medical Technologies in Australia (2021)</w:t>
      </w:r>
      <w:r w:rsidR="003C16EE" w:rsidRPr="009E5255">
        <w:rPr>
          <w:lang w:eastAsia="en-GB"/>
        </w:rPr>
        <w:t xml:space="preserve"> </w:t>
      </w:r>
      <w:r w:rsidR="00CA3F52" w:rsidRPr="009E5255">
        <w:rPr>
          <w:lang w:eastAsia="en-GB"/>
        </w:rPr>
        <w:t>similarly</w:t>
      </w:r>
      <w:r w:rsidR="003C16EE" w:rsidRPr="009E5255">
        <w:rPr>
          <w:lang w:eastAsia="en-GB"/>
        </w:rPr>
        <w:t xml:space="preserve"> recommend</w:t>
      </w:r>
      <w:r w:rsidR="00CA3F52" w:rsidRPr="009E5255">
        <w:rPr>
          <w:lang w:eastAsia="en-GB"/>
        </w:rPr>
        <w:t>ed</w:t>
      </w:r>
      <w:r w:rsidR="003C16EE" w:rsidRPr="009E5255">
        <w:rPr>
          <w:lang w:eastAsia="en-GB"/>
        </w:rPr>
        <w:t xml:space="preserve"> further alignment of Australia’s HTA processes, particularly as they relate to the initial decision to reimburse a </w:t>
      </w:r>
      <w:r w:rsidR="0045534B" w:rsidRPr="009E5255">
        <w:rPr>
          <w:lang w:eastAsia="en-GB"/>
        </w:rPr>
        <w:t xml:space="preserve">health </w:t>
      </w:r>
      <w:r w:rsidR="003C16EE" w:rsidRPr="009E5255">
        <w:rPr>
          <w:lang w:eastAsia="en-GB"/>
        </w:rPr>
        <w:t>technology</w:t>
      </w:r>
      <w:r w:rsidR="00D244DB" w:rsidRPr="009E5255">
        <w:rPr>
          <w:lang w:eastAsia="en-GB"/>
        </w:rPr>
        <w:t xml:space="preserve"> </w:t>
      </w:r>
      <w:r w:rsidR="00D244DB" w:rsidRPr="009E5255">
        <w:rPr>
          <w:lang w:eastAsia="en-GB"/>
        </w:rPr>
        <w:fldChar w:fldCharType="begin"/>
      </w:r>
      <w:r w:rsidR="002E5E5A" w:rsidRPr="009E5255">
        <w:rPr>
          <w:lang w:eastAsia="en-GB"/>
        </w:rPr>
        <w:instrText xml:space="preserve"> ADDIN EN.CITE &lt;EndNote&gt;&lt;Cite&gt;&lt;Author&gt;Parliament of the Commonwealth of Australia&lt;/Author&gt;&lt;Year&gt;2021&lt;/Year&gt;&lt;RecNum&gt;10580&lt;/RecNum&gt;&lt;DisplayText&gt;[70]&lt;/DisplayText&gt;&lt;record&gt;&lt;rec-number&gt;10580&lt;/rec-number&gt;&lt;foreign-keys&gt;&lt;key app="EN" db-id="etpte9adcdfve1eerz5pws2fvps522ds5svf" timestamp="1652740079" guid="7204f75d-3d2e-4009-bad5-94f3db8fa31f"&gt;10580&lt;/key&gt;&lt;/foreign-keys&gt;&lt;ref-type name="Report"&gt;27&lt;/ref-type&gt;&lt;contributors&gt;&lt;authors&gt;&lt;author&gt;Parliament of the Commonwealth of Australia,&lt;/author&gt;&lt;/authors&gt;&lt;tertiary-authors&gt;&lt;author&gt;Parliament of Australia,, House of Representatives Standing Committee on Health, Aged Care and Sport&lt;/author&gt;&lt;/tertiary-authors&gt;&lt;/contributors&gt;&lt;titles&gt;&lt;title&gt;The New Frontier - Delivering better health for all Australians. Inquiry into approval processes for new drugs and novel medical technologies in Australia&lt;/title&gt;&lt;/titles&gt;&lt;dates&gt;&lt;year&gt;2021&lt;/year&gt;&lt;/dates&gt;&lt;pub-location&gt;Canberra&lt;/pub-location&gt;&lt;urls&gt;&lt;/urls&gt;&lt;/record&gt;&lt;/Cite&gt;&lt;/EndNote&gt;</w:instrText>
      </w:r>
      <w:r w:rsidR="00D244DB" w:rsidRPr="009E5255">
        <w:rPr>
          <w:lang w:eastAsia="en-GB"/>
        </w:rPr>
        <w:fldChar w:fldCharType="separate"/>
      </w:r>
      <w:r w:rsidR="002E5E5A" w:rsidRPr="009E5255">
        <w:rPr>
          <w:noProof/>
          <w:lang w:eastAsia="en-GB"/>
        </w:rPr>
        <w:t>[70]</w:t>
      </w:r>
      <w:r w:rsidR="00D244DB" w:rsidRPr="009E5255">
        <w:rPr>
          <w:lang w:eastAsia="en-GB"/>
        </w:rPr>
        <w:fldChar w:fldCharType="end"/>
      </w:r>
      <w:r w:rsidR="003C16EE" w:rsidRPr="009E5255">
        <w:rPr>
          <w:lang w:eastAsia="en-GB"/>
        </w:rPr>
        <w:t>.</w:t>
      </w:r>
    </w:p>
    <w:p w14:paraId="793460C4" w14:textId="71EAC166" w:rsidR="00581D4C" w:rsidRPr="009E5255" w:rsidRDefault="001C3311" w:rsidP="000638D5">
      <w:pPr>
        <w:pStyle w:val="Heading2"/>
        <w:ind w:left="567"/>
      </w:pPr>
      <w:bookmarkStart w:id="343" w:name="_Toc89935701"/>
      <w:bookmarkStart w:id="344" w:name="_Ref93315064"/>
      <w:bookmarkStart w:id="345" w:name="_Ref93471529"/>
      <w:bookmarkStart w:id="346" w:name="_Toc144886266"/>
      <w:r w:rsidRPr="009E5255">
        <w:t>Consideration</w:t>
      </w:r>
      <w:r w:rsidR="00581D4C" w:rsidRPr="009E5255">
        <w:t xml:space="preserve"> of alternatives</w:t>
      </w:r>
      <w:bookmarkEnd w:id="343"/>
      <w:bookmarkEnd w:id="344"/>
      <w:bookmarkEnd w:id="345"/>
      <w:bookmarkEnd w:id="346"/>
      <w:r w:rsidR="00581D4C" w:rsidRPr="009E5255">
        <w:t xml:space="preserve"> </w:t>
      </w:r>
    </w:p>
    <w:p w14:paraId="7BD16257" w14:textId="3412C0F1" w:rsidR="001C3311" w:rsidRPr="009E5255" w:rsidRDefault="00C60182" w:rsidP="001C3311">
      <w:r w:rsidRPr="009E5255">
        <w:t>The</w:t>
      </w:r>
      <w:r w:rsidR="001C3311" w:rsidRPr="009E5255">
        <w:t xml:space="preserve"> Review</w:t>
      </w:r>
      <w:r w:rsidRPr="009E5255">
        <w:t xml:space="preserve"> considered</w:t>
      </w:r>
      <w:r w:rsidR="001C3311" w:rsidRPr="009E5255">
        <w:t xml:space="preserve"> the </w:t>
      </w:r>
      <w:r w:rsidRPr="009E5255">
        <w:t xml:space="preserve">potential </w:t>
      </w:r>
      <w:r w:rsidR="001C3311" w:rsidRPr="009E5255">
        <w:t>impact</w:t>
      </w:r>
      <w:r w:rsidRPr="009E5255">
        <w:t>s</w:t>
      </w:r>
      <w:r w:rsidR="001C3311" w:rsidRPr="009E5255">
        <w:t xml:space="preserve"> of alternative reimbursement approach</w:t>
      </w:r>
      <w:r w:rsidRPr="009E5255">
        <w:t>es, including</w:t>
      </w:r>
      <w:r w:rsidR="001C3311" w:rsidRPr="009E5255">
        <w:t xml:space="preserve"> </w:t>
      </w:r>
      <w:r w:rsidR="00A74227" w:rsidRPr="009E5255">
        <w:t>changes to</w:t>
      </w:r>
      <w:r w:rsidR="001C3311" w:rsidRPr="009E5255">
        <w:t xml:space="preserve"> the </w:t>
      </w:r>
      <w:r w:rsidRPr="009E5255">
        <w:t xml:space="preserve">composition and distribution </w:t>
      </w:r>
      <w:r w:rsidR="001C3311" w:rsidRPr="009E5255">
        <w:t xml:space="preserve">of </w:t>
      </w:r>
      <w:r w:rsidR="00A74227" w:rsidRPr="009E5255">
        <w:t xml:space="preserve">EFC </w:t>
      </w:r>
      <w:r w:rsidR="001C3311" w:rsidRPr="009E5255">
        <w:t>payments</w:t>
      </w:r>
      <w:r w:rsidRPr="009E5255">
        <w:t>, according to</w:t>
      </w:r>
      <w:r w:rsidR="001C3311" w:rsidRPr="009E5255">
        <w:t xml:space="preserve"> the principles articulated in </w:t>
      </w:r>
      <w:r w:rsidR="001C3311" w:rsidRPr="009E5255">
        <w:fldChar w:fldCharType="begin"/>
      </w:r>
      <w:r w:rsidR="001C3311" w:rsidRPr="009E5255">
        <w:instrText xml:space="preserve"> REF _Ref91152976 \h </w:instrText>
      </w:r>
      <w:r w:rsidR="001C3311" w:rsidRPr="009E5255">
        <w:fldChar w:fldCharType="separate"/>
      </w:r>
      <w:r w:rsidR="000C766B" w:rsidRPr="009E5255">
        <w:t xml:space="preserve">Text Box </w:t>
      </w:r>
      <w:r w:rsidR="000C766B">
        <w:rPr>
          <w:noProof/>
        </w:rPr>
        <w:t>4</w:t>
      </w:r>
      <w:r w:rsidR="001C3311" w:rsidRPr="009E5255">
        <w:fldChar w:fldCharType="end"/>
      </w:r>
      <w:r w:rsidR="00C438AF" w:rsidRPr="009E5255">
        <w:t>.</w:t>
      </w:r>
    </w:p>
    <w:p w14:paraId="686010BE" w14:textId="3ADE87F6" w:rsidR="001C3311" w:rsidRPr="009E5255" w:rsidRDefault="001C3311" w:rsidP="00214FB7">
      <w:pPr>
        <w:pStyle w:val="Caption"/>
      </w:pPr>
      <w:bookmarkStart w:id="347" w:name="_Ref91152976"/>
      <w:r w:rsidRPr="009E5255">
        <w:t xml:space="preserve">Text Box </w:t>
      </w:r>
      <w:r w:rsidR="00E36C93">
        <w:fldChar w:fldCharType="begin"/>
      </w:r>
      <w:r w:rsidR="00E36C93">
        <w:instrText xml:space="preserve"> SEQ Text_Box \* ARABIC </w:instrText>
      </w:r>
      <w:r w:rsidR="00E36C93">
        <w:fldChar w:fldCharType="separate"/>
      </w:r>
      <w:r w:rsidR="000C766B">
        <w:rPr>
          <w:noProof/>
        </w:rPr>
        <w:t>4</w:t>
      </w:r>
      <w:r w:rsidR="00E36C93">
        <w:rPr>
          <w:noProof/>
        </w:rPr>
        <w:fldChar w:fldCharType="end"/>
      </w:r>
      <w:bookmarkEnd w:id="347"/>
      <w:r w:rsidRPr="009E5255">
        <w:t xml:space="preserve">. Policy </w:t>
      </w:r>
      <w:r w:rsidR="00A74227" w:rsidRPr="009E5255">
        <w:t>i</w:t>
      </w:r>
      <w:r w:rsidRPr="009E5255">
        <w:t xml:space="preserve">mpact </w:t>
      </w:r>
      <w:r w:rsidR="00A74227" w:rsidRPr="009E5255">
        <w:t>k</w:t>
      </w:r>
      <w:r w:rsidRPr="009E5255">
        <w:t>ey</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129"/>
        <w:gridCol w:w="7881"/>
      </w:tblGrid>
      <w:tr w:rsidR="001C3311" w:rsidRPr="009E5255" w14:paraId="01E0FE6A" w14:textId="77777777" w:rsidTr="002D0C9F">
        <w:tc>
          <w:tcPr>
            <w:tcW w:w="9010" w:type="dxa"/>
            <w:gridSpan w:val="2"/>
          </w:tcPr>
          <w:p w14:paraId="676E5517" w14:textId="797CCC79" w:rsidR="004A6F8F" w:rsidRPr="009E5255" w:rsidRDefault="001C3311" w:rsidP="001F2970">
            <w:pPr>
              <w:spacing w:before="0" w:after="0"/>
            </w:pPr>
            <w:r w:rsidRPr="009E5255">
              <w:t xml:space="preserve">The </w:t>
            </w:r>
            <w:r w:rsidR="00E62DE3" w:rsidRPr="009E5255">
              <w:t>potential impacts</w:t>
            </w:r>
            <w:r w:rsidRPr="009E5255">
              <w:t xml:space="preserve"> of </w:t>
            </w:r>
            <w:r w:rsidR="00E62DE3" w:rsidRPr="009E5255">
              <w:t>altering</w:t>
            </w:r>
            <w:r w:rsidRPr="009E5255">
              <w:t xml:space="preserve"> EFC </w:t>
            </w:r>
            <w:r w:rsidR="006B0D68" w:rsidRPr="009E5255">
              <w:t xml:space="preserve">remuneration </w:t>
            </w:r>
            <w:r w:rsidRPr="009E5255">
              <w:t xml:space="preserve">policies </w:t>
            </w:r>
            <w:r w:rsidR="006B0D68" w:rsidRPr="009E5255">
              <w:t xml:space="preserve">were considered </w:t>
            </w:r>
            <w:r w:rsidRPr="009E5255">
              <w:t>according to the following principles:</w:t>
            </w:r>
          </w:p>
          <w:p w14:paraId="12515AF6" w14:textId="50189C91" w:rsidR="001C3311" w:rsidRPr="009E5255" w:rsidRDefault="00371E00">
            <w:pPr>
              <w:pStyle w:val="ListParagraph"/>
              <w:numPr>
                <w:ilvl w:val="0"/>
                <w:numId w:val="22"/>
              </w:numPr>
              <w:rPr>
                <w:lang w:val="en-AU"/>
              </w:rPr>
            </w:pPr>
            <w:r w:rsidRPr="009E5255">
              <w:rPr>
                <w:lang w:val="en-AU"/>
              </w:rPr>
              <w:t>Efficiency</w:t>
            </w:r>
            <w:r w:rsidR="004A6F8F" w:rsidRPr="009E5255">
              <w:rPr>
                <w:lang w:val="en-AU"/>
              </w:rPr>
              <w:t>—</w:t>
            </w:r>
            <w:r w:rsidR="001C3311" w:rsidRPr="009E5255">
              <w:rPr>
                <w:lang w:val="en-AU"/>
              </w:rPr>
              <w:t xml:space="preserve">reflects the likely impact of the policy change on the costs to the system, either as assessed by the operating viability of </w:t>
            </w:r>
            <w:r w:rsidR="00232307" w:rsidRPr="009E5255">
              <w:rPr>
                <w:lang w:val="en-AU"/>
              </w:rPr>
              <w:t>those within the supply chain</w:t>
            </w:r>
            <w:r w:rsidR="001C3311" w:rsidRPr="009E5255">
              <w:rPr>
                <w:lang w:val="en-AU"/>
              </w:rPr>
              <w:t xml:space="preserve"> or the total cost to the PBS associated with the reimbursement of chemotherapy services.</w:t>
            </w:r>
          </w:p>
          <w:p w14:paraId="561B45FD" w14:textId="1BD33660" w:rsidR="001C3311" w:rsidRPr="009E5255" w:rsidRDefault="001C3311">
            <w:pPr>
              <w:pStyle w:val="ListParagraph"/>
              <w:numPr>
                <w:ilvl w:val="0"/>
                <w:numId w:val="22"/>
              </w:numPr>
              <w:rPr>
                <w:lang w:val="en-AU"/>
              </w:rPr>
            </w:pPr>
            <w:r w:rsidRPr="009E5255">
              <w:rPr>
                <w:lang w:val="en-AU"/>
              </w:rPr>
              <w:t>Access</w:t>
            </w:r>
            <w:r w:rsidR="004A6F8F" w:rsidRPr="009E5255">
              <w:rPr>
                <w:lang w:val="en-AU"/>
              </w:rPr>
              <w:t>—</w:t>
            </w:r>
            <w:r w:rsidRPr="009E5255">
              <w:rPr>
                <w:lang w:val="en-AU"/>
              </w:rPr>
              <w:t>reflects the likely impact of the policy change on patient access to infus</w:t>
            </w:r>
            <w:r w:rsidR="004A6F8F" w:rsidRPr="009E5255">
              <w:rPr>
                <w:lang w:val="en-AU"/>
              </w:rPr>
              <w:t>ed</w:t>
            </w:r>
            <w:r w:rsidRPr="009E5255">
              <w:rPr>
                <w:lang w:val="en-AU"/>
              </w:rPr>
              <w:t xml:space="preserve"> cancer pharmacy services.  This may include changes in access attributed to disparities in service provision between regional, remote and urban areas, or between public and private hospital </w:t>
            </w:r>
            <w:r w:rsidR="004A6F8F" w:rsidRPr="009E5255">
              <w:rPr>
                <w:lang w:val="en-AU"/>
              </w:rPr>
              <w:t>settings</w:t>
            </w:r>
            <w:r w:rsidRPr="009E5255">
              <w:rPr>
                <w:lang w:val="en-AU"/>
              </w:rPr>
              <w:t>.</w:t>
            </w:r>
          </w:p>
          <w:p w14:paraId="6F58E4B5" w14:textId="77403783" w:rsidR="001C3311" w:rsidRPr="009E5255" w:rsidRDefault="001C3311">
            <w:pPr>
              <w:pStyle w:val="ListParagraph"/>
              <w:numPr>
                <w:ilvl w:val="0"/>
                <w:numId w:val="22"/>
              </w:numPr>
              <w:rPr>
                <w:lang w:val="en-AU"/>
              </w:rPr>
            </w:pPr>
            <w:r w:rsidRPr="009E5255">
              <w:rPr>
                <w:lang w:val="en-AU"/>
              </w:rPr>
              <w:t>Simplicity</w:t>
            </w:r>
            <w:r w:rsidR="004A6F8F" w:rsidRPr="009E5255">
              <w:rPr>
                <w:lang w:val="en-AU"/>
              </w:rPr>
              <w:t>—</w:t>
            </w:r>
            <w:r w:rsidRPr="009E5255">
              <w:rPr>
                <w:lang w:val="en-AU"/>
              </w:rPr>
              <w:t xml:space="preserve">an assessment of the impact of a policy change on </w:t>
            </w:r>
            <w:r w:rsidR="004A6F8F" w:rsidRPr="009E5255">
              <w:rPr>
                <w:lang w:val="en-AU"/>
              </w:rPr>
              <w:t xml:space="preserve">the </w:t>
            </w:r>
            <w:r w:rsidRPr="009E5255">
              <w:rPr>
                <w:lang w:val="en-AU"/>
              </w:rPr>
              <w:t>administrative complexity of the PBS and its associated processes as required to access and be reimbursed for infused pharmacy services.</w:t>
            </w:r>
          </w:p>
          <w:p w14:paraId="347A1418" w14:textId="5FAF5B6D" w:rsidR="00E62DE3" w:rsidRPr="009E5255" w:rsidRDefault="001C3311">
            <w:pPr>
              <w:pStyle w:val="ListParagraph"/>
              <w:numPr>
                <w:ilvl w:val="0"/>
                <w:numId w:val="22"/>
              </w:numPr>
              <w:rPr>
                <w:lang w:val="en-AU"/>
              </w:rPr>
            </w:pPr>
            <w:r w:rsidRPr="009E5255">
              <w:rPr>
                <w:lang w:val="en-AU"/>
              </w:rPr>
              <w:t>Accountability</w:t>
            </w:r>
            <w:r w:rsidR="00337736" w:rsidRPr="009E5255">
              <w:rPr>
                <w:lang w:val="en-AU"/>
              </w:rPr>
              <w:t xml:space="preserve">—reflects </w:t>
            </w:r>
            <w:r w:rsidRPr="009E5255">
              <w:rPr>
                <w:lang w:val="en-AU"/>
              </w:rPr>
              <w:t xml:space="preserve">how the proposed policy change </w:t>
            </w:r>
            <w:r w:rsidR="00337736" w:rsidRPr="009E5255">
              <w:rPr>
                <w:lang w:val="en-AU"/>
              </w:rPr>
              <w:t>is likely to</w:t>
            </w:r>
            <w:r w:rsidRPr="009E5255">
              <w:rPr>
                <w:lang w:val="en-AU"/>
              </w:rPr>
              <w:t xml:space="preserve"> impact </w:t>
            </w:r>
            <w:r w:rsidR="00863B9E" w:rsidRPr="009E5255">
              <w:rPr>
                <w:lang w:val="en-AU"/>
              </w:rPr>
              <w:t xml:space="preserve">transparency </w:t>
            </w:r>
            <w:r w:rsidR="00337736" w:rsidRPr="009E5255">
              <w:rPr>
                <w:lang w:val="en-AU"/>
              </w:rPr>
              <w:t>with respect to</w:t>
            </w:r>
            <w:r w:rsidRPr="009E5255">
              <w:rPr>
                <w:lang w:val="en-AU"/>
              </w:rPr>
              <w:t xml:space="preserve"> drug</w:t>
            </w:r>
            <w:r w:rsidR="00337736" w:rsidRPr="009E5255">
              <w:rPr>
                <w:lang w:val="en-AU"/>
              </w:rPr>
              <w:t xml:space="preserve"> supply</w:t>
            </w:r>
            <w:r w:rsidRPr="009E5255">
              <w:rPr>
                <w:lang w:val="en-AU"/>
              </w:rPr>
              <w:t xml:space="preserve">, the flow of funds </w:t>
            </w:r>
            <w:r w:rsidR="00863B9E" w:rsidRPr="009E5255">
              <w:rPr>
                <w:lang w:val="en-AU"/>
              </w:rPr>
              <w:t>and</w:t>
            </w:r>
            <w:r w:rsidRPr="009E5255">
              <w:rPr>
                <w:lang w:val="en-AU"/>
              </w:rPr>
              <w:t xml:space="preserve"> other system</w:t>
            </w:r>
            <w:r w:rsidR="00337736" w:rsidRPr="009E5255">
              <w:rPr>
                <w:lang w:val="en-AU"/>
              </w:rPr>
              <w:t>-</w:t>
            </w:r>
            <w:r w:rsidRPr="009E5255">
              <w:rPr>
                <w:lang w:val="en-AU"/>
              </w:rPr>
              <w:t xml:space="preserve">wide </w:t>
            </w:r>
            <w:r w:rsidR="00337736" w:rsidRPr="009E5255">
              <w:rPr>
                <w:lang w:val="en-AU"/>
              </w:rPr>
              <w:t>aspects</w:t>
            </w:r>
            <w:r w:rsidRPr="009E5255">
              <w:rPr>
                <w:lang w:val="en-AU"/>
              </w:rPr>
              <w:t>.</w:t>
            </w:r>
          </w:p>
          <w:p w14:paraId="2C01359E" w14:textId="77777777" w:rsidR="00E62DE3" w:rsidRPr="009E5255" w:rsidRDefault="001C3311" w:rsidP="00A17958">
            <w:pPr>
              <w:spacing w:before="0" w:after="0" w:line="240" w:lineRule="auto"/>
            </w:pPr>
            <w:r w:rsidRPr="009E5255">
              <w:t>Categorisation of these impacts is presented using a ‘traffic light system’:</w:t>
            </w:r>
          </w:p>
          <w:p w14:paraId="137B726A" w14:textId="37A76602" w:rsidR="002D0C9F" w:rsidRPr="009E5255" w:rsidRDefault="002D0C9F" w:rsidP="00A17958">
            <w:pPr>
              <w:spacing w:before="0" w:after="0" w:line="240" w:lineRule="auto"/>
            </w:pPr>
          </w:p>
        </w:tc>
      </w:tr>
      <w:tr w:rsidR="00A17958" w:rsidRPr="009E5255" w14:paraId="4288D230" w14:textId="77777777" w:rsidTr="00B052A9">
        <w:trPr>
          <w:trHeight w:val="57"/>
        </w:trPr>
        <w:tc>
          <w:tcPr>
            <w:tcW w:w="1129" w:type="dxa"/>
          </w:tcPr>
          <w:p w14:paraId="55E59DE6" w14:textId="30CE3C8A" w:rsidR="00A17958" w:rsidRPr="009E5255" w:rsidRDefault="002D0C9F" w:rsidP="006B0D68">
            <w:pPr>
              <w:spacing w:before="0" w:after="0" w:line="240" w:lineRule="auto"/>
              <w:jc w:val="center"/>
            </w:pPr>
            <w:r w:rsidRPr="009E5255">
              <w:rPr>
                <w:noProof/>
              </w:rPr>
              <mc:AlternateContent>
                <mc:Choice Requires="wps">
                  <w:drawing>
                    <wp:anchor distT="0" distB="0" distL="114300" distR="114300" simplePos="0" relativeHeight="251669558" behindDoc="1" locked="0" layoutInCell="1" allowOverlap="1" wp14:anchorId="2EA7C2AD" wp14:editId="03B87043">
                      <wp:simplePos x="0" y="0"/>
                      <wp:positionH relativeFrom="margin">
                        <wp:posOffset>89632</wp:posOffset>
                      </wp:positionH>
                      <wp:positionV relativeFrom="paragraph">
                        <wp:posOffset>33753</wp:posOffset>
                      </wp:positionV>
                      <wp:extent cx="151765" cy="149860"/>
                      <wp:effectExtent l="12700" t="0" r="26035" b="27940"/>
                      <wp:wrapTight wrapText="bothSides">
                        <wp:wrapPolygon edited="0">
                          <wp:start x="19792" y="21600"/>
                          <wp:lineTo x="23408" y="10617"/>
                          <wp:lineTo x="23408" y="6956"/>
                          <wp:lineTo x="16177" y="-2197"/>
                          <wp:lineTo x="5332" y="-2197"/>
                          <wp:lineTo x="-90" y="6956"/>
                          <wp:lineTo x="-1898" y="10617"/>
                          <wp:lineTo x="1717" y="21600"/>
                          <wp:lineTo x="19792" y="21600"/>
                        </wp:wrapPolygon>
                      </wp:wrapTight>
                      <wp:docPr id="13" name="Up Arrow 13"/>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E00F4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3" o:spid="_x0000_s1026" type="#_x0000_t68" style="position:absolute;margin-left:7.05pt;margin-top:2.65pt;width:11.95pt;height:11.8pt;rotation:180;z-index:-25164692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" adj="10800" fillcolor="red" strokecolor="red" strokeweight="1pt">
                      <w10:wrap type="tight" anchorx="margin"/>
                    </v:shape>
                  </w:pict>
                </mc:Fallback>
              </mc:AlternateContent>
            </w:r>
          </w:p>
        </w:tc>
        <w:tc>
          <w:tcPr>
            <w:tcW w:w="7881" w:type="dxa"/>
          </w:tcPr>
          <w:p w14:paraId="323F5411" w14:textId="01A2F912" w:rsidR="00A17958" w:rsidRPr="009E5255" w:rsidRDefault="00A17958" w:rsidP="006B0D68">
            <w:pPr>
              <w:spacing w:before="0" w:after="0" w:line="240" w:lineRule="auto"/>
            </w:pPr>
            <w:r w:rsidRPr="009E5255">
              <w:t>negative impact on that principle (e.g.</w:t>
            </w:r>
            <w:r w:rsidR="002D0C9F" w:rsidRPr="009E5255">
              <w:t>,</w:t>
            </w:r>
            <w:r w:rsidRPr="009E5255">
              <w:t xml:space="preserve"> a reduction in efficiency)</w:t>
            </w:r>
          </w:p>
        </w:tc>
      </w:tr>
      <w:tr w:rsidR="00A17958" w:rsidRPr="009E5255" w14:paraId="122D4D34" w14:textId="77777777" w:rsidTr="002D0C9F">
        <w:tc>
          <w:tcPr>
            <w:tcW w:w="1129" w:type="dxa"/>
            <w:vAlign w:val="bottom"/>
          </w:tcPr>
          <w:p w14:paraId="5AE8E0FF" w14:textId="5AE42486" w:rsidR="00A17958" w:rsidRPr="009E5255" w:rsidRDefault="00A17958" w:rsidP="006B0D68">
            <w:pPr>
              <w:spacing w:before="0" w:after="0" w:line="240" w:lineRule="auto"/>
              <w:jc w:val="center"/>
            </w:pPr>
            <w:r w:rsidRPr="009E5255">
              <w:rPr>
                <w:noProof/>
              </w:rPr>
              <mc:AlternateContent>
                <mc:Choice Requires="wps">
                  <w:drawing>
                    <wp:anchor distT="0" distB="0" distL="114300" distR="114300" simplePos="0" relativeHeight="251671606" behindDoc="1" locked="0" layoutInCell="1" allowOverlap="1" wp14:anchorId="2749433C" wp14:editId="0266DC73">
                      <wp:simplePos x="0" y="0"/>
                      <wp:positionH relativeFrom="margin">
                        <wp:posOffset>72341</wp:posOffset>
                      </wp:positionH>
                      <wp:positionV relativeFrom="paragraph">
                        <wp:posOffset>12749</wp:posOffset>
                      </wp:positionV>
                      <wp:extent cx="154940" cy="149860"/>
                      <wp:effectExtent l="12700" t="12700" r="22860" b="15240"/>
                      <wp:wrapTight wrapText="bothSides">
                        <wp:wrapPolygon edited="0">
                          <wp:start x="7082" y="-1831"/>
                          <wp:lineTo x="-1770" y="-1831"/>
                          <wp:lineTo x="-1770" y="10983"/>
                          <wp:lineTo x="1770" y="21966"/>
                          <wp:lineTo x="19475" y="21966"/>
                          <wp:lineTo x="23016" y="9153"/>
                          <wp:lineTo x="14164" y="-1831"/>
                          <wp:lineTo x="7082" y="-1831"/>
                        </wp:wrapPolygon>
                      </wp:wrapTight>
                      <wp:docPr id="63" name="Up Arrow 63"/>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276A10" id="Up Arrow 63" o:spid="_x0000_s1026" type="#_x0000_t68" style="position:absolute;margin-left:5.7pt;margin-top:1pt;width:12.2pt;height:11.8pt;flip:x;z-index:-25164487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" adj="10800" fillcolor="#00b050" strokecolor="#00b050" strokeweight="1pt">
                      <w10:wrap type="tight" anchorx="margin"/>
                    </v:shape>
                  </w:pict>
                </mc:Fallback>
              </mc:AlternateContent>
            </w:r>
          </w:p>
        </w:tc>
        <w:tc>
          <w:tcPr>
            <w:tcW w:w="7881" w:type="dxa"/>
          </w:tcPr>
          <w:p w14:paraId="599DB4C8" w14:textId="6439E474" w:rsidR="00A17958" w:rsidRPr="009E5255" w:rsidRDefault="00A17958" w:rsidP="006B0D68">
            <w:pPr>
              <w:spacing w:before="0" w:after="0" w:line="240" w:lineRule="auto"/>
            </w:pPr>
            <w:r w:rsidRPr="009E5255">
              <w:t>positive impact on that principle (e.g.</w:t>
            </w:r>
            <w:r w:rsidR="002D0C9F" w:rsidRPr="009E5255">
              <w:t>,</w:t>
            </w:r>
            <w:r w:rsidRPr="009E5255">
              <w:t xml:space="preserve"> an improvement in access)</w:t>
            </w:r>
          </w:p>
        </w:tc>
      </w:tr>
      <w:tr w:rsidR="00A17958" w:rsidRPr="009E5255" w14:paraId="49A27185" w14:textId="77777777" w:rsidTr="002D0C9F">
        <w:tc>
          <w:tcPr>
            <w:tcW w:w="1129" w:type="dxa"/>
            <w:vAlign w:val="bottom"/>
          </w:tcPr>
          <w:p w14:paraId="07CF6E5D" w14:textId="02C092D9" w:rsidR="00A17958" w:rsidRPr="009E5255" w:rsidRDefault="00A17958" w:rsidP="006B0D68">
            <w:pPr>
              <w:spacing w:before="0" w:after="0" w:line="240" w:lineRule="auto"/>
              <w:jc w:val="center"/>
            </w:pPr>
            <w:r w:rsidRPr="009E5255">
              <w:rPr>
                <w:noProof/>
              </w:rPr>
              <mc:AlternateContent>
                <mc:Choice Requires="wps">
                  <w:drawing>
                    <wp:anchor distT="0" distB="0" distL="114300" distR="114300" simplePos="0" relativeHeight="251673654" behindDoc="1" locked="0" layoutInCell="1" allowOverlap="1" wp14:anchorId="67D91D8E" wp14:editId="2DED857B">
                      <wp:simplePos x="0" y="0"/>
                      <wp:positionH relativeFrom="column">
                        <wp:posOffset>84504</wp:posOffset>
                      </wp:positionH>
                      <wp:positionV relativeFrom="paragraph">
                        <wp:posOffset>69215</wp:posOffset>
                      </wp:positionV>
                      <wp:extent cx="111125" cy="45085"/>
                      <wp:effectExtent l="0" t="0" r="3175" b="5715"/>
                      <wp:wrapTight wrapText="bothSides">
                        <wp:wrapPolygon edited="0">
                          <wp:start x="0" y="0"/>
                          <wp:lineTo x="0" y="18254"/>
                          <wp:lineTo x="19749" y="18254"/>
                          <wp:lineTo x="19749" y="0"/>
                          <wp:lineTo x="0" y="0"/>
                        </wp:wrapPolygon>
                      </wp:wrapTight>
                      <wp:docPr id="64" name="Rectangle 64"/>
                      <wp:cNvGraphicFramePr/>
                      <a:graphic xmlns:a="http://schemas.openxmlformats.org/drawingml/2006/main">
                        <a:graphicData uri="http://schemas.microsoft.com/office/word/2010/wordprocessingShape">
                          <wps:wsp>
                            <wps:cNvSpPr/>
                            <wps:spPr>
                              <a:xfrm>
                                <a:off x="0" y="0"/>
                                <a:ext cx="111125" cy="4508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FB720" id="Rectangle 64" o:spid="_x0000_s1026" style="position:absolute;margin-left:6.65pt;margin-top:5.45pt;width:8.75pt;height:3.55pt;z-index:-2516428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" fillcolor="#4472c4 [3204]" stroked="f" strokeweight="1pt">
                      <w10:wrap type="tight"/>
                    </v:rect>
                  </w:pict>
                </mc:Fallback>
              </mc:AlternateContent>
            </w:r>
          </w:p>
        </w:tc>
        <w:tc>
          <w:tcPr>
            <w:tcW w:w="7881" w:type="dxa"/>
          </w:tcPr>
          <w:p w14:paraId="25A86E76" w14:textId="3BC9AAA5" w:rsidR="00A17958" w:rsidRPr="009E5255" w:rsidRDefault="00A17958" w:rsidP="006B0D68">
            <w:pPr>
              <w:spacing w:before="0" w:after="0" w:line="240" w:lineRule="auto"/>
            </w:pPr>
            <w:r w:rsidRPr="009E5255">
              <w:t>no notable impact on that principle.</w:t>
            </w:r>
          </w:p>
        </w:tc>
      </w:tr>
      <w:tr w:rsidR="00A17958" w:rsidRPr="009E5255" w14:paraId="548532DC" w14:textId="77777777" w:rsidTr="002D0C9F">
        <w:tc>
          <w:tcPr>
            <w:tcW w:w="9010" w:type="dxa"/>
            <w:gridSpan w:val="2"/>
          </w:tcPr>
          <w:p w14:paraId="1DFB80B4" w14:textId="5D0C8D69" w:rsidR="00A17958" w:rsidRPr="009E5255" w:rsidRDefault="00A17958" w:rsidP="00A17958">
            <w:pPr>
              <w:spacing w:before="0" w:after="0" w:line="240" w:lineRule="auto"/>
            </w:pPr>
          </w:p>
        </w:tc>
      </w:tr>
    </w:tbl>
    <w:p w14:paraId="52471215" w14:textId="77777777" w:rsidR="001C3311" w:rsidRPr="009E5255" w:rsidRDefault="001C3311" w:rsidP="001218BB"/>
    <w:p w14:paraId="52DE9D70" w14:textId="305ABCF2" w:rsidR="00124D58" w:rsidRPr="009E5255" w:rsidRDefault="001C3311" w:rsidP="005A2B78">
      <w:pPr>
        <w:pStyle w:val="Heading3"/>
      </w:pPr>
      <w:bookmarkStart w:id="348" w:name="_Toc144886267"/>
      <w:r w:rsidRPr="009E5255">
        <w:t>Addressing</w:t>
      </w:r>
      <w:r w:rsidR="001218BB" w:rsidRPr="009E5255">
        <w:t xml:space="preserve"> </w:t>
      </w:r>
      <w:r w:rsidR="000B701E" w:rsidRPr="009E5255">
        <w:t>r</w:t>
      </w:r>
      <w:r w:rsidR="001218BB" w:rsidRPr="009E5255">
        <w:t xml:space="preserve">econciliation </w:t>
      </w:r>
      <w:r w:rsidR="000B701E" w:rsidRPr="009E5255">
        <w:t>i</w:t>
      </w:r>
      <w:r w:rsidR="001218BB" w:rsidRPr="009E5255">
        <w:t>ssues</w:t>
      </w:r>
      <w:bookmarkEnd w:id="348"/>
    </w:p>
    <w:p w14:paraId="1C98D59F" w14:textId="555CD8F7" w:rsidR="001218BB" w:rsidRPr="009E5255" w:rsidRDefault="001218BB" w:rsidP="001218BB">
      <w:r w:rsidRPr="009E5255">
        <w:t xml:space="preserve">The following solutions have been </w:t>
      </w:r>
      <w:r w:rsidR="001C3311" w:rsidRPr="009E5255">
        <w:t>considered</w:t>
      </w:r>
      <w:r w:rsidRPr="009E5255">
        <w:t xml:space="preserve"> with respect to the</w:t>
      </w:r>
      <w:r w:rsidR="001C3311" w:rsidRPr="009E5255">
        <w:t xml:space="preserve"> impact of</w:t>
      </w:r>
      <w:r w:rsidRPr="009E5255">
        <w:t xml:space="preserve"> </w:t>
      </w:r>
      <w:r w:rsidR="00DF3C43" w:rsidRPr="009E5255">
        <w:t>vial-sharing</w:t>
      </w:r>
      <w:r w:rsidR="001C3311" w:rsidRPr="009E5255">
        <w:t xml:space="preserve"> on </w:t>
      </w:r>
      <w:r w:rsidR="0088616A" w:rsidRPr="009E5255">
        <w:t>the reconciliation of sales and PBS claims</w:t>
      </w:r>
      <w:r w:rsidRPr="009E5255">
        <w:t>:</w:t>
      </w:r>
    </w:p>
    <w:p w14:paraId="2E480084" w14:textId="596E81E8" w:rsidR="001218BB" w:rsidRPr="009E5255" w:rsidRDefault="00270FC2" w:rsidP="005A2B78">
      <w:pPr>
        <w:pStyle w:val="ListParagraph"/>
        <w:rPr>
          <w:lang w:val="en-AU"/>
        </w:rPr>
      </w:pPr>
      <w:r w:rsidRPr="009E5255">
        <w:rPr>
          <w:lang w:val="en-AU"/>
        </w:rPr>
        <w:t>P</w:t>
      </w:r>
      <w:r w:rsidR="001218BB" w:rsidRPr="009E5255">
        <w:rPr>
          <w:lang w:val="en-AU"/>
        </w:rPr>
        <w:t>er</w:t>
      </w:r>
      <w:r w:rsidR="00605E15" w:rsidRPr="009E5255">
        <w:rPr>
          <w:lang w:val="en-AU"/>
        </w:rPr>
        <w:t>-</w:t>
      </w:r>
      <w:r w:rsidR="001218BB" w:rsidRPr="009E5255">
        <w:rPr>
          <w:lang w:val="en-AU"/>
        </w:rPr>
        <w:t>mg pricing as the basis for reimbursement of drug supplied via the PBS</w:t>
      </w:r>
      <w:r w:rsidR="00605E15" w:rsidRPr="009E5255">
        <w:rPr>
          <w:lang w:val="en-AU"/>
        </w:rPr>
        <w:t>;</w:t>
      </w:r>
    </w:p>
    <w:p w14:paraId="1B4893EF" w14:textId="07224976" w:rsidR="001218BB" w:rsidRPr="009E5255" w:rsidRDefault="00270FC2" w:rsidP="005A2B78">
      <w:pPr>
        <w:pStyle w:val="ListParagraph"/>
        <w:rPr>
          <w:lang w:val="en-AU"/>
        </w:rPr>
      </w:pPr>
      <w:r w:rsidRPr="009E5255">
        <w:rPr>
          <w:lang w:val="en-AU"/>
        </w:rPr>
        <w:t>S</w:t>
      </w:r>
      <w:r w:rsidR="00A472CB" w:rsidRPr="009E5255">
        <w:rPr>
          <w:lang w:val="en-AU"/>
        </w:rPr>
        <w:t>e</w:t>
      </w:r>
      <w:r w:rsidR="001C3311" w:rsidRPr="009E5255">
        <w:rPr>
          <w:lang w:val="en-AU"/>
        </w:rPr>
        <w:t>riali</w:t>
      </w:r>
      <w:r w:rsidR="00A472CB" w:rsidRPr="009E5255">
        <w:rPr>
          <w:lang w:val="en-AU"/>
        </w:rPr>
        <w:t>s</w:t>
      </w:r>
      <w:r w:rsidRPr="009E5255">
        <w:rPr>
          <w:lang w:val="en-AU"/>
        </w:rPr>
        <w:t>ation of</w:t>
      </w:r>
      <w:r w:rsidR="001218BB" w:rsidRPr="009E5255">
        <w:rPr>
          <w:lang w:val="en-AU"/>
        </w:rPr>
        <w:t xml:space="preserve"> vials (</w:t>
      </w:r>
      <w:r w:rsidRPr="009E5255">
        <w:rPr>
          <w:lang w:val="en-AU"/>
        </w:rPr>
        <w:t xml:space="preserve">i.e., </w:t>
      </w:r>
      <w:r w:rsidR="001218BB" w:rsidRPr="009E5255">
        <w:rPr>
          <w:lang w:val="en-AU"/>
        </w:rPr>
        <w:t>‘track</w:t>
      </w:r>
      <w:r w:rsidR="00605E15" w:rsidRPr="009E5255">
        <w:rPr>
          <w:lang w:val="en-AU"/>
        </w:rPr>
        <w:t>-</w:t>
      </w:r>
      <w:r w:rsidR="001218BB" w:rsidRPr="009E5255">
        <w:rPr>
          <w:lang w:val="en-AU"/>
        </w:rPr>
        <w:t>and</w:t>
      </w:r>
      <w:r w:rsidR="00605E15" w:rsidRPr="009E5255">
        <w:rPr>
          <w:lang w:val="en-AU"/>
        </w:rPr>
        <w:t>-</w:t>
      </w:r>
      <w:r w:rsidR="001218BB" w:rsidRPr="009E5255">
        <w:rPr>
          <w:lang w:val="en-AU"/>
        </w:rPr>
        <w:t xml:space="preserve">trace’) to allow </w:t>
      </w:r>
      <w:r w:rsidRPr="009E5255">
        <w:rPr>
          <w:lang w:val="en-AU"/>
        </w:rPr>
        <w:t>product units</w:t>
      </w:r>
      <w:r w:rsidR="001218BB" w:rsidRPr="009E5255">
        <w:rPr>
          <w:lang w:val="en-AU"/>
        </w:rPr>
        <w:t xml:space="preserve"> to be tracked </w:t>
      </w:r>
      <w:r w:rsidRPr="009E5255">
        <w:rPr>
          <w:lang w:val="en-AU"/>
        </w:rPr>
        <w:t xml:space="preserve">as they move </w:t>
      </w:r>
      <w:r w:rsidR="001218BB" w:rsidRPr="009E5255">
        <w:rPr>
          <w:lang w:val="en-AU"/>
        </w:rPr>
        <w:t>through the supply chain.</w:t>
      </w:r>
    </w:p>
    <w:p w14:paraId="43361FB4" w14:textId="360BCB32" w:rsidR="001218BB" w:rsidRPr="009E5255" w:rsidRDefault="00270FC2" w:rsidP="005A2B78">
      <w:pPr>
        <w:pStyle w:val="ListParagraph"/>
        <w:rPr>
          <w:lang w:val="en-AU"/>
        </w:rPr>
      </w:pPr>
      <w:r w:rsidRPr="009E5255">
        <w:rPr>
          <w:lang w:val="en-AU"/>
        </w:rPr>
        <w:t>T</w:t>
      </w:r>
      <w:r w:rsidR="001218BB" w:rsidRPr="009E5255">
        <w:rPr>
          <w:lang w:val="en-AU"/>
        </w:rPr>
        <w:t>hird-party ‘Escrow’ model for drug reimbursement (</w:t>
      </w:r>
      <w:r w:rsidRPr="009E5255">
        <w:rPr>
          <w:lang w:val="en-AU"/>
        </w:rPr>
        <w:t>i.e.,</w:t>
      </w:r>
      <w:r w:rsidR="001218BB" w:rsidRPr="009E5255">
        <w:rPr>
          <w:lang w:val="en-AU"/>
        </w:rPr>
        <w:t xml:space="preserve"> </w:t>
      </w:r>
      <w:r w:rsidRPr="009E5255">
        <w:rPr>
          <w:lang w:val="en-AU"/>
        </w:rPr>
        <w:t xml:space="preserve">use of </w:t>
      </w:r>
      <w:r w:rsidR="001218BB" w:rsidRPr="009E5255">
        <w:rPr>
          <w:lang w:val="en-AU"/>
        </w:rPr>
        <w:t xml:space="preserve">a third-party payment clearing house </w:t>
      </w:r>
      <w:r w:rsidR="00BC02D2" w:rsidRPr="009E5255">
        <w:rPr>
          <w:lang w:val="en-AU"/>
        </w:rPr>
        <w:t>for the</w:t>
      </w:r>
      <w:r w:rsidR="001218BB" w:rsidRPr="009E5255">
        <w:rPr>
          <w:lang w:val="en-AU"/>
        </w:rPr>
        <w:t xml:space="preserve"> independent reconcil</w:t>
      </w:r>
      <w:r w:rsidR="00BC02D2" w:rsidRPr="009E5255">
        <w:rPr>
          <w:lang w:val="en-AU"/>
        </w:rPr>
        <w:t>iation of</w:t>
      </w:r>
      <w:r w:rsidR="001218BB" w:rsidRPr="009E5255">
        <w:rPr>
          <w:lang w:val="en-AU"/>
        </w:rPr>
        <w:t xml:space="preserve"> </w:t>
      </w:r>
      <w:r w:rsidR="00BC02D2" w:rsidRPr="009E5255">
        <w:rPr>
          <w:lang w:val="en-AU"/>
        </w:rPr>
        <w:t>unit</w:t>
      </w:r>
      <w:r w:rsidR="001218BB" w:rsidRPr="009E5255">
        <w:rPr>
          <w:lang w:val="en-AU"/>
        </w:rPr>
        <w:t xml:space="preserve"> supply and PBS reimbursement claims</w:t>
      </w:r>
      <w:r w:rsidRPr="009E5255">
        <w:rPr>
          <w:lang w:val="en-AU"/>
        </w:rPr>
        <w:t>)</w:t>
      </w:r>
      <w:r w:rsidR="001218BB" w:rsidRPr="009E5255">
        <w:rPr>
          <w:lang w:val="en-AU"/>
        </w:rPr>
        <w:t>.</w:t>
      </w:r>
    </w:p>
    <w:p w14:paraId="531F4EAB" w14:textId="61AAE739" w:rsidR="001C3311" w:rsidRPr="009E5255" w:rsidRDefault="001218BB" w:rsidP="00CA5EF6">
      <w:pPr>
        <w:pStyle w:val="SubHead-NotNumbered"/>
        <w:rPr>
          <w:u w:val="single"/>
        </w:rPr>
      </w:pPr>
      <w:r w:rsidRPr="009E5255">
        <w:rPr>
          <w:u w:val="single"/>
        </w:rPr>
        <w:t>Per</w:t>
      </w:r>
      <w:r w:rsidR="000B701E" w:rsidRPr="009E5255">
        <w:rPr>
          <w:u w:val="single"/>
        </w:rPr>
        <w:t>-</w:t>
      </w:r>
      <w:r w:rsidRPr="009E5255">
        <w:rPr>
          <w:u w:val="single"/>
        </w:rPr>
        <w:t>mg pricing</w:t>
      </w:r>
    </w:p>
    <w:p w14:paraId="3C2F9364" w14:textId="3A367271" w:rsidR="001218BB" w:rsidRPr="009E5255" w:rsidRDefault="009E12B4" w:rsidP="001218BB">
      <w:r w:rsidRPr="009E5255">
        <w:t>P</w:t>
      </w:r>
      <w:r w:rsidR="001218BB" w:rsidRPr="009E5255">
        <w:t>roponents of per</w:t>
      </w:r>
      <w:r w:rsidRPr="009E5255">
        <w:t>-</w:t>
      </w:r>
      <w:r w:rsidR="001218BB" w:rsidRPr="009E5255">
        <w:t xml:space="preserve">mg pricing suggest that a shift to reimbursement based on dispensed </w:t>
      </w:r>
      <w:r w:rsidR="00EB519B" w:rsidRPr="009E5255">
        <w:t xml:space="preserve">volume </w:t>
      </w:r>
      <w:r w:rsidR="001218BB" w:rsidRPr="009E5255">
        <w:t>would ensure the most efficient use and subsidy of drug via the PBS.  Indeed, reimbursement on a per</w:t>
      </w:r>
      <w:r w:rsidR="002F43AC" w:rsidRPr="009E5255">
        <w:t>-</w:t>
      </w:r>
      <w:r w:rsidR="001218BB" w:rsidRPr="009E5255">
        <w:t xml:space="preserve">mg basis would reduce the extent to which there is double-payment for drug </w:t>
      </w:r>
      <w:r w:rsidR="00F06D56" w:rsidRPr="009E5255">
        <w:t xml:space="preserve">overage </w:t>
      </w:r>
      <w:r w:rsidR="001218BB" w:rsidRPr="009E5255">
        <w:t>(</w:t>
      </w:r>
      <w:r w:rsidR="00F06D56" w:rsidRPr="009E5255">
        <w:t xml:space="preserve">see </w:t>
      </w:r>
      <w:r w:rsidR="00286AA7" w:rsidRPr="009E5255">
        <w:fldChar w:fldCharType="begin"/>
      </w:r>
      <w:r w:rsidR="00286AA7" w:rsidRPr="009E5255">
        <w:instrText xml:space="preserve"> REF _Ref92188536 \r \h </w:instrText>
      </w:r>
      <w:r w:rsidR="00286AA7" w:rsidRPr="009E5255">
        <w:fldChar w:fldCharType="separate"/>
      </w:r>
      <w:r w:rsidR="000C766B">
        <w:rPr>
          <w:cs/>
        </w:rPr>
        <w:t>‎</w:t>
      </w:r>
      <w:r w:rsidR="000C766B">
        <w:t>3.2.2</w:t>
      </w:r>
      <w:r w:rsidR="00286AA7" w:rsidRPr="009E5255">
        <w:fldChar w:fldCharType="end"/>
      </w:r>
      <w:r w:rsidR="001218BB" w:rsidRPr="009E5255">
        <w:t xml:space="preserve">).  It would also simplify the reconciliation of pharmaceutical sales (ex-manufacturer) against </w:t>
      </w:r>
      <w:r w:rsidR="00286AA7" w:rsidRPr="009E5255">
        <w:t>PBS</w:t>
      </w:r>
      <w:r w:rsidR="001218BB" w:rsidRPr="009E5255">
        <w:t xml:space="preserve"> claims</w:t>
      </w:r>
      <w:r w:rsidR="00286AA7" w:rsidRPr="009E5255">
        <w:t>,</w:t>
      </w:r>
      <w:r w:rsidR="001218BB" w:rsidRPr="009E5255">
        <w:t xml:space="preserve"> since it </w:t>
      </w:r>
      <w:r w:rsidR="00286AA7" w:rsidRPr="009E5255">
        <w:t>would</w:t>
      </w:r>
      <w:r w:rsidR="001218BB" w:rsidRPr="009E5255">
        <w:t xml:space="preserve"> not </w:t>
      </w:r>
      <w:r w:rsidR="00286AA7" w:rsidRPr="009E5255">
        <w:t xml:space="preserve">be </w:t>
      </w:r>
      <w:r w:rsidR="001218BB" w:rsidRPr="009E5255">
        <w:t xml:space="preserve">possible to generate ‘phantom’ </w:t>
      </w:r>
      <w:r w:rsidR="00286AA7" w:rsidRPr="009E5255">
        <w:t>vials</w:t>
      </w:r>
      <w:r w:rsidR="001218BB" w:rsidRPr="009E5255">
        <w:t xml:space="preserve"> via the compounding process</w:t>
      </w:r>
      <w:r w:rsidR="00286AA7" w:rsidRPr="009E5255">
        <w:t xml:space="preserve"> (i.e.</w:t>
      </w:r>
      <w:r w:rsidR="0037034A" w:rsidRPr="009E5255">
        <w:t>,</w:t>
      </w:r>
      <w:r w:rsidR="00286AA7" w:rsidRPr="009E5255">
        <w:t xml:space="preserve"> </w:t>
      </w:r>
      <w:r w:rsidR="001218BB" w:rsidRPr="009E5255">
        <w:t xml:space="preserve">total mgs claimed (ex-PBS) </w:t>
      </w:r>
      <w:r w:rsidR="00286AA7" w:rsidRPr="009E5255">
        <w:t>could not</w:t>
      </w:r>
      <w:r w:rsidR="001218BB" w:rsidRPr="009E5255">
        <w:t xml:space="preserve"> exceed total mgs sold (ex-manufacturer).</w:t>
      </w:r>
    </w:p>
    <w:p w14:paraId="08364497" w14:textId="4907CED7" w:rsidR="001218BB" w:rsidRPr="009E5255" w:rsidRDefault="001218BB" w:rsidP="001218BB">
      <w:r w:rsidRPr="009E5255">
        <w:t xml:space="preserve">However, there are potentially perverse incentives associated with the introduction of </w:t>
      </w:r>
      <w:r w:rsidR="00286AA7" w:rsidRPr="009E5255">
        <w:t>a per-mg pricing system</w:t>
      </w:r>
      <w:r w:rsidRPr="009E5255">
        <w:t>:</w:t>
      </w:r>
    </w:p>
    <w:p w14:paraId="24F1FF7E" w14:textId="4F19C781" w:rsidR="001218BB" w:rsidRPr="009E5255" w:rsidRDefault="001218BB" w:rsidP="005A2B78">
      <w:pPr>
        <w:pStyle w:val="ListParagraph"/>
        <w:rPr>
          <w:lang w:val="en-AU"/>
        </w:rPr>
      </w:pPr>
      <w:r w:rsidRPr="009E5255">
        <w:rPr>
          <w:lang w:val="en-AU"/>
        </w:rPr>
        <w:t>Providers may seek to batch the preparation of drug</w:t>
      </w:r>
      <w:r w:rsidR="00286AA7" w:rsidRPr="009E5255">
        <w:rPr>
          <w:lang w:val="en-AU"/>
        </w:rPr>
        <w:t>s</w:t>
      </w:r>
      <w:r w:rsidRPr="009E5255">
        <w:rPr>
          <w:lang w:val="en-AU"/>
        </w:rPr>
        <w:t xml:space="preserve"> to certain days of the week; </w:t>
      </w:r>
    </w:p>
    <w:p w14:paraId="0B856650" w14:textId="24641EEC" w:rsidR="001C3311" w:rsidRPr="009E5255" w:rsidRDefault="001218BB" w:rsidP="005A2B78">
      <w:pPr>
        <w:pStyle w:val="ListParagraph"/>
        <w:rPr>
          <w:lang w:val="en-AU"/>
        </w:rPr>
      </w:pPr>
      <w:r w:rsidRPr="009E5255">
        <w:rPr>
          <w:lang w:val="en-AU"/>
        </w:rPr>
        <w:t xml:space="preserve">Providers may not offer infusion services for ‘low-volume’ agents, </w:t>
      </w:r>
      <w:r w:rsidR="0037034A" w:rsidRPr="009E5255">
        <w:rPr>
          <w:lang w:val="en-AU"/>
        </w:rPr>
        <w:t xml:space="preserve">potentially </w:t>
      </w:r>
      <w:r w:rsidRPr="009E5255">
        <w:rPr>
          <w:lang w:val="en-AU"/>
        </w:rPr>
        <w:t>in</w:t>
      </w:r>
      <w:r w:rsidR="003052C4" w:rsidRPr="009E5255">
        <w:rPr>
          <w:lang w:val="en-AU"/>
        </w:rPr>
        <w:t>fluencing</w:t>
      </w:r>
      <w:r w:rsidRPr="009E5255">
        <w:rPr>
          <w:lang w:val="en-AU"/>
        </w:rPr>
        <w:t xml:space="preserve"> the </w:t>
      </w:r>
      <w:r w:rsidR="003052C4" w:rsidRPr="009E5255">
        <w:rPr>
          <w:lang w:val="en-AU"/>
        </w:rPr>
        <w:t>prescription of</w:t>
      </w:r>
      <w:r w:rsidRPr="009E5255">
        <w:rPr>
          <w:lang w:val="en-AU"/>
        </w:rPr>
        <w:t xml:space="preserve"> </w:t>
      </w:r>
      <w:r w:rsidR="003052C4" w:rsidRPr="009E5255">
        <w:rPr>
          <w:lang w:val="en-AU"/>
        </w:rPr>
        <w:t>therapies</w:t>
      </w:r>
      <w:r w:rsidRPr="009E5255">
        <w:rPr>
          <w:lang w:val="en-AU"/>
        </w:rPr>
        <w:t xml:space="preserve"> </w:t>
      </w:r>
      <w:r w:rsidR="003052C4" w:rsidRPr="009E5255">
        <w:rPr>
          <w:lang w:val="en-AU"/>
        </w:rPr>
        <w:t>in affected settings and/</w:t>
      </w:r>
      <w:r w:rsidRPr="009E5255">
        <w:rPr>
          <w:lang w:val="en-AU"/>
        </w:rPr>
        <w:t xml:space="preserve">or </w:t>
      </w:r>
      <w:r w:rsidR="0037034A" w:rsidRPr="009E5255">
        <w:rPr>
          <w:lang w:val="en-AU"/>
        </w:rPr>
        <w:t xml:space="preserve">leading to </w:t>
      </w:r>
      <w:r w:rsidR="003052C4" w:rsidRPr="009E5255">
        <w:rPr>
          <w:lang w:val="en-AU"/>
        </w:rPr>
        <w:t xml:space="preserve">further </w:t>
      </w:r>
      <w:r w:rsidR="00286AA7" w:rsidRPr="009E5255">
        <w:rPr>
          <w:lang w:val="en-AU"/>
        </w:rPr>
        <w:t xml:space="preserve">geographic </w:t>
      </w:r>
      <w:r w:rsidRPr="009E5255">
        <w:rPr>
          <w:lang w:val="en-AU"/>
        </w:rPr>
        <w:t xml:space="preserve">concentration of </w:t>
      </w:r>
      <w:r w:rsidR="003052C4" w:rsidRPr="009E5255">
        <w:rPr>
          <w:lang w:val="en-AU"/>
        </w:rPr>
        <w:t xml:space="preserve">cancer </w:t>
      </w:r>
      <w:r w:rsidRPr="009E5255">
        <w:rPr>
          <w:lang w:val="en-AU"/>
        </w:rPr>
        <w:t xml:space="preserve">care </w:t>
      </w:r>
      <w:r w:rsidR="00286AA7" w:rsidRPr="009E5255">
        <w:rPr>
          <w:lang w:val="en-AU"/>
        </w:rPr>
        <w:t>in high-volume centres</w:t>
      </w:r>
      <w:r w:rsidRPr="009E5255">
        <w:rPr>
          <w:lang w:val="en-AU"/>
        </w:rPr>
        <w:t>.</w:t>
      </w:r>
    </w:p>
    <w:p w14:paraId="4A46E96C" w14:textId="7BED1DCD" w:rsidR="001218BB" w:rsidRPr="009E5255" w:rsidRDefault="001218BB" w:rsidP="001218BB">
      <w:r w:rsidRPr="009E5255">
        <w:t xml:space="preserve">Such changes have the potential to negatively impact patient access if they </w:t>
      </w:r>
      <w:r w:rsidR="004D2F52" w:rsidRPr="009E5255">
        <w:t>lead</w:t>
      </w:r>
      <w:r w:rsidRPr="009E5255">
        <w:t xml:space="preserve"> </w:t>
      </w:r>
      <w:r w:rsidR="004D2F52" w:rsidRPr="009E5255">
        <w:t>to</w:t>
      </w:r>
      <w:r w:rsidR="003052C4" w:rsidRPr="009E5255">
        <w:t>:</w:t>
      </w:r>
      <w:r w:rsidRPr="009E5255">
        <w:t xml:space="preserve"> patients </w:t>
      </w:r>
      <w:r w:rsidR="003052C4" w:rsidRPr="009E5255">
        <w:t xml:space="preserve">having to </w:t>
      </w:r>
      <w:r w:rsidRPr="009E5255">
        <w:t>travel f</w:t>
      </w:r>
      <w:r w:rsidR="0014630D" w:rsidRPr="009E5255">
        <w:t>u</w:t>
      </w:r>
      <w:r w:rsidRPr="009E5255">
        <w:t>rther to access care; misalignment of treatment administration and other clinical appointments (</w:t>
      </w:r>
      <w:r w:rsidR="0092640F" w:rsidRPr="009E5255">
        <w:t xml:space="preserve">e.g., </w:t>
      </w:r>
      <w:r w:rsidRPr="009E5255">
        <w:t xml:space="preserve">due to the timing </w:t>
      </w:r>
      <w:r w:rsidR="0092640F" w:rsidRPr="009E5255">
        <w:t>of</w:t>
      </w:r>
      <w:r w:rsidRPr="009E5255">
        <w:t xml:space="preserve"> batch</w:t>
      </w:r>
      <w:r w:rsidR="0092640F" w:rsidRPr="009E5255">
        <w:t>ed</w:t>
      </w:r>
      <w:r w:rsidRPr="009E5255">
        <w:t xml:space="preserve"> treatment</w:t>
      </w:r>
      <w:r w:rsidR="0092640F" w:rsidRPr="009E5255">
        <w:t xml:space="preserve"> preparations</w:t>
      </w:r>
      <w:r w:rsidRPr="009E5255">
        <w:t xml:space="preserve">); </w:t>
      </w:r>
      <w:r w:rsidR="003052C4" w:rsidRPr="009E5255">
        <w:t>prescribing</w:t>
      </w:r>
      <w:r w:rsidRPr="009E5255">
        <w:t xml:space="preserve"> that is </w:t>
      </w:r>
      <w:r w:rsidR="003052C4" w:rsidRPr="009E5255">
        <w:t>not</w:t>
      </w:r>
      <w:r w:rsidRPr="009E5255">
        <w:t xml:space="preserve"> </w:t>
      </w:r>
      <w:r w:rsidR="0012373C" w:rsidRPr="009E5255">
        <w:t xml:space="preserve">clinical </w:t>
      </w:r>
      <w:r w:rsidRPr="009E5255">
        <w:t>best</w:t>
      </w:r>
      <w:r w:rsidR="0012373C" w:rsidRPr="009E5255">
        <w:t>-</w:t>
      </w:r>
      <w:r w:rsidRPr="009E5255">
        <w:t xml:space="preserve">practice. </w:t>
      </w:r>
    </w:p>
    <w:p w14:paraId="1D75AAC7" w14:textId="60E34A2E" w:rsidR="001218BB" w:rsidRPr="009E5255" w:rsidRDefault="001C3311" w:rsidP="001218BB">
      <w:r w:rsidRPr="009E5255">
        <w:t>As noted above, p</w:t>
      </w:r>
      <w:r w:rsidR="001218BB" w:rsidRPr="009E5255">
        <w:t xml:space="preserve">harmaceutical industry stakeholders suggested that the introduction of </w:t>
      </w:r>
      <w:r w:rsidR="00C235C9" w:rsidRPr="009E5255">
        <w:t>per-mg pricing</w:t>
      </w:r>
      <w:r w:rsidR="001218BB" w:rsidRPr="009E5255">
        <w:t xml:space="preserve"> for reimbursement include a ‘carve-out’ for low</w:t>
      </w:r>
      <w:r w:rsidR="00F22EF6" w:rsidRPr="009E5255">
        <w:t>-</w:t>
      </w:r>
      <w:r w:rsidR="001218BB" w:rsidRPr="009E5255">
        <w:t xml:space="preserve">volume </w:t>
      </w:r>
      <w:r w:rsidR="00F22EF6" w:rsidRPr="009E5255">
        <w:t>compounders</w:t>
      </w:r>
      <w:r w:rsidR="001218BB" w:rsidRPr="009E5255">
        <w:t xml:space="preserve"> as a means of recogni</w:t>
      </w:r>
      <w:r w:rsidRPr="009E5255">
        <w:t>s</w:t>
      </w:r>
      <w:r w:rsidR="001218BB" w:rsidRPr="009E5255">
        <w:t>ing the potentially deleterious effect</w:t>
      </w:r>
      <w:r w:rsidR="001016E5" w:rsidRPr="009E5255">
        <w:t>s</w:t>
      </w:r>
      <w:r w:rsidR="001218BB" w:rsidRPr="009E5255">
        <w:t xml:space="preserve"> of </w:t>
      </w:r>
      <w:r w:rsidR="00C235C9" w:rsidRPr="009E5255">
        <w:t>per-mg pricing</w:t>
      </w:r>
      <w:r w:rsidR="001218BB" w:rsidRPr="009E5255">
        <w:t xml:space="preserve"> on PBS receipts, particularly for hospitals/pharmacies </w:t>
      </w:r>
      <w:r w:rsidR="001016E5" w:rsidRPr="009E5255">
        <w:t xml:space="preserve">that are </w:t>
      </w:r>
      <w:r w:rsidR="001218BB" w:rsidRPr="009E5255">
        <w:t>unable to vial</w:t>
      </w:r>
      <w:r w:rsidR="00F22EF6" w:rsidRPr="009E5255">
        <w:t>-</w:t>
      </w:r>
      <w:r w:rsidR="001218BB" w:rsidRPr="009E5255">
        <w:t xml:space="preserve">share.  </w:t>
      </w:r>
      <w:r w:rsidR="001016E5" w:rsidRPr="009E5255">
        <w:t>S</w:t>
      </w:r>
      <w:r w:rsidR="001218BB" w:rsidRPr="009E5255">
        <w:t xml:space="preserve">uch a carve-out would </w:t>
      </w:r>
      <w:r w:rsidR="001016E5" w:rsidRPr="009E5255">
        <w:t>enable low-</w:t>
      </w:r>
      <w:r w:rsidR="001218BB" w:rsidRPr="009E5255">
        <w:t xml:space="preserve">volume providers </w:t>
      </w:r>
      <w:r w:rsidR="001016E5" w:rsidRPr="009E5255">
        <w:t>to</w:t>
      </w:r>
      <w:r w:rsidR="001218BB" w:rsidRPr="009E5255">
        <w:t xml:space="preserve"> continue to claim </w:t>
      </w:r>
      <w:r w:rsidR="001016E5" w:rsidRPr="009E5255">
        <w:t>PBS</w:t>
      </w:r>
      <w:r w:rsidR="001218BB" w:rsidRPr="009E5255">
        <w:t xml:space="preserve"> reimburse</w:t>
      </w:r>
      <w:r w:rsidR="001016E5" w:rsidRPr="009E5255">
        <w:t>ment</w:t>
      </w:r>
      <w:r w:rsidR="001218BB" w:rsidRPr="009E5255">
        <w:t xml:space="preserve"> </w:t>
      </w:r>
      <w:r w:rsidR="00973915" w:rsidRPr="009E5255">
        <w:t>based on</w:t>
      </w:r>
      <w:r w:rsidR="001218BB" w:rsidRPr="009E5255">
        <w:t xml:space="preserve"> the efficient combination of vials (in recognition that they do not have sufficient patient throughput to allow efficient </w:t>
      </w:r>
      <w:r w:rsidR="00DF3C43" w:rsidRPr="009E5255">
        <w:t>vial-sharing</w:t>
      </w:r>
      <w:r w:rsidR="001218BB" w:rsidRPr="009E5255">
        <w:t xml:space="preserve">).  </w:t>
      </w:r>
    </w:p>
    <w:p w14:paraId="25DF4300" w14:textId="607DA8E5" w:rsidR="00FE2A5C" w:rsidRPr="009E5255" w:rsidRDefault="00FE2A5C" w:rsidP="00FE2A5C">
      <w:r w:rsidRPr="009E5255">
        <w:t xml:space="preserve">Moving to </w:t>
      </w:r>
      <w:r w:rsidR="00C235C9" w:rsidRPr="009E5255">
        <w:t>per-mg pricing</w:t>
      </w:r>
      <w:r w:rsidRPr="009E5255">
        <w:t xml:space="preserve"> for </w:t>
      </w:r>
      <w:r w:rsidR="001218BB" w:rsidRPr="009E5255">
        <w:t xml:space="preserve">EFC </w:t>
      </w:r>
      <w:r w:rsidRPr="009E5255">
        <w:t xml:space="preserve">medicines would </w:t>
      </w:r>
      <w:r w:rsidR="00A15494" w:rsidRPr="009E5255">
        <w:t xml:space="preserve">also </w:t>
      </w:r>
      <w:r w:rsidR="001218BB" w:rsidRPr="009E5255">
        <w:t xml:space="preserve">add to the existing complexity </w:t>
      </w:r>
      <w:r w:rsidRPr="009E5255">
        <w:t>between the</w:t>
      </w:r>
      <w:r w:rsidR="001218BB" w:rsidRPr="009E5255">
        <w:t xml:space="preserve"> EFC and PBS more broadly.  That is, other products made available via the PBS are reimbursed on the basis of the pack quantities dispensed (as with drugs</w:t>
      </w:r>
      <w:r w:rsidR="00582C1C" w:rsidRPr="009E5255">
        <w:t xml:space="preserve"> subsequently listed</w:t>
      </w:r>
      <w:r w:rsidR="001218BB" w:rsidRPr="009E5255">
        <w:t xml:space="preserve"> </w:t>
      </w:r>
      <w:r w:rsidR="00582C1C" w:rsidRPr="009E5255">
        <w:t xml:space="preserve">on the EFC </w:t>
      </w:r>
      <w:r w:rsidR="001218BB" w:rsidRPr="009E5255">
        <w:t xml:space="preserve">prior to </w:t>
      </w:r>
      <w:r w:rsidR="00582C1C" w:rsidRPr="009E5255">
        <w:t>its</w:t>
      </w:r>
      <w:r w:rsidR="001218BB" w:rsidRPr="009E5255">
        <w:t xml:space="preserve"> introduction in 2011).  </w:t>
      </w:r>
      <w:r w:rsidR="00582C1C" w:rsidRPr="009E5255">
        <w:t>Stakeholder</w:t>
      </w:r>
      <w:r w:rsidR="00973915" w:rsidRPr="009E5255">
        <w:t xml:space="preserve"> consultation </w:t>
      </w:r>
      <w:r w:rsidR="001218BB" w:rsidRPr="009E5255">
        <w:t xml:space="preserve">made clear that the PBS reimbursement </w:t>
      </w:r>
      <w:r w:rsidR="00582C1C" w:rsidRPr="009E5255">
        <w:t xml:space="preserve">mechanism </w:t>
      </w:r>
      <w:r w:rsidR="001218BB" w:rsidRPr="009E5255">
        <w:t xml:space="preserve">influences provider incentives to utilise </w:t>
      </w:r>
      <w:r w:rsidR="00582C1C" w:rsidRPr="009E5255">
        <w:t xml:space="preserve">particular (clinically appropriate) </w:t>
      </w:r>
      <w:r w:rsidR="001218BB" w:rsidRPr="009E5255">
        <w:t>drugs.  Thus, it cannot be discounted that disparities in reimbursement mechanisms between EFC</w:t>
      </w:r>
      <w:r w:rsidR="00582C1C" w:rsidRPr="009E5255">
        <w:t>-</w:t>
      </w:r>
      <w:r w:rsidR="001218BB" w:rsidRPr="009E5255">
        <w:t xml:space="preserve">listed medicines and those in other sections of the PBS </w:t>
      </w:r>
      <w:r w:rsidR="00582C1C" w:rsidRPr="009E5255">
        <w:t>may</w:t>
      </w:r>
      <w:r w:rsidR="001218BB" w:rsidRPr="009E5255">
        <w:t xml:space="preserve"> influence prescriber choice.</w:t>
      </w:r>
      <w:r w:rsidRPr="009E5255">
        <w:t xml:space="preserve">  </w:t>
      </w:r>
    </w:p>
    <w:p w14:paraId="3DDD8C97" w14:textId="591DF484" w:rsidR="00ED51D6" w:rsidRPr="009E5255" w:rsidRDefault="00FE2A5C" w:rsidP="00CA5EF6">
      <w:r w:rsidRPr="009E5255">
        <w:t xml:space="preserve">Moreover, </w:t>
      </w:r>
      <w:r w:rsidR="001218BB" w:rsidRPr="009E5255">
        <w:t xml:space="preserve">a per-mg reimbursement system with a ‘carve-out’ to exclude low volume providers would further complicate management of the system </w:t>
      </w:r>
      <w:r w:rsidR="001A3764" w:rsidRPr="009E5255">
        <w:t xml:space="preserve">both </w:t>
      </w:r>
      <w:r w:rsidR="001218BB" w:rsidRPr="009E5255">
        <w:t xml:space="preserve">for pharmacy providers and </w:t>
      </w:r>
      <w:r w:rsidR="001A3764" w:rsidRPr="009E5255">
        <w:t xml:space="preserve">EFC program </w:t>
      </w:r>
      <w:r w:rsidR="001218BB" w:rsidRPr="009E5255">
        <w:t>administrators</w:t>
      </w:r>
      <w:r w:rsidR="001C3311" w:rsidRPr="009E5255">
        <w:t xml:space="preserve">, particularly </w:t>
      </w:r>
      <w:r w:rsidR="001218BB" w:rsidRPr="009E5255">
        <w:t xml:space="preserve">Services Australia.  </w:t>
      </w:r>
      <w:r w:rsidR="001A3764" w:rsidRPr="009E5255">
        <w:t>F</w:t>
      </w:r>
      <w:r w:rsidR="001218BB" w:rsidRPr="009E5255">
        <w:t>or any given EFC</w:t>
      </w:r>
      <w:r w:rsidR="001A3764" w:rsidRPr="009E5255">
        <w:t>-</w:t>
      </w:r>
      <w:r w:rsidR="001218BB" w:rsidRPr="009E5255">
        <w:t xml:space="preserve">reimbursed drug, a threshold </w:t>
      </w:r>
      <w:r w:rsidR="001A3764" w:rsidRPr="009E5255">
        <w:t xml:space="preserve">of </w:t>
      </w:r>
      <w:r w:rsidR="001218BB" w:rsidRPr="009E5255">
        <w:t>throughput would need to be defined</w:t>
      </w:r>
      <w:r w:rsidR="001A3764" w:rsidRPr="009E5255">
        <w:t>,</w:t>
      </w:r>
      <w:r w:rsidR="001218BB" w:rsidRPr="009E5255">
        <w:t xml:space="preserve"> below which it would not be considered ‘viable’ to operate on a </w:t>
      </w:r>
      <w:r w:rsidR="002F43AC" w:rsidRPr="009E5255">
        <w:t>per-mg basis</w:t>
      </w:r>
      <w:r w:rsidR="001218BB" w:rsidRPr="009E5255">
        <w:t xml:space="preserve">.  However, the determination of that threshold is not dependent on volume alone but also the time-period over which drug might be reasonably compounded </w:t>
      </w:r>
      <w:r w:rsidR="00853930" w:rsidRPr="009E5255">
        <w:t xml:space="preserve">(i.e., allowing for the impact of drug expiry and stability on the capacity of any given centre to vial-share within its patient pool) </w:t>
      </w:r>
      <w:r w:rsidR="001218BB" w:rsidRPr="009E5255">
        <w:t xml:space="preserve">and potentially used to prepare infusions for multiple patients (vial-sharing).  Furthermore, the viability of relying on </w:t>
      </w:r>
      <w:r w:rsidR="00C235C9" w:rsidRPr="009E5255">
        <w:t>per-mg pricing</w:t>
      </w:r>
      <w:r w:rsidR="001218BB" w:rsidRPr="009E5255">
        <w:t xml:space="preserve"> cannot be considered on a per</w:t>
      </w:r>
      <w:r w:rsidR="001A3764" w:rsidRPr="009E5255">
        <w:t>-</w:t>
      </w:r>
      <w:r w:rsidR="001218BB" w:rsidRPr="009E5255">
        <w:t xml:space="preserve">drug basis but must </w:t>
      </w:r>
      <w:r w:rsidR="00973915" w:rsidRPr="009E5255">
        <w:t xml:space="preserve">consider </w:t>
      </w:r>
      <w:r w:rsidR="001218BB" w:rsidRPr="009E5255">
        <w:t>the overall suite of drugs supplied through a pharmacy/hospital service and its capacity to provide care to patients.  That mix var</w:t>
      </w:r>
      <w:r w:rsidR="001A3764" w:rsidRPr="009E5255">
        <w:t>ies</w:t>
      </w:r>
      <w:r w:rsidR="001218BB" w:rsidRPr="009E5255">
        <w:t xml:space="preserve"> between centres and over time.  </w:t>
      </w:r>
    </w:p>
    <w:p w14:paraId="76AC0CF9" w14:textId="1DA02F4C" w:rsidR="001218BB" w:rsidRPr="009E5255" w:rsidRDefault="001218BB" w:rsidP="00CA5EF6">
      <w:r w:rsidRPr="009E5255">
        <w:t>Thus, carve-out</w:t>
      </w:r>
      <w:r w:rsidR="001763BD" w:rsidRPr="009E5255">
        <w:t>s</w:t>
      </w:r>
      <w:r w:rsidRPr="009E5255">
        <w:t xml:space="preserve"> would </w:t>
      </w:r>
      <w:r w:rsidR="00973915" w:rsidRPr="009E5255">
        <w:t>have</w:t>
      </w:r>
      <w:r w:rsidRPr="009E5255">
        <w:t xml:space="preserve"> to operate on a </w:t>
      </w:r>
      <w:r w:rsidR="001763BD" w:rsidRPr="009E5255">
        <w:t>per-</w:t>
      </w:r>
      <w:r w:rsidRPr="009E5255">
        <w:t>centre basis.  This may incentiv</w:t>
      </w:r>
      <w:r w:rsidR="001763BD" w:rsidRPr="009E5255">
        <w:t>ise</w:t>
      </w:r>
      <w:r w:rsidRPr="009E5255">
        <w:t xml:space="preserve"> centres operating near the threshold to shift patients to larger centres to ensure that they can continue to qualify for ‘carve-out’ status.  The latter </w:t>
      </w:r>
      <w:r w:rsidR="00E00603" w:rsidRPr="009E5255">
        <w:t>would have</w:t>
      </w:r>
      <w:r w:rsidRPr="009E5255">
        <w:t xml:space="preserve"> negative consequences </w:t>
      </w:r>
      <w:r w:rsidR="001763BD" w:rsidRPr="009E5255">
        <w:t>with respect to</w:t>
      </w:r>
      <w:r w:rsidRPr="009E5255">
        <w:t xml:space="preserve"> </w:t>
      </w:r>
      <w:r w:rsidR="001763BD" w:rsidRPr="009E5255">
        <w:t>the</w:t>
      </w:r>
      <w:r w:rsidRPr="009E5255">
        <w:t xml:space="preserve"> principle of equity of access, where </w:t>
      </w:r>
      <w:r w:rsidR="001763BD" w:rsidRPr="009E5255">
        <w:t>a</w:t>
      </w:r>
      <w:r w:rsidRPr="009E5255">
        <w:t xml:space="preserve"> patient</w:t>
      </w:r>
      <w:r w:rsidR="001763BD" w:rsidRPr="009E5255">
        <w:t xml:space="preserve">’s access to </w:t>
      </w:r>
      <w:r w:rsidRPr="009E5255">
        <w:t xml:space="preserve">care </w:t>
      </w:r>
      <w:r w:rsidR="00E00603" w:rsidRPr="009E5255">
        <w:t>may</w:t>
      </w:r>
      <w:r w:rsidR="001763BD" w:rsidRPr="009E5255">
        <w:t xml:space="preserve"> be</w:t>
      </w:r>
      <w:r w:rsidRPr="009E5255">
        <w:t xml:space="preserve"> </w:t>
      </w:r>
      <w:r w:rsidR="001763BD" w:rsidRPr="009E5255">
        <w:t>influenced by</w:t>
      </w:r>
      <w:r w:rsidRPr="009E5255">
        <w:t xml:space="preserve"> </w:t>
      </w:r>
      <w:r w:rsidR="001763BD" w:rsidRPr="009E5255">
        <w:t>local</w:t>
      </w:r>
      <w:r w:rsidRPr="009E5255">
        <w:t xml:space="preserve"> funding </w:t>
      </w:r>
      <w:r w:rsidR="001763BD" w:rsidRPr="009E5255">
        <w:t>arrangements, rather</w:t>
      </w:r>
      <w:r w:rsidRPr="009E5255">
        <w:t xml:space="preserve"> </w:t>
      </w:r>
      <w:r w:rsidR="001763BD" w:rsidRPr="009E5255">
        <w:t xml:space="preserve">than </w:t>
      </w:r>
      <w:r w:rsidRPr="009E5255">
        <w:t>capacity.</w:t>
      </w:r>
    </w:p>
    <w:p w14:paraId="43235917" w14:textId="6835A2E7" w:rsidR="001218BB" w:rsidRPr="009E5255" w:rsidRDefault="001218BB" w:rsidP="00CA5EF6">
      <w:r w:rsidRPr="009E5255">
        <w:t xml:space="preserve">The caveat to this complexity is whether a ‘carve-out’ system is actually required.  </w:t>
      </w:r>
      <w:r w:rsidR="006B15AC" w:rsidRPr="009E5255">
        <w:t>F</w:t>
      </w:r>
      <w:r w:rsidRPr="009E5255">
        <w:t xml:space="preserve">eedback from consultations to </w:t>
      </w:r>
      <w:r w:rsidR="00980A27" w:rsidRPr="009E5255">
        <w:t xml:space="preserve">the Review </w:t>
      </w:r>
      <w:r w:rsidR="003B61AB" w:rsidRPr="009E5255">
        <w:t>suggest</w:t>
      </w:r>
      <w:r w:rsidR="006B15AC" w:rsidRPr="009E5255">
        <w:t>ed</w:t>
      </w:r>
      <w:r w:rsidR="003B61AB" w:rsidRPr="009E5255">
        <w:t xml:space="preserve"> that</w:t>
      </w:r>
      <w:r w:rsidRPr="009E5255">
        <w:t xml:space="preserve"> </w:t>
      </w:r>
      <w:r w:rsidR="00973915" w:rsidRPr="009E5255">
        <w:t>most</w:t>
      </w:r>
      <w:r w:rsidRPr="009E5255">
        <w:t xml:space="preserve"> </w:t>
      </w:r>
      <w:r w:rsidR="003B61AB" w:rsidRPr="009E5255">
        <w:t>low-</w:t>
      </w:r>
      <w:r w:rsidRPr="009E5255">
        <w:t xml:space="preserve">throughput pharmacies/hospitals purchase </w:t>
      </w:r>
      <w:r w:rsidR="00FC097B" w:rsidRPr="009E5255">
        <w:t xml:space="preserve">EFC cancer medicines </w:t>
      </w:r>
      <w:r w:rsidRPr="009E5255">
        <w:t>through a third</w:t>
      </w:r>
      <w:r w:rsidR="003B61AB" w:rsidRPr="009E5255">
        <w:t>-</w:t>
      </w:r>
      <w:r w:rsidRPr="009E5255">
        <w:t xml:space="preserve">party </w:t>
      </w:r>
      <w:r w:rsidR="00040EB7" w:rsidRPr="009E5255">
        <w:t>TGA-licensed</w:t>
      </w:r>
      <w:r w:rsidR="00980A27" w:rsidRPr="009E5255">
        <w:t xml:space="preserve"> </w:t>
      </w:r>
      <w:r w:rsidRPr="009E5255">
        <w:t>compounder</w:t>
      </w:r>
      <w:r w:rsidR="00FC097B" w:rsidRPr="009E5255">
        <w:t>; the application of carve outs in this instance would not be required</w:t>
      </w:r>
      <w:r w:rsidRPr="009E5255">
        <w:t xml:space="preserve">.  The </w:t>
      </w:r>
      <w:r w:rsidR="00123CDC" w:rsidRPr="009E5255">
        <w:t xml:space="preserve">substantial </w:t>
      </w:r>
      <w:r w:rsidRPr="009E5255">
        <w:t xml:space="preserve">requirements </w:t>
      </w:r>
      <w:r w:rsidR="00123CDC" w:rsidRPr="009E5255">
        <w:t>underpinning the</w:t>
      </w:r>
      <w:r w:rsidRPr="009E5255">
        <w:t xml:space="preserve"> compounding </w:t>
      </w:r>
      <w:r w:rsidR="006B15AC" w:rsidRPr="009E5255">
        <w:t xml:space="preserve">of </w:t>
      </w:r>
      <w:r w:rsidRPr="009E5255">
        <w:t>cytotoxic drugs mean that smal</w:t>
      </w:r>
      <w:r w:rsidR="00123CDC" w:rsidRPr="009E5255">
        <w:t>l</w:t>
      </w:r>
      <w:r w:rsidRPr="009E5255">
        <w:t xml:space="preserve"> facilities are </w:t>
      </w:r>
      <w:r w:rsidR="00123CDC" w:rsidRPr="009E5255">
        <w:t xml:space="preserve">often </w:t>
      </w:r>
      <w:r w:rsidRPr="009E5255">
        <w:t xml:space="preserve">not equipped </w:t>
      </w:r>
      <w:r w:rsidR="00123CDC" w:rsidRPr="009E5255">
        <w:t>to do in-house</w:t>
      </w:r>
      <w:r w:rsidRPr="009E5255">
        <w:t xml:space="preserve"> compound</w:t>
      </w:r>
      <w:r w:rsidR="00123CDC" w:rsidRPr="009E5255">
        <w:t>ing</w:t>
      </w:r>
      <w:r w:rsidRPr="009E5255">
        <w:t xml:space="preserve"> </w:t>
      </w:r>
      <w:r w:rsidR="00123CDC" w:rsidRPr="009E5255">
        <w:t>(</w:t>
      </w:r>
      <w:r w:rsidRPr="009E5255">
        <w:t xml:space="preserve">with the </w:t>
      </w:r>
      <w:r w:rsidR="00123CDC" w:rsidRPr="009E5255">
        <w:t xml:space="preserve">potential </w:t>
      </w:r>
      <w:r w:rsidRPr="009E5255">
        <w:t xml:space="preserve">exception of </w:t>
      </w:r>
      <w:r w:rsidR="00123CDC" w:rsidRPr="009E5255">
        <w:t>some</w:t>
      </w:r>
      <w:r w:rsidRPr="009E5255">
        <w:t xml:space="preserve"> immunotherapies</w:t>
      </w:r>
      <w:r w:rsidR="00123CDC" w:rsidRPr="009E5255">
        <w:t>,</w:t>
      </w:r>
      <w:r w:rsidRPr="009E5255">
        <w:t xml:space="preserve"> which can be compounded in a sterile cabinet</w:t>
      </w:r>
      <w:r w:rsidR="00FC097B" w:rsidRPr="009E5255">
        <w:t>)</w:t>
      </w:r>
      <w:r w:rsidRPr="009E5255">
        <w:t>.  As many of th</w:t>
      </w:r>
      <w:r w:rsidR="00123CDC" w:rsidRPr="009E5255">
        <w:t>e</w:t>
      </w:r>
      <w:r w:rsidRPr="009E5255">
        <w:t xml:space="preserve">se drugs are now </w:t>
      </w:r>
      <w:r w:rsidR="00123CDC" w:rsidRPr="009E5255">
        <w:t>prescribed on a</w:t>
      </w:r>
      <w:r w:rsidRPr="009E5255">
        <w:t xml:space="preserve"> flat</w:t>
      </w:r>
      <w:r w:rsidR="00123CDC" w:rsidRPr="009E5255">
        <w:t>-</w:t>
      </w:r>
      <w:r w:rsidRPr="009E5255">
        <w:t>dose</w:t>
      </w:r>
      <w:r w:rsidR="00123CDC" w:rsidRPr="009E5255">
        <w:t xml:space="preserve"> regimen</w:t>
      </w:r>
      <w:r w:rsidRPr="009E5255">
        <w:t xml:space="preserve">, there is less potential for </w:t>
      </w:r>
      <w:r w:rsidR="00DF3C43" w:rsidRPr="009E5255">
        <w:t>vial-sharing</w:t>
      </w:r>
      <w:r w:rsidRPr="009E5255">
        <w:t xml:space="preserve"> and per</w:t>
      </w:r>
      <w:r w:rsidR="00123CDC" w:rsidRPr="009E5255">
        <w:t>-</w:t>
      </w:r>
      <w:r w:rsidRPr="009E5255">
        <w:t>mg reimbursement is less likely to be an impediment to service viability.</w:t>
      </w:r>
    </w:p>
    <w:p w14:paraId="5874C0F3" w14:textId="2F1DA70A" w:rsidR="001218BB" w:rsidRPr="009E5255" w:rsidRDefault="00123CDC" w:rsidP="001E406B">
      <w:r w:rsidRPr="009E5255">
        <w:t>Stakeholders’</w:t>
      </w:r>
      <w:r w:rsidR="001218BB" w:rsidRPr="009E5255">
        <w:t xml:space="preserve"> </w:t>
      </w:r>
      <w:r w:rsidRPr="009E5255">
        <w:t>principal</w:t>
      </w:r>
      <w:r w:rsidR="001218BB" w:rsidRPr="009E5255">
        <w:t xml:space="preserve"> objection to the introduction of per</w:t>
      </w:r>
      <w:r w:rsidRPr="009E5255">
        <w:t>-</w:t>
      </w:r>
      <w:r w:rsidR="001218BB" w:rsidRPr="009E5255">
        <w:t xml:space="preserve">mg based reimbursement is that it would </w:t>
      </w:r>
      <w:r w:rsidRPr="009E5255">
        <w:t>erode the</w:t>
      </w:r>
      <w:r w:rsidR="001218BB" w:rsidRPr="009E5255">
        <w:t xml:space="preserve"> capacity of pharmacies/hospitals to use PBS reimbursement to cross-subsidise </w:t>
      </w:r>
      <w:r w:rsidRPr="009E5255">
        <w:t xml:space="preserve">their </w:t>
      </w:r>
      <w:r w:rsidR="001218BB" w:rsidRPr="009E5255">
        <w:t xml:space="preserve">other operations.  Feedback during the consultation process </w:t>
      </w:r>
      <w:r w:rsidR="00C500C3" w:rsidRPr="009E5255">
        <w:t>suggest</w:t>
      </w:r>
      <w:r w:rsidR="006B15AC" w:rsidRPr="009E5255">
        <w:t>ed</w:t>
      </w:r>
      <w:r w:rsidR="001218BB" w:rsidRPr="009E5255">
        <w:t xml:space="preserve"> that the ability to </w:t>
      </w:r>
      <w:r w:rsidRPr="009E5255">
        <w:t>vial-</w:t>
      </w:r>
      <w:r w:rsidR="001218BB" w:rsidRPr="009E5255">
        <w:t>share has allowed pharmacies/hospitals to maximise differences between what is paid for EFC drugs and</w:t>
      </w:r>
      <w:r w:rsidR="00AC0F73" w:rsidRPr="009E5255">
        <w:t xml:space="preserve"> subsequently</w:t>
      </w:r>
      <w:r w:rsidR="001218BB" w:rsidRPr="009E5255">
        <w:t xml:space="preserve"> claimed </w:t>
      </w:r>
      <w:r w:rsidR="00AC0F73" w:rsidRPr="009E5255">
        <w:t>for PBS</w:t>
      </w:r>
      <w:r w:rsidR="001218BB" w:rsidRPr="009E5255">
        <w:t xml:space="preserve"> reimbursement, thereby allowing PBS reimbursement to be used for other purposes.  However, </w:t>
      </w:r>
      <w:r w:rsidR="00980A27" w:rsidRPr="009E5255">
        <w:t xml:space="preserve">the </w:t>
      </w:r>
      <w:r w:rsidR="001218BB" w:rsidRPr="009E5255">
        <w:t>Independent Hospital Pricing Authority</w:t>
      </w:r>
      <w:r w:rsidR="001218BB" w:rsidRPr="009E5255">
        <w:rPr>
          <w:color w:val="FF0000"/>
        </w:rPr>
        <w:t xml:space="preserve"> </w:t>
      </w:r>
      <w:r w:rsidR="00853930" w:rsidRPr="009E5255">
        <w:rPr>
          <w:color w:val="000000" w:themeColor="text1"/>
        </w:rPr>
        <w:t xml:space="preserve">(IHPA) </w:t>
      </w:r>
      <w:r w:rsidR="001218BB" w:rsidRPr="009E5255">
        <w:t xml:space="preserve">has clarified that in setting the Nationally Efficient Price used to negotiate funding to public hospitals as part of the National </w:t>
      </w:r>
      <w:r w:rsidR="00AC0F73" w:rsidRPr="009E5255">
        <w:t>Health</w:t>
      </w:r>
      <w:r w:rsidR="001218BB" w:rsidRPr="009E5255">
        <w:t xml:space="preserve"> Reform Agreement (NHRA), all PBS claims are taken into account to ensure there is no double payment for those services</w:t>
      </w:r>
      <w:r w:rsidR="00AC0F73" w:rsidRPr="009E5255">
        <w:t xml:space="preserve"> </w:t>
      </w:r>
      <w:r w:rsidR="00127B58" w:rsidRPr="009E5255">
        <w:fldChar w:fldCharType="begin"/>
      </w:r>
      <w:r w:rsidR="002E5E5A" w:rsidRPr="009E5255">
        <w:instrText xml:space="preserve"> ADDIN EN.CITE &lt;EndNote&gt;&lt;Cite&gt;&lt;Author&gt;IHPA&lt;/Author&gt;&lt;Year&gt;2020&lt;/Year&gt;&lt;RecNum&gt;10581&lt;/RecNum&gt;&lt;DisplayText&gt;[71-72]&lt;/DisplayText&gt;&lt;record&gt;&lt;rec-number&gt;10581&lt;/rec-number&gt;&lt;foreign-keys&gt;&lt;key app="EN" db-id="etpte9adcdfve1eerz5pws2fvps522ds5svf" timestamp="1652740079" guid="2b1b4307-8727-42fc-9909-96d1697f6a25"&gt;10581&lt;/key&gt;&lt;/foreign-keys&gt;&lt;ref-type name="Report"&gt;27&lt;/ref-type&gt;&lt;contributors&gt;&lt;authors&gt;&lt;author&gt;IHPA&lt;/author&gt;&lt;/authors&gt;&lt;tertiary-authors&gt;&lt;author&gt;Independent Hospital Pricing Authority (IHPA),&lt;/author&gt;&lt;/tertiary-authors&gt;&lt;/contributors&gt;&lt;titles&gt;&lt;title&gt;Consultation paper on the pricing framework for Australian public hospital services 2021-22&lt;/title&gt;&lt;/titles&gt;&lt;dates&gt;&lt;year&gt;2020&lt;/year&gt;&lt;/dates&gt;&lt;pub-location&gt;Sydney&lt;/pub-location&gt;&lt;urls&gt;&lt;/urls&gt;&lt;/record&gt;&lt;/Cite&gt;&lt;Cite&gt;&lt;Author&gt;CoAG&lt;/Author&gt;&lt;Year&gt;2012&lt;/Year&gt;&lt;RecNum&gt;10582&lt;/RecNum&gt;&lt;record&gt;&lt;rec-number&gt;10582&lt;/rec-number&gt;&lt;foreign-keys&gt;&lt;key app="EN" db-id="etpte9adcdfve1eerz5pws2fvps522ds5svf" timestamp="1652740079" guid="6fe6ba9f-42d1-4929-b97e-f739b126351e"&gt;10582&lt;/key&gt;&lt;/foreign-keys&gt;&lt;ref-type name="Report"&gt;27&lt;/ref-type&gt;&lt;contributors&gt;&lt;authors&gt;&lt;author&gt;CoAG&lt;/author&gt;&lt;/authors&gt;&lt;tertiary-authors&gt;&lt;author&gt;Council of Australian Governments (CoAG),&lt;/author&gt;&lt;/tertiary-authors&gt;&lt;/contributors&gt;&lt;titles&gt;&lt;title&gt;National Health Reform Agreement&lt;/title&gt;&lt;/titles&gt;&lt;dates&gt;&lt;year&gt;2012&lt;/year&gt;&lt;/dates&gt;&lt;pub-location&gt;Canberra&lt;/pub-location&gt;&lt;urls&gt;&lt;/urls&gt;&lt;/record&gt;&lt;/Cite&gt;&lt;/EndNote&gt;</w:instrText>
      </w:r>
      <w:r w:rsidR="00127B58" w:rsidRPr="009E5255">
        <w:fldChar w:fldCharType="separate"/>
      </w:r>
      <w:r w:rsidR="002E5E5A" w:rsidRPr="009E5255">
        <w:rPr>
          <w:noProof/>
        </w:rPr>
        <w:t>[71-72]</w:t>
      </w:r>
      <w:r w:rsidR="00127B58" w:rsidRPr="009E5255">
        <w:fldChar w:fldCharType="end"/>
      </w:r>
      <w:r w:rsidR="001218BB" w:rsidRPr="009E5255">
        <w:t>.  Thus, for public hospital</w:t>
      </w:r>
      <w:r w:rsidR="00933DDF" w:rsidRPr="009E5255">
        <w:t xml:space="preserve">s and </w:t>
      </w:r>
      <w:r w:rsidR="001218BB" w:rsidRPr="009E5255">
        <w:t>private hospitals contracted to provide public service</w:t>
      </w:r>
      <w:r w:rsidR="00933DDF" w:rsidRPr="009E5255">
        <w:t>s</w:t>
      </w:r>
      <w:r w:rsidR="001218BB" w:rsidRPr="009E5255">
        <w:t xml:space="preserve"> </w:t>
      </w:r>
      <w:r w:rsidR="00933DDF" w:rsidRPr="009E5255">
        <w:t>that</w:t>
      </w:r>
      <w:r w:rsidR="001218BB" w:rsidRPr="009E5255">
        <w:t xml:space="preserve"> attract NHRA funding, PBS remuneration is ‘netted-out’</w:t>
      </w:r>
      <w:r w:rsidR="00933DDF" w:rsidRPr="009E5255">
        <w:t xml:space="preserve"> (i.e., accounted for in</w:t>
      </w:r>
      <w:r w:rsidR="001218BB" w:rsidRPr="009E5255">
        <w:t xml:space="preserve"> IHPA calculations of the efficient price used to allocate NHRA fund</w:t>
      </w:r>
      <w:r w:rsidR="00933DDF" w:rsidRPr="009E5255">
        <w:t>s).</w:t>
      </w:r>
      <w:r w:rsidR="001218BB" w:rsidRPr="009E5255">
        <w:t xml:space="preserve"> </w:t>
      </w:r>
      <w:r w:rsidR="00933DDF" w:rsidRPr="009E5255">
        <w:t xml:space="preserve"> At the State/Territory-level, then, a</w:t>
      </w:r>
      <w:r w:rsidR="001218BB" w:rsidRPr="009E5255">
        <w:t>n</w:t>
      </w:r>
      <w:r w:rsidR="00933DDF" w:rsidRPr="009E5255">
        <w:t>y</w:t>
      </w:r>
      <w:r w:rsidR="001218BB" w:rsidRPr="009E5255">
        <w:t xml:space="preserve"> increase in PBS remuneration </w:t>
      </w:r>
      <w:r w:rsidR="00933DDF" w:rsidRPr="009E5255">
        <w:t>in</w:t>
      </w:r>
      <w:r w:rsidR="001218BB" w:rsidRPr="009E5255">
        <w:t xml:space="preserve"> </w:t>
      </w:r>
      <w:r w:rsidR="00933DDF" w:rsidRPr="009E5255">
        <w:t>a</w:t>
      </w:r>
      <w:r w:rsidR="001218BB" w:rsidRPr="009E5255">
        <w:t xml:space="preserve"> given period would result in a commensurate reduction in NHRA</w:t>
      </w:r>
      <w:r w:rsidR="00933DDF" w:rsidRPr="009E5255">
        <w:t>-</w:t>
      </w:r>
      <w:r w:rsidR="001218BB" w:rsidRPr="009E5255">
        <w:t xml:space="preserve">allocated funds (and vice versa).  </w:t>
      </w:r>
      <w:r w:rsidR="00C500C3" w:rsidRPr="009E5255">
        <w:t>T</w:t>
      </w:r>
      <w:r w:rsidR="001218BB" w:rsidRPr="009E5255">
        <w:t>he p</w:t>
      </w:r>
      <w:r w:rsidR="00933DDF" w:rsidRPr="009E5255">
        <w:t xml:space="preserve">urported financial </w:t>
      </w:r>
      <w:r w:rsidR="001218BB" w:rsidRPr="009E5255">
        <w:t xml:space="preserve">impact </w:t>
      </w:r>
      <w:r w:rsidR="00933DDF" w:rsidRPr="009E5255">
        <w:t xml:space="preserve">on hospital pharmacies’ budgets </w:t>
      </w:r>
      <w:r w:rsidR="001218BB" w:rsidRPr="009E5255">
        <w:t>of moving to per</w:t>
      </w:r>
      <w:r w:rsidR="00933DDF" w:rsidRPr="009E5255">
        <w:t>-</w:t>
      </w:r>
      <w:r w:rsidR="001218BB" w:rsidRPr="009E5255">
        <w:t>mg based reimbursement</w:t>
      </w:r>
      <w:r w:rsidR="00933DDF" w:rsidRPr="009E5255">
        <w:t xml:space="preserve"> </w:t>
      </w:r>
      <w:r w:rsidR="001218BB" w:rsidRPr="009E5255">
        <w:t xml:space="preserve">would appear to be: (1) temporal, </w:t>
      </w:r>
      <w:r w:rsidR="00933DDF" w:rsidRPr="009E5255">
        <w:t xml:space="preserve">i.e., a </w:t>
      </w:r>
      <w:r w:rsidR="001218BB" w:rsidRPr="009E5255">
        <w:t>reduction in short</w:t>
      </w:r>
      <w:r w:rsidR="00933DDF" w:rsidRPr="009E5255">
        <w:t>-</w:t>
      </w:r>
      <w:r w:rsidR="001218BB" w:rsidRPr="009E5255">
        <w:t xml:space="preserve">term cash flows associated with diminished PBS </w:t>
      </w:r>
      <w:r w:rsidR="00A81FF2" w:rsidRPr="009E5255">
        <w:t>receipts</w:t>
      </w:r>
      <w:r w:rsidR="001218BB" w:rsidRPr="009E5255">
        <w:t>,</w:t>
      </w:r>
      <w:r w:rsidR="00A81FF2" w:rsidRPr="009E5255">
        <w:t xml:space="preserve"> to be</w:t>
      </w:r>
      <w:r w:rsidR="001218BB" w:rsidRPr="009E5255">
        <w:t xml:space="preserve"> </w:t>
      </w:r>
      <w:r w:rsidR="00933DDF" w:rsidRPr="009E5255">
        <w:t>offset by</w:t>
      </w:r>
      <w:r w:rsidR="001218BB" w:rsidRPr="009E5255">
        <w:t xml:space="preserve"> </w:t>
      </w:r>
      <w:r w:rsidR="00933DDF" w:rsidRPr="009E5255">
        <w:t>increased</w:t>
      </w:r>
      <w:r w:rsidR="001218BB" w:rsidRPr="009E5255">
        <w:t xml:space="preserve"> NHRA </w:t>
      </w:r>
      <w:r w:rsidR="00A81FF2" w:rsidRPr="009E5255">
        <w:t>receipts</w:t>
      </w:r>
      <w:r w:rsidR="001218BB" w:rsidRPr="009E5255">
        <w:t xml:space="preserve">; and (2) a </w:t>
      </w:r>
      <w:r w:rsidR="00A81FF2" w:rsidRPr="009E5255">
        <w:t>matter</w:t>
      </w:r>
      <w:r w:rsidR="001218BB" w:rsidRPr="009E5255">
        <w:t xml:space="preserve"> </w:t>
      </w:r>
      <w:r w:rsidR="00A81FF2" w:rsidRPr="009E5255">
        <w:t>for</w:t>
      </w:r>
      <w:r w:rsidR="001218BB" w:rsidRPr="009E5255">
        <w:t xml:space="preserve"> </w:t>
      </w:r>
      <w:r w:rsidR="00A81FF2" w:rsidRPr="009E5255">
        <w:t>‘</w:t>
      </w:r>
      <w:r w:rsidR="001218BB" w:rsidRPr="009E5255">
        <w:t>internal</w:t>
      </w:r>
      <w:r w:rsidR="00A81FF2" w:rsidRPr="009E5255">
        <w:t>’ negotiation between State/Territory departments of health,</w:t>
      </w:r>
      <w:r w:rsidR="001218BB" w:rsidRPr="009E5255">
        <w:t xml:space="preserve"> hospital</w:t>
      </w:r>
      <w:r w:rsidR="00A81FF2" w:rsidRPr="009E5255">
        <w:t>s and their comprising business units</w:t>
      </w:r>
      <w:r w:rsidR="001218BB" w:rsidRPr="009E5255">
        <w:t>.  Further discussion between the Commonwealth and State</w:t>
      </w:r>
      <w:r w:rsidR="00C06C6B" w:rsidRPr="009E5255">
        <w:t>/Territor</w:t>
      </w:r>
      <w:r w:rsidR="00C500C3" w:rsidRPr="009E5255">
        <w:t>y Governments</w:t>
      </w:r>
      <w:r w:rsidR="001218BB" w:rsidRPr="009E5255">
        <w:t xml:space="preserve"> is required to </w:t>
      </w:r>
      <w:r w:rsidR="00A81FF2" w:rsidRPr="009E5255">
        <w:t xml:space="preserve">better </w:t>
      </w:r>
      <w:r w:rsidR="001218BB" w:rsidRPr="009E5255">
        <w:t>understand the extent to which adopting a per</w:t>
      </w:r>
      <w:r w:rsidR="00A81FF2" w:rsidRPr="009E5255">
        <w:t>-</w:t>
      </w:r>
      <w:r w:rsidR="001218BB" w:rsidRPr="009E5255">
        <w:t xml:space="preserve">mg reimbursement model for the EFC </w:t>
      </w:r>
      <w:r w:rsidR="00A81FF2" w:rsidRPr="009E5255">
        <w:t>could</w:t>
      </w:r>
      <w:r w:rsidR="001218BB" w:rsidRPr="009E5255">
        <w:t xml:space="preserve"> be introduced without unduly affecting patient access to hospital services.</w:t>
      </w:r>
    </w:p>
    <w:p w14:paraId="0D9F1CDB" w14:textId="2775425D" w:rsidR="003C066A" w:rsidRPr="009E5255" w:rsidRDefault="003C066A" w:rsidP="00CA5EF6">
      <w:r w:rsidRPr="009E5255">
        <w:t>Compounders did not provide the Review sufficient detail on their operating costs to evaluate the potential impact of a per-mg basis for remuneration on these organisations’ financial sustainability.  Nonetheless, it is important to recognise that moving away from remuneration on the basis of the combination of vial sizes adopts a narrower, Government-payer perspective and may not be consistent with broader, system-wide notions of efficiency.</w:t>
      </w:r>
    </w:p>
    <w:p w14:paraId="587FA055" w14:textId="519EC539" w:rsidR="004F2694" w:rsidRPr="009E5255" w:rsidRDefault="004F2694" w:rsidP="00CA5EF6">
      <w:r w:rsidRPr="009E5255">
        <w:t xml:space="preserve">In its submission to the Review, Medicines Australia cites internal research estimating </w:t>
      </w:r>
      <w:r w:rsidR="00C93933" w:rsidRPr="009E5255">
        <w:t>material differences between the quantity of medication sold by manufacturers and the amount reimbursed by Government: for five medicines, representing some $551 million in Commonwealth expenditure (FY 2018), MA estimated</w:t>
      </w:r>
      <w:r w:rsidR="00A570B2" w:rsidRPr="009E5255">
        <w:t xml:space="preserve"> this difference at a value of $49.5 million (AEMP)</w:t>
      </w:r>
      <w:r w:rsidR="00C93933" w:rsidRPr="009E5255">
        <w:t>.</w:t>
      </w:r>
      <w:r w:rsidRPr="009E5255">
        <w:t xml:space="preserve">  </w:t>
      </w:r>
      <w:r w:rsidR="00A570B2" w:rsidRPr="009E5255">
        <w:t xml:space="preserve">An excerpt of the underlying report provided to the Review did not </w:t>
      </w:r>
      <w:r w:rsidR="00EF467A" w:rsidRPr="009E5255">
        <w:t>allow for</w:t>
      </w:r>
      <w:r w:rsidR="00A570B2" w:rsidRPr="009E5255">
        <w:t xml:space="preserve"> t</w:t>
      </w:r>
      <w:r w:rsidRPr="009E5255">
        <w:t xml:space="preserve">his figure </w:t>
      </w:r>
      <w:r w:rsidR="00A570B2" w:rsidRPr="009E5255">
        <w:t>to</w:t>
      </w:r>
      <w:r w:rsidRPr="009E5255">
        <w:t xml:space="preserve"> be independently substantiated.  </w:t>
      </w:r>
      <w:r w:rsidR="00A67D57" w:rsidRPr="009E5255">
        <w:t>The Review undertook a</w:t>
      </w:r>
      <w:r w:rsidRPr="009E5255">
        <w:t xml:space="preserve"> modelled comparison of the cost to Government over the period 1 July 2016 to 30 June 2021 under the existing per-vial basis and counterfactual per-mg basis for three EFC</w:t>
      </w:r>
      <w:r w:rsidR="00586ED9" w:rsidRPr="009E5255">
        <w:t>-listed items</w:t>
      </w:r>
      <w:r w:rsidRPr="009E5255">
        <w:t xml:space="preserve"> (</w:t>
      </w:r>
      <w:r w:rsidR="00A67D57" w:rsidRPr="009E5255">
        <w:t xml:space="preserve">i.e., </w:t>
      </w:r>
      <w:r w:rsidRPr="009E5255">
        <w:t xml:space="preserve">cabazitaxel for prostate cancer, avelumab for </w:t>
      </w:r>
      <w:r w:rsidR="008A004F" w:rsidRPr="009E5255">
        <w:t>Merkel</w:t>
      </w:r>
      <w:r w:rsidRPr="009E5255">
        <w:t xml:space="preserve"> cell carcinoma and bortezomib for multiple myeloma)</w:t>
      </w:r>
      <w:r w:rsidR="00A67D57" w:rsidRPr="009E5255">
        <w:t>.</w:t>
      </w:r>
      <w:r w:rsidRPr="009E5255">
        <w:t xml:space="preserve"> </w:t>
      </w:r>
      <w:r w:rsidR="00A67D57" w:rsidRPr="009E5255">
        <w:t xml:space="preserve"> Results are </w:t>
      </w:r>
      <w:r w:rsidRPr="009E5255">
        <w:t xml:space="preserve">provided in </w:t>
      </w:r>
      <w:r w:rsidRPr="009E5255">
        <w:fldChar w:fldCharType="begin"/>
      </w:r>
      <w:r w:rsidRPr="009E5255">
        <w:instrText xml:space="preserve"> REF _Ref90046130 \h </w:instrText>
      </w:r>
      <w:r w:rsidRPr="009E5255">
        <w:fldChar w:fldCharType="separate"/>
      </w:r>
      <w:r w:rsidR="000C766B" w:rsidRPr="009E5255">
        <w:t xml:space="preserve">Appendix </w:t>
      </w:r>
      <w:r w:rsidR="000C766B">
        <w:rPr>
          <w:noProof/>
        </w:rPr>
        <w:t>10</w:t>
      </w:r>
      <w:r w:rsidRPr="009E5255">
        <w:fldChar w:fldCharType="end"/>
      </w:r>
      <w:r w:rsidRPr="009E5255">
        <w:t>.</w:t>
      </w:r>
    </w:p>
    <w:tbl>
      <w:tblPr>
        <w:tblStyle w:val="TableGrid"/>
        <w:tblW w:w="10334"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Per-mg reimbursement and per-mg reimbursement with carve-out"/>
        <w:tblDescription w:val="Per-mg reimbursement increases efficiency, is neutral for access, improves simplicity and improves accountability. Per-mg reimbursement with carve-out increases efficiency, decreases access, decreases simplicity and decreases accountability."/>
      </w:tblPr>
      <w:tblGrid>
        <w:gridCol w:w="3387"/>
        <w:gridCol w:w="1081"/>
        <w:gridCol w:w="439"/>
        <w:gridCol w:w="810"/>
        <w:gridCol w:w="510"/>
        <w:gridCol w:w="1073"/>
        <w:gridCol w:w="481"/>
        <w:gridCol w:w="1591"/>
        <w:gridCol w:w="481"/>
        <w:gridCol w:w="481"/>
      </w:tblGrid>
      <w:tr w:rsidR="00294CEB" w:rsidRPr="009E5255" w14:paraId="0EBF2C20" w14:textId="03F56F8B" w:rsidTr="00294CEB">
        <w:trPr>
          <w:trHeight w:val="343"/>
        </w:trPr>
        <w:tc>
          <w:tcPr>
            <w:tcW w:w="3387" w:type="dxa"/>
          </w:tcPr>
          <w:p w14:paraId="121B0A43" w14:textId="70C320D7" w:rsidR="00294CEB" w:rsidRPr="009E5255" w:rsidRDefault="00294CEB" w:rsidP="00A472CB">
            <w:pPr>
              <w:spacing w:before="0" w:after="0" w:line="240" w:lineRule="auto"/>
              <w:jc w:val="right"/>
              <w:rPr>
                <w:i/>
                <w:iCs/>
              </w:rPr>
            </w:pPr>
            <w:r w:rsidRPr="009E5255">
              <w:rPr>
                <w:i/>
                <w:iCs/>
              </w:rPr>
              <w:t>Per-mg reimbursement</w:t>
            </w:r>
          </w:p>
        </w:tc>
        <w:tc>
          <w:tcPr>
            <w:tcW w:w="1081" w:type="dxa"/>
          </w:tcPr>
          <w:p w14:paraId="326579F7" w14:textId="0D434151" w:rsidR="00294CEB" w:rsidRPr="009E5255" w:rsidRDefault="00294CEB" w:rsidP="001811B2">
            <w:pPr>
              <w:spacing w:before="0" w:after="0" w:line="240" w:lineRule="auto"/>
              <w:jc w:val="right"/>
            </w:pPr>
            <w:r w:rsidRPr="009E5255">
              <w:t>Efficiency</w:t>
            </w:r>
          </w:p>
        </w:tc>
        <w:tc>
          <w:tcPr>
            <w:tcW w:w="439" w:type="dxa"/>
          </w:tcPr>
          <w:p w14:paraId="7A04D976" w14:textId="77777777" w:rsidR="00294CEB" w:rsidRPr="009E5255" w:rsidRDefault="00294CEB" w:rsidP="001811B2">
            <w:pPr>
              <w:spacing w:before="0" w:after="0" w:line="240" w:lineRule="auto"/>
              <w:jc w:val="right"/>
            </w:pPr>
            <w:r w:rsidRPr="009E5255">
              <w:rPr>
                <w:noProof/>
              </w:rPr>
              <mc:AlternateContent>
                <mc:Choice Requires="wps">
                  <w:drawing>
                    <wp:anchor distT="0" distB="0" distL="114300" distR="114300" simplePos="0" relativeHeight="251736118" behindDoc="0" locked="0" layoutInCell="1" allowOverlap="1" wp14:anchorId="50A1BFB4" wp14:editId="498F8017">
                      <wp:simplePos x="0" y="0"/>
                      <wp:positionH relativeFrom="margin">
                        <wp:posOffset>-4445</wp:posOffset>
                      </wp:positionH>
                      <wp:positionV relativeFrom="margin">
                        <wp:posOffset>74295</wp:posOffset>
                      </wp:positionV>
                      <wp:extent cx="154940" cy="149860"/>
                      <wp:effectExtent l="12700" t="12700" r="22860" b="15240"/>
                      <wp:wrapNone/>
                      <wp:docPr id="81" name="Up Arrow 81"/>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C21492" id="Up Arrow 81" o:spid="_x0000_s1026" type="#_x0000_t68" style="position:absolute;margin-left:-.35pt;margin-top:5.85pt;width:12.2pt;height:11.8pt;flip:x;z-index:25173611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" adj="10800" fillcolor="#00b050" strokecolor="#00b050" strokeweight="1pt">
                      <w10:wrap anchorx="margin" anchory="margin"/>
                    </v:shape>
                  </w:pict>
                </mc:Fallback>
              </mc:AlternateContent>
            </w:r>
          </w:p>
        </w:tc>
        <w:tc>
          <w:tcPr>
            <w:tcW w:w="810" w:type="dxa"/>
          </w:tcPr>
          <w:p w14:paraId="271770D1" w14:textId="77777777" w:rsidR="00294CEB" w:rsidRPr="009E5255" w:rsidRDefault="00294CEB" w:rsidP="001811B2">
            <w:pPr>
              <w:spacing w:before="0" w:after="0" w:line="240" w:lineRule="auto"/>
              <w:jc w:val="right"/>
            </w:pPr>
            <w:r w:rsidRPr="009E5255">
              <w:t>Access</w:t>
            </w:r>
          </w:p>
        </w:tc>
        <w:tc>
          <w:tcPr>
            <w:tcW w:w="510" w:type="dxa"/>
          </w:tcPr>
          <w:p w14:paraId="494FB999" w14:textId="262334C0" w:rsidR="00294CEB" w:rsidRPr="009E5255" w:rsidRDefault="00294CEB" w:rsidP="001811B2">
            <w:pPr>
              <w:spacing w:before="0" w:after="0" w:line="240" w:lineRule="auto"/>
              <w:jc w:val="right"/>
            </w:pPr>
            <w:r w:rsidRPr="009E5255">
              <w:rPr>
                <w:noProof/>
              </w:rPr>
              <mc:AlternateContent>
                <mc:Choice Requires="wps">
                  <w:drawing>
                    <wp:anchor distT="0" distB="0" distL="114300" distR="114300" simplePos="0" relativeHeight="251743286" behindDoc="1" locked="0" layoutInCell="1" allowOverlap="1" wp14:anchorId="2FAB77C0" wp14:editId="1081742C">
                      <wp:simplePos x="0" y="0"/>
                      <wp:positionH relativeFrom="column">
                        <wp:posOffset>71755</wp:posOffset>
                      </wp:positionH>
                      <wp:positionV relativeFrom="paragraph">
                        <wp:posOffset>206375</wp:posOffset>
                      </wp:positionV>
                      <wp:extent cx="78105" cy="45085"/>
                      <wp:effectExtent l="0" t="0" r="10795" b="18415"/>
                      <wp:wrapTight wrapText="bothSides">
                        <wp:wrapPolygon edited="0">
                          <wp:start x="0" y="0"/>
                          <wp:lineTo x="0" y="24338"/>
                          <wp:lineTo x="21073" y="24338"/>
                          <wp:lineTo x="21073" y="0"/>
                          <wp:lineTo x="0" y="0"/>
                        </wp:wrapPolygon>
                      </wp:wrapTight>
                      <wp:docPr id="139" name="Rectangle 139"/>
                      <wp:cNvGraphicFramePr/>
                      <a:graphic xmlns:a="http://schemas.openxmlformats.org/drawingml/2006/main">
                        <a:graphicData uri="http://schemas.microsoft.com/office/word/2010/wordprocessingShape">
                          <wps:wsp>
                            <wps:cNvSpPr/>
                            <wps:spPr>
                              <a:xfrm flipV="1">
                                <a:off x="0" y="0"/>
                                <a:ext cx="78105" cy="45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C721EA" id="Rectangle 139" o:spid="_x0000_s1026" style="position:absolute;margin-left:5.65pt;margin-top:16.25pt;width:6.15pt;height:3.55pt;flip:y;z-index:-2515731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" fillcolor="#4472c4 [3204]" strokecolor="#1f3763 [1604]" strokeweight="1pt">
                      <w10:wrap type="tight"/>
                    </v:rect>
                  </w:pict>
                </mc:Fallback>
              </mc:AlternateContent>
            </w:r>
          </w:p>
        </w:tc>
        <w:tc>
          <w:tcPr>
            <w:tcW w:w="1073" w:type="dxa"/>
          </w:tcPr>
          <w:p w14:paraId="128FFADA" w14:textId="77777777" w:rsidR="00294CEB" w:rsidRPr="009E5255" w:rsidRDefault="00294CEB" w:rsidP="001811B2">
            <w:pPr>
              <w:spacing w:before="0" w:after="0" w:line="240" w:lineRule="auto"/>
              <w:jc w:val="right"/>
            </w:pPr>
            <w:r w:rsidRPr="009E5255">
              <w:t>Simplicity</w:t>
            </w:r>
          </w:p>
        </w:tc>
        <w:tc>
          <w:tcPr>
            <w:tcW w:w="481" w:type="dxa"/>
          </w:tcPr>
          <w:p w14:paraId="38972F9F" w14:textId="77777777" w:rsidR="00294CEB" w:rsidRPr="009E5255" w:rsidRDefault="00294CEB" w:rsidP="001811B2">
            <w:pPr>
              <w:spacing w:before="0" w:after="0" w:line="240" w:lineRule="auto"/>
              <w:jc w:val="right"/>
            </w:pPr>
            <w:r w:rsidRPr="009E5255">
              <w:rPr>
                <w:noProof/>
              </w:rPr>
              <mc:AlternateContent>
                <mc:Choice Requires="wps">
                  <w:drawing>
                    <wp:anchor distT="0" distB="0" distL="114300" distR="114300" simplePos="0" relativeHeight="251737142" behindDoc="0" locked="0" layoutInCell="1" allowOverlap="1" wp14:anchorId="13F059DA" wp14:editId="64709DAE">
                      <wp:simplePos x="0" y="0"/>
                      <wp:positionH relativeFrom="margin">
                        <wp:posOffset>-5715</wp:posOffset>
                      </wp:positionH>
                      <wp:positionV relativeFrom="margin">
                        <wp:posOffset>66675</wp:posOffset>
                      </wp:positionV>
                      <wp:extent cx="154940" cy="149860"/>
                      <wp:effectExtent l="12700" t="12700" r="22860" b="15240"/>
                      <wp:wrapNone/>
                      <wp:docPr id="84" name="Up Arrow 84"/>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B130F" id="Up Arrow 84" o:spid="_x0000_s1026" type="#_x0000_t68" style="position:absolute;margin-left:-.45pt;margin-top:5.25pt;width:12.2pt;height:11.8pt;flip:x;z-index:25173714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" adj="10800" fillcolor="#00b050" strokecolor="#00b050" strokeweight="1pt">
                      <w10:wrap anchorx="margin" anchory="margin"/>
                    </v:shape>
                  </w:pict>
                </mc:Fallback>
              </mc:AlternateContent>
            </w:r>
          </w:p>
        </w:tc>
        <w:tc>
          <w:tcPr>
            <w:tcW w:w="1591" w:type="dxa"/>
          </w:tcPr>
          <w:p w14:paraId="1B0AC9F8" w14:textId="77777777" w:rsidR="00294CEB" w:rsidRPr="009E5255" w:rsidRDefault="00294CEB" w:rsidP="001811B2">
            <w:pPr>
              <w:spacing w:before="0" w:after="0" w:line="240" w:lineRule="auto"/>
              <w:jc w:val="right"/>
              <w:rPr>
                <w:noProof/>
              </w:rPr>
            </w:pPr>
            <w:r w:rsidRPr="009E5255">
              <w:rPr>
                <w:noProof/>
              </w:rPr>
              <w:t>Accountability</w:t>
            </w:r>
          </w:p>
        </w:tc>
        <w:tc>
          <w:tcPr>
            <w:tcW w:w="481" w:type="dxa"/>
          </w:tcPr>
          <w:p w14:paraId="07F2F575" w14:textId="77777777" w:rsidR="00294CEB" w:rsidRPr="009E5255" w:rsidRDefault="00294CEB" w:rsidP="00A472CB">
            <w:pPr>
              <w:spacing w:before="0" w:after="0" w:line="240" w:lineRule="auto"/>
              <w:jc w:val="center"/>
              <w:rPr>
                <w:noProof/>
              </w:rPr>
            </w:pPr>
            <w:r w:rsidRPr="009E5255">
              <w:rPr>
                <w:noProof/>
              </w:rPr>
              <mc:AlternateContent>
                <mc:Choice Requires="wps">
                  <w:drawing>
                    <wp:anchor distT="0" distB="0" distL="114300" distR="114300" simplePos="0" relativeHeight="251741238" behindDoc="0" locked="0" layoutInCell="1" allowOverlap="1" wp14:anchorId="396AA35A" wp14:editId="58C60F04">
                      <wp:simplePos x="0" y="0"/>
                      <wp:positionH relativeFrom="margin">
                        <wp:posOffset>3175</wp:posOffset>
                      </wp:positionH>
                      <wp:positionV relativeFrom="margin">
                        <wp:posOffset>12700</wp:posOffset>
                      </wp:positionV>
                      <wp:extent cx="154940" cy="149860"/>
                      <wp:effectExtent l="12700" t="12700" r="22860" b="15240"/>
                      <wp:wrapNone/>
                      <wp:docPr id="85" name="Up Arrow 85"/>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47FDCF" id="Up Arrow 85" o:spid="_x0000_s1026" type="#_x0000_t68" style="position:absolute;margin-left:.25pt;margin-top:1pt;width:12.2pt;height:11.8pt;flip:x;z-index:25174123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" adj="10800" fillcolor="#00b050" strokecolor="#00b050" strokeweight="1pt">
                      <w10:wrap anchorx="margin" anchory="margin"/>
                    </v:shape>
                  </w:pict>
                </mc:Fallback>
              </mc:AlternateContent>
            </w:r>
          </w:p>
        </w:tc>
        <w:tc>
          <w:tcPr>
            <w:tcW w:w="481" w:type="dxa"/>
          </w:tcPr>
          <w:p w14:paraId="79C4D49A" w14:textId="77777777" w:rsidR="00294CEB" w:rsidRPr="009E5255" w:rsidRDefault="00294CEB" w:rsidP="00A472CB">
            <w:pPr>
              <w:spacing w:before="0" w:after="0" w:line="240" w:lineRule="auto"/>
              <w:jc w:val="center"/>
              <w:rPr>
                <w:noProof/>
              </w:rPr>
            </w:pPr>
          </w:p>
        </w:tc>
      </w:tr>
      <w:tr w:rsidR="00294CEB" w:rsidRPr="009E5255" w14:paraId="4044A1A1" w14:textId="3AB1EA78" w:rsidTr="00294CEB">
        <w:trPr>
          <w:trHeight w:val="385"/>
        </w:trPr>
        <w:tc>
          <w:tcPr>
            <w:tcW w:w="3387" w:type="dxa"/>
          </w:tcPr>
          <w:p w14:paraId="570C77F4" w14:textId="572BD996" w:rsidR="00294CEB" w:rsidRPr="009E5255" w:rsidRDefault="00294CEB" w:rsidP="00A472CB">
            <w:pPr>
              <w:spacing w:before="0" w:after="0" w:line="240" w:lineRule="auto"/>
              <w:jc w:val="right"/>
              <w:rPr>
                <w:i/>
                <w:iCs/>
              </w:rPr>
            </w:pPr>
            <w:r w:rsidRPr="009E5255">
              <w:rPr>
                <w:i/>
                <w:iCs/>
              </w:rPr>
              <w:t>Per-mg reimbursement with carve-out</w:t>
            </w:r>
          </w:p>
        </w:tc>
        <w:tc>
          <w:tcPr>
            <w:tcW w:w="1081" w:type="dxa"/>
          </w:tcPr>
          <w:p w14:paraId="1462AB8D" w14:textId="682D6BF5" w:rsidR="00294CEB" w:rsidRPr="009E5255" w:rsidRDefault="00294CEB" w:rsidP="001811B2">
            <w:pPr>
              <w:spacing w:before="0" w:after="0" w:line="240" w:lineRule="auto"/>
              <w:jc w:val="right"/>
            </w:pPr>
            <w:r w:rsidRPr="009E5255">
              <w:t>Efficiency</w:t>
            </w:r>
          </w:p>
        </w:tc>
        <w:tc>
          <w:tcPr>
            <w:tcW w:w="439" w:type="dxa"/>
          </w:tcPr>
          <w:p w14:paraId="285C06E2" w14:textId="77777777" w:rsidR="00294CEB" w:rsidRPr="009E5255" w:rsidRDefault="00294CEB" w:rsidP="001811B2">
            <w:pPr>
              <w:spacing w:before="0" w:after="0" w:line="240" w:lineRule="auto"/>
              <w:jc w:val="right"/>
            </w:pPr>
            <w:r w:rsidRPr="009E5255">
              <w:rPr>
                <w:noProof/>
              </w:rPr>
              <mc:AlternateContent>
                <mc:Choice Requires="wps">
                  <w:drawing>
                    <wp:anchor distT="0" distB="0" distL="114300" distR="114300" simplePos="0" relativeHeight="251740214" behindDoc="0" locked="0" layoutInCell="1" allowOverlap="1" wp14:anchorId="47E9798E" wp14:editId="62E91274">
                      <wp:simplePos x="0" y="0"/>
                      <wp:positionH relativeFrom="margin">
                        <wp:posOffset>-4445</wp:posOffset>
                      </wp:positionH>
                      <wp:positionV relativeFrom="margin">
                        <wp:posOffset>34290</wp:posOffset>
                      </wp:positionV>
                      <wp:extent cx="154940" cy="149860"/>
                      <wp:effectExtent l="12700" t="12700" r="22860" b="15240"/>
                      <wp:wrapNone/>
                      <wp:docPr id="86" name="Up Arrow 86"/>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A0B67" id="Up Arrow 86" o:spid="_x0000_s1026" type="#_x0000_t68" style="position:absolute;margin-left:-.35pt;margin-top:2.7pt;width:12.2pt;height:11.8pt;flip:x;z-index:25174021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" adj="10800" fillcolor="#00b050" strokecolor="#00b050" strokeweight="1pt">
                      <w10:wrap anchorx="margin" anchory="margin"/>
                    </v:shape>
                  </w:pict>
                </mc:Fallback>
              </mc:AlternateContent>
            </w:r>
          </w:p>
        </w:tc>
        <w:tc>
          <w:tcPr>
            <w:tcW w:w="810" w:type="dxa"/>
          </w:tcPr>
          <w:p w14:paraId="6D80CA97" w14:textId="77777777" w:rsidR="00294CEB" w:rsidRPr="009E5255" w:rsidRDefault="00294CEB" w:rsidP="001811B2">
            <w:pPr>
              <w:spacing w:before="0" w:after="0" w:line="240" w:lineRule="auto"/>
              <w:jc w:val="right"/>
            </w:pPr>
            <w:r w:rsidRPr="009E5255">
              <w:t>Access</w:t>
            </w:r>
          </w:p>
        </w:tc>
        <w:tc>
          <w:tcPr>
            <w:tcW w:w="510" w:type="dxa"/>
          </w:tcPr>
          <w:p w14:paraId="00E8EF6E" w14:textId="77777777" w:rsidR="00294CEB" w:rsidRPr="009E5255" w:rsidRDefault="00294CEB" w:rsidP="001811B2">
            <w:pPr>
              <w:spacing w:before="0" w:after="0" w:line="240" w:lineRule="auto"/>
              <w:jc w:val="right"/>
            </w:pPr>
            <w:r w:rsidRPr="009E5255">
              <w:rPr>
                <w:noProof/>
              </w:rPr>
              <mc:AlternateContent>
                <mc:Choice Requires="wps">
                  <w:drawing>
                    <wp:anchor distT="0" distB="0" distL="114300" distR="114300" simplePos="0" relativeHeight="251738166" behindDoc="0" locked="0" layoutInCell="1" allowOverlap="1" wp14:anchorId="2275CC20" wp14:editId="1C24B541">
                      <wp:simplePos x="0" y="0"/>
                      <wp:positionH relativeFrom="margin">
                        <wp:posOffset>-2540</wp:posOffset>
                      </wp:positionH>
                      <wp:positionV relativeFrom="margin">
                        <wp:posOffset>36830</wp:posOffset>
                      </wp:positionV>
                      <wp:extent cx="151765" cy="149860"/>
                      <wp:effectExtent l="12700" t="0" r="26035" b="27940"/>
                      <wp:wrapNone/>
                      <wp:docPr id="87" name="Up Arrow 87"/>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43198" id="Up Arrow 87" o:spid="_x0000_s1026" type="#_x0000_t68" style="position:absolute;margin-left:-.2pt;margin-top:2.9pt;width:11.95pt;height:11.8pt;rotation:180;z-index:25173816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" adj="10800" fillcolor="red" strokecolor="red" strokeweight="1pt">
                      <w10:wrap anchorx="margin" anchory="margin"/>
                    </v:shape>
                  </w:pict>
                </mc:Fallback>
              </mc:AlternateContent>
            </w:r>
          </w:p>
        </w:tc>
        <w:tc>
          <w:tcPr>
            <w:tcW w:w="1073" w:type="dxa"/>
          </w:tcPr>
          <w:p w14:paraId="03360A15" w14:textId="77777777" w:rsidR="00294CEB" w:rsidRPr="009E5255" w:rsidRDefault="00294CEB" w:rsidP="001811B2">
            <w:pPr>
              <w:spacing w:before="0" w:after="0" w:line="240" w:lineRule="auto"/>
              <w:jc w:val="right"/>
            </w:pPr>
            <w:r w:rsidRPr="009E5255">
              <w:t>Simplicity</w:t>
            </w:r>
          </w:p>
        </w:tc>
        <w:tc>
          <w:tcPr>
            <w:tcW w:w="481" w:type="dxa"/>
          </w:tcPr>
          <w:p w14:paraId="4B2D872B" w14:textId="77777777" w:rsidR="00294CEB" w:rsidRPr="009E5255" w:rsidRDefault="00294CEB" w:rsidP="001811B2">
            <w:pPr>
              <w:spacing w:before="0" w:after="0" w:line="240" w:lineRule="auto"/>
              <w:jc w:val="right"/>
            </w:pPr>
            <w:r w:rsidRPr="009E5255">
              <w:rPr>
                <w:noProof/>
              </w:rPr>
              <mc:AlternateContent>
                <mc:Choice Requires="wps">
                  <w:drawing>
                    <wp:anchor distT="0" distB="0" distL="114300" distR="114300" simplePos="0" relativeHeight="251739190" behindDoc="0" locked="0" layoutInCell="1" allowOverlap="1" wp14:anchorId="474A38FB" wp14:editId="0578E222">
                      <wp:simplePos x="0" y="0"/>
                      <wp:positionH relativeFrom="margin">
                        <wp:posOffset>-5715</wp:posOffset>
                      </wp:positionH>
                      <wp:positionV relativeFrom="margin">
                        <wp:posOffset>36830</wp:posOffset>
                      </wp:positionV>
                      <wp:extent cx="151765" cy="149860"/>
                      <wp:effectExtent l="12700" t="0" r="26035" b="27940"/>
                      <wp:wrapNone/>
                      <wp:docPr id="88" name="Up Arrow 88"/>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A527F" id="Up Arrow 88" o:spid="_x0000_s1026" type="#_x0000_t68" style="position:absolute;margin-left:-.45pt;margin-top:2.9pt;width:11.95pt;height:11.8pt;rotation:180;z-index:25173919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" adj="10800" fillcolor="red" strokecolor="red" strokeweight="1pt">
                      <w10:wrap anchorx="margin" anchory="margin"/>
                    </v:shape>
                  </w:pict>
                </mc:Fallback>
              </mc:AlternateContent>
            </w:r>
          </w:p>
        </w:tc>
        <w:tc>
          <w:tcPr>
            <w:tcW w:w="1591" w:type="dxa"/>
          </w:tcPr>
          <w:p w14:paraId="2CA76329" w14:textId="77777777" w:rsidR="00294CEB" w:rsidRPr="009E5255" w:rsidRDefault="00294CEB" w:rsidP="001811B2">
            <w:pPr>
              <w:spacing w:before="0" w:after="0" w:line="240" w:lineRule="auto"/>
              <w:jc w:val="right"/>
              <w:rPr>
                <w:noProof/>
              </w:rPr>
            </w:pPr>
            <w:r w:rsidRPr="009E5255">
              <w:rPr>
                <w:noProof/>
              </w:rPr>
              <w:t>Accountability</w:t>
            </w:r>
          </w:p>
        </w:tc>
        <w:tc>
          <w:tcPr>
            <w:tcW w:w="481" w:type="dxa"/>
          </w:tcPr>
          <w:p w14:paraId="2C93E1A7" w14:textId="77777777" w:rsidR="00294CEB" w:rsidRPr="009E5255" w:rsidRDefault="00294CEB" w:rsidP="00A472CB">
            <w:pPr>
              <w:spacing w:before="0" w:after="0" w:line="240" w:lineRule="auto"/>
              <w:rPr>
                <w:noProof/>
              </w:rPr>
            </w:pPr>
            <w:r w:rsidRPr="009E5255">
              <w:rPr>
                <w:noProof/>
              </w:rPr>
              <mc:AlternateContent>
                <mc:Choice Requires="wps">
                  <w:drawing>
                    <wp:anchor distT="0" distB="0" distL="114300" distR="114300" simplePos="0" relativeHeight="251742262" behindDoc="0" locked="0" layoutInCell="1" allowOverlap="1" wp14:anchorId="0987E9E1" wp14:editId="3E2400B4">
                      <wp:simplePos x="0" y="0"/>
                      <wp:positionH relativeFrom="margin">
                        <wp:posOffset>3175</wp:posOffset>
                      </wp:positionH>
                      <wp:positionV relativeFrom="margin">
                        <wp:posOffset>5715</wp:posOffset>
                      </wp:positionV>
                      <wp:extent cx="151765" cy="149860"/>
                      <wp:effectExtent l="12700" t="0" r="26035" b="27940"/>
                      <wp:wrapNone/>
                      <wp:docPr id="89" name="Up Arrow 89"/>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A5C7E" id="Up Arrow 89" o:spid="_x0000_s1026" type="#_x0000_t68" style="position:absolute;margin-left:.25pt;margin-top:.45pt;width:11.95pt;height:11.8pt;rotation:180;z-index:25174226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" adj="10800" fillcolor="red" strokecolor="red" strokeweight="1pt">
                      <w10:wrap anchorx="margin" anchory="margin"/>
                    </v:shape>
                  </w:pict>
                </mc:Fallback>
              </mc:AlternateContent>
            </w:r>
          </w:p>
        </w:tc>
        <w:tc>
          <w:tcPr>
            <w:tcW w:w="481" w:type="dxa"/>
          </w:tcPr>
          <w:p w14:paraId="567CE1B2" w14:textId="77777777" w:rsidR="00294CEB" w:rsidRPr="009E5255" w:rsidRDefault="00294CEB" w:rsidP="00A472CB">
            <w:pPr>
              <w:spacing w:before="0" w:after="0" w:line="240" w:lineRule="auto"/>
              <w:rPr>
                <w:noProof/>
              </w:rPr>
            </w:pPr>
          </w:p>
        </w:tc>
      </w:tr>
    </w:tbl>
    <w:p w14:paraId="331BF1EF" w14:textId="4F3B17A1" w:rsidR="001218BB" w:rsidRPr="009E5255" w:rsidRDefault="001218BB" w:rsidP="001218BB"/>
    <w:p w14:paraId="521D1A4A" w14:textId="02323B7B" w:rsidR="001218BB" w:rsidRPr="009E5255" w:rsidRDefault="00C05EC0" w:rsidP="00CA5EF6">
      <w:pPr>
        <w:pStyle w:val="SubHead-NotNumbered"/>
        <w:rPr>
          <w:u w:val="single"/>
        </w:rPr>
      </w:pPr>
      <w:r w:rsidRPr="009E5255">
        <w:rPr>
          <w:u w:val="single"/>
        </w:rPr>
        <w:t>V</w:t>
      </w:r>
      <w:r w:rsidR="001218BB" w:rsidRPr="009E5255">
        <w:rPr>
          <w:u w:val="single"/>
        </w:rPr>
        <w:t>ial</w:t>
      </w:r>
      <w:r w:rsidRPr="009E5255">
        <w:rPr>
          <w:u w:val="single"/>
        </w:rPr>
        <w:t xml:space="preserve"> serialisation</w:t>
      </w:r>
    </w:p>
    <w:p w14:paraId="7216850F" w14:textId="6F59A9B5" w:rsidR="00511FD3" w:rsidRPr="009E5255" w:rsidRDefault="009D3EDA" w:rsidP="00511FD3">
      <w:r w:rsidRPr="009E5255">
        <w:t>As noted in the consultations, p</w:t>
      </w:r>
      <w:r w:rsidR="001218BB" w:rsidRPr="009E5255">
        <w:t xml:space="preserve">revious reviews </w:t>
      </w:r>
      <w:r w:rsidR="00C500C3" w:rsidRPr="009E5255">
        <w:t>identified</w:t>
      </w:r>
      <w:r w:rsidR="001218BB" w:rsidRPr="009E5255">
        <w:t xml:space="preserve"> </w:t>
      </w:r>
      <w:r w:rsidR="001E406B" w:rsidRPr="009E5255">
        <w:t xml:space="preserve">the </w:t>
      </w:r>
      <w:r w:rsidR="001218BB" w:rsidRPr="009E5255">
        <w:t>serialis</w:t>
      </w:r>
      <w:r w:rsidR="001E406B" w:rsidRPr="009E5255">
        <w:t>ation of</w:t>
      </w:r>
      <w:r w:rsidR="001218BB" w:rsidRPr="009E5255">
        <w:t xml:space="preserve"> vials </w:t>
      </w:r>
      <w:r w:rsidR="001E406B" w:rsidRPr="009E5255">
        <w:t>(</w:t>
      </w:r>
      <w:r w:rsidR="00160595" w:rsidRPr="009E5255">
        <w:t>i.e.,</w:t>
      </w:r>
      <w:r w:rsidR="001218BB" w:rsidRPr="009E5255">
        <w:t xml:space="preserve"> </w:t>
      </w:r>
      <w:r w:rsidR="00160595" w:rsidRPr="009E5255">
        <w:t>‘</w:t>
      </w:r>
      <w:r w:rsidR="001218BB" w:rsidRPr="009E5255">
        <w:t>track</w:t>
      </w:r>
      <w:r w:rsidRPr="009E5255">
        <w:t>-</w:t>
      </w:r>
      <w:r w:rsidR="001218BB" w:rsidRPr="009E5255">
        <w:t>and</w:t>
      </w:r>
      <w:r w:rsidRPr="009E5255">
        <w:t>-</w:t>
      </w:r>
      <w:r w:rsidR="001218BB" w:rsidRPr="009E5255">
        <w:t>trace</w:t>
      </w:r>
      <w:r w:rsidR="00160595" w:rsidRPr="009E5255">
        <w:t>’</w:t>
      </w:r>
      <w:r w:rsidR="001E406B" w:rsidRPr="009E5255">
        <w:t>)</w:t>
      </w:r>
      <w:r w:rsidR="001218BB" w:rsidRPr="009E5255">
        <w:t xml:space="preserve"> </w:t>
      </w:r>
      <w:r w:rsidR="00C500C3" w:rsidRPr="009E5255">
        <w:t xml:space="preserve">as a mechanism </w:t>
      </w:r>
      <w:r w:rsidR="00160595" w:rsidRPr="009E5255">
        <w:t xml:space="preserve">to </w:t>
      </w:r>
      <w:r w:rsidR="001218BB" w:rsidRPr="009E5255">
        <w:t>reconcil</w:t>
      </w:r>
      <w:r w:rsidR="00C500C3" w:rsidRPr="009E5255">
        <w:t>e</w:t>
      </w:r>
      <w:r w:rsidR="001218BB" w:rsidRPr="009E5255">
        <w:t xml:space="preserve"> product sold by manufacturers </w:t>
      </w:r>
      <w:r w:rsidR="00C500C3" w:rsidRPr="009E5255">
        <w:t>against</w:t>
      </w:r>
      <w:r w:rsidR="00160595" w:rsidRPr="009E5255">
        <w:t xml:space="preserve"> subsequent PBS</w:t>
      </w:r>
      <w:r w:rsidR="001218BB" w:rsidRPr="009E5255">
        <w:t xml:space="preserve"> </w:t>
      </w:r>
      <w:r w:rsidR="00160595" w:rsidRPr="009E5255">
        <w:t>claims</w:t>
      </w:r>
      <w:r w:rsidR="001218BB" w:rsidRPr="009E5255">
        <w:t xml:space="preserve"> for reimbursement</w:t>
      </w:r>
      <w:r w:rsidR="00160595" w:rsidRPr="009E5255">
        <w:t>.  It</w:t>
      </w:r>
      <w:r w:rsidR="001218BB" w:rsidRPr="009E5255">
        <w:t xml:space="preserve"> is understood that </w:t>
      </w:r>
      <w:r w:rsidR="00160595" w:rsidRPr="009E5255">
        <w:t xml:space="preserve">a proposal is under development at the Department of Health </w:t>
      </w:r>
      <w:r w:rsidR="001218BB" w:rsidRPr="009E5255">
        <w:t>to introduce track-and-trace across the entirety of the PBS.</w:t>
      </w:r>
      <w:r w:rsidRPr="009E5255">
        <w:t xml:space="preserve">  </w:t>
      </w:r>
      <w:r w:rsidR="00160595" w:rsidRPr="009E5255">
        <w:t>In response to the</w:t>
      </w:r>
      <w:r w:rsidR="001218BB" w:rsidRPr="009E5255">
        <w:t xml:space="preserve"> 2018 review of pharmaceutical funding, </w:t>
      </w:r>
      <w:r w:rsidR="00841BC9" w:rsidRPr="009E5255">
        <w:t xml:space="preserve">TGA-licensed compounders and the Community Pharmacy Chemotherapy Services Group </w:t>
      </w:r>
      <w:r w:rsidR="00D03E7E" w:rsidRPr="009E5255">
        <w:t xml:space="preserve">(CPCSG) </w:t>
      </w:r>
      <w:r w:rsidR="001218BB" w:rsidRPr="009E5255">
        <w:t>commissioned Ernst and Young to investigat</w:t>
      </w:r>
      <w:r w:rsidR="009C2632" w:rsidRPr="009E5255">
        <w:t>e</w:t>
      </w:r>
      <w:r w:rsidR="001218BB" w:rsidRPr="009E5255">
        <w:t xml:space="preserve"> various models for the reimbursement of EFC products, including a track-and-trace based model </w:t>
      </w:r>
      <w:r w:rsidR="001C4EE1" w:rsidRPr="009E5255">
        <w:t>dubbed</w:t>
      </w:r>
      <w:r w:rsidR="001218BB" w:rsidRPr="009E5255">
        <w:t xml:space="preserve"> </w:t>
      </w:r>
      <w:r w:rsidR="00160595" w:rsidRPr="009E5255">
        <w:t>‘</w:t>
      </w:r>
      <w:r w:rsidR="001218BB" w:rsidRPr="009E5255">
        <w:t>Model A</w:t>
      </w:r>
      <w:r w:rsidR="00160595" w:rsidRPr="009E5255">
        <w:t>’</w:t>
      </w:r>
      <w:r w:rsidR="001218BB" w:rsidRPr="009E5255">
        <w:t xml:space="preserve"> </w:t>
      </w:r>
      <w:r w:rsidR="00127B58" w:rsidRPr="009E5255">
        <w:fldChar w:fldCharType="begin"/>
      </w:r>
      <w:r w:rsidR="002E5E5A" w:rsidRPr="009E5255">
        <w:instrText xml:space="preserve"> ADDIN EN.CITE &lt;EndNote&gt;&lt;Cite&gt;&lt;Author&gt;Ernst &amp;amp; Young&lt;/Author&gt;&lt;Year&gt;2018&lt;/Year&gt;&lt;RecNum&gt;10583&lt;/RecNum&gt;&lt;DisplayText&gt;[73]&lt;/DisplayText&gt;&lt;record&gt;&lt;rec-number&gt;10583&lt;/rec-number&gt;&lt;foreign-keys&gt;&lt;key app="EN" db-id="etpte9adcdfve1eerz5pws2fvps522ds5svf" timestamp="1652740079" guid="06c391a9-156d-4de7-b409-f8fd76f295b8"&gt;10583&lt;/key&gt;&lt;/foreign-keys&gt;&lt;ref-type name="Report"&gt;27&lt;/ref-type&gt;&lt;contributors&gt;&lt;authors&gt;&lt;author&gt;Ernst &amp;amp; Young,&lt;/author&gt;&lt;/authors&gt;&lt;tertiary-authors&gt;&lt;author&gt;Ernst &amp;amp; Young,&lt;/author&gt;&lt;/tertiary-authors&gt;&lt;/contributors&gt;&lt;titles&gt;&lt;title&gt;PBS payment administration options&lt;/title&gt;&lt;/titles&gt;&lt;dates&gt;&lt;year&gt;2018&lt;/year&gt;&lt;/dates&gt;&lt;pub-location&gt;Melbourne&lt;/pub-location&gt;&lt;urls&gt;&lt;/urls&gt;&lt;/record&gt;&lt;/Cite&gt;&lt;/EndNote&gt;</w:instrText>
      </w:r>
      <w:r w:rsidR="00127B58" w:rsidRPr="009E5255">
        <w:fldChar w:fldCharType="separate"/>
      </w:r>
      <w:r w:rsidR="002E5E5A" w:rsidRPr="009E5255">
        <w:rPr>
          <w:noProof/>
        </w:rPr>
        <w:t>[73]</w:t>
      </w:r>
      <w:r w:rsidR="00127B58" w:rsidRPr="009E5255">
        <w:fldChar w:fldCharType="end"/>
      </w:r>
      <w:r w:rsidR="001218BB" w:rsidRPr="009E5255">
        <w:t xml:space="preserve">.  </w:t>
      </w:r>
      <w:r w:rsidR="00511FD3" w:rsidRPr="009E5255">
        <w:t xml:space="preserve">Model A was estimated to cost $152-$158 million to establish (though </w:t>
      </w:r>
      <w:r w:rsidR="001C4EE1" w:rsidRPr="009E5255">
        <w:t>the report</w:t>
      </w:r>
      <w:r w:rsidR="00511FD3" w:rsidRPr="009E5255">
        <w:t xml:space="preserve"> did not explicitly state the </w:t>
      </w:r>
      <w:r w:rsidR="001C4EE1" w:rsidRPr="009E5255">
        <w:t xml:space="preserve">operational </w:t>
      </w:r>
      <w:r w:rsidR="00511FD3" w:rsidRPr="009E5255">
        <w:t xml:space="preserve">cost of </w:t>
      </w:r>
      <w:r w:rsidR="001C4EE1" w:rsidRPr="009E5255">
        <w:t>the</w:t>
      </w:r>
      <w:r w:rsidR="00511FD3" w:rsidRPr="009E5255">
        <w:t xml:space="preserve"> track-and-trace system itself</w:t>
      </w:r>
      <w:r w:rsidR="001C4EE1" w:rsidRPr="009E5255">
        <w:t>, p. 8</w:t>
      </w:r>
      <w:r w:rsidR="00511FD3" w:rsidRPr="009E5255">
        <w:t xml:space="preserve">). </w:t>
      </w:r>
    </w:p>
    <w:p w14:paraId="7A3EE20F" w14:textId="410E60D3" w:rsidR="001218BB" w:rsidRPr="009E5255" w:rsidRDefault="00232307" w:rsidP="00CA5EF6">
      <w:r w:rsidRPr="009E5255">
        <w:t>O</w:t>
      </w:r>
      <w:r w:rsidR="001218BB" w:rsidRPr="009E5255">
        <w:t xml:space="preserve">bjections </w:t>
      </w:r>
      <w:r w:rsidR="009D3EDA" w:rsidRPr="009E5255">
        <w:t xml:space="preserve">to a track-and-trace system </w:t>
      </w:r>
      <w:r w:rsidR="001218BB" w:rsidRPr="009E5255">
        <w:t xml:space="preserve">were raised by </w:t>
      </w:r>
      <w:r w:rsidR="009C2632" w:rsidRPr="009E5255">
        <w:t>stakeholders</w:t>
      </w:r>
      <w:r w:rsidR="001218BB" w:rsidRPr="009E5255">
        <w:t xml:space="preserve"> within the supply chain at that time (</w:t>
      </w:r>
      <w:r w:rsidR="001C4EE1" w:rsidRPr="009E5255">
        <w:t xml:space="preserve">e.g., </w:t>
      </w:r>
      <w:r w:rsidR="001218BB" w:rsidRPr="009E5255">
        <w:t>compounders, hospitals</w:t>
      </w:r>
      <w:r w:rsidR="001C4EE1" w:rsidRPr="009E5255">
        <w:t>,</w:t>
      </w:r>
      <w:r w:rsidR="001218BB" w:rsidRPr="009E5255">
        <w:t xml:space="preserve"> pharmacists</w:t>
      </w:r>
      <w:r w:rsidR="001C4EE1" w:rsidRPr="009E5255">
        <w:t>)</w:t>
      </w:r>
      <w:r w:rsidR="001218BB" w:rsidRPr="009E5255">
        <w:t xml:space="preserve"> on the</w:t>
      </w:r>
      <w:r w:rsidR="001C4EE1" w:rsidRPr="009E5255">
        <w:t xml:space="preserve"> following</w:t>
      </w:r>
      <w:r w:rsidR="001218BB" w:rsidRPr="009E5255">
        <w:t xml:space="preserve"> basis:</w:t>
      </w:r>
    </w:p>
    <w:p w14:paraId="59735B73" w14:textId="11F91A8C" w:rsidR="001218BB" w:rsidRPr="009E5255" w:rsidRDefault="009D3EDA" w:rsidP="005A2B78">
      <w:pPr>
        <w:pStyle w:val="ListParagraph"/>
        <w:rPr>
          <w:lang w:val="en-AU"/>
        </w:rPr>
      </w:pPr>
      <w:r w:rsidRPr="009E5255">
        <w:rPr>
          <w:lang w:val="en-AU"/>
        </w:rPr>
        <w:t xml:space="preserve">It would </w:t>
      </w:r>
      <w:r w:rsidR="001C4EE1" w:rsidRPr="009E5255">
        <w:rPr>
          <w:lang w:val="en-AU"/>
        </w:rPr>
        <w:t>reduce</w:t>
      </w:r>
      <w:r w:rsidR="001218BB" w:rsidRPr="009E5255">
        <w:rPr>
          <w:lang w:val="en-AU"/>
        </w:rPr>
        <w:t xml:space="preserve"> working capital for pharmacies and </w:t>
      </w:r>
      <w:r w:rsidR="001C4EE1" w:rsidRPr="009E5255">
        <w:rPr>
          <w:lang w:val="en-AU"/>
        </w:rPr>
        <w:t>harm</w:t>
      </w:r>
      <w:r w:rsidR="001218BB" w:rsidRPr="009E5255">
        <w:rPr>
          <w:lang w:val="en-AU"/>
        </w:rPr>
        <w:t xml:space="preserve"> service viability for compounders, due to the</w:t>
      </w:r>
      <w:r w:rsidR="001C4EE1" w:rsidRPr="009E5255">
        <w:rPr>
          <w:lang w:val="en-AU"/>
        </w:rPr>
        <w:t xml:space="preserve"> change in </w:t>
      </w:r>
      <w:r w:rsidR="00232307" w:rsidRPr="009E5255">
        <w:rPr>
          <w:lang w:val="en-AU"/>
        </w:rPr>
        <w:t xml:space="preserve">the </w:t>
      </w:r>
      <w:r w:rsidR="001C4EE1" w:rsidRPr="009E5255">
        <w:rPr>
          <w:lang w:val="en-AU"/>
        </w:rPr>
        <w:t>operating model and</w:t>
      </w:r>
      <w:r w:rsidR="001218BB" w:rsidRPr="009E5255">
        <w:rPr>
          <w:lang w:val="en-AU"/>
        </w:rPr>
        <w:t xml:space="preserve"> loss of PBS revenue</w:t>
      </w:r>
      <w:r w:rsidR="001C4EE1" w:rsidRPr="009E5255">
        <w:rPr>
          <w:lang w:val="en-AU"/>
        </w:rPr>
        <w:t>s</w:t>
      </w:r>
      <w:r w:rsidR="001218BB" w:rsidRPr="009E5255">
        <w:rPr>
          <w:lang w:val="en-AU"/>
        </w:rPr>
        <w:t xml:space="preserve">.  </w:t>
      </w:r>
      <w:r w:rsidR="001C4EE1" w:rsidRPr="009E5255">
        <w:rPr>
          <w:lang w:val="en-AU"/>
        </w:rPr>
        <w:t>C</w:t>
      </w:r>
      <w:r w:rsidR="001218BB" w:rsidRPr="009E5255">
        <w:rPr>
          <w:lang w:val="en-AU"/>
        </w:rPr>
        <w:t xml:space="preserve">ontributors to the </w:t>
      </w:r>
      <w:r w:rsidR="001C4EE1" w:rsidRPr="009E5255">
        <w:rPr>
          <w:lang w:val="en-AU"/>
        </w:rPr>
        <w:t>r</w:t>
      </w:r>
      <w:r w:rsidR="001218BB" w:rsidRPr="009E5255">
        <w:rPr>
          <w:lang w:val="en-AU"/>
        </w:rPr>
        <w:t xml:space="preserve">eport suggested that </w:t>
      </w:r>
      <w:r w:rsidR="001C4EE1" w:rsidRPr="009E5255">
        <w:rPr>
          <w:lang w:val="en-AU"/>
        </w:rPr>
        <w:t>a</w:t>
      </w:r>
      <w:r w:rsidR="001218BB" w:rsidRPr="009E5255">
        <w:rPr>
          <w:lang w:val="en-AU"/>
        </w:rPr>
        <w:t xml:space="preserve"> change in operating model may </w:t>
      </w:r>
      <w:r w:rsidR="001C4EE1" w:rsidRPr="009E5255">
        <w:rPr>
          <w:lang w:val="en-AU"/>
        </w:rPr>
        <w:t>threaten</w:t>
      </w:r>
      <w:r w:rsidR="001218BB" w:rsidRPr="009E5255">
        <w:rPr>
          <w:lang w:val="en-AU"/>
        </w:rPr>
        <w:t xml:space="preserve"> the continued operation of compounding operations in Australia and</w:t>
      </w:r>
      <w:r w:rsidR="001C4EE1" w:rsidRPr="009E5255">
        <w:rPr>
          <w:lang w:val="en-AU"/>
        </w:rPr>
        <w:t xml:space="preserve"> by extension,</w:t>
      </w:r>
      <w:r w:rsidR="001218BB" w:rsidRPr="009E5255">
        <w:rPr>
          <w:lang w:val="en-AU"/>
        </w:rPr>
        <w:t xml:space="preserve"> patient access to care.</w:t>
      </w:r>
    </w:p>
    <w:p w14:paraId="39882A50" w14:textId="3441203D" w:rsidR="001218BB" w:rsidRPr="009E5255" w:rsidRDefault="001218BB" w:rsidP="005A2B78">
      <w:pPr>
        <w:pStyle w:val="ListParagraph"/>
        <w:rPr>
          <w:lang w:val="en-AU"/>
        </w:rPr>
      </w:pPr>
      <w:r w:rsidRPr="009E5255">
        <w:rPr>
          <w:lang w:val="en-AU"/>
        </w:rPr>
        <w:t>An increase in the IT requirements, time and space required to carry out compounding activities.  The report did not clarify why the introduction of seriali</w:t>
      </w:r>
      <w:r w:rsidR="009D3EDA" w:rsidRPr="009E5255">
        <w:rPr>
          <w:lang w:val="en-AU"/>
        </w:rPr>
        <w:t>s</w:t>
      </w:r>
      <w:r w:rsidRPr="009E5255">
        <w:rPr>
          <w:lang w:val="en-AU"/>
        </w:rPr>
        <w:t xml:space="preserve">ed vials would require additional ‘space’ </w:t>
      </w:r>
      <w:r w:rsidR="00F24D81" w:rsidRPr="009E5255">
        <w:rPr>
          <w:lang w:val="en-AU"/>
        </w:rPr>
        <w:t>for</w:t>
      </w:r>
      <w:r w:rsidRPr="009E5255">
        <w:rPr>
          <w:lang w:val="en-AU"/>
        </w:rPr>
        <w:t xml:space="preserve"> compounding activities. </w:t>
      </w:r>
    </w:p>
    <w:p w14:paraId="3ECEF63C" w14:textId="4183FA97" w:rsidR="00531A95" w:rsidRPr="009E5255" w:rsidRDefault="001218BB" w:rsidP="005A2B78">
      <w:pPr>
        <w:pStyle w:val="ListParagraph"/>
        <w:rPr>
          <w:lang w:val="en-AU"/>
        </w:rPr>
      </w:pPr>
      <w:r w:rsidRPr="009E5255">
        <w:rPr>
          <w:lang w:val="en-AU"/>
        </w:rPr>
        <w:t>An increase in administrative burden associated with the introduction and ongoing monitoring</w:t>
      </w:r>
      <w:r w:rsidR="00C21699" w:rsidRPr="009E5255">
        <w:rPr>
          <w:lang w:val="en-AU"/>
        </w:rPr>
        <w:t xml:space="preserve"> of the system</w:t>
      </w:r>
      <w:r w:rsidRPr="009E5255">
        <w:rPr>
          <w:lang w:val="en-AU"/>
        </w:rPr>
        <w:t xml:space="preserve">. </w:t>
      </w:r>
    </w:p>
    <w:p w14:paraId="09B5B5BD" w14:textId="63BC1CE3" w:rsidR="001218BB" w:rsidRPr="009E5255" w:rsidRDefault="00F24D81" w:rsidP="00CA5EF6">
      <w:r w:rsidRPr="009E5255">
        <w:t>C</w:t>
      </w:r>
      <w:r w:rsidR="001218BB" w:rsidRPr="009E5255">
        <w:t xml:space="preserve">ritical objections </w:t>
      </w:r>
      <w:r w:rsidRPr="009E5255">
        <w:t xml:space="preserve">to track-and-trace </w:t>
      </w:r>
      <w:r w:rsidR="001218BB" w:rsidRPr="009E5255">
        <w:t>appear</w:t>
      </w:r>
      <w:r w:rsidRPr="009E5255">
        <w:t>ed</w:t>
      </w:r>
      <w:r w:rsidR="001218BB" w:rsidRPr="009E5255">
        <w:t xml:space="preserve"> to arise from the linking of seriali</w:t>
      </w:r>
      <w:r w:rsidR="009D3EDA" w:rsidRPr="009E5255">
        <w:t>s</w:t>
      </w:r>
      <w:r w:rsidR="001218BB" w:rsidRPr="009E5255">
        <w:t xml:space="preserve">ed vials with </w:t>
      </w:r>
      <w:r w:rsidRPr="009E5255">
        <w:t>a</w:t>
      </w:r>
      <w:r w:rsidR="001218BB" w:rsidRPr="009E5255">
        <w:t xml:space="preserve"> change in the remuneration </w:t>
      </w:r>
      <w:r w:rsidRPr="009E5255">
        <w:t>model</w:t>
      </w:r>
      <w:r w:rsidR="001218BB" w:rsidRPr="009E5255">
        <w:t xml:space="preserve">.  In particular, </w:t>
      </w:r>
      <w:r w:rsidR="00511FD3" w:rsidRPr="009E5255">
        <w:t>Model A incorporated a credit</w:t>
      </w:r>
      <w:r w:rsidRPr="009E5255">
        <w:t>-</w:t>
      </w:r>
      <w:r w:rsidR="00511FD3" w:rsidRPr="009E5255">
        <w:t xml:space="preserve">based payment system in which payments to manufacturers essentially bypassed intermediary agents (pharmacists/hospitals) and were settled directly by </w:t>
      </w:r>
      <w:r w:rsidR="00C06C6B" w:rsidRPr="009E5255">
        <w:t>Government</w:t>
      </w:r>
      <w:r w:rsidR="00511FD3" w:rsidRPr="009E5255">
        <w:t xml:space="preserve">.  That is, pharmacists/hospitals </w:t>
      </w:r>
      <w:r w:rsidRPr="009E5255">
        <w:t>would purchase</w:t>
      </w:r>
      <w:r w:rsidR="00511FD3" w:rsidRPr="009E5255">
        <w:t xml:space="preserve"> </w:t>
      </w:r>
      <w:r w:rsidRPr="009E5255">
        <w:t xml:space="preserve">stock ‘on credit’ </w:t>
      </w:r>
      <w:r w:rsidR="00511FD3" w:rsidRPr="009E5255">
        <w:t xml:space="preserve">from manufacturers and </w:t>
      </w:r>
      <w:r w:rsidRPr="009E5255">
        <w:t>then</w:t>
      </w:r>
      <w:r w:rsidR="00511FD3" w:rsidRPr="009E5255">
        <w:t xml:space="preserve"> submit claims for </w:t>
      </w:r>
      <w:r w:rsidRPr="009E5255">
        <w:t>product</w:t>
      </w:r>
      <w:r w:rsidR="00511FD3" w:rsidRPr="009E5255">
        <w:t xml:space="preserve"> used for PBS purposes.  </w:t>
      </w:r>
      <w:r w:rsidRPr="009E5255">
        <w:t>Enabled by</w:t>
      </w:r>
      <w:r w:rsidR="00511FD3" w:rsidRPr="009E5255">
        <w:t xml:space="preserve"> serialisation, </w:t>
      </w:r>
      <w:r w:rsidR="00E17F8B" w:rsidRPr="009E5255">
        <w:t>Government</w:t>
      </w:r>
      <w:r w:rsidR="00511FD3" w:rsidRPr="009E5255">
        <w:t xml:space="preserve"> would release funds for identified stock </w:t>
      </w:r>
      <w:r w:rsidRPr="009E5255">
        <w:t xml:space="preserve">directly </w:t>
      </w:r>
      <w:r w:rsidR="00511FD3" w:rsidRPr="009E5255">
        <w:t>to manufacturer</w:t>
      </w:r>
      <w:r w:rsidRPr="009E5255">
        <w:t>s</w:t>
      </w:r>
      <w:r w:rsidR="00511FD3" w:rsidRPr="009E5255">
        <w:t xml:space="preserve">.  </w:t>
      </w:r>
      <w:r w:rsidRPr="009E5255">
        <w:t>The report</w:t>
      </w:r>
      <w:r w:rsidR="00511FD3" w:rsidRPr="009E5255">
        <w:t xml:space="preserve"> implied </w:t>
      </w:r>
      <w:r w:rsidR="001218BB" w:rsidRPr="009E5255">
        <w:t>that Model A would operat</w:t>
      </w:r>
      <w:r w:rsidRPr="009E5255">
        <w:t>e</w:t>
      </w:r>
      <w:r w:rsidR="001218BB" w:rsidRPr="009E5255">
        <w:t xml:space="preserve"> under a per</w:t>
      </w:r>
      <w:r w:rsidRPr="009E5255">
        <w:t>-</w:t>
      </w:r>
      <w:r w:rsidR="001218BB" w:rsidRPr="009E5255">
        <w:t>mg basis</w:t>
      </w:r>
      <w:r w:rsidRPr="009E5255">
        <w:t>,</w:t>
      </w:r>
      <w:r w:rsidR="001218BB" w:rsidRPr="009E5255">
        <w:t xml:space="preserve"> though</w:t>
      </w:r>
      <w:r w:rsidR="009D3EDA" w:rsidRPr="009E5255">
        <w:t xml:space="preserve"> this link was</w:t>
      </w:r>
      <w:r w:rsidR="001218BB" w:rsidRPr="009E5255">
        <w:t xml:space="preserve"> unclear</w:t>
      </w:r>
      <w:r w:rsidR="009D3EDA" w:rsidRPr="009E5255">
        <w:t>,</w:t>
      </w:r>
      <w:r w:rsidR="001218BB" w:rsidRPr="009E5255">
        <w:t xml:space="preserve"> hence the objections.  While it is clear that the introduction of seriali</w:t>
      </w:r>
      <w:r w:rsidR="009D3EDA" w:rsidRPr="009E5255">
        <w:t>s</w:t>
      </w:r>
      <w:r w:rsidR="001218BB" w:rsidRPr="009E5255">
        <w:t xml:space="preserve">ed vials would require enhanced IT </w:t>
      </w:r>
      <w:r w:rsidRPr="009E5255">
        <w:t>infrastructure</w:t>
      </w:r>
      <w:r w:rsidR="001218BB" w:rsidRPr="009E5255">
        <w:t xml:space="preserve">, further information is required on </w:t>
      </w:r>
      <w:r w:rsidRPr="009E5255">
        <w:t>how</w:t>
      </w:r>
      <w:r w:rsidR="001218BB" w:rsidRPr="009E5255">
        <w:t xml:space="preserve"> it might </w:t>
      </w:r>
      <w:r w:rsidR="00992C5E" w:rsidRPr="009E5255">
        <w:t>impact</w:t>
      </w:r>
      <w:r w:rsidR="001218BB" w:rsidRPr="009E5255">
        <w:t xml:space="preserve"> </w:t>
      </w:r>
      <w:r w:rsidR="00992C5E" w:rsidRPr="009E5255">
        <w:t xml:space="preserve">other </w:t>
      </w:r>
      <w:r w:rsidR="001218BB" w:rsidRPr="009E5255">
        <w:t>operation</w:t>
      </w:r>
      <w:r w:rsidR="00992C5E" w:rsidRPr="009E5255">
        <w:t>al costs</w:t>
      </w:r>
      <w:r w:rsidR="001218BB" w:rsidRPr="009E5255">
        <w:t xml:space="preserve"> (</w:t>
      </w:r>
      <w:r w:rsidR="00992C5E" w:rsidRPr="009E5255">
        <w:t>e.g.,</w:t>
      </w:r>
      <w:r w:rsidR="001218BB" w:rsidRPr="009E5255">
        <w:t xml:space="preserve"> space requirements).</w:t>
      </w:r>
    </w:p>
    <w:p w14:paraId="601E076A" w14:textId="3D6342C2" w:rsidR="001218BB" w:rsidRPr="009E5255" w:rsidRDefault="001218BB" w:rsidP="00D11F39">
      <w:r w:rsidRPr="009E5255">
        <w:t>The concept of track-and-trace rests on the notion that</w:t>
      </w:r>
      <w:r w:rsidR="00C21699" w:rsidRPr="009E5255">
        <w:t xml:space="preserve"> the ‘barcoding’ of vials</w:t>
      </w:r>
      <w:r w:rsidRPr="009E5255">
        <w:t xml:space="preserve"> it should </w:t>
      </w:r>
      <w:r w:rsidR="00C21699" w:rsidRPr="009E5255">
        <w:t>enable</w:t>
      </w:r>
      <w:r w:rsidRPr="009E5255">
        <w:t xml:space="preserve"> drug claimed via the PBS</w:t>
      </w:r>
      <w:r w:rsidR="00C21699" w:rsidRPr="009E5255">
        <w:t xml:space="preserve"> to be traced back</w:t>
      </w:r>
      <w:r w:rsidRPr="009E5255">
        <w:t xml:space="preserve"> through the supply chain.  </w:t>
      </w:r>
      <w:r w:rsidR="00A70684" w:rsidRPr="009E5255">
        <w:t xml:space="preserve">Where multiple source vials are used in the preparation of an infusion, multiple barcodes may pertain to a single prepared dose and subsequent patient claim.  Where partial source vials are used in the preparation of an infusion, the same barcode may pertain to multiple infusions and patient claims.  </w:t>
      </w:r>
      <w:r w:rsidR="00C21699" w:rsidRPr="009E5255">
        <w:t>T</w:t>
      </w:r>
      <w:r w:rsidRPr="009E5255">
        <w:t xml:space="preserve">o ensure </w:t>
      </w:r>
      <w:r w:rsidR="00C21699" w:rsidRPr="009E5255">
        <w:t>efficient</w:t>
      </w:r>
      <w:r w:rsidRPr="009E5255">
        <w:t xml:space="preserve"> </w:t>
      </w:r>
      <w:r w:rsidR="008E58CF" w:rsidRPr="009E5255">
        <w:t>remunerat</w:t>
      </w:r>
      <w:r w:rsidR="00C21699" w:rsidRPr="009E5255">
        <w:t>ion</w:t>
      </w:r>
      <w:r w:rsidRPr="009E5255">
        <w:t xml:space="preserve"> </w:t>
      </w:r>
      <w:r w:rsidR="008E58CF" w:rsidRPr="009E5255">
        <w:t>in such cases</w:t>
      </w:r>
      <w:r w:rsidRPr="009E5255">
        <w:t xml:space="preserve">, </w:t>
      </w:r>
      <w:r w:rsidR="008E58CF" w:rsidRPr="009E5255">
        <w:t xml:space="preserve">it would be necessary to record into the system </w:t>
      </w:r>
      <w:r w:rsidRPr="009E5255">
        <w:t xml:space="preserve">the proportion of drug in </w:t>
      </w:r>
      <w:r w:rsidR="002A7EC6" w:rsidRPr="009E5255">
        <w:t>each</w:t>
      </w:r>
      <w:r w:rsidRPr="009E5255">
        <w:t xml:space="preserve"> </w:t>
      </w:r>
      <w:r w:rsidR="00286131" w:rsidRPr="009E5255">
        <w:t xml:space="preserve">source </w:t>
      </w:r>
      <w:r w:rsidRPr="009E5255">
        <w:t>vial allocated to each specific preparation</w:t>
      </w:r>
      <w:r w:rsidR="009D3EDA" w:rsidRPr="009E5255">
        <w:t>.  T</w:t>
      </w:r>
      <w:r w:rsidR="00CC0C0F" w:rsidRPr="009E5255">
        <w:t>his</w:t>
      </w:r>
      <w:r w:rsidR="00D11F39" w:rsidRPr="009E5255">
        <w:t xml:space="preserve"> </w:t>
      </w:r>
      <w:r w:rsidR="00CC0C0F" w:rsidRPr="009E5255">
        <w:t xml:space="preserve">implies that the system not only be capable of tracking vials as they are used, but also the proportion of each vial used in the </w:t>
      </w:r>
      <w:r w:rsidR="00D11F39" w:rsidRPr="009E5255">
        <w:t>preparation</w:t>
      </w:r>
      <w:r w:rsidR="00CC0C0F" w:rsidRPr="009E5255">
        <w:t xml:space="preserve"> of </w:t>
      </w:r>
      <w:r w:rsidR="00D11F39" w:rsidRPr="009E5255">
        <w:t>a</w:t>
      </w:r>
      <w:r w:rsidR="00CC0C0F" w:rsidRPr="009E5255">
        <w:t xml:space="preserve"> given infusion.  This could be enacted by </w:t>
      </w:r>
      <w:r w:rsidR="00232307" w:rsidRPr="009E5255">
        <w:t>requiring that each vial barcode also contain a</w:t>
      </w:r>
      <w:r w:rsidR="00CC0C0F" w:rsidRPr="009E5255">
        <w:t xml:space="preserve"> </w:t>
      </w:r>
      <w:r w:rsidR="00232307" w:rsidRPr="009E5255">
        <w:t xml:space="preserve">numerical </w:t>
      </w:r>
      <w:r w:rsidRPr="009E5255">
        <w:t xml:space="preserve">suffix </w:t>
      </w:r>
      <w:r w:rsidR="00F57A8D" w:rsidRPr="009E5255">
        <w:t xml:space="preserve">to </w:t>
      </w:r>
      <w:r w:rsidR="00CC0C0F" w:rsidRPr="009E5255">
        <w:t xml:space="preserve">indicate the proportion of that </w:t>
      </w:r>
      <w:r w:rsidRPr="009E5255">
        <w:t xml:space="preserve">container used in </w:t>
      </w:r>
      <w:r w:rsidR="00F57A8D" w:rsidRPr="009E5255">
        <w:t>a</w:t>
      </w:r>
      <w:r w:rsidR="00CC0C0F" w:rsidRPr="009E5255">
        <w:t xml:space="preserve"> given </w:t>
      </w:r>
      <w:r w:rsidRPr="009E5255">
        <w:t>infusion</w:t>
      </w:r>
      <w:r w:rsidR="00232307" w:rsidRPr="009E5255">
        <w:t xml:space="preserve">; provision of that information for each vial would invariably rest with the compounding facility (given their role in </w:t>
      </w:r>
      <w:r w:rsidR="00DA39EA" w:rsidRPr="009E5255">
        <w:t>allocating vials to the preparation of an infusion).</w:t>
      </w:r>
      <w:r w:rsidRPr="009E5255">
        <w:t xml:space="preserve">  </w:t>
      </w:r>
      <w:r w:rsidR="00DA39EA" w:rsidRPr="009E5255">
        <w:t>A proportion</w:t>
      </w:r>
      <w:r w:rsidR="00C21699" w:rsidRPr="009E5255">
        <w:t>-</w:t>
      </w:r>
      <w:r w:rsidR="00DA39EA" w:rsidRPr="009E5255">
        <w:t xml:space="preserve">amended </w:t>
      </w:r>
      <w:r w:rsidR="00F57A8D" w:rsidRPr="009E5255">
        <w:t>t</w:t>
      </w:r>
      <w:r w:rsidRPr="009E5255">
        <w:t xml:space="preserve">rack-and-trace </w:t>
      </w:r>
      <w:r w:rsidR="00DA39EA" w:rsidRPr="009E5255">
        <w:t xml:space="preserve">system </w:t>
      </w:r>
      <w:r w:rsidRPr="009E5255">
        <w:t>would effectively operate in much the same way as per</w:t>
      </w:r>
      <w:r w:rsidR="00F57A8D" w:rsidRPr="009E5255">
        <w:t>-</w:t>
      </w:r>
      <w:r w:rsidRPr="009E5255">
        <w:t xml:space="preserve">mg </w:t>
      </w:r>
      <w:r w:rsidR="00F57A8D" w:rsidRPr="009E5255">
        <w:t>pricing</w:t>
      </w:r>
      <w:r w:rsidRPr="009E5255">
        <w:t xml:space="preserve"> (since payments for part</w:t>
      </w:r>
      <w:r w:rsidR="00F57A8D" w:rsidRPr="009E5255">
        <w:t>ial</w:t>
      </w:r>
      <w:r w:rsidRPr="009E5255">
        <w:t xml:space="preserve"> vials would be</w:t>
      </w:r>
      <w:r w:rsidR="00F57A8D" w:rsidRPr="009E5255">
        <w:t xml:space="preserve"> equivalent to</w:t>
      </w:r>
      <w:r w:rsidRPr="009E5255">
        <w:t xml:space="preserve"> payments on a </w:t>
      </w:r>
      <w:r w:rsidR="002F43AC" w:rsidRPr="009E5255">
        <w:t>per-mg basis</w:t>
      </w:r>
      <w:r w:rsidRPr="009E5255">
        <w:t xml:space="preserve">).  </w:t>
      </w:r>
    </w:p>
    <w:tbl>
      <w:tblPr>
        <w:tblStyle w:val="TableGrid"/>
        <w:tblW w:w="9853"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serialised vials (payment on % vials)"/>
        <w:tblDescription w:val="increases efficiency, decreases access, decreases simplicity, and increases accountability. "/>
      </w:tblPr>
      <w:tblGrid>
        <w:gridCol w:w="3468"/>
        <w:gridCol w:w="1153"/>
        <w:gridCol w:w="431"/>
        <w:gridCol w:w="810"/>
        <w:gridCol w:w="499"/>
        <w:gridCol w:w="1072"/>
        <w:gridCol w:w="472"/>
        <w:gridCol w:w="1476"/>
        <w:gridCol w:w="472"/>
      </w:tblGrid>
      <w:tr w:rsidR="001218BB" w:rsidRPr="009E5255" w14:paraId="032BD70B" w14:textId="77777777" w:rsidTr="00B052A9">
        <w:trPr>
          <w:trHeight w:val="343"/>
        </w:trPr>
        <w:tc>
          <w:tcPr>
            <w:tcW w:w="3468" w:type="dxa"/>
          </w:tcPr>
          <w:p w14:paraId="7B0F4685" w14:textId="77777777" w:rsidR="001218BB" w:rsidRPr="009E5255" w:rsidRDefault="001218BB" w:rsidP="00A472CB">
            <w:pPr>
              <w:spacing w:before="0" w:after="0" w:line="240" w:lineRule="auto"/>
              <w:jc w:val="right"/>
              <w:rPr>
                <w:i/>
                <w:iCs/>
              </w:rPr>
            </w:pPr>
            <w:r w:rsidRPr="009E5255">
              <w:rPr>
                <w:i/>
                <w:iCs/>
              </w:rPr>
              <w:t>Serialised vials (payment on % vials)</w:t>
            </w:r>
          </w:p>
        </w:tc>
        <w:tc>
          <w:tcPr>
            <w:tcW w:w="1153" w:type="dxa"/>
          </w:tcPr>
          <w:p w14:paraId="1411546E" w14:textId="62B987A9" w:rsidR="001218BB" w:rsidRPr="009E5255" w:rsidRDefault="00371E00" w:rsidP="001811B2">
            <w:pPr>
              <w:spacing w:before="0" w:after="0" w:line="240" w:lineRule="auto"/>
              <w:jc w:val="right"/>
            </w:pPr>
            <w:r w:rsidRPr="009E5255">
              <w:t>Efficiency</w:t>
            </w:r>
          </w:p>
        </w:tc>
        <w:tc>
          <w:tcPr>
            <w:tcW w:w="431" w:type="dxa"/>
          </w:tcPr>
          <w:p w14:paraId="77E0BA07" w14:textId="77777777" w:rsidR="001218BB" w:rsidRPr="009E5255" w:rsidRDefault="001218BB" w:rsidP="001811B2">
            <w:pPr>
              <w:spacing w:before="0" w:after="0" w:line="240" w:lineRule="auto"/>
              <w:jc w:val="right"/>
            </w:pPr>
            <w:r w:rsidRPr="009E5255">
              <w:rPr>
                <w:noProof/>
              </w:rPr>
              <mc:AlternateContent>
                <mc:Choice Requires="wps">
                  <w:drawing>
                    <wp:anchor distT="0" distB="0" distL="114300" distR="114300" simplePos="0" relativeHeight="251658283" behindDoc="0" locked="0" layoutInCell="1" allowOverlap="1" wp14:anchorId="063BDA6D" wp14:editId="413743B1">
                      <wp:simplePos x="0" y="0"/>
                      <wp:positionH relativeFrom="margin">
                        <wp:posOffset>-4445</wp:posOffset>
                      </wp:positionH>
                      <wp:positionV relativeFrom="margin">
                        <wp:posOffset>74295</wp:posOffset>
                      </wp:positionV>
                      <wp:extent cx="154940" cy="149860"/>
                      <wp:effectExtent l="12700" t="12700" r="22860" b="15240"/>
                      <wp:wrapNone/>
                      <wp:docPr id="90" name="Up Arrow 90"/>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13687A" id="Up Arrow 90" o:spid="_x0000_s1026" type="#_x0000_t68" style="position:absolute;margin-left:-.35pt;margin-top:5.85pt;width:12.2pt;height:11.8pt;flip:x;z-index:251700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" adj="10800" fillcolor="#00b050" strokecolor="#00b050" strokeweight="1pt">
                      <w10:wrap anchorx="margin" anchory="margin"/>
                    </v:shape>
                  </w:pict>
                </mc:Fallback>
              </mc:AlternateContent>
            </w:r>
          </w:p>
        </w:tc>
        <w:tc>
          <w:tcPr>
            <w:tcW w:w="810" w:type="dxa"/>
          </w:tcPr>
          <w:p w14:paraId="034D95FC" w14:textId="77777777" w:rsidR="001218BB" w:rsidRPr="009E5255" w:rsidRDefault="001218BB" w:rsidP="001811B2">
            <w:pPr>
              <w:spacing w:before="0" w:after="0" w:line="240" w:lineRule="auto"/>
              <w:jc w:val="right"/>
            </w:pPr>
            <w:r w:rsidRPr="009E5255">
              <w:t>Access</w:t>
            </w:r>
          </w:p>
        </w:tc>
        <w:tc>
          <w:tcPr>
            <w:tcW w:w="499" w:type="dxa"/>
          </w:tcPr>
          <w:p w14:paraId="527F8657" w14:textId="77777777" w:rsidR="001218BB" w:rsidRPr="009E5255" w:rsidRDefault="001218BB" w:rsidP="001811B2">
            <w:pPr>
              <w:spacing w:before="0" w:after="0" w:line="240" w:lineRule="auto"/>
              <w:jc w:val="right"/>
            </w:pPr>
            <w:r w:rsidRPr="009E5255">
              <w:rPr>
                <w:noProof/>
              </w:rPr>
              <mc:AlternateContent>
                <mc:Choice Requires="wps">
                  <w:drawing>
                    <wp:anchor distT="0" distB="0" distL="114300" distR="114300" simplePos="0" relativeHeight="251658285" behindDoc="0" locked="0" layoutInCell="1" allowOverlap="1" wp14:anchorId="002CAAB5" wp14:editId="4C9D8738">
                      <wp:simplePos x="0" y="0"/>
                      <wp:positionH relativeFrom="margin">
                        <wp:posOffset>56784</wp:posOffset>
                      </wp:positionH>
                      <wp:positionV relativeFrom="margin">
                        <wp:posOffset>69108</wp:posOffset>
                      </wp:positionV>
                      <wp:extent cx="151765" cy="149860"/>
                      <wp:effectExtent l="12700" t="0" r="26035" b="27940"/>
                      <wp:wrapNone/>
                      <wp:docPr id="91" name="Up Arrow 91"/>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1BA3F0" id="Up Arrow 91" o:spid="_x0000_s1026" type="#_x0000_t68" style="position:absolute;margin-left:4.45pt;margin-top:5.45pt;width:11.95pt;height:11.8pt;rotation:180;z-index:251702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" adj="10800" fillcolor="red" strokecolor="red" strokeweight="1pt">
                      <w10:wrap anchorx="margin" anchory="margin"/>
                    </v:shape>
                  </w:pict>
                </mc:Fallback>
              </mc:AlternateContent>
            </w:r>
          </w:p>
        </w:tc>
        <w:tc>
          <w:tcPr>
            <w:tcW w:w="1072" w:type="dxa"/>
          </w:tcPr>
          <w:p w14:paraId="01518E61" w14:textId="77777777" w:rsidR="001218BB" w:rsidRPr="009E5255" w:rsidRDefault="001218BB" w:rsidP="001811B2">
            <w:pPr>
              <w:spacing w:before="0" w:after="0" w:line="240" w:lineRule="auto"/>
              <w:jc w:val="right"/>
            </w:pPr>
            <w:r w:rsidRPr="009E5255">
              <w:t>Simplicity</w:t>
            </w:r>
          </w:p>
        </w:tc>
        <w:tc>
          <w:tcPr>
            <w:tcW w:w="472" w:type="dxa"/>
          </w:tcPr>
          <w:p w14:paraId="30CFD064" w14:textId="77777777" w:rsidR="001218BB" w:rsidRPr="009E5255" w:rsidRDefault="001218BB" w:rsidP="001811B2">
            <w:pPr>
              <w:spacing w:before="0" w:after="0" w:line="240" w:lineRule="auto"/>
              <w:jc w:val="right"/>
            </w:pPr>
            <w:r w:rsidRPr="009E5255">
              <w:rPr>
                <w:noProof/>
              </w:rPr>
              <mc:AlternateContent>
                <mc:Choice Requires="wps">
                  <w:drawing>
                    <wp:anchor distT="0" distB="0" distL="114300" distR="114300" simplePos="0" relativeHeight="251658284" behindDoc="0" locked="0" layoutInCell="1" allowOverlap="1" wp14:anchorId="5259424A" wp14:editId="4550FC08">
                      <wp:simplePos x="0" y="0"/>
                      <wp:positionH relativeFrom="margin">
                        <wp:posOffset>0</wp:posOffset>
                      </wp:positionH>
                      <wp:positionV relativeFrom="margin">
                        <wp:posOffset>69743</wp:posOffset>
                      </wp:positionV>
                      <wp:extent cx="151765" cy="149860"/>
                      <wp:effectExtent l="12700" t="0" r="26035" b="27940"/>
                      <wp:wrapNone/>
                      <wp:docPr id="92" name="Up Arrow 92"/>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BDAA7D" id="Up Arrow 92" o:spid="_x0000_s1026" type="#_x0000_t68" style="position:absolute;margin-left:0;margin-top:5.5pt;width:11.95pt;height:11.8pt;rotation:180;z-index:251701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" adj="10800" fillcolor="red" strokecolor="red" strokeweight="1pt">
                      <w10:wrap anchorx="margin" anchory="margin"/>
                    </v:shape>
                  </w:pict>
                </mc:Fallback>
              </mc:AlternateContent>
            </w:r>
          </w:p>
        </w:tc>
        <w:tc>
          <w:tcPr>
            <w:tcW w:w="1476" w:type="dxa"/>
          </w:tcPr>
          <w:p w14:paraId="2F7A6C2A" w14:textId="77777777" w:rsidR="001218BB" w:rsidRPr="009E5255" w:rsidRDefault="001218BB" w:rsidP="001811B2">
            <w:pPr>
              <w:spacing w:before="0" w:after="0" w:line="240" w:lineRule="auto"/>
              <w:jc w:val="right"/>
              <w:rPr>
                <w:noProof/>
              </w:rPr>
            </w:pPr>
            <w:r w:rsidRPr="009E5255">
              <w:rPr>
                <w:noProof/>
              </w:rPr>
              <w:t>Accountability</w:t>
            </w:r>
          </w:p>
        </w:tc>
        <w:tc>
          <w:tcPr>
            <w:tcW w:w="472" w:type="dxa"/>
          </w:tcPr>
          <w:p w14:paraId="06945274" w14:textId="77777777" w:rsidR="001218BB" w:rsidRPr="009E5255" w:rsidRDefault="001218BB" w:rsidP="001811B2">
            <w:pPr>
              <w:spacing w:before="0" w:after="0" w:line="240" w:lineRule="auto"/>
              <w:jc w:val="right"/>
              <w:rPr>
                <w:noProof/>
              </w:rPr>
            </w:pPr>
            <w:r w:rsidRPr="009E5255">
              <w:rPr>
                <w:noProof/>
              </w:rPr>
              <mc:AlternateContent>
                <mc:Choice Requires="wps">
                  <w:drawing>
                    <wp:anchor distT="0" distB="0" distL="114300" distR="114300" simplePos="0" relativeHeight="251658286" behindDoc="0" locked="0" layoutInCell="1" allowOverlap="1" wp14:anchorId="4EE18F01" wp14:editId="3E37F9DF">
                      <wp:simplePos x="0" y="0"/>
                      <wp:positionH relativeFrom="margin">
                        <wp:posOffset>3175</wp:posOffset>
                      </wp:positionH>
                      <wp:positionV relativeFrom="margin">
                        <wp:posOffset>15875</wp:posOffset>
                      </wp:positionV>
                      <wp:extent cx="154940" cy="149860"/>
                      <wp:effectExtent l="12700" t="12700" r="22860" b="15240"/>
                      <wp:wrapNone/>
                      <wp:docPr id="93" name="Up Arrow 93"/>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299AF9" id="Up Arrow 93" o:spid="_x0000_s1026" type="#_x0000_t68" style="position:absolute;margin-left:.25pt;margin-top:1.25pt;width:12.2pt;height:11.8pt;flip:x;z-index:251703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" adj="10800" fillcolor="#00b050" strokecolor="#00b050" strokeweight="1pt">
                      <w10:wrap anchorx="margin" anchory="margin"/>
                    </v:shape>
                  </w:pict>
                </mc:Fallback>
              </mc:AlternateContent>
            </w:r>
          </w:p>
        </w:tc>
      </w:tr>
    </w:tbl>
    <w:p w14:paraId="43E560E1" w14:textId="77777777" w:rsidR="001218BB" w:rsidRPr="009E5255" w:rsidRDefault="001218BB" w:rsidP="001218BB">
      <w:pPr>
        <w:ind w:left="360"/>
        <w:jc w:val="right"/>
      </w:pPr>
    </w:p>
    <w:p w14:paraId="51C26973" w14:textId="4F90922C" w:rsidR="001218BB" w:rsidRPr="009E5255" w:rsidRDefault="001218BB" w:rsidP="00CA5EF6">
      <w:pPr>
        <w:pStyle w:val="SubHead-NotNumbered"/>
        <w:rPr>
          <w:u w:val="single"/>
        </w:rPr>
      </w:pPr>
      <w:r w:rsidRPr="009E5255">
        <w:rPr>
          <w:u w:val="single"/>
        </w:rPr>
        <w:t>Third</w:t>
      </w:r>
      <w:r w:rsidR="00DF72DB" w:rsidRPr="009E5255">
        <w:rPr>
          <w:u w:val="single"/>
        </w:rPr>
        <w:t>-</w:t>
      </w:r>
      <w:r w:rsidRPr="009E5255">
        <w:rPr>
          <w:u w:val="single"/>
        </w:rPr>
        <w:t>party payment model (ESCROW model)</w:t>
      </w:r>
    </w:p>
    <w:p w14:paraId="04F75A8D" w14:textId="5C9B520E" w:rsidR="00511FD3" w:rsidRPr="009E5255" w:rsidRDefault="001218BB" w:rsidP="00CC0C0F">
      <w:r w:rsidRPr="009E5255">
        <w:t>The preferred model in the E</w:t>
      </w:r>
      <w:r w:rsidR="00841BC9" w:rsidRPr="009E5255">
        <w:t xml:space="preserve">rnst and </w:t>
      </w:r>
      <w:r w:rsidRPr="009E5255">
        <w:t>Y</w:t>
      </w:r>
      <w:r w:rsidR="00841BC9" w:rsidRPr="009E5255">
        <w:t>oung</w:t>
      </w:r>
      <w:r w:rsidRPr="009E5255">
        <w:t xml:space="preserve"> report was the Simplified Electronic Payment Platform (or ESCROW model).  The basis of this model was to maintain current operating procedures and structures for the </w:t>
      </w:r>
      <w:r w:rsidR="00841BC9" w:rsidRPr="009E5255">
        <w:t xml:space="preserve">EFC </w:t>
      </w:r>
      <w:r w:rsidRPr="009E5255">
        <w:t>supply chain</w:t>
      </w:r>
      <w:r w:rsidR="00841BC9" w:rsidRPr="009E5255">
        <w:t>—</w:t>
      </w:r>
      <w:r w:rsidRPr="009E5255">
        <w:t>ensuring profitability is maintained</w:t>
      </w:r>
      <w:r w:rsidR="00841BC9" w:rsidRPr="009E5255">
        <w:t>—</w:t>
      </w:r>
      <w:r w:rsidRPr="009E5255">
        <w:t xml:space="preserve">by introducing a payment clearing house to facilitate secured payments between </w:t>
      </w:r>
      <w:r w:rsidR="00841BC9" w:rsidRPr="009E5255">
        <w:t xml:space="preserve">Government, </w:t>
      </w:r>
      <w:r w:rsidRPr="009E5255">
        <w:t>manufacturers</w:t>
      </w:r>
      <w:r w:rsidR="00841BC9" w:rsidRPr="009E5255">
        <w:t xml:space="preserve"> and other supply chain stakeholders</w:t>
      </w:r>
      <w:r w:rsidRPr="009E5255">
        <w:t xml:space="preserve">.  </w:t>
      </w:r>
      <w:r w:rsidR="00841BC9" w:rsidRPr="009E5255">
        <w:t>The third-party clearing house</w:t>
      </w:r>
      <w:r w:rsidRPr="009E5255">
        <w:t xml:space="preserve"> </w:t>
      </w:r>
      <w:r w:rsidR="00841BC9" w:rsidRPr="009E5255">
        <w:t>would</w:t>
      </w:r>
      <w:r w:rsidRPr="009E5255">
        <w:t xml:space="preserve"> facilitate payments to </w:t>
      </w:r>
      <w:r w:rsidR="00511FD3" w:rsidRPr="009E5255">
        <w:t>wholesalers/pharmacists</w:t>
      </w:r>
      <w:r w:rsidR="00841BC9" w:rsidRPr="009E5255">
        <w:t>,</w:t>
      </w:r>
      <w:r w:rsidR="00511FD3" w:rsidRPr="009E5255">
        <w:t xml:space="preserve"> </w:t>
      </w:r>
      <w:r w:rsidRPr="009E5255">
        <w:t>redu</w:t>
      </w:r>
      <w:r w:rsidR="00841BC9" w:rsidRPr="009E5255">
        <w:t>cing</w:t>
      </w:r>
      <w:r w:rsidRPr="009E5255">
        <w:t xml:space="preserve"> their </w:t>
      </w:r>
      <w:r w:rsidR="00841BC9" w:rsidRPr="009E5255">
        <w:t>stock-holding requirements</w:t>
      </w:r>
      <w:r w:rsidRPr="009E5255">
        <w:t xml:space="preserve"> (and </w:t>
      </w:r>
      <w:r w:rsidR="00841BC9" w:rsidRPr="009E5255">
        <w:t>associated</w:t>
      </w:r>
      <w:r w:rsidRPr="009E5255">
        <w:t xml:space="preserve"> </w:t>
      </w:r>
      <w:r w:rsidR="00841BC9" w:rsidRPr="009E5255">
        <w:t>financial risk</w:t>
      </w:r>
      <w:r w:rsidRPr="009E5255">
        <w:t>), and better align</w:t>
      </w:r>
      <w:r w:rsidR="00DA39EA" w:rsidRPr="009E5255">
        <w:t>ing</w:t>
      </w:r>
      <w:r w:rsidRPr="009E5255">
        <w:t xml:space="preserve"> </w:t>
      </w:r>
      <w:r w:rsidR="002118EB" w:rsidRPr="009E5255">
        <w:t>drug</w:t>
      </w:r>
      <w:r w:rsidRPr="009E5255">
        <w:t xml:space="preserve"> </w:t>
      </w:r>
      <w:r w:rsidR="002118EB" w:rsidRPr="009E5255">
        <w:t>sales</w:t>
      </w:r>
      <w:r w:rsidRPr="009E5255">
        <w:t xml:space="preserve"> and </w:t>
      </w:r>
      <w:r w:rsidR="002118EB" w:rsidRPr="009E5255">
        <w:t xml:space="preserve">subsequent PBS </w:t>
      </w:r>
      <w:r w:rsidRPr="009E5255">
        <w:t>claim</w:t>
      </w:r>
      <w:r w:rsidR="002118EB" w:rsidRPr="009E5255">
        <w:t>s</w:t>
      </w:r>
      <w:r w:rsidRPr="009E5255">
        <w:t>.</w:t>
      </w:r>
    </w:p>
    <w:p w14:paraId="7D5F254C" w14:textId="7503A476" w:rsidR="001218BB" w:rsidRPr="009E5255" w:rsidRDefault="001218BB" w:rsidP="00CA5EF6">
      <w:r w:rsidRPr="009E5255">
        <w:t>While the</w:t>
      </w:r>
      <w:r w:rsidR="00511FD3" w:rsidRPr="009E5255">
        <w:t xml:space="preserve"> </w:t>
      </w:r>
      <w:r w:rsidR="002118EB" w:rsidRPr="009E5255">
        <w:t>r</w:t>
      </w:r>
      <w:r w:rsidRPr="009E5255">
        <w:t>eport suggests that such a model could be sufficiently flexible to allow the introduction of seriali</w:t>
      </w:r>
      <w:r w:rsidR="00511FD3" w:rsidRPr="009E5255">
        <w:t>s</w:t>
      </w:r>
      <w:r w:rsidRPr="009E5255">
        <w:t>ed vials, it does not detail how</w:t>
      </w:r>
      <w:r w:rsidR="002118EB" w:rsidRPr="009E5255">
        <w:t>, in the absence of a track-and-trace system,</w:t>
      </w:r>
      <w:r w:rsidRPr="009E5255">
        <w:t xml:space="preserve"> </w:t>
      </w:r>
      <w:r w:rsidR="002118EB" w:rsidRPr="009E5255">
        <w:t>the ESCROW model</w:t>
      </w:r>
      <w:r w:rsidRPr="009E5255">
        <w:t xml:space="preserve"> would </w:t>
      </w:r>
      <w:r w:rsidR="002118EB" w:rsidRPr="009E5255">
        <w:t>facilitate</w:t>
      </w:r>
      <w:r w:rsidRPr="009E5255">
        <w:t xml:space="preserve"> match</w:t>
      </w:r>
      <w:r w:rsidR="002118EB" w:rsidRPr="009E5255">
        <w:t>ing</w:t>
      </w:r>
      <w:r w:rsidRPr="009E5255">
        <w:t xml:space="preserve"> of </w:t>
      </w:r>
      <w:r w:rsidR="002118EB" w:rsidRPr="009E5255">
        <w:t>drug</w:t>
      </w:r>
      <w:r w:rsidRPr="009E5255">
        <w:t xml:space="preserve"> </w:t>
      </w:r>
      <w:r w:rsidR="002118EB" w:rsidRPr="009E5255">
        <w:t>sales</w:t>
      </w:r>
      <w:r w:rsidRPr="009E5255">
        <w:t xml:space="preserve"> and </w:t>
      </w:r>
      <w:r w:rsidR="002118EB" w:rsidRPr="009E5255">
        <w:t xml:space="preserve">PBS </w:t>
      </w:r>
      <w:r w:rsidR="008B0D3F" w:rsidRPr="009E5255">
        <w:t xml:space="preserve">item </w:t>
      </w:r>
      <w:r w:rsidR="002118EB" w:rsidRPr="009E5255">
        <w:t>claims</w:t>
      </w:r>
      <w:r w:rsidRPr="009E5255">
        <w:t xml:space="preserve">.  </w:t>
      </w:r>
      <w:r w:rsidR="002118EB" w:rsidRPr="009E5255">
        <w:t>The estimated</w:t>
      </w:r>
      <w:r w:rsidRPr="009E5255">
        <w:t xml:space="preserve"> cost </w:t>
      </w:r>
      <w:r w:rsidR="002118EB" w:rsidRPr="009E5255">
        <w:t>of implementing the system</w:t>
      </w:r>
      <w:r w:rsidRPr="009E5255">
        <w:t xml:space="preserve"> </w:t>
      </w:r>
      <w:r w:rsidR="002118EB" w:rsidRPr="009E5255">
        <w:t>(</w:t>
      </w:r>
      <w:r w:rsidRPr="009E5255">
        <w:t>$21-$28 million</w:t>
      </w:r>
      <w:r w:rsidR="002118EB" w:rsidRPr="009E5255">
        <w:t>)</w:t>
      </w:r>
      <w:r w:rsidRPr="009E5255">
        <w:t xml:space="preserve">, </w:t>
      </w:r>
      <w:r w:rsidR="008B0D3F" w:rsidRPr="009E5255">
        <w:t>was</w:t>
      </w:r>
      <w:r w:rsidRPr="009E5255">
        <w:t xml:space="preserve"> </w:t>
      </w:r>
      <w:r w:rsidR="008B0D3F" w:rsidRPr="009E5255">
        <w:t xml:space="preserve">therefore </w:t>
      </w:r>
      <w:r w:rsidRPr="009E5255">
        <w:t>likely to be understated</w:t>
      </w:r>
      <w:r w:rsidR="002118EB" w:rsidRPr="009E5255">
        <w:t>,</w:t>
      </w:r>
      <w:r w:rsidRPr="009E5255">
        <w:t xml:space="preserve"> </w:t>
      </w:r>
      <w:r w:rsidR="002118EB" w:rsidRPr="009E5255">
        <w:t>as the capacity to</w:t>
      </w:r>
      <w:r w:rsidRPr="009E5255">
        <w:t xml:space="preserve"> </w:t>
      </w:r>
      <w:r w:rsidR="002118EB" w:rsidRPr="009E5255">
        <w:t>reconcile</w:t>
      </w:r>
      <w:r w:rsidRPr="009E5255">
        <w:t xml:space="preserve"> </w:t>
      </w:r>
      <w:r w:rsidR="002118EB" w:rsidRPr="009E5255">
        <w:t>drug</w:t>
      </w:r>
      <w:r w:rsidRPr="009E5255">
        <w:t xml:space="preserve"> sales with PBS item claim</w:t>
      </w:r>
      <w:r w:rsidR="008B0D3F" w:rsidRPr="009E5255">
        <w:t>s</w:t>
      </w:r>
      <w:r w:rsidRPr="009E5255">
        <w:t xml:space="preserve"> </w:t>
      </w:r>
      <w:r w:rsidR="002118EB" w:rsidRPr="009E5255">
        <w:t xml:space="preserve">would entail </w:t>
      </w:r>
      <w:r w:rsidRPr="009E5255">
        <w:t xml:space="preserve">the </w:t>
      </w:r>
      <w:r w:rsidR="002118EB" w:rsidRPr="009E5255">
        <w:t xml:space="preserve">additional </w:t>
      </w:r>
      <w:r w:rsidRPr="009E5255">
        <w:t xml:space="preserve">costs associated with </w:t>
      </w:r>
      <w:r w:rsidR="008B0D3F" w:rsidRPr="009E5255">
        <w:t xml:space="preserve">a </w:t>
      </w:r>
      <w:r w:rsidRPr="009E5255">
        <w:t>track</w:t>
      </w:r>
      <w:r w:rsidR="00511FD3" w:rsidRPr="009E5255">
        <w:t>-</w:t>
      </w:r>
      <w:r w:rsidRPr="009E5255">
        <w:t>and</w:t>
      </w:r>
      <w:r w:rsidR="00511FD3" w:rsidRPr="009E5255">
        <w:t>-</w:t>
      </w:r>
      <w:r w:rsidRPr="009E5255">
        <w:t>trace</w:t>
      </w:r>
      <w:r w:rsidR="008B0D3F" w:rsidRPr="009E5255">
        <w:t xml:space="preserve"> system</w:t>
      </w:r>
      <w:r w:rsidR="002118EB" w:rsidRPr="009E5255">
        <w:t xml:space="preserve"> (p. 8)</w:t>
      </w:r>
      <w:r w:rsidRPr="009E5255">
        <w:t xml:space="preserve">.  </w:t>
      </w:r>
    </w:p>
    <w:p w14:paraId="4626DCFB" w14:textId="725CAF74" w:rsidR="001218BB" w:rsidRPr="009E5255" w:rsidRDefault="008B0D3F" w:rsidP="00CA5EF6">
      <w:r w:rsidRPr="009E5255">
        <w:t>Further, t</w:t>
      </w:r>
      <w:r w:rsidR="001218BB" w:rsidRPr="009E5255">
        <w:t>he introduction of an additional stakeholder (</w:t>
      </w:r>
      <w:r w:rsidRPr="009E5255">
        <w:t>i.e., a</w:t>
      </w:r>
      <w:r w:rsidR="001218BB" w:rsidRPr="009E5255">
        <w:t xml:space="preserve"> third-party</w:t>
      </w:r>
      <w:r w:rsidRPr="009E5255">
        <w:t xml:space="preserve"> payment</w:t>
      </w:r>
      <w:r w:rsidR="001218BB" w:rsidRPr="009E5255">
        <w:t xml:space="preserve"> clearing house) </w:t>
      </w:r>
      <w:r w:rsidRPr="009E5255">
        <w:t>within</w:t>
      </w:r>
      <w:r w:rsidR="001218BB" w:rsidRPr="009E5255">
        <w:t xml:space="preserve"> an already complex system is likely to represent a significant impediment due to:</w:t>
      </w:r>
    </w:p>
    <w:p w14:paraId="5BF85323" w14:textId="4DA7D4D4" w:rsidR="001218BB" w:rsidRPr="009E5255" w:rsidRDefault="001218BB">
      <w:pPr>
        <w:pStyle w:val="ListParagraph"/>
        <w:numPr>
          <w:ilvl w:val="0"/>
          <w:numId w:val="23"/>
        </w:numPr>
        <w:rPr>
          <w:lang w:val="en-AU"/>
        </w:rPr>
      </w:pPr>
      <w:r w:rsidRPr="009E5255">
        <w:rPr>
          <w:lang w:val="en-AU"/>
        </w:rPr>
        <w:t xml:space="preserve">the confidential nature of </w:t>
      </w:r>
      <w:r w:rsidR="00DA39EA" w:rsidRPr="009E5255">
        <w:rPr>
          <w:lang w:val="en-AU"/>
        </w:rPr>
        <w:t>SPAs</w:t>
      </w:r>
      <w:r w:rsidRPr="009E5255">
        <w:rPr>
          <w:lang w:val="en-AU"/>
        </w:rPr>
        <w:t xml:space="preserve"> (and the underlying effective prices);</w:t>
      </w:r>
    </w:p>
    <w:p w14:paraId="609A4A44" w14:textId="77777777" w:rsidR="001218BB" w:rsidRPr="009E5255" w:rsidRDefault="001218BB">
      <w:pPr>
        <w:pStyle w:val="ListParagraph"/>
        <w:numPr>
          <w:ilvl w:val="0"/>
          <w:numId w:val="23"/>
        </w:numPr>
        <w:rPr>
          <w:lang w:val="en-AU"/>
        </w:rPr>
      </w:pPr>
      <w:r w:rsidRPr="009E5255">
        <w:rPr>
          <w:lang w:val="en-AU"/>
        </w:rPr>
        <w:t>the associated administrative burden of forming and maintaining a new remuneration body that oversees the EFC only; and</w:t>
      </w:r>
    </w:p>
    <w:p w14:paraId="47099848" w14:textId="53FA4348" w:rsidR="00EF618E" w:rsidRPr="009E5255" w:rsidRDefault="00DA39EA">
      <w:pPr>
        <w:pStyle w:val="ListParagraph"/>
        <w:numPr>
          <w:ilvl w:val="0"/>
          <w:numId w:val="23"/>
        </w:numPr>
        <w:rPr>
          <w:lang w:val="en-AU"/>
        </w:rPr>
      </w:pPr>
      <w:r w:rsidRPr="009E5255">
        <w:rPr>
          <w:lang w:val="en-AU"/>
        </w:rPr>
        <w:t>widening</w:t>
      </w:r>
      <w:r w:rsidR="001218BB" w:rsidRPr="009E5255">
        <w:rPr>
          <w:lang w:val="en-AU"/>
        </w:rPr>
        <w:t xml:space="preserve"> </w:t>
      </w:r>
      <w:r w:rsidR="008A004F" w:rsidRPr="009E5255">
        <w:rPr>
          <w:lang w:val="en-AU"/>
        </w:rPr>
        <w:t>disparities</w:t>
      </w:r>
      <w:r w:rsidR="001218BB" w:rsidRPr="009E5255">
        <w:rPr>
          <w:lang w:val="en-AU"/>
        </w:rPr>
        <w:t xml:space="preserve"> between the approach to </w:t>
      </w:r>
      <w:r w:rsidR="00511FD3" w:rsidRPr="009E5255">
        <w:rPr>
          <w:lang w:val="en-AU"/>
        </w:rPr>
        <w:t>funding of cancer medicines</w:t>
      </w:r>
      <w:r w:rsidR="001218BB" w:rsidRPr="009E5255">
        <w:rPr>
          <w:lang w:val="en-AU"/>
        </w:rPr>
        <w:t xml:space="preserve"> and other PBS</w:t>
      </w:r>
      <w:r w:rsidR="008B0D3F" w:rsidRPr="009E5255">
        <w:rPr>
          <w:lang w:val="en-AU"/>
        </w:rPr>
        <w:t>-</w:t>
      </w:r>
      <w:r w:rsidR="001218BB" w:rsidRPr="009E5255">
        <w:rPr>
          <w:lang w:val="en-AU"/>
        </w:rPr>
        <w:t xml:space="preserve">listed therapies. </w:t>
      </w:r>
    </w:p>
    <w:tbl>
      <w:tblPr>
        <w:tblStyle w:val="TableGrid"/>
        <w:tblW w:w="9853"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ESCROW model"/>
        <w:tblDescription w:val="decreases efficiency, decreases access, decreases simplicity and decreases accountability. "/>
      </w:tblPr>
      <w:tblGrid>
        <w:gridCol w:w="3417"/>
        <w:gridCol w:w="1082"/>
        <w:gridCol w:w="457"/>
        <w:gridCol w:w="810"/>
        <w:gridCol w:w="533"/>
        <w:gridCol w:w="1074"/>
        <w:gridCol w:w="502"/>
        <w:gridCol w:w="1476"/>
        <w:gridCol w:w="502"/>
      </w:tblGrid>
      <w:tr w:rsidR="00371E00" w:rsidRPr="009E5255" w14:paraId="7A0F062C" w14:textId="77777777" w:rsidTr="000C0B17">
        <w:trPr>
          <w:trHeight w:val="343"/>
        </w:trPr>
        <w:tc>
          <w:tcPr>
            <w:tcW w:w="4030" w:type="dxa"/>
          </w:tcPr>
          <w:p w14:paraId="1C82365F" w14:textId="77777777" w:rsidR="001218BB" w:rsidRPr="009E5255" w:rsidRDefault="001218BB" w:rsidP="00A472CB">
            <w:pPr>
              <w:spacing w:before="0" w:after="0" w:line="240" w:lineRule="auto"/>
              <w:jc w:val="right"/>
              <w:rPr>
                <w:i/>
                <w:iCs/>
              </w:rPr>
            </w:pPr>
            <w:r w:rsidRPr="009E5255">
              <w:rPr>
                <w:i/>
                <w:iCs/>
              </w:rPr>
              <w:t>ESCROW model</w:t>
            </w:r>
          </w:p>
        </w:tc>
        <w:tc>
          <w:tcPr>
            <w:tcW w:w="1088" w:type="dxa"/>
          </w:tcPr>
          <w:p w14:paraId="4A6CA165" w14:textId="13ED0159" w:rsidR="001218BB" w:rsidRPr="009E5255" w:rsidRDefault="00371E00" w:rsidP="008B40A4">
            <w:pPr>
              <w:spacing w:before="0" w:after="0" w:line="240" w:lineRule="auto"/>
              <w:jc w:val="right"/>
            </w:pPr>
            <w:r w:rsidRPr="009E5255">
              <w:t>Efficiency</w:t>
            </w:r>
          </w:p>
        </w:tc>
        <w:tc>
          <w:tcPr>
            <w:tcW w:w="516" w:type="dxa"/>
          </w:tcPr>
          <w:p w14:paraId="44787316" w14:textId="77777777" w:rsidR="001218BB" w:rsidRPr="009E5255" w:rsidRDefault="001218BB" w:rsidP="008B40A4">
            <w:pPr>
              <w:spacing w:before="0" w:after="0" w:line="240" w:lineRule="auto"/>
              <w:jc w:val="right"/>
            </w:pPr>
            <w:r w:rsidRPr="009E5255">
              <w:rPr>
                <w:noProof/>
              </w:rPr>
              <mc:AlternateContent>
                <mc:Choice Requires="wps">
                  <w:drawing>
                    <wp:anchor distT="0" distB="0" distL="114300" distR="114300" simplePos="0" relativeHeight="251658288" behindDoc="0" locked="0" layoutInCell="1" allowOverlap="1" wp14:anchorId="0479B80E" wp14:editId="4C96B4F8">
                      <wp:simplePos x="0" y="0"/>
                      <wp:positionH relativeFrom="margin">
                        <wp:posOffset>635</wp:posOffset>
                      </wp:positionH>
                      <wp:positionV relativeFrom="margin">
                        <wp:posOffset>69108</wp:posOffset>
                      </wp:positionV>
                      <wp:extent cx="151765" cy="149860"/>
                      <wp:effectExtent l="12700" t="0" r="26035" b="27940"/>
                      <wp:wrapNone/>
                      <wp:docPr id="94" name="Up Arrow 94"/>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D4FAEC" id="Up Arrow 94" o:spid="_x0000_s1026" type="#_x0000_t68" style="position:absolute;margin-left:.05pt;margin-top:5.45pt;width:11.95pt;height:11.8pt;rotation:180;z-index:2517053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" adj="10800" fillcolor="red" strokecolor="red" strokeweight="1pt">
                      <w10:wrap anchorx="margin" anchory="margin"/>
                    </v:shape>
                  </w:pict>
                </mc:Fallback>
              </mc:AlternateContent>
            </w:r>
          </w:p>
        </w:tc>
        <w:tc>
          <w:tcPr>
            <w:tcW w:w="811" w:type="dxa"/>
          </w:tcPr>
          <w:p w14:paraId="5BE3F333" w14:textId="77777777" w:rsidR="001218BB" w:rsidRPr="009E5255" w:rsidRDefault="001218BB" w:rsidP="008B40A4">
            <w:pPr>
              <w:spacing w:before="0" w:after="0" w:line="240" w:lineRule="auto"/>
              <w:jc w:val="right"/>
            </w:pPr>
            <w:r w:rsidRPr="009E5255">
              <w:t>Access</w:t>
            </w:r>
          </w:p>
        </w:tc>
        <w:tc>
          <w:tcPr>
            <w:tcW w:w="612" w:type="dxa"/>
          </w:tcPr>
          <w:p w14:paraId="52F5CE0F" w14:textId="77777777" w:rsidR="001218BB" w:rsidRPr="009E5255" w:rsidRDefault="001218BB" w:rsidP="008B40A4">
            <w:pPr>
              <w:spacing w:before="0" w:after="0" w:line="240" w:lineRule="auto"/>
              <w:jc w:val="right"/>
            </w:pPr>
            <w:r w:rsidRPr="009E5255">
              <w:rPr>
                <w:noProof/>
              </w:rPr>
              <mc:AlternateContent>
                <mc:Choice Requires="wps">
                  <w:drawing>
                    <wp:anchor distT="0" distB="0" distL="114300" distR="114300" simplePos="0" relativeHeight="251658289" behindDoc="0" locked="0" layoutInCell="1" allowOverlap="1" wp14:anchorId="4CA97DA9" wp14:editId="1D46A7FE">
                      <wp:simplePos x="0" y="0"/>
                      <wp:positionH relativeFrom="margin">
                        <wp:posOffset>13087</wp:posOffset>
                      </wp:positionH>
                      <wp:positionV relativeFrom="margin">
                        <wp:posOffset>61359</wp:posOffset>
                      </wp:positionV>
                      <wp:extent cx="151765" cy="149860"/>
                      <wp:effectExtent l="12700" t="0" r="26035" b="27940"/>
                      <wp:wrapNone/>
                      <wp:docPr id="95" name="Up Arrow 95"/>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F50C9" id="Up Arrow 95" o:spid="_x0000_s1026" type="#_x0000_t68" style="position:absolute;margin-left:1.05pt;margin-top:4.85pt;width:11.95pt;height:11.8pt;rotation:180;z-index:251706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" adj="10800" fillcolor="red" strokecolor="red" strokeweight="1pt">
                      <w10:wrap anchorx="margin" anchory="margin"/>
                    </v:shape>
                  </w:pict>
                </mc:Fallback>
              </mc:AlternateContent>
            </w:r>
          </w:p>
        </w:tc>
        <w:tc>
          <w:tcPr>
            <w:tcW w:w="1077" w:type="dxa"/>
          </w:tcPr>
          <w:p w14:paraId="3AEEE9D2" w14:textId="77777777" w:rsidR="001218BB" w:rsidRPr="009E5255" w:rsidRDefault="001218BB" w:rsidP="008B40A4">
            <w:pPr>
              <w:spacing w:before="0" w:after="0" w:line="240" w:lineRule="auto"/>
              <w:jc w:val="right"/>
            </w:pPr>
            <w:r w:rsidRPr="009E5255">
              <w:t>Simplicity</w:t>
            </w:r>
          </w:p>
        </w:tc>
        <w:tc>
          <w:tcPr>
            <w:tcW w:w="573" w:type="dxa"/>
          </w:tcPr>
          <w:p w14:paraId="7A8CE4FE" w14:textId="77777777" w:rsidR="001218BB" w:rsidRPr="009E5255" w:rsidRDefault="001218BB" w:rsidP="008B40A4">
            <w:pPr>
              <w:spacing w:before="0" w:after="0" w:line="240" w:lineRule="auto"/>
              <w:jc w:val="right"/>
            </w:pPr>
            <w:r w:rsidRPr="009E5255">
              <w:rPr>
                <w:noProof/>
              </w:rPr>
              <mc:AlternateContent>
                <mc:Choice Requires="wps">
                  <w:drawing>
                    <wp:anchor distT="0" distB="0" distL="114300" distR="114300" simplePos="0" relativeHeight="251658287" behindDoc="0" locked="0" layoutInCell="1" allowOverlap="1" wp14:anchorId="3AA78ED2" wp14:editId="491ED612">
                      <wp:simplePos x="0" y="0"/>
                      <wp:positionH relativeFrom="margin">
                        <wp:posOffset>0</wp:posOffset>
                      </wp:positionH>
                      <wp:positionV relativeFrom="margin">
                        <wp:posOffset>69743</wp:posOffset>
                      </wp:positionV>
                      <wp:extent cx="151765" cy="149860"/>
                      <wp:effectExtent l="12700" t="0" r="26035" b="27940"/>
                      <wp:wrapNone/>
                      <wp:docPr id="96" name="Up Arrow 96"/>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D0DE4" id="Up Arrow 96" o:spid="_x0000_s1026" type="#_x0000_t68" style="position:absolute;margin-left:0;margin-top:5.5pt;width:11.95pt;height:11.8pt;rotation:180;z-index:251704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" adj="10800" fillcolor="red" strokecolor="red" strokeweight="1pt">
                      <w10:wrap anchorx="margin" anchory="margin"/>
                    </v:shape>
                  </w:pict>
                </mc:Fallback>
              </mc:AlternateContent>
            </w:r>
          </w:p>
        </w:tc>
        <w:tc>
          <w:tcPr>
            <w:tcW w:w="573" w:type="dxa"/>
          </w:tcPr>
          <w:p w14:paraId="0A39DDF6" w14:textId="77777777" w:rsidR="001218BB" w:rsidRPr="009E5255" w:rsidRDefault="001218BB" w:rsidP="008B40A4">
            <w:pPr>
              <w:spacing w:before="0" w:after="0" w:line="240" w:lineRule="auto"/>
              <w:jc w:val="right"/>
              <w:rPr>
                <w:noProof/>
              </w:rPr>
            </w:pPr>
            <w:r w:rsidRPr="009E5255">
              <w:rPr>
                <w:noProof/>
              </w:rPr>
              <w:t>Accountability</w:t>
            </w:r>
          </w:p>
        </w:tc>
        <w:tc>
          <w:tcPr>
            <w:tcW w:w="573" w:type="dxa"/>
          </w:tcPr>
          <w:p w14:paraId="6904D93E" w14:textId="77777777" w:rsidR="001218BB" w:rsidRPr="009E5255" w:rsidRDefault="001218BB" w:rsidP="008B40A4">
            <w:pPr>
              <w:spacing w:before="0" w:after="0" w:line="240" w:lineRule="auto"/>
              <w:jc w:val="right"/>
              <w:rPr>
                <w:noProof/>
              </w:rPr>
            </w:pPr>
            <w:r w:rsidRPr="009E5255">
              <w:rPr>
                <w:noProof/>
              </w:rPr>
              <mc:AlternateContent>
                <mc:Choice Requires="wps">
                  <w:drawing>
                    <wp:anchor distT="0" distB="0" distL="114300" distR="114300" simplePos="0" relativeHeight="251658290" behindDoc="0" locked="0" layoutInCell="1" allowOverlap="1" wp14:anchorId="3F074AD4" wp14:editId="15CE7C23">
                      <wp:simplePos x="0" y="0"/>
                      <wp:positionH relativeFrom="margin">
                        <wp:posOffset>3810</wp:posOffset>
                      </wp:positionH>
                      <wp:positionV relativeFrom="margin">
                        <wp:posOffset>49238</wp:posOffset>
                      </wp:positionV>
                      <wp:extent cx="151765" cy="149860"/>
                      <wp:effectExtent l="12700" t="0" r="26035" b="27940"/>
                      <wp:wrapNone/>
                      <wp:docPr id="97" name="Up Arrow 97"/>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55320" id="Up Arrow 97" o:spid="_x0000_s1026" type="#_x0000_t68" style="position:absolute;margin-left:.3pt;margin-top:3.9pt;width:11.95pt;height:11.8pt;rotation:180;z-index:251707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" adj="10800" fillcolor="red" strokecolor="red" strokeweight="1pt">
                      <w10:wrap anchorx="margin" anchory="margin"/>
                    </v:shape>
                  </w:pict>
                </mc:Fallback>
              </mc:AlternateContent>
            </w:r>
          </w:p>
        </w:tc>
      </w:tr>
    </w:tbl>
    <w:p w14:paraId="582751F1" w14:textId="77777777" w:rsidR="001218BB" w:rsidRPr="009E5255" w:rsidRDefault="001218BB" w:rsidP="00F9510E">
      <w:pPr>
        <w:rPr>
          <w:i/>
          <w:iCs/>
        </w:rPr>
      </w:pPr>
    </w:p>
    <w:p w14:paraId="705E49D1" w14:textId="68284DD4" w:rsidR="00124D58" w:rsidRPr="009E5255" w:rsidRDefault="00625456" w:rsidP="005A2B78">
      <w:pPr>
        <w:pStyle w:val="Heading3"/>
      </w:pPr>
      <w:bookmarkStart w:id="349" w:name="_Ref93055621"/>
      <w:bookmarkStart w:id="350" w:name="_Toc144886268"/>
      <w:r w:rsidRPr="009E5255">
        <w:t xml:space="preserve">Cost-effectiveness considerations and </w:t>
      </w:r>
      <w:r w:rsidR="00764961" w:rsidRPr="009E5255">
        <w:t>PBS restrictions</w:t>
      </w:r>
      <w:bookmarkEnd w:id="349"/>
      <w:bookmarkEnd w:id="350"/>
      <w:r w:rsidRPr="009E5255">
        <w:t xml:space="preserve"> </w:t>
      </w:r>
    </w:p>
    <w:p w14:paraId="0D66841D" w14:textId="19B5A1C5" w:rsidR="00764961" w:rsidRPr="009E5255" w:rsidRDefault="00764961" w:rsidP="00CA5EF6">
      <w:pPr>
        <w:pStyle w:val="SubHead-NotNumbered"/>
        <w:rPr>
          <w:u w:val="single"/>
        </w:rPr>
      </w:pPr>
      <w:r w:rsidRPr="009E5255">
        <w:rPr>
          <w:u w:val="single"/>
        </w:rPr>
        <w:t>Serialised vials to inform price change</w:t>
      </w:r>
    </w:p>
    <w:p w14:paraId="7909F847" w14:textId="421B2A30" w:rsidR="00F9510E" w:rsidRPr="009E5255" w:rsidRDefault="00F9510E" w:rsidP="00F9510E">
      <w:r w:rsidRPr="009E5255">
        <w:t>The current approach to</w:t>
      </w:r>
      <w:r w:rsidR="00BB411E" w:rsidRPr="009E5255">
        <w:t xml:space="preserve"> the </w:t>
      </w:r>
      <w:r w:rsidRPr="009E5255">
        <w:t>incorporati</w:t>
      </w:r>
      <w:r w:rsidR="00BB411E" w:rsidRPr="009E5255">
        <w:t>on of</w:t>
      </w:r>
      <w:r w:rsidRPr="009E5255">
        <w:t xml:space="preserve"> wastage </w:t>
      </w:r>
      <w:r w:rsidR="00BB411E" w:rsidRPr="009E5255">
        <w:t>in</w:t>
      </w:r>
      <w:r w:rsidRPr="009E5255">
        <w:t xml:space="preserve"> pricing and volume calculations </w:t>
      </w:r>
      <w:r w:rsidR="00625456" w:rsidRPr="009E5255">
        <w:t xml:space="preserve">for assessments of cost-effectiveness </w:t>
      </w:r>
      <w:r w:rsidRPr="009E5255">
        <w:t>relies on the interface between average doses</w:t>
      </w:r>
      <w:r w:rsidR="00BB411E" w:rsidRPr="009E5255">
        <w:t>,</w:t>
      </w:r>
      <w:r w:rsidRPr="009E5255">
        <w:t xml:space="preserve"> as observed in clinical trials</w:t>
      </w:r>
      <w:r w:rsidR="00BB411E" w:rsidRPr="009E5255">
        <w:t>,</w:t>
      </w:r>
      <w:r w:rsidRPr="009E5255">
        <w:t xml:space="preserve"> and product vial sizes available in Australian clinical practice.  An alternative may be to adjust calculations of the efficient combination of vials to reflect the </w:t>
      </w:r>
      <w:r w:rsidR="00BB411E" w:rsidRPr="009E5255">
        <w:t>empirical</w:t>
      </w:r>
      <w:r w:rsidRPr="009E5255">
        <w:t xml:space="preserve"> amount of drug per vial used on a per</w:t>
      </w:r>
      <w:r w:rsidR="00BB411E" w:rsidRPr="009E5255">
        <w:t>-</w:t>
      </w:r>
      <w:r w:rsidRPr="009E5255">
        <w:t>patient basis.  In time, this could be achieved through the serialis</w:t>
      </w:r>
      <w:r w:rsidR="00BB411E" w:rsidRPr="009E5255">
        <w:t xml:space="preserve">ation of </w:t>
      </w:r>
      <w:r w:rsidRPr="009E5255">
        <w:t>vial</w:t>
      </w:r>
      <w:r w:rsidR="00BB411E" w:rsidRPr="009E5255">
        <w:t>s</w:t>
      </w:r>
      <w:r w:rsidRPr="009E5255">
        <w:t xml:space="preserve"> </w:t>
      </w:r>
      <w:r w:rsidR="00BB411E" w:rsidRPr="009E5255">
        <w:t xml:space="preserve">and recording of </w:t>
      </w:r>
      <w:r w:rsidRPr="009E5255">
        <w:t xml:space="preserve">the proportion </w:t>
      </w:r>
      <w:r w:rsidR="00BB411E" w:rsidRPr="009E5255">
        <w:t xml:space="preserve">of </w:t>
      </w:r>
      <w:r w:rsidRPr="009E5255">
        <w:t>vial</w:t>
      </w:r>
      <w:r w:rsidR="00BB411E" w:rsidRPr="009E5255">
        <w:t>s</w:t>
      </w:r>
      <w:r w:rsidRPr="009E5255">
        <w:t xml:space="preserve"> dispensed on a per</w:t>
      </w:r>
      <w:r w:rsidR="00BB411E" w:rsidRPr="009E5255">
        <w:t>-</w:t>
      </w:r>
      <w:r w:rsidRPr="009E5255">
        <w:t xml:space="preserve">patient basis.  </w:t>
      </w:r>
    </w:p>
    <w:p w14:paraId="60154C55" w14:textId="29C266DE" w:rsidR="00F9510E" w:rsidRPr="009E5255" w:rsidRDefault="00F9510E" w:rsidP="00F9510E">
      <w:r w:rsidRPr="009E5255">
        <w:t>A product could thus be initially PBS listed and reimbursed on the basis of trial</w:t>
      </w:r>
      <w:r w:rsidR="00BB411E" w:rsidRPr="009E5255">
        <w:t>-</w:t>
      </w:r>
      <w:r w:rsidRPr="009E5255">
        <w:t>identified dos</w:t>
      </w:r>
      <w:r w:rsidR="00BB411E" w:rsidRPr="009E5255">
        <w:t>age</w:t>
      </w:r>
      <w:r w:rsidRPr="009E5255">
        <w:t xml:space="preserve"> and estimated wastage, with a subsequent adjustment to</w:t>
      </w:r>
      <w:r w:rsidR="00BB411E" w:rsidRPr="009E5255">
        <w:t xml:space="preserve"> the</w:t>
      </w:r>
      <w:r w:rsidRPr="009E5255">
        <w:t xml:space="preserve"> PBS </w:t>
      </w:r>
      <w:r w:rsidR="00BB411E" w:rsidRPr="009E5255">
        <w:t xml:space="preserve">list </w:t>
      </w:r>
      <w:r w:rsidRPr="009E5255">
        <w:t>pric</w:t>
      </w:r>
      <w:r w:rsidR="00BB411E" w:rsidRPr="009E5255">
        <w:t>e</w:t>
      </w:r>
      <w:r w:rsidRPr="009E5255">
        <w:t xml:space="preserve"> after a suitable period of in</w:t>
      </w:r>
      <w:r w:rsidR="00720D67" w:rsidRPr="009E5255">
        <w:t>-</w:t>
      </w:r>
      <w:r w:rsidRPr="009E5255">
        <w:t xml:space="preserve">market use agreed </w:t>
      </w:r>
      <w:r w:rsidR="00BB411E" w:rsidRPr="009E5255">
        <w:t>to</w:t>
      </w:r>
      <w:r w:rsidRPr="009E5255">
        <w:t xml:space="preserve"> represent</w:t>
      </w:r>
      <w:r w:rsidR="00BB411E" w:rsidRPr="009E5255">
        <w:t xml:space="preserve"> a</w:t>
      </w:r>
      <w:r w:rsidRPr="009E5255">
        <w:t xml:space="preserve"> steady state (</w:t>
      </w:r>
      <w:r w:rsidR="00BB411E" w:rsidRPr="009E5255">
        <w:t>e.g.</w:t>
      </w:r>
      <w:r w:rsidRPr="009E5255">
        <w:t xml:space="preserve">, </w:t>
      </w:r>
      <w:r w:rsidR="00BB411E" w:rsidRPr="009E5255">
        <w:t>after</w:t>
      </w:r>
      <w:r w:rsidRPr="009E5255">
        <w:t xml:space="preserve"> 12 months of </w:t>
      </w:r>
      <w:r w:rsidR="00BB411E" w:rsidRPr="009E5255">
        <w:t xml:space="preserve">in-market </w:t>
      </w:r>
      <w:r w:rsidRPr="009E5255">
        <w:t>utilisation).  Such a system</w:t>
      </w:r>
      <w:r w:rsidR="00BB411E" w:rsidRPr="009E5255">
        <w:t>, leveraging anticipated</w:t>
      </w:r>
      <w:r w:rsidRPr="009E5255">
        <w:t xml:space="preserve"> changes to the PBS system result</w:t>
      </w:r>
      <w:r w:rsidR="00BB411E" w:rsidRPr="009E5255">
        <w:t>ing</w:t>
      </w:r>
      <w:r w:rsidRPr="009E5255">
        <w:t xml:space="preserve"> </w:t>
      </w:r>
      <w:r w:rsidR="00BB411E" w:rsidRPr="009E5255">
        <w:t>from</w:t>
      </w:r>
      <w:r w:rsidRPr="009E5255">
        <w:t xml:space="preserve"> the PBS Data Distribution </w:t>
      </w:r>
      <w:r w:rsidR="00720D67" w:rsidRPr="009E5255">
        <w:t>P</w:t>
      </w:r>
      <w:r w:rsidRPr="009E5255">
        <w:t>roject</w:t>
      </w:r>
      <w:r w:rsidR="00BB411E" w:rsidRPr="009E5255">
        <w:t xml:space="preserve">, </w:t>
      </w:r>
      <w:r w:rsidRPr="009E5255">
        <w:t>could operate as follows:</w:t>
      </w:r>
    </w:p>
    <w:p w14:paraId="2C1E48AC" w14:textId="057B2D9E" w:rsidR="00F9510E" w:rsidRPr="009E5255" w:rsidRDefault="00F9510E" w:rsidP="005A2B78">
      <w:pPr>
        <w:pStyle w:val="ListParagraph"/>
        <w:numPr>
          <w:ilvl w:val="0"/>
          <w:numId w:val="11"/>
        </w:numPr>
        <w:rPr>
          <w:lang w:val="en-AU"/>
        </w:rPr>
      </w:pPr>
      <w:r w:rsidRPr="009E5255">
        <w:rPr>
          <w:lang w:val="en-AU"/>
        </w:rPr>
        <w:t xml:space="preserve">Product </w:t>
      </w:r>
      <w:r w:rsidR="00720D67" w:rsidRPr="009E5255">
        <w:rPr>
          <w:lang w:val="en-AU"/>
        </w:rPr>
        <w:t>seriali</w:t>
      </w:r>
      <w:r w:rsidR="00BB411E" w:rsidRPr="009E5255">
        <w:rPr>
          <w:lang w:val="en-AU"/>
        </w:rPr>
        <w:t>s</w:t>
      </w:r>
      <w:r w:rsidR="00720D67" w:rsidRPr="009E5255">
        <w:rPr>
          <w:lang w:val="en-AU"/>
        </w:rPr>
        <w:t>ation</w:t>
      </w:r>
      <w:r w:rsidR="00697AA9" w:rsidRPr="009E5255">
        <w:rPr>
          <w:lang w:val="en-AU"/>
        </w:rPr>
        <w:t>,</w:t>
      </w:r>
      <w:r w:rsidR="00720D67" w:rsidRPr="009E5255">
        <w:rPr>
          <w:lang w:val="en-AU"/>
        </w:rPr>
        <w:t xml:space="preserve"> which records the proportion of vial used</w:t>
      </w:r>
      <w:r w:rsidR="00697AA9" w:rsidRPr="009E5255">
        <w:rPr>
          <w:lang w:val="en-AU"/>
        </w:rPr>
        <w:t>,</w:t>
      </w:r>
      <w:r w:rsidRPr="009E5255">
        <w:rPr>
          <w:lang w:val="en-AU"/>
        </w:rPr>
        <w:t xml:space="preserve"> is introduced throughout the supply </w:t>
      </w:r>
      <w:r w:rsidR="00697AA9" w:rsidRPr="009E5255">
        <w:rPr>
          <w:lang w:val="en-AU"/>
        </w:rPr>
        <w:t>chain</w:t>
      </w:r>
      <w:r w:rsidRPr="009E5255">
        <w:rPr>
          <w:lang w:val="en-AU"/>
        </w:rPr>
        <w:t xml:space="preserve"> (from compounding to distribution) to allow the linking of </w:t>
      </w:r>
      <w:r w:rsidR="00697AA9" w:rsidRPr="009E5255">
        <w:rPr>
          <w:lang w:val="en-AU"/>
        </w:rPr>
        <w:t xml:space="preserve">barcoded </w:t>
      </w:r>
      <w:r w:rsidRPr="009E5255">
        <w:rPr>
          <w:lang w:val="en-AU"/>
        </w:rPr>
        <w:t xml:space="preserve">vials to unique </w:t>
      </w:r>
      <w:r w:rsidR="00697AA9" w:rsidRPr="009E5255">
        <w:rPr>
          <w:lang w:val="en-AU"/>
        </w:rPr>
        <w:t xml:space="preserve">PBS </w:t>
      </w:r>
      <w:r w:rsidRPr="009E5255">
        <w:rPr>
          <w:lang w:val="en-AU"/>
        </w:rPr>
        <w:t>claims.</w:t>
      </w:r>
    </w:p>
    <w:p w14:paraId="367131B1" w14:textId="06597426" w:rsidR="00EF618E" w:rsidRPr="009E5255" w:rsidRDefault="00F9510E" w:rsidP="005A2B78">
      <w:pPr>
        <w:pStyle w:val="ListParagraph"/>
        <w:numPr>
          <w:ilvl w:val="0"/>
          <w:numId w:val="11"/>
        </w:numPr>
        <w:rPr>
          <w:lang w:val="en-AU"/>
        </w:rPr>
      </w:pPr>
      <w:r w:rsidRPr="009E5255">
        <w:rPr>
          <w:lang w:val="en-AU"/>
        </w:rPr>
        <w:t xml:space="preserve">Subsequently, </w:t>
      </w:r>
      <w:r w:rsidR="00697AA9" w:rsidRPr="009E5255">
        <w:rPr>
          <w:lang w:val="en-AU"/>
        </w:rPr>
        <w:t xml:space="preserve">empirical utilisation data </w:t>
      </w:r>
      <w:r w:rsidR="00371E00" w:rsidRPr="009E5255">
        <w:rPr>
          <w:lang w:val="en-AU"/>
        </w:rPr>
        <w:t xml:space="preserve">are </w:t>
      </w:r>
      <w:r w:rsidR="00697AA9" w:rsidRPr="009E5255">
        <w:rPr>
          <w:lang w:val="en-AU"/>
        </w:rPr>
        <w:t xml:space="preserve">used to </w:t>
      </w:r>
      <w:r w:rsidRPr="009E5255">
        <w:rPr>
          <w:lang w:val="en-AU"/>
        </w:rPr>
        <w:t xml:space="preserve">estimate </w:t>
      </w:r>
      <w:r w:rsidR="00697AA9" w:rsidRPr="009E5255">
        <w:rPr>
          <w:lang w:val="en-AU"/>
        </w:rPr>
        <w:t>the proportion of vials consumed in the constitution of</w:t>
      </w:r>
      <w:r w:rsidRPr="009E5255">
        <w:rPr>
          <w:lang w:val="en-AU"/>
        </w:rPr>
        <w:t xml:space="preserve"> </w:t>
      </w:r>
      <w:r w:rsidR="00697AA9" w:rsidRPr="009E5255">
        <w:rPr>
          <w:lang w:val="en-AU"/>
        </w:rPr>
        <w:t xml:space="preserve">the </w:t>
      </w:r>
      <w:r w:rsidRPr="009E5255">
        <w:rPr>
          <w:lang w:val="en-AU"/>
        </w:rPr>
        <w:t>within</w:t>
      </w:r>
      <w:r w:rsidR="00697AA9" w:rsidRPr="009E5255">
        <w:rPr>
          <w:lang w:val="en-AU"/>
        </w:rPr>
        <w:t>-</w:t>
      </w:r>
      <w:r w:rsidRPr="009E5255">
        <w:rPr>
          <w:lang w:val="en-AU"/>
        </w:rPr>
        <w:t>market average dose</w:t>
      </w:r>
      <w:r w:rsidR="00697AA9" w:rsidRPr="009E5255">
        <w:rPr>
          <w:lang w:val="en-AU"/>
        </w:rPr>
        <w:t>,</w:t>
      </w:r>
      <w:r w:rsidRPr="009E5255">
        <w:rPr>
          <w:lang w:val="en-AU"/>
        </w:rPr>
        <w:t xml:space="preserve"> </w:t>
      </w:r>
      <w:r w:rsidR="00697AA9" w:rsidRPr="009E5255">
        <w:rPr>
          <w:lang w:val="en-AU"/>
        </w:rPr>
        <w:t xml:space="preserve">and </w:t>
      </w:r>
      <w:r w:rsidRPr="009E5255">
        <w:rPr>
          <w:lang w:val="en-AU"/>
        </w:rPr>
        <w:t>to determine whether adjustment is required to the estimate of the efficient combination of vials and</w:t>
      </w:r>
      <w:r w:rsidR="00434619" w:rsidRPr="009E5255">
        <w:rPr>
          <w:lang w:val="en-AU"/>
        </w:rPr>
        <w:t>/or PBS list</w:t>
      </w:r>
      <w:r w:rsidRPr="009E5255">
        <w:rPr>
          <w:lang w:val="en-AU"/>
        </w:rPr>
        <w:t xml:space="preserve"> price.</w:t>
      </w:r>
    </w:p>
    <w:p w14:paraId="7894C30F" w14:textId="71A7340A" w:rsidR="00F9510E" w:rsidRPr="009E5255" w:rsidRDefault="00F9510E" w:rsidP="00D2163E">
      <w:r w:rsidRPr="009E5255">
        <w:t>Adopting proportion</w:t>
      </w:r>
      <w:r w:rsidR="008713EB" w:rsidRPr="009E5255">
        <w:t>-</w:t>
      </w:r>
      <w:r w:rsidRPr="009E5255">
        <w:t>weighted serialisation would be akin to the existing price disclosure system as it applies to estimating changes to PBS list prices to account for differences in within</w:t>
      </w:r>
      <w:r w:rsidR="008713EB" w:rsidRPr="009E5255">
        <w:t>-</w:t>
      </w:r>
      <w:r w:rsidRPr="009E5255">
        <w:t xml:space="preserve">market prices.  Furthermore, it would allow compounders </w:t>
      </w:r>
      <w:r w:rsidR="008713EB" w:rsidRPr="009E5255">
        <w:t xml:space="preserve">who are </w:t>
      </w:r>
      <w:r w:rsidRPr="009E5255">
        <w:t>unable to share vials to reflect such use within their seriali</w:t>
      </w:r>
      <w:r w:rsidR="00720D67" w:rsidRPr="009E5255">
        <w:t>s</w:t>
      </w:r>
      <w:r w:rsidRPr="009E5255">
        <w:t>ation entries (</w:t>
      </w:r>
      <w:r w:rsidR="008713EB" w:rsidRPr="009E5255">
        <w:t>i.e., to</w:t>
      </w:r>
      <w:r w:rsidRPr="009E5255">
        <w:t xml:space="preserve"> show </w:t>
      </w:r>
      <w:r w:rsidR="008713EB" w:rsidRPr="009E5255">
        <w:t xml:space="preserve">100% </w:t>
      </w:r>
      <w:r w:rsidRPr="009E5255">
        <w:t xml:space="preserve">vial </w:t>
      </w:r>
      <w:r w:rsidR="008713EB" w:rsidRPr="009E5255">
        <w:t>utilisation</w:t>
      </w:r>
      <w:r w:rsidRPr="009E5255">
        <w:t>).</w:t>
      </w:r>
    </w:p>
    <w:tbl>
      <w:tblPr>
        <w:tblStyle w:val="TableGrid"/>
        <w:tblW w:w="98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proportion-weighted serialisation"/>
        <w:tblDescription w:val="increases efficiency, decreases access, decreases simplicity and increases accountability. "/>
      </w:tblPr>
      <w:tblGrid>
        <w:gridCol w:w="3324"/>
        <w:gridCol w:w="1083"/>
        <w:gridCol w:w="437"/>
        <w:gridCol w:w="811"/>
        <w:gridCol w:w="507"/>
        <w:gridCol w:w="1077"/>
        <w:gridCol w:w="478"/>
        <w:gridCol w:w="1613"/>
        <w:gridCol w:w="478"/>
      </w:tblGrid>
      <w:tr w:rsidR="00F9510E" w:rsidRPr="009E5255" w14:paraId="439C8261" w14:textId="77777777" w:rsidTr="000C0B17">
        <w:trPr>
          <w:trHeight w:val="385"/>
        </w:trPr>
        <w:tc>
          <w:tcPr>
            <w:tcW w:w="3324" w:type="dxa"/>
          </w:tcPr>
          <w:p w14:paraId="4C8483E7" w14:textId="0496F49E" w:rsidR="00F9510E" w:rsidRPr="009E5255" w:rsidRDefault="00F9510E" w:rsidP="00A472CB">
            <w:pPr>
              <w:spacing w:before="0" w:after="0" w:line="240" w:lineRule="auto"/>
              <w:jc w:val="right"/>
              <w:rPr>
                <w:i/>
                <w:iCs/>
              </w:rPr>
            </w:pPr>
            <w:r w:rsidRPr="009E5255">
              <w:rPr>
                <w:i/>
                <w:iCs/>
              </w:rPr>
              <w:t>Proportion</w:t>
            </w:r>
            <w:r w:rsidR="00B77C28" w:rsidRPr="009E5255">
              <w:rPr>
                <w:i/>
                <w:iCs/>
              </w:rPr>
              <w:t>-</w:t>
            </w:r>
            <w:r w:rsidRPr="009E5255">
              <w:rPr>
                <w:i/>
                <w:iCs/>
              </w:rPr>
              <w:t>weighted serialisation</w:t>
            </w:r>
          </w:p>
        </w:tc>
        <w:tc>
          <w:tcPr>
            <w:tcW w:w="1083" w:type="dxa"/>
          </w:tcPr>
          <w:p w14:paraId="12C516DA" w14:textId="77777777" w:rsidR="00F9510E" w:rsidRPr="009E5255" w:rsidRDefault="00F9510E" w:rsidP="005C7DE3">
            <w:pPr>
              <w:spacing w:before="0" w:after="0" w:line="240" w:lineRule="auto"/>
              <w:jc w:val="right"/>
            </w:pPr>
            <w:r w:rsidRPr="009E5255">
              <w:t>Efficiency</w:t>
            </w:r>
          </w:p>
        </w:tc>
        <w:tc>
          <w:tcPr>
            <w:tcW w:w="437" w:type="dxa"/>
          </w:tcPr>
          <w:p w14:paraId="2E0A6C2F" w14:textId="77777777" w:rsidR="00F9510E" w:rsidRPr="009E5255" w:rsidRDefault="00F9510E" w:rsidP="005C7DE3">
            <w:pPr>
              <w:spacing w:before="0" w:after="0" w:line="240" w:lineRule="auto"/>
              <w:jc w:val="right"/>
            </w:pPr>
            <w:r w:rsidRPr="009E5255">
              <w:rPr>
                <w:noProof/>
              </w:rPr>
              <mc:AlternateContent>
                <mc:Choice Requires="wps">
                  <w:drawing>
                    <wp:anchor distT="0" distB="0" distL="114300" distR="114300" simplePos="0" relativeHeight="251658257" behindDoc="0" locked="0" layoutInCell="1" allowOverlap="1" wp14:anchorId="7F6BE2AA" wp14:editId="68E39827">
                      <wp:simplePos x="0" y="0"/>
                      <wp:positionH relativeFrom="margin">
                        <wp:posOffset>-4445</wp:posOffset>
                      </wp:positionH>
                      <wp:positionV relativeFrom="margin">
                        <wp:posOffset>34290</wp:posOffset>
                      </wp:positionV>
                      <wp:extent cx="154940" cy="149860"/>
                      <wp:effectExtent l="12700" t="12700" r="22860" b="15240"/>
                      <wp:wrapNone/>
                      <wp:docPr id="54" name="Up Arrow 54"/>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0256C" id="Up Arrow 54" o:spid="_x0000_s1026" type="#_x0000_t68" style="position:absolute;margin-left:-.35pt;margin-top:2.7pt;width:12.2pt;height:11.8pt;flip:x;z-index:2516644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" adj="10800" fillcolor="#00b050" strokecolor="#00b050" strokeweight="1pt">
                      <w10:wrap anchorx="margin" anchory="margin"/>
                    </v:shape>
                  </w:pict>
                </mc:Fallback>
              </mc:AlternateContent>
            </w:r>
          </w:p>
        </w:tc>
        <w:tc>
          <w:tcPr>
            <w:tcW w:w="811" w:type="dxa"/>
          </w:tcPr>
          <w:p w14:paraId="60E50962" w14:textId="77777777" w:rsidR="00F9510E" w:rsidRPr="009E5255" w:rsidRDefault="00F9510E" w:rsidP="005C7DE3">
            <w:pPr>
              <w:spacing w:before="0" w:after="0" w:line="240" w:lineRule="auto"/>
              <w:jc w:val="right"/>
            </w:pPr>
            <w:r w:rsidRPr="009E5255">
              <w:t>Access</w:t>
            </w:r>
          </w:p>
        </w:tc>
        <w:tc>
          <w:tcPr>
            <w:tcW w:w="507" w:type="dxa"/>
          </w:tcPr>
          <w:p w14:paraId="4DA5EB4A" w14:textId="77777777" w:rsidR="00F9510E" w:rsidRPr="009E5255" w:rsidRDefault="00F9510E" w:rsidP="005C7DE3">
            <w:pPr>
              <w:spacing w:before="0" w:after="0" w:line="240" w:lineRule="auto"/>
              <w:jc w:val="right"/>
            </w:pPr>
            <w:r w:rsidRPr="009E5255">
              <w:rPr>
                <w:noProof/>
              </w:rPr>
              <mc:AlternateContent>
                <mc:Choice Requires="wps">
                  <w:drawing>
                    <wp:anchor distT="0" distB="0" distL="114300" distR="114300" simplePos="0" relativeHeight="251658255" behindDoc="0" locked="0" layoutInCell="1" allowOverlap="1" wp14:anchorId="7E510EDE" wp14:editId="06B460C6">
                      <wp:simplePos x="0" y="0"/>
                      <wp:positionH relativeFrom="margin">
                        <wp:posOffset>-2540</wp:posOffset>
                      </wp:positionH>
                      <wp:positionV relativeFrom="margin">
                        <wp:posOffset>36830</wp:posOffset>
                      </wp:positionV>
                      <wp:extent cx="151765" cy="149860"/>
                      <wp:effectExtent l="12700" t="0" r="26035" b="27940"/>
                      <wp:wrapNone/>
                      <wp:docPr id="55" name="Up Arrow 55"/>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EE426" id="Up Arrow 55" o:spid="_x0000_s1026" type="#_x0000_t68" style="position:absolute;margin-left:-.2pt;margin-top:2.9pt;width:11.95pt;height:11.8pt;rotation:180;z-index:2516613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" adj="10800" fillcolor="red" strokecolor="red" strokeweight="1pt">
                      <w10:wrap anchorx="margin" anchory="margin"/>
                    </v:shape>
                  </w:pict>
                </mc:Fallback>
              </mc:AlternateContent>
            </w:r>
          </w:p>
        </w:tc>
        <w:tc>
          <w:tcPr>
            <w:tcW w:w="1077" w:type="dxa"/>
          </w:tcPr>
          <w:p w14:paraId="714044EE" w14:textId="77777777" w:rsidR="00F9510E" w:rsidRPr="009E5255" w:rsidRDefault="00F9510E" w:rsidP="005C7DE3">
            <w:pPr>
              <w:spacing w:before="0" w:after="0" w:line="240" w:lineRule="auto"/>
              <w:jc w:val="right"/>
            </w:pPr>
            <w:r w:rsidRPr="009E5255">
              <w:t>Simplicity</w:t>
            </w:r>
          </w:p>
        </w:tc>
        <w:tc>
          <w:tcPr>
            <w:tcW w:w="478" w:type="dxa"/>
          </w:tcPr>
          <w:p w14:paraId="49A15080" w14:textId="77777777" w:rsidR="00F9510E" w:rsidRPr="009E5255" w:rsidRDefault="00F9510E" w:rsidP="005C7DE3">
            <w:pPr>
              <w:spacing w:before="0" w:after="0" w:line="240" w:lineRule="auto"/>
              <w:jc w:val="right"/>
            </w:pPr>
            <w:r w:rsidRPr="009E5255">
              <w:rPr>
                <w:noProof/>
              </w:rPr>
              <mc:AlternateContent>
                <mc:Choice Requires="wps">
                  <w:drawing>
                    <wp:anchor distT="0" distB="0" distL="114300" distR="114300" simplePos="0" relativeHeight="251658256" behindDoc="0" locked="0" layoutInCell="1" allowOverlap="1" wp14:anchorId="50F144CD" wp14:editId="52E94124">
                      <wp:simplePos x="0" y="0"/>
                      <wp:positionH relativeFrom="margin">
                        <wp:posOffset>-5715</wp:posOffset>
                      </wp:positionH>
                      <wp:positionV relativeFrom="margin">
                        <wp:posOffset>36830</wp:posOffset>
                      </wp:positionV>
                      <wp:extent cx="151765" cy="149860"/>
                      <wp:effectExtent l="12700" t="0" r="26035" b="27940"/>
                      <wp:wrapNone/>
                      <wp:docPr id="56" name="Up Arrow 56"/>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AD8B1E" id="Up Arrow 56" o:spid="_x0000_s1026" type="#_x0000_t68" style="position:absolute;margin-left:-.45pt;margin-top:2.9pt;width:11.95pt;height:11.8pt;rotation:180;z-index:2516623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" adj="10800" fillcolor="red" strokecolor="red" strokeweight="1pt">
                      <w10:wrap anchorx="margin" anchory="margin"/>
                    </v:shape>
                  </w:pict>
                </mc:Fallback>
              </mc:AlternateContent>
            </w:r>
          </w:p>
        </w:tc>
        <w:tc>
          <w:tcPr>
            <w:tcW w:w="1613" w:type="dxa"/>
          </w:tcPr>
          <w:p w14:paraId="4C9A2A06" w14:textId="77777777" w:rsidR="00F9510E" w:rsidRPr="009E5255" w:rsidRDefault="00F9510E" w:rsidP="005C7DE3">
            <w:pPr>
              <w:spacing w:before="0" w:after="0" w:line="240" w:lineRule="auto"/>
              <w:jc w:val="right"/>
              <w:rPr>
                <w:noProof/>
              </w:rPr>
            </w:pPr>
            <w:r w:rsidRPr="009E5255">
              <w:rPr>
                <w:noProof/>
              </w:rPr>
              <w:t>Accountability</w:t>
            </w:r>
          </w:p>
        </w:tc>
        <w:tc>
          <w:tcPr>
            <w:tcW w:w="478" w:type="dxa"/>
          </w:tcPr>
          <w:p w14:paraId="514AF4C1" w14:textId="77777777" w:rsidR="00F9510E" w:rsidRPr="009E5255" w:rsidRDefault="00F9510E" w:rsidP="005C7DE3">
            <w:pPr>
              <w:spacing w:before="0" w:after="0" w:line="240" w:lineRule="auto"/>
              <w:jc w:val="right"/>
              <w:rPr>
                <w:noProof/>
              </w:rPr>
            </w:pPr>
            <w:r w:rsidRPr="009E5255">
              <w:rPr>
                <w:noProof/>
              </w:rPr>
              <mc:AlternateContent>
                <mc:Choice Requires="wps">
                  <w:drawing>
                    <wp:anchor distT="0" distB="0" distL="114300" distR="114300" simplePos="0" relativeHeight="251658258" behindDoc="0" locked="0" layoutInCell="1" allowOverlap="1" wp14:anchorId="5974E5A8" wp14:editId="749B473A">
                      <wp:simplePos x="0" y="0"/>
                      <wp:positionH relativeFrom="margin">
                        <wp:posOffset>-635</wp:posOffset>
                      </wp:positionH>
                      <wp:positionV relativeFrom="margin">
                        <wp:posOffset>13335</wp:posOffset>
                      </wp:positionV>
                      <wp:extent cx="154940" cy="149860"/>
                      <wp:effectExtent l="12700" t="12700" r="22860" b="15240"/>
                      <wp:wrapNone/>
                      <wp:docPr id="57" name="Up Arrow 57"/>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6E86E" id="Up Arrow 57" o:spid="_x0000_s1026" type="#_x0000_t68" style="position:absolute;margin-left:-.05pt;margin-top:1.05pt;width:12.2pt;height:11.8pt;flip:x;z-index:2516674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" adj="10800" fillcolor="#00b050" strokecolor="#00b050" strokeweight="1pt">
                      <w10:wrap anchorx="margin" anchory="margin"/>
                    </v:shape>
                  </w:pict>
                </mc:Fallback>
              </mc:AlternateContent>
            </w:r>
          </w:p>
        </w:tc>
      </w:tr>
    </w:tbl>
    <w:p w14:paraId="2493B9CF" w14:textId="77777777" w:rsidR="00F9510E" w:rsidRPr="009E5255" w:rsidRDefault="00F9510E" w:rsidP="00F9510E"/>
    <w:p w14:paraId="524C0F78" w14:textId="7AC0FFE5" w:rsidR="00F9510E" w:rsidRPr="009E5255" w:rsidRDefault="000411F4" w:rsidP="00CA5EF6">
      <w:pPr>
        <w:pStyle w:val="SubHead-NotNumbered"/>
        <w:rPr>
          <w:u w:val="single"/>
        </w:rPr>
      </w:pPr>
      <w:r w:rsidRPr="009E5255">
        <w:rPr>
          <w:u w:val="single"/>
        </w:rPr>
        <w:t>Patient</w:t>
      </w:r>
      <w:r w:rsidR="00F9510E" w:rsidRPr="009E5255">
        <w:rPr>
          <w:u w:val="single"/>
        </w:rPr>
        <w:t xml:space="preserve"> </w:t>
      </w:r>
      <w:r w:rsidR="00C64B7C" w:rsidRPr="009E5255">
        <w:rPr>
          <w:u w:val="single"/>
        </w:rPr>
        <w:t xml:space="preserve">eligibility </w:t>
      </w:r>
      <w:r w:rsidR="00F9510E" w:rsidRPr="009E5255">
        <w:rPr>
          <w:u w:val="single"/>
        </w:rPr>
        <w:t xml:space="preserve">and </w:t>
      </w:r>
      <w:r w:rsidRPr="009E5255">
        <w:rPr>
          <w:u w:val="single"/>
        </w:rPr>
        <w:t>maximum</w:t>
      </w:r>
      <w:r w:rsidR="00F9510E" w:rsidRPr="009E5255">
        <w:rPr>
          <w:u w:val="single"/>
        </w:rPr>
        <w:t xml:space="preserve"> quantities</w:t>
      </w:r>
    </w:p>
    <w:p w14:paraId="4AFA3D31" w14:textId="5FA5526C" w:rsidR="00F9510E" w:rsidRPr="009E5255" w:rsidRDefault="00F9510E" w:rsidP="00CA5EF6">
      <w:r w:rsidRPr="009E5255">
        <w:t xml:space="preserve">One of main themes </w:t>
      </w:r>
      <w:r w:rsidR="00FE74FE" w:rsidRPr="009E5255">
        <w:t>raised by</w:t>
      </w:r>
      <w:r w:rsidRPr="009E5255">
        <w:t xml:space="preserve"> stakeholder</w:t>
      </w:r>
      <w:r w:rsidR="00FE74FE" w:rsidRPr="009E5255">
        <w:t>s</w:t>
      </w:r>
      <w:r w:rsidRPr="009E5255">
        <w:t xml:space="preserve"> focused on the administrative burden associated with PBS restrictions and authorities </w:t>
      </w:r>
      <w:r w:rsidR="00FE74FE" w:rsidRPr="009E5255">
        <w:t>for</w:t>
      </w:r>
      <w:r w:rsidRPr="009E5255">
        <w:t xml:space="preserve"> EFC medicines.  </w:t>
      </w:r>
      <w:r w:rsidR="00D2163E" w:rsidRPr="009E5255">
        <w:t>I</w:t>
      </w:r>
      <w:r w:rsidRPr="009E5255">
        <w:t xml:space="preserve">t </w:t>
      </w:r>
      <w:r w:rsidR="00D2163E" w:rsidRPr="009E5255">
        <w:t>w</w:t>
      </w:r>
      <w:r w:rsidRPr="009E5255">
        <w:t>as suggested that the existing system of maximum quantities as applie</w:t>
      </w:r>
      <w:r w:rsidR="00371E00" w:rsidRPr="009E5255">
        <w:t>s</w:t>
      </w:r>
      <w:r w:rsidRPr="009E5255">
        <w:t xml:space="preserve"> to PBS listings results in delays to access and increased administrative burden, particularly where requests for additional quantities are required to prescribe the correct dose based on patient </w:t>
      </w:r>
      <w:r w:rsidR="00A02FB6" w:rsidRPr="009E5255">
        <w:t>weight or BSA</w:t>
      </w:r>
      <w:r w:rsidRPr="009E5255">
        <w:t>.</w:t>
      </w:r>
    </w:p>
    <w:p w14:paraId="4E6D5F6D" w14:textId="75152A26" w:rsidR="00F9510E" w:rsidRPr="009E5255" w:rsidRDefault="00F9510E" w:rsidP="00F9510E">
      <w:pPr>
        <w:pStyle w:val="Default"/>
        <w:spacing w:line="360" w:lineRule="auto"/>
        <w:rPr>
          <w:rFonts w:asciiTheme="majorHAnsi" w:hAnsiTheme="majorHAnsi" w:cstheme="majorHAnsi"/>
          <w:sz w:val="22"/>
          <w:szCs w:val="22"/>
        </w:rPr>
      </w:pPr>
      <w:r w:rsidRPr="009E5255">
        <w:rPr>
          <w:rFonts w:asciiTheme="majorHAnsi" w:hAnsiTheme="majorHAnsi" w:cstheme="majorHAnsi"/>
          <w:sz w:val="22"/>
          <w:szCs w:val="22"/>
        </w:rPr>
        <w:t xml:space="preserve">Key suggestions </w:t>
      </w:r>
      <w:r w:rsidR="00A02FB6" w:rsidRPr="009E5255">
        <w:rPr>
          <w:rFonts w:asciiTheme="majorHAnsi" w:hAnsiTheme="majorHAnsi" w:cstheme="majorHAnsi"/>
          <w:sz w:val="22"/>
          <w:szCs w:val="22"/>
        </w:rPr>
        <w:t>included removal of</w:t>
      </w:r>
      <w:r w:rsidRPr="009E5255">
        <w:rPr>
          <w:rFonts w:asciiTheme="majorHAnsi" w:hAnsiTheme="majorHAnsi" w:cstheme="majorHAnsi"/>
          <w:sz w:val="22"/>
          <w:szCs w:val="22"/>
        </w:rPr>
        <w:t xml:space="preserve"> indication</w:t>
      </w:r>
      <w:r w:rsidR="00A02FB6" w:rsidRPr="009E5255">
        <w:rPr>
          <w:rFonts w:asciiTheme="majorHAnsi" w:hAnsiTheme="majorHAnsi" w:cstheme="majorHAnsi"/>
          <w:sz w:val="22"/>
          <w:szCs w:val="22"/>
        </w:rPr>
        <w:t>-</w:t>
      </w:r>
      <w:r w:rsidRPr="009E5255">
        <w:rPr>
          <w:rFonts w:asciiTheme="majorHAnsi" w:hAnsiTheme="majorHAnsi" w:cstheme="majorHAnsi"/>
          <w:sz w:val="22"/>
          <w:szCs w:val="22"/>
        </w:rPr>
        <w:t>specific authorities</w:t>
      </w:r>
      <w:r w:rsidR="00A02FB6" w:rsidRPr="009E5255">
        <w:rPr>
          <w:rFonts w:asciiTheme="majorHAnsi" w:hAnsiTheme="majorHAnsi" w:cstheme="majorHAnsi"/>
          <w:sz w:val="22"/>
          <w:szCs w:val="22"/>
        </w:rPr>
        <w:t>—with</w:t>
      </w:r>
      <w:r w:rsidRPr="009E5255">
        <w:rPr>
          <w:rFonts w:asciiTheme="majorHAnsi" w:hAnsiTheme="majorHAnsi" w:cstheme="majorHAnsi"/>
          <w:sz w:val="22"/>
          <w:szCs w:val="22"/>
        </w:rPr>
        <w:t xml:space="preserve"> preference for clinical autonomy </w:t>
      </w:r>
      <w:r w:rsidR="00D2163E" w:rsidRPr="009E5255">
        <w:rPr>
          <w:rFonts w:asciiTheme="majorHAnsi" w:hAnsiTheme="majorHAnsi" w:cstheme="majorHAnsi"/>
          <w:sz w:val="22"/>
          <w:szCs w:val="22"/>
        </w:rPr>
        <w:t xml:space="preserve">in </w:t>
      </w:r>
      <w:r w:rsidRPr="009E5255">
        <w:rPr>
          <w:rFonts w:asciiTheme="majorHAnsi" w:hAnsiTheme="majorHAnsi" w:cstheme="majorHAnsi"/>
          <w:sz w:val="22"/>
          <w:szCs w:val="22"/>
        </w:rPr>
        <w:t>decid</w:t>
      </w:r>
      <w:r w:rsidR="00D2163E" w:rsidRPr="009E5255">
        <w:rPr>
          <w:rFonts w:asciiTheme="majorHAnsi" w:hAnsiTheme="majorHAnsi" w:cstheme="majorHAnsi"/>
          <w:sz w:val="22"/>
          <w:szCs w:val="22"/>
        </w:rPr>
        <w:t>ing</w:t>
      </w:r>
      <w:r w:rsidRPr="009E5255">
        <w:rPr>
          <w:rFonts w:asciiTheme="majorHAnsi" w:hAnsiTheme="majorHAnsi" w:cstheme="majorHAnsi"/>
          <w:sz w:val="22"/>
          <w:szCs w:val="22"/>
        </w:rPr>
        <w:t xml:space="preserve"> on how drugs are prescribed</w:t>
      </w:r>
      <w:r w:rsidR="00A02FB6" w:rsidRPr="009E5255">
        <w:rPr>
          <w:rFonts w:asciiTheme="majorHAnsi" w:hAnsiTheme="majorHAnsi" w:cstheme="majorHAnsi"/>
          <w:sz w:val="22"/>
          <w:szCs w:val="22"/>
        </w:rPr>
        <w:t>—</w:t>
      </w:r>
      <w:r w:rsidRPr="009E5255">
        <w:rPr>
          <w:rFonts w:asciiTheme="majorHAnsi" w:hAnsiTheme="majorHAnsi" w:cstheme="majorHAnsi"/>
          <w:sz w:val="22"/>
          <w:szCs w:val="22"/>
        </w:rPr>
        <w:t xml:space="preserve">and </w:t>
      </w:r>
      <w:r w:rsidR="00A02FB6" w:rsidRPr="009E5255">
        <w:rPr>
          <w:rFonts w:asciiTheme="majorHAnsi" w:hAnsiTheme="majorHAnsi" w:cstheme="majorHAnsi"/>
          <w:sz w:val="22"/>
          <w:szCs w:val="22"/>
        </w:rPr>
        <w:t>higher</w:t>
      </w:r>
      <w:r w:rsidRPr="009E5255">
        <w:rPr>
          <w:rFonts w:asciiTheme="majorHAnsi" w:hAnsiTheme="majorHAnsi" w:cstheme="majorHAnsi"/>
          <w:sz w:val="22"/>
          <w:szCs w:val="22"/>
        </w:rPr>
        <w:t xml:space="preserve"> maximum quantities to obviate the need for special requests when prescribing (particularly as might apply to weight</w:t>
      </w:r>
      <w:r w:rsidR="00A02FB6" w:rsidRPr="009E5255">
        <w:rPr>
          <w:rFonts w:asciiTheme="majorHAnsi" w:hAnsiTheme="majorHAnsi" w:cstheme="majorHAnsi"/>
          <w:sz w:val="22"/>
          <w:szCs w:val="22"/>
        </w:rPr>
        <w:t xml:space="preserve"> and BSA</w:t>
      </w:r>
      <w:r w:rsidRPr="009E5255">
        <w:rPr>
          <w:rFonts w:asciiTheme="majorHAnsi" w:hAnsiTheme="majorHAnsi" w:cstheme="majorHAnsi"/>
          <w:sz w:val="22"/>
          <w:szCs w:val="22"/>
        </w:rPr>
        <w:t>-based dosing).  Data on the extent to which such requests have been required at a national level were not available.</w:t>
      </w:r>
    </w:p>
    <w:p w14:paraId="02D447A1" w14:textId="6679F1CC" w:rsidR="00F9510E" w:rsidRPr="009E5255" w:rsidRDefault="00F9510E" w:rsidP="00F9510E">
      <w:r w:rsidRPr="009E5255">
        <w:t xml:space="preserve">Suggestions on revising </w:t>
      </w:r>
      <w:r w:rsidR="00EF2488" w:rsidRPr="009E5255">
        <w:t>PBS</w:t>
      </w:r>
      <w:r w:rsidRPr="009E5255">
        <w:t xml:space="preserve"> maximum quantities and restrictions</w:t>
      </w:r>
      <w:r w:rsidR="00EF2488" w:rsidRPr="009E5255">
        <w:t>, however,</w:t>
      </w:r>
      <w:r w:rsidRPr="009E5255">
        <w:t xml:space="preserve"> bel</w:t>
      </w:r>
      <w:r w:rsidR="00EF2488" w:rsidRPr="009E5255">
        <w:t>ie</w:t>
      </w:r>
      <w:r w:rsidRPr="009E5255">
        <w:t xml:space="preserve"> an understanding of the basis </w:t>
      </w:r>
      <w:r w:rsidR="00EF2488" w:rsidRPr="009E5255">
        <w:t>on which</w:t>
      </w:r>
      <w:r w:rsidRPr="009E5255">
        <w:t xml:space="preserve"> restrictions and authorities </w:t>
      </w:r>
      <w:r w:rsidR="00EF2488" w:rsidRPr="009E5255">
        <w:t>are</w:t>
      </w:r>
      <w:r w:rsidR="00A472CB" w:rsidRPr="009E5255">
        <w:t xml:space="preserve"> </w:t>
      </w:r>
      <w:r w:rsidRPr="009E5255">
        <w:t>applie</w:t>
      </w:r>
      <w:r w:rsidR="00A472CB" w:rsidRPr="009E5255">
        <w:t>d</w:t>
      </w:r>
      <w:r w:rsidRPr="009E5255">
        <w:t xml:space="preserve"> to EFC medicines </w:t>
      </w:r>
      <w:r w:rsidR="00450E8C" w:rsidRPr="009E5255">
        <w:t>a</w:t>
      </w:r>
      <w:r w:rsidR="007A1527" w:rsidRPr="009E5255">
        <w:t>nd</w:t>
      </w:r>
      <w:r w:rsidRPr="009E5255">
        <w:t xml:space="preserve"> </w:t>
      </w:r>
      <w:r w:rsidR="007A1527" w:rsidRPr="009E5255">
        <w:t>all</w:t>
      </w:r>
      <w:r w:rsidRPr="009E5255">
        <w:t xml:space="preserve"> drugs on the PBS</w:t>
      </w:r>
      <w:r w:rsidR="007A1527" w:rsidRPr="009E5255">
        <w:t>, more broadly</w:t>
      </w:r>
      <w:r w:rsidR="00797EA3" w:rsidRPr="009E5255">
        <w:t xml:space="preserve"> </w:t>
      </w:r>
      <w:r w:rsidR="007A1527" w:rsidRPr="009E5255">
        <w:t>(</w:t>
      </w:r>
      <w:r w:rsidR="00797EA3" w:rsidRPr="009E5255">
        <w:t xml:space="preserve">see Section </w:t>
      </w:r>
      <w:r w:rsidR="007A1527" w:rsidRPr="009E5255">
        <w:fldChar w:fldCharType="begin"/>
      </w:r>
      <w:r w:rsidR="007A1527" w:rsidRPr="009E5255">
        <w:instrText xml:space="preserve"> REF _Ref92958194 \r \h </w:instrText>
      </w:r>
      <w:r w:rsidR="007A1527" w:rsidRPr="009E5255">
        <w:fldChar w:fldCharType="separate"/>
      </w:r>
      <w:r w:rsidR="000C766B">
        <w:rPr>
          <w:cs/>
        </w:rPr>
        <w:t>‎</w:t>
      </w:r>
      <w:r w:rsidR="000C766B">
        <w:t>3</w:t>
      </w:r>
      <w:r w:rsidR="007A1527" w:rsidRPr="009E5255">
        <w:fldChar w:fldCharType="end"/>
      </w:r>
      <w:r w:rsidR="007A1527" w:rsidRPr="009E5255">
        <w:t>)</w:t>
      </w:r>
      <w:r w:rsidRPr="009E5255">
        <w:t xml:space="preserve">.  </w:t>
      </w:r>
      <w:r w:rsidR="00797EA3" w:rsidRPr="009E5255">
        <w:t>W</w:t>
      </w:r>
      <w:r w:rsidRPr="009E5255">
        <w:t xml:space="preserve">hile access to EFC drugs could be </w:t>
      </w:r>
      <w:r w:rsidR="00935C9A" w:rsidRPr="009E5255">
        <w:t xml:space="preserve">theoretically be </w:t>
      </w:r>
      <w:r w:rsidRPr="009E5255">
        <w:t>simplified by removing the system of authority/streamlined requirements, this may come at a system</w:t>
      </w:r>
      <w:r w:rsidR="00935C9A" w:rsidRPr="009E5255">
        <w:t>-</w:t>
      </w:r>
      <w:r w:rsidRPr="009E5255">
        <w:t xml:space="preserve">wide cost in that broadening PBS restrictions would likely </w:t>
      </w:r>
      <w:r w:rsidR="00935C9A" w:rsidRPr="009E5255">
        <w:t>yield</w:t>
      </w:r>
      <w:r w:rsidRPr="009E5255">
        <w:t xml:space="preserve"> a reduction of PBS reimbursed prices.  For some products</w:t>
      </w:r>
      <w:r w:rsidR="00935C9A" w:rsidRPr="009E5255">
        <w:t>,</w:t>
      </w:r>
      <w:r w:rsidRPr="009E5255">
        <w:t xml:space="preserve"> this may have the unintended consequence of reducing product viability in Australia (witness the withdrawal of the innovator bevacizumab, Avastin, associated with the introduction of biosimilars of that molecule), negatively impacting patient access to </w:t>
      </w:r>
      <w:r w:rsidR="00935C9A" w:rsidRPr="009E5255">
        <w:t>medicines</w:t>
      </w:r>
      <w:r w:rsidRPr="009E5255">
        <w:t xml:space="preserve">.  Moreover, </w:t>
      </w:r>
      <w:r w:rsidR="00935C9A" w:rsidRPr="009E5255">
        <w:t>removing/broadening restrictions</w:t>
      </w:r>
      <w:r w:rsidRPr="009E5255">
        <w:t xml:space="preserve"> may </w:t>
      </w:r>
      <w:r w:rsidR="00935C9A" w:rsidRPr="009E5255">
        <w:t>serve to</w:t>
      </w:r>
      <w:r w:rsidRPr="009E5255">
        <w:t xml:space="preserve"> increase drug utilisation in indications that have not been assessed as cost-effective, or for which comparative </w:t>
      </w:r>
      <w:r w:rsidR="002F6E17" w:rsidRPr="009E5255">
        <w:t xml:space="preserve">effectiveness </w:t>
      </w:r>
      <w:r w:rsidRPr="009E5255">
        <w:t>evidence has not been presented.  Such increased utilisation may trigger caps in existing RSA</w:t>
      </w:r>
      <w:r w:rsidR="00797EA3" w:rsidRPr="009E5255">
        <w:t>s</w:t>
      </w:r>
      <w:r w:rsidRPr="009E5255">
        <w:t xml:space="preserve"> and result in further price reductions.  </w:t>
      </w:r>
    </w:p>
    <w:tbl>
      <w:tblPr>
        <w:tblStyle w:val="TableGrid"/>
        <w:tblW w:w="101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remove authority requirements"/>
        <w:tblDescription w:val="decreases efficiency, decreases access, increases simplicity, and decreases accountability."/>
      </w:tblPr>
      <w:tblGrid>
        <w:gridCol w:w="3695"/>
        <w:gridCol w:w="1118"/>
        <w:gridCol w:w="447"/>
        <w:gridCol w:w="833"/>
        <w:gridCol w:w="520"/>
        <w:gridCol w:w="1118"/>
        <w:gridCol w:w="491"/>
        <w:gridCol w:w="1476"/>
        <w:gridCol w:w="491"/>
      </w:tblGrid>
      <w:tr w:rsidR="00F9510E" w:rsidRPr="009E5255" w14:paraId="7DB08DBB" w14:textId="77777777" w:rsidTr="000C0B17">
        <w:trPr>
          <w:trHeight w:val="343"/>
        </w:trPr>
        <w:tc>
          <w:tcPr>
            <w:tcW w:w="4296" w:type="dxa"/>
          </w:tcPr>
          <w:p w14:paraId="24CC99DF" w14:textId="77777777" w:rsidR="00F9510E" w:rsidRPr="009E5255" w:rsidRDefault="00F9510E" w:rsidP="00797EA3">
            <w:pPr>
              <w:spacing w:before="0" w:after="0" w:line="240" w:lineRule="auto"/>
              <w:jc w:val="right"/>
              <w:rPr>
                <w:i/>
                <w:iCs/>
              </w:rPr>
            </w:pPr>
            <w:r w:rsidRPr="009E5255">
              <w:rPr>
                <w:i/>
                <w:iCs/>
              </w:rPr>
              <w:t>Remove authority requirements</w:t>
            </w:r>
          </w:p>
        </w:tc>
        <w:tc>
          <w:tcPr>
            <w:tcW w:w="1133" w:type="dxa"/>
          </w:tcPr>
          <w:p w14:paraId="5837C433" w14:textId="77777777" w:rsidR="00F9510E" w:rsidRPr="009E5255" w:rsidRDefault="00F9510E" w:rsidP="005C7DE3">
            <w:pPr>
              <w:spacing w:before="0" w:after="0" w:line="240" w:lineRule="auto"/>
              <w:jc w:val="right"/>
            </w:pPr>
            <w:r w:rsidRPr="009E5255">
              <w:t>Efficiency</w:t>
            </w:r>
          </w:p>
        </w:tc>
        <w:tc>
          <w:tcPr>
            <w:tcW w:w="506" w:type="dxa"/>
          </w:tcPr>
          <w:p w14:paraId="6E6EAE3E" w14:textId="77777777" w:rsidR="00F9510E" w:rsidRPr="009E5255" w:rsidRDefault="00F9510E" w:rsidP="005C7DE3">
            <w:pPr>
              <w:spacing w:before="0" w:after="0" w:line="240" w:lineRule="auto"/>
              <w:jc w:val="right"/>
            </w:pPr>
            <w:r w:rsidRPr="009E5255">
              <w:rPr>
                <w:noProof/>
              </w:rPr>
              <mc:AlternateContent>
                <mc:Choice Requires="wps">
                  <w:drawing>
                    <wp:anchor distT="0" distB="0" distL="114300" distR="114300" simplePos="0" relativeHeight="251658260" behindDoc="0" locked="0" layoutInCell="1" allowOverlap="1" wp14:anchorId="04087D2D" wp14:editId="54B6D9A0">
                      <wp:simplePos x="0" y="0"/>
                      <wp:positionH relativeFrom="margin">
                        <wp:posOffset>2540</wp:posOffset>
                      </wp:positionH>
                      <wp:positionV relativeFrom="margin">
                        <wp:posOffset>-635</wp:posOffset>
                      </wp:positionV>
                      <wp:extent cx="151765" cy="149860"/>
                      <wp:effectExtent l="12700" t="0" r="26035" b="27940"/>
                      <wp:wrapNone/>
                      <wp:docPr id="58" name="Up Arrow 58"/>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EB64E" id="Up Arrow 58" o:spid="_x0000_s1026" type="#_x0000_t68" style="position:absolute;margin-left:.2pt;margin-top:-.05pt;width:11.95pt;height:11.8pt;rotation:180;z-index:2516695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" adj="10800" fillcolor="red" strokecolor="red" strokeweight="1pt">
                      <w10:wrap anchorx="margin" anchory="margin"/>
                    </v:shape>
                  </w:pict>
                </mc:Fallback>
              </mc:AlternateContent>
            </w:r>
          </w:p>
        </w:tc>
        <w:tc>
          <w:tcPr>
            <w:tcW w:w="840" w:type="dxa"/>
          </w:tcPr>
          <w:p w14:paraId="271F78EF" w14:textId="77777777" w:rsidR="00F9510E" w:rsidRPr="009E5255" w:rsidRDefault="00F9510E" w:rsidP="005C7DE3">
            <w:pPr>
              <w:spacing w:before="0" w:after="0" w:line="240" w:lineRule="auto"/>
              <w:jc w:val="right"/>
            </w:pPr>
            <w:r w:rsidRPr="009E5255">
              <w:t>Access</w:t>
            </w:r>
          </w:p>
        </w:tc>
        <w:tc>
          <w:tcPr>
            <w:tcW w:w="598" w:type="dxa"/>
          </w:tcPr>
          <w:p w14:paraId="7D6F3EC3" w14:textId="77777777" w:rsidR="00F9510E" w:rsidRPr="009E5255" w:rsidRDefault="00F9510E" w:rsidP="005C7DE3">
            <w:pPr>
              <w:spacing w:before="0" w:after="0" w:line="240" w:lineRule="auto"/>
              <w:jc w:val="right"/>
            </w:pPr>
            <w:r w:rsidRPr="009E5255">
              <w:rPr>
                <w:noProof/>
              </w:rPr>
              <mc:AlternateContent>
                <mc:Choice Requires="wps">
                  <w:drawing>
                    <wp:anchor distT="0" distB="0" distL="114300" distR="114300" simplePos="0" relativeHeight="251658261" behindDoc="0" locked="0" layoutInCell="1" allowOverlap="1" wp14:anchorId="05C7A466" wp14:editId="56FA854A">
                      <wp:simplePos x="0" y="0"/>
                      <wp:positionH relativeFrom="margin">
                        <wp:posOffset>0</wp:posOffset>
                      </wp:positionH>
                      <wp:positionV relativeFrom="margin">
                        <wp:posOffset>-635</wp:posOffset>
                      </wp:positionV>
                      <wp:extent cx="151765" cy="149860"/>
                      <wp:effectExtent l="12700" t="0" r="26035" b="27940"/>
                      <wp:wrapNone/>
                      <wp:docPr id="59" name="Up Arrow 59"/>
                      <wp:cNvGraphicFramePr/>
                      <a:graphic xmlns:a="http://schemas.openxmlformats.org/drawingml/2006/main">
                        <a:graphicData uri="http://schemas.microsoft.com/office/word/2010/wordprocessingShape">
                          <wps:wsp>
                            <wps:cNvSpPr/>
                            <wps:spPr>
                              <a:xfrm rot="10800000">
                                <a:off x="0" y="0"/>
                                <a:ext cx="151765" cy="14986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B2B1CA" id="Up Arrow 59" o:spid="_x0000_s1026" type="#_x0000_t68" style="position:absolute;margin-left:0;margin-top:-.05pt;width:11.95pt;height:11.8pt;rotation:180;z-index:2516705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" adj="10800" fillcolor="red" strokecolor="red" strokeweight="1pt">
                      <w10:wrap anchorx="margin" anchory="margin"/>
                    </v:shape>
                  </w:pict>
                </mc:Fallback>
              </mc:AlternateContent>
            </w:r>
          </w:p>
        </w:tc>
        <w:tc>
          <w:tcPr>
            <w:tcW w:w="1133" w:type="dxa"/>
          </w:tcPr>
          <w:p w14:paraId="2FC7CC28" w14:textId="77777777" w:rsidR="00F9510E" w:rsidRPr="009E5255" w:rsidRDefault="00F9510E" w:rsidP="005C7DE3">
            <w:pPr>
              <w:spacing w:before="0" w:after="0" w:line="240" w:lineRule="auto"/>
              <w:jc w:val="right"/>
            </w:pPr>
            <w:r w:rsidRPr="009E5255">
              <w:t>Simplicity</w:t>
            </w:r>
          </w:p>
        </w:tc>
        <w:tc>
          <w:tcPr>
            <w:tcW w:w="561" w:type="dxa"/>
          </w:tcPr>
          <w:p w14:paraId="1EEFE430" w14:textId="77777777" w:rsidR="00F9510E" w:rsidRPr="009E5255" w:rsidRDefault="00F9510E" w:rsidP="005C7DE3">
            <w:pPr>
              <w:spacing w:before="0" w:after="0" w:line="240" w:lineRule="auto"/>
              <w:jc w:val="right"/>
            </w:pPr>
            <w:r w:rsidRPr="009E5255">
              <w:rPr>
                <w:noProof/>
              </w:rPr>
              <mc:AlternateContent>
                <mc:Choice Requires="wps">
                  <w:drawing>
                    <wp:anchor distT="0" distB="0" distL="114300" distR="114300" simplePos="0" relativeHeight="251658259" behindDoc="0" locked="0" layoutInCell="1" allowOverlap="1" wp14:anchorId="63D8567A" wp14:editId="7D7A640D">
                      <wp:simplePos x="0" y="0"/>
                      <wp:positionH relativeFrom="margin">
                        <wp:posOffset>-5715</wp:posOffset>
                      </wp:positionH>
                      <wp:positionV relativeFrom="margin">
                        <wp:posOffset>66675</wp:posOffset>
                      </wp:positionV>
                      <wp:extent cx="154940" cy="149860"/>
                      <wp:effectExtent l="12700" t="12700" r="22860" b="15240"/>
                      <wp:wrapNone/>
                      <wp:docPr id="60" name="Up Arrow 60"/>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0ED7B" id="Up Arrow 60" o:spid="_x0000_s1026" type="#_x0000_t68" style="position:absolute;margin-left:-.45pt;margin-top:5.25pt;width:12.2pt;height:11.8pt;flip:x;z-index:2516685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" adj="10800" fillcolor="#00b050" strokecolor="#00b050" strokeweight="1pt">
                      <w10:wrap anchorx="margin" anchory="margin"/>
                    </v:shape>
                  </w:pict>
                </mc:Fallback>
              </mc:AlternateContent>
            </w:r>
          </w:p>
        </w:tc>
        <w:tc>
          <w:tcPr>
            <w:tcW w:w="561" w:type="dxa"/>
          </w:tcPr>
          <w:p w14:paraId="7411CE1D" w14:textId="77777777" w:rsidR="00F9510E" w:rsidRPr="009E5255" w:rsidRDefault="00F9510E" w:rsidP="005C7DE3">
            <w:pPr>
              <w:spacing w:before="0" w:after="0" w:line="240" w:lineRule="auto"/>
              <w:jc w:val="right"/>
              <w:rPr>
                <w:noProof/>
              </w:rPr>
            </w:pPr>
            <w:r w:rsidRPr="009E5255">
              <w:rPr>
                <w:noProof/>
              </w:rPr>
              <w:t>Accountability</w:t>
            </w:r>
          </w:p>
        </w:tc>
        <w:tc>
          <w:tcPr>
            <w:tcW w:w="561" w:type="dxa"/>
          </w:tcPr>
          <w:p w14:paraId="6A1D3614" w14:textId="77777777" w:rsidR="00F9510E" w:rsidRPr="009E5255" w:rsidRDefault="00F9510E" w:rsidP="005C7DE3">
            <w:pPr>
              <w:spacing w:before="0" w:after="0" w:line="240" w:lineRule="auto"/>
              <w:jc w:val="right"/>
              <w:rPr>
                <w:noProof/>
              </w:rPr>
            </w:pPr>
            <w:r w:rsidRPr="009E5255">
              <w:rPr>
                <w:noProof/>
              </w:rPr>
              <mc:AlternateContent>
                <mc:Choice Requires="wps">
                  <w:drawing>
                    <wp:anchor distT="0" distB="0" distL="114300" distR="114300" simplePos="0" relativeHeight="251658262" behindDoc="0" locked="0" layoutInCell="1" allowOverlap="1" wp14:anchorId="5B5D4FD7" wp14:editId="25CCD488">
                      <wp:simplePos x="0" y="0"/>
                      <wp:positionH relativeFrom="margin">
                        <wp:posOffset>-255</wp:posOffset>
                      </wp:positionH>
                      <wp:positionV relativeFrom="margin">
                        <wp:posOffset>-382</wp:posOffset>
                      </wp:positionV>
                      <wp:extent cx="151765" cy="149861"/>
                      <wp:effectExtent l="12700" t="0" r="26035" b="27940"/>
                      <wp:wrapNone/>
                      <wp:docPr id="61" name="Up Arrow 61"/>
                      <wp:cNvGraphicFramePr/>
                      <a:graphic xmlns:a="http://schemas.openxmlformats.org/drawingml/2006/main">
                        <a:graphicData uri="http://schemas.microsoft.com/office/word/2010/wordprocessingShape">
                          <wps:wsp>
                            <wps:cNvSpPr/>
                            <wps:spPr>
                              <a:xfrm rot="10800000">
                                <a:off x="0" y="0"/>
                                <a:ext cx="151765" cy="149861"/>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02C455" id="Up Arrow 61" o:spid="_x0000_s1026" type="#_x0000_t68" style="position:absolute;margin-left:0;margin-top:-.05pt;width:11.95pt;height:11.8pt;rotation:180;z-index:2516715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" adj="10800" fillcolor="red" strokecolor="red" strokeweight="1pt">
                      <w10:wrap anchorx="margin" anchory="margin"/>
                    </v:shape>
                  </w:pict>
                </mc:Fallback>
              </mc:AlternateContent>
            </w:r>
          </w:p>
        </w:tc>
      </w:tr>
    </w:tbl>
    <w:p w14:paraId="5161D4FF" w14:textId="4599D06D" w:rsidR="00D21857" w:rsidRPr="009E5255" w:rsidRDefault="00D21857" w:rsidP="00895EE1"/>
    <w:p w14:paraId="1E1724FF" w14:textId="2F2298C0" w:rsidR="00124D58" w:rsidRPr="009E5255" w:rsidRDefault="00895EE1" w:rsidP="005A2B78">
      <w:pPr>
        <w:pStyle w:val="Heading3"/>
      </w:pPr>
      <w:bookmarkStart w:id="351" w:name="_Ref93055889"/>
      <w:bookmarkStart w:id="352" w:name="_Toc144886269"/>
      <w:r w:rsidRPr="009E5255">
        <w:t xml:space="preserve">Consolidating </w:t>
      </w:r>
      <w:r w:rsidR="001F2970" w:rsidRPr="009E5255">
        <w:t>p</w:t>
      </w:r>
      <w:r w:rsidRPr="009E5255">
        <w:t xml:space="preserve">ublic and </w:t>
      </w:r>
      <w:r w:rsidR="001F2970" w:rsidRPr="009E5255">
        <w:t>p</w:t>
      </w:r>
      <w:r w:rsidRPr="009E5255">
        <w:t xml:space="preserve">rivate </w:t>
      </w:r>
      <w:r w:rsidR="001F2970" w:rsidRPr="009E5255">
        <w:t>i</w:t>
      </w:r>
      <w:r w:rsidRPr="009E5255">
        <w:t xml:space="preserve">tems and </w:t>
      </w:r>
      <w:r w:rsidR="001F2970" w:rsidRPr="009E5255">
        <w:t>f</w:t>
      </w:r>
      <w:r w:rsidRPr="009E5255">
        <w:t>ees</w:t>
      </w:r>
      <w:bookmarkEnd w:id="351"/>
      <w:bookmarkEnd w:id="352"/>
    </w:p>
    <w:p w14:paraId="21E3B5CE" w14:textId="3A9510A5" w:rsidR="00AF2BF1" w:rsidRPr="009E5255" w:rsidRDefault="00AE7584" w:rsidP="00895EE1">
      <w:r w:rsidRPr="009E5255">
        <w:t>Several</w:t>
      </w:r>
      <w:r w:rsidR="00797EA3" w:rsidRPr="009E5255">
        <w:t xml:space="preserve"> stakeholders suggested </w:t>
      </w:r>
      <w:r w:rsidRPr="009E5255">
        <w:t>consolidating</w:t>
      </w:r>
      <w:r w:rsidR="00797EA3" w:rsidRPr="009E5255">
        <w:t xml:space="preserve"> the fees paid </w:t>
      </w:r>
      <w:r w:rsidR="000A4393" w:rsidRPr="009E5255">
        <w:t>in</w:t>
      </w:r>
      <w:r w:rsidR="00797EA3" w:rsidRPr="009E5255">
        <w:t xml:space="preserve"> the private and public sectors.  </w:t>
      </w:r>
      <w:r w:rsidR="00AF2BF1" w:rsidRPr="009E5255">
        <w:t xml:space="preserve">This </w:t>
      </w:r>
      <w:r w:rsidR="000A4393" w:rsidRPr="009E5255">
        <w:t>may</w:t>
      </w:r>
      <w:r w:rsidR="00AF2BF1" w:rsidRPr="009E5255">
        <w:t xml:space="preserve"> be interpreted in two ways: </w:t>
      </w:r>
      <w:r w:rsidR="002D1E98" w:rsidRPr="009E5255">
        <w:t>(1) setting fees in</w:t>
      </w:r>
      <w:r w:rsidR="00AF2BF1" w:rsidRPr="009E5255">
        <w:t xml:space="preserve"> </w:t>
      </w:r>
      <w:r w:rsidR="00F47282" w:rsidRPr="009E5255">
        <w:t xml:space="preserve">(s94) </w:t>
      </w:r>
      <w:r w:rsidR="002D1E98" w:rsidRPr="009E5255">
        <w:t>public</w:t>
      </w:r>
      <w:r w:rsidR="00AF2BF1" w:rsidRPr="009E5255">
        <w:t xml:space="preserve"> </w:t>
      </w:r>
      <w:r w:rsidR="002D1E98" w:rsidRPr="009E5255">
        <w:t>and (s94) private settings at the same level</w:t>
      </w:r>
      <w:r w:rsidR="00AF2BF1" w:rsidRPr="009E5255">
        <w:t>;</w:t>
      </w:r>
      <w:r w:rsidR="002D1E98" w:rsidRPr="009E5255">
        <w:t xml:space="preserve"> and/or (2)</w:t>
      </w:r>
      <w:r w:rsidR="00AF2BF1" w:rsidRPr="009E5255">
        <w:t xml:space="preserve"> </w:t>
      </w:r>
      <w:r w:rsidR="002D1E98" w:rsidRPr="009E5255">
        <w:t>setting</w:t>
      </w:r>
      <w:r w:rsidR="00AF2BF1" w:rsidRPr="009E5255">
        <w:t xml:space="preserve"> fees </w:t>
      </w:r>
      <w:r w:rsidR="002D1E98" w:rsidRPr="009E5255">
        <w:t xml:space="preserve">in all settings to the level </w:t>
      </w:r>
      <w:r w:rsidR="00A60633" w:rsidRPr="009E5255">
        <w:t>paid to</w:t>
      </w:r>
      <w:r w:rsidR="002D1E98" w:rsidRPr="009E5255">
        <w:t xml:space="preserve"> </w:t>
      </w:r>
      <w:r w:rsidR="00F47282" w:rsidRPr="009E5255">
        <w:t xml:space="preserve">(s90) </w:t>
      </w:r>
      <w:r w:rsidR="00AF2BF1" w:rsidRPr="009E5255">
        <w:t>community pharmac</w:t>
      </w:r>
      <w:r w:rsidR="002D1E98" w:rsidRPr="009E5255">
        <w:t>ies</w:t>
      </w:r>
      <w:r w:rsidR="00445CD5" w:rsidRPr="009E5255">
        <w:t xml:space="preserve"> (see Section </w:t>
      </w:r>
      <w:r w:rsidR="00B25C58" w:rsidRPr="009E5255">
        <w:fldChar w:fldCharType="begin"/>
      </w:r>
      <w:r w:rsidR="00B25C58" w:rsidRPr="009E5255">
        <w:instrText xml:space="preserve"> REF _Ref93055275 \r \h </w:instrText>
      </w:r>
      <w:r w:rsidR="00B25C58" w:rsidRPr="009E5255">
        <w:fldChar w:fldCharType="separate"/>
      </w:r>
      <w:r w:rsidR="000C766B">
        <w:rPr>
          <w:cs/>
        </w:rPr>
        <w:t>‎</w:t>
      </w:r>
      <w:r w:rsidR="000C766B">
        <w:t>4.3.3</w:t>
      </w:r>
      <w:r w:rsidR="00B25C58" w:rsidRPr="009E5255">
        <w:fldChar w:fldCharType="end"/>
      </w:r>
      <w:r w:rsidR="00AF2BF1" w:rsidRPr="009E5255">
        <w:t xml:space="preserve"> </w:t>
      </w:r>
      <w:r w:rsidR="00445CD5" w:rsidRPr="009E5255">
        <w:t>for</w:t>
      </w:r>
      <w:r w:rsidR="00AF2BF1" w:rsidRPr="009E5255">
        <w:t xml:space="preserve"> </w:t>
      </w:r>
      <w:r w:rsidR="00445CD5" w:rsidRPr="009E5255">
        <w:t>a</w:t>
      </w:r>
      <w:r w:rsidR="00AF2BF1" w:rsidRPr="009E5255">
        <w:t xml:space="preserve"> comparison of mean fees across </w:t>
      </w:r>
      <w:r w:rsidR="00445CD5" w:rsidRPr="009E5255">
        <w:t xml:space="preserve">each </w:t>
      </w:r>
      <w:r w:rsidR="00AF2BF1" w:rsidRPr="009E5255">
        <w:t>setting</w:t>
      </w:r>
      <w:r w:rsidR="00445CD5" w:rsidRPr="009E5255">
        <w:t>)</w:t>
      </w:r>
      <w:r w:rsidR="00AF2BF1" w:rsidRPr="009E5255">
        <w:t>.</w:t>
      </w:r>
    </w:p>
    <w:p w14:paraId="09A592B5" w14:textId="70BDC3F3" w:rsidR="00895EE1" w:rsidRPr="009E5255" w:rsidRDefault="00895EE1" w:rsidP="00895EE1">
      <w:r w:rsidRPr="009E5255">
        <w:t xml:space="preserve">The impact of removing the distinction </w:t>
      </w:r>
      <w:r w:rsidR="00797EA3" w:rsidRPr="009E5255">
        <w:t xml:space="preserve">in fees </w:t>
      </w:r>
      <w:r w:rsidRPr="009E5255">
        <w:t xml:space="preserve">between </w:t>
      </w:r>
      <w:r w:rsidR="00797EA3" w:rsidRPr="009E5255">
        <w:t xml:space="preserve">the various sectors </w:t>
      </w:r>
      <w:r w:rsidR="00170111" w:rsidRPr="009E5255">
        <w:t>was</w:t>
      </w:r>
      <w:r w:rsidRPr="009E5255">
        <w:t xml:space="preserve"> estimated as follows:</w:t>
      </w:r>
    </w:p>
    <w:p w14:paraId="2FF9DA02" w14:textId="32C31E8C" w:rsidR="00895EE1" w:rsidRPr="009E5255" w:rsidRDefault="00895EE1" w:rsidP="005A2B78">
      <w:pPr>
        <w:pStyle w:val="ListParagraph"/>
        <w:rPr>
          <w:lang w:val="en-AU"/>
        </w:rPr>
      </w:pPr>
      <w:r w:rsidRPr="009E5255">
        <w:rPr>
          <w:lang w:val="en-AU"/>
        </w:rPr>
        <w:t>Mean DPMAs were estimated and compared for</w:t>
      </w:r>
      <w:r w:rsidR="00AF2BF1" w:rsidRPr="009E5255">
        <w:rPr>
          <w:lang w:val="en-AU"/>
        </w:rPr>
        <w:t xml:space="preserve"> all three settings.  This necessitated </w:t>
      </w:r>
      <w:r w:rsidR="00F04B69" w:rsidRPr="009E5255">
        <w:rPr>
          <w:lang w:val="en-AU"/>
        </w:rPr>
        <w:t>estimation of</w:t>
      </w:r>
      <w:r w:rsidR="00AF2BF1" w:rsidRPr="009E5255">
        <w:rPr>
          <w:lang w:val="en-AU"/>
        </w:rPr>
        <w:t xml:space="preserve"> DPMAs for</w:t>
      </w:r>
      <w:r w:rsidR="00F47282" w:rsidRPr="009E5255">
        <w:rPr>
          <w:lang w:val="en-AU"/>
        </w:rPr>
        <w:t xml:space="preserve"> (s90) </w:t>
      </w:r>
      <w:r w:rsidR="00AF2BF1" w:rsidRPr="009E5255">
        <w:rPr>
          <w:lang w:val="en-AU"/>
        </w:rPr>
        <w:t xml:space="preserve">community pharmacies based on the application of the known fees and mark-ups for that setting to the AEMP as applicable to the maximum amount for each molecule.  </w:t>
      </w:r>
      <w:r w:rsidRPr="009E5255">
        <w:rPr>
          <w:lang w:val="en-AU"/>
        </w:rPr>
        <w:t xml:space="preserve">The difference between the </w:t>
      </w:r>
      <w:r w:rsidR="00AF2BF1" w:rsidRPr="009E5255">
        <w:rPr>
          <w:lang w:val="en-AU"/>
        </w:rPr>
        <w:t xml:space="preserve">sectors </w:t>
      </w:r>
      <w:r w:rsidRPr="009E5255">
        <w:rPr>
          <w:lang w:val="en-AU"/>
        </w:rPr>
        <w:t xml:space="preserve">was expressed as a percentage on a </w:t>
      </w:r>
      <w:r w:rsidR="00126AB4" w:rsidRPr="009E5255">
        <w:rPr>
          <w:lang w:val="en-AU"/>
        </w:rPr>
        <w:t>per-</w:t>
      </w:r>
      <w:r w:rsidRPr="009E5255">
        <w:rPr>
          <w:lang w:val="en-AU"/>
        </w:rPr>
        <w:t>molecule basis.</w:t>
      </w:r>
    </w:p>
    <w:p w14:paraId="1F2D57AB" w14:textId="1AC44B9A" w:rsidR="00895EE1" w:rsidRPr="009E5255" w:rsidRDefault="00895EE1" w:rsidP="005A2B78">
      <w:pPr>
        <w:pStyle w:val="ListParagraph"/>
        <w:rPr>
          <w:lang w:val="en-AU"/>
        </w:rPr>
      </w:pPr>
      <w:r w:rsidRPr="009E5255">
        <w:rPr>
          <w:lang w:val="en-AU"/>
        </w:rPr>
        <w:t xml:space="preserve">The net-benefit paid for Schedule 1 EFC items in </w:t>
      </w:r>
      <w:r w:rsidR="00AF2BF1" w:rsidRPr="009E5255">
        <w:rPr>
          <w:lang w:val="en-AU"/>
        </w:rPr>
        <w:t>2020-</w:t>
      </w:r>
      <w:r w:rsidRPr="009E5255">
        <w:rPr>
          <w:lang w:val="en-AU"/>
        </w:rPr>
        <w:t>2021 per pharmacy type was extracted on a per</w:t>
      </w:r>
      <w:r w:rsidR="00126AB4" w:rsidRPr="009E5255">
        <w:rPr>
          <w:lang w:val="en-AU"/>
        </w:rPr>
        <w:t>-</w:t>
      </w:r>
      <w:r w:rsidRPr="009E5255">
        <w:rPr>
          <w:lang w:val="en-AU"/>
        </w:rPr>
        <w:t>molecule basis from the PBS database (note, this included all items for rituximab and trastuzumab despite some being funded via Schedule 2 of the EFC; the impact is negligible with the inclusion of approximately $3 million of benefits that would otherwise have been excluded from a total of $1.9 billion dollars of benefits in that year).</w:t>
      </w:r>
    </w:p>
    <w:p w14:paraId="08B42D0A" w14:textId="3F53B8F1" w:rsidR="00895EE1" w:rsidRPr="009E5255" w:rsidRDefault="00895EE1" w:rsidP="005A2B78">
      <w:pPr>
        <w:pStyle w:val="ListParagraph"/>
        <w:rPr>
          <w:lang w:val="en-AU"/>
        </w:rPr>
      </w:pPr>
      <w:r w:rsidRPr="009E5255">
        <w:rPr>
          <w:lang w:val="en-AU"/>
        </w:rPr>
        <w:t xml:space="preserve">The proportional difference in DPMAs estimated between </w:t>
      </w:r>
      <w:r w:rsidR="00FB0298" w:rsidRPr="009E5255">
        <w:rPr>
          <w:lang w:val="en-AU"/>
        </w:rPr>
        <w:t xml:space="preserve">(1) </w:t>
      </w:r>
      <w:r w:rsidR="00F47282" w:rsidRPr="009E5255">
        <w:rPr>
          <w:lang w:val="en-AU"/>
        </w:rPr>
        <w:t xml:space="preserve">(s94) </w:t>
      </w:r>
      <w:r w:rsidR="00FB0298" w:rsidRPr="009E5255">
        <w:rPr>
          <w:lang w:val="en-AU"/>
        </w:rPr>
        <w:t>p</w:t>
      </w:r>
      <w:r w:rsidRPr="009E5255">
        <w:rPr>
          <w:lang w:val="en-AU"/>
        </w:rPr>
        <w:t xml:space="preserve">rivate and </w:t>
      </w:r>
      <w:r w:rsidR="00F47282" w:rsidRPr="009E5255">
        <w:rPr>
          <w:lang w:val="en-AU"/>
        </w:rPr>
        <w:t xml:space="preserve">(s94) </w:t>
      </w:r>
      <w:r w:rsidR="00FB0298" w:rsidRPr="009E5255">
        <w:rPr>
          <w:lang w:val="en-AU"/>
        </w:rPr>
        <w:t>p</w:t>
      </w:r>
      <w:r w:rsidRPr="009E5255">
        <w:rPr>
          <w:lang w:val="en-AU"/>
        </w:rPr>
        <w:t>ublic items</w:t>
      </w:r>
      <w:r w:rsidR="00FB0298" w:rsidRPr="009E5255">
        <w:rPr>
          <w:lang w:val="en-AU"/>
        </w:rPr>
        <w:t xml:space="preserve"> and (2) </w:t>
      </w:r>
      <w:r w:rsidR="00F47282" w:rsidRPr="009E5255">
        <w:rPr>
          <w:lang w:val="en-AU"/>
        </w:rPr>
        <w:t xml:space="preserve">(s94) </w:t>
      </w:r>
      <w:r w:rsidR="00FB0298" w:rsidRPr="009E5255">
        <w:rPr>
          <w:lang w:val="en-AU"/>
        </w:rPr>
        <w:t>private or public and</w:t>
      </w:r>
      <w:r w:rsidR="00F47282" w:rsidRPr="009E5255">
        <w:rPr>
          <w:lang w:val="en-AU"/>
        </w:rPr>
        <w:t xml:space="preserve"> (s90) </w:t>
      </w:r>
      <w:r w:rsidR="00FB0298" w:rsidRPr="009E5255">
        <w:rPr>
          <w:lang w:val="en-AU"/>
        </w:rPr>
        <w:t>community pharmacy items</w:t>
      </w:r>
      <w:r w:rsidRPr="009E5255">
        <w:rPr>
          <w:lang w:val="en-AU"/>
        </w:rPr>
        <w:t xml:space="preserve"> was applied to the net-benefit</w:t>
      </w:r>
      <w:r w:rsidR="002F6E17" w:rsidRPr="009E5255">
        <w:rPr>
          <w:lang w:val="en-AU"/>
        </w:rPr>
        <w:t>s for</w:t>
      </w:r>
      <w:r w:rsidRPr="009E5255">
        <w:rPr>
          <w:lang w:val="en-AU"/>
        </w:rPr>
        <w:t xml:space="preserve"> </w:t>
      </w:r>
      <w:r w:rsidR="00FB0298" w:rsidRPr="009E5255">
        <w:rPr>
          <w:lang w:val="en-AU"/>
        </w:rPr>
        <w:t>items in 2021</w:t>
      </w:r>
      <w:r w:rsidR="006B4916" w:rsidRPr="009E5255">
        <w:rPr>
          <w:lang w:val="en-AU"/>
        </w:rPr>
        <w:t xml:space="preserve"> </w:t>
      </w:r>
      <w:r w:rsidRPr="009E5255">
        <w:rPr>
          <w:lang w:val="en-AU"/>
        </w:rPr>
        <w:t xml:space="preserve">for </w:t>
      </w:r>
      <w:r w:rsidR="00FB0298" w:rsidRPr="009E5255">
        <w:rPr>
          <w:lang w:val="en-AU"/>
        </w:rPr>
        <w:t xml:space="preserve">the sector for which </w:t>
      </w:r>
      <w:r w:rsidR="00F04B69" w:rsidRPr="009E5255">
        <w:rPr>
          <w:lang w:val="en-AU"/>
        </w:rPr>
        <w:t>the</w:t>
      </w:r>
      <w:r w:rsidR="00FB0298" w:rsidRPr="009E5255">
        <w:rPr>
          <w:lang w:val="en-AU"/>
        </w:rPr>
        <w:t xml:space="preserve"> fee change was being estimated</w:t>
      </w:r>
      <w:r w:rsidR="00F04B69" w:rsidRPr="009E5255">
        <w:rPr>
          <w:lang w:val="en-AU"/>
        </w:rPr>
        <w:t>, i.e.,</w:t>
      </w:r>
      <w:r w:rsidR="00F47282" w:rsidRPr="009E5255">
        <w:rPr>
          <w:lang w:val="en-AU"/>
        </w:rPr>
        <w:t xml:space="preserve"> (s94) </w:t>
      </w:r>
      <w:r w:rsidR="00FB0298" w:rsidRPr="009E5255">
        <w:rPr>
          <w:lang w:val="en-AU"/>
        </w:rPr>
        <w:t>p</w:t>
      </w:r>
      <w:r w:rsidRPr="009E5255">
        <w:rPr>
          <w:lang w:val="en-AU"/>
        </w:rPr>
        <w:t>ublic</w:t>
      </w:r>
      <w:r w:rsidR="00FB0298" w:rsidRPr="009E5255">
        <w:rPr>
          <w:lang w:val="en-AU"/>
        </w:rPr>
        <w:t xml:space="preserve">, and </w:t>
      </w:r>
      <w:r w:rsidR="00F47282" w:rsidRPr="009E5255">
        <w:rPr>
          <w:lang w:val="en-AU"/>
        </w:rPr>
        <w:t xml:space="preserve">(s94) </w:t>
      </w:r>
      <w:r w:rsidR="00FB0298" w:rsidRPr="009E5255">
        <w:rPr>
          <w:lang w:val="en-AU"/>
        </w:rPr>
        <w:t>private and public in the two scenarios</w:t>
      </w:r>
      <w:r w:rsidR="006B4916" w:rsidRPr="009E5255">
        <w:rPr>
          <w:lang w:val="en-AU"/>
        </w:rPr>
        <w:t>,</w:t>
      </w:r>
      <w:r w:rsidR="00FB0298" w:rsidRPr="009E5255">
        <w:rPr>
          <w:lang w:val="en-AU"/>
        </w:rPr>
        <w:t xml:space="preserve"> respectively</w:t>
      </w:r>
      <w:r w:rsidRPr="009E5255">
        <w:rPr>
          <w:lang w:val="en-AU"/>
        </w:rPr>
        <w:t>.  This provide</w:t>
      </w:r>
      <w:r w:rsidR="00FB0298" w:rsidRPr="009E5255">
        <w:rPr>
          <w:lang w:val="en-AU"/>
        </w:rPr>
        <w:t>d</w:t>
      </w:r>
      <w:r w:rsidRPr="009E5255">
        <w:rPr>
          <w:lang w:val="en-AU"/>
        </w:rPr>
        <w:t xml:space="preserve"> an estimate of the cost to Government of applying </w:t>
      </w:r>
      <w:r w:rsidR="00FB0298" w:rsidRPr="009E5255">
        <w:rPr>
          <w:lang w:val="en-AU"/>
        </w:rPr>
        <w:t xml:space="preserve">consistent </w:t>
      </w:r>
      <w:r w:rsidRPr="009E5255">
        <w:rPr>
          <w:lang w:val="en-AU"/>
        </w:rPr>
        <w:t xml:space="preserve">EFC fees </w:t>
      </w:r>
      <w:r w:rsidR="00FB0298" w:rsidRPr="009E5255">
        <w:rPr>
          <w:lang w:val="en-AU"/>
        </w:rPr>
        <w:t xml:space="preserve">across sectors. </w:t>
      </w:r>
    </w:p>
    <w:p w14:paraId="7611DBA5" w14:textId="6B1542EE" w:rsidR="00895EE1" w:rsidRPr="009E5255" w:rsidRDefault="00895EE1" w:rsidP="00895EE1">
      <w:r w:rsidRPr="009E5255">
        <w:t>Analysis of the PBS net-benefit data for 2021 shows that 38.5% of items were claimed via</w:t>
      </w:r>
      <w:r w:rsidR="00F47282" w:rsidRPr="009E5255">
        <w:t xml:space="preserve"> (s90) </w:t>
      </w:r>
      <w:r w:rsidR="006B4916" w:rsidRPr="009E5255">
        <w:t>c</w:t>
      </w:r>
      <w:r w:rsidRPr="009E5255">
        <w:t xml:space="preserve">ommunity pharmacies; 35.8% via </w:t>
      </w:r>
      <w:r w:rsidR="00F47282" w:rsidRPr="009E5255">
        <w:t xml:space="preserve">(s94) </w:t>
      </w:r>
      <w:r w:rsidRPr="009E5255">
        <w:t>public hospital pharmacies and 25.7% via</w:t>
      </w:r>
      <w:r w:rsidR="00F47282" w:rsidRPr="009E5255">
        <w:t xml:space="preserve"> (s94) </w:t>
      </w:r>
      <w:r w:rsidRPr="009E5255">
        <w:t xml:space="preserve">private hospital pharmacies (see </w:t>
      </w:r>
      <w:r w:rsidR="00971E71" w:rsidRPr="009E5255">
        <w:fldChar w:fldCharType="begin"/>
      </w:r>
      <w:r w:rsidR="00971E71" w:rsidRPr="009E5255">
        <w:instrText xml:space="preserve"> REF _Ref88412874 \h </w:instrText>
      </w:r>
      <w:r w:rsidR="00971E71" w:rsidRPr="009E5255">
        <w:fldChar w:fldCharType="separate"/>
      </w:r>
      <w:r w:rsidR="000C766B" w:rsidRPr="009E5255">
        <w:t xml:space="preserve">Figure </w:t>
      </w:r>
      <w:r w:rsidR="000C766B">
        <w:rPr>
          <w:noProof/>
        </w:rPr>
        <w:t>33</w:t>
      </w:r>
      <w:r w:rsidR="00971E71" w:rsidRPr="009E5255">
        <w:fldChar w:fldCharType="end"/>
      </w:r>
      <w:r w:rsidRPr="009E5255">
        <w:t xml:space="preserve"> for the distribution across molecules).  </w:t>
      </w:r>
    </w:p>
    <w:p w14:paraId="26244C5F" w14:textId="7D118BA1" w:rsidR="00895EE1" w:rsidRPr="009E5255" w:rsidRDefault="00895EE1" w:rsidP="00214FB7">
      <w:pPr>
        <w:pStyle w:val="Caption"/>
      </w:pPr>
      <w:bookmarkStart w:id="353" w:name="_Ref88412874"/>
      <w:bookmarkStart w:id="354" w:name="_Toc125463741"/>
      <w:r w:rsidRPr="009E5255">
        <w:t xml:space="preserve">Figure </w:t>
      </w:r>
      <w:r w:rsidR="00E36C93">
        <w:fldChar w:fldCharType="begin"/>
      </w:r>
      <w:r w:rsidR="00E36C93">
        <w:instrText xml:space="preserve"> SEQ Figure \* ARABIC</w:instrText>
      </w:r>
      <w:r w:rsidR="00E36C93">
        <w:instrText xml:space="preserve"> </w:instrText>
      </w:r>
      <w:r w:rsidR="00E36C93">
        <w:fldChar w:fldCharType="separate"/>
      </w:r>
      <w:r w:rsidR="000C766B">
        <w:rPr>
          <w:noProof/>
        </w:rPr>
        <w:t>33</w:t>
      </w:r>
      <w:r w:rsidR="00E36C93">
        <w:rPr>
          <w:noProof/>
        </w:rPr>
        <w:fldChar w:fldCharType="end"/>
      </w:r>
      <w:bookmarkEnd w:id="353"/>
      <w:r w:rsidR="004F311B" w:rsidRPr="009E5255">
        <w:t>.</w:t>
      </w:r>
      <w:r w:rsidRPr="009E5255">
        <w:t xml:space="preserve"> EFC </w:t>
      </w:r>
      <w:r w:rsidR="00CC7A88" w:rsidRPr="009E5255">
        <w:t>n</w:t>
      </w:r>
      <w:r w:rsidRPr="009E5255">
        <w:t>et-</w:t>
      </w:r>
      <w:r w:rsidR="00CC7A88" w:rsidRPr="009E5255">
        <w:t>b</w:t>
      </w:r>
      <w:r w:rsidRPr="009E5255">
        <w:t xml:space="preserve">enefits </w:t>
      </w:r>
      <w:r w:rsidR="00CC7A88" w:rsidRPr="009E5255">
        <w:t>b</w:t>
      </w:r>
      <w:r w:rsidRPr="009E5255">
        <w:t xml:space="preserve">y </w:t>
      </w:r>
      <w:r w:rsidR="00CC7A88" w:rsidRPr="009E5255">
        <w:t>p</w:t>
      </w:r>
      <w:r w:rsidRPr="009E5255">
        <w:t xml:space="preserve">harmacy </w:t>
      </w:r>
      <w:r w:rsidR="00574326" w:rsidRPr="009E5255">
        <w:t>setting</w:t>
      </w:r>
      <w:r w:rsidR="00CC7A88" w:rsidRPr="009E5255">
        <w:t xml:space="preserve"> (2021)</w:t>
      </w:r>
      <w:bookmarkEnd w:id="354"/>
    </w:p>
    <w:p w14:paraId="599293A1" w14:textId="193B0BBC" w:rsidR="00895EE1" w:rsidRPr="009E5255" w:rsidRDefault="00895EE1" w:rsidP="00895EE1">
      <w:r w:rsidRPr="009E5255">
        <w:rPr>
          <w:noProof/>
        </w:rPr>
        <w:drawing>
          <wp:inline distT="0" distB="0" distL="0" distR="0" wp14:anchorId="2156943A" wp14:editId="78BCF460">
            <wp:extent cx="5367866" cy="3502800"/>
            <wp:effectExtent l="0" t="0" r="4445" b="2540"/>
            <wp:docPr id="66" name="Picture 66" descr="a bar chart of the EFC net benefits schedule 1 items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 bar chart of the EFC net benefits schedule 1 items 2021."/>
                    <pic:cNvPicPr/>
                  </pic:nvPicPr>
                  <pic:blipFill>
                    <a:blip r:embed="rId76"/>
                    <a:stretch>
                      <a:fillRect/>
                    </a:stretch>
                  </pic:blipFill>
                  <pic:spPr>
                    <a:xfrm>
                      <a:off x="0" y="0"/>
                      <a:ext cx="5367866" cy="3502800"/>
                    </a:xfrm>
                    <a:prstGeom prst="rect">
                      <a:avLst/>
                    </a:prstGeom>
                  </pic:spPr>
                </pic:pic>
              </a:graphicData>
            </a:graphic>
          </wp:inline>
        </w:drawing>
      </w:r>
    </w:p>
    <w:p w14:paraId="093DFB66" w14:textId="490373E2" w:rsidR="002F6E17" w:rsidRPr="009E5255" w:rsidRDefault="002F6E17" w:rsidP="003A6F1A">
      <w:pPr>
        <w:pStyle w:val="TableNotes"/>
      </w:pPr>
      <w:r w:rsidRPr="009E5255">
        <w:t>Source:</w:t>
      </w:r>
      <w:r w:rsidRPr="009E5255">
        <w:tab/>
        <w:t>Developed for this Review from PBS line level data.</w:t>
      </w:r>
    </w:p>
    <w:p w14:paraId="350AD49B" w14:textId="68C99C5F" w:rsidR="002C3B5E" w:rsidRPr="009E5255" w:rsidRDefault="00895EE1" w:rsidP="00895EE1">
      <w:r w:rsidRPr="009E5255">
        <w:t>The comparison of DPMAs for private and public hospital items showed a difference of 17.6% in favour of private hospitals</w:t>
      </w:r>
      <w:r w:rsidR="002C3B5E" w:rsidRPr="009E5255">
        <w:t xml:space="preserve">, </w:t>
      </w:r>
      <w:r w:rsidR="00A54649" w:rsidRPr="009E5255">
        <w:t xml:space="preserve">with </w:t>
      </w:r>
      <w:r w:rsidR="00F47282" w:rsidRPr="009E5255">
        <w:t xml:space="preserve">(s94) </w:t>
      </w:r>
      <w:r w:rsidR="002C3B5E" w:rsidRPr="009E5255">
        <w:t>private hospital</w:t>
      </w:r>
      <w:r w:rsidR="00A54649" w:rsidRPr="009E5255">
        <w:t xml:space="preserve"> benefits per item being </w:t>
      </w:r>
      <w:r w:rsidR="002C3B5E" w:rsidRPr="009E5255">
        <w:t xml:space="preserve">2.6% higher than </w:t>
      </w:r>
      <w:r w:rsidR="00481679" w:rsidRPr="009E5255">
        <w:t xml:space="preserve">those </w:t>
      </w:r>
      <w:r w:rsidR="002C3B5E" w:rsidRPr="009E5255">
        <w:t>in</w:t>
      </w:r>
      <w:r w:rsidR="00F47282" w:rsidRPr="009E5255">
        <w:t xml:space="preserve"> (s90) </w:t>
      </w:r>
      <w:r w:rsidR="002C3B5E" w:rsidRPr="009E5255">
        <w:t>community pharmacies</w:t>
      </w:r>
      <w:r w:rsidRPr="009E5255">
        <w:t xml:space="preserve">. </w:t>
      </w:r>
      <w:r w:rsidR="00097973" w:rsidRPr="009E5255">
        <w:t xml:space="preserve"> </w:t>
      </w:r>
      <w:r w:rsidR="002C3B5E" w:rsidRPr="009E5255">
        <w:t>The two scenarios for fee consolidation resulted in the following impact to estimated Government costs:</w:t>
      </w:r>
    </w:p>
    <w:p w14:paraId="154E4249" w14:textId="1980D5D6" w:rsidR="002C3B5E" w:rsidRPr="009E5255" w:rsidRDefault="00895EE1" w:rsidP="005A2B78">
      <w:pPr>
        <w:pStyle w:val="ListParagraph"/>
        <w:rPr>
          <w:lang w:val="en-AU"/>
        </w:rPr>
      </w:pPr>
      <w:r w:rsidRPr="009E5255">
        <w:rPr>
          <w:lang w:val="en-AU"/>
        </w:rPr>
        <w:t>Applying the per</w:t>
      </w:r>
      <w:r w:rsidR="00097973" w:rsidRPr="009E5255">
        <w:rPr>
          <w:lang w:val="en-AU"/>
        </w:rPr>
        <w:t>-</w:t>
      </w:r>
      <w:r w:rsidRPr="009E5255">
        <w:rPr>
          <w:lang w:val="en-AU"/>
        </w:rPr>
        <w:t>molecule difference between the public and private hospital D</w:t>
      </w:r>
      <w:r w:rsidR="00A54649" w:rsidRPr="009E5255">
        <w:rPr>
          <w:lang w:val="en-AU"/>
        </w:rPr>
        <w:t>P</w:t>
      </w:r>
      <w:r w:rsidRPr="009E5255">
        <w:rPr>
          <w:lang w:val="en-AU"/>
        </w:rPr>
        <w:t>M</w:t>
      </w:r>
      <w:r w:rsidR="00A54649" w:rsidRPr="009E5255">
        <w:rPr>
          <w:lang w:val="en-AU"/>
        </w:rPr>
        <w:t>As</w:t>
      </w:r>
      <w:r w:rsidRPr="009E5255">
        <w:rPr>
          <w:lang w:val="en-AU"/>
        </w:rPr>
        <w:t xml:space="preserve"> to the net-benefits observed in 2021 resulted in an increase in the net-benefits for </w:t>
      </w:r>
      <w:r w:rsidR="00F47282" w:rsidRPr="009E5255">
        <w:rPr>
          <w:lang w:val="en-AU"/>
        </w:rPr>
        <w:t xml:space="preserve">(s94) </w:t>
      </w:r>
      <w:r w:rsidR="00097973" w:rsidRPr="009E5255">
        <w:rPr>
          <w:lang w:val="en-AU"/>
        </w:rPr>
        <w:t>p</w:t>
      </w:r>
      <w:r w:rsidRPr="009E5255">
        <w:rPr>
          <w:lang w:val="en-AU"/>
        </w:rPr>
        <w:t xml:space="preserve">ublic </w:t>
      </w:r>
      <w:r w:rsidR="00097973" w:rsidRPr="009E5255">
        <w:rPr>
          <w:lang w:val="en-AU"/>
        </w:rPr>
        <w:t>h</w:t>
      </w:r>
      <w:r w:rsidRPr="009E5255">
        <w:rPr>
          <w:lang w:val="en-AU"/>
        </w:rPr>
        <w:t xml:space="preserve">ospital items of $28.2 million (from $690.6 million to $718.8 million); a change of 4.1%.  </w:t>
      </w:r>
    </w:p>
    <w:p w14:paraId="1CDF0275" w14:textId="7E9826BD" w:rsidR="00480526" w:rsidRPr="009E5255" w:rsidRDefault="002C3B5E" w:rsidP="005A2B78">
      <w:pPr>
        <w:pStyle w:val="ListParagraph"/>
        <w:rPr>
          <w:lang w:val="en-AU"/>
        </w:rPr>
      </w:pPr>
      <w:r w:rsidRPr="009E5255">
        <w:rPr>
          <w:lang w:val="en-AU"/>
        </w:rPr>
        <w:t>Applying the</w:t>
      </w:r>
      <w:r w:rsidR="00F47282" w:rsidRPr="009E5255">
        <w:rPr>
          <w:lang w:val="en-AU"/>
        </w:rPr>
        <w:t xml:space="preserve"> (s90) </w:t>
      </w:r>
      <w:r w:rsidRPr="009E5255">
        <w:rPr>
          <w:lang w:val="en-AU"/>
        </w:rPr>
        <w:t xml:space="preserve">community fees to </w:t>
      </w:r>
      <w:r w:rsidR="00F47282" w:rsidRPr="009E5255">
        <w:rPr>
          <w:lang w:val="en-AU"/>
        </w:rPr>
        <w:t xml:space="preserve">(s94) </w:t>
      </w:r>
      <w:r w:rsidRPr="009E5255">
        <w:rPr>
          <w:lang w:val="en-AU"/>
        </w:rPr>
        <w:t xml:space="preserve">private hospital items would have reduced </w:t>
      </w:r>
      <w:r w:rsidR="00097973" w:rsidRPr="009E5255">
        <w:rPr>
          <w:lang w:val="en-AU"/>
        </w:rPr>
        <w:t>private hospi</w:t>
      </w:r>
      <w:r w:rsidR="00A54649" w:rsidRPr="009E5255">
        <w:rPr>
          <w:lang w:val="en-AU"/>
        </w:rPr>
        <w:t>t</w:t>
      </w:r>
      <w:r w:rsidR="00097973" w:rsidRPr="009E5255">
        <w:rPr>
          <w:lang w:val="en-AU"/>
        </w:rPr>
        <w:t xml:space="preserve">al </w:t>
      </w:r>
      <w:r w:rsidRPr="009E5255">
        <w:rPr>
          <w:lang w:val="en-AU"/>
        </w:rPr>
        <w:t xml:space="preserve">expenditure by $1.1 million, but added $25.2 million to </w:t>
      </w:r>
      <w:r w:rsidR="00F47282" w:rsidRPr="009E5255">
        <w:rPr>
          <w:lang w:val="en-AU"/>
        </w:rPr>
        <w:t xml:space="preserve">(s94) </w:t>
      </w:r>
      <w:r w:rsidR="00480526" w:rsidRPr="009E5255">
        <w:rPr>
          <w:lang w:val="en-AU"/>
        </w:rPr>
        <w:t>public hospital expenditure; an estimated increase in total Government spending of $24.1 million.</w:t>
      </w:r>
    </w:p>
    <w:p w14:paraId="195F0D36" w14:textId="27F64D47" w:rsidR="00895EE1" w:rsidRPr="009E5255" w:rsidRDefault="00895EE1" w:rsidP="00C05EC0">
      <w:r w:rsidRPr="009E5255">
        <w:t xml:space="preserve">This illustrates that consolidation of </w:t>
      </w:r>
      <w:r w:rsidR="00480526" w:rsidRPr="009E5255">
        <w:t>fee</w:t>
      </w:r>
      <w:r w:rsidRPr="009E5255">
        <w:t xml:space="preserve"> items</w:t>
      </w:r>
      <w:r w:rsidR="00480526" w:rsidRPr="009E5255">
        <w:t xml:space="preserve"> across </w:t>
      </w:r>
      <w:r w:rsidRPr="009E5255">
        <w:t xml:space="preserve">settings </w:t>
      </w:r>
      <w:r w:rsidR="000D3E75" w:rsidRPr="009E5255">
        <w:t xml:space="preserve">produces similar </w:t>
      </w:r>
      <w:r w:rsidRPr="009E5255">
        <w:t xml:space="preserve">per annum </w:t>
      </w:r>
      <w:r w:rsidR="00A54649" w:rsidRPr="009E5255">
        <w:t>impact</w:t>
      </w:r>
      <w:r w:rsidR="000D3E75" w:rsidRPr="009E5255">
        <w:t>s</w:t>
      </w:r>
      <w:r w:rsidR="00A54649" w:rsidRPr="009E5255">
        <w:t xml:space="preserve"> </w:t>
      </w:r>
      <w:r w:rsidR="00480526" w:rsidRPr="009E5255">
        <w:t xml:space="preserve">on </w:t>
      </w:r>
      <w:r w:rsidRPr="009E5255">
        <w:t>EFC expenditure</w:t>
      </w:r>
      <w:r w:rsidR="00480526" w:rsidRPr="009E5255">
        <w:t>.  However, in implementing such a change, consideration must be given to how it would further differentiate the payment of fees to providers of EFC items relative to other PBS listed items</w:t>
      </w:r>
      <w:r w:rsidR="00207F09" w:rsidRPr="009E5255">
        <w:t>,</w:t>
      </w:r>
      <w:r w:rsidR="00480526" w:rsidRPr="009E5255">
        <w:t xml:space="preserve"> and whether this </w:t>
      </w:r>
      <w:r w:rsidR="00207F09" w:rsidRPr="009E5255">
        <w:t xml:space="preserve">would </w:t>
      </w:r>
      <w:r w:rsidR="00480526" w:rsidRPr="009E5255">
        <w:t>create unwanted disparities within the medicines supply chain</w:t>
      </w:r>
      <w:r w:rsidRPr="009E5255">
        <w:t>.</w:t>
      </w:r>
    </w:p>
    <w:p w14:paraId="634F8BAD" w14:textId="270AB6BD" w:rsidR="00124D58" w:rsidRPr="009E5255" w:rsidRDefault="00480526" w:rsidP="005A2B78">
      <w:pPr>
        <w:pStyle w:val="Heading3"/>
      </w:pPr>
      <w:bookmarkStart w:id="355" w:name="_Ref93055542"/>
      <w:bookmarkStart w:id="356" w:name="_Ref93055626"/>
      <w:bookmarkStart w:id="357" w:name="_Ref93055814"/>
      <w:bookmarkStart w:id="358" w:name="_Toc144886270"/>
      <w:r w:rsidRPr="009E5255">
        <w:t xml:space="preserve">Recognising the </w:t>
      </w:r>
      <w:r w:rsidR="00D07362" w:rsidRPr="009E5255">
        <w:t>i</w:t>
      </w:r>
      <w:r w:rsidRPr="009E5255">
        <w:t xml:space="preserve">mportance of </w:t>
      </w:r>
      <w:r w:rsidR="00D07362" w:rsidRPr="009E5255">
        <w:t>c</w:t>
      </w:r>
      <w:r w:rsidRPr="009E5255">
        <w:t>ompounding</w:t>
      </w:r>
      <w:bookmarkEnd w:id="355"/>
      <w:bookmarkEnd w:id="356"/>
      <w:bookmarkEnd w:id="357"/>
      <w:bookmarkEnd w:id="358"/>
    </w:p>
    <w:p w14:paraId="2BAB2F52" w14:textId="76607151" w:rsidR="00A53907" w:rsidRPr="009E5255" w:rsidRDefault="00A53907" w:rsidP="00CA5EF6">
      <w:pPr>
        <w:pStyle w:val="SubHead-NotNumbered"/>
        <w:rPr>
          <w:u w:val="single"/>
        </w:rPr>
      </w:pPr>
      <w:r w:rsidRPr="009E5255">
        <w:rPr>
          <w:u w:val="single"/>
        </w:rPr>
        <w:t>Changes to the CCPS</w:t>
      </w:r>
    </w:p>
    <w:p w14:paraId="2319BD79" w14:textId="48233455" w:rsidR="00A53907" w:rsidRPr="009E5255" w:rsidRDefault="00A53907" w:rsidP="00A53907">
      <w:r w:rsidRPr="009E5255">
        <w:t>There are a number of consider</w:t>
      </w:r>
      <w:r w:rsidR="000D3E75" w:rsidRPr="009E5255">
        <w:t>ations</w:t>
      </w:r>
      <w:r w:rsidRPr="009E5255">
        <w:t xml:space="preserve"> with respect to potential amendments to the payment of the C</w:t>
      </w:r>
      <w:r w:rsidR="00A54649" w:rsidRPr="009E5255">
        <w:t>C</w:t>
      </w:r>
      <w:r w:rsidRPr="009E5255">
        <w:t xml:space="preserve">PS fee to </w:t>
      </w:r>
      <w:r w:rsidR="00040EB7" w:rsidRPr="009E5255">
        <w:t>TGA-licensed</w:t>
      </w:r>
      <w:r w:rsidRPr="009E5255">
        <w:t xml:space="preserve"> compounders for EFC participation:</w:t>
      </w:r>
    </w:p>
    <w:p w14:paraId="2D869AE8" w14:textId="5BDF72AA" w:rsidR="00A53907" w:rsidRPr="009E5255" w:rsidRDefault="00A53907">
      <w:pPr>
        <w:pStyle w:val="ListParagraph"/>
        <w:numPr>
          <w:ilvl w:val="0"/>
          <w:numId w:val="21"/>
        </w:numPr>
        <w:rPr>
          <w:lang w:val="en-AU"/>
        </w:rPr>
      </w:pPr>
      <w:r w:rsidRPr="009E5255">
        <w:rPr>
          <w:lang w:val="en-AU"/>
        </w:rPr>
        <w:t xml:space="preserve">Whether payment of the fee should be extended to all compounders who </w:t>
      </w:r>
      <w:r w:rsidR="00AE7584" w:rsidRPr="009E5255">
        <w:rPr>
          <w:lang w:val="en-AU"/>
        </w:rPr>
        <w:t xml:space="preserve">are accredited to </w:t>
      </w:r>
      <w:r w:rsidRPr="009E5255">
        <w:rPr>
          <w:lang w:val="en-AU"/>
        </w:rPr>
        <w:t xml:space="preserve">participate in the supply of EFC medicines regardless of TGA licensing status.  </w:t>
      </w:r>
    </w:p>
    <w:p w14:paraId="1FF188DB" w14:textId="77777777" w:rsidR="00A53907" w:rsidRPr="009E5255" w:rsidRDefault="00A53907">
      <w:pPr>
        <w:pStyle w:val="ListParagraph"/>
        <w:numPr>
          <w:ilvl w:val="0"/>
          <w:numId w:val="21"/>
        </w:numPr>
        <w:rPr>
          <w:lang w:val="en-AU"/>
        </w:rPr>
      </w:pPr>
      <w:r w:rsidRPr="009E5255">
        <w:rPr>
          <w:lang w:val="en-AU"/>
        </w:rPr>
        <w:t>The quantum of fee to be paid.</w:t>
      </w:r>
    </w:p>
    <w:p w14:paraId="1B5878D2" w14:textId="2ECEA6DE" w:rsidR="00A53907" w:rsidRPr="009E5255" w:rsidRDefault="00A53907">
      <w:pPr>
        <w:pStyle w:val="ListParagraph"/>
        <w:numPr>
          <w:ilvl w:val="0"/>
          <w:numId w:val="21"/>
        </w:numPr>
        <w:rPr>
          <w:lang w:val="en-AU"/>
        </w:rPr>
      </w:pPr>
      <w:r w:rsidRPr="009E5255">
        <w:rPr>
          <w:lang w:val="en-AU"/>
        </w:rPr>
        <w:t>Whether fees should be paid on a per item basis or a lump sum, supplier basis.</w:t>
      </w:r>
    </w:p>
    <w:p w14:paraId="2C1FE08A" w14:textId="7A3F802B" w:rsidR="00A53907" w:rsidRPr="009E5255" w:rsidRDefault="00A53907" w:rsidP="00480526">
      <w:r w:rsidRPr="009E5255">
        <w:t xml:space="preserve">Feedback from stakeholders to the </w:t>
      </w:r>
      <w:r w:rsidR="000D3E75" w:rsidRPr="009E5255">
        <w:t>Review</w:t>
      </w:r>
      <w:r w:rsidRPr="009E5255">
        <w:t xml:space="preserve"> differed with respect to whether there is a difference in the activity performed or costs incurred by </w:t>
      </w:r>
      <w:r w:rsidR="00040EB7" w:rsidRPr="009E5255">
        <w:t>TGA-licensed</w:t>
      </w:r>
      <w:r w:rsidRPr="009E5255">
        <w:t xml:space="preserve"> compounders versus non-TGA licensed compounders.  In short, both groups adhere to strict local and international standard</w:t>
      </w:r>
      <w:r w:rsidR="00480526" w:rsidRPr="009E5255">
        <w:t>s</w:t>
      </w:r>
      <w:r w:rsidRPr="009E5255">
        <w:t xml:space="preserve"> for the handling, compounding and supply of infusion products </w:t>
      </w:r>
      <w:r w:rsidR="00480526" w:rsidRPr="009E5255">
        <w:t>(see Sections 4 and 5 for discussion of PIC</w:t>
      </w:r>
      <w:r w:rsidR="00442BE3" w:rsidRPr="009E5255">
        <w:t>/</w:t>
      </w:r>
      <w:r w:rsidR="00480526" w:rsidRPr="009E5255">
        <w:t xml:space="preserve">S and USP787). </w:t>
      </w:r>
      <w:r w:rsidR="000D3E75" w:rsidRPr="009E5255">
        <w:t xml:space="preserve"> Currently, only TGA-licensed compounders are audited for compliance.</w:t>
      </w:r>
    </w:p>
    <w:p w14:paraId="3B27CBC8" w14:textId="2F4760FE" w:rsidR="00A53907" w:rsidRPr="009E5255" w:rsidRDefault="00442BE3" w:rsidP="00480526">
      <w:r w:rsidRPr="009E5255">
        <w:t>A</w:t>
      </w:r>
      <w:r w:rsidR="00A53907" w:rsidRPr="009E5255">
        <w:t xml:space="preserve"> key differentiator is the capacity of </w:t>
      </w:r>
      <w:r w:rsidR="00040EB7" w:rsidRPr="009E5255">
        <w:t>TGA-licensed</w:t>
      </w:r>
      <w:r w:rsidR="00A53907" w:rsidRPr="009E5255">
        <w:t xml:space="preserve"> compounders to conduct their own inhouse stability testing, and thus to issue ‘extended’ expiry dates with their compounded products.  This has been identified as a key benefit associated with TGA compounder services, particularly with respect to</w:t>
      </w:r>
      <w:r w:rsidR="00480526" w:rsidRPr="009E5255">
        <w:t xml:space="preserve"> the</w:t>
      </w:r>
      <w:r w:rsidR="00A53907" w:rsidRPr="009E5255">
        <w:t xml:space="preserve"> supply of </w:t>
      </w:r>
      <w:r w:rsidR="00480526" w:rsidRPr="009E5255">
        <w:t>cancer</w:t>
      </w:r>
      <w:r w:rsidR="00A53907" w:rsidRPr="009E5255">
        <w:t xml:space="preserve"> medicines to facilities outside of the metropolitan area.  Thus, of the cost components under </w:t>
      </w:r>
      <w:r w:rsidR="00480526" w:rsidRPr="009E5255">
        <w:t xml:space="preserve">the </w:t>
      </w:r>
      <w:r w:rsidR="00A53907" w:rsidRPr="009E5255">
        <w:t xml:space="preserve">current </w:t>
      </w:r>
      <w:r w:rsidR="00480526" w:rsidRPr="009E5255">
        <w:t xml:space="preserve">EFC fee </w:t>
      </w:r>
      <w:r w:rsidR="00A53907" w:rsidRPr="009E5255">
        <w:t xml:space="preserve">arrangements that could be substantiated, it may be reasonable that a </w:t>
      </w:r>
      <w:r w:rsidR="00480526" w:rsidRPr="009E5255">
        <w:t xml:space="preserve">specific, separate, </w:t>
      </w:r>
      <w:r w:rsidR="00A53907" w:rsidRPr="009E5255">
        <w:t xml:space="preserve">payment continue to be made to </w:t>
      </w:r>
      <w:r w:rsidR="00040EB7" w:rsidRPr="009E5255">
        <w:t>TGA-licensed</w:t>
      </w:r>
      <w:r w:rsidR="00A53907" w:rsidRPr="009E5255">
        <w:t xml:space="preserve"> compounders in recognition of stability testing (estimated at $4.75 per service).</w:t>
      </w:r>
    </w:p>
    <w:p w14:paraId="77247D87" w14:textId="4E2FA792" w:rsidR="00A53907" w:rsidRPr="009E5255" w:rsidRDefault="00A53907" w:rsidP="00A53907">
      <w:r w:rsidRPr="009E5255">
        <w:t xml:space="preserve">The restriction of stability testing to </w:t>
      </w:r>
      <w:r w:rsidR="00040EB7" w:rsidRPr="009E5255">
        <w:t>TGA-licensed</w:t>
      </w:r>
      <w:r w:rsidRPr="009E5255">
        <w:t xml:space="preserve"> compounders reflects two aspects:  the infrastructure required for stability testing (including the availability of sterile facilities capable of hosting stability testing functions) and </w:t>
      </w:r>
      <w:r w:rsidR="000D3E75" w:rsidRPr="009E5255">
        <w:t xml:space="preserve">the </w:t>
      </w:r>
      <w:r w:rsidRPr="009E5255">
        <w:t xml:space="preserve">proprietary </w:t>
      </w:r>
      <w:r w:rsidR="000D3E75" w:rsidRPr="009E5255">
        <w:t xml:space="preserve">nature </w:t>
      </w:r>
      <w:r w:rsidR="00480526" w:rsidRPr="009E5255">
        <w:t xml:space="preserve">of </w:t>
      </w:r>
      <w:r w:rsidRPr="009E5255">
        <w:t xml:space="preserve">stability testing data generated by the </w:t>
      </w:r>
      <w:r w:rsidR="00040EB7" w:rsidRPr="009E5255">
        <w:t>TGA-licensed</w:t>
      </w:r>
      <w:r w:rsidRPr="009E5255">
        <w:t xml:space="preserve"> compounders.  </w:t>
      </w:r>
      <w:r w:rsidR="000D3E75" w:rsidRPr="009E5255">
        <w:t>If</w:t>
      </w:r>
      <w:r w:rsidRPr="009E5255">
        <w:t xml:space="preserve"> requirements to undertake stability testing change in the future, making it feasible to undertake such testing more widely and for the results of testing at non-</w:t>
      </w:r>
      <w:r w:rsidR="00040EB7" w:rsidRPr="009E5255">
        <w:t>TGA-licensed</w:t>
      </w:r>
      <w:r w:rsidRPr="009E5255">
        <w:t xml:space="preserve"> centres </w:t>
      </w:r>
      <w:r w:rsidR="00AE7584" w:rsidRPr="009E5255">
        <w:t xml:space="preserve">who choose to undertake such testing </w:t>
      </w:r>
      <w:r w:rsidRPr="009E5255">
        <w:t xml:space="preserve">to be recognised, it would be reasonable to consider the extension of stability testing specific fees to all </w:t>
      </w:r>
      <w:r w:rsidR="00AE7584" w:rsidRPr="009E5255">
        <w:t xml:space="preserve">eligible </w:t>
      </w:r>
      <w:r w:rsidRPr="009E5255">
        <w:t>compounders within the supply chain.</w:t>
      </w:r>
    </w:p>
    <w:tbl>
      <w:tblPr>
        <w:tblStyle w:val="TableGrid"/>
        <w:tblW w:w="98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separate stability fee"/>
        <w:tblDescription w:val="is neutral for efficiency, is neutral for access, increases simplicity and increases accountability."/>
      </w:tblPr>
      <w:tblGrid>
        <w:gridCol w:w="3324"/>
        <w:gridCol w:w="1083"/>
        <w:gridCol w:w="437"/>
        <w:gridCol w:w="811"/>
        <w:gridCol w:w="507"/>
        <w:gridCol w:w="1077"/>
        <w:gridCol w:w="478"/>
        <w:gridCol w:w="1613"/>
        <w:gridCol w:w="478"/>
      </w:tblGrid>
      <w:tr w:rsidR="00A53907" w:rsidRPr="009E5255" w14:paraId="01F3E8DD" w14:textId="77777777" w:rsidTr="000C0B17">
        <w:trPr>
          <w:trHeight w:val="343"/>
        </w:trPr>
        <w:tc>
          <w:tcPr>
            <w:tcW w:w="3324" w:type="dxa"/>
          </w:tcPr>
          <w:p w14:paraId="4DF0AD33" w14:textId="77777777" w:rsidR="00A53907" w:rsidRPr="009E5255" w:rsidRDefault="00A53907" w:rsidP="00480526">
            <w:pPr>
              <w:spacing w:before="0" w:after="0" w:line="240" w:lineRule="auto"/>
              <w:jc w:val="right"/>
              <w:rPr>
                <w:i/>
                <w:iCs/>
              </w:rPr>
            </w:pPr>
            <w:r w:rsidRPr="009E5255">
              <w:rPr>
                <w:i/>
                <w:iCs/>
              </w:rPr>
              <w:t>Separate Stability Fee</w:t>
            </w:r>
          </w:p>
        </w:tc>
        <w:tc>
          <w:tcPr>
            <w:tcW w:w="1083" w:type="dxa"/>
          </w:tcPr>
          <w:p w14:paraId="25315738" w14:textId="77777777" w:rsidR="00A53907" w:rsidRPr="009E5255" w:rsidRDefault="00A53907" w:rsidP="000C6C8E">
            <w:pPr>
              <w:spacing w:before="0" w:after="0" w:line="240" w:lineRule="auto"/>
              <w:jc w:val="right"/>
            </w:pPr>
            <w:r w:rsidRPr="009E5255">
              <w:t>Efficiency</w:t>
            </w:r>
          </w:p>
        </w:tc>
        <w:tc>
          <w:tcPr>
            <w:tcW w:w="437" w:type="dxa"/>
          </w:tcPr>
          <w:p w14:paraId="70EBC314" w14:textId="77777777" w:rsidR="00A53907" w:rsidRPr="009E5255" w:rsidRDefault="00A53907" w:rsidP="000C6C8E">
            <w:pPr>
              <w:spacing w:before="0" w:after="0" w:line="240" w:lineRule="auto"/>
              <w:jc w:val="right"/>
            </w:pPr>
            <w:r w:rsidRPr="009E5255">
              <w:rPr>
                <w:noProof/>
              </w:rPr>
              <mc:AlternateContent>
                <mc:Choice Requires="wps">
                  <w:drawing>
                    <wp:anchor distT="0" distB="0" distL="114300" distR="114300" simplePos="0" relativeHeight="251658265" behindDoc="1" locked="0" layoutInCell="1" allowOverlap="1" wp14:anchorId="5CD5F2FE" wp14:editId="16D7EA25">
                      <wp:simplePos x="0" y="0"/>
                      <wp:positionH relativeFrom="column">
                        <wp:posOffset>2540</wp:posOffset>
                      </wp:positionH>
                      <wp:positionV relativeFrom="paragraph">
                        <wp:posOffset>112591</wp:posOffset>
                      </wp:positionV>
                      <wp:extent cx="111125" cy="45085"/>
                      <wp:effectExtent l="0" t="0" r="15875" b="18415"/>
                      <wp:wrapNone/>
                      <wp:docPr id="69" name="Rectangle 69"/>
                      <wp:cNvGraphicFramePr/>
                      <a:graphic xmlns:a="http://schemas.openxmlformats.org/drawingml/2006/main">
                        <a:graphicData uri="http://schemas.microsoft.com/office/word/2010/wordprocessingShape">
                          <wps:wsp>
                            <wps:cNvSpPr/>
                            <wps:spPr>
                              <a:xfrm>
                                <a:off x="0" y="0"/>
                                <a:ext cx="111125" cy="45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80FD6E" id="Rectangle 69" o:spid="_x0000_s1026" style="position:absolute;margin-left:.2pt;margin-top:8.85pt;width:8.75pt;height:3.55pt;z-index:-251638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" fillcolor="#4472c4 [3204]" strokecolor="#1f3763 [1604]" strokeweight="1pt"/>
                  </w:pict>
                </mc:Fallback>
              </mc:AlternateContent>
            </w:r>
          </w:p>
        </w:tc>
        <w:tc>
          <w:tcPr>
            <w:tcW w:w="811" w:type="dxa"/>
          </w:tcPr>
          <w:p w14:paraId="1FA7B7E6" w14:textId="77777777" w:rsidR="00A53907" w:rsidRPr="009E5255" w:rsidRDefault="00A53907" w:rsidP="000C6C8E">
            <w:pPr>
              <w:spacing w:before="0" w:after="0" w:line="240" w:lineRule="auto"/>
              <w:jc w:val="right"/>
            </w:pPr>
            <w:r w:rsidRPr="009E5255">
              <w:t>Access</w:t>
            </w:r>
          </w:p>
        </w:tc>
        <w:tc>
          <w:tcPr>
            <w:tcW w:w="507" w:type="dxa"/>
          </w:tcPr>
          <w:p w14:paraId="0046C01C" w14:textId="77777777" w:rsidR="00A53907" w:rsidRPr="009E5255" w:rsidRDefault="00A53907" w:rsidP="000C6C8E">
            <w:pPr>
              <w:spacing w:before="0" w:after="0" w:line="240" w:lineRule="auto"/>
              <w:jc w:val="right"/>
            </w:pPr>
            <w:r w:rsidRPr="009E5255">
              <w:rPr>
                <w:noProof/>
              </w:rPr>
              <mc:AlternateContent>
                <mc:Choice Requires="wps">
                  <w:drawing>
                    <wp:anchor distT="0" distB="0" distL="114300" distR="114300" simplePos="0" relativeHeight="251658266" behindDoc="1" locked="0" layoutInCell="1" allowOverlap="1" wp14:anchorId="743E482F" wp14:editId="14641C80">
                      <wp:simplePos x="0" y="0"/>
                      <wp:positionH relativeFrom="column">
                        <wp:posOffset>5080</wp:posOffset>
                      </wp:positionH>
                      <wp:positionV relativeFrom="paragraph">
                        <wp:posOffset>117670</wp:posOffset>
                      </wp:positionV>
                      <wp:extent cx="111125" cy="45085"/>
                      <wp:effectExtent l="0" t="0" r="15875" b="18415"/>
                      <wp:wrapNone/>
                      <wp:docPr id="70" name="Rectangle 70"/>
                      <wp:cNvGraphicFramePr/>
                      <a:graphic xmlns:a="http://schemas.openxmlformats.org/drawingml/2006/main">
                        <a:graphicData uri="http://schemas.microsoft.com/office/word/2010/wordprocessingShape">
                          <wps:wsp>
                            <wps:cNvSpPr/>
                            <wps:spPr>
                              <a:xfrm>
                                <a:off x="0" y="0"/>
                                <a:ext cx="111125" cy="45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E0E736" id="Rectangle 70" o:spid="_x0000_s1026" style="position:absolute;margin-left:.4pt;margin-top:9.25pt;width:8.75pt;height:3.55pt;z-index:-251637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" fillcolor="#4472c4 [3204]" strokecolor="#1f3763 [1604]" strokeweight="1pt"/>
                  </w:pict>
                </mc:Fallback>
              </mc:AlternateContent>
            </w:r>
          </w:p>
        </w:tc>
        <w:tc>
          <w:tcPr>
            <w:tcW w:w="1077" w:type="dxa"/>
          </w:tcPr>
          <w:p w14:paraId="3544A593" w14:textId="77777777" w:rsidR="00A53907" w:rsidRPr="009E5255" w:rsidRDefault="00A53907" w:rsidP="000C6C8E">
            <w:pPr>
              <w:spacing w:before="0" w:after="0" w:line="240" w:lineRule="auto"/>
              <w:jc w:val="right"/>
            </w:pPr>
            <w:r w:rsidRPr="009E5255">
              <w:t>Simplicity</w:t>
            </w:r>
          </w:p>
        </w:tc>
        <w:tc>
          <w:tcPr>
            <w:tcW w:w="478" w:type="dxa"/>
          </w:tcPr>
          <w:p w14:paraId="2590C31C" w14:textId="77777777" w:rsidR="00A53907" w:rsidRPr="009E5255" w:rsidRDefault="00A53907" w:rsidP="000C6C8E">
            <w:pPr>
              <w:spacing w:before="0" w:after="0" w:line="240" w:lineRule="auto"/>
              <w:jc w:val="right"/>
            </w:pPr>
            <w:r w:rsidRPr="009E5255">
              <w:rPr>
                <w:noProof/>
              </w:rPr>
              <mc:AlternateContent>
                <mc:Choice Requires="wps">
                  <w:drawing>
                    <wp:anchor distT="0" distB="0" distL="114300" distR="114300" simplePos="0" relativeHeight="251658263" behindDoc="0" locked="0" layoutInCell="1" allowOverlap="1" wp14:anchorId="5FA623DA" wp14:editId="03BA5BBC">
                      <wp:simplePos x="0" y="0"/>
                      <wp:positionH relativeFrom="margin">
                        <wp:posOffset>-5715</wp:posOffset>
                      </wp:positionH>
                      <wp:positionV relativeFrom="margin">
                        <wp:posOffset>66675</wp:posOffset>
                      </wp:positionV>
                      <wp:extent cx="154940" cy="149860"/>
                      <wp:effectExtent l="12700" t="12700" r="22860" b="15240"/>
                      <wp:wrapNone/>
                      <wp:docPr id="71" name="Up Arrow 71"/>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7DBE0" id="Up Arrow 71" o:spid="_x0000_s1026" type="#_x0000_t68" style="position:absolute;margin-left:-.45pt;margin-top:5.25pt;width:12.2pt;height:11.8pt;flip:x;z-index:2516756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" adj="10800" fillcolor="#00b050" strokecolor="#00b050" strokeweight="1pt">
                      <w10:wrap anchorx="margin" anchory="margin"/>
                    </v:shape>
                  </w:pict>
                </mc:Fallback>
              </mc:AlternateContent>
            </w:r>
          </w:p>
        </w:tc>
        <w:tc>
          <w:tcPr>
            <w:tcW w:w="1613" w:type="dxa"/>
          </w:tcPr>
          <w:p w14:paraId="3D99CEB5" w14:textId="77777777" w:rsidR="00A53907" w:rsidRPr="009E5255" w:rsidRDefault="00A53907" w:rsidP="000C6C8E">
            <w:pPr>
              <w:spacing w:before="0" w:after="0" w:line="240" w:lineRule="auto"/>
              <w:jc w:val="right"/>
              <w:rPr>
                <w:noProof/>
              </w:rPr>
            </w:pPr>
            <w:r w:rsidRPr="009E5255">
              <w:rPr>
                <w:noProof/>
              </w:rPr>
              <w:t>Accountability</w:t>
            </w:r>
          </w:p>
        </w:tc>
        <w:tc>
          <w:tcPr>
            <w:tcW w:w="478" w:type="dxa"/>
          </w:tcPr>
          <w:p w14:paraId="509BBECF" w14:textId="77777777" w:rsidR="00A53907" w:rsidRPr="009E5255" w:rsidRDefault="00A53907" w:rsidP="000C6C8E">
            <w:pPr>
              <w:spacing w:before="0" w:after="0" w:line="240" w:lineRule="auto"/>
              <w:jc w:val="right"/>
              <w:rPr>
                <w:noProof/>
              </w:rPr>
            </w:pPr>
            <w:r w:rsidRPr="009E5255">
              <w:rPr>
                <w:noProof/>
              </w:rPr>
              <mc:AlternateContent>
                <mc:Choice Requires="wps">
                  <w:drawing>
                    <wp:anchor distT="0" distB="0" distL="114300" distR="114300" simplePos="0" relativeHeight="251658264" behindDoc="0" locked="0" layoutInCell="1" allowOverlap="1" wp14:anchorId="1F5DE03D" wp14:editId="6F704CB0">
                      <wp:simplePos x="0" y="0"/>
                      <wp:positionH relativeFrom="margin">
                        <wp:posOffset>-635</wp:posOffset>
                      </wp:positionH>
                      <wp:positionV relativeFrom="margin">
                        <wp:posOffset>12700</wp:posOffset>
                      </wp:positionV>
                      <wp:extent cx="154940" cy="149860"/>
                      <wp:effectExtent l="12700" t="12700" r="22860" b="15240"/>
                      <wp:wrapNone/>
                      <wp:docPr id="72" name="Up Arrow 72"/>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B19C03" id="Up Arrow 72" o:spid="_x0000_s1026" type="#_x0000_t68" style="position:absolute;margin-left:-.05pt;margin-top:1pt;width:12.2pt;height:11.8pt;flip:x;z-index:2516767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" adj="10800" fillcolor="#00b050" strokecolor="#00b050" strokeweight="1pt">
                      <w10:wrap anchorx="margin" anchory="margin"/>
                    </v:shape>
                  </w:pict>
                </mc:Fallback>
              </mc:AlternateContent>
            </w:r>
          </w:p>
        </w:tc>
      </w:tr>
    </w:tbl>
    <w:p w14:paraId="05391BB7" w14:textId="77777777" w:rsidR="00A53907" w:rsidRPr="009E5255" w:rsidRDefault="00A53907" w:rsidP="00A53907"/>
    <w:p w14:paraId="676892DD" w14:textId="2B938B47" w:rsidR="00480526" w:rsidRPr="009E5255" w:rsidRDefault="00A53907" w:rsidP="00A53907">
      <w:r w:rsidRPr="009E5255">
        <w:t xml:space="preserve">With respect to the remaining </w:t>
      </w:r>
      <w:r w:rsidR="00480526" w:rsidRPr="009E5255">
        <w:t xml:space="preserve">elements of the CCPS </w:t>
      </w:r>
      <w:r w:rsidRPr="009E5255">
        <w:t xml:space="preserve">fee (those associated with compliance with TGA and good manufacturing practice requirements), there does not appear to be a reasonable rationale as to why payment of those fees should be restricted to </w:t>
      </w:r>
      <w:r w:rsidR="00040EB7" w:rsidRPr="009E5255">
        <w:t>TGA-licensed</w:t>
      </w:r>
      <w:r w:rsidRPr="009E5255">
        <w:t xml:space="preserve"> compounders given that: (1) other compounding facilities are also required to meet regulatory requirements, and</w:t>
      </w:r>
      <w:r w:rsidR="002B1831" w:rsidRPr="009E5255">
        <w:t>;</w:t>
      </w:r>
      <w:r w:rsidRPr="009E5255">
        <w:t xml:space="preserve"> (2) compliance with TGA regulatory requirements by </w:t>
      </w:r>
      <w:r w:rsidR="00040EB7" w:rsidRPr="009E5255">
        <w:t>TGA-licensed</w:t>
      </w:r>
      <w:r w:rsidRPr="009E5255">
        <w:t xml:space="preserve"> facilities is not specific to their participation in supplying medicines to the EFC program.  In line with the findings of the King Review (p 116), it would be reasonable that there be parity within the EFC supply chain for fees paid to compounders for compliance with regulatory arrangements</w:t>
      </w:r>
      <w:r w:rsidR="000D3E75" w:rsidRPr="009E5255">
        <w:t xml:space="preserve"> where such compliance undergoes external audit</w:t>
      </w:r>
      <w:r w:rsidRPr="009E5255">
        <w:t xml:space="preserve">.  </w:t>
      </w:r>
    </w:p>
    <w:tbl>
      <w:tblPr>
        <w:tblStyle w:val="TableGrid"/>
        <w:tblW w:w="98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ee available to all compounders"/>
        <w:tblDescription w:val="increases efficiency, increases access, increases simplicity and increases accountability. "/>
      </w:tblPr>
      <w:tblGrid>
        <w:gridCol w:w="3324"/>
        <w:gridCol w:w="1083"/>
        <w:gridCol w:w="437"/>
        <w:gridCol w:w="811"/>
        <w:gridCol w:w="507"/>
        <w:gridCol w:w="1077"/>
        <w:gridCol w:w="478"/>
        <w:gridCol w:w="1613"/>
        <w:gridCol w:w="478"/>
      </w:tblGrid>
      <w:tr w:rsidR="00A53907" w:rsidRPr="009E5255" w14:paraId="759D2E2E" w14:textId="77777777" w:rsidTr="000C0B17">
        <w:trPr>
          <w:trHeight w:val="343"/>
        </w:trPr>
        <w:tc>
          <w:tcPr>
            <w:tcW w:w="3324" w:type="dxa"/>
          </w:tcPr>
          <w:p w14:paraId="4556561E" w14:textId="77777777" w:rsidR="00A53907" w:rsidRPr="009E5255" w:rsidRDefault="00A53907" w:rsidP="00480526">
            <w:pPr>
              <w:spacing w:before="0" w:after="0" w:line="240" w:lineRule="auto"/>
              <w:jc w:val="right"/>
              <w:rPr>
                <w:i/>
                <w:iCs/>
              </w:rPr>
            </w:pPr>
            <w:r w:rsidRPr="009E5255">
              <w:rPr>
                <w:i/>
                <w:iCs/>
              </w:rPr>
              <w:t>Fee Available to All Compounders</w:t>
            </w:r>
          </w:p>
        </w:tc>
        <w:tc>
          <w:tcPr>
            <w:tcW w:w="1083" w:type="dxa"/>
          </w:tcPr>
          <w:p w14:paraId="1C32867B" w14:textId="77777777" w:rsidR="00A53907" w:rsidRPr="009E5255" w:rsidRDefault="00A53907" w:rsidP="000C6C8E">
            <w:pPr>
              <w:spacing w:before="0" w:after="0" w:line="240" w:lineRule="auto"/>
              <w:jc w:val="right"/>
            </w:pPr>
            <w:r w:rsidRPr="009E5255">
              <w:t>Efficiency</w:t>
            </w:r>
          </w:p>
        </w:tc>
        <w:tc>
          <w:tcPr>
            <w:tcW w:w="437" w:type="dxa"/>
          </w:tcPr>
          <w:p w14:paraId="595DDE65" w14:textId="77777777" w:rsidR="00A53907" w:rsidRPr="009E5255" w:rsidRDefault="00A53907" w:rsidP="000C6C8E">
            <w:pPr>
              <w:spacing w:before="0" w:after="0" w:line="240" w:lineRule="auto"/>
              <w:jc w:val="right"/>
            </w:pPr>
            <w:r w:rsidRPr="009E5255">
              <w:rPr>
                <w:noProof/>
              </w:rPr>
              <mc:AlternateContent>
                <mc:Choice Requires="wps">
                  <w:drawing>
                    <wp:anchor distT="0" distB="0" distL="114300" distR="114300" simplePos="0" relativeHeight="251658269" behindDoc="0" locked="0" layoutInCell="1" allowOverlap="1" wp14:anchorId="423AF58C" wp14:editId="6AEACE34">
                      <wp:simplePos x="0" y="0"/>
                      <wp:positionH relativeFrom="margin">
                        <wp:posOffset>1270</wp:posOffset>
                      </wp:positionH>
                      <wp:positionV relativeFrom="margin">
                        <wp:posOffset>15875</wp:posOffset>
                      </wp:positionV>
                      <wp:extent cx="154940" cy="149860"/>
                      <wp:effectExtent l="12700" t="12700" r="22860" b="15240"/>
                      <wp:wrapNone/>
                      <wp:docPr id="73" name="Up Arrow 73"/>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B6006" id="Up Arrow 73" o:spid="_x0000_s1026" type="#_x0000_t68" style="position:absolute;margin-left:.1pt;margin-top:1.25pt;width:12.2pt;height:11.8pt;flip:x;z-index:2516818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" adj="10800" fillcolor="#00b050" strokecolor="#00b050" strokeweight="1pt">
                      <w10:wrap anchorx="margin" anchory="margin"/>
                    </v:shape>
                  </w:pict>
                </mc:Fallback>
              </mc:AlternateContent>
            </w:r>
          </w:p>
        </w:tc>
        <w:tc>
          <w:tcPr>
            <w:tcW w:w="811" w:type="dxa"/>
          </w:tcPr>
          <w:p w14:paraId="0129AE00" w14:textId="77777777" w:rsidR="00A53907" w:rsidRPr="009E5255" w:rsidRDefault="00A53907" w:rsidP="000C6C8E">
            <w:pPr>
              <w:spacing w:before="0" w:after="0" w:line="240" w:lineRule="auto"/>
              <w:jc w:val="right"/>
            </w:pPr>
            <w:r w:rsidRPr="009E5255">
              <w:t>Access</w:t>
            </w:r>
          </w:p>
        </w:tc>
        <w:tc>
          <w:tcPr>
            <w:tcW w:w="507" w:type="dxa"/>
          </w:tcPr>
          <w:p w14:paraId="3704D94B" w14:textId="77777777" w:rsidR="00A53907" w:rsidRPr="009E5255" w:rsidRDefault="00A53907" w:rsidP="000C6C8E">
            <w:pPr>
              <w:spacing w:before="0" w:after="0" w:line="240" w:lineRule="auto"/>
              <w:jc w:val="right"/>
            </w:pPr>
            <w:r w:rsidRPr="009E5255">
              <w:rPr>
                <w:noProof/>
              </w:rPr>
              <mc:AlternateContent>
                <mc:Choice Requires="wps">
                  <w:drawing>
                    <wp:anchor distT="0" distB="0" distL="114300" distR="114300" simplePos="0" relativeHeight="251658270" behindDoc="0" locked="0" layoutInCell="1" allowOverlap="1" wp14:anchorId="4CF592A2" wp14:editId="04072081">
                      <wp:simplePos x="0" y="0"/>
                      <wp:positionH relativeFrom="margin">
                        <wp:posOffset>3175</wp:posOffset>
                      </wp:positionH>
                      <wp:positionV relativeFrom="margin">
                        <wp:posOffset>15875</wp:posOffset>
                      </wp:positionV>
                      <wp:extent cx="154940" cy="149860"/>
                      <wp:effectExtent l="12700" t="12700" r="22860" b="15240"/>
                      <wp:wrapNone/>
                      <wp:docPr id="74" name="Up Arrow 74"/>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C6DF8" id="Up Arrow 74" o:spid="_x0000_s1026" type="#_x0000_t68" style="position:absolute;margin-left:.25pt;margin-top:1.25pt;width:12.2pt;height:11.8pt;flip:x;z-index:2516828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" adj="10800" fillcolor="#00b050" strokecolor="#00b050" strokeweight="1pt">
                      <w10:wrap anchorx="margin" anchory="margin"/>
                    </v:shape>
                  </w:pict>
                </mc:Fallback>
              </mc:AlternateContent>
            </w:r>
          </w:p>
        </w:tc>
        <w:tc>
          <w:tcPr>
            <w:tcW w:w="1077" w:type="dxa"/>
          </w:tcPr>
          <w:p w14:paraId="5010DAED" w14:textId="77777777" w:rsidR="00A53907" w:rsidRPr="009E5255" w:rsidRDefault="00A53907" w:rsidP="000C6C8E">
            <w:pPr>
              <w:spacing w:before="0" w:after="0" w:line="240" w:lineRule="auto"/>
              <w:jc w:val="right"/>
            </w:pPr>
            <w:r w:rsidRPr="009E5255">
              <w:t>Simplicity</w:t>
            </w:r>
          </w:p>
        </w:tc>
        <w:tc>
          <w:tcPr>
            <w:tcW w:w="478" w:type="dxa"/>
          </w:tcPr>
          <w:p w14:paraId="31ABA2BF" w14:textId="77777777" w:rsidR="00A53907" w:rsidRPr="009E5255" w:rsidRDefault="00A53907" w:rsidP="000C6C8E">
            <w:pPr>
              <w:spacing w:before="0" w:after="0" w:line="240" w:lineRule="auto"/>
              <w:jc w:val="right"/>
            </w:pPr>
            <w:r w:rsidRPr="009E5255">
              <w:rPr>
                <w:noProof/>
              </w:rPr>
              <mc:AlternateContent>
                <mc:Choice Requires="wps">
                  <w:drawing>
                    <wp:anchor distT="0" distB="0" distL="114300" distR="114300" simplePos="0" relativeHeight="251658267" behindDoc="0" locked="0" layoutInCell="1" allowOverlap="1" wp14:anchorId="2076AB90" wp14:editId="03A07DB8">
                      <wp:simplePos x="0" y="0"/>
                      <wp:positionH relativeFrom="margin">
                        <wp:posOffset>-5715</wp:posOffset>
                      </wp:positionH>
                      <wp:positionV relativeFrom="margin">
                        <wp:posOffset>66675</wp:posOffset>
                      </wp:positionV>
                      <wp:extent cx="154940" cy="149860"/>
                      <wp:effectExtent l="12700" t="12700" r="22860" b="15240"/>
                      <wp:wrapNone/>
                      <wp:docPr id="75" name="Up Arrow 75"/>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CE07F2" id="Up Arrow 75" o:spid="_x0000_s1026" type="#_x0000_t68" style="position:absolute;margin-left:-.45pt;margin-top:5.25pt;width:12.2pt;height:11.8pt;flip:x;z-index:2516797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" adj="10800" fillcolor="#00b050" strokecolor="#00b050" strokeweight="1pt">
                      <w10:wrap anchorx="margin" anchory="margin"/>
                    </v:shape>
                  </w:pict>
                </mc:Fallback>
              </mc:AlternateContent>
            </w:r>
          </w:p>
        </w:tc>
        <w:tc>
          <w:tcPr>
            <w:tcW w:w="1613" w:type="dxa"/>
          </w:tcPr>
          <w:p w14:paraId="208F3B67" w14:textId="77777777" w:rsidR="00A53907" w:rsidRPr="009E5255" w:rsidRDefault="00A53907" w:rsidP="000C6C8E">
            <w:pPr>
              <w:spacing w:before="0" w:after="0" w:line="240" w:lineRule="auto"/>
              <w:jc w:val="right"/>
              <w:rPr>
                <w:noProof/>
              </w:rPr>
            </w:pPr>
            <w:r w:rsidRPr="009E5255">
              <w:rPr>
                <w:noProof/>
              </w:rPr>
              <w:t>Accountability</w:t>
            </w:r>
          </w:p>
        </w:tc>
        <w:tc>
          <w:tcPr>
            <w:tcW w:w="478" w:type="dxa"/>
          </w:tcPr>
          <w:p w14:paraId="31E692DE" w14:textId="77777777" w:rsidR="00A53907" w:rsidRPr="009E5255" w:rsidRDefault="00A53907" w:rsidP="000C6C8E">
            <w:pPr>
              <w:spacing w:before="0" w:after="0" w:line="240" w:lineRule="auto"/>
              <w:jc w:val="right"/>
              <w:rPr>
                <w:noProof/>
              </w:rPr>
            </w:pPr>
            <w:r w:rsidRPr="009E5255">
              <w:rPr>
                <w:noProof/>
              </w:rPr>
              <mc:AlternateContent>
                <mc:Choice Requires="wps">
                  <w:drawing>
                    <wp:anchor distT="0" distB="0" distL="114300" distR="114300" simplePos="0" relativeHeight="251658268" behindDoc="0" locked="0" layoutInCell="1" allowOverlap="1" wp14:anchorId="3F03BD7B" wp14:editId="0D88F606">
                      <wp:simplePos x="0" y="0"/>
                      <wp:positionH relativeFrom="margin">
                        <wp:posOffset>-635</wp:posOffset>
                      </wp:positionH>
                      <wp:positionV relativeFrom="margin">
                        <wp:posOffset>12700</wp:posOffset>
                      </wp:positionV>
                      <wp:extent cx="154940" cy="149860"/>
                      <wp:effectExtent l="12700" t="12700" r="22860" b="15240"/>
                      <wp:wrapNone/>
                      <wp:docPr id="76" name="Up Arrow 76"/>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BD40B" id="Up Arrow 76" o:spid="_x0000_s1026" type="#_x0000_t68" style="position:absolute;margin-left:-.05pt;margin-top:1pt;width:12.2pt;height:11.8pt;flip:x;z-index:2516808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" adj="10800" fillcolor="#00b050" strokecolor="#00b050" strokeweight="1pt">
                      <w10:wrap anchorx="margin" anchory="margin"/>
                    </v:shape>
                  </w:pict>
                </mc:Fallback>
              </mc:AlternateContent>
            </w:r>
          </w:p>
        </w:tc>
      </w:tr>
    </w:tbl>
    <w:p w14:paraId="2A018B41" w14:textId="77777777" w:rsidR="00A53907" w:rsidRPr="009E5255" w:rsidRDefault="00A53907" w:rsidP="00A53907"/>
    <w:p w14:paraId="18480FDD" w14:textId="6B20D11D" w:rsidR="00A53907" w:rsidRPr="009E5255" w:rsidRDefault="00A53907" w:rsidP="00A53907">
      <w:r w:rsidRPr="009E5255">
        <w:t xml:space="preserve">The available information appears to substantiate a cost of $8.71 per </w:t>
      </w:r>
      <w:r w:rsidR="00863BBE" w:rsidRPr="009E5255">
        <w:t xml:space="preserve">cancer medicine </w:t>
      </w:r>
      <w:r w:rsidRPr="009E5255">
        <w:t>service for compliance with regulatory arrangements.  However, this cost appears to be a fixed cost which is defrayed with increasing service volume, resulting in a lower cost per service as volumes increase.  Thus, setting a fee on the basis of that cost per service would result in a gain per service when service volumes exceed that used in the estimate of the cost per service (and conversely a loss when volumes are below that level).  This advantage</w:t>
      </w:r>
      <w:r w:rsidR="002B1831" w:rsidRPr="009E5255">
        <w:t>s</w:t>
      </w:r>
      <w:r w:rsidRPr="009E5255">
        <w:t xml:space="preserve"> high volume service providers while disadvantaging low volume service providers.  Furthermore, no evidence was provided to the Review to substantiate that the cost of regulatory compliance (including </w:t>
      </w:r>
      <w:r w:rsidR="00480526" w:rsidRPr="009E5255">
        <w:t xml:space="preserve">audits, </w:t>
      </w:r>
      <w:r w:rsidRPr="009E5255">
        <w:t xml:space="preserve">compliance with regulatory authorities and infrastructure upgrades) is variable or increases with service volume.  </w:t>
      </w:r>
    </w:p>
    <w:p w14:paraId="7080BA05" w14:textId="0B0E2E39" w:rsidR="00A53907" w:rsidRPr="009E5255" w:rsidRDefault="00A53907" w:rsidP="00596465">
      <w:r w:rsidRPr="009E5255">
        <w:t xml:space="preserve">Consideration could thus be given to whether compensation to compounders for regulatory compliance could be removed from the </w:t>
      </w:r>
      <w:r w:rsidR="002B1831" w:rsidRPr="009E5255">
        <w:t>CCPS</w:t>
      </w:r>
      <w:r w:rsidRPr="009E5255">
        <w:t xml:space="preserve"> and paid on an annual facility-fee basis.  In addition, in recognition that compounders (of all types) engage in multiple service types (from preparation of parenteral nutrition, to compounding of IV antibiotics, non-EFC cancer therapies and biological therapies for use in a non-cancer setting) it would be reasonable that payment of the facility-fee be weighted to reflect </w:t>
      </w:r>
      <w:r w:rsidR="00863BBE" w:rsidRPr="009E5255">
        <w:t xml:space="preserve">the proportion of all activity related to </w:t>
      </w:r>
      <w:r w:rsidRPr="009E5255">
        <w:t xml:space="preserve">EFC activities.  This weighting would be estimated in terms of the volume in units of materials produced which require adherence to regulatory guidelines for production accounted for by the compounding of infusion therapies for cancer care.  It is recognised that this cannot be linked directly to the compounding of materials for the EFC since third-party compounders do not have visibility as to whether compounded medicines are intended for use as an EFC reimbursed item (but would rely on what proportion of compounder activity is accounted for by the compounding of cancer medicines as opposed to other preparations).  </w:t>
      </w:r>
    </w:p>
    <w:tbl>
      <w:tblPr>
        <w:tblStyle w:val="TableGrid"/>
        <w:tblW w:w="98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ee available to all compounders"/>
        <w:tblDescription w:val="increases efficiency, increases access, increases simplicity, and increases accountability. "/>
      </w:tblPr>
      <w:tblGrid>
        <w:gridCol w:w="3324"/>
        <w:gridCol w:w="1083"/>
        <w:gridCol w:w="437"/>
        <w:gridCol w:w="811"/>
        <w:gridCol w:w="507"/>
        <w:gridCol w:w="1077"/>
        <w:gridCol w:w="478"/>
        <w:gridCol w:w="1613"/>
        <w:gridCol w:w="478"/>
      </w:tblGrid>
      <w:tr w:rsidR="00A53907" w:rsidRPr="009E5255" w14:paraId="1174088F" w14:textId="77777777" w:rsidTr="000C0B17">
        <w:trPr>
          <w:trHeight w:val="343"/>
        </w:trPr>
        <w:tc>
          <w:tcPr>
            <w:tcW w:w="3324" w:type="dxa"/>
          </w:tcPr>
          <w:p w14:paraId="156D46EF" w14:textId="77777777" w:rsidR="00A53907" w:rsidRPr="009E5255" w:rsidRDefault="00A53907" w:rsidP="00480526">
            <w:pPr>
              <w:spacing w:before="0" w:after="0" w:line="240" w:lineRule="auto"/>
              <w:jc w:val="right"/>
              <w:rPr>
                <w:i/>
                <w:iCs/>
              </w:rPr>
            </w:pPr>
            <w:r w:rsidRPr="009E5255">
              <w:rPr>
                <w:i/>
                <w:iCs/>
              </w:rPr>
              <w:t>Fee Available to All Compounders</w:t>
            </w:r>
          </w:p>
        </w:tc>
        <w:tc>
          <w:tcPr>
            <w:tcW w:w="1083" w:type="dxa"/>
          </w:tcPr>
          <w:p w14:paraId="1C46EEB5" w14:textId="77777777" w:rsidR="00A53907" w:rsidRPr="009E5255" w:rsidRDefault="00A53907" w:rsidP="000C6C8E">
            <w:pPr>
              <w:spacing w:before="0" w:after="0" w:line="240" w:lineRule="auto"/>
              <w:jc w:val="right"/>
            </w:pPr>
            <w:r w:rsidRPr="009E5255">
              <w:t>Efficiency</w:t>
            </w:r>
          </w:p>
        </w:tc>
        <w:tc>
          <w:tcPr>
            <w:tcW w:w="437" w:type="dxa"/>
          </w:tcPr>
          <w:p w14:paraId="68404BDA" w14:textId="77777777" w:rsidR="00A53907" w:rsidRPr="009E5255" w:rsidRDefault="00A53907" w:rsidP="000C6C8E">
            <w:pPr>
              <w:spacing w:before="0" w:after="0" w:line="240" w:lineRule="auto"/>
              <w:jc w:val="right"/>
            </w:pPr>
            <w:r w:rsidRPr="009E5255">
              <w:rPr>
                <w:noProof/>
              </w:rPr>
              <mc:AlternateContent>
                <mc:Choice Requires="wps">
                  <w:drawing>
                    <wp:anchor distT="0" distB="0" distL="114300" distR="114300" simplePos="0" relativeHeight="251658273" behindDoc="0" locked="0" layoutInCell="1" allowOverlap="1" wp14:anchorId="5A52EB97" wp14:editId="3A24EE86">
                      <wp:simplePos x="0" y="0"/>
                      <wp:positionH relativeFrom="margin">
                        <wp:posOffset>1270</wp:posOffset>
                      </wp:positionH>
                      <wp:positionV relativeFrom="margin">
                        <wp:posOffset>15875</wp:posOffset>
                      </wp:positionV>
                      <wp:extent cx="154940" cy="149860"/>
                      <wp:effectExtent l="12700" t="12700" r="22860" b="15240"/>
                      <wp:wrapNone/>
                      <wp:docPr id="77" name="Up Arrow 77"/>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F60F9E" id="Up Arrow 77" o:spid="_x0000_s1026" type="#_x0000_t68" style="position:absolute;margin-left:.1pt;margin-top:1.25pt;width:12.2pt;height:11.8pt;flip:x;z-index:2516859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" adj="10800" fillcolor="#00b050" strokecolor="#00b050" strokeweight="1pt">
                      <w10:wrap anchorx="margin" anchory="margin"/>
                    </v:shape>
                  </w:pict>
                </mc:Fallback>
              </mc:AlternateContent>
            </w:r>
          </w:p>
        </w:tc>
        <w:tc>
          <w:tcPr>
            <w:tcW w:w="811" w:type="dxa"/>
          </w:tcPr>
          <w:p w14:paraId="05AAC995" w14:textId="77777777" w:rsidR="00A53907" w:rsidRPr="009E5255" w:rsidRDefault="00A53907" w:rsidP="000C6C8E">
            <w:pPr>
              <w:spacing w:before="0" w:after="0" w:line="240" w:lineRule="auto"/>
              <w:jc w:val="right"/>
            </w:pPr>
            <w:r w:rsidRPr="009E5255">
              <w:t>Access</w:t>
            </w:r>
          </w:p>
        </w:tc>
        <w:tc>
          <w:tcPr>
            <w:tcW w:w="507" w:type="dxa"/>
          </w:tcPr>
          <w:p w14:paraId="04041560" w14:textId="77777777" w:rsidR="00A53907" w:rsidRPr="009E5255" w:rsidRDefault="00A53907" w:rsidP="000C6C8E">
            <w:pPr>
              <w:spacing w:before="0" w:after="0" w:line="240" w:lineRule="auto"/>
              <w:jc w:val="right"/>
            </w:pPr>
            <w:r w:rsidRPr="009E5255">
              <w:rPr>
                <w:noProof/>
              </w:rPr>
              <mc:AlternateContent>
                <mc:Choice Requires="wps">
                  <w:drawing>
                    <wp:anchor distT="0" distB="0" distL="114300" distR="114300" simplePos="0" relativeHeight="251658274" behindDoc="0" locked="0" layoutInCell="1" allowOverlap="1" wp14:anchorId="35DF6F62" wp14:editId="57C0E13C">
                      <wp:simplePos x="0" y="0"/>
                      <wp:positionH relativeFrom="margin">
                        <wp:posOffset>3175</wp:posOffset>
                      </wp:positionH>
                      <wp:positionV relativeFrom="margin">
                        <wp:posOffset>15875</wp:posOffset>
                      </wp:positionV>
                      <wp:extent cx="154940" cy="149860"/>
                      <wp:effectExtent l="12700" t="12700" r="22860" b="15240"/>
                      <wp:wrapNone/>
                      <wp:docPr id="78" name="Up Arrow 78"/>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483451" id="Up Arrow 78" o:spid="_x0000_s1026" type="#_x0000_t68" style="position:absolute;margin-left:.25pt;margin-top:1.25pt;width:12.2pt;height:11.8pt;flip:x;z-index:2516869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" adj="10800" fillcolor="#00b050" strokecolor="#00b050" strokeweight="1pt">
                      <w10:wrap anchorx="margin" anchory="margin"/>
                    </v:shape>
                  </w:pict>
                </mc:Fallback>
              </mc:AlternateContent>
            </w:r>
          </w:p>
        </w:tc>
        <w:tc>
          <w:tcPr>
            <w:tcW w:w="1077" w:type="dxa"/>
          </w:tcPr>
          <w:p w14:paraId="2BB4B8DA" w14:textId="77777777" w:rsidR="00A53907" w:rsidRPr="009E5255" w:rsidRDefault="00A53907" w:rsidP="000C6C8E">
            <w:pPr>
              <w:spacing w:before="0" w:after="0" w:line="240" w:lineRule="auto"/>
              <w:jc w:val="right"/>
            </w:pPr>
            <w:r w:rsidRPr="009E5255">
              <w:t>Simplicity</w:t>
            </w:r>
          </w:p>
        </w:tc>
        <w:tc>
          <w:tcPr>
            <w:tcW w:w="478" w:type="dxa"/>
          </w:tcPr>
          <w:p w14:paraId="4F2446C8" w14:textId="77777777" w:rsidR="00A53907" w:rsidRPr="009E5255" w:rsidRDefault="00A53907" w:rsidP="000C6C8E">
            <w:pPr>
              <w:spacing w:before="0" w:after="0" w:line="240" w:lineRule="auto"/>
              <w:jc w:val="right"/>
            </w:pPr>
            <w:r w:rsidRPr="009E5255">
              <w:rPr>
                <w:noProof/>
              </w:rPr>
              <mc:AlternateContent>
                <mc:Choice Requires="wps">
                  <w:drawing>
                    <wp:anchor distT="0" distB="0" distL="114300" distR="114300" simplePos="0" relativeHeight="251658271" behindDoc="0" locked="0" layoutInCell="1" allowOverlap="1" wp14:anchorId="1D8DA473" wp14:editId="5DEA8799">
                      <wp:simplePos x="0" y="0"/>
                      <wp:positionH relativeFrom="margin">
                        <wp:posOffset>-5715</wp:posOffset>
                      </wp:positionH>
                      <wp:positionV relativeFrom="margin">
                        <wp:posOffset>66675</wp:posOffset>
                      </wp:positionV>
                      <wp:extent cx="154940" cy="149860"/>
                      <wp:effectExtent l="12700" t="12700" r="22860" b="15240"/>
                      <wp:wrapNone/>
                      <wp:docPr id="79" name="Up Arrow 79"/>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C52662" id="Up Arrow 79" o:spid="_x0000_s1026" type="#_x0000_t68" style="position:absolute;margin-left:-.45pt;margin-top:5.25pt;width:12.2pt;height:11.8pt;flip:x;z-index:2516838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" adj="10800" fillcolor="#00b050" strokecolor="#00b050" strokeweight="1pt">
                      <w10:wrap anchorx="margin" anchory="margin"/>
                    </v:shape>
                  </w:pict>
                </mc:Fallback>
              </mc:AlternateContent>
            </w:r>
          </w:p>
        </w:tc>
        <w:tc>
          <w:tcPr>
            <w:tcW w:w="1613" w:type="dxa"/>
          </w:tcPr>
          <w:p w14:paraId="3DBC3A5A" w14:textId="77777777" w:rsidR="00A53907" w:rsidRPr="009E5255" w:rsidRDefault="00A53907" w:rsidP="000C6C8E">
            <w:pPr>
              <w:spacing w:before="0" w:after="0" w:line="240" w:lineRule="auto"/>
              <w:jc w:val="right"/>
              <w:rPr>
                <w:noProof/>
              </w:rPr>
            </w:pPr>
            <w:r w:rsidRPr="009E5255">
              <w:rPr>
                <w:noProof/>
              </w:rPr>
              <w:t>Accountability</w:t>
            </w:r>
          </w:p>
        </w:tc>
        <w:tc>
          <w:tcPr>
            <w:tcW w:w="478" w:type="dxa"/>
          </w:tcPr>
          <w:p w14:paraId="79176469" w14:textId="77777777" w:rsidR="00A53907" w:rsidRPr="009E5255" w:rsidRDefault="00A53907" w:rsidP="000C6C8E">
            <w:pPr>
              <w:spacing w:before="0" w:after="0" w:line="240" w:lineRule="auto"/>
              <w:jc w:val="right"/>
              <w:rPr>
                <w:noProof/>
              </w:rPr>
            </w:pPr>
            <w:r w:rsidRPr="009E5255">
              <w:rPr>
                <w:noProof/>
              </w:rPr>
              <mc:AlternateContent>
                <mc:Choice Requires="wps">
                  <w:drawing>
                    <wp:anchor distT="0" distB="0" distL="114300" distR="114300" simplePos="0" relativeHeight="251658272" behindDoc="0" locked="0" layoutInCell="1" allowOverlap="1" wp14:anchorId="0960DECA" wp14:editId="644F9591">
                      <wp:simplePos x="0" y="0"/>
                      <wp:positionH relativeFrom="margin">
                        <wp:posOffset>-635</wp:posOffset>
                      </wp:positionH>
                      <wp:positionV relativeFrom="margin">
                        <wp:posOffset>12700</wp:posOffset>
                      </wp:positionV>
                      <wp:extent cx="154940" cy="149860"/>
                      <wp:effectExtent l="12700" t="12700" r="22860" b="15240"/>
                      <wp:wrapNone/>
                      <wp:docPr id="80" name="Up Arrow 80"/>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40E89" id="Up Arrow 80" o:spid="_x0000_s1026" type="#_x0000_t68" style="position:absolute;margin-left:-.05pt;margin-top:1pt;width:12.2pt;height:11.8pt;flip:x;z-index:2516849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" adj="10800" fillcolor="#00b050" strokecolor="#00b050" strokeweight="1pt">
                      <w10:wrap anchorx="margin" anchory="margin"/>
                    </v:shape>
                  </w:pict>
                </mc:Fallback>
              </mc:AlternateContent>
            </w:r>
          </w:p>
        </w:tc>
      </w:tr>
    </w:tbl>
    <w:p w14:paraId="2B790588" w14:textId="6A96E616" w:rsidR="00A53907" w:rsidRPr="009E5255" w:rsidRDefault="00A53907" w:rsidP="00A53907"/>
    <w:p w14:paraId="1CA38B52" w14:textId="0F0DA642" w:rsidR="00480526" w:rsidRPr="009E5255" w:rsidRDefault="00480526" w:rsidP="00DA2478">
      <w:pPr>
        <w:rPr>
          <w:i/>
          <w:iCs/>
          <w:u w:val="single"/>
        </w:rPr>
      </w:pPr>
      <w:r w:rsidRPr="009E5255">
        <w:rPr>
          <w:i/>
          <w:iCs/>
          <w:u w:val="single"/>
        </w:rPr>
        <w:t>National Centre for Stability Testing</w:t>
      </w:r>
    </w:p>
    <w:p w14:paraId="348844D9" w14:textId="44741569" w:rsidR="002B754C" w:rsidRPr="009E5255" w:rsidRDefault="002B754C" w:rsidP="002B754C">
      <w:r w:rsidRPr="009E5255">
        <w:t>The importance of stability data in affecting access to medicines and the potential for drug to be discarded was highlighted throughout the consultations to the Review.  The absence of medicine-specific stability data that might permit an extension to product shelf life was seen as a limiting factor in the provision of medicines outside of metropolitan areas and to the retention of compounded stock for longer periods of time.  Moreover, the costs of conducting stability sites de-novo were recognised by stakeholders as prohibitive, vesting the conduct of those studies in a few, highly specialised units, who then treat this data as commercial-in-confidence.</w:t>
      </w:r>
    </w:p>
    <w:p w14:paraId="4B03AAF3" w14:textId="5652E04F" w:rsidR="002B754C" w:rsidRPr="009E5255" w:rsidRDefault="002B754C" w:rsidP="002B754C">
      <w:r w:rsidRPr="009E5255">
        <w:t xml:space="preserve">Where a medicine can be compounded in accordance with the controlled conditions under which stability data have been generated, the extension of shelf-life offered by those stability data should apply.  Two avenues by which this could be achieved are for stability data to be held centrally via a national repository once conducted, or to have all testing conducted centrally and shared with compounding services that meet national standards.  </w:t>
      </w:r>
    </w:p>
    <w:p w14:paraId="3E266AEA" w14:textId="6060CEE8" w:rsidR="002B754C" w:rsidRPr="009E5255" w:rsidRDefault="002B754C" w:rsidP="002B754C">
      <w:r w:rsidRPr="009E5255">
        <w:t>Within the UK, the National Health Service collates data on the stability of compounded medicines prepared under regulated conditions.  Those data are collated according to guidelines released by the NHS on the conduct and reporting of stability testing.  Use of those guidelines ensures consistency in the standards applied to testing and that aseptic units can apply stability provided they follow those standards (see https://www.sps.nhs.uk/articles/content-page-for-cytotoxic-drug-stability-monographs/).  Such a centralised repository could be housed within the TGA alongside product regulation and the existing PIC</w:t>
      </w:r>
      <w:r w:rsidR="00442BE3" w:rsidRPr="009E5255">
        <w:t>/</w:t>
      </w:r>
      <w:r w:rsidRPr="009E5255">
        <w:t>S standards.  In addition, consideration could be given to linking payment of any stability specific fee elements of the CCPS (see above) to participation in the national repository.</w:t>
      </w:r>
    </w:p>
    <w:p w14:paraId="54C86901" w14:textId="497BBB7A" w:rsidR="002B754C" w:rsidRPr="009E5255" w:rsidRDefault="002B754C" w:rsidP="002B754C">
      <w:r w:rsidRPr="009E5255">
        <w:t xml:space="preserve">The other potential avenue, as alluded to in the Lord Carter of Coles Review of NHS aseptic preparation services, is to concentrate services (i.e., stability testing) in specialised units that would provide stability data back into the system (see https://assets.publishing.service.gov.uk/government/uploads/system/uploads/attachment_data/file/931195/aseptic-pharmacy.pdf).  While the Cole Review focused on establishing hub-and-spoke models for all aspects of the supply of aseptic preparations (including cancer medicines), this included the conduct of stability testing.  </w:t>
      </w:r>
    </w:p>
    <w:p w14:paraId="3E95608F" w14:textId="5AF18169" w:rsidR="002B754C" w:rsidRPr="009E5255" w:rsidRDefault="002B754C" w:rsidP="002B754C">
      <w:r w:rsidRPr="009E5255">
        <w:t>This Review is not proposing the adoption of the same hub-and-spoke model, but that adopting centralised stability testing be considered as one means of capitalising on scale with respect to generating stability data, which can then be made available throughout the supply chain.  Currently, whether or not stability testing is undertaken is a commercial decision based upon anticipated market volume (relative to the cost of undertaking testing).  Thus, in the interests of generating centralised data for all molecules, locating such a centralised facility within an existing government agency (e.g., the TGA) or public research facility, would ensure that stability data can be provided without regard to commercial viability.</w:t>
      </w:r>
    </w:p>
    <w:tbl>
      <w:tblPr>
        <w:tblStyle w:val="TableGrid"/>
        <w:tblW w:w="98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national repository and centralised testing."/>
        <w:tblDescription w:val="national repository increases efficiency, increases access, increases simplicity and increases accountability. centralised tesing increases efficiency, increases access, increases simplicity and increases accountability. "/>
      </w:tblPr>
      <w:tblGrid>
        <w:gridCol w:w="3324"/>
        <w:gridCol w:w="1083"/>
        <w:gridCol w:w="437"/>
        <w:gridCol w:w="811"/>
        <w:gridCol w:w="507"/>
        <w:gridCol w:w="1077"/>
        <w:gridCol w:w="478"/>
        <w:gridCol w:w="1613"/>
        <w:gridCol w:w="478"/>
      </w:tblGrid>
      <w:tr w:rsidR="002B754C" w:rsidRPr="009E5255" w14:paraId="58B149FA" w14:textId="77777777" w:rsidTr="002B754C">
        <w:trPr>
          <w:trHeight w:val="20"/>
        </w:trPr>
        <w:tc>
          <w:tcPr>
            <w:tcW w:w="3324" w:type="dxa"/>
          </w:tcPr>
          <w:p w14:paraId="03A618A8" w14:textId="77777777" w:rsidR="002B754C" w:rsidRPr="009E5255" w:rsidRDefault="002B754C" w:rsidP="00FA69FD">
            <w:pPr>
              <w:spacing w:before="0" w:after="0" w:line="240" w:lineRule="auto"/>
              <w:contextualSpacing/>
              <w:jc w:val="right"/>
              <w:rPr>
                <w:i/>
                <w:iCs/>
              </w:rPr>
            </w:pPr>
            <w:r w:rsidRPr="009E5255">
              <w:rPr>
                <w:i/>
                <w:iCs/>
              </w:rPr>
              <w:t>National Repository</w:t>
            </w:r>
          </w:p>
        </w:tc>
        <w:tc>
          <w:tcPr>
            <w:tcW w:w="1083" w:type="dxa"/>
          </w:tcPr>
          <w:p w14:paraId="160C9C2E" w14:textId="77777777" w:rsidR="002B754C" w:rsidRPr="009E5255" w:rsidRDefault="002B754C" w:rsidP="002B754C">
            <w:pPr>
              <w:spacing w:before="0" w:after="0" w:line="240" w:lineRule="auto"/>
              <w:jc w:val="center"/>
            </w:pPr>
            <w:r w:rsidRPr="009E5255">
              <w:t>Efficiency</w:t>
            </w:r>
          </w:p>
        </w:tc>
        <w:tc>
          <w:tcPr>
            <w:tcW w:w="437" w:type="dxa"/>
          </w:tcPr>
          <w:p w14:paraId="7CD05E8F" w14:textId="77777777" w:rsidR="002B754C" w:rsidRPr="009E5255" w:rsidRDefault="002B754C" w:rsidP="002B754C">
            <w:pPr>
              <w:spacing w:before="0" w:after="0" w:line="240" w:lineRule="auto"/>
              <w:jc w:val="center"/>
            </w:pPr>
            <w:r w:rsidRPr="009E5255">
              <w:rPr>
                <w:noProof/>
              </w:rPr>
              <mc:AlternateContent>
                <mc:Choice Requires="wps">
                  <w:drawing>
                    <wp:anchor distT="0" distB="0" distL="114300" distR="114300" simplePos="0" relativeHeight="251677750" behindDoc="0" locked="0" layoutInCell="1" allowOverlap="1" wp14:anchorId="15E2AB6C" wp14:editId="33D701DC">
                      <wp:simplePos x="0" y="0"/>
                      <wp:positionH relativeFrom="margin">
                        <wp:posOffset>1270</wp:posOffset>
                      </wp:positionH>
                      <wp:positionV relativeFrom="margin">
                        <wp:posOffset>15875</wp:posOffset>
                      </wp:positionV>
                      <wp:extent cx="154940" cy="149860"/>
                      <wp:effectExtent l="12700" t="12700" r="22860" b="15240"/>
                      <wp:wrapNone/>
                      <wp:docPr id="131" name="Up Arrow 131"/>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E3FD4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31" o:spid="_x0000_s1026" type="#_x0000_t68" style="position:absolute;margin-left:.1pt;margin-top:1.25pt;width:12.2pt;height:11.8pt;flip:x;z-index:25167775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" adj="10800" fillcolor="#00b050" strokecolor="#00b050" strokeweight="1pt">
                      <w10:wrap anchorx="margin" anchory="margin"/>
                    </v:shape>
                  </w:pict>
                </mc:Fallback>
              </mc:AlternateContent>
            </w:r>
          </w:p>
        </w:tc>
        <w:tc>
          <w:tcPr>
            <w:tcW w:w="811" w:type="dxa"/>
          </w:tcPr>
          <w:p w14:paraId="60C88996" w14:textId="77777777" w:rsidR="002B754C" w:rsidRPr="009E5255" w:rsidRDefault="002B754C" w:rsidP="002B754C">
            <w:pPr>
              <w:spacing w:before="0" w:after="0" w:line="240" w:lineRule="auto"/>
              <w:jc w:val="center"/>
            </w:pPr>
            <w:r w:rsidRPr="009E5255">
              <w:t>Access</w:t>
            </w:r>
          </w:p>
        </w:tc>
        <w:tc>
          <w:tcPr>
            <w:tcW w:w="507" w:type="dxa"/>
          </w:tcPr>
          <w:p w14:paraId="0853203A" w14:textId="77777777" w:rsidR="002B754C" w:rsidRPr="009E5255" w:rsidRDefault="002B754C" w:rsidP="002B754C">
            <w:pPr>
              <w:spacing w:before="0" w:after="0" w:line="240" w:lineRule="auto"/>
              <w:jc w:val="center"/>
            </w:pPr>
            <w:r w:rsidRPr="009E5255">
              <w:rPr>
                <w:noProof/>
              </w:rPr>
              <mc:AlternateContent>
                <mc:Choice Requires="wps">
                  <w:drawing>
                    <wp:anchor distT="0" distB="0" distL="114300" distR="114300" simplePos="0" relativeHeight="251678774" behindDoc="0" locked="0" layoutInCell="1" allowOverlap="1" wp14:anchorId="5A6F3487" wp14:editId="773F168D">
                      <wp:simplePos x="0" y="0"/>
                      <wp:positionH relativeFrom="margin">
                        <wp:posOffset>3175</wp:posOffset>
                      </wp:positionH>
                      <wp:positionV relativeFrom="margin">
                        <wp:posOffset>15875</wp:posOffset>
                      </wp:positionV>
                      <wp:extent cx="154940" cy="149860"/>
                      <wp:effectExtent l="12700" t="12700" r="22860" b="15240"/>
                      <wp:wrapNone/>
                      <wp:docPr id="132" name="Up Arrow 132"/>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AB23E" id="Up Arrow 132" o:spid="_x0000_s1026" type="#_x0000_t68" style="position:absolute;margin-left:.25pt;margin-top:1.25pt;width:12.2pt;height:11.8pt;flip:x;z-index:25167877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" adj="10800" fillcolor="#00b050" strokecolor="#00b050" strokeweight="1pt">
                      <w10:wrap anchorx="margin" anchory="margin"/>
                    </v:shape>
                  </w:pict>
                </mc:Fallback>
              </mc:AlternateContent>
            </w:r>
          </w:p>
        </w:tc>
        <w:tc>
          <w:tcPr>
            <w:tcW w:w="1077" w:type="dxa"/>
          </w:tcPr>
          <w:p w14:paraId="780817A6" w14:textId="77777777" w:rsidR="002B754C" w:rsidRPr="009E5255" w:rsidRDefault="002B754C" w:rsidP="002B754C">
            <w:pPr>
              <w:spacing w:before="0" w:after="0" w:line="240" w:lineRule="auto"/>
              <w:jc w:val="center"/>
            </w:pPr>
            <w:r w:rsidRPr="009E5255">
              <w:t>Simplicity</w:t>
            </w:r>
          </w:p>
        </w:tc>
        <w:tc>
          <w:tcPr>
            <w:tcW w:w="478" w:type="dxa"/>
          </w:tcPr>
          <w:p w14:paraId="69803F8D" w14:textId="77777777" w:rsidR="002B754C" w:rsidRPr="009E5255" w:rsidRDefault="002B754C" w:rsidP="002B754C">
            <w:pPr>
              <w:spacing w:before="0" w:after="0" w:line="240" w:lineRule="auto"/>
              <w:jc w:val="center"/>
            </w:pPr>
            <w:r w:rsidRPr="009E5255">
              <w:rPr>
                <w:noProof/>
              </w:rPr>
              <mc:AlternateContent>
                <mc:Choice Requires="wps">
                  <w:drawing>
                    <wp:anchor distT="0" distB="0" distL="114300" distR="114300" simplePos="0" relativeHeight="251675702" behindDoc="0" locked="0" layoutInCell="1" allowOverlap="1" wp14:anchorId="4A51148F" wp14:editId="33D2F076">
                      <wp:simplePos x="0" y="0"/>
                      <wp:positionH relativeFrom="margin">
                        <wp:posOffset>-5715</wp:posOffset>
                      </wp:positionH>
                      <wp:positionV relativeFrom="margin">
                        <wp:posOffset>27354</wp:posOffset>
                      </wp:positionV>
                      <wp:extent cx="154940" cy="149860"/>
                      <wp:effectExtent l="12700" t="12700" r="22860" b="15240"/>
                      <wp:wrapNone/>
                      <wp:docPr id="133" name="Up Arrow 133"/>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15E7BB" id="Up Arrow 133" o:spid="_x0000_s1026" type="#_x0000_t68" style="position:absolute;margin-left:-.45pt;margin-top:2.15pt;width:12.2pt;height:11.8pt;flip:x;z-index:25167570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" adj="10800" fillcolor="#00b050" strokecolor="#00b050" strokeweight="1pt">
                      <w10:wrap anchorx="margin" anchory="margin"/>
                    </v:shape>
                  </w:pict>
                </mc:Fallback>
              </mc:AlternateContent>
            </w:r>
          </w:p>
        </w:tc>
        <w:tc>
          <w:tcPr>
            <w:tcW w:w="1613" w:type="dxa"/>
          </w:tcPr>
          <w:p w14:paraId="7812F4FD" w14:textId="77777777" w:rsidR="002B754C" w:rsidRPr="009E5255" w:rsidRDefault="002B754C" w:rsidP="002B754C">
            <w:pPr>
              <w:spacing w:before="0" w:after="0" w:line="240" w:lineRule="auto"/>
              <w:jc w:val="center"/>
              <w:rPr>
                <w:noProof/>
              </w:rPr>
            </w:pPr>
            <w:r w:rsidRPr="009E5255">
              <w:rPr>
                <w:noProof/>
              </w:rPr>
              <w:t>Accountability</w:t>
            </w:r>
          </w:p>
        </w:tc>
        <w:tc>
          <w:tcPr>
            <w:tcW w:w="478" w:type="dxa"/>
          </w:tcPr>
          <w:p w14:paraId="0A4D75EA" w14:textId="77777777" w:rsidR="002B754C" w:rsidRPr="009E5255" w:rsidRDefault="002B754C" w:rsidP="002B754C">
            <w:pPr>
              <w:spacing w:before="0" w:after="0" w:line="240" w:lineRule="auto"/>
              <w:jc w:val="center"/>
              <w:rPr>
                <w:noProof/>
              </w:rPr>
            </w:pPr>
            <w:r w:rsidRPr="009E5255">
              <w:rPr>
                <w:noProof/>
              </w:rPr>
              <mc:AlternateContent>
                <mc:Choice Requires="wps">
                  <w:drawing>
                    <wp:anchor distT="0" distB="0" distL="114300" distR="114300" simplePos="0" relativeHeight="251676726" behindDoc="0" locked="0" layoutInCell="1" allowOverlap="1" wp14:anchorId="3130780D" wp14:editId="2B7A671C">
                      <wp:simplePos x="0" y="0"/>
                      <wp:positionH relativeFrom="margin">
                        <wp:posOffset>-635</wp:posOffset>
                      </wp:positionH>
                      <wp:positionV relativeFrom="margin">
                        <wp:posOffset>12700</wp:posOffset>
                      </wp:positionV>
                      <wp:extent cx="154940" cy="149860"/>
                      <wp:effectExtent l="12700" t="12700" r="22860" b="15240"/>
                      <wp:wrapNone/>
                      <wp:docPr id="134" name="Up Arrow 134"/>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F5A78" id="Up Arrow 134" o:spid="_x0000_s1026" type="#_x0000_t68" style="position:absolute;margin-left:-.05pt;margin-top:1pt;width:12.2pt;height:11.8pt;flip:x;z-index:25167672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" adj="10800" fillcolor="#00b050" strokecolor="#00b050" strokeweight="1pt">
                      <w10:wrap anchorx="margin" anchory="margin"/>
                    </v:shape>
                  </w:pict>
                </mc:Fallback>
              </mc:AlternateContent>
            </w:r>
          </w:p>
        </w:tc>
      </w:tr>
      <w:tr w:rsidR="002B754C" w:rsidRPr="009E5255" w14:paraId="67005535" w14:textId="77777777" w:rsidTr="002B754C">
        <w:trPr>
          <w:trHeight w:val="20"/>
        </w:trPr>
        <w:tc>
          <w:tcPr>
            <w:tcW w:w="3324" w:type="dxa"/>
          </w:tcPr>
          <w:p w14:paraId="246FEFF6" w14:textId="77777777" w:rsidR="002B754C" w:rsidRPr="009E5255" w:rsidRDefault="002B754C" w:rsidP="00FA69FD">
            <w:pPr>
              <w:spacing w:before="0" w:after="0" w:line="240" w:lineRule="auto"/>
              <w:contextualSpacing/>
              <w:jc w:val="right"/>
              <w:rPr>
                <w:i/>
                <w:iCs/>
              </w:rPr>
            </w:pPr>
            <w:r w:rsidRPr="009E5255">
              <w:rPr>
                <w:i/>
                <w:iCs/>
              </w:rPr>
              <w:t>Centralised Testing</w:t>
            </w:r>
          </w:p>
        </w:tc>
        <w:tc>
          <w:tcPr>
            <w:tcW w:w="1083" w:type="dxa"/>
          </w:tcPr>
          <w:p w14:paraId="755578AC" w14:textId="77777777" w:rsidR="002B754C" w:rsidRPr="009E5255" w:rsidRDefault="002B754C" w:rsidP="002B754C">
            <w:pPr>
              <w:spacing w:before="0" w:after="0" w:line="240" w:lineRule="auto"/>
              <w:jc w:val="center"/>
            </w:pPr>
            <w:r w:rsidRPr="009E5255">
              <w:t>Efficiency</w:t>
            </w:r>
          </w:p>
        </w:tc>
        <w:tc>
          <w:tcPr>
            <w:tcW w:w="437" w:type="dxa"/>
          </w:tcPr>
          <w:p w14:paraId="6B034330" w14:textId="77777777" w:rsidR="002B754C" w:rsidRPr="009E5255" w:rsidRDefault="002B754C" w:rsidP="002B754C">
            <w:pPr>
              <w:spacing w:before="0" w:after="0" w:line="240" w:lineRule="auto"/>
              <w:jc w:val="center"/>
            </w:pPr>
            <w:r w:rsidRPr="009E5255">
              <w:rPr>
                <w:noProof/>
              </w:rPr>
              <mc:AlternateContent>
                <mc:Choice Requires="wps">
                  <w:drawing>
                    <wp:anchor distT="0" distB="0" distL="114300" distR="114300" simplePos="0" relativeHeight="251681846" behindDoc="0" locked="0" layoutInCell="1" allowOverlap="1" wp14:anchorId="11D27597" wp14:editId="51F5E238">
                      <wp:simplePos x="0" y="0"/>
                      <wp:positionH relativeFrom="margin">
                        <wp:posOffset>1270</wp:posOffset>
                      </wp:positionH>
                      <wp:positionV relativeFrom="margin">
                        <wp:posOffset>15875</wp:posOffset>
                      </wp:positionV>
                      <wp:extent cx="154940" cy="149860"/>
                      <wp:effectExtent l="12700" t="12700" r="22860" b="15240"/>
                      <wp:wrapNone/>
                      <wp:docPr id="135" name="Up Arrow 135"/>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CFA44" id="Up Arrow 135" o:spid="_x0000_s1026" type="#_x0000_t68" style="position:absolute;margin-left:.1pt;margin-top:1.25pt;width:12.2pt;height:11.8pt;flip:x;z-index:25168184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" adj="10800" fillcolor="#00b050" strokecolor="#00b050" strokeweight="1pt">
                      <w10:wrap anchorx="margin" anchory="margin"/>
                    </v:shape>
                  </w:pict>
                </mc:Fallback>
              </mc:AlternateContent>
            </w:r>
          </w:p>
        </w:tc>
        <w:tc>
          <w:tcPr>
            <w:tcW w:w="811" w:type="dxa"/>
          </w:tcPr>
          <w:p w14:paraId="77356712" w14:textId="77777777" w:rsidR="002B754C" w:rsidRPr="009E5255" w:rsidRDefault="002B754C" w:rsidP="002B754C">
            <w:pPr>
              <w:spacing w:before="0" w:after="0" w:line="240" w:lineRule="auto"/>
              <w:jc w:val="center"/>
            </w:pPr>
            <w:r w:rsidRPr="009E5255">
              <w:t>Access</w:t>
            </w:r>
          </w:p>
        </w:tc>
        <w:tc>
          <w:tcPr>
            <w:tcW w:w="507" w:type="dxa"/>
          </w:tcPr>
          <w:p w14:paraId="56C00743" w14:textId="77777777" w:rsidR="002B754C" w:rsidRPr="009E5255" w:rsidRDefault="002B754C" w:rsidP="002B754C">
            <w:pPr>
              <w:spacing w:before="0" w:after="0" w:line="240" w:lineRule="auto"/>
              <w:jc w:val="center"/>
            </w:pPr>
            <w:r w:rsidRPr="009E5255">
              <w:rPr>
                <w:noProof/>
              </w:rPr>
              <mc:AlternateContent>
                <mc:Choice Requires="wps">
                  <w:drawing>
                    <wp:anchor distT="0" distB="0" distL="114300" distR="114300" simplePos="0" relativeHeight="251682870" behindDoc="0" locked="0" layoutInCell="1" allowOverlap="1" wp14:anchorId="60F4594E" wp14:editId="1912F2CF">
                      <wp:simplePos x="0" y="0"/>
                      <wp:positionH relativeFrom="margin">
                        <wp:posOffset>3175</wp:posOffset>
                      </wp:positionH>
                      <wp:positionV relativeFrom="margin">
                        <wp:posOffset>15875</wp:posOffset>
                      </wp:positionV>
                      <wp:extent cx="154940" cy="149860"/>
                      <wp:effectExtent l="12700" t="12700" r="22860" b="15240"/>
                      <wp:wrapNone/>
                      <wp:docPr id="136" name="Up Arrow 136"/>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34566" id="Up Arrow 136" o:spid="_x0000_s1026" type="#_x0000_t68" style="position:absolute;margin-left:.25pt;margin-top:1.25pt;width:12.2pt;height:11.8pt;flip:x;z-index:25168287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" adj="10800" fillcolor="#00b050" strokecolor="#00b050" strokeweight="1pt">
                      <w10:wrap anchorx="margin" anchory="margin"/>
                    </v:shape>
                  </w:pict>
                </mc:Fallback>
              </mc:AlternateContent>
            </w:r>
          </w:p>
        </w:tc>
        <w:tc>
          <w:tcPr>
            <w:tcW w:w="1077" w:type="dxa"/>
          </w:tcPr>
          <w:p w14:paraId="1FE37A92" w14:textId="77777777" w:rsidR="002B754C" w:rsidRPr="009E5255" w:rsidRDefault="002B754C" w:rsidP="002B754C">
            <w:pPr>
              <w:spacing w:before="0" w:after="0" w:line="240" w:lineRule="auto"/>
              <w:jc w:val="center"/>
            </w:pPr>
            <w:r w:rsidRPr="009E5255">
              <w:t>Simplicity</w:t>
            </w:r>
          </w:p>
        </w:tc>
        <w:tc>
          <w:tcPr>
            <w:tcW w:w="478" w:type="dxa"/>
          </w:tcPr>
          <w:p w14:paraId="74E1F5B9" w14:textId="77777777" w:rsidR="002B754C" w:rsidRPr="009E5255" w:rsidRDefault="002B754C" w:rsidP="002B754C">
            <w:pPr>
              <w:spacing w:before="0" w:after="0" w:line="240" w:lineRule="auto"/>
              <w:jc w:val="center"/>
            </w:pPr>
            <w:r w:rsidRPr="009E5255">
              <w:rPr>
                <w:noProof/>
              </w:rPr>
              <mc:AlternateContent>
                <mc:Choice Requires="wps">
                  <w:drawing>
                    <wp:anchor distT="0" distB="0" distL="114300" distR="114300" simplePos="0" relativeHeight="251679798" behindDoc="0" locked="0" layoutInCell="1" allowOverlap="1" wp14:anchorId="06F9B124" wp14:editId="47A9BFAC">
                      <wp:simplePos x="0" y="0"/>
                      <wp:positionH relativeFrom="margin">
                        <wp:posOffset>-5715</wp:posOffset>
                      </wp:positionH>
                      <wp:positionV relativeFrom="margin">
                        <wp:posOffset>12749</wp:posOffset>
                      </wp:positionV>
                      <wp:extent cx="154940" cy="149860"/>
                      <wp:effectExtent l="12700" t="12700" r="22860" b="15240"/>
                      <wp:wrapNone/>
                      <wp:docPr id="137" name="Up Arrow 137"/>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F5610" id="Up Arrow 137" o:spid="_x0000_s1026" type="#_x0000_t68" style="position:absolute;margin-left:-.45pt;margin-top:1pt;width:12.2pt;height:11.8pt;flip:x;z-index:25167979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" adj="10800" fillcolor="#00b050" strokecolor="#00b050" strokeweight="1pt">
                      <w10:wrap anchorx="margin" anchory="margin"/>
                    </v:shape>
                  </w:pict>
                </mc:Fallback>
              </mc:AlternateContent>
            </w:r>
          </w:p>
        </w:tc>
        <w:tc>
          <w:tcPr>
            <w:tcW w:w="1613" w:type="dxa"/>
          </w:tcPr>
          <w:p w14:paraId="1B9CAD60" w14:textId="77777777" w:rsidR="002B754C" w:rsidRPr="009E5255" w:rsidRDefault="002B754C" w:rsidP="002B754C">
            <w:pPr>
              <w:spacing w:before="0" w:after="0" w:line="240" w:lineRule="auto"/>
              <w:jc w:val="center"/>
              <w:rPr>
                <w:noProof/>
              </w:rPr>
            </w:pPr>
            <w:r w:rsidRPr="009E5255">
              <w:rPr>
                <w:noProof/>
              </w:rPr>
              <w:t>Accountability</w:t>
            </w:r>
          </w:p>
        </w:tc>
        <w:tc>
          <w:tcPr>
            <w:tcW w:w="478" w:type="dxa"/>
          </w:tcPr>
          <w:p w14:paraId="64B3F664" w14:textId="77777777" w:rsidR="002B754C" w:rsidRPr="009E5255" w:rsidRDefault="002B754C" w:rsidP="002B754C">
            <w:pPr>
              <w:spacing w:before="0" w:after="0" w:line="240" w:lineRule="auto"/>
              <w:jc w:val="center"/>
              <w:rPr>
                <w:noProof/>
              </w:rPr>
            </w:pPr>
            <w:r w:rsidRPr="009E5255">
              <w:rPr>
                <w:noProof/>
              </w:rPr>
              <mc:AlternateContent>
                <mc:Choice Requires="wps">
                  <w:drawing>
                    <wp:anchor distT="0" distB="0" distL="114300" distR="114300" simplePos="0" relativeHeight="251680822" behindDoc="0" locked="0" layoutInCell="1" allowOverlap="1" wp14:anchorId="0017D49C" wp14:editId="2D44081D">
                      <wp:simplePos x="0" y="0"/>
                      <wp:positionH relativeFrom="margin">
                        <wp:posOffset>-635</wp:posOffset>
                      </wp:positionH>
                      <wp:positionV relativeFrom="margin">
                        <wp:posOffset>12700</wp:posOffset>
                      </wp:positionV>
                      <wp:extent cx="154940" cy="149860"/>
                      <wp:effectExtent l="12700" t="12700" r="22860" b="15240"/>
                      <wp:wrapNone/>
                      <wp:docPr id="138" name="Up Arrow 138"/>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ACD" id="Up Arrow 138" o:spid="_x0000_s1026" type="#_x0000_t68" style="position:absolute;margin-left:-.05pt;margin-top:1pt;width:12.2pt;height:11.8pt;flip:x;z-index:25168082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" adj="10800" fillcolor="#00b050" strokecolor="#00b050" strokeweight="1pt">
                      <w10:wrap anchorx="margin" anchory="margin"/>
                    </v:shape>
                  </w:pict>
                </mc:Fallback>
              </mc:AlternateContent>
            </w:r>
          </w:p>
        </w:tc>
      </w:tr>
    </w:tbl>
    <w:p w14:paraId="19AFF916" w14:textId="77777777" w:rsidR="00596465" w:rsidRPr="009E5255" w:rsidRDefault="00596465" w:rsidP="00DA2478"/>
    <w:p w14:paraId="2CCD46DD" w14:textId="53A31D44" w:rsidR="00124D58" w:rsidRPr="009E5255" w:rsidRDefault="00024E29" w:rsidP="005A2B78">
      <w:pPr>
        <w:pStyle w:val="Heading3"/>
      </w:pPr>
      <w:bookmarkStart w:id="359" w:name="_Ref93055300"/>
      <w:bookmarkStart w:id="360" w:name="_Ref93055628"/>
      <w:bookmarkStart w:id="361" w:name="_Toc144886271"/>
      <w:r w:rsidRPr="009E5255">
        <w:t xml:space="preserve">Additional </w:t>
      </w:r>
      <w:r w:rsidR="00647D7D" w:rsidRPr="009E5255">
        <w:t xml:space="preserve">EFC Fee </w:t>
      </w:r>
      <w:r w:rsidR="003E34AB" w:rsidRPr="009E5255">
        <w:t>c</w:t>
      </w:r>
      <w:r w:rsidR="00647D7D" w:rsidRPr="009E5255">
        <w:t>omponents</w:t>
      </w:r>
      <w:bookmarkEnd w:id="359"/>
      <w:bookmarkEnd w:id="360"/>
      <w:bookmarkEnd w:id="361"/>
      <w:r w:rsidR="00647D7D" w:rsidRPr="009E5255">
        <w:t xml:space="preserve"> </w:t>
      </w:r>
    </w:p>
    <w:p w14:paraId="51CC4053" w14:textId="2404171F" w:rsidR="00480526" w:rsidRPr="009E5255" w:rsidRDefault="000D0F12" w:rsidP="00CA5EF6">
      <w:pPr>
        <w:pStyle w:val="SubHead-NotNumbered"/>
      </w:pPr>
      <w:r w:rsidRPr="009E5255">
        <w:rPr>
          <w:u w:val="single"/>
        </w:rPr>
        <w:t>Dose</w:t>
      </w:r>
      <w:r w:rsidR="00024E29" w:rsidRPr="009E5255">
        <w:rPr>
          <w:u w:val="single"/>
        </w:rPr>
        <w:t xml:space="preserve"> </w:t>
      </w:r>
      <w:r w:rsidRPr="009E5255">
        <w:rPr>
          <w:u w:val="single"/>
        </w:rPr>
        <w:t>r</w:t>
      </w:r>
      <w:r w:rsidR="00024E29" w:rsidRPr="009E5255">
        <w:rPr>
          <w:u w:val="single"/>
        </w:rPr>
        <w:t>epurposin</w:t>
      </w:r>
      <w:r w:rsidR="001A386B" w:rsidRPr="009E5255">
        <w:rPr>
          <w:u w:val="single"/>
        </w:rPr>
        <w:t>g</w:t>
      </w:r>
      <w:r w:rsidR="00024E29" w:rsidRPr="009E5255">
        <w:t xml:space="preserve"> </w:t>
      </w:r>
    </w:p>
    <w:p w14:paraId="2A7054F0" w14:textId="32142F7B" w:rsidR="00024E29" w:rsidRPr="009E5255" w:rsidRDefault="00024E29" w:rsidP="00024E29">
      <w:r w:rsidRPr="009E5255">
        <w:t xml:space="preserve">Analysis by M Ryan and colleagues </w:t>
      </w:r>
      <w:r w:rsidR="002B1831" w:rsidRPr="009E5255">
        <w:t xml:space="preserve">at </w:t>
      </w:r>
      <w:r w:rsidRPr="009E5255">
        <w:t>the Princess Alexander Hospital in Queensland, estimated that re-labelling of already compounded cancer medicines for repurposing resulted in a</w:t>
      </w:r>
      <w:r w:rsidR="00863BBE" w:rsidRPr="009E5255">
        <w:t xml:space="preserve">voiding disposal of cancer medicines to the value of </w:t>
      </w:r>
      <w:r w:rsidRPr="009E5255">
        <w:t xml:space="preserve">$1.6 million in 2019.  They report that reassigning/repurposing of medicines required approximately 10 minutes of additional administrative and pharmacist processing time, at an estimated cost of approximately $10 per repurposed item.  </w:t>
      </w:r>
    </w:p>
    <w:p w14:paraId="32774046" w14:textId="50EF269C" w:rsidR="00024E29" w:rsidRPr="009E5255" w:rsidRDefault="00024E29" w:rsidP="00024E29">
      <w:r w:rsidRPr="009E5255">
        <w:t>It is unlikely that the introduction of a $10 payment per re-labelled/repurposed item would alter prescriber behaviour in such a way that it would increase the incidence of repurposing.  That is, under current arrangements, pharmacy and clinical administrat</w:t>
      </w:r>
      <w:r w:rsidR="00480526" w:rsidRPr="009E5255">
        <w:t xml:space="preserve">ors </w:t>
      </w:r>
      <w:r w:rsidRPr="009E5255">
        <w:t xml:space="preserve">schedule patients in such a way </w:t>
      </w:r>
      <w:r w:rsidR="00480526" w:rsidRPr="009E5255">
        <w:t xml:space="preserve">as </w:t>
      </w:r>
      <w:r w:rsidRPr="009E5255">
        <w:t xml:space="preserve">to coordinate medicine and patient availability.  It is unlikely that providing a fee for repurposing would diminish such coordinating behaviour, particularly as it is largely motivated by the clinical need for patients to receive treatment and it may not always be the case that it is possible to repurpose a medicine.  In addition, given the high unit cost of many medicines supplied via the EFC, the expected loss associated with not appropriately coordinating medicine and patient availability is likely to far outweigh the payment for drug repurposing (a proposed $10 fee).  </w:t>
      </w:r>
    </w:p>
    <w:p w14:paraId="23E9830A" w14:textId="77777777" w:rsidR="00024E29" w:rsidRPr="009E5255" w:rsidRDefault="00024E29" w:rsidP="00024E29">
      <w:r w:rsidRPr="009E5255">
        <w:t>Two potential means whereby such a fee could be introduced are:</w:t>
      </w:r>
    </w:p>
    <w:p w14:paraId="5054E6A8" w14:textId="75375845" w:rsidR="00024E29" w:rsidRPr="009E5255" w:rsidRDefault="00024E29" w:rsidP="00D616C0">
      <w:pPr>
        <w:numPr>
          <w:ilvl w:val="0"/>
          <w:numId w:val="16"/>
        </w:numPr>
        <w:ind w:left="714" w:hanging="357"/>
        <w:contextualSpacing/>
      </w:pPr>
      <w:r w:rsidRPr="009E5255">
        <w:t>As a fee attached to repurposing activities.  In this situation, a pharmacist would indicate whether the claim related to an in</w:t>
      </w:r>
      <w:r w:rsidR="00FC7E03" w:rsidRPr="009E5255">
        <w:t>stance</w:t>
      </w:r>
      <w:r w:rsidRPr="009E5255">
        <w:t xml:space="preserve"> of drug repurposing at the time of submitting for PBS reimbursement.  This would require a change in existing Services Australia PBS claiming systems and provider software.  However, implementing an in</w:t>
      </w:r>
      <w:r w:rsidR="00FC7E03" w:rsidRPr="009E5255">
        <w:t>stance-</w:t>
      </w:r>
      <w:r w:rsidRPr="009E5255">
        <w:t xml:space="preserve">based payment would in effect result in different DPMA for EFC products, the variance </w:t>
      </w:r>
      <w:r w:rsidR="002B1831" w:rsidRPr="009E5255">
        <w:t>in price</w:t>
      </w:r>
      <w:r w:rsidRPr="009E5255">
        <w:t xml:space="preserve"> depending on whether or not an instance of repurposing was being claimed.  Each PBS listed item can only have one DPMA (noting that the payment of any additional fees that is not levied on all instances of use of a medicine, such as the CCPS, sit outside of the PBS and are not attached to the product price).</w:t>
      </w:r>
    </w:p>
    <w:p w14:paraId="64219492" w14:textId="77777777" w:rsidR="00024E29" w:rsidRPr="009E5255" w:rsidRDefault="00024E29" w:rsidP="00D616C0">
      <w:pPr>
        <w:numPr>
          <w:ilvl w:val="0"/>
          <w:numId w:val="16"/>
        </w:numPr>
        <w:ind w:left="714" w:hanging="357"/>
        <w:contextualSpacing/>
      </w:pPr>
      <w:r w:rsidRPr="009E5255">
        <w:t xml:space="preserve">As a weighted fee included in the preparation fee.  In this situation, there would be an addition to the existing preparation fee to account for the incidence across all items prepared.  This approach benefits from: (1) ease of implementation as it does not require a change in existing PBS claiming software; (2) it can be incorporated into the prices proposed by sponsors for initial consideration by the PBAC without requiring assumptions about the extent to which repurposing might occur for a given medicine; and (3) it maintains the principle of one DPMA for each cancer medicine. </w:t>
      </w:r>
    </w:p>
    <w:p w14:paraId="774D8133" w14:textId="54CAF9D9" w:rsidR="00024E29" w:rsidRPr="009E5255" w:rsidRDefault="00024E29" w:rsidP="00024E29">
      <w:r w:rsidRPr="009E5255">
        <w:t xml:space="preserve">Implementation of the repurposing payment as a weighted fee would require evidence on the extent to which repurposing applies across the numerous cancer medicines providers across Australia.  Moreover, it would essentially uncouple the payment from the activity (insofar as it would not require practitioners to indicate whether repurposing had occurred in order to access that payment).  The decision of mode by which the additional fee should be implemented will depend on the balance between administrative efficiency (as a weighted fee) or accountability (as a specific fee to be claimed).  </w:t>
      </w:r>
    </w:p>
    <w:tbl>
      <w:tblPr>
        <w:tblStyle w:val="TableGrid"/>
        <w:tblW w:w="98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dose repurposing fee"/>
        <w:tblDescription w:val="increases efficiency, increases access, is neutral for simplicity and increases accountability. "/>
      </w:tblPr>
      <w:tblGrid>
        <w:gridCol w:w="3324"/>
        <w:gridCol w:w="1083"/>
        <w:gridCol w:w="437"/>
        <w:gridCol w:w="811"/>
        <w:gridCol w:w="507"/>
        <w:gridCol w:w="1077"/>
        <w:gridCol w:w="478"/>
        <w:gridCol w:w="1613"/>
        <w:gridCol w:w="478"/>
      </w:tblGrid>
      <w:tr w:rsidR="005434B7" w:rsidRPr="009E5255" w14:paraId="0328A967" w14:textId="77777777" w:rsidTr="00FE5C39">
        <w:trPr>
          <w:trHeight w:val="343"/>
        </w:trPr>
        <w:tc>
          <w:tcPr>
            <w:tcW w:w="3324" w:type="dxa"/>
          </w:tcPr>
          <w:p w14:paraId="6AB814DF" w14:textId="069940A1" w:rsidR="005434B7" w:rsidRPr="009E5255" w:rsidRDefault="005434B7" w:rsidP="00FE5C39">
            <w:pPr>
              <w:spacing w:before="0" w:after="0" w:line="240" w:lineRule="auto"/>
              <w:jc w:val="right"/>
              <w:rPr>
                <w:i/>
                <w:iCs/>
              </w:rPr>
            </w:pPr>
            <w:r w:rsidRPr="009E5255">
              <w:rPr>
                <w:i/>
                <w:iCs/>
              </w:rPr>
              <w:t>Dose repurposing fee</w:t>
            </w:r>
          </w:p>
        </w:tc>
        <w:tc>
          <w:tcPr>
            <w:tcW w:w="1083" w:type="dxa"/>
          </w:tcPr>
          <w:p w14:paraId="3305ADB7" w14:textId="77777777" w:rsidR="005434B7" w:rsidRPr="009E5255" w:rsidRDefault="005434B7" w:rsidP="00FE5C39">
            <w:pPr>
              <w:spacing w:before="0" w:after="0" w:line="240" w:lineRule="auto"/>
              <w:jc w:val="right"/>
            </w:pPr>
            <w:r w:rsidRPr="009E5255">
              <w:t>Efficiency</w:t>
            </w:r>
          </w:p>
        </w:tc>
        <w:tc>
          <w:tcPr>
            <w:tcW w:w="437" w:type="dxa"/>
          </w:tcPr>
          <w:p w14:paraId="7BE6253C" w14:textId="77777777" w:rsidR="005434B7" w:rsidRPr="009E5255" w:rsidRDefault="005434B7" w:rsidP="00FE5C39">
            <w:pPr>
              <w:spacing w:before="0" w:after="0" w:line="240" w:lineRule="auto"/>
              <w:jc w:val="right"/>
            </w:pPr>
            <w:r w:rsidRPr="009E5255">
              <w:rPr>
                <w:noProof/>
              </w:rPr>
              <mc:AlternateContent>
                <mc:Choice Requires="wps">
                  <w:drawing>
                    <wp:anchor distT="0" distB="0" distL="114300" distR="114300" simplePos="0" relativeHeight="251689014" behindDoc="0" locked="0" layoutInCell="1" allowOverlap="1" wp14:anchorId="49F77F6D" wp14:editId="36E05C7B">
                      <wp:simplePos x="0" y="0"/>
                      <wp:positionH relativeFrom="margin">
                        <wp:posOffset>1270</wp:posOffset>
                      </wp:positionH>
                      <wp:positionV relativeFrom="margin">
                        <wp:posOffset>15875</wp:posOffset>
                      </wp:positionV>
                      <wp:extent cx="154940" cy="149860"/>
                      <wp:effectExtent l="12700" t="12700" r="22860" b="15240"/>
                      <wp:wrapNone/>
                      <wp:docPr id="221" name="Up Arrow 221"/>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8CB40C"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21" o:spid="_x0000_s1026" type="#_x0000_t68" style="position:absolute;margin-left:.1pt;margin-top:1.25pt;width:12.2pt;height:11.8pt;flip:x;z-index:25168901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" adj="10800" fillcolor="#00b050" strokecolor="#00b050" strokeweight="1pt">
                      <w10:wrap anchorx="margin" anchory="margin"/>
                    </v:shape>
                  </w:pict>
                </mc:Fallback>
              </mc:AlternateContent>
            </w:r>
          </w:p>
        </w:tc>
        <w:tc>
          <w:tcPr>
            <w:tcW w:w="811" w:type="dxa"/>
          </w:tcPr>
          <w:p w14:paraId="472F743E" w14:textId="77777777" w:rsidR="005434B7" w:rsidRPr="009E5255" w:rsidRDefault="005434B7" w:rsidP="00FE5C39">
            <w:pPr>
              <w:spacing w:before="0" w:after="0" w:line="240" w:lineRule="auto"/>
              <w:jc w:val="right"/>
            </w:pPr>
            <w:r w:rsidRPr="009E5255">
              <w:t>Access</w:t>
            </w:r>
          </w:p>
        </w:tc>
        <w:tc>
          <w:tcPr>
            <w:tcW w:w="507" w:type="dxa"/>
          </w:tcPr>
          <w:p w14:paraId="028B5BB3" w14:textId="77777777" w:rsidR="005434B7" w:rsidRPr="009E5255" w:rsidRDefault="005434B7" w:rsidP="00FE5C39">
            <w:pPr>
              <w:spacing w:before="0" w:after="0" w:line="240" w:lineRule="auto"/>
              <w:jc w:val="right"/>
            </w:pPr>
            <w:r w:rsidRPr="009E5255">
              <w:rPr>
                <w:noProof/>
              </w:rPr>
              <mc:AlternateContent>
                <mc:Choice Requires="wps">
                  <w:drawing>
                    <wp:anchor distT="0" distB="0" distL="114300" distR="114300" simplePos="0" relativeHeight="251690038" behindDoc="0" locked="0" layoutInCell="1" allowOverlap="1" wp14:anchorId="5848AA08" wp14:editId="76AFDC74">
                      <wp:simplePos x="0" y="0"/>
                      <wp:positionH relativeFrom="margin">
                        <wp:posOffset>3175</wp:posOffset>
                      </wp:positionH>
                      <wp:positionV relativeFrom="margin">
                        <wp:posOffset>15875</wp:posOffset>
                      </wp:positionV>
                      <wp:extent cx="154940" cy="149860"/>
                      <wp:effectExtent l="12700" t="12700" r="22860" b="15240"/>
                      <wp:wrapNone/>
                      <wp:docPr id="222" name="Up Arrow 222"/>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E9C0A" id="Up Arrow 222" o:spid="_x0000_s1026" type="#_x0000_t68" style="position:absolute;margin-left:.25pt;margin-top:1.25pt;width:12.2pt;height:11.8pt;flip:x;z-index:25169003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" adj="10800" fillcolor="#00b050" strokecolor="#00b050" strokeweight="1pt">
                      <w10:wrap anchorx="margin" anchory="margin"/>
                    </v:shape>
                  </w:pict>
                </mc:Fallback>
              </mc:AlternateContent>
            </w:r>
          </w:p>
        </w:tc>
        <w:tc>
          <w:tcPr>
            <w:tcW w:w="1077" w:type="dxa"/>
          </w:tcPr>
          <w:p w14:paraId="37498817" w14:textId="77777777" w:rsidR="005434B7" w:rsidRPr="009E5255" w:rsidRDefault="005434B7" w:rsidP="00FE5C39">
            <w:pPr>
              <w:spacing w:before="0" w:after="0" w:line="240" w:lineRule="auto"/>
              <w:jc w:val="right"/>
            </w:pPr>
            <w:r w:rsidRPr="009E5255">
              <w:t>Simplicity</w:t>
            </w:r>
          </w:p>
        </w:tc>
        <w:tc>
          <w:tcPr>
            <w:tcW w:w="478" w:type="dxa"/>
          </w:tcPr>
          <w:p w14:paraId="1AF6BEB0" w14:textId="20D3678F" w:rsidR="005434B7" w:rsidRPr="009E5255" w:rsidRDefault="00046D41" w:rsidP="00FE5C39">
            <w:pPr>
              <w:spacing w:before="0" w:after="0" w:line="240" w:lineRule="auto"/>
              <w:jc w:val="right"/>
            </w:pPr>
            <w:r w:rsidRPr="009E5255">
              <w:rPr>
                <w:noProof/>
              </w:rPr>
              <mc:AlternateContent>
                <mc:Choice Requires="wps">
                  <w:drawing>
                    <wp:anchor distT="0" distB="0" distL="114300" distR="114300" simplePos="0" relativeHeight="251692086" behindDoc="1" locked="0" layoutInCell="1" allowOverlap="1" wp14:anchorId="69388DEC" wp14:editId="5D1FBD18">
                      <wp:simplePos x="0" y="0"/>
                      <wp:positionH relativeFrom="column">
                        <wp:posOffset>3810</wp:posOffset>
                      </wp:positionH>
                      <wp:positionV relativeFrom="paragraph">
                        <wp:posOffset>52705</wp:posOffset>
                      </wp:positionV>
                      <wp:extent cx="111125" cy="45085"/>
                      <wp:effectExtent l="0" t="0" r="15875" b="18415"/>
                      <wp:wrapNone/>
                      <wp:docPr id="225" name="Rectangle 225"/>
                      <wp:cNvGraphicFramePr/>
                      <a:graphic xmlns:a="http://schemas.openxmlformats.org/drawingml/2006/main">
                        <a:graphicData uri="http://schemas.microsoft.com/office/word/2010/wordprocessingShape">
                          <wps:wsp>
                            <wps:cNvSpPr/>
                            <wps:spPr>
                              <a:xfrm>
                                <a:off x="0" y="0"/>
                                <a:ext cx="111125" cy="45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F0F0A0" id="Rectangle 225" o:spid="_x0000_s1026" style="position:absolute;margin-left:.3pt;margin-top:4.15pt;width:8.75pt;height:3.55pt;z-index:-2516243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" fillcolor="#4472c4 [3204]" strokecolor="#1f3763 [1604]" strokeweight="1pt"/>
                  </w:pict>
                </mc:Fallback>
              </mc:AlternateContent>
            </w:r>
          </w:p>
        </w:tc>
        <w:tc>
          <w:tcPr>
            <w:tcW w:w="1613" w:type="dxa"/>
          </w:tcPr>
          <w:p w14:paraId="06FE38BD" w14:textId="77777777" w:rsidR="005434B7" w:rsidRPr="009E5255" w:rsidRDefault="005434B7" w:rsidP="00FE5C39">
            <w:pPr>
              <w:spacing w:before="0" w:after="0" w:line="240" w:lineRule="auto"/>
              <w:jc w:val="right"/>
              <w:rPr>
                <w:noProof/>
              </w:rPr>
            </w:pPr>
            <w:r w:rsidRPr="009E5255">
              <w:rPr>
                <w:noProof/>
              </w:rPr>
              <w:t>Accountability</w:t>
            </w:r>
          </w:p>
        </w:tc>
        <w:tc>
          <w:tcPr>
            <w:tcW w:w="478" w:type="dxa"/>
          </w:tcPr>
          <w:p w14:paraId="61D3531F" w14:textId="77777777" w:rsidR="005434B7" w:rsidRPr="009E5255" w:rsidRDefault="005434B7" w:rsidP="00FE5C39">
            <w:pPr>
              <w:spacing w:before="0" w:after="0" w:line="240" w:lineRule="auto"/>
              <w:jc w:val="right"/>
              <w:rPr>
                <w:noProof/>
              </w:rPr>
            </w:pPr>
            <w:r w:rsidRPr="009E5255">
              <w:rPr>
                <w:noProof/>
              </w:rPr>
              <mc:AlternateContent>
                <mc:Choice Requires="wps">
                  <w:drawing>
                    <wp:anchor distT="0" distB="0" distL="114300" distR="114300" simplePos="0" relativeHeight="251687990" behindDoc="0" locked="0" layoutInCell="1" allowOverlap="1" wp14:anchorId="381EB24F" wp14:editId="0CAB500D">
                      <wp:simplePos x="0" y="0"/>
                      <wp:positionH relativeFrom="margin">
                        <wp:posOffset>-635</wp:posOffset>
                      </wp:positionH>
                      <wp:positionV relativeFrom="margin">
                        <wp:posOffset>12700</wp:posOffset>
                      </wp:positionV>
                      <wp:extent cx="154940" cy="149860"/>
                      <wp:effectExtent l="12700" t="12700" r="22860" b="15240"/>
                      <wp:wrapNone/>
                      <wp:docPr id="224" name="Up Arrow 224"/>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2E8D5" id="Up Arrow 224" o:spid="_x0000_s1026" type="#_x0000_t68" style="position:absolute;margin-left:-.05pt;margin-top:1pt;width:12.2pt;height:11.8pt;flip:x;z-index:25168799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" adj="10800" fillcolor="#00b050" strokecolor="#00b050" strokeweight="1pt">
                      <w10:wrap anchorx="margin" anchory="margin"/>
                    </v:shape>
                  </w:pict>
                </mc:Fallback>
              </mc:AlternateContent>
            </w:r>
          </w:p>
        </w:tc>
      </w:tr>
    </w:tbl>
    <w:p w14:paraId="09DFEDD3" w14:textId="77777777" w:rsidR="005434B7" w:rsidRPr="009E5255" w:rsidRDefault="005434B7" w:rsidP="00024E29"/>
    <w:p w14:paraId="29F78EDB" w14:textId="777DF29F" w:rsidR="00480526" w:rsidRPr="009E5255" w:rsidRDefault="000D0F12" w:rsidP="00CA5EF6">
      <w:pPr>
        <w:pStyle w:val="SubHead-NotNumbered"/>
      </w:pPr>
      <w:r w:rsidRPr="009E5255">
        <w:rPr>
          <w:u w:val="single"/>
        </w:rPr>
        <w:t>W</w:t>
      </w:r>
      <w:r w:rsidR="00024E29" w:rsidRPr="009E5255">
        <w:rPr>
          <w:u w:val="single"/>
        </w:rPr>
        <w:t xml:space="preserve">aste </w:t>
      </w:r>
      <w:r w:rsidRPr="009E5255">
        <w:rPr>
          <w:u w:val="single"/>
        </w:rPr>
        <w:t>d</w:t>
      </w:r>
      <w:r w:rsidR="00024E29" w:rsidRPr="009E5255">
        <w:rPr>
          <w:u w:val="single"/>
        </w:rPr>
        <w:t>isposal</w:t>
      </w:r>
      <w:r w:rsidR="00024E29" w:rsidRPr="009E5255">
        <w:t xml:space="preserve"> </w:t>
      </w:r>
    </w:p>
    <w:p w14:paraId="21BF1B39" w14:textId="190C3487" w:rsidR="00024E29" w:rsidRPr="009E5255" w:rsidRDefault="00024E29" w:rsidP="00024E29">
      <w:r w:rsidRPr="009E5255">
        <w:t xml:space="preserve">Several </w:t>
      </w:r>
      <w:r w:rsidR="008011E0" w:rsidRPr="009E5255">
        <w:t>submissions</w:t>
      </w:r>
      <w:r w:rsidRPr="009E5255">
        <w:t xml:space="preserve"> to the Review highlighted the importance of safe disposal of infused cancer medicines, particularly cytotoxic medic</w:t>
      </w:r>
      <w:r w:rsidR="00FC7E03" w:rsidRPr="009E5255">
        <w:t>ines</w:t>
      </w:r>
      <w:r w:rsidRPr="009E5255">
        <w:t xml:space="preserve">, and the additional requirements </w:t>
      </w:r>
      <w:r w:rsidR="00FC7E03" w:rsidRPr="009E5255">
        <w:t>disposal</w:t>
      </w:r>
      <w:r w:rsidRPr="009E5255">
        <w:t xml:space="preserve"> imposes on pharmacists compared with other dispensed medications.  The need for appropriate and safe disposal of medicines which have been prepared but are not administered to patients is clear, from a patient and occupational health and safety perspective, and in terms of the environmental impact of waste disposal.  </w:t>
      </w:r>
    </w:p>
    <w:p w14:paraId="3B84143A" w14:textId="6ACDBC3C" w:rsidR="00024E29" w:rsidRPr="009E5255" w:rsidRDefault="00024E29" w:rsidP="00024E29">
      <w:r w:rsidRPr="009E5255">
        <w:t xml:space="preserve">None of the </w:t>
      </w:r>
      <w:r w:rsidR="008011E0" w:rsidRPr="009E5255">
        <w:t>submissions</w:t>
      </w:r>
      <w:r w:rsidRPr="009E5255">
        <w:t xml:space="preserve"> to the Review enumerated the activities involved in appropriate waste management and indeed whether the costs associated with those activities are not captured within the existing fees paid under the EFC for medicine preparation.  Evidence to inform the extent to which a specific waste disposal fee (or allowance) is required within the EFC payment structure may be available with the follow-up data collection (see Section 7). </w:t>
      </w:r>
    </w:p>
    <w:tbl>
      <w:tblPr>
        <w:tblStyle w:val="TableGrid"/>
        <w:tblW w:w="98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waste disposal fee"/>
        <w:tblDescription w:val="is neutral for efficiency, is neutral for access, is neutral for simplicity and increases accountability. "/>
      </w:tblPr>
      <w:tblGrid>
        <w:gridCol w:w="3324"/>
        <w:gridCol w:w="1083"/>
        <w:gridCol w:w="437"/>
        <w:gridCol w:w="811"/>
        <w:gridCol w:w="507"/>
        <w:gridCol w:w="1077"/>
        <w:gridCol w:w="478"/>
        <w:gridCol w:w="1613"/>
        <w:gridCol w:w="478"/>
      </w:tblGrid>
      <w:tr w:rsidR="00046D41" w:rsidRPr="009E5255" w14:paraId="33A40F62" w14:textId="77777777" w:rsidTr="00046D41">
        <w:trPr>
          <w:trHeight w:val="343"/>
        </w:trPr>
        <w:tc>
          <w:tcPr>
            <w:tcW w:w="3324" w:type="dxa"/>
          </w:tcPr>
          <w:p w14:paraId="385090D6" w14:textId="57169B21" w:rsidR="00046D41" w:rsidRPr="009E5255" w:rsidRDefault="00046D41" w:rsidP="00046D41">
            <w:pPr>
              <w:spacing w:before="0" w:after="0" w:line="240" w:lineRule="auto"/>
              <w:jc w:val="right"/>
              <w:rPr>
                <w:i/>
                <w:iCs/>
              </w:rPr>
            </w:pPr>
            <w:r w:rsidRPr="009E5255">
              <w:rPr>
                <w:i/>
                <w:iCs/>
              </w:rPr>
              <w:t>Waste disposal fee</w:t>
            </w:r>
          </w:p>
        </w:tc>
        <w:tc>
          <w:tcPr>
            <w:tcW w:w="1083" w:type="dxa"/>
          </w:tcPr>
          <w:p w14:paraId="05D13930" w14:textId="77777777" w:rsidR="00046D41" w:rsidRPr="009E5255" w:rsidRDefault="00046D41" w:rsidP="00046D41">
            <w:pPr>
              <w:spacing w:before="0" w:after="0" w:line="240" w:lineRule="auto"/>
              <w:jc w:val="right"/>
            </w:pPr>
            <w:r w:rsidRPr="009E5255">
              <w:t>Efficiency</w:t>
            </w:r>
          </w:p>
        </w:tc>
        <w:tc>
          <w:tcPr>
            <w:tcW w:w="437" w:type="dxa"/>
          </w:tcPr>
          <w:p w14:paraId="49A4DF3A" w14:textId="44924AE1" w:rsidR="00046D41" w:rsidRPr="009E5255" w:rsidRDefault="00046D41" w:rsidP="00046D41">
            <w:pPr>
              <w:spacing w:before="0" w:after="0" w:line="240" w:lineRule="auto"/>
              <w:jc w:val="right"/>
            </w:pPr>
            <w:r w:rsidRPr="009E5255">
              <w:rPr>
                <w:noProof/>
              </w:rPr>
              <mc:AlternateContent>
                <mc:Choice Requires="wps">
                  <w:drawing>
                    <wp:anchor distT="0" distB="0" distL="114300" distR="114300" simplePos="0" relativeHeight="251725878" behindDoc="1" locked="0" layoutInCell="1" allowOverlap="1" wp14:anchorId="3B4F7454" wp14:editId="722E8524">
                      <wp:simplePos x="0" y="0"/>
                      <wp:positionH relativeFrom="column">
                        <wp:posOffset>3810</wp:posOffset>
                      </wp:positionH>
                      <wp:positionV relativeFrom="paragraph">
                        <wp:posOffset>52705</wp:posOffset>
                      </wp:positionV>
                      <wp:extent cx="111125" cy="45085"/>
                      <wp:effectExtent l="0" t="0" r="15875" b="18415"/>
                      <wp:wrapNone/>
                      <wp:docPr id="234" name="Rectangle 234"/>
                      <wp:cNvGraphicFramePr/>
                      <a:graphic xmlns:a="http://schemas.openxmlformats.org/drawingml/2006/main">
                        <a:graphicData uri="http://schemas.microsoft.com/office/word/2010/wordprocessingShape">
                          <wps:wsp>
                            <wps:cNvSpPr/>
                            <wps:spPr>
                              <a:xfrm>
                                <a:off x="0" y="0"/>
                                <a:ext cx="111125" cy="45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531FB0" id="Rectangle 234" o:spid="_x0000_s1026" style="position:absolute;margin-left:.3pt;margin-top:4.15pt;width:8.75pt;height:3.55pt;z-index:-2515906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" fillcolor="#4472c4 [3204]" strokecolor="#1f3763 [1604]" strokeweight="1pt"/>
                  </w:pict>
                </mc:Fallback>
              </mc:AlternateContent>
            </w:r>
          </w:p>
        </w:tc>
        <w:tc>
          <w:tcPr>
            <w:tcW w:w="811" w:type="dxa"/>
          </w:tcPr>
          <w:p w14:paraId="7477195C" w14:textId="77777777" w:rsidR="00046D41" w:rsidRPr="009E5255" w:rsidRDefault="00046D41" w:rsidP="00046D41">
            <w:pPr>
              <w:spacing w:before="0" w:after="0" w:line="240" w:lineRule="auto"/>
              <w:jc w:val="right"/>
            </w:pPr>
            <w:r w:rsidRPr="009E5255">
              <w:t>Access</w:t>
            </w:r>
          </w:p>
        </w:tc>
        <w:tc>
          <w:tcPr>
            <w:tcW w:w="507" w:type="dxa"/>
          </w:tcPr>
          <w:p w14:paraId="7541D7DC" w14:textId="5BC6FEC0" w:rsidR="00046D41" w:rsidRPr="009E5255" w:rsidRDefault="00046D41" w:rsidP="00046D41">
            <w:pPr>
              <w:spacing w:before="0" w:after="0" w:line="240" w:lineRule="auto"/>
              <w:jc w:val="right"/>
            </w:pPr>
            <w:r w:rsidRPr="009E5255">
              <w:rPr>
                <w:noProof/>
              </w:rPr>
              <mc:AlternateContent>
                <mc:Choice Requires="wps">
                  <w:drawing>
                    <wp:anchor distT="0" distB="0" distL="114300" distR="114300" simplePos="0" relativeHeight="251724854" behindDoc="1" locked="0" layoutInCell="1" allowOverlap="1" wp14:anchorId="7C27E5A9" wp14:editId="21A28366">
                      <wp:simplePos x="0" y="0"/>
                      <wp:positionH relativeFrom="column">
                        <wp:posOffset>3810</wp:posOffset>
                      </wp:positionH>
                      <wp:positionV relativeFrom="paragraph">
                        <wp:posOffset>52705</wp:posOffset>
                      </wp:positionV>
                      <wp:extent cx="111125" cy="45085"/>
                      <wp:effectExtent l="0" t="0" r="15875" b="18415"/>
                      <wp:wrapNone/>
                      <wp:docPr id="230" name="Rectangle 230"/>
                      <wp:cNvGraphicFramePr/>
                      <a:graphic xmlns:a="http://schemas.openxmlformats.org/drawingml/2006/main">
                        <a:graphicData uri="http://schemas.microsoft.com/office/word/2010/wordprocessingShape">
                          <wps:wsp>
                            <wps:cNvSpPr/>
                            <wps:spPr>
                              <a:xfrm>
                                <a:off x="0" y="0"/>
                                <a:ext cx="111125" cy="45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0CB939" id="Rectangle 230" o:spid="_x0000_s1026" style="position:absolute;margin-left:.3pt;margin-top:4.15pt;width:8.75pt;height:3.55pt;z-index:-2515916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" fillcolor="#4472c4 [3204]" strokecolor="#1f3763 [1604]" strokeweight="1pt"/>
                  </w:pict>
                </mc:Fallback>
              </mc:AlternateContent>
            </w:r>
          </w:p>
        </w:tc>
        <w:tc>
          <w:tcPr>
            <w:tcW w:w="1077" w:type="dxa"/>
          </w:tcPr>
          <w:p w14:paraId="7023FA88" w14:textId="77777777" w:rsidR="00046D41" w:rsidRPr="009E5255" w:rsidRDefault="00046D41" w:rsidP="00046D41">
            <w:pPr>
              <w:spacing w:before="0" w:after="0" w:line="240" w:lineRule="auto"/>
              <w:jc w:val="right"/>
            </w:pPr>
            <w:r w:rsidRPr="009E5255">
              <w:t>Simplicity</w:t>
            </w:r>
          </w:p>
        </w:tc>
        <w:tc>
          <w:tcPr>
            <w:tcW w:w="478" w:type="dxa"/>
          </w:tcPr>
          <w:p w14:paraId="2F4F2CF1" w14:textId="77777777" w:rsidR="00046D41" w:rsidRPr="009E5255" w:rsidRDefault="00046D41" w:rsidP="00046D41">
            <w:pPr>
              <w:spacing w:before="0" w:after="0" w:line="240" w:lineRule="auto"/>
              <w:jc w:val="right"/>
            </w:pPr>
            <w:r w:rsidRPr="009E5255">
              <w:rPr>
                <w:noProof/>
              </w:rPr>
              <mc:AlternateContent>
                <mc:Choice Requires="wps">
                  <w:drawing>
                    <wp:anchor distT="0" distB="0" distL="114300" distR="114300" simplePos="0" relativeHeight="251723830" behindDoc="1" locked="0" layoutInCell="1" allowOverlap="1" wp14:anchorId="75754F5F" wp14:editId="3072DD22">
                      <wp:simplePos x="0" y="0"/>
                      <wp:positionH relativeFrom="column">
                        <wp:posOffset>3810</wp:posOffset>
                      </wp:positionH>
                      <wp:positionV relativeFrom="paragraph">
                        <wp:posOffset>52705</wp:posOffset>
                      </wp:positionV>
                      <wp:extent cx="111125" cy="45085"/>
                      <wp:effectExtent l="0" t="0" r="15875" b="18415"/>
                      <wp:wrapNone/>
                      <wp:docPr id="228" name="Rectangle 228"/>
                      <wp:cNvGraphicFramePr/>
                      <a:graphic xmlns:a="http://schemas.openxmlformats.org/drawingml/2006/main">
                        <a:graphicData uri="http://schemas.microsoft.com/office/word/2010/wordprocessingShape">
                          <wps:wsp>
                            <wps:cNvSpPr/>
                            <wps:spPr>
                              <a:xfrm>
                                <a:off x="0" y="0"/>
                                <a:ext cx="111125" cy="45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B22DAF" id="Rectangle 228" o:spid="_x0000_s1026" style="position:absolute;margin-left:.3pt;margin-top:4.15pt;width:8.75pt;height:3.55pt;z-index:-2515926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" fillcolor="#4472c4 [3204]" strokecolor="#1f3763 [1604]" strokeweight="1pt"/>
                  </w:pict>
                </mc:Fallback>
              </mc:AlternateContent>
            </w:r>
          </w:p>
        </w:tc>
        <w:tc>
          <w:tcPr>
            <w:tcW w:w="1613" w:type="dxa"/>
          </w:tcPr>
          <w:p w14:paraId="0B7BE502" w14:textId="77777777" w:rsidR="00046D41" w:rsidRPr="009E5255" w:rsidRDefault="00046D41" w:rsidP="00046D41">
            <w:pPr>
              <w:spacing w:before="0" w:after="0" w:line="240" w:lineRule="auto"/>
              <w:jc w:val="right"/>
              <w:rPr>
                <w:noProof/>
              </w:rPr>
            </w:pPr>
            <w:r w:rsidRPr="009E5255">
              <w:rPr>
                <w:noProof/>
              </w:rPr>
              <w:t>Accountability</w:t>
            </w:r>
          </w:p>
        </w:tc>
        <w:tc>
          <w:tcPr>
            <w:tcW w:w="478" w:type="dxa"/>
          </w:tcPr>
          <w:p w14:paraId="2B0D2DD5" w14:textId="77777777" w:rsidR="00046D41" w:rsidRPr="009E5255" w:rsidRDefault="00046D41" w:rsidP="00046D41">
            <w:pPr>
              <w:spacing w:before="0" w:after="0" w:line="240" w:lineRule="auto"/>
              <w:jc w:val="right"/>
              <w:rPr>
                <w:noProof/>
              </w:rPr>
            </w:pPr>
            <w:r w:rsidRPr="009E5255">
              <w:rPr>
                <w:noProof/>
              </w:rPr>
              <mc:AlternateContent>
                <mc:Choice Requires="wps">
                  <w:drawing>
                    <wp:anchor distT="0" distB="0" distL="114300" distR="114300" simplePos="0" relativeHeight="251722806" behindDoc="0" locked="0" layoutInCell="1" allowOverlap="1" wp14:anchorId="419A314D" wp14:editId="5362298B">
                      <wp:simplePos x="0" y="0"/>
                      <wp:positionH relativeFrom="margin">
                        <wp:posOffset>-635</wp:posOffset>
                      </wp:positionH>
                      <wp:positionV relativeFrom="margin">
                        <wp:posOffset>12700</wp:posOffset>
                      </wp:positionV>
                      <wp:extent cx="154940" cy="149860"/>
                      <wp:effectExtent l="12700" t="12700" r="22860" b="15240"/>
                      <wp:wrapNone/>
                      <wp:docPr id="229" name="Up Arrow 229"/>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91E7E8" id="Up Arrow 229" o:spid="_x0000_s1026" type="#_x0000_t68" style="position:absolute;margin-left:-.05pt;margin-top:1pt;width:12.2pt;height:11.8pt;flip:x;z-index:25172280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" adj="10800" fillcolor="#00b050" strokecolor="#00b050" strokeweight="1pt">
                      <w10:wrap anchorx="margin" anchory="margin"/>
                    </v:shape>
                  </w:pict>
                </mc:Fallback>
              </mc:AlternateContent>
            </w:r>
          </w:p>
        </w:tc>
      </w:tr>
    </w:tbl>
    <w:p w14:paraId="71BB4A13" w14:textId="77777777" w:rsidR="00046D41" w:rsidRPr="009E5255" w:rsidRDefault="00046D41" w:rsidP="00024E29"/>
    <w:p w14:paraId="25C23C6B" w14:textId="1B126529" w:rsidR="00480526" w:rsidRPr="009E5255" w:rsidRDefault="008011E0" w:rsidP="00CA5EF6">
      <w:pPr>
        <w:pStyle w:val="SubHead-NotNumbered"/>
      </w:pPr>
      <w:r w:rsidRPr="009E5255">
        <w:rPr>
          <w:u w:val="single"/>
        </w:rPr>
        <w:t>Infusion device</w:t>
      </w:r>
      <w:r w:rsidR="00024E29" w:rsidRPr="009E5255">
        <w:rPr>
          <w:u w:val="single"/>
        </w:rPr>
        <w:t xml:space="preserve"> costs</w:t>
      </w:r>
      <w:r w:rsidR="00024E29" w:rsidRPr="009E5255">
        <w:t xml:space="preserve"> </w:t>
      </w:r>
    </w:p>
    <w:p w14:paraId="5508C997" w14:textId="004F2219" w:rsidR="00024E29" w:rsidRPr="009E5255" w:rsidRDefault="008011E0" w:rsidP="00024E29">
      <w:r w:rsidRPr="009E5255">
        <w:t>Submissions</w:t>
      </w:r>
      <w:r w:rsidR="00024E29" w:rsidRPr="009E5255">
        <w:t xml:space="preserve"> to the Review noted that the current EFC remuneration does not include payment for infusion product containers.  Such costs are increasing given advances in container technology to improve both sterility and the extent to which all the contents of containers can be extracted (minimising product overage).  The use of CSTD is growing</w:t>
      </w:r>
      <w:r w:rsidR="00A457CF" w:rsidRPr="009E5255">
        <w:t>,</w:t>
      </w:r>
      <w:r w:rsidR="00024E29" w:rsidRPr="009E5255">
        <w:t xml:space="preserve"> in cancer care, but </w:t>
      </w:r>
      <w:r w:rsidR="006F71C6" w:rsidRPr="009E5255">
        <w:t xml:space="preserve">feedback from submissions is that </w:t>
      </w:r>
      <w:r w:rsidR="00024E29" w:rsidRPr="009E5255">
        <w:t xml:space="preserve">such containers are expensive.  </w:t>
      </w:r>
    </w:p>
    <w:p w14:paraId="4D2A7B7F" w14:textId="630BA159" w:rsidR="00024E29" w:rsidRPr="009E5255" w:rsidRDefault="00024E29" w:rsidP="00024E29">
      <w:r w:rsidRPr="009E5255">
        <w:t xml:space="preserve">It is understood that contracts between third-party suppliers (such as </w:t>
      </w:r>
      <w:r w:rsidR="00040EB7" w:rsidRPr="009E5255">
        <w:t>TGA-licensed</w:t>
      </w:r>
      <w:r w:rsidRPr="009E5255">
        <w:t xml:space="preserve"> compounders) include specific charges for container use.  The specifics of those charges, or comparable </w:t>
      </w:r>
      <w:r w:rsidR="00FC7E03" w:rsidRPr="009E5255">
        <w:t>costs</w:t>
      </w:r>
      <w:r w:rsidRPr="009E5255">
        <w:t xml:space="preserve"> that might be borne by in-house compounding by hospitals/pharmacists, are not available currently.  </w:t>
      </w:r>
    </w:p>
    <w:p w14:paraId="0409BB77" w14:textId="53378E78" w:rsidR="00321B3E" w:rsidRPr="009E5255" w:rsidRDefault="00024E29" w:rsidP="004F311B">
      <w:r w:rsidRPr="009E5255">
        <w:t xml:space="preserve">Overall, the consideration of whether container costs should be remunerated under EFC arrangements rests on the scope of activity for which the PBS is responsible.  The 2013 Review concluded that funding for </w:t>
      </w:r>
      <w:r w:rsidR="00FC7E03" w:rsidRPr="009E5255">
        <w:t xml:space="preserve">infusion </w:t>
      </w:r>
      <w:r w:rsidRPr="009E5255">
        <w:t xml:space="preserve">devices for cancer medicines falls outside of the remit of the PBS (p64), noting that while the costs for such devices are considered by the PBAC in overall deliberations of cost-effectiveness, the responsibility to meet such costs falls within the purview of hospitals and private health insurers (where such </w:t>
      </w:r>
      <w:r w:rsidR="00FC7E03" w:rsidRPr="009E5255">
        <w:t>devices</w:t>
      </w:r>
      <w:r w:rsidRPr="009E5255">
        <w:t xml:space="preserve"> are listed on the prostheses list).  Thus, whether </w:t>
      </w:r>
      <w:r w:rsidR="00FC7E03" w:rsidRPr="009E5255">
        <w:t>infusion device</w:t>
      </w:r>
      <w:r w:rsidRPr="009E5255">
        <w:t xml:space="preserve"> costs can be factored into EFC fees may rest within the consideration of the broader system wide context (the inter-relationship between PBS funding and the NHRA).  Within that context, it should be acknowledged that there is precedent for product delivery devices to be funded under the purview of the Pharmaceutical Benefits Scheme noting the existence of the National Diabetes Service Scheme which funds infusion pumps and monitoring devices (the Government spend on which is reported as part of PBS expenditure, see p</w:t>
      </w:r>
      <w:r w:rsidR="00BA490F" w:rsidRPr="009E5255">
        <w:t xml:space="preserve">. </w:t>
      </w:r>
      <w:r w:rsidRPr="009E5255">
        <w:t xml:space="preserve">27, https://www.pbs.gov.au/statistics/expenditure-prescriptions/2019-2020/PBS_Expenditure_and_Prescriptions_Report_1-July-2019_to_30-June-2020.pdf). </w:t>
      </w:r>
    </w:p>
    <w:tbl>
      <w:tblPr>
        <w:tblStyle w:val="TableGrid"/>
        <w:tblW w:w="98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fusion device costs"/>
        <w:tblDescription w:val="increases efficiency, increases access, is neutral for simplicity, and increases accountability. "/>
      </w:tblPr>
      <w:tblGrid>
        <w:gridCol w:w="3324"/>
        <w:gridCol w:w="1083"/>
        <w:gridCol w:w="437"/>
        <w:gridCol w:w="811"/>
        <w:gridCol w:w="507"/>
        <w:gridCol w:w="1077"/>
        <w:gridCol w:w="478"/>
        <w:gridCol w:w="1613"/>
        <w:gridCol w:w="478"/>
      </w:tblGrid>
      <w:tr w:rsidR="00046D41" w:rsidRPr="009E5255" w14:paraId="038F58F0" w14:textId="77777777" w:rsidTr="00FE5C39">
        <w:trPr>
          <w:trHeight w:val="343"/>
        </w:trPr>
        <w:tc>
          <w:tcPr>
            <w:tcW w:w="3324" w:type="dxa"/>
          </w:tcPr>
          <w:p w14:paraId="3E9F827B" w14:textId="041B4B78" w:rsidR="00046D41" w:rsidRPr="009E5255" w:rsidRDefault="00046D41" w:rsidP="00FE5C39">
            <w:pPr>
              <w:spacing w:before="0" w:after="0" w:line="240" w:lineRule="auto"/>
              <w:jc w:val="right"/>
              <w:rPr>
                <w:i/>
                <w:iCs/>
              </w:rPr>
            </w:pPr>
            <w:r w:rsidRPr="009E5255">
              <w:rPr>
                <w:i/>
                <w:iCs/>
              </w:rPr>
              <w:t>Infusion device costs</w:t>
            </w:r>
          </w:p>
        </w:tc>
        <w:tc>
          <w:tcPr>
            <w:tcW w:w="1083" w:type="dxa"/>
          </w:tcPr>
          <w:p w14:paraId="085D794F" w14:textId="77777777" w:rsidR="00046D41" w:rsidRPr="009E5255" w:rsidRDefault="00046D41" w:rsidP="00FE5C39">
            <w:pPr>
              <w:spacing w:before="0" w:after="0" w:line="240" w:lineRule="auto"/>
              <w:jc w:val="right"/>
            </w:pPr>
            <w:r w:rsidRPr="009E5255">
              <w:t>Efficiency</w:t>
            </w:r>
          </w:p>
        </w:tc>
        <w:tc>
          <w:tcPr>
            <w:tcW w:w="437" w:type="dxa"/>
          </w:tcPr>
          <w:p w14:paraId="05039043" w14:textId="77777777" w:rsidR="00046D41" w:rsidRPr="009E5255" w:rsidRDefault="00046D41" w:rsidP="00FE5C39">
            <w:pPr>
              <w:spacing w:before="0" w:after="0" w:line="240" w:lineRule="auto"/>
              <w:jc w:val="right"/>
            </w:pPr>
            <w:r w:rsidRPr="009E5255">
              <w:rPr>
                <w:noProof/>
              </w:rPr>
              <mc:AlternateContent>
                <mc:Choice Requires="wps">
                  <w:drawing>
                    <wp:anchor distT="0" distB="0" distL="114300" distR="114300" simplePos="0" relativeHeight="251728950" behindDoc="0" locked="0" layoutInCell="1" allowOverlap="1" wp14:anchorId="2D53A48A" wp14:editId="7CDC0231">
                      <wp:simplePos x="0" y="0"/>
                      <wp:positionH relativeFrom="margin">
                        <wp:posOffset>1270</wp:posOffset>
                      </wp:positionH>
                      <wp:positionV relativeFrom="margin">
                        <wp:posOffset>15875</wp:posOffset>
                      </wp:positionV>
                      <wp:extent cx="154940" cy="149860"/>
                      <wp:effectExtent l="12700" t="12700" r="22860" b="15240"/>
                      <wp:wrapNone/>
                      <wp:docPr id="236" name="Up Arrow 236"/>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C35F0" id="Up Arrow 236" o:spid="_x0000_s1026" type="#_x0000_t68" style="position:absolute;margin-left:.1pt;margin-top:1.25pt;width:12.2pt;height:11.8pt;flip:x;z-index:25172895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" adj="10800" fillcolor="#00b050" strokecolor="#00b050" strokeweight="1pt">
                      <w10:wrap anchorx="margin" anchory="margin"/>
                    </v:shape>
                  </w:pict>
                </mc:Fallback>
              </mc:AlternateContent>
            </w:r>
          </w:p>
        </w:tc>
        <w:tc>
          <w:tcPr>
            <w:tcW w:w="811" w:type="dxa"/>
          </w:tcPr>
          <w:p w14:paraId="74C21588" w14:textId="77777777" w:rsidR="00046D41" w:rsidRPr="009E5255" w:rsidRDefault="00046D41" w:rsidP="00FE5C39">
            <w:pPr>
              <w:spacing w:before="0" w:after="0" w:line="240" w:lineRule="auto"/>
              <w:jc w:val="right"/>
            </w:pPr>
            <w:r w:rsidRPr="009E5255">
              <w:t>Access</w:t>
            </w:r>
          </w:p>
        </w:tc>
        <w:tc>
          <w:tcPr>
            <w:tcW w:w="507" w:type="dxa"/>
          </w:tcPr>
          <w:p w14:paraId="54C0EF47" w14:textId="77777777" w:rsidR="00046D41" w:rsidRPr="009E5255" w:rsidRDefault="00046D41" w:rsidP="00FE5C39">
            <w:pPr>
              <w:spacing w:before="0" w:after="0" w:line="240" w:lineRule="auto"/>
              <w:jc w:val="right"/>
            </w:pPr>
            <w:r w:rsidRPr="009E5255">
              <w:rPr>
                <w:noProof/>
              </w:rPr>
              <mc:AlternateContent>
                <mc:Choice Requires="wps">
                  <w:drawing>
                    <wp:anchor distT="0" distB="0" distL="114300" distR="114300" simplePos="0" relativeHeight="251729974" behindDoc="0" locked="0" layoutInCell="1" allowOverlap="1" wp14:anchorId="1F4D1D9F" wp14:editId="6C760E23">
                      <wp:simplePos x="0" y="0"/>
                      <wp:positionH relativeFrom="margin">
                        <wp:posOffset>3175</wp:posOffset>
                      </wp:positionH>
                      <wp:positionV relativeFrom="margin">
                        <wp:posOffset>15875</wp:posOffset>
                      </wp:positionV>
                      <wp:extent cx="154940" cy="149860"/>
                      <wp:effectExtent l="12700" t="12700" r="22860" b="15240"/>
                      <wp:wrapNone/>
                      <wp:docPr id="237" name="Up Arrow 237"/>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1DEA0" id="Up Arrow 237" o:spid="_x0000_s1026" type="#_x0000_t68" style="position:absolute;margin-left:.25pt;margin-top:1.25pt;width:12.2pt;height:11.8pt;flip:x;z-index:25172997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" adj="10800" fillcolor="#00b050" strokecolor="#00b050" strokeweight="1pt">
                      <w10:wrap anchorx="margin" anchory="margin"/>
                    </v:shape>
                  </w:pict>
                </mc:Fallback>
              </mc:AlternateContent>
            </w:r>
          </w:p>
        </w:tc>
        <w:tc>
          <w:tcPr>
            <w:tcW w:w="1077" w:type="dxa"/>
          </w:tcPr>
          <w:p w14:paraId="08A84DCA" w14:textId="77777777" w:rsidR="00046D41" w:rsidRPr="009E5255" w:rsidRDefault="00046D41" w:rsidP="00FE5C39">
            <w:pPr>
              <w:spacing w:before="0" w:after="0" w:line="240" w:lineRule="auto"/>
              <w:jc w:val="right"/>
            </w:pPr>
            <w:r w:rsidRPr="009E5255">
              <w:t>Simplicity</w:t>
            </w:r>
          </w:p>
        </w:tc>
        <w:tc>
          <w:tcPr>
            <w:tcW w:w="478" w:type="dxa"/>
          </w:tcPr>
          <w:p w14:paraId="3BBCED70" w14:textId="77777777" w:rsidR="00046D41" w:rsidRPr="009E5255" w:rsidRDefault="00046D41" w:rsidP="00FE5C39">
            <w:pPr>
              <w:spacing w:before="0" w:after="0" w:line="240" w:lineRule="auto"/>
              <w:jc w:val="right"/>
            </w:pPr>
            <w:r w:rsidRPr="009E5255">
              <w:rPr>
                <w:noProof/>
              </w:rPr>
              <mc:AlternateContent>
                <mc:Choice Requires="wps">
                  <w:drawing>
                    <wp:anchor distT="0" distB="0" distL="114300" distR="114300" simplePos="0" relativeHeight="251730998" behindDoc="1" locked="0" layoutInCell="1" allowOverlap="1" wp14:anchorId="08094975" wp14:editId="6753C0FA">
                      <wp:simplePos x="0" y="0"/>
                      <wp:positionH relativeFrom="column">
                        <wp:posOffset>3810</wp:posOffset>
                      </wp:positionH>
                      <wp:positionV relativeFrom="paragraph">
                        <wp:posOffset>52705</wp:posOffset>
                      </wp:positionV>
                      <wp:extent cx="111125" cy="45085"/>
                      <wp:effectExtent l="0" t="0" r="15875" b="18415"/>
                      <wp:wrapNone/>
                      <wp:docPr id="238" name="Rectangle 238"/>
                      <wp:cNvGraphicFramePr/>
                      <a:graphic xmlns:a="http://schemas.openxmlformats.org/drawingml/2006/main">
                        <a:graphicData uri="http://schemas.microsoft.com/office/word/2010/wordprocessingShape">
                          <wps:wsp>
                            <wps:cNvSpPr/>
                            <wps:spPr>
                              <a:xfrm>
                                <a:off x="0" y="0"/>
                                <a:ext cx="111125" cy="45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9CE710" id="Rectangle 238" o:spid="_x0000_s1026" style="position:absolute;margin-left:.3pt;margin-top:4.15pt;width:8.75pt;height:3.55pt;z-index:-2515854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" fillcolor="#4472c4 [3204]" strokecolor="#1f3763 [1604]" strokeweight="1pt"/>
                  </w:pict>
                </mc:Fallback>
              </mc:AlternateContent>
            </w:r>
          </w:p>
        </w:tc>
        <w:tc>
          <w:tcPr>
            <w:tcW w:w="1613" w:type="dxa"/>
          </w:tcPr>
          <w:p w14:paraId="59EDBE39" w14:textId="77777777" w:rsidR="00046D41" w:rsidRPr="009E5255" w:rsidRDefault="00046D41" w:rsidP="00FE5C39">
            <w:pPr>
              <w:spacing w:before="0" w:after="0" w:line="240" w:lineRule="auto"/>
              <w:jc w:val="right"/>
              <w:rPr>
                <w:noProof/>
              </w:rPr>
            </w:pPr>
            <w:r w:rsidRPr="009E5255">
              <w:rPr>
                <w:noProof/>
              </w:rPr>
              <w:t>Accountability</w:t>
            </w:r>
          </w:p>
        </w:tc>
        <w:tc>
          <w:tcPr>
            <w:tcW w:w="478" w:type="dxa"/>
          </w:tcPr>
          <w:p w14:paraId="10A77710" w14:textId="77777777" w:rsidR="00046D41" w:rsidRPr="009E5255" w:rsidRDefault="00046D41" w:rsidP="00FE5C39">
            <w:pPr>
              <w:spacing w:before="0" w:after="0" w:line="240" w:lineRule="auto"/>
              <w:jc w:val="right"/>
              <w:rPr>
                <w:noProof/>
              </w:rPr>
            </w:pPr>
            <w:r w:rsidRPr="009E5255">
              <w:rPr>
                <w:noProof/>
              </w:rPr>
              <mc:AlternateContent>
                <mc:Choice Requires="wps">
                  <w:drawing>
                    <wp:anchor distT="0" distB="0" distL="114300" distR="114300" simplePos="0" relativeHeight="251727926" behindDoc="0" locked="0" layoutInCell="1" allowOverlap="1" wp14:anchorId="131F2EDC" wp14:editId="2E5560F3">
                      <wp:simplePos x="0" y="0"/>
                      <wp:positionH relativeFrom="margin">
                        <wp:posOffset>-635</wp:posOffset>
                      </wp:positionH>
                      <wp:positionV relativeFrom="margin">
                        <wp:posOffset>12700</wp:posOffset>
                      </wp:positionV>
                      <wp:extent cx="154940" cy="149860"/>
                      <wp:effectExtent l="12700" t="12700" r="22860" b="15240"/>
                      <wp:wrapNone/>
                      <wp:docPr id="239" name="Up Arrow 239"/>
                      <wp:cNvGraphicFramePr/>
                      <a:graphic xmlns:a="http://schemas.openxmlformats.org/drawingml/2006/main">
                        <a:graphicData uri="http://schemas.microsoft.com/office/word/2010/wordprocessingShape">
                          <wps:wsp>
                            <wps:cNvSpPr/>
                            <wps:spPr>
                              <a:xfrm flipH="1">
                                <a:off x="0" y="0"/>
                                <a:ext cx="154940" cy="149860"/>
                              </a:xfrm>
                              <a:prstGeom prst="upArrow">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02AF7" id="Up Arrow 239" o:spid="_x0000_s1026" type="#_x0000_t68" style="position:absolute;margin-left:-.05pt;margin-top:1pt;width:12.2pt;height:11.8pt;flip:x;z-index:25172792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" adj="10800" fillcolor="#00b050" strokecolor="#00b050" strokeweight="1pt">
                      <w10:wrap anchorx="margin" anchory="margin"/>
                    </v:shape>
                  </w:pict>
                </mc:Fallback>
              </mc:AlternateContent>
            </w:r>
          </w:p>
        </w:tc>
      </w:tr>
    </w:tbl>
    <w:p w14:paraId="15616777" w14:textId="77777777" w:rsidR="005434B7" w:rsidRPr="009E5255" w:rsidRDefault="005434B7" w:rsidP="004F311B"/>
    <w:p w14:paraId="61C9B8CF" w14:textId="4683511F" w:rsidR="00124D58" w:rsidRPr="009E5255" w:rsidRDefault="00321B3E" w:rsidP="005A2B78">
      <w:pPr>
        <w:pStyle w:val="Heading3"/>
      </w:pPr>
      <w:bookmarkStart w:id="362" w:name="_Ref93055213"/>
      <w:bookmarkStart w:id="363" w:name="_Ref93055629"/>
      <w:bookmarkStart w:id="364" w:name="_Toc144886272"/>
      <w:r w:rsidRPr="009E5255">
        <w:t xml:space="preserve">Budgetary </w:t>
      </w:r>
      <w:r w:rsidR="003E34AB" w:rsidRPr="009E5255">
        <w:t>i</w:t>
      </w:r>
      <w:r w:rsidRPr="009E5255">
        <w:t xml:space="preserve">mplications of </w:t>
      </w:r>
      <w:r w:rsidR="003E34AB" w:rsidRPr="009E5255">
        <w:t>a</w:t>
      </w:r>
      <w:r w:rsidRPr="009E5255">
        <w:t xml:space="preserve">lternative </w:t>
      </w:r>
      <w:r w:rsidR="003E34AB" w:rsidRPr="009E5255">
        <w:t>p</w:t>
      </w:r>
      <w:r w:rsidRPr="009E5255">
        <w:t xml:space="preserve">ayment </w:t>
      </w:r>
      <w:r w:rsidR="003E34AB" w:rsidRPr="009E5255">
        <w:t>s</w:t>
      </w:r>
      <w:r w:rsidRPr="009E5255">
        <w:t>tructures</w:t>
      </w:r>
      <w:bookmarkEnd w:id="362"/>
      <w:bookmarkEnd w:id="363"/>
      <w:bookmarkEnd w:id="364"/>
      <w:r w:rsidRPr="009E5255">
        <w:t xml:space="preserve"> </w:t>
      </w:r>
    </w:p>
    <w:p w14:paraId="646398D9" w14:textId="6B563469" w:rsidR="00923200" w:rsidRPr="009E5255" w:rsidRDefault="00923200" w:rsidP="00321B3E">
      <w:pPr>
        <w:rPr>
          <w:i/>
          <w:iCs/>
          <w:u w:val="single"/>
        </w:rPr>
      </w:pPr>
      <w:r w:rsidRPr="009E5255">
        <w:rPr>
          <w:i/>
          <w:iCs/>
          <w:u w:val="single"/>
        </w:rPr>
        <w:t xml:space="preserve">Overview of </w:t>
      </w:r>
      <w:r w:rsidR="00E44525" w:rsidRPr="009E5255">
        <w:rPr>
          <w:i/>
          <w:iCs/>
          <w:u w:val="single"/>
        </w:rPr>
        <w:t>the a</w:t>
      </w:r>
      <w:r w:rsidRPr="009E5255">
        <w:rPr>
          <w:i/>
          <w:iCs/>
          <w:u w:val="single"/>
        </w:rPr>
        <w:t>pproach</w:t>
      </w:r>
    </w:p>
    <w:p w14:paraId="31845B2F" w14:textId="6FBC2D25" w:rsidR="00480526" w:rsidRPr="009E5255" w:rsidRDefault="00321B3E" w:rsidP="00321B3E">
      <w:pPr>
        <w:rPr>
          <w:color w:val="000000" w:themeColor="text1"/>
        </w:rPr>
      </w:pPr>
      <w:r w:rsidRPr="009E5255">
        <w:t xml:space="preserve">The potential budgetary implications of a shift to a </w:t>
      </w:r>
      <w:r w:rsidR="002F43AC" w:rsidRPr="009E5255">
        <w:t>per-mg basis</w:t>
      </w:r>
      <w:r w:rsidRPr="009E5255">
        <w:t xml:space="preserve"> for drug reimbursement were investigated for three medicines currently funded via the EFC.  </w:t>
      </w:r>
      <w:r w:rsidRPr="009E5255">
        <w:rPr>
          <w:color w:val="000000" w:themeColor="text1"/>
        </w:rPr>
        <w:t xml:space="preserve">The aim of this analysis was to model the cost to </w:t>
      </w:r>
      <w:r w:rsidR="00524C8F" w:rsidRPr="009E5255">
        <w:rPr>
          <w:color w:val="000000" w:themeColor="text1"/>
        </w:rPr>
        <w:t>G</w:t>
      </w:r>
      <w:r w:rsidRPr="009E5255">
        <w:rPr>
          <w:color w:val="000000" w:themeColor="text1"/>
        </w:rPr>
        <w:t xml:space="preserve">overnment </w:t>
      </w:r>
      <w:r w:rsidR="00FC7E03" w:rsidRPr="009E5255">
        <w:rPr>
          <w:color w:val="000000" w:themeColor="text1"/>
        </w:rPr>
        <w:t>across</w:t>
      </w:r>
      <w:r w:rsidRPr="009E5255">
        <w:rPr>
          <w:color w:val="000000" w:themeColor="text1"/>
        </w:rPr>
        <w:t xml:space="preserve"> 5 years from 1 July 2016 to 30 June 2021 under the existing EFC </w:t>
      </w:r>
      <w:r w:rsidR="00480526" w:rsidRPr="009E5255">
        <w:rPr>
          <w:color w:val="000000" w:themeColor="text1"/>
        </w:rPr>
        <w:t>funding arrangement</w:t>
      </w:r>
      <w:r w:rsidRPr="009E5255">
        <w:rPr>
          <w:color w:val="000000" w:themeColor="text1"/>
        </w:rPr>
        <w:t xml:space="preserve"> </w:t>
      </w:r>
      <w:r w:rsidR="00480526" w:rsidRPr="009E5255">
        <w:rPr>
          <w:color w:val="000000" w:themeColor="text1"/>
        </w:rPr>
        <w:t xml:space="preserve">(based on the most efficient combination of </w:t>
      </w:r>
      <w:r w:rsidRPr="009E5255">
        <w:rPr>
          <w:color w:val="000000" w:themeColor="text1"/>
        </w:rPr>
        <w:t>vial</w:t>
      </w:r>
      <w:r w:rsidR="00480526" w:rsidRPr="009E5255">
        <w:rPr>
          <w:color w:val="000000" w:themeColor="text1"/>
        </w:rPr>
        <w:t>s)</w:t>
      </w:r>
      <w:r w:rsidRPr="009E5255">
        <w:rPr>
          <w:color w:val="000000" w:themeColor="text1"/>
        </w:rPr>
        <w:t xml:space="preserve"> compared to an alternat</w:t>
      </w:r>
      <w:r w:rsidR="00480526" w:rsidRPr="009E5255">
        <w:rPr>
          <w:color w:val="000000" w:themeColor="text1"/>
        </w:rPr>
        <w:t>iv</w:t>
      </w:r>
      <w:r w:rsidRPr="009E5255">
        <w:rPr>
          <w:color w:val="000000" w:themeColor="text1"/>
        </w:rPr>
        <w:t xml:space="preserve">e </w:t>
      </w:r>
      <w:r w:rsidR="002F43AC" w:rsidRPr="009E5255">
        <w:rPr>
          <w:color w:val="000000" w:themeColor="text1"/>
        </w:rPr>
        <w:t>per-mg basis</w:t>
      </w:r>
      <w:r w:rsidRPr="009E5255">
        <w:rPr>
          <w:color w:val="000000" w:themeColor="text1"/>
        </w:rPr>
        <w:t xml:space="preserve"> for remuneration.  </w:t>
      </w:r>
      <w:r w:rsidR="00480526" w:rsidRPr="009E5255">
        <w:rPr>
          <w:color w:val="000000" w:themeColor="text1"/>
        </w:rPr>
        <w:t>In addition, other scenarios were investigated with respect to possible changes to the impact of EFC fee structures, including applying the existing</w:t>
      </w:r>
      <w:r w:rsidR="00F47282" w:rsidRPr="009E5255">
        <w:rPr>
          <w:color w:val="000000" w:themeColor="text1"/>
        </w:rPr>
        <w:t xml:space="preserve"> (s94) </w:t>
      </w:r>
      <w:r w:rsidR="00480526" w:rsidRPr="009E5255">
        <w:rPr>
          <w:color w:val="000000" w:themeColor="text1"/>
        </w:rPr>
        <w:t>private hospital fees to all</w:t>
      </w:r>
      <w:r w:rsidR="00F47282" w:rsidRPr="009E5255">
        <w:rPr>
          <w:color w:val="000000" w:themeColor="text1"/>
        </w:rPr>
        <w:t xml:space="preserve"> (s94) </w:t>
      </w:r>
      <w:r w:rsidR="00480526" w:rsidRPr="009E5255">
        <w:rPr>
          <w:color w:val="000000" w:themeColor="text1"/>
        </w:rPr>
        <w:t>public hospital items, and testing various percentage increases in the total quantum of fees (to allow for the potential that additional fees are included subsequent to this Review).</w:t>
      </w:r>
      <w:r w:rsidR="00524C8F" w:rsidRPr="009E5255">
        <w:rPr>
          <w:color w:val="000000" w:themeColor="text1"/>
        </w:rPr>
        <w:t xml:space="preserve">  All analyses were conducted using observed volumes and net-benefits paid on the PBS at the patient level for the period 1 July 2016 to 30 June 2021.  </w:t>
      </w:r>
      <w:r w:rsidR="00F71885" w:rsidRPr="009E5255">
        <w:rPr>
          <w:color w:val="000000" w:themeColor="text1"/>
        </w:rPr>
        <w:t xml:space="preserve">Results are presented in </w:t>
      </w:r>
      <w:r w:rsidR="00F71885" w:rsidRPr="009E5255">
        <w:rPr>
          <w:color w:val="000000" w:themeColor="text1"/>
        </w:rPr>
        <w:fldChar w:fldCharType="begin"/>
      </w:r>
      <w:r w:rsidR="00F71885" w:rsidRPr="009E5255">
        <w:rPr>
          <w:color w:val="000000" w:themeColor="text1"/>
        </w:rPr>
        <w:instrText xml:space="preserve"> REF _Ref106786826 \h </w:instrText>
      </w:r>
      <w:r w:rsidR="00F71885" w:rsidRPr="009E5255">
        <w:rPr>
          <w:color w:val="000000" w:themeColor="text1"/>
        </w:rPr>
      </w:r>
      <w:r w:rsidR="00F71885" w:rsidRPr="009E5255">
        <w:rPr>
          <w:color w:val="000000" w:themeColor="text1"/>
        </w:rPr>
        <w:fldChar w:fldCharType="separate"/>
      </w:r>
      <w:r w:rsidR="000C766B" w:rsidRPr="009E5255">
        <w:t xml:space="preserve">Table </w:t>
      </w:r>
      <w:r w:rsidR="000C766B">
        <w:rPr>
          <w:noProof/>
        </w:rPr>
        <w:t>19</w:t>
      </w:r>
      <w:r w:rsidR="00F71885" w:rsidRPr="009E5255">
        <w:rPr>
          <w:color w:val="000000" w:themeColor="text1"/>
        </w:rPr>
        <w:fldChar w:fldCharType="end"/>
      </w:r>
      <w:r w:rsidR="00F71885" w:rsidRPr="009E5255">
        <w:rPr>
          <w:color w:val="000000" w:themeColor="text1"/>
        </w:rPr>
        <w:t xml:space="preserve"> and </w:t>
      </w:r>
      <w:r w:rsidR="00F71885" w:rsidRPr="009E5255">
        <w:rPr>
          <w:color w:val="000000" w:themeColor="text1"/>
        </w:rPr>
        <w:fldChar w:fldCharType="begin"/>
      </w:r>
      <w:r w:rsidR="00F71885" w:rsidRPr="009E5255">
        <w:rPr>
          <w:color w:val="000000" w:themeColor="text1"/>
        </w:rPr>
        <w:instrText xml:space="preserve"> REF _Ref88124805 \h </w:instrText>
      </w:r>
      <w:r w:rsidR="00F71885" w:rsidRPr="009E5255">
        <w:rPr>
          <w:color w:val="000000" w:themeColor="text1"/>
        </w:rPr>
      </w:r>
      <w:r w:rsidR="00F71885" w:rsidRPr="009E5255">
        <w:rPr>
          <w:color w:val="000000" w:themeColor="text1"/>
        </w:rPr>
        <w:fldChar w:fldCharType="separate"/>
      </w:r>
      <w:r w:rsidR="000C766B" w:rsidRPr="009E5255">
        <w:t xml:space="preserve">Table </w:t>
      </w:r>
      <w:r w:rsidR="000C766B">
        <w:rPr>
          <w:noProof/>
        </w:rPr>
        <w:t>20</w:t>
      </w:r>
      <w:r w:rsidR="00F71885" w:rsidRPr="009E5255">
        <w:rPr>
          <w:color w:val="000000" w:themeColor="text1"/>
        </w:rPr>
        <w:fldChar w:fldCharType="end"/>
      </w:r>
      <w:r w:rsidR="00F71885" w:rsidRPr="009E5255">
        <w:rPr>
          <w:color w:val="000000" w:themeColor="text1"/>
        </w:rPr>
        <w:t xml:space="preserve">.  </w:t>
      </w:r>
      <w:r w:rsidR="00524C8F" w:rsidRPr="009E5255">
        <w:rPr>
          <w:color w:val="000000" w:themeColor="text1"/>
        </w:rPr>
        <w:t xml:space="preserve">Full details of the approach to the analysis and the data utilised are provided in </w:t>
      </w:r>
      <w:r w:rsidR="00524C8F" w:rsidRPr="009E5255">
        <w:rPr>
          <w:color w:val="000000" w:themeColor="text1"/>
        </w:rPr>
        <w:fldChar w:fldCharType="begin"/>
      </w:r>
      <w:r w:rsidR="00524C8F" w:rsidRPr="009E5255">
        <w:rPr>
          <w:color w:val="000000" w:themeColor="text1"/>
        </w:rPr>
        <w:instrText xml:space="preserve"> REF _Ref90046130 \h </w:instrText>
      </w:r>
      <w:r w:rsidR="00524C8F" w:rsidRPr="009E5255">
        <w:rPr>
          <w:color w:val="000000" w:themeColor="text1"/>
        </w:rPr>
      </w:r>
      <w:r w:rsidR="00524C8F" w:rsidRPr="009E5255">
        <w:rPr>
          <w:color w:val="000000" w:themeColor="text1"/>
        </w:rPr>
        <w:fldChar w:fldCharType="separate"/>
      </w:r>
      <w:r w:rsidR="000C766B" w:rsidRPr="009E5255">
        <w:t xml:space="preserve">Appendix </w:t>
      </w:r>
      <w:r w:rsidR="000C766B">
        <w:rPr>
          <w:noProof/>
        </w:rPr>
        <w:t>10</w:t>
      </w:r>
      <w:r w:rsidR="00524C8F" w:rsidRPr="009E5255">
        <w:rPr>
          <w:color w:val="000000" w:themeColor="text1"/>
        </w:rPr>
        <w:fldChar w:fldCharType="end"/>
      </w:r>
    </w:p>
    <w:p w14:paraId="66A70411" w14:textId="4F34A3FF" w:rsidR="00321B3E" w:rsidRPr="009E5255" w:rsidRDefault="00321B3E" w:rsidP="00321B3E">
      <w:pPr>
        <w:rPr>
          <w:color w:val="000000" w:themeColor="text1"/>
        </w:rPr>
      </w:pPr>
      <w:r w:rsidRPr="009E5255">
        <w:rPr>
          <w:color w:val="000000" w:themeColor="text1"/>
        </w:rPr>
        <w:t xml:space="preserve">Three case studies were chosen for assessment in the analysis:  </w:t>
      </w:r>
    </w:p>
    <w:p w14:paraId="3053EF72" w14:textId="6BC1C61F" w:rsidR="00321B3E" w:rsidRPr="009E5255" w:rsidRDefault="00321B3E" w:rsidP="005A2B78">
      <w:pPr>
        <w:pStyle w:val="ListParagraph"/>
        <w:rPr>
          <w:lang w:val="en-AU"/>
        </w:rPr>
      </w:pPr>
      <w:r w:rsidRPr="009E5255">
        <w:rPr>
          <w:lang w:val="en-AU"/>
        </w:rPr>
        <w:t>cabazitaxel for prostate cancer</w:t>
      </w:r>
      <w:r w:rsidR="00524C8F" w:rsidRPr="009E5255">
        <w:rPr>
          <w:lang w:val="en-AU"/>
        </w:rPr>
        <w:t>:</w:t>
      </w:r>
      <w:r w:rsidRPr="009E5255">
        <w:rPr>
          <w:lang w:val="en-AU"/>
        </w:rPr>
        <w:t xml:space="preserve">  This medicine was </w:t>
      </w:r>
      <w:r w:rsidR="00803DBA" w:rsidRPr="009E5255">
        <w:rPr>
          <w:lang w:val="en-AU"/>
        </w:rPr>
        <w:t xml:space="preserve">reported by stakeholders to undergo </w:t>
      </w:r>
      <w:r w:rsidRPr="009E5255">
        <w:rPr>
          <w:lang w:val="en-AU"/>
        </w:rPr>
        <w:t xml:space="preserve">extensive </w:t>
      </w:r>
      <w:r w:rsidR="00DF3C43" w:rsidRPr="009E5255">
        <w:rPr>
          <w:lang w:val="en-AU"/>
        </w:rPr>
        <w:t>vial-sharing</w:t>
      </w:r>
      <w:r w:rsidRPr="009E5255">
        <w:rPr>
          <w:lang w:val="en-AU"/>
        </w:rPr>
        <w:t xml:space="preserve"> on the PBS.</w:t>
      </w:r>
    </w:p>
    <w:p w14:paraId="1F15B824" w14:textId="7047480C" w:rsidR="00321B3E" w:rsidRPr="009E5255" w:rsidRDefault="00321B3E" w:rsidP="005A2B78">
      <w:pPr>
        <w:pStyle w:val="ListParagraph"/>
        <w:rPr>
          <w:lang w:val="en-AU"/>
        </w:rPr>
      </w:pPr>
      <w:r w:rsidRPr="009E5255">
        <w:rPr>
          <w:lang w:val="en-AU"/>
        </w:rPr>
        <w:t xml:space="preserve">avelumab for </w:t>
      </w:r>
      <w:r w:rsidR="008A004F" w:rsidRPr="009E5255">
        <w:rPr>
          <w:lang w:val="en-AU"/>
        </w:rPr>
        <w:t>Merkel</w:t>
      </w:r>
      <w:r w:rsidRPr="009E5255">
        <w:rPr>
          <w:lang w:val="en-AU"/>
        </w:rPr>
        <w:t xml:space="preserve"> cell carcinoma</w:t>
      </w:r>
      <w:r w:rsidR="006D0BFA" w:rsidRPr="009E5255">
        <w:rPr>
          <w:lang w:val="en-AU"/>
        </w:rPr>
        <w:t>:</w:t>
      </w:r>
      <w:r w:rsidRPr="009E5255">
        <w:rPr>
          <w:lang w:val="en-AU"/>
        </w:rPr>
        <w:t xml:space="preserve">  This medicine was included </w:t>
      </w:r>
      <w:r w:rsidR="00803DBA" w:rsidRPr="009E5255">
        <w:rPr>
          <w:lang w:val="en-AU"/>
        </w:rPr>
        <w:t xml:space="preserve">as an example of a </w:t>
      </w:r>
      <w:r w:rsidRPr="009E5255">
        <w:rPr>
          <w:lang w:val="en-AU"/>
        </w:rPr>
        <w:t>recently listed</w:t>
      </w:r>
      <w:r w:rsidR="000804BC">
        <w:rPr>
          <w:lang w:val="en-AU"/>
        </w:rPr>
        <w:t xml:space="preserve"> mAb </w:t>
      </w:r>
      <w:r w:rsidRPr="009E5255">
        <w:rPr>
          <w:lang w:val="en-AU"/>
        </w:rPr>
        <w:t xml:space="preserve">(not a cytotoxic) </w:t>
      </w:r>
      <w:r w:rsidR="00803DBA" w:rsidRPr="009E5255">
        <w:rPr>
          <w:lang w:val="en-AU"/>
        </w:rPr>
        <w:t xml:space="preserve">where use can occur on </w:t>
      </w:r>
      <w:r w:rsidRPr="009E5255">
        <w:rPr>
          <w:lang w:val="en-AU"/>
        </w:rPr>
        <w:t xml:space="preserve">both mg per kg dosing (as the predominant form of utilisation) and flat based dosing.  </w:t>
      </w:r>
    </w:p>
    <w:p w14:paraId="1F45FABF" w14:textId="2E95D1DB" w:rsidR="00321B3E" w:rsidRPr="009E5255" w:rsidRDefault="00321B3E" w:rsidP="005A2B78">
      <w:pPr>
        <w:pStyle w:val="ListParagraph"/>
        <w:rPr>
          <w:lang w:val="en-AU"/>
        </w:rPr>
      </w:pPr>
      <w:r w:rsidRPr="009E5255">
        <w:rPr>
          <w:lang w:val="en-AU"/>
        </w:rPr>
        <w:t>bortezomib for multiple myeloma</w:t>
      </w:r>
      <w:r w:rsidR="006D0BFA" w:rsidRPr="009E5255">
        <w:rPr>
          <w:lang w:val="en-AU"/>
        </w:rPr>
        <w:t>:</w:t>
      </w:r>
      <w:r w:rsidRPr="009E5255">
        <w:rPr>
          <w:lang w:val="en-AU"/>
        </w:rPr>
        <w:t xml:space="preserve">  This medicine was included as a</w:t>
      </w:r>
      <w:r w:rsidR="00803DBA" w:rsidRPr="009E5255">
        <w:rPr>
          <w:lang w:val="en-AU"/>
        </w:rPr>
        <w:t xml:space="preserve">n example of </w:t>
      </w:r>
      <w:r w:rsidRPr="009E5255">
        <w:rPr>
          <w:lang w:val="en-AU"/>
        </w:rPr>
        <w:t>a medicine prescribed on a mg per m</w:t>
      </w:r>
      <w:r w:rsidRPr="009E5255">
        <w:rPr>
          <w:vertAlign w:val="superscript"/>
          <w:lang w:val="en-AU"/>
        </w:rPr>
        <w:t>2</w:t>
      </w:r>
      <w:r w:rsidRPr="009E5255">
        <w:rPr>
          <w:lang w:val="en-AU"/>
        </w:rPr>
        <w:t xml:space="preserve"> basis.  </w:t>
      </w:r>
    </w:p>
    <w:p w14:paraId="018C8835" w14:textId="75D648AD" w:rsidR="00923200" w:rsidRPr="009E5255" w:rsidRDefault="00923200" w:rsidP="00923200">
      <w:pPr>
        <w:rPr>
          <w:i/>
          <w:iCs/>
          <w:u w:val="single"/>
        </w:rPr>
      </w:pPr>
      <w:r w:rsidRPr="009E5255">
        <w:rPr>
          <w:i/>
          <w:iCs/>
          <w:u w:val="single"/>
        </w:rPr>
        <w:t xml:space="preserve">Potential to </w:t>
      </w:r>
      <w:r w:rsidR="00C53D2E" w:rsidRPr="009E5255">
        <w:rPr>
          <w:i/>
          <w:iCs/>
          <w:u w:val="single"/>
        </w:rPr>
        <w:t>r</w:t>
      </w:r>
      <w:r w:rsidRPr="009E5255">
        <w:rPr>
          <w:i/>
          <w:iCs/>
          <w:u w:val="single"/>
        </w:rPr>
        <w:t xml:space="preserve">educe </w:t>
      </w:r>
      <w:r w:rsidR="00C53D2E" w:rsidRPr="009E5255">
        <w:rPr>
          <w:i/>
          <w:iCs/>
          <w:u w:val="single"/>
        </w:rPr>
        <w:t>G</w:t>
      </w:r>
      <w:r w:rsidRPr="009E5255">
        <w:rPr>
          <w:i/>
          <w:iCs/>
          <w:u w:val="single"/>
        </w:rPr>
        <w:t xml:space="preserve">overnment </w:t>
      </w:r>
      <w:r w:rsidR="00C53D2E" w:rsidRPr="009E5255">
        <w:rPr>
          <w:i/>
          <w:iCs/>
          <w:u w:val="single"/>
        </w:rPr>
        <w:t>e</w:t>
      </w:r>
      <w:r w:rsidRPr="009E5255">
        <w:rPr>
          <w:i/>
          <w:iCs/>
          <w:u w:val="single"/>
        </w:rPr>
        <w:t>xpenditure</w:t>
      </w:r>
    </w:p>
    <w:p w14:paraId="37BFA0D4" w14:textId="3264B0C1" w:rsidR="00B53CC1" w:rsidRPr="009E5255" w:rsidRDefault="000A6AB5" w:rsidP="000A6AB5">
      <w:pPr>
        <w:rPr>
          <w:color w:val="000000" w:themeColor="text1"/>
        </w:rPr>
      </w:pPr>
      <w:r w:rsidRPr="009E5255">
        <w:rPr>
          <w:color w:val="000000" w:themeColor="text1"/>
        </w:rPr>
        <w:t>From the modelled analysis, it can be ob</w:t>
      </w:r>
      <w:r w:rsidR="00B53CC1" w:rsidRPr="009E5255">
        <w:rPr>
          <w:color w:val="000000" w:themeColor="text1"/>
        </w:rPr>
        <w:t xml:space="preserve">served that adopting a </w:t>
      </w:r>
      <w:r w:rsidR="00C235C9" w:rsidRPr="009E5255">
        <w:rPr>
          <w:color w:val="000000" w:themeColor="text1"/>
        </w:rPr>
        <w:t>per-mg pricing</w:t>
      </w:r>
      <w:r w:rsidR="00B53CC1" w:rsidRPr="009E5255">
        <w:rPr>
          <w:color w:val="000000" w:themeColor="text1"/>
        </w:rPr>
        <w:t xml:space="preserve"> model resulted in net-costs to Government that were 73%, 69% and 83% of the cost under current EFC arrangements for cabazitaxel, avelumab and bortezomib</w:t>
      </w:r>
      <w:r w:rsidR="00F71885" w:rsidRPr="009E5255">
        <w:rPr>
          <w:color w:val="000000" w:themeColor="text1"/>
        </w:rPr>
        <w:t>,</w:t>
      </w:r>
      <w:r w:rsidR="00B53CC1" w:rsidRPr="009E5255">
        <w:rPr>
          <w:color w:val="000000" w:themeColor="text1"/>
        </w:rPr>
        <w:t xml:space="preserve"> respectively (</w:t>
      </w:r>
      <w:r w:rsidR="00B53CC1" w:rsidRPr="009E5255">
        <w:rPr>
          <w:color w:val="000000" w:themeColor="text1"/>
        </w:rPr>
        <w:fldChar w:fldCharType="begin"/>
      </w:r>
      <w:r w:rsidR="00B53CC1" w:rsidRPr="009E5255">
        <w:rPr>
          <w:color w:val="000000" w:themeColor="text1"/>
        </w:rPr>
        <w:instrText xml:space="preserve"> REF _Ref88124805 \h </w:instrText>
      </w:r>
      <w:r w:rsidR="00B53CC1" w:rsidRPr="009E5255">
        <w:rPr>
          <w:color w:val="000000" w:themeColor="text1"/>
        </w:rPr>
      </w:r>
      <w:r w:rsidR="00B53CC1" w:rsidRPr="009E5255">
        <w:rPr>
          <w:color w:val="000000" w:themeColor="text1"/>
        </w:rPr>
        <w:fldChar w:fldCharType="separate"/>
      </w:r>
      <w:r w:rsidR="000C766B" w:rsidRPr="009E5255">
        <w:t xml:space="preserve">Table </w:t>
      </w:r>
      <w:r w:rsidR="000C766B">
        <w:rPr>
          <w:noProof/>
        </w:rPr>
        <w:t>20</w:t>
      </w:r>
      <w:r w:rsidR="00B53CC1" w:rsidRPr="009E5255">
        <w:rPr>
          <w:color w:val="000000" w:themeColor="text1"/>
        </w:rPr>
        <w:fldChar w:fldCharType="end"/>
      </w:r>
      <w:r w:rsidR="00B53CC1" w:rsidRPr="009E5255">
        <w:rPr>
          <w:color w:val="000000" w:themeColor="text1"/>
        </w:rPr>
        <w:t xml:space="preserve">).  </w:t>
      </w:r>
      <w:r w:rsidR="005810C7" w:rsidRPr="009E5255">
        <w:rPr>
          <w:color w:val="000000" w:themeColor="text1"/>
        </w:rPr>
        <w:t xml:space="preserve">This represents a potential reduction in Government spending from adopting per-mg pricing for these three medicines of approximately $36 million over four years.  This is broadly consistent with estimates </w:t>
      </w:r>
      <w:r w:rsidR="00F55D08" w:rsidRPr="009E5255">
        <w:rPr>
          <w:color w:val="000000" w:themeColor="text1"/>
        </w:rPr>
        <w:t>provided</w:t>
      </w:r>
      <w:r w:rsidR="005810C7" w:rsidRPr="009E5255">
        <w:rPr>
          <w:color w:val="000000" w:themeColor="text1"/>
        </w:rPr>
        <w:t xml:space="preserve"> in stakeholder submissions to this Review.  Ultimately, reductions in Government spending from adopting per mg pricing will depend on the extent to which medicines are prescribed on the basis of flat or weight-based dosing.  As noted in Table 20, t</w:t>
      </w:r>
      <w:r w:rsidR="00B53CC1" w:rsidRPr="009E5255">
        <w:rPr>
          <w:color w:val="000000" w:themeColor="text1"/>
        </w:rPr>
        <w:t xml:space="preserve">he potential reductions in expenditure were lower where it was assumed that there was more wastage across infusions (i.e. there was less capacity within the system to vial share).   </w:t>
      </w:r>
    </w:p>
    <w:p w14:paraId="45AEC0B0" w14:textId="3D98C55C" w:rsidR="000A6AB5" w:rsidRPr="009E5255" w:rsidRDefault="005D272F" w:rsidP="000A6AB5">
      <w:pPr>
        <w:rPr>
          <w:color w:val="000000" w:themeColor="text1"/>
        </w:rPr>
      </w:pPr>
      <w:r w:rsidRPr="009E5255">
        <w:rPr>
          <w:color w:val="000000" w:themeColor="text1"/>
        </w:rPr>
        <w:t xml:space="preserve">As alluded to previously, adopting consistent fees across </w:t>
      </w:r>
      <w:r w:rsidR="00F47282" w:rsidRPr="009E5255">
        <w:rPr>
          <w:color w:val="000000" w:themeColor="text1"/>
        </w:rPr>
        <w:t xml:space="preserve">(s94) </w:t>
      </w:r>
      <w:r w:rsidRPr="009E5255">
        <w:rPr>
          <w:color w:val="000000" w:themeColor="text1"/>
        </w:rPr>
        <w:t xml:space="preserve">authorities has minimal impact on the cost to Government.  This can be observed for all three molecules, either under the existing model of remuneration </w:t>
      </w:r>
      <w:r w:rsidR="00803DBA" w:rsidRPr="009E5255">
        <w:rPr>
          <w:color w:val="000000" w:themeColor="text1"/>
        </w:rPr>
        <w:t xml:space="preserve">versus </w:t>
      </w:r>
      <w:r w:rsidRPr="009E5255">
        <w:rPr>
          <w:color w:val="000000" w:themeColor="text1"/>
        </w:rPr>
        <w:t>shi</w:t>
      </w:r>
      <w:r w:rsidR="00803DBA" w:rsidRPr="009E5255">
        <w:rPr>
          <w:color w:val="000000" w:themeColor="text1"/>
        </w:rPr>
        <w:t>f</w:t>
      </w:r>
      <w:r w:rsidRPr="009E5255">
        <w:rPr>
          <w:color w:val="000000" w:themeColor="text1"/>
        </w:rPr>
        <w:t>t</w:t>
      </w:r>
      <w:r w:rsidR="00803DBA" w:rsidRPr="009E5255">
        <w:rPr>
          <w:color w:val="000000" w:themeColor="text1"/>
        </w:rPr>
        <w:t>ing</w:t>
      </w:r>
      <w:r w:rsidRPr="009E5255">
        <w:rPr>
          <w:color w:val="000000" w:themeColor="text1"/>
        </w:rPr>
        <w:t xml:space="preserve"> to a </w:t>
      </w:r>
      <w:r w:rsidR="00C235C9" w:rsidRPr="009E5255">
        <w:rPr>
          <w:color w:val="000000" w:themeColor="text1"/>
        </w:rPr>
        <w:t>per-mg pricing</w:t>
      </w:r>
      <w:r w:rsidRPr="009E5255">
        <w:rPr>
          <w:color w:val="000000" w:themeColor="text1"/>
        </w:rPr>
        <w:t xml:space="preserve"> model.  Similarly, increasing mark-ups has a negligible impact on the cost to Government within a given payment system.  However, increasing mark-ups and/or establishing consistent fees between public</w:t>
      </w:r>
      <w:r w:rsidR="00803DBA" w:rsidRPr="009E5255">
        <w:rPr>
          <w:color w:val="000000" w:themeColor="text1"/>
        </w:rPr>
        <w:t xml:space="preserve"> and </w:t>
      </w:r>
      <w:r w:rsidRPr="009E5255">
        <w:rPr>
          <w:color w:val="000000" w:themeColor="text1"/>
        </w:rPr>
        <w:t xml:space="preserve">private providers would </w:t>
      </w:r>
      <w:r w:rsidR="000A6AB5" w:rsidRPr="009E5255">
        <w:rPr>
          <w:color w:val="000000" w:themeColor="text1"/>
        </w:rPr>
        <w:t>erode</w:t>
      </w:r>
      <w:r w:rsidRPr="009E5255">
        <w:rPr>
          <w:color w:val="000000" w:themeColor="text1"/>
        </w:rPr>
        <w:t xml:space="preserve"> some of</w:t>
      </w:r>
      <w:r w:rsidR="000A6AB5" w:rsidRPr="009E5255">
        <w:rPr>
          <w:color w:val="000000" w:themeColor="text1"/>
        </w:rPr>
        <w:t xml:space="preserve"> the reduction </w:t>
      </w:r>
      <w:r w:rsidRPr="009E5255">
        <w:rPr>
          <w:color w:val="000000" w:themeColor="text1"/>
        </w:rPr>
        <w:t>in the cost t</w:t>
      </w:r>
      <w:r w:rsidR="000A6AB5" w:rsidRPr="009E5255">
        <w:rPr>
          <w:color w:val="000000" w:themeColor="text1"/>
        </w:rPr>
        <w:t xml:space="preserve">o government from moving to </w:t>
      </w:r>
      <w:r w:rsidR="00C235C9" w:rsidRPr="009E5255">
        <w:rPr>
          <w:color w:val="000000" w:themeColor="text1"/>
        </w:rPr>
        <w:t>per-mg pricing</w:t>
      </w:r>
      <w:r w:rsidR="000A6AB5" w:rsidRPr="009E5255">
        <w:rPr>
          <w:color w:val="000000" w:themeColor="text1"/>
        </w:rPr>
        <w:t xml:space="preserve">.  </w:t>
      </w:r>
    </w:p>
    <w:p w14:paraId="5C22FE6C" w14:textId="6D5EDF2D" w:rsidR="000A6AB5" w:rsidRPr="009E5255" w:rsidRDefault="000A6AB5" w:rsidP="00214FB7">
      <w:pPr>
        <w:pStyle w:val="Caption"/>
      </w:pPr>
      <w:bookmarkStart w:id="365" w:name="_Ref106786826"/>
      <w:bookmarkStart w:id="366" w:name="_Toc125972814"/>
      <w:r w:rsidRPr="009E5255">
        <w:t xml:space="preserve">Table </w:t>
      </w:r>
      <w:r w:rsidR="00E36C93">
        <w:fldChar w:fldCharType="begin"/>
      </w:r>
      <w:r w:rsidR="00E36C93">
        <w:instrText xml:space="preserve"> SEQ Table \* ARABIC </w:instrText>
      </w:r>
      <w:r w:rsidR="00E36C93">
        <w:fldChar w:fldCharType="separate"/>
      </w:r>
      <w:r w:rsidR="000C766B">
        <w:rPr>
          <w:noProof/>
        </w:rPr>
        <w:t>19</w:t>
      </w:r>
      <w:r w:rsidR="00E36C93">
        <w:rPr>
          <w:noProof/>
        </w:rPr>
        <w:fldChar w:fldCharType="end"/>
      </w:r>
      <w:bookmarkEnd w:id="365"/>
      <w:r w:rsidR="004F311B" w:rsidRPr="009E5255">
        <w:t>.</w:t>
      </w:r>
      <w:r w:rsidRPr="009E5255">
        <w:t xml:space="preserve"> Net cost PBS / RPBS based on full calendar year – base case</w:t>
      </w:r>
      <w:bookmarkEnd w:id="366"/>
    </w:p>
    <w:tbl>
      <w:tblPr>
        <w:tblStyle w:val="TableGrid"/>
        <w:tblW w:w="5000" w:type="pct"/>
        <w:tblLayout w:type="fixed"/>
        <w:tblCellMar>
          <w:left w:w="28" w:type="dxa"/>
          <w:right w:w="28" w:type="dxa"/>
        </w:tblCellMar>
        <w:tblLook w:val="04A0" w:firstRow="1" w:lastRow="0" w:firstColumn="1" w:lastColumn="0" w:noHBand="0" w:noVBand="1"/>
        <w:tblCaption w:val="Net cost PBS/RPS based on full calendar year - base case"/>
      </w:tblPr>
      <w:tblGrid>
        <w:gridCol w:w="2466"/>
        <w:gridCol w:w="1071"/>
        <w:gridCol w:w="1134"/>
        <w:gridCol w:w="1274"/>
        <w:gridCol w:w="1132"/>
        <w:gridCol w:w="1152"/>
        <w:gridCol w:w="782"/>
      </w:tblGrid>
      <w:tr w:rsidR="000A6AB5" w:rsidRPr="009E5255" w14:paraId="490668FC" w14:textId="77777777" w:rsidTr="00CA5EF6">
        <w:trPr>
          <w:trHeight w:val="227"/>
          <w:tblHeader/>
        </w:trPr>
        <w:tc>
          <w:tcPr>
            <w:tcW w:w="1369" w:type="pct"/>
            <w:noWrap/>
            <w:hideMark/>
          </w:tcPr>
          <w:p w14:paraId="458750F2" w14:textId="77777777" w:rsidR="000A6AB5" w:rsidRPr="009E5255" w:rsidRDefault="000A6AB5" w:rsidP="00B53CC1">
            <w:pPr>
              <w:spacing w:before="0" w:after="0" w:line="240" w:lineRule="auto"/>
              <w:rPr>
                <w:b/>
                <w:bCs w:val="0"/>
                <w:color w:val="000000" w:themeColor="text1"/>
                <w:sz w:val="20"/>
                <w:szCs w:val="20"/>
              </w:rPr>
            </w:pPr>
            <w:r w:rsidRPr="009E5255">
              <w:rPr>
                <w:b/>
                <w:color w:val="000000" w:themeColor="text1"/>
                <w:sz w:val="20"/>
                <w:szCs w:val="20"/>
              </w:rPr>
              <w:t> </w:t>
            </w:r>
          </w:p>
        </w:tc>
        <w:tc>
          <w:tcPr>
            <w:tcW w:w="594" w:type="pct"/>
            <w:noWrap/>
            <w:hideMark/>
          </w:tcPr>
          <w:p w14:paraId="73393A57" w14:textId="77777777" w:rsidR="000A6AB5" w:rsidRPr="0054701C" w:rsidRDefault="000A6AB5" w:rsidP="00B53CC1">
            <w:pPr>
              <w:spacing w:before="0" w:after="0" w:line="240" w:lineRule="auto"/>
              <w:jc w:val="center"/>
              <w:rPr>
                <w:rFonts w:ascii="Calibri" w:hAnsi="Calibri" w:cs="Calibri"/>
                <w:b/>
                <w:bCs w:val="0"/>
                <w:color w:val="000000" w:themeColor="text1"/>
                <w:sz w:val="20"/>
                <w:szCs w:val="20"/>
              </w:rPr>
            </w:pPr>
            <w:r w:rsidRPr="0054701C">
              <w:rPr>
                <w:rFonts w:ascii="Calibri" w:hAnsi="Calibri" w:cs="Calibri"/>
                <w:b/>
                <w:color w:val="000000" w:themeColor="text1"/>
                <w:sz w:val="20"/>
                <w:szCs w:val="20"/>
              </w:rPr>
              <w:t>2017</w:t>
            </w:r>
          </w:p>
        </w:tc>
        <w:tc>
          <w:tcPr>
            <w:tcW w:w="629" w:type="pct"/>
            <w:noWrap/>
            <w:hideMark/>
          </w:tcPr>
          <w:p w14:paraId="7580010E" w14:textId="77777777" w:rsidR="000A6AB5" w:rsidRPr="0054701C" w:rsidRDefault="000A6AB5" w:rsidP="00B53CC1">
            <w:pPr>
              <w:spacing w:before="0" w:after="0" w:line="240" w:lineRule="auto"/>
              <w:jc w:val="center"/>
              <w:rPr>
                <w:rFonts w:ascii="Calibri" w:hAnsi="Calibri" w:cs="Calibri"/>
                <w:b/>
                <w:bCs w:val="0"/>
                <w:color w:val="000000" w:themeColor="text1"/>
                <w:sz w:val="20"/>
                <w:szCs w:val="20"/>
              </w:rPr>
            </w:pPr>
            <w:r w:rsidRPr="0054701C">
              <w:rPr>
                <w:rFonts w:ascii="Calibri" w:hAnsi="Calibri" w:cs="Calibri"/>
                <w:b/>
                <w:color w:val="000000" w:themeColor="text1"/>
                <w:sz w:val="20"/>
                <w:szCs w:val="20"/>
              </w:rPr>
              <w:t>2018</w:t>
            </w:r>
          </w:p>
        </w:tc>
        <w:tc>
          <w:tcPr>
            <w:tcW w:w="707" w:type="pct"/>
            <w:noWrap/>
            <w:hideMark/>
          </w:tcPr>
          <w:p w14:paraId="4AB57431" w14:textId="77777777" w:rsidR="000A6AB5" w:rsidRPr="0054701C" w:rsidRDefault="000A6AB5" w:rsidP="00B53CC1">
            <w:pPr>
              <w:spacing w:before="0" w:after="0" w:line="240" w:lineRule="auto"/>
              <w:jc w:val="center"/>
              <w:rPr>
                <w:rFonts w:ascii="Calibri" w:hAnsi="Calibri" w:cs="Calibri"/>
                <w:b/>
                <w:bCs w:val="0"/>
                <w:color w:val="000000" w:themeColor="text1"/>
                <w:sz w:val="20"/>
                <w:szCs w:val="20"/>
              </w:rPr>
            </w:pPr>
            <w:r w:rsidRPr="0054701C">
              <w:rPr>
                <w:rFonts w:ascii="Calibri" w:hAnsi="Calibri" w:cs="Calibri"/>
                <w:b/>
                <w:color w:val="000000" w:themeColor="text1"/>
                <w:sz w:val="20"/>
                <w:szCs w:val="20"/>
              </w:rPr>
              <w:t>2019</w:t>
            </w:r>
          </w:p>
        </w:tc>
        <w:tc>
          <w:tcPr>
            <w:tcW w:w="628" w:type="pct"/>
            <w:noWrap/>
            <w:hideMark/>
          </w:tcPr>
          <w:p w14:paraId="2E374A41" w14:textId="77777777" w:rsidR="000A6AB5" w:rsidRPr="0054701C" w:rsidRDefault="000A6AB5" w:rsidP="00B53CC1">
            <w:pPr>
              <w:spacing w:before="0" w:after="0" w:line="240" w:lineRule="auto"/>
              <w:jc w:val="center"/>
              <w:rPr>
                <w:rFonts w:ascii="Calibri" w:hAnsi="Calibri" w:cs="Calibri"/>
                <w:b/>
                <w:bCs w:val="0"/>
                <w:color w:val="000000" w:themeColor="text1"/>
                <w:sz w:val="20"/>
                <w:szCs w:val="20"/>
              </w:rPr>
            </w:pPr>
            <w:r w:rsidRPr="0054701C">
              <w:rPr>
                <w:rFonts w:ascii="Calibri" w:hAnsi="Calibri" w:cs="Calibri"/>
                <w:b/>
                <w:color w:val="000000" w:themeColor="text1"/>
                <w:sz w:val="20"/>
                <w:szCs w:val="20"/>
              </w:rPr>
              <w:t>2020</w:t>
            </w:r>
          </w:p>
        </w:tc>
        <w:tc>
          <w:tcPr>
            <w:tcW w:w="639" w:type="pct"/>
            <w:noWrap/>
            <w:hideMark/>
          </w:tcPr>
          <w:p w14:paraId="1A2859E9" w14:textId="77777777" w:rsidR="000A6AB5" w:rsidRPr="0054701C" w:rsidRDefault="000A6AB5" w:rsidP="00B53CC1">
            <w:pPr>
              <w:spacing w:before="0" w:after="0" w:line="240" w:lineRule="auto"/>
              <w:jc w:val="center"/>
              <w:rPr>
                <w:rFonts w:ascii="Calibri" w:hAnsi="Calibri" w:cs="Calibri"/>
                <w:b/>
                <w:bCs w:val="0"/>
                <w:color w:val="000000" w:themeColor="text1"/>
                <w:sz w:val="20"/>
                <w:szCs w:val="20"/>
              </w:rPr>
            </w:pPr>
            <w:r w:rsidRPr="0054701C">
              <w:rPr>
                <w:rFonts w:ascii="Calibri" w:hAnsi="Calibri" w:cs="Calibri"/>
                <w:b/>
                <w:color w:val="000000" w:themeColor="text1"/>
                <w:sz w:val="20"/>
                <w:szCs w:val="20"/>
              </w:rPr>
              <w:t>Sum at 4 years (million)</w:t>
            </w:r>
          </w:p>
        </w:tc>
        <w:tc>
          <w:tcPr>
            <w:tcW w:w="434" w:type="pct"/>
          </w:tcPr>
          <w:p w14:paraId="190DFF43" w14:textId="77777777" w:rsidR="000A6AB5" w:rsidRPr="0054701C" w:rsidRDefault="000A6AB5" w:rsidP="00B53CC1">
            <w:pPr>
              <w:spacing w:before="0" w:after="0" w:line="240" w:lineRule="auto"/>
              <w:jc w:val="center"/>
              <w:rPr>
                <w:rFonts w:ascii="Calibri" w:hAnsi="Calibri" w:cs="Calibri"/>
                <w:b/>
                <w:bCs w:val="0"/>
                <w:color w:val="000000" w:themeColor="text1"/>
                <w:sz w:val="20"/>
                <w:szCs w:val="20"/>
              </w:rPr>
            </w:pPr>
            <w:r w:rsidRPr="0054701C">
              <w:rPr>
                <w:rFonts w:ascii="Calibri" w:hAnsi="Calibri" w:cs="Calibri"/>
                <w:b/>
                <w:color w:val="000000" w:themeColor="text1"/>
                <w:sz w:val="20"/>
                <w:szCs w:val="20"/>
              </w:rPr>
              <w:t>Change</w:t>
            </w:r>
            <w:r w:rsidRPr="0054701C">
              <w:rPr>
                <w:rFonts w:ascii="Calibri" w:hAnsi="Calibri" w:cs="Calibri"/>
                <w:b/>
                <w:color w:val="000000" w:themeColor="text1"/>
                <w:sz w:val="20"/>
                <w:szCs w:val="20"/>
                <w:vertAlign w:val="superscript"/>
              </w:rPr>
              <w:t>1</w:t>
            </w:r>
          </w:p>
        </w:tc>
      </w:tr>
      <w:tr w:rsidR="000A6AB5" w:rsidRPr="009E5255" w14:paraId="3308C28C" w14:textId="77777777" w:rsidTr="000C0B17">
        <w:trPr>
          <w:trHeight w:val="143"/>
        </w:trPr>
        <w:tc>
          <w:tcPr>
            <w:tcW w:w="1369" w:type="pct"/>
            <w:noWrap/>
          </w:tcPr>
          <w:p w14:paraId="15F65581" w14:textId="77777777" w:rsidR="000A6AB5" w:rsidRPr="009E5255" w:rsidRDefault="000A6AB5" w:rsidP="00B53CC1">
            <w:pPr>
              <w:spacing w:before="0" w:after="0" w:line="240" w:lineRule="auto"/>
              <w:rPr>
                <w:color w:val="000000" w:themeColor="text1"/>
                <w:sz w:val="20"/>
                <w:szCs w:val="20"/>
              </w:rPr>
            </w:pPr>
          </w:p>
          <w:p w14:paraId="263AF40E"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Cabazitaxel</w:t>
            </w:r>
          </w:p>
        </w:tc>
        <w:tc>
          <w:tcPr>
            <w:tcW w:w="594" w:type="pct"/>
            <w:noWrap/>
          </w:tcPr>
          <w:p w14:paraId="3EB18DC9" w14:textId="77777777" w:rsidR="000A6AB5" w:rsidRPr="009E5255" w:rsidRDefault="000A6AB5" w:rsidP="00B53CC1">
            <w:pPr>
              <w:spacing w:before="0" w:after="0" w:line="240" w:lineRule="auto"/>
              <w:jc w:val="center"/>
              <w:rPr>
                <w:color w:val="000000" w:themeColor="text1"/>
                <w:sz w:val="20"/>
                <w:szCs w:val="20"/>
              </w:rPr>
            </w:pPr>
          </w:p>
        </w:tc>
        <w:tc>
          <w:tcPr>
            <w:tcW w:w="629" w:type="pct"/>
            <w:noWrap/>
          </w:tcPr>
          <w:p w14:paraId="3C99238C" w14:textId="77777777" w:rsidR="000A6AB5" w:rsidRPr="009E5255" w:rsidRDefault="000A6AB5" w:rsidP="00B53CC1">
            <w:pPr>
              <w:spacing w:before="0" w:after="0" w:line="240" w:lineRule="auto"/>
              <w:jc w:val="center"/>
              <w:rPr>
                <w:color w:val="000000" w:themeColor="text1"/>
                <w:sz w:val="20"/>
                <w:szCs w:val="20"/>
              </w:rPr>
            </w:pPr>
          </w:p>
        </w:tc>
        <w:tc>
          <w:tcPr>
            <w:tcW w:w="707" w:type="pct"/>
            <w:noWrap/>
          </w:tcPr>
          <w:p w14:paraId="59F58F4B" w14:textId="77777777" w:rsidR="000A6AB5" w:rsidRPr="009E5255" w:rsidRDefault="000A6AB5" w:rsidP="00B53CC1">
            <w:pPr>
              <w:spacing w:before="0" w:after="0" w:line="240" w:lineRule="auto"/>
              <w:jc w:val="center"/>
              <w:rPr>
                <w:color w:val="000000" w:themeColor="text1"/>
                <w:sz w:val="20"/>
                <w:szCs w:val="20"/>
              </w:rPr>
            </w:pPr>
          </w:p>
        </w:tc>
        <w:tc>
          <w:tcPr>
            <w:tcW w:w="628" w:type="pct"/>
            <w:noWrap/>
          </w:tcPr>
          <w:p w14:paraId="3C871D7E" w14:textId="77777777" w:rsidR="000A6AB5" w:rsidRPr="009E5255" w:rsidRDefault="000A6AB5" w:rsidP="00B53CC1">
            <w:pPr>
              <w:spacing w:before="0" w:after="0" w:line="240" w:lineRule="auto"/>
              <w:jc w:val="center"/>
              <w:rPr>
                <w:color w:val="000000" w:themeColor="text1"/>
                <w:sz w:val="20"/>
                <w:szCs w:val="20"/>
              </w:rPr>
            </w:pPr>
          </w:p>
        </w:tc>
        <w:tc>
          <w:tcPr>
            <w:tcW w:w="639" w:type="pct"/>
            <w:noWrap/>
          </w:tcPr>
          <w:p w14:paraId="26833E2C" w14:textId="77777777" w:rsidR="000A6AB5" w:rsidRPr="009E5255" w:rsidRDefault="000A6AB5" w:rsidP="00B53CC1">
            <w:pPr>
              <w:spacing w:before="0" w:after="0" w:line="240" w:lineRule="auto"/>
              <w:jc w:val="center"/>
              <w:rPr>
                <w:color w:val="000000" w:themeColor="text1"/>
                <w:sz w:val="20"/>
                <w:szCs w:val="20"/>
              </w:rPr>
            </w:pPr>
          </w:p>
        </w:tc>
        <w:tc>
          <w:tcPr>
            <w:tcW w:w="434" w:type="pct"/>
          </w:tcPr>
          <w:p w14:paraId="13F4D7D5" w14:textId="77777777" w:rsidR="000A6AB5" w:rsidRPr="009E5255" w:rsidRDefault="000A6AB5" w:rsidP="00B53CC1">
            <w:pPr>
              <w:spacing w:before="0" w:after="0" w:line="240" w:lineRule="auto"/>
              <w:jc w:val="center"/>
              <w:rPr>
                <w:color w:val="000000" w:themeColor="text1"/>
                <w:sz w:val="20"/>
                <w:szCs w:val="20"/>
              </w:rPr>
            </w:pPr>
          </w:p>
        </w:tc>
      </w:tr>
      <w:tr w:rsidR="000A6AB5" w:rsidRPr="009E5255" w14:paraId="46403C80" w14:textId="77777777" w:rsidTr="000C0B17">
        <w:trPr>
          <w:trHeight w:val="143"/>
        </w:trPr>
        <w:tc>
          <w:tcPr>
            <w:tcW w:w="1369" w:type="pct"/>
            <w:noWrap/>
            <w:hideMark/>
          </w:tcPr>
          <w:p w14:paraId="721C493A"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Base case</w:t>
            </w:r>
          </w:p>
        </w:tc>
        <w:tc>
          <w:tcPr>
            <w:tcW w:w="594" w:type="pct"/>
            <w:noWrap/>
            <w:hideMark/>
          </w:tcPr>
          <w:p w14:paraId="42322424"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4,428,539</w:t>
            </w:r>
          </w:p>
        </w:tc>
        <w:tc>
          <w:tcPr>
            <w:tcW w:w="629" w:type="pct"/>
            <w:noWrap/>
            <w:hideMark/>
          </w:tcPr>
          <w:p w14:paraId="18A14C7A"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4,674,509</w:t>
            </w:r>
          </w:p>
        </w:tc>
        <w:tc>
          <w:tcPr>
            <w:tcW w:w="707" w:type="pct"/>
            <w:noWrap/>
            <w:hideMark/>
          </w:tcPr>
          <w:p w14:paraId="7EFF9E29"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5,519,221</w:t>
            </w:r>
          </w:p>
        </w:tc>
        <w:tc>
          <w:tcPr>
            <w:tcW w:w="628" w:type="pct"/>
            <w:noWrap/>
            <w:hideMark/>
          </w:tcPr>
          <w:p w14:paraId="2F6393CA"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6,066,178</w:t>
            </w:r>
          </w:p>
        </w:tc>
        <w:tc>
          <w:tcPr>
            <w:tcW w:w="639" w:type="pct"/>
            <w:noWrap/>
            <w:hideMark/>
          </w:tcPr>
          <w:p w14:paraId="1A2980D4"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0.69</w:t>
            </w:r>
          </w:p>
        </w:tc>
        <w:tc>
          <w:tcPr>
            <w:tcW w:w="434" w:type="pct"/>
          </w:tcPr>
          <w:p w14:paraId="454013B1"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00%</w:t>
            </w:r>
          </w:p>
        </w:tc>
      </w:tr>
      <w:tr w:rsidR="000A6AB5" w:rsidRPr="009E5255" w14:paraId="7181670F" w14:textId="77777777" w:rsidTr="000C0B17">
        <w:trPr>
          <w:trHeight w:val="227"/>
        </w:trPr>
        <w:tc>
          <w:tcPr>
            <w:tcW w:w="1369" w:type="pct"/>
            <w:noWrap/>
          </w:tcPr>
          <w:p w14:paraId="295DD41E"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No public/private distinction</w:t>
            </w:r>
          </w:p>
        </w:tc>
        <w:tc>
          <w:tcPr>
            <w:tcW w:w="594" w:type="pct"/>
            <w:noWrap/>
          </w:tcPr>
          <w:p w14:paraId="0F9F3FAB"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4,495,729</w:t>
            </w:r>
          </w:p>
        </w:tc>
        <w:tc>
          <w:tcPr>
            <w:tcW w:w="629" w:type="pct"/>
            <w:noWrap/>
          </w:tcPr>
          <w:p w14:paraId="6B5A4282"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4,745,431</w:t>
            </w:r>
          </w:p>
        </w:tc>
        <w:tc>
          <w:tcPr>
            <w:tcW w:w="707" w:type="pct"/>
            <w:noWrap/>
          </w:tcPr>
          <w:p w14:paraId="00B668B2"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5,602,959</w:t>
            </w:r>
          </w:p>
        </w:tc>
        <w:tc>
          <w:tcPr>
            <w:tcW w:w="628" w:type="pct"/>
            <w:noWrap/>
          </w:tcPr>
          <w:p w14:paraId="70DB24B1"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6,158,215</w:t>
            </w:r>
          </w:p>
        </w:tc>
        <w:tc>
          <w:tcPr>
            <w:tcW w:w="639" w:type="pct"/>
            <w:noWrap/>
          </w:tcPr>
          <w:p w14:paraId="221B84B4"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1.00</w:t>
            </w:r>
          </w:p>
        </w:tc>
        <w:tc>
          <w:tcPr>
            <w:tcW w:w="434" w:type="pct"/>
          </w:tcPr>
          <w:p w14:paraId="14BEA9B6"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02%</w:t>
            </w:r>
          </w:p>
        </w:tc>
      </w:tr>
      <w:tr w:rsidR="000A6AB5" w:rsidRPr="009E5255" w14:paraId="7F25B179" w14:textId="77777777" w:rsidTr="000C0B17">
        <w:trPr>
          <w:trHeight w:val="227"/>
        </w:trPr>
        <w:tc>
          <w:tcPr>
            <w:tcW w:w="1369" w:type="pct"/>
            <w:noWrap/>
          </w:tcPr>
          <w:p w14:paraId="0C5B9048"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Mark-ups increased by 10%</w:t>
            </w:r>
          </w:p>
        </w:tc>
        <w:tc>
          <w:tcPr>
            <w:tcW w:w="594" w:type="pct"/>
            <w:noWrap/>
          </w:tcPr>
          <w:p w14:paraId="2FBAC7F0"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4,485,036</w:t>
            </w:r>
          </w:p>
        </w:tc>
        <w:tc>
          <w:tcPr>
            <w:tcW w:w="629" w:type="pct"/>
            <w:noWrap/>
          </w:tcPr>
          <w:p w14:paraId="2B951B5B"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4,734,145</w:t>
            </w:r>
          </w:p>
        </w:tc>
        <w:tc>
          <w:tcPr>
            <w:tcW w:w="707" w:type="pct"/>
            <w:noWrap/>
          </w:tcPr>
          <w:p w14:paraId="12472B62"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5,589,633</w:t>
            </w:r>
          </w:p>
        </w:tc>
        <w:tc>
          <w:tcPr>
            <w:tcW w:w="628" w:type="pct"/>
            <w:noWrap/>
          </w:tcPr>
          <w:p w14:paraId="4F58005A"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6,143,568</w:t>
            </w:r>
          </w:p>
        </w:tc>
        <w:tc>
          <w:tcPr>
            <w:tcW w:w="639" w:type="pct"/>
            <w:noWrap/>
          </w:tcPr>
          <w:p w14:paraId="7E126DE9"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0.95</w:t>
            </w:r>
          </w:p>
        </w:tc>
        <w:tc>
          <w:tcPr>
            <w:tcW w:w="434" w:type="pct"/>
          </w:tcPr>
          <w:p w14:paraId="240F6F18"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01%</w:t>
            </w:r>
          </w:p>
        </w:tc>
      </w:tr>
      <w:tr w:rsidR="000A6AB5" w:rsidRPr="009E5255" w14:paraId="381C99D9" w14:textId="77777777" w:rsidTr="000C0B17">
        <w:trPr>
          <w:trHeight w:val="227"/>
        </w:trPr>
        <w:tc>
          <w:tcPr>
            <w:tcW w:w="1369" w:type="pct"/>
            <w:noWrap/>
          </w:tcPr>
          <w:p w14:paraId="64167347"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Mark-ups increased by 25%</w:t>
            </w:r>
          </w:p>
        </w:tc>
        <w:tc>
          <w:tcPr>
            <w:tcW w:w="594" w:type="pct"/>
            <w:noWrap/>
          </w:tcPr>
          <w:p w14:paraId="4C51629A"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4,569,783</w:t>
            </w:r>
          </w:p>
        </w:tc>
        <w:tc>
          <w:tcPr>
            <w:tcW w:w="629" w:type="pct"/>
            <w:noWrap/>
          </w:tcPr>
          <w:p w14:paraId="694098CA"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4,823,598</w:t>
            </w:r>
          </w:p>
        </w:tc>
        <w:tc>
          <w:tcPr>
            <w:tcW w:w="707" w:type="pct"/>
            <w:noWrap/>
          </w:tcPr>
          <w:p w14:paraId="6E327E55"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5,695,251</w:t>
            </w:r>
          </w:p>
        </w:tc>
        <w:tc>
          <w:tcPr>
            <w:tcW w:w="628" w:type="pct"/>
            <w:noWrap/>
          </w:tcPr>
          <w:p w14:paraId="222573DF"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6,259,653</w:t>
            </w:r>
          </w:p>
        </w:tc>
        <w:tc>
          <w:tcPr>
            <w:tcW w:w="639" w:type="pct"/>
            <w:noWrap/>
          </w:tcPr>
          <w:p w14:paraId="11DB088F"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1.35</w:t>
            </w:r>
          </w:p>
        </w:tc>
        <w:tc>
          <w:tcPr>
            <w:tcW w:w="434" w:type="pct"/>
          </w:tcPr>
          <w:p w14:paraId="1AE4018F"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03%</w:t>
            </w:r>
          </w:p>
        </w:tc>
      </w:tr>
      <w:tr w:rsidR="000A6AB5" w:rsidRPr="009E5255" w14:paraId="48C61DE6" w14:textId="77777777" w:rsidTr="000C0B17">
        <w:trPr>
          <w:trHeight w:val="227"/>
        </w:trPr>
        <w:tc>
          <w:tcPr>
            <w:tcW w:w="1369" w:type="pct"/>
            <w:noWrap/>
          </w:tcPr>
          <w:p w14:paraId="3C46FDF0" w14:textId="77777777" w:rsidR="000A6AB5" w:rsidRPr="009E5255" w:rsidRDefault="000A6AB5" w:rsidP="00B53CC1">
            <w:pPr>
              <w:spacing w:before="0" w:after="0" w:line="240" w:lineRule="auto"/>
              <w:rPr>
                <w:color w:val="000000" w:themeColor="text1"/>
                <w:sz w:val="20"/>
                <w:szCs w:val="20"/>
              </w:rPr>
            </w:pPr>
          </w:p>
          <w:p w14:paraId="0A88AD71"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Avelumab</w:t>
            </w:r>
          </w:p>
        </w:tc>
        <w:tc>
          <w:tcPr>
            <w:tcW w:w="594" w:type="pct"/>
            <w:noWrap/>
          </w:tcPr>
          <w:p w14:paraId="387285F1" w14:textId="77777777" w:rsidR="000A6AB5" w:rsidRPr="009E5255" w:rsidRDefault="000A6AB5" w:rsidP="00B53CC1">
            <w:pPr>
              <w:spacing w:before="0" w:after="0" w:line="240" w:lineRule="auto"/>
              <w:jc w:val="center"/>
              <w:rPr>
                <w:color w:val="000000" w:themeColor="text1"/>
                <w:sz w:val="20"/>
                <w:szCs w:val="20"/>
              </w:rPr>
            </w:pPr>
          </w:p>
        </w:tc>
        <w:tc>
          <w:tcPr>
            <w:tcW w:w="629" w:type="pct"/>
            <w:noWrap/>
          </w:tcPr>
          <w:p w14:paraId="1C8949BE" w14:textId="77777777" w:rsidR="000A6AB5" w:rsidRPr="009E5255" w:rsidRDefault="000A6AB5" w:rsidP="00B53CC1">
            <w:pPr>
              <w:spacing w:before="0" w:after="0" w:line="240" w:lineRule="auto"/>
              <w:jc w:val="center"/>
              <w:rPr>
                <w:color w:val="000000" w:themeColor="text1"/>
                <w:sz w:val="20"/>
                <w:szCs w:val="20"/>
              </w:rPr>
            </w:pPr>
          </w:p>
        </w:tc>
        <w:tc>
          <w:tcPr>
            <w:tcW w:w="707" w:type="pct"/>
            <w:noWrap/>
          </w:tcPr>
          <w:p w14:paraId="59DEB3AC" w14:textId="77777777" w:rsidR="000A6AB5" w:rsidRPr="009E5255" w:rsidRDefault="000A6AB5" w:rsidP="00B53CC1">
            <w:pPr>
              <w:spacing w:before="0" w:after="0" w:line="240" w:lineRule="auto"/>
              <w:jc w:val="center"/>
              <w:rPr>
                <w:color w:val="000000" w:themeColor="text1"/>
                <w:sz w:val="20"/>
                <w:szCs w:val="20"/>
              </w:rPr>
            </w:pPr>
          </w:p>
        </w:tc>
        <w:tc>
          <w:tcPr>
            <w:tcW w:w="628" w:type="pct"/>
            <w:noWrap/>
          </w:tcPr>
          <w:p w14:paraId="4F9FA96C" w14:textId="77777777" w:rsidR="000A6AB5" w:rsidRPr="009E5255" w:rsidRDefault="000A6AB5" w:rsidP="00B53CC1">
            <w:pPr>
              <w:spacing w:before="0" w:after="0" w:line="240" w:lineRule="auto"/>
              <w:jc w:val="center"/>
              <w:rPr>
                <w:color w:val="000000" w:themeColor="text1"/>
                <w:sz w:val="20"/>
                <w:szCs w:val="20"/>
              </w:rPr>
            </w:pPr>
          </w:p>
        </w:tc>
        <w:tc>
          <w:tcPr>
            <w:tcW w:w="639" w:type="pct"/>
            <w:noWrap/>
          </w:tcPr>
          <w:p w14:paraId="3B336934" w14:textId="77777777" w:rsidR="000A6AB5" w:rsidRPr="009E5255" w:rsidRDefault="000A6AB5" w:rsidP="00B53CC1">
            <w:pPr>
              <w:spacing w:before="0" w:after="0" w:line="240" w:lineRule="auto"/>
              <w:jc w:val="center"/>
              <w:rPr>
                <w:color w:val="000000" w:themeColor="text1"/>
                <w:sz w:val="20"/>
                <w:szCs w:val="20"/>
              </w:rPr>
            </w:pPr>
          </w:p>
        </w:tc>
        <w:tc>
          <w:tcPr>
            <w:tcW w:w="434" w:type="pct"/>
          </w:tcPr>
          <w:p w14:paraId="3E57C8FB" w14:textId="77777777" w:rsidR="000A6AB5" w:rsidRPr="009E5255" w:rsidRDefault="000A6AB5" w:rsidP="00B53CC1">
            <w:pPr>
              <w:spacing w:before="0" w:after="0" w:line="240" w:lineRule="auto"/>
              <w:jc w:val="center"/>
              <w:rPr>
                <w:color w:val="000000" w:themeColor="text1"/>
                <w:sz w:val="20"/>
                <w:szCs w:val="20"/>
              </w:rPr>
            </w:pPr>
          </w:p>
        </w:tc>
      </w:tr>
      <w:tr w:rsidR="000A6AB5" w:rsidRPr="009E5255" w14:paraId="0342661F" w14:textId="77777777" w:rsidTr="000C0B17">
        <w:trPr>
          <w:trHeight w:val="227"/>
        </w:trPr>
        <w:tc>
          <w:tcPr>
            <w:tcW w:w="1369" w:type="pct"/>
            <w:noWrap/>
          </w:tcPr>
          <w:p w14:paraId="7375DCCA"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Base case</w:t>
            </w:r>
          </w:p>
        </w:tc>
        <w:tc>
          <w:tcPr>
            <w:tcW w:w="594" w:type="pct"/>
            <w:noWrap/>
          </w:tcPr>
          <w:p w14:paraId="0BA4223A"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0</w:t>
            </w:r>
          </w:p>
        </w:tc>
        <w:tc>
          <w:tcPr>
            <w:tcW w:w="629" w:type="pct"/>
            <w:noWrap/>
          </w:tcPr>
          <w:p w14:paraId="32C1D3D4"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0</w:t>
            </w:r>
          </w:p>
        </w:tc>
        <w:tc>
          <w:tcPr>
            <w:tcW w:w="707" w:type="pct"/>
            <w:noWrap/>
            <w:vAlign w:val="center"/>
          </w:tcPr>
          <w:p w14:paraId="50E82DCD"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15,417,696 </w:t>
            </w:r>
          </w:p>
        </w:tc>
        <w:tc>
          <w:tcPr>
            <w:tcW w:w="628" w:type="pct"/>
            <w:noWrap/>
            <w:vAlign w:val="center"/>
          </w:tcPr>
          <w:p w14:paraId="7631FDBE"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25,768,042 </w:t>
            </w:r>
          </w:p>
        </w:tc>
        <w:tc>
          <w:tcPr>
            <w:tcW w:w="639" w:type="pct"/>
            <w:noWrap/>
            <w:vAlign w:val="center"/>
          </w:tcPr>
          <w:p w14:paraId="76E04DEB"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41.19 </w:t>
            </w:r>
          </w:p>
        </w:tc>
        <w:tc>
          <w:tcPr>
            <w:tcW w:w="434" w:type="pct"/>
            <w:vAlign w:val="center"/>
          </w:tcPr>
          <w:p w14:paraId="161A1FCB"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100%</w:t>
            </w:r>
          </w:p>
        </w:tc>
      </w:tr>
      <w:tr w:rsidR="000A6AB5" w:rsidRPr="009E5255" w14:paraId="4FFC8C09" w14:textId="77777777" w:rsidTr="000C0B17">
        <w:trPr>
          <w:trHeight w:val="227"/>
        </w:trPr>
        <w:tc>
          <w:tcPr>
            <w:tcW w:w="1369" w:type="pct"/>
            <w:noWrap/>
          </w:tcPr>
          <w:p w14:paraId="25546FA8"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No public/private distinction</w:t>
            </w:r>
          </w:p>
        </w:tc>
        <w:tc>
          <w:tcPr>
            <w:tcW w:w="594" w:type="pct"/>
            <w:noWrap/>
          </w:tcPr>
          <w:p w14:paraId="334C42F2"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0</w:t>
            </w:r>
          </w:p>
        </w:tc>
        <w:tc>
          <w:tcPr>
            <w:tcW w:w="629" w:type="pct"/>
            <w:noWrap/>
          </w:tcPr>
          <w:p w14:paraId="0FB11043"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0</w:t>
            </w:r>
          </w:p>
        </w:tc>
        <w:tc>
          <w:tcPr>
            <w:tcW w:w="707" w:type="pct"/>
            <w:noWrap/>
            <w:vAlign w:val="center"/>
          </w:tcPr>
          <w:p w14:paraId="16C9A5B8"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15,448,767 </w:t>
            </w:r>
          </w:p>
        </w:tc>
        <w:tc>
          <w:tcPr>
            <w:tcW w:w="628" w:type="pct"/>
            <w:noWrap/>
            <w:vAlign w:val="center"/>
          </w:tcPr>
          <w:p w14:paraId="50E75358"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25,819,972 </w:t>
            </w:r>
          </w:p>
        </w:tc>
        <w:tc>
          <w:tcPr>
            <w:tcW w:w="639" w:type="pct"/>
            <w:noWrap/>
            <w:vAlign w:val="center"/>
          </w:tcPr>
          <w:p w14:paraId="55752618"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41.27 </w:t>
            </w:r>
          </w:p>
        </w:tc>
        <w:tc>
          <w:tcPr>
            <w:tcW w:w="434" w:type="pct"/>
            <w:vAlign w:val="center"/>
          </w:tcPr>
          <w:p w14:paraId="0A43395E"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100%</w:t>
            </w:r>
          </w:p>
        </w:tc>
      </w:tr>
      <w:tr w:rsidR="000A6AB5" w:rsidRPr="009E5255" w14:paraId="354214F0" w14:textId="77777777" w:rsidTr="000C0B17">
        <w:trPr>
          <w:trHeight w:val="227"/>
        </w:trPr>
        <w:tc>
          <w:tcPr>
            <w:tcW w:w="1369" w:type="pct"/>
            <w:noWrap/>
          </w:tcPr>
          <w:p w14:paraId="26951AA6"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Mark-ups increased by 10%</w:t>
            </w:r>
          </w:p>
        </w:tc>
        <w:tc>
          <w:tcPr>
            <w:tcW w:w="594" w:type="pct"/>
            <w:noWrap/>
          </w:tcPr>
          <w:p w14:paraId="412C22EE"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0</w:t>
            </w:r>
          </w:p>
        </w:tc>
        <w:tc>
          <w:tcPr>
            <w:tcW w:w="629" w:type="pct"/>
            <w:noWrap/>
          </w:tcPr>
          <w:p w14:paraId="5544C905"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0</w:t>
            </w:r>
          </w:p>
        </w:tc>
        <w:tc>
          <w:tcPr>
            <w:tcW w:w="707" w:type="pct"/>
            <w:noWrap/>
            <w:vAlign w:val="center"/>
          </w:tcPr>
          <w:p w14:paraId="4AE0A65F"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15,445,975 </w:t>
            </w:r>
          </w:p>
        </w:tc>
        <w:tc>
          <w:tcPr>
            <w:tcW w:w="628" w:type="pct"/>
            <w:noWrap/>
            <w:vAlign w:val="center"/>
          </w:tcPr>
          <w:p w14:paraId="275B7762"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25,815,306 </w:t>
            </w:r>
          </w:p>
        </w:tc>
        <w:tc>
          <w:tcPr>
            <w:tcW w:w="639" w:type="pct"/>
            <w:noWrap/>
            <w:vAlign w:val="center"/>
          </w:tcPr>
          <w:p w14:paraId="7AFFC184"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41.26 </w:t>
            </w:r>
          </w:p>
        </w:tc>
        <w:tc>
          <w:tcPr>
            <w:tcW w:w="434" w:type="pct"/>
            <w:vAlign w:val="center"/>
          </w:tcPr>
          <w:p w14:paraId="40AFD9C4"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100%</w:t>
            </w:r>
          </w:p>
        </w:tc>
      </w:tr>
      <w:tr w:rsidR="000A6AB5" w:rsidRPr="009E5255" w14:paraId="20A476BF" w14:textId="77777777" w:rsidTr="000C0B17">
        <w:trPr>
          <w:trHeight w:val="227"/>
        </w:trPr>
        <w:tc>
          <w:tcPr>
            <w:tcW w:w="1369" w:type="pct"/>
            <w:noWrap/>
          </w:tcPr>
          <w:p w14:paraId="432A01C5"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Mark-ups increased by 25%</w:t>
            </w:r>
          </w:p>
        </w:tc>
        <w:tc>
          <w:tcPr>
            <w:tcW w:w="594" w:type="pct"/>
            <w:noWrap/>
          </w:tcPr>
          <w:p w14:paraId="3D92C074"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0</w:t>
            </w:r>
          </w:p>
        </w:tc>
        <w:tc>
          <w:tcPr>
            <w:tcW w:w="629" w:type="pct"/>
            <w:noWrap/>
          </w:tcPr>
          <w:p w14:paraId="41EDEC78"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0</w:t>
            </w:r>
          </w:p>
        </w:tc>
        <w:tc>
          <w:tcPr>
            <w:tcW w:w="707" w:type="pct"/>
            <w:noWrap/>
            <w:vAlign w:val="center"/>
          </w:tcPr>
          <w:p w14:paraId="5F9598A0"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15,488,393 </w:t>
            </w:r>
          </w:p>
        </w:tc>
        <w:tc>
          <w:tcPr>
            <w:tcW w:w="628" w:type="pct"/>
            <w:noWrap/>
            <w:vAlign w:val="center"/>
          </w:tcPr>
          <w:p w14:paraId="090D1496"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25,886,200 </w:t>
            </w:r>
          </w:p>
        </w:tc>
        <w:tc>
          <w:tcPr>
            <w:tcW w:w="639" w:type="pct"/>
            <w:noWrap/>
            <w:vAlign w:val="center"/>
          </w:tcPr>
          <w:p w14:paraId="55DB6587"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 xml:space="preserve">$41.37 </w:t>
            </w:r>
          </w:p>
        </w:tc>
        <w:tc>
          <w:tcPr>
            <w:tcW w:w="434" w:type="pct"/>
            <w:vAlign w:val="center"/>
          </w:tcPr>
          <w:p w14:paraId="5CD2DE3B" w14:textId="77777777" w:rsidR="000A6AB5" w:rsidRPr="009E5255" w:rsidRDefault="000A6AB5" w:rsidP="00B53CC1">
            <w:pPr>
              <w:spacing w:before="0" w:after="0" w:line="240" w:lineRule="auto"/>
              <w:jc w:val="center"/>
              <w:rPr>
                <w:color w:val="000000" w:themeColor="text1"/>
                <w:sz w:val="20"/>
                <w:szCs w:val="20"/>
              </w:rPr>
            </w:pPr>
            <w:r w:rsidRPr="009E5255">
              <w:rPr>
                <w:color w:val="000000"/>
                <w:sz w:val="20"/>
                <w:szCs w:val="20"/>
              </w:rPr>
              <w:t>100%</w:t>
            </w:r>
          </w:p>
        </w:tc>
      </w:tr>
      <w:tr w:rsidR="000A6AB5" w:rsidRPr="009E5255" w14:paraId="57EFB0C4" w14:textId="77777777" w:rsidTr="000C0B17">
        <w:trPr>
          <w:trHeight w:val="227"/>
        </w:trPr>
        <w:tc>
          <w:tcPr>
            <w:tcW w:w="1369" w:type="pct"/>
            <w:noWrap/>
          </w:tcPr>
          <w:p w14:paraId="606C33C8" w14:textId="77777777" w:rsidR="000A6AB5" w:rsidRPr="009E5255" w:rsidRDefault="000A6AB5" w:rsidP="00B53CC1">
            <w:pPr>
              <w:spacing w:before="0" w:after="0" w:line="240" w:lineRule="auto"/>
              <w:rPr>
                <w:color w:val="000000" w:themeColor="text1"/>
                <w:sz w:val="20"/>
                <w:szCs w:val="20"/>
              </w:rPr>
            </w:pPr>
          </w:p>
          <w:p w14:paraId="320B7AEA"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Bortezomib</w:t>
            </w:r>
          </w:p>
        </w:tc>
        <w:tc>
          <w:tcPr>
            <w:tcW w:w="594" w:type="pct"/>
            <w:noWrap/>
          </w:tcPr>
          <w:p w14:paraId="7D773520" w14:textId="77777777" w:rsidR="000A6AB5" w:rsidRPr="009E5255" w:rsidRDefault="000A6AB5" w:rsidP="00B53CC1">
            <w:pPr>
              <w:spacing w:before="0" w:after="0" w:line="240" w:lineRule="auto"/>
              <w:jc w:val="center"/>
              <w:rPr>
                <w:color w:val="000000" w:themeColor="text1"/>
                <w:sz w:val="20"/>
                <w:szCs w:val="20"/>
              </w:rPr>
            </w:pPr>
          </w:p>
        </w:tc>
        <w:tc>
          <w:tcPr>
            <w:tcW w:w="629" w:type="pct"/>
            <w:noWrap/>
          </w:tcPr>
          <w:p w14:paraId="613E0FD3" w14:textId="77777777" w:rsidR="000A6AB5" w:rsidRPr="009E5255" w:rsidRDefault="000A6AB5" w:rsidP="00B53CC1">
            <w:pPr>
              <w:spacing w:before="0" w:after="0" w:line="240" w:lineRule="auto"/>
              <w:jc w:val="center"/>
              <w:rPr>
                <w:color w:val="000000" w:themeColor="text1"/>
                <w:sz w:val="20"/>
                <w:szCs w:val="20"/>
              </w:rPr>
            </w:pPr>
          </w:p>
        </w:tc>
        <w:tc>
          <w:tcPr>
            <w:tcW w:w="707" w:type="pct"/>
            <w:noWrap/>
          </w:tcPr>
          <w:p w14:paraId="24F1ED97" w14:textId="77777777" w:rsidR="000A6AB5" w:rsidRPr="009E5255" w:rsidRDefault="000A6AB5" w:rsidP="00B53CC1">
            <w:pPr>
              <w:spacing w:before="0" w:after="0" w:line="240" w:lineRule="auto"/>
              <w:jc w:val="center"/>
              <w:rPr>
                <w:color w:val="000000" w:themeColor="text1"/>
                <w:sz w:val="20"/>
                <w:szCs w:val="20"/>
              </w:rPr>
            </w:pPr>
          </w:p>
        </w:tc>
        <w:tc>
          <w:tcPr>
            <w:tcW w:w="628" w:type="pct"/>
            <w:noWrap/>
          </w:tcPr>
          <w:p w14:paraId="70348ED2" w14:textId="77777777" w:rsidR="000A6AB5" w:rsidRPr="009E5255" w:rsidRDefault="000A6AB5" w:rsidP="00B53CC1">
            <w:pPr>
              <w:spacing w:before="0" w:after="0" w:line="240" w:lineRule="auto"/>
              <w:jc w:val="center"/>
              <w:rPr>
                <w:color w:val="000000" w:themeColor="text1"/>
                <w:sz w:val="20"/>
                <w:szCs w:val="20"/>
              </w:rPr>
            </w:pPr>
          </w:p>
        </w:tc>
        <w:tc>
          <w:tcPr>
            <w:tcW w:w="639" w:type="pct"/>
            <w:noWrap/>
          </w:tcPr>
          <w:p w14:paraId="2B580DBE" w14:textId="77777777" w:rsidR="000A6AB5" w:rsidRPr="009E5255" w:rsidRDefault="000A6AB5" w:rsidP="00B53CC1">
            <w:pPr>
              <w:spacing w:before="0" w:after="0" w:line="240" w:lineRule="auto"/>
              <w:jc w:val="center"/>
              <w:rPr>
                <w:color w:val="000000" w:themeColor="text1"/>
                <w:sz w:val="20"/>
                <w:szCs w:val="20"/>
              </w:rPr>
            </w:pPr>
          </w:p>
        </w:tc>
        <w:tc>
          <w:tcPr>
            <w:tcW w:w="434" w:type="pct"/>
          </w:tcPr>
          <w:p w14:paraId="6C140AD0" w14:textId="77777777" w:rsidR="000A6AB5" w:rsidRPr="009E5255" w:rsidRDefault="000A6AB5" w:rsidP="00B53CC1">
            <w:pPr>
              <w:spacing w:before="0" w:after="0" w:line="240" w:lineRule="auto"/>
              <w:jc w:val="center"/>
              <w:rPr>
                <w:color w:val="000000" w:themeColor="text1"/>
                <w:sz w:val="20"/>
                <w:szCs w:val="20"/>
              </w:rPr>
            </w:pPr>
          </w:p>
        </w:tc>
      </w:tr>
      <w:tr w:rsidR="000A6AB5" w:rsidRPr="009E5255" w14:paraId="022D28EF" w14:textId="77777777" w:rsidTr="000C0B17">
        <w:trPr>
          <w:trHeight w:val="227"/>
        </w:trPr>
        <w:tc>
          <w:tcPr>
            <w:tcW w:w="1369" w:type="pct"/>
            <w:noWrap/>
          </w:tcPr>
          <w:p w14:paraId="215D3BED"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Base case</w:t>
            </w:r>
          </w:p>
        </w:tc>
        <w:tc>
          <w:tcPr>
            <w:tcW w:w="594" w:type="pct"/>
            <w:noWrap/>
          </w:tcPr>
          <w:p w14:paraId="10D0BC15"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5,077,466</w:t>
            </w:r>
          </w:p>
        </w:tc>
        <w:tc>
          <w:tcPr>
            <w:tcW w:w="629" w:type="pct"/>
            <w:noWrap/>
          </w:tcPr>
          <w:p w14:paraId="32CC21F5"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4,396,037</w:t>
            </w:r>
          </w:p>
        </w:tc>
        <w:tc>
          <w:tcPr>
            <w:tcW w:w="707" w:type="pct"/>
            <w:noWrap/>
          </w:tcPr>
          <w:p w14:paraId="5C3F93E9"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7,211,575</w:t>
            </w:r>
          </w:p>
        </w:tc>
        <w:tc>
          <w:tcPr>
            <w:tcW w:w="628" w:type="pct"/>
            <w:noWrap/>
          </w:tcPr>
          <w:p w14:paraId="0E1A3EAB"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30,105,403</w:t>
            </w:r>
          </w:p>
        </w:tc>
        <w:tc>
          <w:tcPr>
            <w:tcW w:w="639" w:type="pct"/>
            <w:noWrap/>
          </w:tcPr>
          <w:p w14:paraId="1FE2E49D"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06.79</w:t>
            </w:r>
          </w:p>
        </w:tc>
        <w:tc>
          <w:tcPr>
            <w:tcW w:w="434" w:type="pct"/>
          </w:tcPr>
          <w:p w14:paraId="5E69213E"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00%</w:t>
            </w:r>
          </w:p>
        </w:tc>
      </w:tr>
      <w:tr w:rsidR="000A6AB5" w:rsidRPr="009E5255" w14:paraId="2C311DC6" w14:textId="77777777" w:rsidTr="000C0B17">
        <w:trPr>
          <w:trHeight w:val="227"/>
        </w:trPr>
        <w:tc>
          <w:tcPr>
            <w:tcW w:w="1369" w:type="pct"/>
            <w:noWrap/>
          </w:tcPr>
          <w:p w14:paraId="19881166"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No public/private distinction</w:t>
            </w:r>
          </w:p>
        </w:tc>
        <w:tc>
          <w:tcPr>
            <w:tcW w:w="594" w:type="pct"/>
            <w:noWrap/>
          </w:tcPr>
          <w:p w14:paraId="14102EDB"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5,782,240</w:t>
            </w:r>
          </w:p>
        </w:tc>
        <w:tc>
          <w:tcPr>
            <w:tcW w:w="629" w:type="pct"/>
            <w:noWrap/>
          </w:tcPr>
          <w:p w14:paraId="4BE245E6"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5,081,660</w:t>
            </w:r>
          </w:p>
        </w:tc>
        <w:tc>
          <w:tcPr>
            <w:tcW w:w="707" w:type="pct"/>
            <w:noWrap/>
          </w:tcPr>
          <w:p w14:paraId="42A06730"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7,976,327</w:t>
            </w:r>
          </w:p>
        </w:tc>
        <w:tc>
          <w:tcPr>
            <w:tcW w:w="628" w:type="pct"/>
            <w:noWrap/>
          </w:tcPr>
          <w:p w14:paraId="1EA38617"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30,951,482</w:t>
            </w:r>
          </w:p>
        </w:tc>
        <w:tc>
          <w:tcPr>
            <w:tcW w:w="639" w:type="pct"/>
            <w:noWrap/>
          </w:tcPr>
          <w:p w14:paraId="025BD82E"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09.79</w:t>
            </w:r>
          </w:p>
        </w:tc>
        <w:tc>
          <w:tcPr>
            <w:tcW w:w="434" w:type="pct"/>
          </w:tcPr>
          <w:p w14:paraId="18811C8D"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03%</w:t>
            </w:r>
          </w:p>
        </w:tc>
      </w:tr>
      <w:tr w:rsidR="000A6AB5" w:rsidRPr="009E5255" w14:paraId="6D46E5F2" w14:textId="77777777" w:rsidTr="000C0B17">
        <w:trPr>
          <w:trHeight w:val="227"/>
        </w:trPr>
        <w:tc>
          <w:tcPr>
            <w:tcW w:w="1369" w:type="pct"/>
            <w:noWrap/>
          </w:tcPr>
          <w:p w14:paraId="73500985"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Mark-ups increased by 10%</w:t>
            </w:r>
          </w:p>
        </w:tc>
        <w:tc>
          <w:tcPr>
            <w:tcW w:w="594" w:type="pct"/>
            <w:noWrap/>
          </w:tcPr>
          <w:p w14:paraId="608A364A"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5,520,287</w:t>
            </w:r>
          </w:p>
        </w:tc>
        <w:tc>
          <w:tcPr>
            <w:tcW w:w="629" w:type="pct"/>
            <w:noWrap/>
          </w:tcPr>
          <w:p w14:paraId="3151A234"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4,826,825</w:t>
            </w:r>
          </w:p>
        </w:tc>
        <w:tc>
          <w:tcPr>
            <w:tcW w:w="707" w:type="pct"/>
            <w:noWrap/>
          </w:tcPr>
          <w:p w14:paraId="23C87F42"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7,692,081</w:t>
            </w:r>
          </w:p>
        </w:tc>
        <w:tc>
          <w:tcPr>
            <w:tcW w:w="628" w:type="pct"/>
            <w:noWrap/>
          </w:tcPr>
          <w:p w14:paraId="5DC6BCB3"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30,637,008</w:t>
            </w:r>
          </w:p>
        </w:tc>
        <w:tc>
          <w:tcPr>
            <w:tcW w:w="639" w:type="pct"/>
            <w:noWrap/>
          </w:tcPr>
          <w:p w14:paraId="2C4201EF"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08.68</w:t>
            </w:r>
          </w:p>
        </w:tc>
        <w:tc>
          <w:tcPr>
            <w:tcW w:w="434" w:type="pct"/>
          </w:tcPr>
          <w:p w14:paraId="7B50FEAB"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02%</w:t>
            </w:r>
          </w:p>
        </w:tc>
      </w:tr>
      <w:tr w:rsidR="000A6AB5" w:rsidRPr="009E5255" w14:paraId="313643C9" w14:textId="77777777" w:rsidTr="000C0B17">
        <w:trPr>
          <w:trHeight w:val="227"/>
        </w:trPr>
        <w:tc>
          <w:tcPr>
            <w:tcW w:w="1369" w:type="pct"/>
            <w:noWrap/>
          </w:tcPr>
          <w:p w14:paraId="53F0709F" w14:textId="77777777" w:rsidR="000A6AB5" w:rsidRPr="009E5255" w:rsidRDefault="000A6AB5" w:rsidP="00B53CC1">
            <w:pPr>
              <w:spacing w:before="0" w:after="0" w:line="240" w:lineRule="auto"/>
              <w:rPr>
                <w:color w:val="000000" w:themeColor="text1"/>
                <w:sz w:val="20"/>
                <w:szCs w:val="20"/>
              </w:rPr>
            </w:pPr>
            <w:r w:rsidRPr="009E5255">
              <w:rPr>
                <w:color w:val="000000" w:themeColor="text1"/>
                <w:sz w:val="20"/>
                <w:szCs w:val="20"/>
              </w:rPr>
              <w:t>Mark-ups increased by 25%</w:t>
            </w:r>
          </w:p>
        </w:tc>
        <w:tc>
          <w:tcPr>
            <w:tcW w:w="594" w:type="pct"/>
            <w:noWrap/>
          </w:tcPr>
          <w:p w14:paraId="4A1D5968"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6,184,519</w:t>
            </w:r>
          </w:p>
        </w:tc>
        <w:tc>
          <w:tcPr>
            <w:tcW w:w="629" w:type="pct"/>
            <w:noWrap/>
          </w:tcPr>
          <w:p w14:paraId="62FBB5DC"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5,473,007</w:t>
            </w:r>
          </w:p>
        </w:tc>
        <w:tc>
          <w:tcPr>
            <w:tcW w:w="707" w:type="pct"/>
            <w:noWrap/>
          </w:tcPr>
          <w:p w14:paraId="6D7C92E9"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28,412,839</w:t>
            </w:r>
          </w:p>
        </w:tc>
        <w:tc>
          <w:tcPr>
            <w:tcW w:w="628" w:type="pct"/>
            <w:noWrap/>
          </w:tcPr>
          <w:p w14:paraId="5F1CD440"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31,434,415</w:t>
            </w:r>
          </w:p>
        </w:tc>
        <w:tc>
          <w:tcPr>
            <w:tcW w:w="639" w:type="pct"/>
            <w:noWrap/>
          </w:tcPr>
          <w:p w14:paraId="700792C2"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11.50</w:t>
            </w:r>
          </w:p>
        </w:tc>
        <w:tc>
          <w:tcPr>
            <w:tcW w:w="434" w:type="pct"/>
          </w:tcPr>
          <w:p w14:paraId="6D9611D0" w14:textId="77777777" w:rsidR="000A6AB5" w:rsidRPr="009E5255" w:rsidRDefault="000A6AB5" w:rsidP="00B53CC1">
            <w:pPr>
              <w:spacing w:before="0" w:after="0" w:line="240" w:lineRule="auto"/>
              <w:jc w:val="center"/>
              <w:rPr>
                <w:color w:val="000000" w:themeColor="text1"/>
                <w:sz w:val="20"/>
                <w:szCs w:val="20"/>
              </w:rPr>
            </w:pPr>
            <w:r w:rsidRPr="009E5255">
              <w:rPr>
                <w:color w:val="000000" w:themeColor="text1"/>
                <w:sz w:val="20"/>
                <w:szCs w:val="20"/>
              </w:rPr>
              <w:t>104%</w:t>
            </w:r>
          </w:p>
        </w:tc>
      </w:tr>
    </w:tbl>
    <w:p w14:paraId="09D34D2A" w14:textId="0F0C80F4" w:rsidR="000A6AB5" w:rsidRPr="009E5255" w:rsidRDefault="000A6AB5" w:rsidP="003A6F1A">
      <w:pPr>
        <w:pStyle w:val="TableNotes"/>
      </w:pPr>
      <w:r w:rsidRPr="009E5255">
        <w:t>Abbreviations:</w:t>
      </w:r>
      <w:r w:rsidRPr="009E5255">
        <w:tab/>
        <w:t xml:space="preserve"> PBS, pharmaceutical benefits scheme; RPBS, repatriation pharmaceutical benefits scheme.</w:t>
      </w:r>
    </w:p>
    <w:p w14:paraId="6DBBD173" w14:textId="72B96C79" w:rsidR="00D92995" w:rsidRPr="009E5255" w:rsidRDefault="00D92995" w:rsidP="003A6F1A">
      <w:pPr>
        <w:pStyle w:val="TableNotes"/>
      </w:pPr>
      <w:r w:rsidRPr="009E5255">
        <w:t>Source:</w:t>
      </w:r>
      <w:r w:rsidRPr="009E5255">
        <w:tab/>
        <w:t xml:space="preserve">Developed for this Review, see </w:t>
      </w:r>
      <w:r w:rsidRPr="009E5255">
        <w:fldChar w:fldCharType="begin"/>
      </w:r>
      <w:r w:rsidRPr="009E5255">
        <w:instrText xml:space="preserve"> REF _Ref90046130 \h </w:instrText>
      </w:r>
      <w:r w:rsidRPr="009E5255">
        <w:fldChar w:fldCharType="separate"/>
      </w:r>
      <w:r w:rsidR="000C766B" w:rsidRPr="009E5255">
        <w:t xml:space="preserve">Appendix </w:t>
      </w:r>
      <w:r w:rsidR="000C766B">
        <w:rPr>
          <w:noProof/>
        </w:rPr>
        <w:t>10</w:t>
      </w:r>
      <w:r w:rsidRPr="009E5255">
        <w:fldChar w:fldCharType="end"/>
      </w:r>
    </w:p>
    <w:p w14:paraId="6DF0C88B" w14:textId="6E9239EA" w:rsidR="000A6AB5" w:rsidRPr="009E5255" w:rsidRDefault="000A6AB5" w:rsidP="003A6F1A">
      <w:pPr>
        <w:pStyle w:val="TableNotes"/>
      </w:pPr>
      <w:r w:rsidRPr="009E5255">
        <w:t xml:space="preserve">Note: </w:t>
      </w:r>
      <w:r w:rsidRPr="009E5255">
        <w:tab/>
      </w:r>
      <w:r w:rsidRPr="009E5255">
        <w:rPr>
          <w:vertAlign w:val="superscript"/>
        </w:rPr>
        <w:t>1</w:t>
      </w:r>
      <w:r w:rsidRPr="009E5255">
        <w:t xml:space="preserve"> This is the percentage change from base case</w:t>
      </w:r>
    </w:p>
    <w:p w14:paraId="494A6399" w14:textId="5486D2F3" w:rsidR="000A6AB5" w:rsidRPr="009E5255" w:rsidRDefault="000A6AB5" w:rsidP="00214FB7">
      <w:pPr>
        <w:pStyle w:val="Caption"/>
      </w:pPr>
      <w:bookmarkStart w:id="367" w:name="_Ref88124805"/>
      <w:bookmarkStart w:id="368" w:name="_Toc125972815"/>
      <w:r w:rsidRPr="009E5255">
        <w:t xml:space="preserve">Table </w:t>
      </w:r>
      <w:r w:rsidR="00E36C93">
        <w:fldChar w:fldCharType="begin"/>
      </w:r>
      <w:r w:rsidR="00E36C93">
        <w:instrText xml:space="preserve"> SEQ Table \* ARABIC </w:instrText>
      </w:r>
      <w:r w:rsidR="00E36C93">
        <w:fldChar w:fldCharType="separate"/>
      </w:r>
      <w:r w:rsidR="000C766B">
        <w:rPr>
          <w:noProof/>
        </w:rPr>
        <w:t>20</w:t>
      </w:r>
      <w:r w:rsidR="00E36C93">
        <w:rPr>
          <w:noProof/>
        </w:rPr>
        <w:fldChar w:fldCharType="end"/>
      </w:r>
      <w:bookmarkEnd w:id="367"/>
      <w:r w:rsidR="004134CF" w:rsidRPr="009E5255">
        <w:t>.</w:t>
      </w:r>
      <w:r w:rsidRPr="009E5255">
        <w:t xml:space="preserve"> Net cost PBS / RPBS based on full calendar year – </w:t>
      </w:r>
      <w:r w:rsidR="00C235C9" w:rsidRPr="009E5255">
        <w:t>per-mg pricing</w:t>
      </w:r>
      <w:bookmarkEnd w:id="368"/>
    </w:p>
    <w:tbl>
      <w:tblPr>
        <w:tblStyle w:val="TableGrid"/>
        <w:tblW w:w="5000" w:type="pct"/>
        <w:tblLayout w:type="fixed"/>
        <w:tblCellMar>
          <w:left w:w="28" w:type="dxa"/>
          <w:right w:w="28" w:type="dxa"/>
        </w:tblCellMar>
        <w:tblLook w:val="04A0" w:firstRow="1" w:lastRow="0" w:firstColumn="1" w:lastColumn="0" w:noHBand="0" w:noVBand="1"/>
        <w:tblCaption w:val="Net cost PBS / RPBS based on full calendar year – per-mg pricing"/>
      </w:tblPr>
      <w:tblGrid>
        <w:gridCol w:w="2405"/>
        <w:gridCol w:w="1101"/>
        <w:gridCol w:w="1101"/>
        <w:gridCol w:w="1101"/>
        <w:gridCol w:w="1101"/>
        <w:gridCol w:w="1101"/>
        <w:gridCol w:w="1101"/>
      </w:tblGrid>
      <w:tr w:rsidR="000A6AB5" w:rsidRPr="009E5255" w14:paraId="730AEC9D" w14:textId="77777777" w:rsidTr="00876128">
        <w:trPr>
          <w:trHeight w:val="227"/>
          <w:tblHeader/>
        </w:trPr>
        <w:tc>
          <w:tcPr>
            <w:tcW w:w="1334" w:type="pct"/>
            <w:noWrap/>
            <w:hideMark/>
          </w:tcPr>
          <w:p w14:paraId="45DBBC06" w14:textId="77777777" w:rsidR="000A6AB5" w:rsidRPr="009E5255" w:rsidRDefault="000A6AB5" w:rsidP="005D272F">
            <w:pPr>
              <w:spacing w:before="0" w:after="0" w:line="240" w:lineRule="auto"/>
              <w:rPr>
                <w:b/>
                <w:bCs w:val="0"/>
                <w:color w:val="000000" w:themeColor="text1"/>
                <w:sz w:val="20"/>
                <w:szCs w:val="20"/>
              </w:rPr>
            </w:pPr>
            <w:r w:rsidRPr="009E5255">
              <w:rPr>
                <w:b/>
                <w:color w:val="000000" w:themeColor="text1"/>
                <w:sz w:val="20"/>
                <w:szCs w:val="20"/>
              </w:rPr>
              <w:t> </w:t>
            </w:r>
          </w:p>
        </w:tc>
        <w:tc>
          <w:tcPr>
            <w:tcW w:w="611" w:type="pct"/>
            <w:noWrap/>
            <w:hideMark/>
          </w:tcPr>
          <w:p w14:paraId="19C90B0C" w14:textId="77777777" w:rsidR="000A6AB5" w:rsidRPr="0054701C" w:rsidRDefault="000A6AB5" w:rsidP="005D272F">
            <w:pPr>
              <w:spacing w:before="0" w:after="0" w:line="240" w:lineRule="auto"/>
              <w:jc w:val="center"/>
              <w:rPr>
                <w:rFonts w:asciiTheme="minorHAnsi" w:hAnsiTheme="minorHAnsi" w:cstheme="minorHAnsi"/>
                <w:b/>
                <w:bCs w:val="0"/>
                <w:color w:val="000000" w:themeColor="text1"/>
                <w:sz w:val="20"/>
                <w:szCs w:val="20"/>
              </w:rPr>
            </w:pPr>
            <w:r w:rsidRPr="0054701C">
              <w:rPr>
                <w:rFonts w:asciiTheme="minorHAnsi" w:hAnsiTheme="minorHAnsi" w:cstheme="minorHAnsi"/>
                <w:b/>
                <w:color w:val="000000" w:themeColor="text1"/>
                <w:sz w:val="20"/>
                <w:szCs w:val="20"/>
              </w:rPr>
              <w:t>2017</w:t>
            </w:r>
          </w:p>
        </w:tc>
        <w:tc>
          <w:tcPr>
            <w:tcW w:w="611" w:type="pct"/>
            <w:noWrap/>
            <w:hideMark/>
          </w:tcPr>
          <w:p w14:paraId="50B98F2B" w14:textId="77777777" w:rsidR="000A6AB5" w:rsidRPr="0054701C" w:rsidRDefault="000A6AB5" w:rsidP="005D272F">
            <w:pPr>
              <w:spacing w:before="0" w:after="0" w:line="240" w:lineRule="auto"/>
              <w:jc w:val="center"/>
              <w:rPr>
                <w:rFonts w:asciiTheme="minorHAnsi" w:hAnsiTheme="minorHAnsi" w:cstheme="minorHAnsi"/>
                <w:b/>
                <w:bCs w:val="0"/>
                <w:color w:val="000000" w:themeColor="text1"/>
                <w:sz w:val="20"/>
                <w:szCs w:val="20"/>
              </w:rPr>
            </w:pPr>
            <w:r w:rsidRPr="0054701C">
              <w:rPr>
                <w:rFonts w:asciiTheme="minorHAnsi" w:hAnsiTheme="minorHAnsi" w:cstheme="minorHAnsi"/>
                <w:b/>
                <w:color w:val="000000" w:themeColor="text1"/>
                <w:sz w:val="20"/>
                <w:szCs w:val="20"/>
              </w:rPr>
              <w:t>2018</w:t>
            </w:r>
          </w:p>
        </w:tc>
        <w:tc>
          <w:tcPr>
            <w:tcW w:w="611" w:type="pct"/>
            <w:noWrap/>
            <w:hideMark/>
          </w:tcPr>
          <w:p w14:paraId="79B64D38" w14:textId="77777777" w:rsidR="000A6AB5" w:rsidRPr="0054701C" w:rsidRDefault="000A6AB5" w:rsidP="005D272F">
            <w:pPr>
              <w:spacing w:before="0" w:after="0" w:line="240" w:lineRule="auto"/>
              <w:jc w:val="center"/>
              <w:rPr>
                <w:rFonts w:asciiTheme="minorHAnsi" w:hAnsiTheme="minorHAnsi" w:cstheme="minorHAnsi"/>
                <w:b/>
                <w:bCs w:val="0"/>
                <w:color w:val="000000" w:themeColor="text1"/>
                <w:sz w:val="20"/>
                <w:szCs w:val="20"/>
              </w:rPr>
            </w:pPr>
            <w:r w:rsidRPr="0054701C">
              <w:rPr>
                <w:rFonts w:asciiTheme="minorHAnsi" w:hAnsiTheme="minorHAnsi" w:cstheme="minorHAnsi"/>
                <w:b/>
                <w:color w:val="000000" w:themeColor="text1"/>
                <w:sz w:val="20"/>
                <w:szCs w:val="20"/>
              </w:rPr>
              <w:t>2019</w:t>
            </w:r>
          </w:p>
        </w:tc>
        <w:tc>
          <w:tcPr>
            <w:tcW w:w="611" w:type="pct"/>
            <w:noWrap/>
            <w:hideMark/>
          </w:tcPr>
          <w:p w14:paraId="61BD4D0F" w14:textId="77777777" w:rsidR="000A6AB5" w:rsidRPr="0054701C" w:rsidRDefault="000A6AB5" w:rsidP="005D272F">
            <w:pPr>
              <w:spacing w:before="0" w:after="0" w:line="240" w:lineRule="auto"/>
              <w:jc w:val="center"/>
              <w:rPr>
                <w:rFonts w:asciiTheme="minorHAnsi" w:hAnsiTheme="minorHAnsi" w:cstheme="minorHAnsi"/>
                <w:b/>
                <w:bCs w:val="0"/>
                <w:color w:val="000000" w:themeColor="text1"/>
                <w:sz w:val="20"/>
                <w:szCs w:val="20"/>
              </w:rPr>
            </w:pPr>
            <w:r w:rsidRPr="0054701C">
              <w:rPr>
                <w:rFonts w:asciiTheme="minorHAnsi" w:hAnsiTheme="minorHAnsi" w:cstheme="minorHAnsi"/>
                <w:b/>
                <w:color w:val="000000" w:themeColor="text1"/>
                <w:sz w:val="20"/>
                <w:szCs w:val="20"/>
              </w:rPr>
              <w:t>2020</w:t>
            </w:r>
          </w:p>
        </w:tc>
        <w:tc>
          <w:tcPr>
            <w:tcW w:w="611" w:type="pct"/>
            <w:noWrap/>
            <w:hideMark/>
          </w:tcPr>
          <w:p w14:paraId="3642320F" w14:textId="77777777" w:rsidR="000A6AB5" w:rsidRPr="0054701C" w:rsidRDefault="000A6AB5" w:rsidP="005D272F">
            <w:pPr>
              <w:spacing w:before="0" w:after="0" w:line="240" w:lineRule="auto"/>
              <w:jc w:val="center"/>
              <w:rPr>
                <w:rFonts w:asciiTheme="minorHAnsi" w:hAnsiTheme="minorHAnsi" w:cstheme="minorHAnsi"/>
                <w:b/>
                <w:bCs w:val="0"/>
                <w:color w:val="000000" w:themeColor="text1"/>
                <w:sz w:val="20"/>
                <w:szCs w:val="20"/>
              </w:rPr>
            </w:pPr>
            <w:r w:rsidRPr="0054701C">
              <w:rPr>
                <w:rFonts w:asciiTheme="minorHAnsi" w:hAnsiTheme="minorHAnsi" w:cstheme="minorHAnsi"/>
                <w:b/>
                <w:color w:val="000000" w:themeColor="text1"/>
                <w:sz w:val="20"/>
                <w:szCs w:val="20"/>
              </w:rPr>
              <w:t>Sum at 4 years (million)</w:t>
            </w:r>
          </w:p>
        </w:tc>
        <w:tc>
          <w:tcPr>
            <w:tcW w:w="611" w:type="pct"/>
            <w:noWrap/>
            <w:hideMark/>
          </w:tcPr>
          <w:p w14:paraId="24873BB9" w14:textId="77777777" w:rsidR="000A6AB5" w:rsidRPr="0054701C" w:rsidRDefault="000A6AB5" w:rsidP="005D272F">
            <w:pPr>
              <w:spacing w:before="0" w:after="0" w:line="240" w:lineRule="auto"/>
              <w:jc w:val="center"/>
              <w:rPr>
                <w:rFonts w:asciiTheme="minorHAnsi" w:hAnsiTheme="minorHAnsi" w:cstheme="minorHAnsi"/>
                <w:b/>
                <w:bCs w:val="0"/>
                <w:color w:val="000000" w:themeColor="text1"/>
                <w:sz w:val="20"/>
                <w:szCs w:val="20"/>
                <w:vertAlign w:val="superscript"/>
              </w:rPr>
            </w:pPr>
            <w:r w:rsidRPr="0054701C">
              <w:rPr>
                <w:rFonts w:asciiTheme="minorHAnsi" w:hAnsiTheme="minorHAnsi" w:cstheme="minorHAnsi"/>
                <w:b/>
                <w:color w:val="000000" w:themeColor="text1"/>
                <w:sz w:val="20"/>
                <w:szCs w:val="20"/>
              </w:rPr>
              <w:t>Change</w:t>
            </w:r>
            <w:r w:rsidRPr="0054701C">
              <w:rPr>
                <w:rFonts w:asciiTheme="minorHAnsi" w:hAnsiTheme="minorHAnsi" w:cstheme="minorHAnsi"/>
                <w:b/>
                <w:color w:val="000000" w:themeColor="text1"/>
                <w:sz w:val="20"/>
                <w:szCs w:val="20"/>
                <w:vertAlign w:val="superscript"/>
              </w:rPr>
              <w:t>1</w:t>
            </w:r>
          </w:p>
        </w:tc>
      </w:tr>
      <w:tr w:rsidR="000A6AB5" w:rsidRPr="009E5255" w14:paraId="23205CBD" w14:textId="77777777" w:rsidTr="00876128">
        <w:trPr>
          <w:trHeight w:val="227"/>
        </w:trPr>
        <w:tc>
          <w:tcPr>
            <w:tcW w:w="1334" w:type="pct"/>
            <w:noWrap/>
          </w:tcPr>
          <w:p w14:paraId="05243D06" w14:textId="77777777" w:rsidR="000A6AB5" w:rsidRPr="009E5255" w:rsidRDefault="000A6AB5" w:rsidP="005D272F">
            <w:pPr>
              <w:spacing w:before="0" w:after="0" w:line="240" w:lineRule="auto"/>
              <w:rPr>
                <w:color w:val="000000" w:themeColor="text1"/>
                <w:sz w:val="20"/>
                <w:szCs w:val="20"/>
              </w:rPr>
            </w:pPr>
          </w:p>
          <w:p w14:paraId="5A45B791" w14:textId="77777777"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Cabazitaxel</w:t>
            </w:r>
          </w:p>
        </w:tc>
        <w:tc>
          <w:tcPr>
            <w:tcW w:w="611" w:type="pct"/>
            <w:noWrap/>
          </w:tcPr>
          <w:p w14:paraId="3FA00BD8"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79F332F5"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01F6EAE0"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789D4F3D"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45F5DC63"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04148AE0" w14:textId="77777777" w:rsidR="000A6AB5" w:rsidRPr="009E5255" w:rsidRDefault="000A6AB5" w:rsidP="005D272F">
            <w:pPr>
              <w:spacing w:before="0" w:after="0" w:line="240" w:lineRule="auto"/>
              <w:jc w:val="center"/>
              <w:rPr>
                <w:color w:val="000000" w:themeColor="text1"/>
                <w:sz w:val="20"/>
                <w:szCs w:val="20"/>
              </w:rPr>
            </w:pPr>
          </w:p>
        </w:tc>
      </w:tr>
      <w:tr w:rsidR="000A6AB5" w:rsidRPr="009E5255" w14:paraId="2B0034D2" w14:textId="77777777" w:rsidTr="00876128">
        <w:trPr>
          <w:trHeight w:val="227"/>
        </w:trPr>
        <w:tc>
          <w:tcPr>
            <w:tcW w:w="1334" w:type="pct"/>
            <w:noWrap/>
            <w:hideMark/>
          </w:tcPr>
          <w:p w14:paraId="2B927C54" w14:textId="77777777"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Base case</w:t>
            </w:r>
          </w:p>
        </w:tc>
        <w:tc>
          <w:tcPr>
            <w:tcW w:w="611" w:type="pct"/>
            <w:noWrap/>
            <w:hideMark/>
          </w:tcPr>
          <w:p w14:paraId="2DB868C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428,539</w:t>
            </w:r>
          </w:p>
        </w:tc>
        <w:tc>
          <w:tcPr>
            <w:tcW w:w="611" w:type="pct"/>
            <w:noWrap/>
            <w:hideMark/>
          </w:tcPr>
          <w:p w14:paraId="1699427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674,509</w:t>
            </w:r>
          </w:p>
        </w:tc>
        <w:tc>
          <w:tcPr>
            <w:tcW w:w="611" w:type="pct"/>
            <w:noWrap/>
            <w:hideMark/>
          </w:tcPr>
          <w:p w14:paraId="109869D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5,519,221</w:t>
            </w:r>
          </w:p>
        </w:tc>
        <w:tc>
          <w:tcPr>
            <w:tcW w:w="611" w:type="pct"/>
            <w:noWrap/>
            <w:hideMark/>
          </w:tcPr>
          <w:p w14:paraId="4221FC75"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6,066,178</w:t>
            </w:r>
          </w:p>
        </w:tc>
        <w:tc>
          <w:tcPr>
            <w:tcW w:w="611" w:type="pct"/>
            <w:noWrap/>
            <w:hideMark/>
          </w:tcPr>
          <w:p w14:paraId="2CDEDEAF"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0.69</w:t>
            </w:r>
          </w:p>
        </w:tc>
        <w:tc>
          <w:tcPr>
            <w:tcW w:w="611" w:type="pct"/>
            <w:noWrap/>
            <w:hideMark/>
          </w:tcPr>
          <w:p w14:paraId="7D11B2AB"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100%</w:t>
            </w:r>
          </w:p>
        </w:tc>
      </w:tr>
      <w:tr w:rsidR="000A6AB5" w:rsidRPr="009E5255" w14:paraId="4BA4EAA5" w14:textId="77777777" w:rsidTr="00876128">
        <w:trPr>
          <w:trHeight w:val="227"/>
        </w:trPr>
        <w:tc>
          <w:tcPr>
            <w:tcW w:w="1334" w:type="pct"/>
            <w:noWrap/>
            <w:hideMark/>
          </w:tcPr>
          <w:p w14:paraId="41F728F1" w14:textId="288349A1" w:rsidR="000A6AB5" w:rsidRPr="009E5255" w:rsidRDefault="00C235C9" w:rsidP="005D272F">
            <w:pPr>
              <w:spacing w:before="0" w:after="0" w:line="240" w:lineRule="auto"/>
              <w:rPr>
                <w:color w:val="000000" w:themeColor="text1"/>
                <w:sz w:val="20"/>
                <w:szCs w:val="20"/>
              </w:rPr>
            </w:pPr>
            <w:r w:rsidRPr="009E5255">
              <w:rPr>
                <w:color w:val="000000" w:themeColor="text1"/>
                <w:sz w:val="20"/>
                <w:szCs w:val="20"/>
              </w:rPr>
              <w:t>Per-mg pricing</w:t>
            </w:r>
          </w:p>
        </w:tc>
        <w:tc>
          <w:tcPr>
            <w:tcW w:w="611" w:type="pct"/>
            <w:noWrap/>
            <w:hideMark/>
          </w:tcPr>
          <w:p w14:paraId="41EA786C"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215,319</w:t>
            </w:r>
          </w:p>
        </w:tc>
        <w:tc>
          <w:tcPr>
            <w:tcW w:w="611" w:type="pct"/>
            <w:noWrap/>
            <w:hideMark/>
          </w:tcPr>
          <w:p w14:paraId="5B1A9D07"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393,905</w:t>
            </w:r>
          </w:p>
        </w:tc>
        <w:tc>
          <w:tcPr>
            <w:tcW w:w="611" w:type="pct"/>
            <w:noWrap/>
            <w:hideMark/>
          </w:tcPr>
          <w:p w14:paraId="2706EE8F"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007,203</w:t>
            </w:r>
          </w:p>
        </w:tc>
        <w:tc>
          <w:tcPr>
            <w:tcW w:w="611" w:type="pct"/>
            <w:noWrap/>
            <w:hideMark/>
          </w:tcPr>
          <w:p w14:paraId="4FFAB5B2"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404,318</w:t>
            </w:r>
          </w:p>
        </w:tc>
        <w:tc>
          <w:tcPr>
            <w:tcW w:w="611" w:type="pct"/>
            <w:noWrap/>
            <w:hideMark/>
          </w:tcPr>
          <w:p w14:paraId="60194E05"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15.02</w:t>
            </w:r>
          </w:p>
        </w:tc>
        <w:tc>
          <w:tcPr>
            <w:tcW w:w="611" w:type="pct"/>
            <w:noWrap/>
            <w:hideMark/>
          </w:tcPr>
          <w:p w14:paraId="45D30649"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73%</w:t>
            </w:r>
          </w:p>
        </w:tc>
      </w:tr>
      <w:tr w:rsidR="000A6AB5" w:rsidRPr="009E5255" w14:paraId="43F21119" w14:textId="77777777" w:rsidTr="00876128">
        <w:trPr>
          <w:trHeight w:val="227"/>
        </w:trPr>
        <w:tc>
          <w:tcPr>
            <w:tcW w:w="1334" w:type="pct"/>
            <w:noWrap/>
          </w:tcPr>
          <w:p w14:paraId="10CAAAC3" w14:textId="26B4B5AA"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xml:space="preserve"> 95%</w:t>
            </w:r>
          </w:p>
        </w:tc>
        <w:tc>
          <w:tcPr>
            <w:tcW w:w="611" w:type="pct"/>
            <w:noWrap/>
          </w:tcPr>
          <w:p w14:paraId="4A05C71E"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275,980</w:t>
            </w:r>
          </w:p>
        </w:tc>
        <w:tc>
          <w:tcPr>
            <w:tcW w:w="611" w:type="pct"/>
            <w:noWrap/>
          </w:tcPr>
          <w:p w14:paraId="5AB4A04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457,935</w:t>
            </w:r>
          </w:p>
        </w:tc>
        <w:tc>
          <w:tcPr>
            <w:tcW w:w="611" w:type="pct"/>
            <w:noWrap/>
          </w:tcPr>
          <w:p w14:paraId="5E762148"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082,804</w:t>
            </w:r>
          </w:p>
        </w:tc>
        <w:tc>
          <w:tcPr>
            <w:tcW w:w="611" w:type="pct"/>
            <w:noWrap/>
          </w:tcPr>
          <w:p w14:paraId="74E79E4C"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487,411</w:t>
            </w:r>
          </w:p>
        </w:tc>
        <w:tc>
          <w:tcPr>
            <w:tcW w:w="611" w:type="pct"/>
            <w:noWrap/>
          </w:tcPr>
          <w:p w14:paraId="74B0ACF6"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15.30</w:t>
            </w:r>
          </w:p>
        </w:tc>
        <w:tc>
          <w:tcPr>
            <w:tcW w:w="611" w:type="pct"/>
            <w:noWrap/>
          </w:tcPr>
          <w:p w14:paraId="38E8542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74%</w:t>
            </w:r>
          </w:p>
        </w:tc>
      </w:tr>
      <w:tr w:rsidR="000A6AB5" w:rsidRPr="009E5255" w14:paraId="78122488" w14:textId="77777777" w:rsidTr="00876128">
        <w:trPr>
          <w:trHeight w:val="227"/>
        </w:trPr>
        <w:tc>
          <w:tcPr>
            <w:tcW w:w="1334" w:type="pct"/>
            <w:noWrap/>
          </w:tcPr>
          <w:p w14:paraId="3886C240" w14:textId="7F1BF7D0"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xml:space="preserve"> 90%</w:t>
            </w:r>
          </w:p>
        </w:tc>
        <w:tc>
          <w:tcPr>
            <w:tcW w:w="611" w:type="pct"/>
            <w:noWrap/>
          </w:tcPr>
          <w:p w14:paraId="24D6E6BF"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336,641</w:t>
            </w:r>
          </w:p>
        </w:tc>
        <w:tc>
          <w:tcPr>
            <w:tcW w:w="611" w:type="pct"/>
            <w:noWrap/>
          </w:tcPr>
          <w:p w14:paraId="635EEA87"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521,965</w:t>
            </w:r>
          </w:p>
        </w:tc>
        <w:tc>
          <w:tcPr>
            <w:tcW w:w="611" w:type="pct"/>
            <w:noWrap/>
          </w:tcPr>
          <w:p w14:paraId="4B581F46"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158,405</w:t>
            </w:r>
          </w:p>
        </w:tc>
        <w:tc>
          <w:tcPr>
            <w:tcW w:w="611" w:type="pct"/>
            <w:noWrap/>
          </w:tcPr>
          <w:p w14:paraId="0EB49F4B"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570,504</w:t>
            </w:r>
          </w:p>
        </w:tc>
        <w:tc>
          <w:tcPr>
            <w:tcW w:w="611" w:type="pct"/>
            <w:noWrap/>
          </w:tcPr>
          <w:p w14:paraId="424FB213"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15.59</w:t>
            </w:r>
          </w:p>
        </w:tc>
        <w:tc>
          <w:tcPr>
            <w:tcW w:w="611" w:type="pct"/>
            <w:noWrap/>
          </w:tcPr>
          <w:p w14:paraId="066F54B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75%</w:t>
            </w:r>
          </w:p>
        </w:tc>
      </w:tr>
      <w:tr w:rsidR="000A6AB5" w:rsidRPr="009E5255" w14:paraId="6F1864F2" w14:textId="77777777" w:rsidTr="00876128">
        <w:trPr>
          <w:trHeight w:val="227"/>
        </w:trPr>
        <w:tc>
          <w:tcPr>
            <w:tcW w:w="1334" w:type="pct"/>
            <w:noWrap/>
          </w:tcPr>
          <w:p w14:paraId="6B1061C0" w14:textId="444F3A4B"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xml:space="preserve"> 80%</w:t>
            </w:r>
          </w:p>
        </w:tc>
        <w:tc>
          <w:tcPr>
            <w:tcW w:w="611" w:type="pct"/>
            <w:noWrap/>
          </w:tcPr>
          <w:p w14:paraId="6E82F5C3"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457,963</w:t>
            </w:r>
          </w:p>
        </w:tc>
        <w:tc>
          <w:tcPr>
            <w:tcW w:w="611" w:type="pct"/>
            <w:noWrap/>
          </w:tcPr>
          <w:p w14:paraId="311B3326"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650,025</w:t>
            </w:r>
          </w:p>
        </w:tc>
        <w:tc>
          <w:tcPr>
            <w:tcW w:w="611" w:type="pct"/>
            <w:noWrap/>
          </w:tcPr>
          <w:p w14:paraId="7B8615A3"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309,607</w:t>
            </w:r>
          </w:p>
        </w:tc>
        <w:tc>
          <w:tcPr>
            <w:tcW w:w="611" w:type="pct"/>
            <w:noWrap/>
          </w:tcPr>
          <w:p w14:paraId="61F91070"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736,690</w:t>
            </w:r>
          </w:p>
        </w:tc>
        <w:tc>
          <w:tcPr>
            <w:tcW w:w="611" w:type="pct"/>
            <w:noWrap/>
          </w:tcPr>
          <w:p w14:paraId="2AF88D34"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16.15</w:t>
            </w:r>
          </w:p>
        </w:tc>
        <w:tc>
          <w:tcPr>
            <w:tcW w:w="611" w:type="pct"/>
            <w:noWrap/>
          </w:tcPr>
          <w:p w14:paraId="1C4DC8A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78%</w:t>
            </w:r>
          </w:p>
        </w:tc>
      </w:tr>
      <w:tr w:rsidR="000A6AB5" w:rsidRPr="009E5255" w14:paraId="55D02F65" w14:textId="77777777" w:rsidTr="00876128">
        <w:trPr>
          <w:trHeight w:val="227"/>
        </w:trPr>
        <w:tc>
          <w:tcPr>
            <w:tcW w:w="1334" w:type="pct"/>
            <w:noWrap/>
          </w:tcPr>
          <w:p w14:paraId="15E5786D" w14:textId="6E016E7D"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xml:space="preserve"> 70%</w:t>
            </w:r>
          </w:p>
        </w:tc>
        <w:tc>
          <w:tcPr>
            <w:tcW w:w="611" w:type="pct"/>
            <w:noWrap/>
          </w:tcPr>
          <w:p w14:paraId="1F499F47"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579,285</w:t>
            </w:r>
          </w:p>
        </w:tc>
        <w:tc>
          <w:tcPr>
            <w:tcW w:w="611" w:type="pct"/>
            <w:noWrap/>
          </w:tcPr>
          <w:p w14:paraId="66702AA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778,086</w:t>
            </w:r>
          </w:p>
        </w:tc>
        <w:tc>
          <w:tcPr>
            <w:tcW w:w="611" w:type="pct"/>
            <w:noWrap/>
          </w:tcPr>
          <w:p w14:paraId="78221E6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460,808</w:t>
            </w:r>
          </w:p>
        </w:tc>
        <w:tc>
          <w:tcPr>
            <w:tcW w:w="611" w:type="pct"/>
            <w:noWrap/>
          </w:tcPr>
          <w:p w14:paraId="4FF5B41B"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902,876</w:t>
            </w:r>
          </w:p>
        </w:tc>
        <w:tc>
          <w:tcPr>
            <w:tcW w:w="611" w:type="pct"/>
            <w:noWrap/>
          </w:tcPr>
          <w:p w14:paraId="200B435B"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16.72</w:t>
            </w:r>
          </w:p>
        </w:tc>
        <w:tc>
          <w:tcPr>
            <w:tcW w:w="611" w:type="pct"/>
            <w:noWrap/>
          </w:tcPr>
          <w:p w14:paraId="6B23C1D6"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81%</w:t>
            </w:r>
          </w:p>
        </w:tc>
      </w:tr>
      <w:tr w:rsidR="000A6AB5" w:rsidRPr="009E5255" w14:paraId="0AF38A55" w14:textId="77777777" w:rsidTr="00876128">
        <w:trPr>
          <w:trHeight w:val="227"/>
        </w:trPr>
        <w:tc>
          <w:tcPr>
            <w:tcW w:w="1334" w:type="pct"/>
            <w:noWrap/>
          </w:tcPr>
          <w:p w14:paraId="2EB70AE3" w14:textId="265618BD"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No public/private distinction and </w:t>
            </w:r>
            <w:r w:rsidR="00C235C9" w:rsidRPr="009E5255">
              <w:rPr>
                <w:color w:val="000000" w:themeColor="text1"/>
                <w:sz w:val="20"/>
                <w:szCs w:val="20"/>
              </w:rPr>
              <w:t>per-mg pricing</w:t>
            </w:r>
          </w:p>
        </w:tc>
        <w:tc>
          <w:tcPr>
            <w:tcW w:w="611" w:type="pct"/>
            <w:noWrap/>
          </w:tcPr>
          <w:p w14:paraId="3F296E19"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277,509</w:t>
            </w:r>
          </w:p>
        </w:tc>
        <w:tc>
          <w:tcPr>
            <w:tcW w:w="611" w:type="pct"/>
            <w:noWrap/>
          </w:tcPr>
          <w:p w14:paraId="3371816F"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459,548</w:t>
            </w:r>
          </w:p>
        </w:tc>
        <w:tc>
          <w:tcPr>
            <w:tcW w:w="611" w:type="pct"/>
            <w:noWrap/>
          </w:tcPr>
          <w:p w14:paraId="247F5CB0"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084,709</w:t>
            </w:r>
          </w:p>
        </w:tc>
        <w:tc>
          <w:tcPr>
            <w:tcW w:w="611" w:type="pct"/>
            <w:noWrap/>
          </w:tcPr>
          <w:p w14:paraId="45138BD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489,505</w:t>
            </w:r>
          </w:p>
        </w:tc>
        <w:tc>
          <w:tcPr>
            <w:tcW w:w="611" w:type="pct"/>
            <w:noWrap/>
          </w:tcPr>
          <w:p w14:paraId="19E901B7"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15.31</w:t>
            </w:r>
          </w:p>
        </w:tc>
        <w:tc>
          <w:tcPr>
            <w:tcW w:w="611" w:type="pct"/>
            <w:noWrap/>
          </w:tcPr>
          <w:p w14:paraId="1AF382F4"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74%</w:t>
            </w:r>
          </w:p>
        </w:tc>
      </w:tr>
      <w:tr w:rsidR="000A6AB5" w:rsidRPr="009E5255" w14:paraId="412AB656" w14:textId="77777777" w:rsidTr="00876128">
        <w:trPr>
          <w:trHeight w:val="227"/>
        </w:trPr>
        <w:tc>
          <w:tcPr>
            <w:tcW w:w="1334" w:type="pct"/>
            <w:noWrap/>
          </w:tcPr>
          <w:p w14:paraId="3C0EA17E" w14:textId="240555AB"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Mark-ups increased by 10% and </w:t>
            </w:r>
            <w:r w:rsidR="00C235C9" w:rsidRPr="009E5255">
              <w:rPr>
                <w:color w:val="000000" w:themeColor="text1"/>
                <w:sz w:val="20"/>
                <w:szCs w:val="20"/>
              </w:rPr>
              <w:t>per-mg pricing</w:t>
            </w:r>
          </w:p>
        </w:tc>
        <w:tc>
          <w:tcPr>
            <w:tcW w:w="611" w:type="pct"/>
            <w:noWrap/>
          </w:tcPr>
          <w:p w14:paraId="1856249C"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268,940</w:t>
            </w:r>
          </w:p>
        </w:tc>
        <w:tc>
          <w:tcPr>
            <w:tcW w:w="611" w:type="pct"/>
            <w:noWrap/>
          </w:tcPr>
          <w:p w14:paraId="3BC7333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450,504</w:t>
            </w:r>
          </w:p>
        </w:tc>
        <w:tc>
          <w:tcPr>
            <w:tcW w:w="611" w:type="pct"/>
            <w:noWrap/>
          </w:tcPr>
          <w:p w14:paraId="64057856"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074,031</w:t>
            </w:r>
          </w:p>
        </w:tc>
        <w:tc>
          <w:tcPr>
            <w:tcW w:w="611" w:type="pct"/>
            <w:noWrap/>
          </w:tcPr>
          <w:p w14:paraId="40E65887"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477,769</w:t>
            </w:r>
          </w:p>
        </w:tc>
        <w:tc>
          <w:tcPr>
            <w:tcW w:w="611" w:type="pct"/>
            <w:noWrap/>
          </w:tcPr>
          <w:p w14:paraId="5FDF125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15.27</w:t>
            </w:r>
          </w:p>
        </w:tc>
        <w:tc>
          <w:tcPr>
            <w:tcW w:w="611" w:type="pct"/>
            <w:noWrap/>
          </w:tcPr>
          <w:p w14:paraId="0BCFE256"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74%</w:t>
            </w:r>
          </w:p>
        </w:tc>
      </w:tr>
      <w:tr w:rsidR="000A6AB5" w:rsidRPr="009E5255" w14:paraId="4A2E7AFB" w14:textId="77777777" w:rsidTr="00876128">
        <w:trPr>
          <w:trHeight w:val="227"/>
        </w:trPr>
        <w:tc>
          <w:tcPr>
            <w:tcW w:w="1334" w:type="pct"/>
            <w:noWrap/>
          </w:tcPr>
          <w:p w14:paraId="1EA1EAD2" w14:textId="4FFB8D95"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Mark-ups increased by 25% and </w:t>
            </w:r>
            <w:r w:rsidR="00C235C9" w:rsidRPr="009E5255">
              <w:rPr>
                <w:color w:val="000000" w:themeColor="text1"/>
                <w:sz w:val="20"/>
                <w:szCs w:val="20"/>
              </w:rPr>
              <w:t>per-mg pricing</w:t>
            </w:r>
          </w:p>
        </w:tc>
        <w:tc>
          <w:tcPr>
            <w:tcW w:w="611" w:type="pct"/>
            <w:noWrap/>
          </w:tcPr>
          <w:p w14:paraId="44BA2B24"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349,372</w:t>
            </w:r>
          </w:p>
        </w:tc>
        <w:tc>
          <w:tcPr>
            <w:tcW w:w="611" w:type="pct"/>
            <w:noWrap/>
          </w:tcPr>
          <w:p w14:paraId="3515EE67"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535,403</w:t>
            </w:r>
          </w:p>
        </w:tc>
        <w:tc>
          <w:tcPr>
            <w:tcW w:w="611" w:type="pct"/>
            <w:noWrap/>
          </w:tcPr>
          <w:p w14:paraId="2567B598"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174,272</w:t>
            </w:r>
          </w:p>
        </w:tc>
        <w:tc>
          <w:tcPr>
            <w:tcW w:w="611" w:type="pct"/>
            <w:noWrap/>
          </w:tcPr>
          <w:p w14:paraId="16AE4956"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4,587,944</w:t>
            </w:r>
          </w:p>
        </w:tc>
        <w:tc>
          <w:tcPr>
            <w:tcW w:w="611" w:type="pct"/>
            <w:noWrap/>
          </w:tcPr>
          <w:p w14:paraId="374015C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15.65</w:t>
            </w:r>
          </w:p>
        </w:tc>
        <w:tc>
          <w:tcPr>
            <w:tcW w:w="611" w:type="pct"/>
            <w:noWrap/>
          </w:tcPr>
          <w:p w14:paraId="30911DBC"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76%</w:t>
            </w:r>
          </w:p>
        </w:tc>
      </w:tr>
      <w:tr w:rsidR="000A6AB5" w:rsidRPr="009E5255" w14:paraId="29A224E2" w14:textId="77777777" w:rsidTr="00876128">
        <w:trPr>
          <w:trHeight w:val="227"/>
        </w:trPr>
        <w:tc>
          <w:tcPr>
            <w:tcW w:w="1334" w:type="pct"/>
            <w:noWrap/>
          </w:tcPr>
          <w:p w14:paraId="7430C62C" w14:textId="77777777" w:rsidR="000A6AB5" w:rsidRPr="009E5255" w:rsidRDefault="000A6AB5" w:rsidP="005D272F">
            <w:pPr>
              <w:spacing w:before="0" w:after="0" w:line="240" w:lineRule="auto"/>
              <w:rPr>
                <w:color w:val="000000" w:themeColor="text1"/>
                <w:sz w:val="20"/>
                <w:szCs w:val="20"/>
              </w:rPr>
            </w:pPr>
          </w:p>
          <w:p w14:paraId="0E2F81C5" w14:textId="77777777"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Avelumab</w:t>
            </w:r>
          </w:p>
        </w:tc>
        <w:tc>
          <w:tcPr>
            <w:tcW w:w="611" w:type="pct"/>
            <w:noWrap/>
          </w:tcPr>
          <w:p w14:paraId="4F9218BD"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32CBF103"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54E9DE93"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2B0C891E"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1AF503F7"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44A5D9D2" w14:textId="77777777" w:rsidR="000A6AB5" w:rsidRPr="009E5255" w:rsidRDefault="000A6AB5" w:rsidP="005D272F">
            <w:pPr>
              <w:spacing w:before="0" w:after="0" w:line="240" w:lineRule="auto"/>
              <w:jc w:val="center"/>
              <w:rPr>
                <w:color w:val="000000" w:themeColor="text1"/>
                <w:sz w:val="20"/>
                <w:szCs w:val="20"/>
              </w:rPr>
            </w:pPr>
          </w:p>
        </w:tc>
      </w:tr>
      <w:tr w:rsidR="000A6AB5" w:rsidRPr="009E5255" w14:paraId="2CA22A1E" w14:textId="77777777" w:rsidTr="00876128">
        <w:trPr>
          <w:trHeight w:val="227"/>
        </w:trPr>
        <w:tc>
          <w:tcPr>
            <w:tcW w:w="1334" w:type="pct"/>
            <w:noWrap/>
          </w:tcPr>
          <w:p w14:paraId="4C6DB28A" w14:textId="77777777"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Base case</w:t>
            </w:r>
          </w:p>
        </w:tc>
        <w:tc>
          <w:tcPr>
            <w:tcW w:w="611" w:type="pct"/>
            <w:noWrap/>
          </w:tcPr>
          <w:p w14:paraId="27673A11"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tcPr>
          <w:p w14:paraId="3E2B612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vAlign w:val="center"/>
          </w:tcPr>
          <w:p w14:paraId="213B4A92" w14:textId="77777777" w:rsidR="000A6AB5" w:rsidRPr="009E5255" w:rsidRDefault="000A6AB5" w:rsidP="005D272F">
            <w:pPr>
              <w:spacing w:before="0" w:after="0" w:line="240" w:lineRule="auto"/>
              <w:jc w:val="center"/>
              <w:rPr>
                <w:color w:val="000000" w:themeColor="text1"/>
                <w:sz w:val="20"/>
                <w:szCs w:val="20"/>
              </w:rPr>
            </w:pPr>
            <w:r w:rsidRPr="009E5255">
              <w:rPr>
                <w:color w:val="000000"/>
                <w:sz w:val="20"/>
                <w:szCs w:val="20"/>
              </w:rPr>
              <w:t xml:space="preserve">$15,417,696 </w:t>
            </w:r>
          </w:p>
        </w:tc>
        <w:tc>
          <w:tcPr>
            <w:tcW w:w="611" w:type="pct"/>
            <w:noWrap/>
            <w:vAlign w:val="center"/>
          </w:tcPr>
          <w:p w14:paraId="7AA8935C" w14:textId="77777777" w:rsidR="000A6AB5" w:rsidRPr="009E5255" w:rsidRDefault="000A6AB5" w:rsidP="005D272F">
            <w:pPr>
              <w:spacing w:before="0" w:after="0" w:line="240" w:lineRule="auto"/>
              <w:jc w:val="center"/>
              <w:rPr>
                <w:color w:val="000000" w:themeColor="text1"/>
                <w:sz w:val="20"/>
                <w:szCs w:val="20"/>
              </w:rPr>
            </w:pPr>
            <w:r w:rsidRPr="009E5255">
              <w:rPr>
                <w:color w:val="000000"/>
                <w:sz w:val="20"/>
                <w:szCs w:val="20"/>
              </w:rPr>
              <w:t xml:space="preserve">$25,768,042 </w:t>
            </w:r>
          </w:p>
        </w:tc>
        <w:tc>
          <w:tcPr>
            <w:tcW w:w="611" w:type="pct"/>
            <w:noWrap/>
            <w:vAlign w:val="center"/>
          </w:tcPr>
          <w:p w14:paraId="302A25D6" w14:textId="77777777" w:rsidR="000A6AB5" w:rsidRPr="009E5255" w:rsidRDefault="000A6AB5" w:rsidP="005D272F">
            <w:pPr>
              <w:spacing w:before="0" w:after="0" w:line="240" w:lineRule="auto"/>
              <w:jc w:val="center"/>
              <w:rPr>
                <w:color w:val="000000" w:themeColor="text1"/>
                <w:sz w:val="20"/>
                <w:szCs w:val="20"/>
              </w:rPr>
            </w:pPr>
            <w:r w:rsidRPr="009E5255">
              <w:rPr>
                <w:color w:val="000000"/>
                <w:sz w:val="20"/>
                <w:szCs w:val="20"/>
              </w:rPr>
              <w:t xml:space="preserve">$41.19 </w:t>
            </w:r>
          </w:p>
        </w:tc>
        <w:tc>
          <w:tcPr>
            <w:tcW w:w="611" w:type="pct"/>
            <w:noWrap/>
            <w:vAlign w:val="center"/>
          </w:tcPr>
          <w:p w14:paraId="5BFA4E7E" w14:textId="77777777" w:rsidR="000A6AB5" w:rsidRPr="009E5255" w:rsidRDefault="000A6AB5" w:rsidP="005D272F">
            <w:pPr>
              <w:spacing w:before="0" w:after="0" w:line="240" w:lineRule="auto"/>
              <w:jc w:val="center"/>
              <w:rPr>
                <w:color w:val="000000" w:themeColor="text1"/>
                <w:sz w:val="20"/>
                <w:szCs w:val="20"/>
              </w:rPr>
            </w:pPr>
            <w:r w:rsidRPr="009E5255">
              <w:rPr>
                <w:color w:val="000000"/>
                <w:sz w:val="20"/>
                <w:szCs w:val="20"/>
              </w:rPr>
              <w:t>100%</w:t>
            </w:r>
          </w:p>
        </w:tc>
      </w:tr>
      <w:tr w:rsidR="000A6AB5" w:rsidRPr="009E5255" w14:paraId="6E5941F1" w14:textId="77777777" w:rsidTr="00876128">
        <w:trPr>
          <w:trHeight w:val="227"/>
        </w:trPr>
        <w:tc>
          <w:tcPr>
            <w:tcW w:w="1334" w:type="pct"/>
            <w:noWrap/>
          </w:tcPr>
          <w:p w14:paraId="64367B6A" w14:textId="77777777"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Price per mg</w:t>
            </w:r>
          </w:p>
        </w:tc>
        <w:tc>
          <w:tcPr>
            <w:tcW w:w="611" w:type="pct"/>
            <w:noWrap/>
          </w:tcPr>
          <w:p w14:paraId="19298C65"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tcPr>
          <w:p w14:paraId="69FBADF8"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vAlign w:val="center"/>
          </w:tcPr>
          <w:p w14:paraId="774DF488"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0,661,514 </w:t>
            </w:r>
          </w:p>
        </w:tc>
        <w:tc>
          <w:tcPr>
            <w:tcW w:w="611" w:type="pct"/>
            <w:noWrap/>
            <w:vAlign w:val="center"/>
          </w:tcPr>
          <w:p w14:paraId="04AB05C3"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7,818,899 </w:t>
            </w:r>
          </w:p>
        </w:tc>
        <w:tc>
          <w:tcPr>
            <w:tcW w:w="611" w:type="pct"/>
            <w:noWrap/>
            <w:vAlign w:val="center"/>
          </w:tcPr>
          <w:p w14:paraId="3008C329"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8.48 </w:t>
            </w:r>
          </w:p>
        </w:tc>
        <w:tc>
          <w:tcPr>
            <w:tcW w:w="611" w:type="pct"/>
            <w:noWrap/>
            <w:vAlign w:val="center"/>
          </w:tcPr>
          <w:p w14:paraId="5B33D402"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69%</w:t>
            </w:r>
          </w:p>
        </w:tc>
      </w:tr>
      <w:tr w:rsidR="000A6AB5" w:rsidRPr="009E5255" w14:paraId="5B39B5C1" w14:textId="77777777" w:rsidTr="00876128">
        <w:trPr>
          <w:trHeight w:val="227"/>
        </w:trPr>
        <w:tc>
          <w:tcPr>
            <w:tcW w:w="1334" w:type="pct"/>
            <w:noWrap/>
          </w:tcPr>
          <w:p w14:paraId="7143A5FF" w14:textId="689DAE9B"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95%</w:t>
            </w:r>
          </w:p>
        </w:tc>
        <w:tc>
          <w:tcPr>
            <w:tcW w:w="611" w:type="pct"/>
            <w:noWrap/>
          </w:tcPr>
          <w:p w14:paraId="4B4413C2"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tcPr>
          <w:p w14:paraId="0DB6D784"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vAlign w:val="center"/>
          </w:tcPr>
          <w:p w14:paraId="3A7694DB"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0,905,695 </w:t>
            </w:r>
          </w:p>
        </w:tc>
        <w:tc>
          <w:tcPr>
            <w:tcW w:w="611" w:type="pct"/>
            <w:noWrap/>
            <w:vAlign w:val="center"/>
          </w:tcPr>
          <w:p w14:paraId="72396E59"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8,227,005 </w:t>
            </w:r>
          </w:p>
        </w:tc>
        <w:tc>
          <w:tcPr>
            <w:tcW w:w="611" w:type="pct"/>
            <w:noWrap/>
            <w:vAlign w:val="center"/>
          </w:tcPr>
          <w:p w14:paraId="204B2F8A"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9.13 </w:t>
            </w:r>
          </w:p>
        </w:tc>
        <w:tc>
          <w:tcPr>
            <w:tcW w:w="611" w:type="pct"/>
            <w:noWrap/>
            <w:vAlign w:val="center"/>
          </w:tcPr>
          <w:p w14:paraId="7F6B877D"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71%</w:t>
            </w:r>
          </w:p>
        </w:tc>
      </w:tr>
      <w:tr w:rsidR="000A6AB5" w:rsidRPr="009E5255" w14:paraId="4FA45DDE" w14:textId="77777777" w:rsidTr="00876128">
        <w:trPr>
          <w:trHeight w:val="227"/>
        </w:trPr>
        <w:tc>
          <w:tcPr>
            <w:tcW w:w="1334" w:type="pct"/>
            <w:noWrap/>
          </w:tcPr>
          <w:p w14:paraId="4FFE83F4" w14:textId="33E1D47D"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90%</w:t>
            </w:r>
          </w:p>
        </w:tc>
        <w:tc>
          <w:tcPr>
            <w:tcW w:w="611" w:type="pct"/>
            <w:noWrap/>
          </w:tcPr>
          <w:p w14:paraId="7219157C"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tcPr>
          <w:p w14:paraId="475A1AD3"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vAlign w:val="center"/>
          </w:tcPr>
          <w:p w14:paraId="66C3F654"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1,149,876 </w:t>
            </w:r>
          </w:p>
        </w:tc>
        <w:tc>
          <w:tcPr>
            <w:tcW w:w="611" w:type="pct"/>
            <w:noWrap/>
            <w:vAlign w:val="center"/>
          </w:tcPr>
          <w:p w14:paraId="06CDE104"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8,635,112 </w:t>
            </w:r>
          </w:p>
        </w:tc>
        <w:tc>
          <w:tcPr>
            <w:tcW w:w="611" w:type="pct"/>
            <w:noWrap/>
            <w:vAlign w:val="center"/>
          </w:tcPr>
          <w:p w14:paraId="233E0A88"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9.78 </w:t>
            </w:r>
          </w:p>
        </w:tc>
        <w:tc>
          <w:tcPr>
            <w:tcW w:w="611" w:type="pct"/>
            <w:noWrap/>
            <w:vAlign w:val="center"/>
          </w:tcPr>
          <w:p w14:paraId="1E26C01A"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72%</w:t>
            </w:r>
          </w:p>
        </w:tc>
      </w:tr>
      <w:tr w:rsidR="000A6AB5" w:rsidRPr="009E5255" w14:paraId="446BF2E4" w14:textId="77777777" w:rsidTr="00876128">
        <w:trPr>
          <w:trHeight w:val="227"/>
        </w:trPr>
        <w:tc>
          <w:tcPr>
            <w:tcW w:w="1334" w:type="pct"/>
            <w:noWrap/>
          </w:tcPr>
          <w:p w14:paraId="6FB1DEDE" w14:textId="48589439"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80%</w:t>
            </w:r>
          </w:p>
        </w:tc>
        <w:tc>
          <w:tcPr>
            <w:tcW w:w="611" w:type="pct"/>
            <w:noWrap/>
          </w:tcPr>
          <w:p w14:paraId="15BFE6F5"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tcPr>
          <w:p w14:paraId="7E0C05A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vAlign w:val="center"/>
          </w:tcPr>
          <w:p w14:paraId="2E424198"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1,638,237 </w:t>
            </w:r>
          </w:p>
        </w:tc>
        <w:tc>
          <w:tcPr>
            <w:tcW w:w="611" w:type="pct"/>
            <w:noWrap/>
            <w:vAlign w:val="center"/>
          </w:tcPr>
          <w:p w14:paraId="3EDB415B"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9,451,324 </w:t>
            </w:r>
          </w:p>
        </w:tc>
        <w:tc>
          <w:tcPr>
            <w:tcW w:w="611" w:type="pct"/>
            <w:noWrap/>
            <w:vAlign w:val="center"/>
          </w:tcPr>
          <w:p w14:paraId="7C67116D"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31.09 </w:t>
            </w:r>
          </w:p>
        </w:tc>
        <w:tc>
          <w:tcPr>
            <w:tcW w:w="611" w:type="pct"/>
            <w:noWrap/>
            <w:vAlign w:val="center"/>
          </w:tcPr>
          <w:p w14:paraId="19148CD8"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75%</w:t>
            </w:r>
          </w:p>
        </w:tc>
      </w:tr>
      <w:tr w:rsidR="000A6AB5" w:rsidRPr="009E5255" w14:paraId="24CBF28E" w14:textId="77777777" w:rsidTr="00876128">
        <w:trPr>
          <w:trHeight w:val="227"/>
        </w:trPr>
        <w:tc>
          <w:tcPr>
            <w:tcW w:w="1334" w:type="pct"/>
            <w:noWrap/>
          </w:tcPr>
          <w:p w14:paraId="7C51E60C" w14:textId="3D2D98EE"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70%</w:t>
            </w:r>
          </w:p>
        </w:tc>
        <w:tc>
          <w:tcPr>
            <w:tcW w:w="611" w:type="pct"/>
            <w:noWrap/>
          </w:tcPr>
          <w:p w14:paraId="6CF356A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tcPr>
          <w:p w14:paraId="4E509EC9"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vAlign w:val="center"/>
          </w:tcPr>
          <w:p w14:paraId="05E85592"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2,126,599 </w:t>
            </w:r>
          </w:p>
        </w:tc>
        <w:tc>
          <w:tcPr>
            <w:tcW w:w="611" w:type="pct"/>
            <w:noWrap/>
            <w:vAlign w:val="center"/>
          </w:tcPr>
          <w:p w14:paraId="3D277FA1"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20,267,537 </w:t>
            </w:r>
          </w:p>
        </w:tc>
        <w:tc>
          <w:tcPr>
            <w:tcW w:w="611" w:type="pct"/>
            <w:noWrap/>
            <w:vAlign w:val="center"/>
          </w:tcPr>
          <w:p w14:paraId="2F58292B"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32.39 </w:t>
            </w:r>
          </w:p>
        </w:tc>
        <w:tc>
          <w:tcPr>
            <w:tcW w:w="611" w:type="pct"/>
            <w:noWrap/>
            <w:vAlign w:val="center"/>
          </w:tcPr>
          <w:p w14:paraId="64301CC1"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79%</w:t>
            </w:r>
          </w:p>
        </w:tc>
      </w:tr>
      <w:tr w:rsidR="000A6AB5" w:rsidRPr="009E5255" w14:paraId="132EFD43" w14:textId="77777777" w:rsidTr="00876128">
        <w:trPr>
          <w:trHeight w:val="227"/>
        </w:trPr>
        <w:tc>
          <w:tcPr>
            <w:tcW w:w="1334" w:type="pct"/>
            <w:noWrap/>
          </w:tcPr>
          <w:p w14:paraId="3F24EE47" w14:textId="4743BF71"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No public/private distinction and </w:t>
            </w:r>
            <w:r w:rsidR="00C235C9" w:rsidRPr="009E5255">
              <w:rPr>
                <w:color w:val="000000" w:themeColor="text1"/>
                <w:sz w:val="20"/>
                <w:szCs w:val="20"/>
              </w:rPr>
              <w:t>per-mg pricing</w:t>
            </w:r>
          </w:p>
        </w:tc>
        <w:tc>
          <w:tcPr>
            <w:tcW w:w="611" w:type="pct"/>
            <w:noWrap/>
          </w:tcPr>
          <w:p w14:paraId="06D5F895"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tcPr>
          <w:p w14:paraId="59AE16F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vAlign w:val="center"/>
          </w:tcPr>
          <w:p w14:paraId="06B4BDDB"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0,689,509 </w:t>
            </w:r>
          </w:p>
        </w:tc>
        <w:tc>
          <w:tcPr>
            <w:tcW w:w="611" w:type="pct"/>
            <w:noWrap/>
            <w:vAlign w:val="center"/>
          </w:tcPr>
          <w:p w14:paraId="5EE43B25"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7,865,688 </w:t>
            </w:r>
          </w:p>
        </w:tc>
        <w:tc>
          <w:tcPr>
            <w:tcW w:w="611" w:type="pct"/>
            <w:noWrap/>
            <w:vAlign w:val="center"/>
          </w:tcPr>
          <w:p w14:paraId="74BDEA4E"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8.56 </w:t>
            </w:r>
          </w:p>
        </w:tc>
        <w:tc>
          <w:tcPr>
            <w:tcW w:w="611" w:type="pct"/>
            <w:noWrap/>
            <w:vAlign w:val="center"/>
          </w:tcPr>
          <w:p w14:paraId="34D2B9CF"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69%</w:t>
            </w:r>
          </w:p>
        </w:tc>
      </w:tr>
      <w:tr w:rsidR="000A6AB5" w:rsidRPr="009E5255" w14:paraId="76B7EC2C" w14:textId="77777777" w:rsidTr="00876128">
        <w:trPr>
          <w:trHeight w:val="227"/>
        </w:trPr>
        <w:tc>
          <w:tcPr>
            <w:tcW w:w="1334" w:type="pct"/>
            <w:noWrap/>
          </w:tcPr>
          <w:p w14:paraId="0CB6BCA0" w14:textId="587A6BCB" w:rsidR="000A6AB5" w:rsidRPr="009E5255" w:rsidRDefault="000A6AB5" w:rsidP="005D272F">
            <w:pPr>
              <w:tabs>
                <w:tab w:val="left" w:pos="900"/>
              </w:tabs>
              <w:spacing w:before="0" w:after="0" w:line="240" w:lineRule="auto"/>
              <w:rPr>
                <w:color w:val="000000" w:themeColor="text1"/>
                <w:sz w:val="20"/>
                <w:szCs w:val="20"/>
              </w:rPr>
            </w:pPr>
            <w:r w:rsidRPr="009E5255">
              <w:rPr>
                <w:color w:val="000000" w:themeColor="text1"/>
                <w:sz w:val="20"/>
                <w:szCs w:val="20"/>
              </w:rPr>
              <w:t xml:space="preserve">Mark-ups increased by 10% and </w:t>
            </w:r>
            <w:r w:rsidR="00C235C9" w:rsidRPr="009E5255">
              <w:rPr>
                <w:color w:val="000000" w:themeColor="text1"/>
                <w:sz w:val="20"/>
                <w:szCs w:val="20"/>
              </w:rPr>
              <w:t>per-mg pricing</w:t>
            </w:r>
          </w:p>
        </w:tc>
        <w:tc>
          <w:tcPr>
            <w:tcW w:w="611" w:type="pct"/>
            <w:noWrap/>
          </w:tcPr>
          <w:p w14:paraId="596EEBF6"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tcPr>
          <w:p w14:paraId="0F5F3228"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vAlign w:val="center"/>
          </w:tcPr>
          <w:p w14:paraId="5213F0B0"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0,687,668 </w:t>
            </w:r>
          </w:p>
        </w:tc>
        <w:tc>
          <w:tcPr>
            <w:tcW w:w="611" w:type="pct"/>
            <w:noWrap/>
            <w:vAlign w:val="center"/>
          </w:tcPr>
          <w:p w14:paraId="620566B4"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7,862,610 </w:t>
            </w:r>
          </w:p>
        </w:tc>
        <w:tc>
          <w:tcPr>
            <w:tcW w:w="611" w:type="pct"/>
            <w:noWrap/>
            <w:vAlign w:val="center"/>
          </w:tcPr>
          <w:p w14:paraId="0441EE45"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8.55 </w:t>
            </w:r>
          </w:p>
        </w:tc>
        <w:tc>
          <w:tcPr>
            <w:tcW w:w="611" w:type="pct"/>
            <w:noWrap/>
            <w:vAlign w:val="center"/>
          </w:tcPr>
          <w:p w14:paraId="705E8F9A"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69%</w:t>
            </w:r>
          </w:p>
        </w:tc>
      </w:tr>
      <w:tr w:rsidR="000A6AB5" w:rsidRPr="009E5255" w14:paraId="7786992E" w14:textId="77777777" w:rsidTr="00876128">
        <w:trPr>
          <w:trHeight w:val="227"/>
        </w:trPr>
        <w:tc>
          <w:tcPr>
            <w:tcW w:w="1334" w:type="pct"/>
            <w:noWrap/>
          </w:tcPr>
          <w:p w14:paraId="08EC3D1D" w14:textId="1738BD82"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Mark-ups increased by 25% and </w:t>
            </w:r>
            <w:r w:rsidR="00C235C9" w:rsidRPr="009E5255">
              <w:rPr>
                <w:color w:val="000000" w:themeColor="text1"/>
                <w:sz w:val="20"/>
                <w:szCs w:val="20"/>
              </w:rPr>
              <w:t>per-mg pricing</w:t>
            </w:r>
          </w:p>
        </w:tc>
        <w:tc>
          <w:tcPr>
            <w:tcW w:w="611" w:type="pct"/>
            <w:noWrap/>
          </w:tcPr>
          <w:p w14:paraId="69F12F04"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tcPr>
          <w:p w14:paraId="64A5901B"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0</w:t>
            </w:r>
          </w:p>
        </w:tc>
        <w:tc>
          <w:tcPr>
            <w:tcW w:w="611" w:type="pct"/>
            <w:noWrap/>
            <w:vAlign w:val="center"/>
          </w:tcPr>
          <w:p w14:paraId="3E964BFA"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0,726,898 </w:t>
            </w:r>
          </w:p>
        </w:tc>
        <w:tc>
          <w:tcPr>
            <w:tcW w:w="611" w:type="pct"/>
            <w:noWrap/>
            <w:vAlign w:val="center"/>
          </w:tcPr>
          <w:p w14:paraId="26ED8C70" w14:textId="77777777" w:rsidR="000A6AB5" w:rsidRPr="009E5255" w:rsidRDefault="000A6AB5" w:rsidP="005D272F">
            <w:pPr>
              <w:spacing w:before="0" w:after="0" w:line="240" w:lineRule="auto"/>
              <w:jc w:val="center"/>
              <w:rPr>
                <w:color w:val="000000"/>
                <w:sz w:val="20"/>
                <w:szCs w:val="20"/>
              </w:rPr>
            </w:pPr>
            <w:r w:rsidRPr="009E5255">
              <w:rPr>
                <w:color w:val="000000"/>
                <w:sz w:val="20"/>
                <w:szCs w:val="20"/>
              </w:rPr>
              <w:t xml:space="preserve">$17,928,176 </w:t>
            </w:r>
          </w:p>
        </w:tc>
        <w:tc>
          <w:tcPr>
            <w:tcW w:w="611" w:type="pct"/>
            <w:noWrap/>
            <w:vAlign w:val="center"/>
          </w:tcPr>
          <w:p w14:paraId="02317DA2"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8.66 </w:t>
            </w:r>
          </w:p>
        </w:tc>
        <w:tc>
          <w:tcPr>
            <w:tcW w:w="611" w:type="pct"/>
            <w:noWrap/>
            <w:vAlign w:val="center"/>
          </w:tcPr>
          <w:p w14:paraId="3FAD5444" w14:textId="77777777" w:rsidR="000A6AB5" w:rsidRPr="009E5255" w:rsidRDefault="000A6AB5" w:rsidP="005D272F">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70%</w:t>
            </w:r>
          </w:p>
        </w:tc>
      </w:tr>
      <w:tr w:rsidR="000A6AB5" w:rsidRPr="009E5255" w14:paraId="23B25F31" w14:textId="77777777" w:rsidTr="00876128">
        <w:trPr>
          <w:trHeight w:val="227"/>
        </w:trPr>
        <w:tc>
          <w:tcPr>
            <w:tcW w:w="1334" w:type="pct"/>
            <w:noWrap/>
          </w:tcPr>
          <w:p w14:paraId="01AF80D0" w14:textId="77777777" w:rsidR="000A6AB5" w:rsidRPr="009E5255" w:rsidRDefault="000A6AB5" w:rsidP="005D272F">
            <w:pPr>
              <w:spacing w:before="0" w:after="0" w:line="240" w:lineRule="auto"/>
              <w:rPr>
                <w:color w:val="000000" w:themeColor="text1"/>
                <w:sz w:val="20"/>
                <w:szCs w:val="20"/>
              </w:rPr>
            </w:pPr>
          </w:p>
          <w:p w14:paraId="44ED4BDB" w14:textId="77777777"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Bortezomib</w:t>
            </w:r>
          </w:p>
        </w:tc>
        <w:tc>
          <w:tcPr>
            <w:tcW w:w="611" w:type="pct"/>
            <w:noWrap/>
          </w:tcPr>
          <w:p w14:paraId="5E83F56A"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076AC0B9"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25702B30"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5B3589D5"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2FF58F77" w14:textId="77777777" w:rsidR="000A6AB5" w:rsidRPr="009E5255" w:rsidRDefault="000A6AB5" w:rsidP="005D272F">
            <w:pPr>
              <w:spacing w:before="0" w:after="0" w:line="240" w:lineRule="auto"/>
              <w:jc w:val="center"/>
              <w:rPr>
                <w:color w:val="000000" w:themeColor="text1"/>
                <w:sz w:val="20"/>
                <w:szCs w:val="20"/>
              </w:rPr>
            </w:pPr>
          </w:p>
        </w:tc>
        <w:tc>
          <w:tcPr>
            <w:tcW w:w="611" w:type="pct"/>
            <w:noWrap/>
          </w:tcPr>
          <w:p w14:paraId="7A8D8EF6" w14:textId="77777777" w:rsidR="000A6AB5" w:rsidRPr="009E5255" w:rsidRDefault="000A6AB5" w:rsidP="005D272F">
            <w:pPr>
              <w:spacing w:before="0" w:after="0" w:line="240" w:lineRule="auto"/>
              <w:jc w:val="center"/>
              <w:rPr>
                <w:color w:val="000000" w:themeColor="text1"/>
                <w:sz w:val="20"/>
                <w:szCs w:val="20"/>
              </w:rPr>
            </w:pPr>
          </w:p>
        </w:tc>
      </w:tr>
      <w:tr w:rsidR="000A6AB5" w:rsidRPr="009E5255" w14:paraId="252C910D" w14:textId="77777777" w:rsidTr="00876128">
        <w:trPr>
          <w:trHeight w:val="227"/>
        </w:trPr>
        <w:tc>
          <w:tcPr>
            <w:tcW w:w="1334" w:type="pct"/>
            <w:noWrap/>
          </w:tcPr>
          <w:p w14:paraId="0CFA9CF7" w14:textId="77777777"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Base case</w:t>
            </w:r>
          </w:p>
        </w:tc>
        <w:tc>
          <w:tcPr>
            <w:tcW w:w="611" w:type="pct"/>
            <w:noWrap/>
          </w:tcPr>
          <w:p w14:paraId="0564721F"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5,077,466</w:t>
            </w:r>
          </w:p>
        </w:tc>
        <w:tc>
          <w:tcPr>
            <w:tcW w:w="611" w:type="pct"/>
            <w:noWrap/>
          </w:tcPr>
          <w:p w14:paraId="797AC030"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4,396,037</w:t>
            </w:r>
          </w:p>
        </w:tc>
        <w:tc>
          <w:tcPr>
            <w:tcW w:w="611" w:type="pct"/>
            <w:noWrap/>
          </w:tcPr>
          <w:p w14:paraId="752BE2B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7,211,575</w:t>
            </w:r>
          </w:p>
        </w:tc>
        <w:tc>
          <w:tcPr>
            <w:tcW w:w="611" w:type="pct"/>
            <w:noWrap/>
          </w:tcPr>
          <w:p w14:paraId="2FA5EBF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30,105,403</w:t>
            </w:r>
          </w:p>
        </w:tc>
        <w:tc>
          <w:tcPr>
            <w:tcW w:w="611" w:type="pct"/>
            <w:noWrap/>
          </w:tcPr>
          <w:p w14:paraId="0B5B0A7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106.79</w:t>
            </w:r>
          </w:p>
        </w:tc>
        <w:tc>
          <w:tcPr>
            <w:tcW w:w="611" w:type="pct"/>
            <w:noWrap/>
          </w:tcPr>
          <w:p w14:paraId="3EAD9B53"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100%</w:t>
            </w:r>
          </w:p>
        </w:tc>
      </w:tr>
      <w:tr w:rsidR="000A6AB5" w:rsidRPr="009E5255" w14:paraId="4C0425BF" w14:textId="77777777" w:rsidTr="00876128">
        <w:trPr>
          <w:trHeight w:val="227"/>
        </w:trPr>
        <w:tc>
          <w:tcPr>
            <w:tcW w:w="1334" w:type="pct"/>
            <w:noWrap/>
          </w:tcPr>
          <w:p w14:paraId="39C567A8" w14:textId="77777777"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Price per mg</w:t>
            </w:r>
          </w:p>
        </w:tc>
        <w:tc>
          <w:tcPr>
            <w:tcW w:w="611" w:type="pct"/>
            <w:noWrap/>
          </w:tcPr>
          <w:p w14:paraId="652659E4"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0,898,296</w:t>
            </w:r>
          </w:p>
        </w:tc>
        <w:tc>
          <w:tcPr>
            <w:tcW w:w="611" w:type="pct"/>
            <w:noWrap/>
          </w:tcPr>
          <w:p w14:paraId="0B537312"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0,330,426</w:t>
            </w:r>
          </w:p>
        </w:tc>
        <w:tc>
          <w:tcPr>
            <w:tcW w:w="611" w:type="pct"/>
            <w:noWrap/>
          </w:tcPr>
          <w:p w14:paraId="1B723AF4"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2,676,753</w:t>
            </w:r>
          </w:p>
        </w:tc>
        <w:tc>
          <w:tcPr>
            <w:tcW w:w="611" w:type="pct"/>
            <w:noWrap/>
          </w:tcPr>
          <w:p w14:paraId="084C6C13"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5,088,324</w:t>
            </w:r>
          </w:p>
        </w:tc>
        <w:tc>
          <w:tcPr>
            <w:tcW w:w="611" w:type="pct"/>
            <w:noWrap/>
          </w:tcPr>
          <w:p w14:paraId="76DAC8A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88.99</w:t>
            </w:r>
          </w:p>
        </w:tc>
        <w:tc>
          <w:tcPr>
            <w:tcW w:w="611" w:type="pct"/>
            <w:noWrap/>
          </w:tcPr>
          <w:p w14:paraId="42518265"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83%</w:t>
            </w:r>
          </w:p>
        </w:tc>
      </w:tr>
      <w:tr w:rsidR="000A6AB5" w:rsidRPr="009E5255" w14:paraId="66B2BD3D" w14:textId="77777777" w:rsidTr="00876128">
        <w:trPr>
          <w:trHeight w:val="227"/>
        </w:trPr>
        <w:tc>
          <w:tcPr>
            <w:tcW w:w="1334" w:type="pct"/>
            <w:shd w:val="clear" w:color="auto" w:fill="auto"/>
            <w:noWrap/>
            <w:vAlign w:val="center"/>
          </w:tcPr>
          <w:p w14:paraId="5628EE0C" w14:textId="5FECD89C"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95%</w:t>
            </w:r>
          </w:p>
        </w:tc>
        <w:tc>
          <w:tcPr>
            <w:tcW w:w="611" w:type="pct"/>
            <w:shd w:val="clear" w:color="auto" w:fill="auto"/>
            <w:noWrap/>
            <w:vAlign w:val="center"/>
          </w:tcPr>
          <w:p w14:paraId="7B411E25"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1,107,254</w:t>
            </w:r>
          </w:p>
        </w:tc>
        <w:tc>
          <w:tcPr>
            <w:tcW w:w="611" w:type="pct"/>
            <w:shd w:val="clear" w:color="auto" w:fill="auto"/>
            <w:noWrap/>
            <w:vAlign w:val="center"/>
          </w:tcPr>
          <w:p w14:paraId="0C2E5ED7"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0,533,707</w:t>
            </w:r>
          </w:p>
        </w:tc>
        <w:tc>
          <w:tcPr>
            <w:tcW w:w="611" w:type="pct"/>
            <w:shd w:val="clear" w:color="auto" w:fill="auto"/>
            <w:noWrap/>
            <w:vAlign w:val="center"/>
          </w:tcPr>
          <w:p w14:paraId="69F91912"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2,903,495</w:t>
            </w:r>
          </w:p>
        </w:tc>
        <w:tc>
          <w:tcPr>
            <w:tcW w:w="611" w:type="pct"/>
            <w:shd w:val="clear" w:color="auto" w:fill="auto"/>
            <w:noWrap/>
            <w:vAlign w:val="center"/>
          </w:tcPr>
          <w:p w14:paraId="1443C5DF"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5,339,178</w:t>
            </w:r>
          </w:p>
        </w:tc>
        <w:tc>
          <w:tcPr>
            <w:tcW w:w="611" w:type="pct"/>
            <w:noWrap/>
          </w:tcPr>
          <w:p w14:paraId="070AB8EF"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89.88</w:t>
            </w:r>
          </w:p>
        </w:tc>
        <w:tc>
          <w:tcPr>
            <w:tcW w:w="611" w:type="pct"/>
            <w:noWrap/>
          </w:tcPr>
          <w:p w14:paraId="41654FC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84%</w:t>
            </w:r>
          </w:p>
        </w:tc>
      </w:tr>
      <w:tr w:rsidR="000A6AB5" w:rsidRPr="009E5255" w14:paraId="057CFDCA" w14:textId="77777777" w:rsidTr="00876128">
        <w:trPr>
          <w:trHeight w:val="227"/>
        </w:trPr>
        <w:tc>
          <w:tcPr>
            <w:tcW w:w="1334" w:type="pct"/>
            <w:shd w:val="clear" w:color="auto" w:fill="auto"/>
            <w:noWrap/>
            <w:vAlign w:val="center"/>
          </w:tcPr>
          <w:p w14:paraId="7212CA96" w14:textId="310A66F2"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90%</w:t>
            </w:r>
          </w:p>
        </w:tc>
        <w:tc>
          <w:tcPr>
            <w:tcW w:w="611" w:type="pct"/>
            <w:shd w:val="clear" w:color="auto" w:fill="auto"/>
            <w:noWrap/>
            <w:vAlign w:val="center"/>
          </w:tcPr>
          <w:p w14:paraId="55F2DF3E"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1,316,213</w:t>
            </w:r>
          </w:p>
        </w:tc>
        <w:tc>
          <w:tcPr>
            <w:tcW w:w="611" w:type="pct"/>
            <w:shd w:val="clear" w:color="auto" w:fill="auto"/>
            <w:noWrap/>
            <w:vAlign w:val="center"/>
          </w:tcPr>
          <w:p w14:paraId="616B2603"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0,736,987</w:t>
            </w:r>
          </w:p>
        </w:tc>
        <w:tc>
          <w:tcPr>
            <w:tcW w:w="611" w:type="pct"/>
            <w:shd w:val="clear" w:color="auto" w:fill="auto"/>
            <w:noWrap/>
            <w:vAlign w:val="center"/>
          </w:tcPr>
          <w:p w14:paraId="669E2EC8"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3,130,236</w:t>
            </w:r>
          </w:p>
        </w:tc>
        <w:tc>
          <w:tcPr>
            <w:tcW w:w="611" w:type="pct"/>
            <w:shd w:val="clear" w:color="auto" w:fill="auto"/>
            <w:noWrap/>
            <w:vAlign w:val="center"/>
          </w:tcPr>
          <w:p w14:paraId="5D75ABDC"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5,590,032</w:t>
            </w:r>
          </w:p>
        </w:tc>
        <w:tc>
          <w:tcPr>
            <w:tcW w:w="611" w:type="pct"/>
            <w:noWrap/>
          </w:tcPr>
          <w:p w14:paraId="064F04C5"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90.77</w:t>
            </w:r>
          </w:p>
        </w:tc>
        <w:tc>
          <w:tcPr>
            <w:tcW w:w="611" w:type="pct"/>
            <w:noWrap/>
          </w:tcPr>
          <w:p w14:paraId="2076B7FC"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85%</w:t>
            </w:r>
          </w:p>
        </w:tc>
      </w:tr>
      <w:tr w:rsidR="000A6AB5" w:rsidRPr="009E5255" w14:paraId="1CE2F876" w14:textId="77777777" w:rsidTr="00876128">
        <w:trPr>
          <w:trHeight w:val="227"/>
        </w:trPr>
        <w:tc>
          <w:tcPr>
            <w:tcW w:w="1334" w:type="pct"/>
            <w:shd w:val="clear" w:color="auto" w:fill="auto"/>
            <w:noWrap/>
            <w:vAlign w:val="center"/>
          </w:tcPr>
          <w:p w14:paraId="2720ED8D" w14:textId="0E09A553"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80%</w:t>
            </w:r>
          </w:p>
        </w:tc>
        <w:tc>
          <w:tcPr>
            <w:tcW w:w="611" w:type="pct"/>
            <w:shd w:val="clear" w:color="auto" w:fill="auto"/>
            <w:noWrap/>
            <w:vAlign w:val="center"/>
          </w:tcPr>
          <w:p w14:paraId="3545F26B"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1,734,130</w:t>
            </w:r>
          </w:p>
        </w:tc>
        <w:tc>
          <w:tcPr>
            <w:tcW w:w="611" w:type="pct"/>
            <w:shd w:val="clear" w:color="auto" w:fill="auto"/>
            <w:noWrap/>
            <w:vAlign w:val="center"/>
          </w:tcPr>
          <w:p w14:paraId="5771D58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1,143,548</w:t>
            </w:r>
          </w:p>
        </w:tc>
        <w:tc>
          <w:tcPr>
            <w:tcW w:w="611" w:type="pct"/>
            <w:shd w:val="clear" w:color="auto" w:fill="auto"/>
            <w:noWrap/>
            <w:vAlign w:val="center"/>
          </w:tcPr>
          <w:p w14:paraId="451A6487"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3,583,718</w:t>
            </w:r>
          </w:p>
        </w:tc>
        <w:tc>
          <w:tcPr>
            <w:tcW w:w="611" w:type="pct"/>
            <w:shd w:val="clear" w:color="auto" w:fill="auto"/>
            <w:noWrap/>
            <w:vAlign w:val="center"/>
          </w:tcPr>
          <w:p w14:paraId="208F74DF"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6,091,739</w:t>
            </w:r>
          </w:p>
        </w:tc>
        <w:tc>
          <w:tcPr>
            <w:tcW w:w="611" w:type="pct"/>
            <w:noWrap/>
          </w:tcPr>
          <w:p w14:paraId="3A836315"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92.55</w:t>
            </w:r>
          </w:p>
        </w:tc>
        <w:tc>
          <w:tcPr>
            <w:tcW w:w="611" w:type="pct"/>
            <w:noWrap/>
          </w:tcPr>
          <w:p w14:paraId="5D7CEED3"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87%</w:t>
            </w:r>
          </w:p>
        </w:tc>
      </w:tr>
      <w:tr w:rsidR="000A6AB5" w:rsidRPr="009E5255" w14:paraId="66143484" w14:textId="77777777" w:rsidTr="00876128">
        <w:trPr>
          <w:trHeight w:val="227"/>
        </w:trPr>
        <w:tc>
          <w:tcPr>
            <w:tcW w:w="1334" w:type="pct"/>
            <w:shd w:val="clear" w:color="auto" w:fill="auto"/>
            <w:noWrap/>
            <w:vAlign w:val="center"/>
          </w:tcPr>
          <w:p w14:paraId="4A62783F" w14:textId="6E4F30FC"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Substitution </w:t>
            </w:r>
            <w:r w:rsidR="00C235C9" w:rsidRPr="009E5255">
              <w:rPr>
                <w:color w:val="000000" w:themeColor="text1"/>
                <w:sz w:val="20"/>
                <w:szCs w:val="20"/>
              </w:rPr>
              <w:t>per-mg pricing</w:t>
            </w:r>
            <w:r w:rsidRPr="009E5255">
              <w:rPr>
                <w:color w:val="000000" w:themeColor="text1"/>
                <w:sz w:val="20"/>
                <w:szCs w:val="20"/>
              </w:rPr>
              <w:t>, 70%</w:t>
            </w:r>
          </w:p>
        </w:tc>
        <w:tc>
          <w:tcPr>
            <w:tcW w:w="611" w:type="pct"/>
            <w:shd w:val="clear" w:color="auto" w:fill="auto"/>
            <w:noWrap/>
            <w:vAlign w:val="center"/>
          </w:tcPr>
          <w:p w14:paraId="3EABD743"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2,152,047</w:t>
            </w:r>
          </w:p>
        </w:tc>
        <w:tc>
          <w:tcPr>
            <w:tcW w:w="611" w:type="pct"/>
            <w:shd w:val="clear" w:color="auto" w:fill="auto"/>
            <w:noWrap/>
            <w:vAlign w:val="center"/>
          </w:tcPr>
          <w:p w14:paraId="616DFF07"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1,550,109</w:t>
            </w:r>
          </w:p>
        </w:tc>
        <w:tc>
          <w:tcPr>
            <w:tcW w:w="611" w:type="pct"/>
            <w:shd w:val="clear" w:color="auto" w:fill="auto"/>
            <w:noWrap/>
            <w:vAlign w:val="center"/>
          </w:tcPr>
          <w:p w14:paraId="53DD99A4"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4,037,200</w:t>
            </w:r>
          </w:p>
        </w:tc>
        <w:tc>
          <w:tcPr>
            <w:tcW w:w="611" w:type="pct"/>
            <w:shd w:val="clear" w:color="auto" w:fill="auto"/>
            <w:noWrap/>
            <w:vAlign w:val="center"/>
          </w:tcPr>
          <w:p w14:paraId="775C0A35"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6,593,447</w:t>
            </w:r>
          </w:p>
        </w:tc>
        <w:tc>
          <w:tcPr>
            <w:tcW w:w="611" w:type="pct"/>
            <w:noWrap/>
          </w:tcPr>
          <w:p w14:paraId="21008718"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94.33</w:t>
            </w:r>
          </w:p>
        </w:tc>
        <w:tc>
          <w:tcPr>
            <w:tcW w:w="611" w:type="pct"/>
            <w:noWrap/>
          </w:tcPr>
          <w:p w14:paraId="2C4B76AA"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88%</w:t>
            </w:r>
          </w:p>
        </w:tc>
      </w:tr>
      <w:tr w:rsidR="000A6AB5" w:rsidRPr="009E5255" w14:paraId="143579A8" w14:textId="77777777" w:rsidTr="00876128">
        <w:trPr>
          <w:trHeight w:val="227"/>
        </w:trPr>
        <w:tc>
          <w:tcPr>
            <w:tcW w:w="1334" w:type="pct"/>
            <w:noWrap/>
          </w:tcPr>
          <w:p w14:paraId="302FA736" w14:textId="6662F2EE"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No public/private distinction and </w:t>
            </w:r>
            <w:r w:rsidR="00C235C9" w:rsidRPr="009E5255">
              <w:rPr>
                <w:color w:val="000000" w:themeColor="text1"/>
                <w:sz w:val="20"/>
                <w:szCs w:val="20"/>
              </w:rPr>
              <w:t>per-mg pricing</w:t>
            </w:r>
          </w:p>
        </w:tc>
        <w:tc>
          <w:tcPr>
            <w:tcW w:w="611" w:type="pct"/>
            <w:noWrap/>
          </w:tcPr>
          <w:p w14:paraId="2F2E94BD"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1,581,751</w:t>
            </w:r>
          </w:p>
        </w:tc>
        <w:tc>
          <w:tcPr>
            <w:tcW w:w="611" w:type="pct"/>
            <w:noWrap/>
          </w:tcPr>
          <w:p w14:paraId="290CF37F"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0,995,311</w:t>
            </w:r>
          </w:p>
        </w:tc>
        <w:tc>
          <w:tcPr>
            <w:tcW w:w="611" w:type="pct"/>
            <w:noWrap/>
          </w:tcPr>
          <w:p w14:paraId="70E62AFF"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3,418,372</w:t>
            </w:r>
          </w:p>
        </w:tc>
        <w:tc>
          <w:tcPr>
            <w:tcW w:w="611" w:type="pct"/>
            <w:noWrap/>
          </w:tcPr>
          <w:p w14:paraId="490C6D00"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5,908,810</w:t>
            </w:r>
          </w:p>
        </w:tc>
        <w:tc>
          <w:tcPr>
            <w:tcW w:w="611" w:type="pct"/>
            <w:noWrap/>
          </w:tcPr>
          <w:p w14:paraId="7CBE7648"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91.90</w:t>
            </w:r>
          </w:p>
        </w:tc>
        <w:tc>
          <w:tcPr>
            <w:tcW w:w="611" w:type="pct"/>
            <w:noWrap/>
          </w:tcPr>
          <w:p w14:paraId="31CCADD4"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86%</w:t>
            </w:r>
          </w:p>
        </w:tc>
      </w:tr>
      <w:tr w:rsidR="000A6AB5" w:rsidRPr="009E5255" w14:paraId="39A4784E" w14:textId="77777777" w:rsidTr="00876128">
        <w:trPr>
          <w:trHeight w:val="227"/>
        </w:trPr>
        <w:tc>
          <w:tcPr>
            <w:tcW w:w="1334" w:type="pct"/>
            <w:noWrap/>
          </w:tcPr>
          <w:p w14:paraId="6288DB20" w14:textId="2E7F0813"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Mark-ups increased by 10% and </w:t>
            </w:r>
            <w:r w:rsidR="00C235C9" w:rsidRPr="009E5255">
              <w:rPr>
                <w:color w:val="000000" w:themeColor="text1"/>
                <w:sz w:val="20"/>
                <w:szCs w:val="20"/>
              </w:rPr>
              <w:t>per-mg pricing</w:t>
            </w:r>
          </w:p>
        </w:tc>
        <w:tc>
          <w:tcPr>
            <w:tcW w:w="611" w:type="pct"/>
            <w:noWrap/>
          </w:tcPr>
          <w:p w14:paraId="374B4433"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1,340,084</w:t>
            </w:r>
          </w:p>
        </w:tc>
        <w:tc>
          <w:tcPr>
            <w:tcW w:w="611" w:type="pct"/>
            <w:noWrap/>
          </w:tcPr>
          <w:p w14:paraId="5D842FBE"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0,760,210</w:t>
            </w:r>
          </w:p>
        </w:tc>
        <w:tc>
          <w:tcPr>
            <w:tcW w:w="611" w:type="pct"/>
            <w:noWrap/>
          </w:tcPr>
          <w:p w14:paraId="33287659"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3,156,138</w:t>
            </w:r>
          </w:p>
        </w:tc>
        <w:tc>
          <w:tcPr>
            <w:tcW w:w="611" w:type="pct"/>
            <w:noWrap/>
          </w:tcPr>
          <w:p w14:paraId="32510482"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5,618,689</w:t>
            </w:r>
          </w:p>
        </w:tc>
        <w:tc>
          <w:tcPr>
            <w:tcW w:w="611" w:type="pct"/>
            <w:noWrap/>
          </w:tcPr>
          <w:p w14:paraId="6926B056"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90.88</w:t>
            </w:r>
          </w:p>
        </w:tc>
        <w:tc>
          <w:tcPr>
            <w:tcW w:w="611" w:type="pct"/>
            <w:noWrap/>
          </w:tcPr>
          <w:p w14:paraId="0C47CD87"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85%</w:t>
            </w:r>
          </w:p>
        </w:tc>
      </w:tr>
      <w:tr w:rsidR="000A6AB5" w:rsidRPr="009E5255" w14:paraId="17B46CB1" w14:textId="77777777" w:rsidTr="00876128">
        <w:trPr>
          <w:trHeight w:val="227"/>
        </w:trPr>
        <w:tc>
          <w:tcPr>
            <w:tcW w:w="1334" w:type="pct"/>
            <w:noWrap/>
          </w:tcPr>
          <w:p w14:paraId="75A80E04" w14:textId="0727BA1D" w:rsidR="000A6AB5" w:rsidRPr="009E5255" w:rsidRDefault="000A6AB5" w:rsidP="005D272F">
            <w:pPr>
              <w:spacing w:before="0" w:after="0" w:line="240" w:lineRule="auto"/>
              <w:rPr>
                <w:color w:val="000000" w:themeColor="text1"/>
                <w:sz w:val="20"/>
                <w:szCs w:val="20"/>
              </w:rPr>
            </w:pPr>
            <w:r w:rsidRPr="009E5255">
              <w:rPr>
                <w:color w:val="000000" w:themeColor="text1"/>
                <w:sz w:val="20"/>
                <w:szCs w:val="20"/>
              </w:rPr>
              <w:t xml:space="preserve">Mark-ups increased by 25% and </w:t>
            </w:r>
            <w:r w:rsidR="00C235C9" w:rsidRPr="009E5255">
              <w:rPr>
                <w:color w:val="000000" w:themeColor="text1"/>
                <w:sz w:val="20"/>
                <w:szCs w:val="20"/>
              </w:rPr>
              <w:t>per-mg pricing</w:t>
            </w:r>
          </w:p>
        </w:tc>
        <w:tc>
          <w:tcPr>
            <w:tcW w:w="611" w:type="pct"/>
            <w:noWrap/>
          </w:tcPr>
          <w:p w14:paraId="4B2EACCF"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2,002,766</w:t>
            </w:r>
          </w:p>
        </w:tc>
        <w:tc>
          <w:tcPr>
            <w:tcW w:w="611" w:type="pct"/>
            <w:noWrap/>
          </w:tcPr>
          <w:p w14:paraId="58A856B1"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1,404,885</w:t>
            </w:r>
          </w:p>
        </w:tc>
        <w:tc>
          <w:tcPr>
            <w:tcW w:w="611" w:type="pct"/>
            <w:noWrap/>
          </w:tcPr>
          <w:p w14:paraId="4D12A7CE"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3,875,215</w:t>
            </w:r>
          </w:p>
        </w:tc>
        <w:tc>
          <w:tcPr>
            <w:tcW w:w="611" w:type="pct"/>
            <w:noWrap/>
          </w:tcPr>
          <w:p w14:paraId="5FBC6C11"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26,414,236</w:t>
            </w:r>
          </w:p>
        </w:tc>
        <w:tc>
          <w:tcPr>
            <w:tcW w:w="611" w:type="pct"/>
            <w:noWrap/>
          </w:tcPr>
          <w:p w14:paraId="5A8AA709"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93.70</w:t>
            </w:r>
          </w:p>
        </w:tc>
        <w:tc>
          <w:tcPr>
            <w:tcW w:w="611" w:type="pct"/>
            <w:noWrap/>
          </w:tcPr>
          <w:p w14:paraId="1436DC77" w14:textId="77777777" w:rsidR="000A6AB5" w:rsidRPr="009E5255" w:rsidRDefault="000A6AB5" w:rsidP="005D272F">
            <w:pPr>
              <w:spacing w:before="0" w:after="0" w:line="240" w:lineRule="auto"/>
              <w:jc w:val="center"/>
              <w:rPr>
                <w:color w:val="000000" w:themeColor="text1"/>
                <w:sz w:val="20"/>
                <w:szCs w:val="20"/>
              </w:rPr>
            </w:pPr>
            <w:r w:rsidRPr="009E5255">
              <w:rPr>
                <w:color w:val="000000" w:themeColor="text1"/>
                <w:sz w:val="20"/>
                <w:szCs w:val="20"/>
              </w:rPr>
              <w:t>88%</w:t>
            </w:r>
          </w:p>
        </w:tc>
      </w:tr>
    </w:tbl>
    <w:p w14:paraId="7FBA8343" w14:textId="0BDCD993" w:rsidR="000A6AB5" w:rsidRPr="009E5255" w:rsidRDefault="000A6AB5" w:rsidP="003A6F1A">
      <w:pPr>
        <w:pStyle w:val="TableNotes"/>
      </w:pPr>
      <w:r w:rsidRPr="009E5255">
        <w:t xml:space="preserve">Abbreviations: </w:t>
      </w:r>
      <w:r w:rsidR="00BA3013" w:rsidRPr="009E5255">
        <w:tab/>
      </w:r>
      <w:r w:rsidRPr="009E5255">
        <w:t xml:space="preserve">PBS, pharmaceutical benefits scheme; RPBS, repatriation pharmaceutical benefits scheme.  </w:t>
      </w:r>
    </w:p>
    <w:p w14:paraId="32939D11" w14:textId="393500EB" w:rsidR="00D92995" w:rsidRPr="009E5255" w:rsidRDefault="00D92995" w:rsidP="003A6F1A">
      <w:pPr>
        <w:pStyle w:val="TableNotes"/>
      </w:pPr>
      <w:r w:rsidRPr="009E5255">
        <w:t>Source:</w:t>
      </w:r>
      <w:r w:rsidRPr="009E5255">
        <w:tab/>
        <w:t xml:space="preserve">Developed for this Review, see </w:t>
      </w:r>
      <w:r w:rsidRPr="009E5255">
        <w:fldChar w:fldCharType="begin"/>
      </w:r>
      <w:r w:rsidRPr="009E5255">
        <w:instrText xml:space="preserve"> REF _Ref90046130 \h </w:instrText>
      </w:r>
      <w:r w:rsidRPr="009E5255">
        <w:fldChar w:fldCharType="separate"/>
      </w:r>
      <w:r w:rsidR="000C766B" w:rsidRPr="009E5255">
        <w:t xml:space="preserve">Appendix </w:t>
      </w:r>
      <w:r w:rsidR="000C766B">
        <w:rPr>
          <w:noProof/>
        </w:rPr>
        <w:t>10</w:t>
      </w:r>
      <w:r w:rsidRPr="009E5255">
        <w:fldChar w:fldCharType="end"/>
      </w:r>
      <w:r w:rsidRPr="009E5255">
        <w:t>.</w:t>
      </w:r>
    </w:p>
    <w:p w14:paraId="142A6598" w14:textId="4CD0FBA5" w:rsidR="000A6AB5" w:rsidRPr="009E5255" w:rsidRDefault="000A6AB5" w:rsidP="003A6F1A">
      <w:pPr>
        <w:pStyle w:val="TableNotes"/>
      </w:pPr>
      <w:r w:rsidRPr="009E5255">
        <w:t xml:space="preserve">Note: </w:t>
      </w:r>
      <w:r w:rsidRPr="009E5255">
        <w:tab/>
      </w:r>
      <w:r w:rsidRPr="009E5255">
        <w:rPr>
          <w:vertAlign w:val="superscript"/>
        </w:rPr>
        <w:t>1</w:t>
      </w:r>
      <w:r w:rsidRPr="009E5255">
        <w:t xml:space="preserve"> This is the percentage change from base case</w:t>
      </w:r>
      <w:r w:rsidR="00BA3013" w:rsidRPr="009E5255">
        <w:t>.</w:t>
      </w:r>
      <w:r w:rsidR="00BA3013" w:rsidRPr="009E5255">
        <w:br/>
        <w:t xml:space="preserve">Scenarios which refer to variable substitution allow for the possibility that </w:t>
      </w:r>
      <w:r w:rsidR="00DF3C43" w:rsidRPr="009E5255">
        <w:t>vial-sharing</w:t>
      </w:r>
      <w:r w:rsidR="00BA3013" w:rsidRPr="009E5255">
        <w:t xml:space="preserve"> is not possible and thus that wastage exists in the system.</w:t>
      </w:r>
    </w:p>
    <w:p w14:paraId="3E4377C0" w14:textId="5B1DBC37" w:rsidR="00802173" w:rsidRPr="009E5255" w:rsidRDefault="00BA3013" w:rsidP="000A6AB5">
      <w:pPr>
        <w:rPr>
          <w:color w:val="000000" w:themeColor="text1"/>
        </w:rPr>
      </w:pPr>
      <w:r w:rsidRPr="009E5255">
        <w:rPr>
          <w:color w:val="000000" w:themeColor="text1"/>
        </w:rPr>
        <w:t xml:space="preserve">The base case in the preceding analysis assumed 100% of drug utilisation; there is no wastage of vials.  Results from subsequent sensitivity analyses show that there are still potential cost reductions available to Government from adopting a </w:t>
      </w:r>
      <w:r w:rsidR="00C235C9" w:rsidRPr="009E5255">
        <w:rPr>
          <w:color w:val="000000" w:themeColor="text1"/>
        </w:rPr>
        <w:t>per-mg pricing</w:t>
      </w:r>
      <w:r w:rsidRPr="009E5255">
        <w:rPr>
          <w:color w:val="000000" w:themeColor="text1"/>
        </w:rPr>
        <w:t xml:space="preserve"> model, even in the presence of wastage.  The extent to which those reductions can be realised across the full spectrum of medicines available on the EFC will vary depending on the extent to which those medicines are prescribed </w:t>
      </w:r>
      <w:r w:rsidR="009616DF" w:rsidRPr="009E5255">
        <w:rPr>
          <w:color w:val="000000" w:themeColor="text1"/>
        </w:rPr>
        <w:t xml:space="preserve">as a </w:t>
      </w:r>
      <w:r w:rsidRPr="009E5255">
        <w:rPr>
          <w:color w:val="000000" w:themeColor="text1"/>
        </w:rPr>
        <w:t>flat dos</w:t>
      </w:r>
      <w:r w:rsidR="009616DF" w:rsidRPr="009E5255">
        <w:rPr>
          <w:color w:val="000000" w:themeColor="text1"/>
        </w:rPr>
        <w:t>e</w:t>
      </w:r>
      <w:r w:rsidRPr="009E5255">
        <w:rPr>
          <w:color w:val="000000" w:themeColor="text1"/>
        </w:rPr>
        <w:t xml:space="preserve"> (such as is the case for many of the new immunotherapies) or that compounders are able to fully utilise available drug.  </w:t>
      </w:r>
    </w:p>
    <w:p w14:paraId="7737C3A7" w14:textId="6734B1F4" w:rsidR="00802173" w:rsidRPr="009E5255" w:rsidRDefault="00BA3013" w:rsidP="000A6AB5">
      <w:pPr>
        <w:rPr>
          <w:color w:val="000000" w:themeColor="text1"/>
        </w:rPr>
      </w:pPr>
      <w:r w:rsidRPr="009E5255">
        <w:rPr>
          <w:color w:val="000000" w:themeColor="text1"/>
        </w:rPr>
        <w:t xml:space="preserve">As </w:t>
      </w:r>
      <w:r w:rsidR="00802173" w:rsidRPr="009E5255">
        <w:rPr>
          <w:color w:val="000000" w:themeColor="text1"/>
        </w:rPr>
        <w:t xml:space="preserve">noted previously, </w:t>
      </w:r>
      <w:r w:rsidRPr="009E5255">
        <w:rPr>
          <w:color w:val="000000" w:themeColor="text1"/>
        </w:rPr>
        <w:t xml:space="preserve">it was not possible </w:t>
      </w:r>
      <w:r w:rsidR="00802173" w:rsidRPr="009E5255">
        <w:rPr>
          <w:color w:val="000000" w:themeColor="text1"/>
        </w:rPr>
        <w:t xml:space="preserve">as part of this Review </w:t>
      </w:r>
      <w:r w:rsidRPr="009E5255">
        <w:rPr>
          <w:color w:val="000000" w:themeColor="text1"/>
        </w:rPr>
        <w:t xml:space="preserve">to estimate the extent to which wastage is currently incorporated into </w:t>
      </w:r>
      <w:r w:rsidR="00802173" w:rsidRPr="009E5255">
        <w:rPr>
          <w:color w:val="000000" w:themeColor="text1"/>
        </w:rPr>
        <w:t xml:space="preserve">utilisation on the PBS.  If the relevant information were available to estimate the extent to which </w:t>
      </w:r>
      <w:r w:rsidR="00DF3C43" w:rsidRPr="009E5255">
        <w:rPr>
          <w:color w:val="000000" w:themeColor="text1"/>
        </w:rPr>
        <w:t>vial-sharing</w:t>
      </w:r>
      <w:r w:rsidR="00802173" w:rsidRPr="009E5255">
        <w:rPr>
          <w:color w:val="000000" w:themeColor="text1"/>
        </w:rPr>
        <w:t xml:space="preserve"> occurs within the system, it would be possible to more readily estimate the potential cost reductions applicable to the EFC more broadly from adopting a </w:t>
      </w:r>
      <w:r w:rsidR="00C235C9" w:rsidRPr="009E5255">
        <w:rPr>
          <w:color w:val="000000" w:themeColor="text1"/>
        </w:rPr>
        <w:t>per-mg pricing</w:t>
      </w:r>
      <w:r w:rsidR="00802173" w:rsidRPr="009E5255">
        <w:rPr>
          <w:color w:val="000000" w:themeColor="text1"/>
        </w:rPr>
        <w:t xml:space="preserve"> model.  An hypothetical example of how PBS utilisation data could be used to estimate the extent of </w:t>
      </w:r>
      <w:r w:rsidR="00DF3C43" w:rsidRPr="009E5255">
        <w:rPr>
          <w:color w:val="000000" w:themeColor="text1"/>
        </w:rPr>
        <w:t>vial-sharing</w:t>
      </w:r>
      <w:r w:rsidR="00802173" w:rsidRPr="009E5255">
        <w:rPr>
          <w:color w:val="000000" w:themeColor="text1"/>
        </w:rPr>
        <w:t xml:space="preserve"> (if the relevant data were available) is provided in </w:t>
      </w:r>
      <w:r w:rsidR="00802173" w:rsidRPr="009E5255">
        <w:rPr>
          <w:color w:val="000000" w:themeColor="text1"/>
        </w:rPr>
        <w:fldChar w:fldCharType="begin"/>
      </w:r>
      <w:r w:rsidR="00802173" w:rsidRPr="009E5255">
        <w:rPr>
          <w:color w:val="000000" w:themeColor="text1"/>
        </w:rPr>
        <w:instrText xml:space="preserve"> REF _Ref91168793 \h </w:instrText>
      </w:r>
      <w:r w:rsidR="00802173" w:rsidRPr="009E5255">
        <w:rPr>
          <w:color w:val="000000" w:themeColor="text1"/>
        </w:rPr>
      </w:r>
      <w:r w:rsidR="00802173" w:rsidRPr="009E5255">
        <w:rPr>
          <w:color w:val="000000" w:themeColor="text1"/>
        </w:rPr>
        <w:fldChar w:fldCharType="separate"/>
      </w:r>
      <w:r w:rsidR="000C766B" w:rsidRPr="009E5255">
        <w:t xml:space="preserve">Appendix </w:t>
      </w:r>
      <w:r w:rsidR="000C766B">
        <w:rPr>
          <w:noProof/>
        </w:rPr>
        <w:t>13</w:t>
      </w:r>
      <w:r w:rsidR="00802173" w:rsidRPr="009E5255">
        <w:rPr>
          <w:color w:val="000000" w:themeColor="text1"/>
        </w:rPr>
        <w:fldChar w:fldCharType="end"/>
      </w:r>
      <w:r w:rsidR="00802173" w:rsidRPr="009E5255">
        <w:rPr>
          <w:color w:val="000000" w:themeColor="text1"/>
        </w:rPr>
        <w:t>.</w:t>
      </w:r>
    </w:p>
    <w:p w14:paraId="36F5C95D" w14:textId="49400374" w:rsidR="000A6AB5" w:rsidRPr="009E5255" w:rsidRDefault="00802173" w:rsidP="000A6AB5">
      <w:pPr>
        <w:rPr>
          <w:color w:val="000000" w:themeColor="text1"/>
        </w:rPr>
      </w:pPr>
      <w:r w:rsidRPr="009E5255">
        <w:rPr>
          <w:color w:val="000000" w:themeColor="text1"/>
        </w:rPr>
        <w:t>Regardless, the analysis contained herein suggests that b</w:t>
      </w:r>
      <w:r w:rsidR="000A6AB5" w:rsidRPr="009E5255">
        <w:rPr>
          <w:color w:val="000000" w:themeColor="text1"/>
        </w:rPr>
        <w:t xml:space="preserve">y implementing a </w:t>
      </w:r>
      <w:r w:rsidR="00C235C9" w:rsidRPr="009E5255">
        <w:rPr>
          <w:color w:val="000000" w:themeColor="text1"/>
        </w:rPr>
        <w:t>per-mg pricing</w:t>
      </w:r>
      <w:r w:rsidRPr="009E5255">
        <w:rPr>
          <w:color w:val="000000" w:themeColor="text1"/>
        </w:rPr>
        <w:t xml:space="preserve"> model </w:t>
      </w:r>
      <w:r w:rsidR="000A6AB5" w:rsidRPr="009E5255">
        <w:rPr>
          <w:color w:val="000000" w:themeColor="text1"/>
        </w:rPr>
        <w:t>there are potentially significant cost reductions available to Government</w:t>
      </w:r>
      <w:r w:rsidRPr="009E5255">
        <w:rPr>
          <w:color w:val="000000" w:themeColor="text1"/>
        </w:rPr>
        <w:t xml:space="preserve">, regardless of whether the introduction of that model is accompanied by additional changes to EFC fee arrangements. </w:t>
      </w:r>
    </w:p>
    <w:p w14:paraId="60465168" w14:textId="7647F794" w:rsidR="00321B3E" w:rsidRPr="009E5255" w:rsidRDefault="00802173" w:rsidP="00DB148E">
      <w:pPr>
        <w:widowControl/>
        <w:spacing w:before="0" w:after="0" w:line="240" w:lineRule="auto"/>
      </w:pPr>
      <w:r w:rsidRPr="009E5255">
        <w:br w:type="page"/>
      </w:r>
    </w:p>
    <w:p w14:paraId="10D193D0" w14:textId="62F63350" w:rsidR="00EA3E4F" w:rsidRPr="009E5255" w:rsidRDefault="00A47EEE" w:rsidP="00C438AF">
      <w:pPr>
        <w:pStyle w:val="Heading1"/>
        <w:ind w:left="426"/>
        <w:rPr>
          <w:lang w:eastAsia="en-GB"/>
        </w:rPr>
      </w:pPr>
      <w:bookmarkStart w:id="369" w:name="_Toc89935702"/>
      <w:bookmarkStart w:id="370" w:name="_Toc144886273"/>
      <w:r w:rsidRPr="009E5255">
        <w:rPr>
          <w:lang w:eastAsia="en-GB"/>
        </w:rPr>
        <w:t>Discussion &amp; recommendations</w:t>
      </w:r>
      <w:bookmarkEnd w:id="369"/>
      <w:bookmarkEnd w:id="370"/>
    </w:p>
    <w:p w14:paraId="26244C97" w14:textId="75B4A42B" w:rsidR="00EC00E3" w:rsidRPr="009E5255" w:rsidRDefault="00EC00E3" w:rsidP="00C438AF">
      <w:pPr>
        <w:pStyle w:val="Heading2"/>
        <w:ind w:left="567"/>
      </w:pPr>
      <w:bookmarkStart w:id="371" w:name="_Toc144886274"/>
      <w:r w:rsidRPr="009E5255">
        <w:t>Findings and Recommendations</w:t>
      </w:r>
      <w:bookmarkEnd w:id="371"/>
    </w:p>
    <w:p w14:paraId="599B071C" w14:textId="04215B59" w:rsidR="00EC00E3" w:rsidRPr="009E5255" w:rsidRDefault="00EC00E3" w:rsidP="00EC00E3">
      <w:r w:rsidRPr="009E5255">
        <w:t xml:space="preserve">The findings of the Review are consolidated within the following section.  These are presented according to the key themes </w:t>
      </w:r>
      <w:r w:rsidR="00DC2B4B" w:rsidRPr="009E5255">
        <w:t>arising from</w:t>
      </w:r>
      <w:r w:rsidRPr="009E5255">
        <w:t xml:space="preserve"> the Review.  Subsequent recommendations arising from those findings and the consideration of the evidence to date are presented as they pertain to each theme as per the following classification:</w:t>
      </w:r>
    </w:p>
    <w:p w14:paraId="2B6C973D" w14:textId="77777777" w:rsidR="00EC00E3" w:rsidRPr="009E5255" w:rsidRDefault="00EC00E3">
      <w:pPr>
        <w:pStyle w:val="ListParagraph"/>
        <w:numPr>
          <w:ilvl w:val="0"/>
          <w:numId w:val="31"/>
        </w:numPr>
        <w:rPr>
          <w:lang w:val="en-AU"/>
        </w:rPr>
      </w:pPr>
      <w:r w:rsidRPr="009E5255">
        <w:rPr>
          <w:lang w:val="en-AU"/>
        </w:rPr>
        <w:t>Short-term: A policy or administrative change which can potentially be enacted, subject to enabling legislative arrangements, within a two-year timeframe.</w:t>
      </w:r>
    </w:p>
    <w:p w14:paraId="7FF2BF5F" w14:textId="77777777" w:rsidR="00EC00E3" w:rsidRPr="009E5255" w:rsidRDefault="00EC00E3">
      <w:pPr>
        <w:pStyle w:val="ListParagraph"/>
        <w:numPr>
          <w:ilvl w:val="0"/>
          <w:numId w:val="31"/>
        </w:numPr>
        <w:rPr>
          <w:lang w:val="en-AU"/>
        </w:rPr>
      </w:pPr>
      <w:r w:rsidRPr="009E5255">
        <w:rPr>
          <w:lang w:val="en-AU"/>
        </w:rPr>
        <w:t>Medium-term: A policy or administrative change which may require the collection of additional information and can potentially be enacted, subject to enabling legislative arrangements, beyond a two-year timeframe.</w:t>
      </w:r>
    </w:p>
    <w:p w14:paraId="1EA492E7" w14:textId="14CAFC78" w:rsidR="00EC00E3" w:rsidRPr="009E5255" w:rsidRDefault="00EC00E3">
      <w:pPr>
        <w:pStyle w:val="ListParagraph"/>
        <w:numPr>
          <w:ilvl w:val="0"/>
          <w:numId w:val="31"/>
        </w:numPr>
        <w:rPr>
          <w:lang w:val="en-AU"/>
        </w:rPr>
      </w:pPr>
      <w:r w:rsidRPr="009E5255">
        <w:rPr>
          <w:lang w:val="en-AU"/>
        </w:rPr>
        <w:t xml:space="preserve">Long-term: A policy or administrative change which requires additional consultation </w:t>
      </w:r>
      <w:r w:rsidR="00DC2B4B" w:rsidRPr="009E5255">
        <w:rPr>
          <w:lang w:val="en-AU"/>
        </w:rPr>
        <w:t>and/or</w:t>
      </w:r>
      <w:r w:rsidRPr="009E5255">
        <w:rPr>
          <w:lang w:val="en-AU"/>
        </w:rPr>
        <w:t xml:space="preserve"> the collection of data to be analysed prior to implementation (anticipated to occur beyond a two-year timeframe).</w:t>
      </w:r>
    </w:p>
    <w:p w14:paraId="02805342" w14:textId="2C99812F" w:rsidR="00EC00E3" w:rsidRPr="009E5255" w:rsidRDefault="00EC00E3">
      <w:pPr>
        <w:pStyle w:val="ListParagraph"/>
        <w:numPr>
          <w:ilvl w:val="0"/>
          <w:numId w:val="31"/>
        </w:numPr>
        <w:rPr>
          <w:lang w:val="en-AU"/>
        </w:rPr>
      </w:pPr>
      <w:r w:rsidRPr="009E5255">
        <w:rPr>
          <w:lang w:val="en-AU"/>
        </w:rPr>
        <w:t xml:space="preserve">System change: An area </w:t>
      </w:r>
      <w:r w:rsidR="00DC2B4B" w:rsidRPr="009E5255">
        <w:rPr>
          <w:lang w:val="en-AU"/>
        </w:rPr>
        <w:t>requiring</w:t>
      </w:r>
      <w:r w:rsidRPr="009E5255">
        <w:rPr>
          <w:lang w:val="en-AU"/>
        </w:rPr>
        <w:t xml:space="preserve"> further investigation regarding potential broader systems change that would necessitate extensive legislative change.</w:t>
      </w:r>
    </w:p>
    <w:p w14:paraId="6DED7800" w14:textId="5AA6CD01" w:rsidR="00EC00E3" w:rsidRPr="009E5255" w:rsidRDefault="00EC00E3" w:rsidP="00EC00E3">
      <w:r w:rsidRPr="009E5255">
        <w:t xml:space="preserve">Each set of recommendations made in relation to a finding is tabulated with that finding, including a cross-reference to the relevant sections in this </w:t>
      </w:r>
      <w:r w:rsidR="005F21DA" w:rsidRPr="009E5255">
        <w:t>Final</w:t>
      </w:r>
      <w:r w:rsidRPr="009E5255">
        <w:t xml:space="preserve"> </w:t>
      </w:r>
      <w:r w:rsidR="005F21DA" w:rsidRPr="009E5255">
        <w:t>R</w:t>
      </w:r>
      <w:r w:rsidRPr="009E5255">
        <w:t>eport present</w:t>
      </w:r>
      <w:r w:rsidR="00E92A48" w:rsidRPr="009E5255">
        <w:t>ing</w:t>
      </w:r>
      <w:r w:rsidRPr="009E5255">
        <w:t xml:space="preserve"> the underlying evidence or analysis </w:t>
      </w:r>
      <w:r w:rsidR="00E92A48" w:rsidRPr="009E5255">
        <w:t>informing the</w:t>
      </w:r>
      <w:r w:rsidRPr="009E5255">
        <w:t xml:space="preserve"> recommendation. </w:t>
      </w:r>
    </w:p>
    <w:p w14:paraId="4A219B6D" w14:textId="57AE5C84" w:rsidR="00EC00E3" w:rsidRPr="009E5255" w:rsidRDefault="00EC00E3" w:rsidP="00DB148E">
      <w:pPr>
        <w:pStyle w:val="SubHead-NotNumbered"/>
        <w:rPr>
          <w:u w:val="single"/>
        </w:rPr>
      </w:pPr>
      <w:r w:rsidRPr="009E5255">
        <w:rPr>
          <w:u w:val="single"/>
        </w:rPr>
        <w:t xml:space="preserve">Chemotherapy </w:t>
      </w:r>
      <w:r w:rsidR="00747288" w:rsidRPr="009E5255">
        <w:rPr>
          <w:u w:val="single"/>
        </w:rPr>
        <w:t xml:space="preserve">as </w:t>
      </w:r>
      <w:r w:rsidRPr="009E5255">
        <w:rPr>
          <w:u w:val="single"/>
        </w:rPr>
        <w:t>a ‘specialty service’</w:t>
      </w:r>
    </w:p>
    <w:p w14:paraId="7038FABD" w14:textId="19313B75" w:rsidR="00EC00E3" w:rsidRPr="009E5255" w:rsidRDefault="00EC00E3" w:rsidP="00EC00E3">
      <w:pPr>
        <w:rPr>
          <w:color w:val="000000" w:themeColor="text1"/>
        </w:rPr>
      </w:pPr>
      <w:r w:rsidRPr="009E5255">
        <w:rPr>
          <w:color w:val="000000" w:themeColor="text1"/>
        </w:rPr>
        <w:t>The specialty nature of cancer care was highlighted by the stakeholder consultation to the Review.  This includes the complex nature of compounding, prescribing and administering cancer medicines.  The nature of cancer medicines themselves has changed; from a predominance of cytotoxic drugs at the inception of the EFC to the overwhelming volume and value of EFC services now being associated with the provision of immunotherapy and other biological medicines.</w:t>
      </w:r>
    </w:p>
    <w:p w14:paraId="4E1B4A7F" w14:textId="10C2A750" w:rsidR="00EC00E3" w:rsidRPr="009E5255" w:rsidRDefault="00EC00E3" w:rsidP="00EC00E3">
      <w:pPr>
        <w:rPr>
          <w:color w:val="000000" w:themeColor="text1"/>
        </w:rPr>
      </w:pPr>
      <w:r w:rsidRPr="009E5255">
        <w:rPr>
          <w:color w:val="000000" w:themeColor="text1"/>
        </w:rPr>
        <w:t xml:space="preserve">The Review recognizes that the delivery of cancer medicines is one aspect of a more wholistic, yet complex, system of cancer care.  Many of the aspects of that care associated with service delivery, care organization, provision of adequate staffing levels and appropriate training, lie outside of the purview of this Review.  </w:t>
      </w:r>
    </w:p>
    <w:tbl>
      <w:tblPr>
        <w:tblStyle w:val="TableGrid"/>
        <w:tblW w:w="0" w:type="auto"/>
        <w:tblInd w:w="1129" w:type="dxa"/>
        <w:tblLook w:val="04A0" w:firstRow="1" w:lastRow="0" w:firstColumn="1" w:lastColumn="0" w:noHBand="0" w:noVBand="1"/>
      </w:tblPr>
      <w:tblGrid>
        <w:gridCol w:w="7655"/>
      </w:tblGrid>
      <w:tr w:rsidR="00EC00E3" w:rsidRPr="009E5255" w14:paraId="0B30608A" w14:textId="77777777" w:rsidTr="00CB2288">
        <w:tc>
          <w:tcPr>
            <w:tcW w:w="7655" w:type="dxa"/>
          </w:tcPr>
          <w:p w14:paraId="79A570B9" w14:textId="445B73C9" w:rsidR="007E0374" w:rsidRPr="009E5255" w:rsidRDefault="007E0374">
            <w:pPr>
              <w:pStyle w:val="BodyText"/>
              <w:numPr>
                <w:ilvl w:val="0"/>
                <w:numId w:val="34"/>
              </w:numPr>
              <w:spacing w:before="0" w:after="0" w:line="240" w:lineRule="auto"/>
              <w:ind w:left="319"/>
              <w:rPr>
                <w:color w:val="000000" w:themeColor="text1"/>
                <w:sz w:val="20"/>
                <w:szCs w:val="20"/>
              </w:rPr>
            </w:pPr>
            <w:r w:rsidRPr="009E5255">
              <w:rPr>
                <w:color w:val="000000" w:themeColor="text1"/>
                <w:sz w:val="20"/>
                <w:szCs w:val="20"/>
              </w:rPr>
              <w:t xml:space="preserve">Short-term: Modify the EFC legislative instrument to recognise that the program funds more than chemotherapy and intravenous cancer medications.  Consideration should be given to the following suggestions: </w:t>
            </w:r>
            <w:r w:rsidR="00CB2288" w:rsidRPr="009E5255">
              <w:rPr>
                <w:color w:val="000000" w:themeColor="text1"/>
                <w:sz w:val="20"/>
                <w:szCs w:val="20"/>
              </w:rPr>
              <w:t>a</w:t>
            </w:r>
            <w:r w:rsidRPr="009E5255">
              <w:rPr>
                <w:color w:val="000000" w:themeColor="text1"/>
                <w:sz w:val="20"/>
                <w:szCs w:val="20"/>
              </w:rPr>
              <w:t xml:space="preserve">) ‘Efficient Funding of Cancer Medicines’; </w:t>
            </w:r>
            <w:r w:rsidR="00CB2288" w:rsidRPr="009E5255">
              <w:rPr>
                <w:color w:val="000000" w:themeColor="text1"/>
                <w:sz w:val="20"/>
                <w:szCs w:val="20"/>
              </w:rPr>
              <w:t>b</w:t>
            </w:r>
            <w:r w:rsidRPr="009E5255">
              <w:rPr>
                <w:color w:val="000000" w:themeColor="text1"/>
                <w:sz w:val="20"/>
                <w:szCs w:val="20"/>
              </w:rPr>
              <w:t>) ‘Cancer Medic</w:t>
            </w:r>
            <w:r w:rsidR="00035D79" w:rsidRPr="009E5255">
              <w:rPr>
                <w:color w:val="000000" w:themeColor="text1"/>
                <w:sz w:val="20"/>
                <w:szCs w:val="20"/>
              </w:rPr>
              <w:t>ines</w:t>
            </w:r>
            <w:r w:rsidRPr="009E5255">
              <w:rPr>
                <w:color w:val="000000" w:themeColor="text1"/>
                <w:sz w:val="20"/>
                <w:szCs w:val="20"/>
              </w:rPr>
              <w:t xml:space="preserve"> Funding Program’</w:t>
            </w:r>
          </w:p>
          <w:p w14:paraId="04675006" w14:textId="77777777" w:rsidR="009D07CD" w:rsidRPr="009E5255" w:rsidRDefault="009D07CD" w:rsidP="009D07CD">
            <w:pPr>
              <w:pStyle w:val="BodyText"/>
              <w:spacing w:before="0" w:after="0" w:line="240" w:lineRule="auto"/>
              <w:ind w:left="319"/>
              <w:rPr>
                <w:color w:val="000000" w:themeColor="text1"/>
                <w:sz w:val="20"/>
                <w:szCs w:val="20"/>
              </w:rPr>
            </w:pPr>
          </w:p>
          <w:p w14:paraId="5AE2503B" w14:textId="51987B92" w:rsidR="007E0374" w:rsidRPr="009E5255" w:rsidRDefault="007E0374">
            <w:pPr>
              <w:pStyle w:val="BodyText"/>
              <w:numPr>
                <w:ilvl w:val="0"/>
                <w:numId w:val="34"/>
              </w:numPr>
              <w:autoSpaceDE w:val="0"/>
              <w:autoSpaceDN w:val="0"/>
              <w:spacing w:before="0" w:after="0" w:line="240" w:lineRule="auto"/>
              <w:ind w:left="343" w:right="493"/>
              <w:rPr>
                <w:color w:val="000000" w:themeColor="text1"/>
                <w:sz w:val="20"/>
                <w:szCs w:val="20"/>
              </w:rPr>
            </w:pPr>
            <w:r w:rsidRPr="009E5255">
              <w:rPr>
                <w:color w:val="000000" w:themeColor="text1"/>
                <w:sz w:val="20"/>
                <w:szCs w:val="20"/>
              </w:rPr>
              <w:t xml:space="preserve">System change: Investigate system changes with respect to alternative funding mechanisms for the delivery of cancer </w:t>
            </w:r>
            <w:r w:rsidR="00B26B8B" w:rsidRPr="009E5255">
              <w:rPr>
                <w:color w:val="000000" w:themeColor="text1"/>
                <w:sz w:val="20"/>
                <w:szCs w:val="20"/>
              </w:rPr>
              <w:t xml:space="preserve">medicine </w:t>
            </w:r>
            <w:r w:rsidRPr="009E5255">
              <w:rPr>
                <w:color w:val="000000" w:themeColor="text1"/>
                <w:sz w:val="20"/>
                <w:szCs w:val="20"/>
              </w:rPr>
              <w:t xml:space="preserve">services that better integrate all aspects of the care pathway (including assessment for treatment, treatment preparation and delivery, and follow-up care). </w:t>
            </w:r>
          </w:p>
          <w:p w14:paraId="372CDE58" w14:textId="77777777" w:rsidR="007E0374" w:rsidRPr="009E5255" w:rsidRDefault="007E0374" w:rsidP="00CB2288">
            <w:pPr>
              <w:spacing w:before="0" w:after="0" w:line="240" w:lineRule="auto"/>
              <w:ind w:left="-19"/>
              <w:rPr>
                <w:color w:val="000000" w:themeColor="text1"/>
                <w:sz w:val="20"/>
                <w:szCs w:val="20"/>
              </w:rPr>
            </w:pPr>
          </w:p>
          <w:p w14:paraId="172BED04" w14:textId="52191F3F" w:rsidR="00EC00E3" w:rsidRPr="009E5255" w:rsidRDefault="007E0374" w:rsidP="00CB2288">
            <w:pPr>
              <w:spacing w:before="0" w:after="0" w:line="240" w:lineRule="auto"/>
              <w:jc w:val="right"/>
            </w:pP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079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3.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084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3.2.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088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5</w:t>
            </w:r>
            <w:r w:rsidRPr="009E5255">
              <w:rPr>
                <w:color w:val="000000" w:themeColor="text1"/>
                <w:sz w:val="20"/>
                <w:szCs w:val="20"/>
              </w:rPr>
              <w:fldChar w:fldCharType="end"/>
            </w:r>
            <w:r w:rsidRPr="009E5255">
              <w:rPr>
                <w:color w:val="000000" w:themeColor="text1"/>
                <w:sz w:val="20"/>
                <w:szCs w:val="20"/>
              </w:rPr>
              <w:t>)</w:t>
            </w:r>
          </w:p>
        </w:tc>
      </w:tr>
    </w:tbl>
    <w:p w14:paraId="59F43671" w14:textId="77777777" w:rsidR="00EC00E3" w:rsidRPr="009E5255" w:rsidRDefault="00EC00E3" w:rsidP="00EC00E3"/>
    <w:p w14:paraId="08D9829E" w14:textId="77777777" w:rsidR="00EC00E3" w:rsidRPr="009E5255" w:rsidRDefault="00EC00E3" w:rsidP="00DB148E">
      <w:pPr>
        <w:pStyle w:val="SubHead-NotNumbered"/>
        <w:rPr>
          <w:u w:val="single"/>
        </w:rPr>
      </w:pPr>
      <w:r w:rsidRPr="009E5255">
        <w:rPr>
          <w:u w:val="single"/>
        </w:rPr>
        <w:t>Service Viability</w:t>
      </w:r>
    </w:p>
    <w:p w14:paraId="635DB56F" w14:textId="3F09FFF8" w:rsidR="00EC00E3" w:rsidRPr="009E5255" w:rsidRDefault="00EC00E3" w:rsidP="00EC00E3">
      <w:pPr>
        <w:rPr>
          <w:color w:val="000000" w:themeColor="text1"/>
        </w:rPr>
      </w:pPr>
      <w:r w:rsidRPr="009E5255">
        <w:rPr>
          <w:color w:val="000000" w:themeColor="text1"/>
        </w:rPr>
        <w:t xml:space="preserve">The Review recognises that the existing PBS arrangements involve a complex interplay of multiple stakeholders in which </w:t>
      </w:r>
      <w:r w:rsidR="00E17F8B" w:rsidRPr="009E5255">
        <w:rPr>
          <w:color w:val="000000" w:themeColor="text1"/>
        </w:rPr>
        <w:t>Government</w:t>
      </w:r>
      <w:r w:rsidRPr="009E5255">
        <w:rPr>
          <w:color w:val="000000" w:themeColor="text1"/>
        </w:rPr>
        <w:t xml:space="preserve"> acts as a price-setter for drug reimbursement and reimburses hospitals/pharmacists for drug supplied to patients but does not take receipt of purchased stock.  This creates a disconnect in the system between the decision to reimburse drug, the process by which drug is supplied and the impacts therein on the subsequent volumes claimed for reimbursement from </w:t>
      </w:r>
      <w:r w:rsidR="00E17F8B" w:rsidRPr="009E5255">
        <w:rPr>
          <w:color w:val="000000" w:themeColor="text1"/>
        </w:rPr>
        <w:t>Government</w:t>
      </w:r>
      <w:r w:rsidRPr="009E5255">
        <w:rPr>
          <w:color w:val="000000" w:themeColor="text1"/>
        </w:rPr>
        <w:t>.</w:t>
      </w:r>
      <w:r w:rsidR="00776695" w:rsidRPr="009E5255">
        <w:rPr>
          <w:color w:val="000000" w:themeColor="text1"/>
        </w:rPr>
        <w:t xml:space="preserve">  In accordance with the recommendations from the WHO, improvements to system efficiency and transparency may be afforded by </w:t>
      </w:r>
      <w:r w:rsidR="00E17F8B" w:rsidRPr="009E5255">
        <w:rPr>
          <w:color w:val="000000" w:themeColor="text1"/>
        </w:rPr>
        <w:t>Government</w:t>
      </w:r>
      <w:r w:rsidR="00776695" w:rsidRPr="009E5255">
        <w:rPr>
          <w:color w:val="000000" w:themeColor="text1"/>
        </w:rPr>
        <w:t xml:space="preserve"> acting as a central procurement agency for all cancer medicines</w:t>
      </w:r>
      <w:r w:rsidR="00017655" w:rsidRPr="009E5255">
        <w:rPr>
          <w:color w:val="000000" w:themeColor="text1"/>
        </w:rPr>
        <w:t xml:space="preserve"> </w:t>
      </w:r>
      <w:r w:rsidR="00127B58" w:rsidRPr="009E5255">
        <w:rPr>
          <w:color w:val="000000" w:themeColor="text1"/>
        </w:rPr>
        <w:fldChar w:fldCharType="begin"/>
      </w:r>
      <w:r w:rsidR="002E5E5A" w:rsidRPr="009E5255">
        <w:rPr>
          <w:color w:val="000000" w:themeColor="text1"/>
        </w:rPr>
        <w:instrText xml:space="preserve"> ADDIN EN.CITE &lt;EndNote&gt;&lt;Cite&gt;&lt;Author&gt;World Health Organization&lt;/Author&gt;&lt;Year&gt;2018&lt;/Year&gt;&lt;RecNum&gt;10579&lt;/RecNum&gt;&lt;DisplayText&gt;[66]&lt;/DisplayText&gt;&lt;record&gt;&lt;rec-number&gt;10579&lt;/rec-number&gt;&lt;foreign-keys&gt;&lt;key app="EN" db-id="etpte9adcdfve1eerz5pws2fvps522ds5svf" timestamp="1652740079" guid="036ba2d1-d714-4447-8877-711246793d4d"&gt;10579&lt;/key&gt;&lt;/foreign-keys&gt;&lt;ref-type name="Report"&gt;27&lt;/ref-type&gt;&lt;contributors&gt;&lt;authors&gt;&lt;author&gt;World Health Organization,&lt;/author&gt;&lt;/authors&gt;&lt;tertiary-authors&gt;&lt;author&gt;World Health Organization,&lt;/author&gt;&lt;/tertiary-authors&gt;&lt;/contributors&gt;&lt;titles&gt;&lt;title&gt;Technical report: pricing of cancer medicines and its impacts: a comprehensive technical report for the World Health Assembly Resolution 70.12: operative paragraph 2.9 on pricing approaches and their impacts on availability and affordability of medicines for the prevention and treatment of cancer.&lt;/title&gt;&lt;/titles&gt;&lt;dates&gt;&lt;year&gt;2018&lt;/year&gt;&lt;/dates&gt;&lt;pub-location&gt;Geneva&lt;/pub-location&gt;&lt;urls&gt;&lt;/urls&gt;&lt;/record&gt;&lt;/Cite&gt;&lt;/EndNote&gt;</w:instrText>
      </w:r>
      <w:r w:rsidR="00127B58" w:rsidRPr="009E5255">
        <w:rPr>
          <w:color w:val="000000" w:themeColor="text1"/>
        </w:rPr>
        <w:fldChar w:fldCharType="separate"/>
      </w:r>
      <w:r w:rsidR="002E5E5A" w:rsidRPr="009E5255">
        <w:rPr>
          <w:noProof/>
          <w:color w:val="000000" w:themeColor="text1"/>
        </w:rPr>
        <w:t>[66]</w:t>
      </w:r>
      <w:r w:rsidR="00127B58" w:rsidRPr="009E5255">
        <w:rPr>
          <w:color w:val="000000" w:themeColor="text1"/>
        </w:rPr>
        <w:fldChar w:fldCharType="end"/>
      </w:r>
      <w:r w:rsidR="00FE352A" w:rsidRPr="009E5255">
        <w:rPr>
          <w:color w:val="000000" w:themeColor="text1"/>
        </w:rPr>
        <w:t>.  The WHO noted that where such procurements policies have been pursued, such as in Thailand, Denmark and Norway, there has been a notable decrease in the prices of cancer medicines as well as an increase in the number of patients accessing care</w:t>
      </w:r>
      <w:r w:rsidR="00017655" w:rsidRPr="009E5255">
        <w:rPr>
          <w:color w:val="000000" w:themeColor="text1"/>
        </w:rPr>
        <w:t xml:space="preserve"> (p. 47)</w:t>
      </w:r>
      <w:r w:rsidR="00FE352A" w:rsidRPr="009E5255">
        <w:rPr>
          <w:color w:val="000000" w:themeColor="text1"/>
        </w:rPr>
        <w:t>.</w:t>
      </w:r>
    </w:p>
    <w:tbl>
      <w:tblPr>
        <w:tblStyle w:val="TableGrid"/>
        <w:tblW w:w="0" w:type="auto"/>
        <w:tblInd w:w="988" w:type="dxa"/>
        <w:tblLook w:val="04A0" w:firstRow="1" w:lastRow="0" w:firstColumn="1" w:lastColumn="0" w:noHBand="0" w:noVBand="1"/>
      </w:tblPr>
      <w:tblGrid>
        <w:gridCol w:w="7796"/>
      </w:tblGrid>
      <w:tr w:rsidR="00EC00E3" w:rsidRPr="009E5255" w14:paraId="152E515F" w14:textId="77777777" w:rsidTr="00CB2288">
        <w:tc>
          <w:tcPr>
            <w:tcW w:w="7796" w:type="dxa"/>
          </w:tcPr>
          <w:p w14:paraId="48F75191" w14:textId="74D0497A" w:rsidR="00CA3D41" w:rsidRPr="009E5255" w:rsidRDefault="00CA3D41">
            <w:pPr>
              <w:pStyle w:val="BodyText"/>
              <w:numPr>
                <w:ilvl w:val="0"/>
                <w:numId w:val="34"/>
              </w:numPr>
              <w:tabs>
                <w:tab w:val="left" w:pos="799"/>
                <w:tab w:val="left" w:pos="800"/>
              </w:tabs>
              <w:autoSpaceDE w:val="0"/>
              <w:autoSpaceDN w:val="0"/>
              <w:spacing w:before="0" w:after="0" w:line="240" w:lineRule="auto"/>
              <w:ind w:left="321" w:right="493"/>
              <w:rPr>
                <w:color w:val="000000" w:themeColor="text1"/>
                <w:sz w:val="20"/>
                <w:szCs w:val="20"/>
              </w:rPr>
            </w:pPr>
            <w:r w:rsidRPr="009E5255">
              <w:rPr>
                <w:color w:val="000000" w:themeColor="text1"/>
                <w:sz w:val="20"/>
                <w:szCs w:val="20"/>
              </w:rPr>
              <w:t xml:space="preserve">System change:  Consider the potential for the Commonwealth to purchase medicines directly from manufacturers as a means of increasing system efficiency and reducing pharmacy/hospital exposure to cost pressures associated with purchasing and carrying EFC-listed stock. </w:t>
            </w:r>
          </w:p>
          <w:p w14:paraId="1D064914" w14:textId="76807C49" w:rsidR="00EC00E3" w:rsidRPr="009E5255" w:rsidRDefault="00CA3D41" w:rsidP="0053175A">
            <w:pPr>
              <w:pStyle w:val="BodyText"/>
              <w:tabs>
                <w:tab w:val="left" w:pos="799"/>
                <w:tab w:val="left" w:pos="800"/>
              </w:tabs>
              <w:autoSpaceDE w:val="0"/>
              <w:autoSpaceDN w:val="0"/>
              <w:spacing w:before="0" w:after="0" w:line="240" w:lineRule="auto"/>
              <w:jc w:val="right"/>
              <w:rPr>
                <w:color w:val="000000" w:themeColor="text1"/>
              </w:rPr>
            </w:pPr>
            <w:r w:rsidRPr="009E5255">
              <w:rPr>
                <w:color w:val="000000" w:themeColor="text1"/>
                <w:sz w:val="20"/>
                <w:szCs w:val="20"/>
              </w:rPr>
              <w:t>(</w:t>
            </w:r>
            <w:r w:rsidRPr="009E5255">
              <w:rPr>
                <w:rFonts w:eastAsia="Times New Roman"/>
                <w:color w:val="000000" w:themeColor="text1"/>
                <w:sz w:val="20"/>
                <w:szCs w:val="20"/>
                <w:lang w:eastAsia="en-GB"/>
              </w:rPr>
              <w:t xml:space="preserve">see Sections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2188536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2</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3678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5.1.1</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213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6.3.6</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w:t>
            </w:r>
          </w:p>
        </w:tc>
      </w:tr>
    </w:tbl>
    <w:p w14:paraId="2CF45978" w14:textId="77777777" w:rsidR="00EC00E3" w:rsidRPr="009E5255" w:rsidRDefault="00EC00E3" w:rsidP="00EC00E3"/>
    <w:p w14:paraId="35190DA9" w14:textId="65312ABA" w:rsidR="00EC00E3" w:rsidRPr="009E5255" w:rsidRDefault="00EC00E3" w:rsidP="00DB148E">
      <w:pPr>
        <w:pStyle w:val="SubHead-NotNumbered"/>
        <w:rPr>
          <w:u w:val="single"/>
        </w:rPr>
      </w:pPr>
      <w:r w:rsidRPr="009E5255">
        <w:rPr>
          <w:u w:val="single"/>
        </w:rPr>
        <w:t xml:space="preserve">EFC </w:t>
      </w:r>
      <w:r w:rsidR="00747288" w:rsidRPr="009E5255">
        <w:rPr>
          <w:u w:val="single"/>
        </w:rPr>
        <w:t>r</w:t>
      </w:r>
      <w:r w:rsidRPr="009E5255">
        <w:rPr>
          <w:u w:val="single"/>
        </w:rPr>
        <w:t>emuneration</w:t>
      </w:r>
    </w:p>
    <w:p w14:paraId="051CFB04" w14:textId="6111D399" w:rsidR="00EC00E3" w:rsidRPr="009E5255" w:rsidRDefault="00EC00E3" w:rsidP="00EC00E3">
      <w:pPr>
        <w:rPr>
          <w:color w:val="000000" w:themeColor="text1"/>
        </w:rPr>
      </w:pPr>
      <w:r w:rsidRPr="009E5255">
        <w:rPr>
          <w:color w:val="000000" w:themeColor="text1"/>
        </w:rPr>
        <w:t>There was insufficient basis to suggest that the current fee components be amended.  Additional fee components could be considered in the longer term to address changes in the provision of cancer medicines and pharmacy practices designed to minimi</w:t>
      </w:r>
      <w:r w:rsidR="00E357F8" w:rsidRPr="009E5255">
        <w:rPr>
          <w:color w:val="000000" w:themeColor="text1"/>
        </w:rPr>
        <w:t>s</w:t>
      </w:r>
      <w:r w:rsidRPr="009E5255">
        <w:rPr>
          <w:color w:val="000000" w:themeColor="text1"/>
        </w:rPr>
        <w:t>e waste.</w:t>
      </w:r>
    </w:p>
    <w:tbl>
      <w:tblPr>
        <w:tblStyle w:val="TableGrid"/>
        <w:tblW w:w="0" w:type="auto"/>
        <w:tblInd w:w="988" w:type="dxa"/>
        <w:tblLook w:val="04A0" w:firstRow="1" w:lastRow="0" w:firstColumn="1" w:lastColumn="0" w:noHBand="0" w:noVBand="1"/>
      </w:tblPr>
      <w:tblGrid>
        <w:gridCol w:w="7796"/>
      </w:tblGrid>
      <w:tr w:rsidR="00EC00E3" w:rsidRPr="009E5255" w14:paraId="501BE02E" w14:textId="77777777" w:rsidTr="00CB2288">
        <w:trPr>
          <w:trHeight w:val="763"/>
        </w:trPr>
        <w:tc>
          <w:tcPr>
            <w:tcW w:w="7796" w:type="dxa"/>
            <w:vMerge w:val="restart"/>
          </w:tcPr>
          <w:p w14:paraId="73BB0939" w14:textId="3CCF9AAC" w:rsidR="00482271" w:rsidRPr="009E5255" w:rsidRDefault="00482271">
            <w:pPr>
              <w:pStyle w:val="BodyText"/>
              <w:numPr>
                <w:ilvl w:val="0"/>
                <w:numId w:val="34"/>
              </w:numPr>
              <w:spacing w:before="0" w:after="0" w:line="240" w:lineRule="auto"/>
              <w:ind w:left="321"/>
              <w:rPr>
                <w:color w:val="000000" w:themeColor="text1"/>
                <w:sz w:val="20"/>
                <w:szCs w:val="20"/>
              </w:rPr>
            </w:pPr>
            <w:r w:rsidRPr="009E5255">
              <w:rPr>
                <w:color w:val="000000" w:themeColor="text1"/>
                <w:sz w:val="20"/>
                <w:szCs w:val="20"/>
              </w:rPr>
              <w:t>Short-term: Maintain the EFC’s ex</w:t>
            </w:r>
            <w:r w:rsidR="006F71C6" w:rsidRPr="009E5255">
              <w:rPr>
                <w:color w:val="000000" w:themeColor="text1"/>
                <w:sz w:val="20"/>
                <w:szCs w:val="20"/>
              </w:rPr>
              <w:t>isting</w:t>
            </w:r>
            <w:r w:rsidRPr="009E5255">
              <w:rPr>
                <w:color w:val="000000" w:themeColor="text1"/>
                <w:sz w:val="20"/>
                <w:szCs w:val="20"/>
              </w:rPr>
              <w:t xml:space="preserve"> fee structure and level as currently legislated, subject to </w:t>
            </w:r>
            <w:r w:rsidR="00A659B0" w:rsidRPr="009E5255">
              <w:rPr>
                <w:color w:val="000000" w:themeColor="text1"/>
                <w:sz w:val="20"/>
                <w:szCs w:val="20"/>
              </w:rPr>
              <w:t xml:space="preserve">current </w:t>
            </w:r>
            <w:r w:rsidRPr="009E5255">
              <w:rPr>
                <w:color w:val="000000" w:themeColor="text1"/>
                <w:sz w:val="20"/>
                <w:szCs w:val="20"/>
              </w:rPr>
              <w:t>indexing arrangements.</w:t>
            </w:r>
          </w:p>
          <w:p w14:paraId="5E50CB55" w14:textId="77777777" w:rsidR="009D07CD" w:rsidRPr="009E5255" w:rsidRDefault="009D07CD" w:rsidP="009D07CD">
            <w:pPr>
              <w:pStyle w:val="BodyText"/>
              <w:spacing w:before="0" w:after="0" w:line="240" w:lineRule="auto"/>
              <w:ind w:left="321"/>
              <w:rPr>
                <w:color w:val="000000" w:themeColor="text1"/>
                <w:sz w:val="20"/>
                <w:szCs w:val="20"/>
              </w:rPr>
            </w:pPr>
          </w:p>
          <w:p w14:paraId="164E2D6D" w14:textId="77777777" w:rsidR="000F6DA9" w:rsidRPr="009E5255" w:rsidRDefault="00482271">
            <w:pPr>
              <w:pStyle w:val="BodyText"/>
              <w:numPr>
                <w:ilvl w:val="0"/>
                <w:numId w:val="34"/>
              </w:numPr>
              <w:spacing w:before="0" w:after="0" w:line="240" w:lineRule="auto"/>
              <w:ind w:left="321"/>
              <w:rPr>
                <w:color w:val="000000" w:themeColor="text1"/>
                <w:sz w:val="20"/>
                <w:szCs w:val="20"/>
              </w:rPr>
            </w:pPr>
            <w:r w:rsidRPr="009E5255">
              <w:rPr>
                <w:color w:val="000000" w:themeColor="text1"/>
                <w:sz w:val="20"/>
                <w:szCs w:val="20"/>
              </w:rPr>
              <w:t>Long-term:  Consider amending the EFC fee components and levels (subject to an analysis of stakeholders’ empirical cost data) to add specific payments with respect to:</w:t>
            </w:r>
          </w:p>
          <w:p w14:paraId="510693F6" w14:textId="6AC5CF0F" w:rsidR="009D07CD" w:rsidRPr="009E5255" w:rsidRDefault="009D07CD" w:rsidP="000F6DA9">
            <w:pPr>
              <w:pStyle w:val="BodyText"/>
              <w:spacing w:before="0" w:after="0" w:line="240" w:lineRule="auto"/>
              <w:ind w:left="604"/>
              <w:rPr>
                <w:color w:val="000000" w:themeColor="text1"/>
                <w:sz w:val="20"/>
                <w:szCs w:val="20"/>
              </w:rPr>
            </w:pPr>
          </w:p>
          <w:p w14:paraId="2B45F551" w14:textId="16448BC9" w:rsidR="000F6DA9" w:rsidRPr="009E5255" w:rsidRDefault="009D07CD" w:rsidP="000F6DA9">
            <w:pPr>
              <w:pStyle w:val="BodyText"/>
              <w:spacing w:before="0" w:after="0" w:line="240" w:lineRule="auto"/>
              <w:ind w:left="604"/>
              <w:rPr>
                <w:color w:val="000000" w:themeColor="text1"/>
                <w:sz w:val="20"/>
                <w:szCs w:val="20"/>
              </w:rPr>
            </w:pPr>
            <w:r w:rsidRPr="009E5255">
              <w:rPr>
                <w:color w:val="000000" w:themeColor="text1"/>
                <w:sz w:val="20"/>
                <w:szCs w:val="20"/>
              </w:rPr>
              <w:t xml:space="preserve">a) </w:t>
            </w:r>
            <w:r w:rsidR="00DC2B4B" w:rsidRPr="009E5255">
              <w:rPr>
                <w:color w:val="000000" w:themeColor="text1"/>
                <w:sz w:val="20"/>
                <w:szCs w:val="20"/>
              </w:rPr>
              <w:t>Infusion devices</w:t>
            </w:r>
            <w:r w:rsidR="00482271" w:rsidRPr="009E5255">
              <w:rPr>
                <w:color w:val="000000" w:themeColor="text1"/>
                <w:sz w:val="20"/>
                <w:szCs w:val="20"/>
              </w:rPr>
              <w:t xml:space="preserve"> (e.g., elastomeric </w:t>
            </w:r>
            <w:r w:rsidR="000804BC" w:rsidRPr="009E5255">
              <w:rPr>
                <w:color w:val="000000" w:themeColor="text1"/>
                <w:sz w:val="20"/>
                <w:szCs w:val="20"/>
              </w:rPr>
              <w:t>infusers</w:t>
            </w:r>
            <w:r w:rsidR="00482271" w:rsidRPr="009E5255">
              <w:rPr>
                <w:color w:val="000000" w:themeColor="text1"/>
                <w:sz w:val="20"/>
                <w:szCs w:val="20"/>
              </w:rPr>
              <w:t xml:space="preserve">, </w:t>
            </w:r>
            <w:r w:rsidR="008A004F" w:rsidRPr="009E5255">
              <w:rPr>
                <w:color w:val="000000" w:themeColor="text1"/>
                <w:sz w:val="20"/>
                <w:szCs w:val="20"/>
              </w:rPr>
              <w:t>CADD</w:t>
            </w:r>
            <w:r w:rsidR="00482271" w:rsidRPr="009E5255">
              <w:rPr>
                <w:color w:val="000000" w:themeColor="text1"/>
                <w:sz w:val="20"/>
                <w:szCs w:val="20"/>
              </w:rPr>
              <w:t xml:space="preserve"> devices</w:t>
            </w:r>
            <w:r w:rsidR="00A3640C" w:rsidRPr="009E5255">
              <w:rPr>
                <w:color w:val="000000" w:themeColor="text1"/>
                <w:sz w:val="20"/>
                <w:szCs w:val="20"/>
              </w:rPr>
              <w:t>) required for the administration of the compounded pharmaceutical product</w:t>
            </w:r>
            <w:r w:rsidR="00482271" w:rsidRPr="009E5255">
              <w:rPr>
                <w:color w:val="000000" w:themeColor="text1"/>
                <w:sz w:val="20"/>
                <w:szCs w:val="20"/>
              </w:rPr>
              <w:t>;</w:t>
            </w:r>
          </w:p>
          <w:p w14:paraId="7FC54986" w14:textId="77777777" w:rsidR="009D07CD" w:rsidRPr="009E5255" w:rsidRDefault="009D07CD" w:rsidP="000F6DA9">
            <w:pPr>
              <w:pStyle w:val="BodyText"/>
              <w:spacing w:before="0" w:after="0" w:line="240" w:lineRule="auto"/>
              <w:ind w:left="604"/>
              <w:rPr>
                <w:color w:val="000000" w:themeColor="text1"/>
                <w:sz w:val="20"/>
                <w:szCs w:val="20"/>
              </w:rPr>
            </w:pPr>
          </w:p>
          <w:p w14:paraId="401699CC" w14:textId="41A55BF3" w:rsidR="000F6DA9" w:rsidRPr="009E5255" w:rsidRDefault="00482271" w:rsidP="000F6DA9">
            <w:pPr>
              <w:pStyle w:val="BodyText"/>
              <w:spacing w:before="0" w:after="0" w:line="240" w:lineRule="auto"/>
              <w:ind w:left="604"/>
              <w:rPr>
                <w:color w:val="000000" w:themeColor="text1"/>
                <w:sz w:val="20"/>
                <w:szCs w:val="20"/>
              </w:rPr>
            </w:pPr>
            <w:r w:rsidRPr="009E5255">
              <w:rPr>
                <w:color w:val="000000" w:themeColor="text1"/>
                <w:sz w:val="20"/>
                <w:szCs w:val="20"/>
              </w:rPr>
              <w:t xml:space="preserve">b) </w:t>
            </w:r>
            <w:r w:rsidR="009D07CD" w:rsidRPr="009E5255">
              <w:rPr>
                <w:color w:val="000000" w:themeColor="text1"/>
                <w:sz w:val="20"/>
                <w:szCs w:val="20"/>
              </w:rPr>
              <w:t>V</w:t>
            </w:r>
            <w:r w:rsidR="00A3640C" w:rsidRPr="009E5255">
              <w:rPr>
                <w:color w:val="000000" w:themeColor="text1"/>
                <w:sz w:val="20"/>
                <w:szCs w:val="20"/>
              </w:rPr>
              <w:t>erification of the distribution fee (in lieu of a specific wholesaler payment);</w:t>
            </w:r>
          </w:p>
          <w:p w14:paraId="4C4D0393" w14:textId="77777777" w:rsidR="009D07CD" w:rsidRPr="009E5255" w:rsidRDefault="009D07CD" w:rsidP="000F6DA9">
            <w:pPr>
              <w:pStyle w:val="BodyText"/>
              <w:spacing w:before="0" w:after="0" w:line="240" w:lineRule="auto"/>
              <w:ind w:left="604"/>
              <w:rPr>
                <w:color w:val="000000" w:themeColor="text1"/>
                <w:sz w:val="20"/>
                <w:szCs w:val="20"/>
              </w:rPr>
            </w:pPr>
          </w:p>
          <w:p w14:paraId="1A01A145" w14:textId="04ABA9D3" w:rsidR="000F6DA9" w:rsidRPr="009E5255" w:rsidRDefault="00A3640C" w:rsidP="000F6DA9">
            <w:pPr>
              <w:pStyle w:val="BodyText"/>
              <w:spacing w:before="0" w:after="0" w:line="240" w:lineRule="auto"/>
              <w:ind w:left="604"/>
              <w:rPr>
                <w:color w:val="000000" w:themeColor="text1"/>
                <w:sz w:val="20"/>
                <w:szCs w:val="20"/>
              </w:rPr>
            </w:pPr>
            <w:r w:rsidRPr="009E5255">
              <w:rPr>
                <w:color w:val="000000" w:themeColor="text1"/>
                <w:sz w:val="20"/>
                <w:szCs w:val="20"/>
              </w:rPr>
              <w:t xml:space="preserve">c) </w:t>
            </w:r>
            <w:r w:rsidR="009D07CD" w:rsidRPr="009E5255">
              <w:rPr>
                <w:color w:val="000000" w:themeColor="text1"/>
                <w:sz w:val="20"/>
                <w:szCs w:val="20"/>
              </w:rPr>
              <w:t>R</w:t>
            </w:r>
            <w:r w:rsidRPr="009E5255">
              <w:rPr>
                <w:color w:val="000000" w:themeColor="text1"/>
                <w:sz w:val="20"/>
                <w:szCs w:val="20"/>
              </w:rPr>
              <w:t xml:space="preserve">ecognition of the activity required for </w:t>
            </w:r>
            <w:r w:rsidR="00482271" w:rsidRPr="009E5255">
              <w:rPr>
                <w:color w:val="000000" w:themeColor="text1"/>
                <w:sz w:val="20"/>
                <w:szCs w:val="20"/>
              </w:rPr>
              <w:t>repurposing/reissue of compounded medicines</w:t>
            </w:r>
            <w:r w:rsidR="000F6DA9" w:rsidRPr="009E5255">
              <w:rPr>
                <w:color w:val="000000" w:themeColor="text1"/>
                <w:sz w:val="20"/>
                <w:szCs w:val="20"/>
              </w:rPr>
              <w:t>.  C</w:t>
            </w:r>
            <w:r w:rsidRPr="009E5255">
              <w:rPr>
                <w:color w:val="000000" w:themeColor="text1"/>
                <w:sz w:val="20"/>
                <w:szCs w:val="20"/>
              </w:rPr>
              <w:t>urrent evidence suggests a payment of $10 per repurposed item</w:t>
            </w:r>
            <w:r w:rsidR="000F6DA9" w:rsidRPr="009E5255">
              <w:rPr>
                <w:color w:val="000000" w:themeColor="text1"/>
                <w:sz w:val="20"/>
                <w:szCs w:val="20"/>
              </w:rPr>
              <w:t>.</w:t>
            </w:r>
            <w:r w:rsidRPr="009E5255">
              <w:rPr>
                <w:color w:val="000000" w:themeColor="text1"/>
                <w:sz w:val="20"/>
                <w:szCs w:val="20"/>
              </w:rPr>
              <w:t xml:space="preserve"> </w:t>
            </w:r>
            <w:r w:rsidR="000F6DA9" w:rsidRPr="009E5255">
              <w:rPr>
                <w:color w:val="000000" w:themeColor="text1"/>
                <w:sz w:val="20"/>
                <w:szCs w:val="20"/>
              </w:rPr>
              <w:t xml:space="preserve"> E</w:t>
            </w:r>
            <w:r w:rsidRPr="009E5255">
              <w:rPr>
                <w:color w:val="000000" w:themeColor="text1"/>
                <w:sz w:val="20"/>
                <w:szCs w:val="20"/>
              </w:rPr>
              <w:t xml:space="preserve">vidence is required of the proportion of PBS claims to which repurposing might apply to allow this incentive payment to be included on a </w:t>
            </w:r>
            <w:r w:rsidR="008A004F" w:rsidRPr="009E5255">
              <w:rPr>
                <w:color w:val="000000" w:themeColor="text1"/>
                <w:sz w:val="20"/>
                <w:szCs w:val="20"/>
              </w:rPr>
              <w:t>weighted</w:t>
            </w:r>
            <w:r w:rsidRPr="009E5255">
              <w:rPr>
                <w:color w:val="000000" w:themeColor="text1"/>
                <w:sz w:val="20"/>
                <w:szCs w:val="20"/>
              </w:rPr>
              <w:t xml:space="preserve"> basis as part of the standard EFC fee arrangements; </w:t>
            </w:r>
            <w:r w:rsidR="00482271" w:rsidRPr="009E5255">
              <w:rPr>
                <w:color w:val="000000" w:themeColor="text1"/>
                <w:sz w:val="20"/>
                <w:szCs w:val="20"/>
              </w:rPr>
              <w:t>and</w:t>
            </w:r>
          </w:p>
          <w:p w14:paraId="23BF60BE" w14:textId="77777777" w:rsidR="009D07CD" w:rsidRPr="009E5255" w:rsidRDefault="009D07CD" w:rsidP="000F6DA9">
            <w:pPr>
              <w:pStyle w:val="BodyText"/>
              <w:spacing w:before="0" w:after="0" w:line="240" w:lineRule="auto"/>
              <w:ind w:left="604"/>
              <w:rPr>
                <w:color w:val="000000" w:themeColor="text1"/>
                <w:sz w:val="20"/>
                <w:szCs w:val="20"/>
              </w:rPr>
            </w:pPr>
          </w:p>
          <w:p w14:paraId="7A6263CF" w14:textId="7FEF1C28" w:rsidR="00C4266A" w:rsidRPr="009E5255" w:rsidRDefault="00A3640C" w:rsidP="000F6DA9">
            <w:pPr>
              <w:pStyle w:val="BodyText"/>
              <w:spacing w:before="0" w:after="0" w:line="240" w:lineRule="auto"/>
              <w:ind w:left="604"/>
              <w:rPr>
                <w:color w:val="000000" w:themeColor="text1"/>
                <w:sz w:val="20"/>
                <w:szCs w:val="20"/>
              </w:rPr>
            </w:pPr>
            <w:r w:rsidRPr="009E5255">
              <w:rPr>
                <w:color w:val="000000" w:themeColor="text1"/>
                <w:sz w:val="20"/>
                <w:szCs w:val="20"/>
              </w:rPr>
              <w:t xml:space="preserve">d) </w:t>
            </w:r>
            <w:r w:rsidR="009D07CD" w:rsidRPr="009E5255">
              <w:rPr>
                <w:color w:val="000000" w:themeColor="text1"/>
                <w:sz w:val="20"/>
                <w:szCs w:val="20"/>
              </w:rPr>
              <w:t>P</w:t>
            </w:r>
            <w:r w:rsidR="00482271" w:rsidRPr="009E5255">
              <w:rPr>
                <w:color w:val="000000" w:themeColor="text1"/>
                <w:sz w:val="20"/>
                <w:szCs w:val="20"/>
              </w:rPr>
              <w:t>rovision of cancer medicines in rural areas</w:t>
            </w:r>
            <w:r w:rsidRPr="009E5255">
              <w:rPr>
                <w:color w:val="000000" w:themeColor="text1"/>
                <w:sz w:val="20"/>
                <w:szCs w:val="20"/>
              </w:rPr>
              <w:t>, as a means of recognising the additional barriers faced by providers in those areas in maintaining appropriate workforces required to request, dispense and administer cancer medicines, and for the additional logistics costs associated with provision of cancer medicines in rural/regional areas.</w:t>
            </w:r>
          </w:p>
          <w:p w14:paraId="13182125" w14:textId="77777777" w:rsidR="009D07CD" w:rsidRPr="009E5255" w:rsidRDefault="009D07CD" w:rsidP="000F6DA9">
            <w:pPr>
              <w:pStyle w:val="BodyText"/>
              <w:spacing w:before="0" w:after="0" w:line="240" w:lineRule="auto"/>
              <w:ind w:left="604"/>
              <w:rPr>
                <w:color w:val="000000" w:themeColor="text1"/>
                <w:sz w:val="20"/>
                <w:szCs w:val="20"/>
              </w:rPr>
            </w:pPr>
          </w:p>
          <w:p w14:paraId="500AA703" w14:textId="3A9ABCE2" w:rsidR="00C4266A" w:rsidRPr="009E5255" w:rsidRDefault="00EC00E3">
            <w:pPr>
              <w:pStyle w:val="BodyText"/>
              <w:numPr>
                <w:ilvl w:val="0"/>
                <w:numId w:val="34"/>
              </w:numPr>
              <w:spacing w:before="0" w:after="0" w:line="240" w:lineRule="auto"/>
              <w:ind w:left="321"/>
              <w:rPr>
                <w:color w:val="000000" w:themeColor="text1"/>
                <w:sz w:val="20"/>
                <w:szCs w:val="20"/>
              </w:rPr>
            </w:pPr>
            <w:r w:rsidRPr="009E5255">
              <w:rPr>
                <w:sz w:val="20"/>
                <w:szCs w:val="20"/>
              </w:rPr>
              <w:t xml:space="preserve">Long-term: Consider amending the EFC fee level associated with the distribution fee in lieu of a specific wholesaler payment. Further negotiations of the </w:t>
            </w:r>
            <w:r w:rsidR="0031767F" w:rsidRPr="009E5255">
              <w:rPr>
                <w:sz w:val="20"/>
                <w:szCs w:val="20"/>
              </w:rPr>
              <w:t>CSO</w:t>
            </w:r>
            <w:r w:rsidRPr="009E5255">
              <w:rPr>
                <w:sz w:val="20"/>
                <w:szCs w:val="20"/>
              </w:rPr>
              <w:t xml:space="preserve"> should consider whether the supply of EFC medicines can be captured as a means of simplifying arrangements for the payment of distribution and wholesaler payments.</w:t>
            </w:r>
          </w:p>
          <w:p w14:paraId="0E182561" w14:textId="77777777" w:rsidR="00C4266A" w:rsidRPr="009E5255" w:rsidRDefault="00C4266A" w:rsidP="00C4266A">
            <w:pPr>
              <w:pStyle w:val="BodyText"/>
              <w:spacing w:before="0" w:after="0" w:line="240" w:lineRule="auto"/>
              <w:ind w:left="-39"/>
              <w:rPr>
                <w:color w:val="000000" w:themeColor="text1"/>
                <w:sz w:val="20"/>
                <w:szCs w:val="20"/>
              </w:rPr>
            </w:pPr>
          </w:p>
          <w:p w14:paraId="57396671" w14:textId="482A5A28" w:rsidR="00EC00E3" w:rsidRPr="009E5255" w:rsidRDefault="00CB2288" w:rsidP="0053175A">
            <w:pPr>
              <w:pStyle w:val="BodyText"/>
              <w:tabs>
                <w:tab w:val="left" w:pos="799"/>
                <w:tab w:val="left" w:pos="800"/>
              </w:tabs>
              <w:spacing w:before="0" w:after="0" w:line="240" w:lineRule="auto"/>
              <w:jc w:val="right"/>
              <w:rPr>
                <w:color w:val="000000" w:themeColor="text1"/>
                <w:sz w:val="20"/>
                <w:szCs w:val="20"/>
              </w:rPr>
            </w:pPr>
            <w:r w:rsidRPr="009E5255">
              <w:rPr>
                <w:sz w:val="20"/>
                <w:szCs w:val="20"/>
              </w:rPr>
              <w:t xml:space="preserve"> </w:t>
            </w: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2188536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3.2.2</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65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6</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72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73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2</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75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3</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3678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5.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84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5.1.2</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92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95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1.2</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300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3.5</w:t>
            </w:r>
            <w:r w:rsidRPr="009E5255">
              <w:rPr>
                <w:color w:val="000000" w:themeColor="text1"/>
                <w:sz w:val="20"/>
                <w:szCs w:val="20"/>
              </w:rPr>
              <w:fldChar w:fldCharType="end"/>
            </w:r>
            <w:r w:rsidRPr="009E5255">
              <w:rPr>
                <w:color w:val="000000" w:themeColor="text1"/>
                <w:sz w:val="20"/>
                <w:szCs w:val="20"/>
              </w:rPr>
              <w:t>)</w:t>
            </w:r>
          </w:p>
        </w:tc>
      </w:tr>
      <w:tr w:rsidR="00EC00E3" w:rsidRPr="009E5255" w14:paraId="7B8DE454" w14:textId="77777777" w:rsidTr="00CB2288">
        <w:trPr>
          <w:trHeight w:val="426"/>
        </w:trPr>
        <w:tc>
          <w:tcPr>
            <w:tcW w:w="7796" w:type="dxa"/>
            <w:vMerge/>
          </w:tcPr>
          <w:p w14:paraId="58742A76" w14:textId="77777777" w:rsidR="00EC00E3" w:rsidRPr="009E5255" w:rsidRDefault="00EC00E3">
            <w:pPr>
              <w:pStyle w:val="BodyText"/>
              <w:numPr>
                <w:ilvl w:val="0"/>
                <w:numId w:val="29"/>
              </w:numPr>
              <w:tabs>
                <w:tab w:val="left" w:pos="653"/>
                <w:tab w:val="left" w:pos="654"/>
              </w:tabs>
              <w:autoSpaceDE w:val="0"/>
              <w:autoSpaceDN w:val="0"/>
              <w:spacing w:before="23" w:after="0"/>
              <w:ind w:right="663"/>
              <w:rPr>
                <w:color w:val="000000" w:themeColor="text1"/>
              </w:rPr>
            </w:pPr>
          </w:p>
        </w:tc>
      </w:tr>
    </w:tbl>
    <w:p w14:paraId="0D7D6733" w14:textId="77777777" w:rsidR="00EC00E3" w:rsidRPr="009E5255" w:rsidRDefault="00EC00E3" w:rsidP="00EC00E3"/>
    <w:p w14:paraId="1EECCC99" w14:textId="4D7FD5F9" w:rsidR="00EC00E3" w:rsidRPr="009E5255" w:rsidRDefault="00EC00E3" w:rsidP="00DB148E">
      <w:pPr>
        <w:pStyle w:val="SubHead-NotNumbered"/>
        <w:rPr>
          <w:u w:val="single"/>
        </w:rPr>
      </w:pPr>
      <w:r w:rsidRPr="009E5255">
        <w:rPr>
          <w:u w:val="single"/>
        </w:rPr>
        <w:t xml:space="preserve">Administrative </w:t>
      </w:r>
      <w:r w:rsidR="00747288" w:rsidRPr="009E5255">
        <w:rPr>
          <w:u w:val="single"/>
        </w:rPr>
        <w:t>b</w:t>
      </w:r>
      <w:r w:rsidRPr="009E5255">
        <w:rPr>
          <w:u w:val="single"/>
        </w:rPr>
        <w:t>urden</w:t>
      </w:r>
    </w:p>
    <w:p w14:paraId="7D71BE7A" w14:textId="08D69D50" w:rsidR="00EC00E3" w:rsidRPr="009E5255" w:rsidRDefault="00EC00E3" w:rsidP="00EC00E3">
      <w:pPr>
        <w:rPr>
          <w:color w:val="000000" w:themeColor="text1"/>
        </w:rPr>
      </w:pPr>
      <w:r w:rsidRPr="009E5255">
        <w:rPr>
          <w:color w:val="000000" w:themeColor="text1"/>
        </w:rPr>
        <w:t>Stakeholders considered that current arrangements for access to medicines on the EFC can be overly complex and associated with high administrative burden, particularly with respect to:</w:t>
      </w:r>
    </w:p>
    <w:p w14:paraId="0FA557AB" w14:textId="03A9C77B" w:rsidR="00EC00E3" w:rsidRPr="009E5255" w:rsidRDefault="00EC00E3">
      <w:pPr>
        <w:pStyle w:val="ListParagraph"/>
        <w:numPr>
          <w:ilvl w:val="0"/>
          <w:numId w:val="30"/>
        </w:numPr>
        <w:rPr>
          <w:lang w:val="en-AU"/>
        </w:rPr>
      </w:pPr>
      <w:r w:rsidRPr="009E5255">
        <w:rPr>
          <w:lang w:val="en-AU"/>
        </w:rPr>
        <w:t>The need for written and online authorities</w:t>
      </w:r>
      <w:r w:rsidR="009D07CD" w:rsidRPr="009E5255">
        <w:rPr>
          <w:lang w:val="en-AU"/>
        </w:rPr>
        <w:t>;</w:t>
      </w:r>
    </w:p>
    <w:p w14:paraId="5520ECA6" w14:textId="634E6D86" w:rsidR="00EC00E3" w:rsidRPr="009E5255" w:rsidRDefault="00EC00E3">
      <w:pPr>
        <w:pStyle w:val="ListParagraph"/>
        <w:numPr>
          <w:ilvl w:val="0"/>
          <w:numId w:val="30"/>
        </w:numPr>
        <w:rPr>
          <w:lang w:val="en-AU"/>
        </w:rPr>
      </w:pPr>
      <w:r w:rsidRPr="009E5255">
        <w:rPr>
          <w:lang w:val="en-AU"/>
        </w:rPr>
        <w:t>The impact of PBS authorities on the ability to prescribe the required dose on a per</w:t>
      </w:r>
      <w:r w:rsidR="009D07CD" w:rsidRPr="009E5255">
        <w:rPr>
          <w:lang w:val="en-AU"/>
        </w:rPr>
        <w:t>-</w:t>
      </w:r>
      <w:r w:rsidRPr="009E5255">
        <w:rPr>
          <w:lang w:val="en-AU"/>
        </w:rPr>
        <w:t>patient basis</w:t>
      </w:r>
      <w:r w:rsidR="009D07CD" w:rsidRPr="009E5255">
        <w:rPr>
          <w:lang w:val="en-AU"/>
        </w:rPr>
        <w:t>;</w:t>
      </w:r>
    </w:p>
    <w:p w14:paraId="6B23789D" w14:textId="1C655161" w:rsidR="00EC00E3" w:rsidRPr="009E5255" w:rsidRDefault="00EC00E3">
      <w:pPr>
        <w:pStyle w:val="ListParagraph"/>
        <w:numPr>
          <w:ilvl w:val="0"/>
          <w:numId w:val="30"/>
        </w:numPr>
        <w:rPr>
          <w:lang w:val="en-AU"/>
        </w:rPr>
      </w:pPr>
      <w:r w:rsidRPr="009E5255">
        <w:rPr>
          <w:lang w:val="en-AU"/>
        </w:rPr>
        <w:t>Differences between PBS authorities as they apply to medicines funded via the EFC and those funded elsewhere on the PBS</w:t>
      </w:r>
      <w:r w:rsidR="009D07CD" w:rsidRPr="009E5255">
        <w:rPr>
          <w:lang w:val="en-AU"/>
        </w:rPr>
        <w:t>; and</w:t>
      </w:r>
    </w:p>
    <w:p w14:paraId="4770ED12" w14:textId="1A2818C6" w:rsidR="001D1CCA" w:rsidRPr="009E5255" w:rsidRDefault="00EC00E3">
      <w:pPr>
        <w:pStyle w:val="ListParagraph"/>
        <w:numPr>
          <w:ilvl w:val="0"/>
          <w:numId w:val="30"/>
        </w:numPr>
        <w:rPr>
          <w:lang w:val="en-AU"/>
        </w:rPr>
      </w:pPr>
      <w:r w:rsidRPr="009E5255">
        <w:rPr>
          <w:lang w:val="en-AU"/>
        </w:rPr>
        <w:t xml:space="preserve">Differences in </w:t>
      </w:r>
      <w:r w:rsidR="00AD53C9" w:rsidRPr="009E5255">
        <w:rPr>
          <w:lang w:val="en-AU"/>
        </w:rPr>
        <w:t>co-payment</w:t>
      </w:r>
      <w:r w:rsidRPr="009E5255">
        <w:rPr>
          <w:lang w:val="en-AU"/>
        </w:rPr>
        <w:t xml:space="preserve"> arrangements within the EFC and compared with other PBS funded medicines</w:t>
      </w:r>
      <w:r w:rsidR="009D07CD" w:rsidRPr="009E5255">
        <w:rPr>
          <w:lang w:val="en-AU"/>
        </w:rPr>
        <w:t>.</w:t>
      </w:r>
    </w:p>
    <w:tbl>
      <w:tblPr>
        <w:tblStyle w:val="TableGrid"/>
        <w:tblW w:w="0" w:type="auto"/>
        <w:tblInd w:w="988" w:type="dxa"/>
        <w:tblLook w:val="04A0" w:firstRow="1" w:lastRow="0" w:firstColumn="1" w:lastColumn="0" w:noHBand="0" w:noVBand="1"/>
      </w:tblPr>
      <w:tblGrid>
        <w:gridCol w:w="7938"/>
      </w:tblGrid>
      <w:tr w:rsidR="00EC00E3" w:rsidRPr="009E5255" w14:paraId="36473E04" w14:textId="77777777" w:rsidTr="009D79E4">
        <w:trPr>
          <w:trHeight w:val="643"/>
        </w:trPr>
        <w:tc>
          <w:tcPr>
            <w:tcW w:w="7938" w:type="dxa"/>
            <w:vMerge w:val="restart"/>
          </w:tcPr>
          <w:p w14:paraId="55916C1D" w14:textId="654C9FC5" w:rsidR="008263DC" w:rsidRPr="009E5255" w:rsidRDefault="00EC00E3">
            <w:pPr>
              <w:pStyle w:val="BodyText"/>
              <w:numPr>
                <w:ilvl w:val="0"/>
                <w:numId w:val="34"/>
              </w:numPr>
              <w:spacing w:before="0" w:after="0" w:line="240" w:lineRule="auto"/>
              <w:ind w:left="321"/>
              <w:rPr>
                <w:sz w:val="20"/>
                <w:szCs w:val="20"/>
              </w:rPr>
            </w:pPr>
            <w:r w:rsidRPr="009E5255">
              <w:rPr>
                <w:sz w:val="20"/>
                <w:szCs w:val="20"/>
              </w:rPr>
              <w:t>Short-term:  Continue the operation of the Medicare Prescribing chart for online prescribing and claiming.</w:t>
            </w:r>
          </w:p>
          <w:p w14:paraId="479A245A" w14:textId="77777777" w:rsidR="008263DC" w:rsidRPr="009E5255" w:rsidRDefault="008263DC" w:rsidP="008263DC">
            <w:pPr>
              <w:pStyle w:val="BodyText"/>
              <w:spacing w:before="0" w:after="0" w:line="240" w:lineRule="auto"/>
              <w:ind w:left="321"/>
              <w:rPr>
                <w:sz w:val="20"/>
                <w:szCs w:val="20"/>
              </w:rPr>
            </w:pPr>
          </w:p>
          <w:p w14:paraId="51C24717" w14:textId="7A652197" w:rsidR="008263DC" w:rsidRPr="009E5255" w:rsidRDefault="00EC00E3">
            <w:pPr>
              <w:pStyle w:val="BodyText"/>
              <w:numPr>
                <w:ilvl w:val="0"/>
                <w:numId w:val="34"/>
              </w:numPr>
              <w:spacing w:before="0" w:after="0" w:line="240" w:lineRule="auto"/>
              <w:ind w:left="321"/>
              <w:rPr>
                <w:sz w:val="20"/>
                <w:szCs w:val="20"/>
              </w:rPr>
            </w:pPr>
            <w:r w:rsidRPr="009E5255">
              <w:rPr>
                <w:sz w:val="20"/>
                <w:szCs w:val="20"/>
              </w:rPr>
              <w:t xml:space="preserve">Short-term:  Expand the medicines covered under the EFC to include all compounded cancer medicines listed </w:t>
            </w:r>
            <w:r w:rsidR="008358AB" w:rsidRPr="009E5255">
              <w:rPr>
                <w:sz w:val="20"/>
                <w:szCs w:val="20"/>
              </w:rPr>
              <w:t xml:space="preserve">for cancer indications </w:t>
            </w:r>
            <w:r w:rsidRPr="009E5255">
              <w:rPr>
                <w:sz w:val="20"/>
                <w:szCs w:val="20"/>
              </w:rPr>
              <w:t>on the PBS.</w:t>
            </w:r>
          </w:p>
          <w:p w14:paraId="4832F0CC" w14:textId="77777777" w:rsidR="008263DC" w:rsidRPr="009E5255" w:rsidRDefault="008263DC" w:rsidP="008263DC">
            <w:pPr>
              <w:pStyle w:val="BodyText"/>
              <w:spacing w:before="0" w:after="0" w:line="240" w:lineRule="auto"/>
              <w:ind w:left="321"/>
              <w:rPr>
                <w:sz w:val="20"/>
                <w:szCs w:val="20"/>
              </w:rPr>
            </w:pPr>
          </w:p>
          <w:p w14:paraId="38894CFB" w14:textId="77777777" w:rsidR="008263DC" w:rsidRPr="009E5255" w:rsidRDefault="00EC00E3">
            <w:pPr>
              <w:pStyle w:val="BodyText"/>
              <w:numPr>
                <w:ilvl w:val="0"/>
                <w:numId w:val="34"/>
              </w:numPr>
              <w:spacing w:before="0" w:after="0" w:line="240" w:lineRule="auto"/>
              <w:ind w:left="321"/>
              <w:rPr>
                <w:sz w:val="20"/>
                <w:szCs w:val="20"/>
              </w:rPr>
            </w:pPr>
            <w:r w:rsidRPr="009E5255">
              <w:rPr>
                <w:sz w:val="20"/>
                <w:szCs w:val="20"/>
              </w:rPr>
              <w:t xml:space="preserve">Short-term:  Develop an education program targeting all </w:t>
            </w:r>
            <w:r w:rsidR="009D07CD" w:rsidRPr="009E5255">
              <w:rPr>
                <w:sz w:val="20"/>
                <w:szCs w:val="20"/>
              </w:rPr>
              <w:t xml:space="preserve">system </w:t>
            </w:r>
            <w:r w:rsidRPr="009E5255">
              <w:rPr>
                <w:sz w:val="20"/>
                <w:szCs w:val="20"/>
              </w:rPr>
              <w:t>stakeholders to focus on:</w:t>
            </w:r>
          </w:p>
          <w:p w14:paraId="22D7EB80" w14:textId="77777777" w:rsidR="008263DC" w:rsidRPr="009E5255" w:rsidRDefault="008263DC" w:rsidP="008263DC">
            <w:pPr>
              <w:pStyle w:val="BodyText"/>
              <w:spacing w:before="0" w:after="0" w:line="240" w:lineRule="auto"/>
              <w:ind w:left="604"/>
              <w:rPr>
                <w:sz w:val="20"/>
                <w:szCs w:val="20"/>
              </w:rPr>
            </w:pPr>
          </w:p>
          <w:p w14:paraId="158AD694" w14:textId="3D132750" w:rsidR="008263DC" w:rsidRPr="009E5255" w:rsidRDefault="009D07CD" w:rsidP="008263DC">
            <w:pPr>
              <w:pStyle w:val="BodyText"/>
              <w:spacing w:before="0" w:after="0" w:line="240" w:lineRule="auto"/>
              <w:ind w:left="604"/>
              <w:rPr>
                <w:sz w:val="20"/>
                <w:szCs w:val="20"/>
              </w:rPr>
            </w:pPr>
            <w:r w:rsidRPr="009E5255">
              <w:rPr>
                <w:sz w:val="20"/>
                <w:szCs w:val="20"/>
              </w:rPr>
              <w:t xml:space="preserve">a) </w:t>
            </w:r>
            <w:r w:rsidR="00EC00E3" w:rsidRPr="009E5255">
              <w:rPr>
                <w:sz w:val="20"/>
                <w:szCs w:val="20"/>
              </w:rPr>
              <w:t>The basis on which the PBAC makes recommendations for cost-effectiveness, including how PBS authority and listing requirements support the principles of cost-effectiveness</w:t>
            </w:r>
            <w:r w:rsidRPr="009E5255">
              <w:rPr>
                <w:sz w:val="20"/>
                <w:szCs w:val="20"/>
              </w:rPr>
              <w:t>;</w:t>
            </w:r>
          </w:p>
          <w:p w14:paraId="3A21C86F" w14:textId="77777777" w:rsidR="008263DC" w:rsidRPr="009E5255" w:rsidRDefault="008263DC" w:rsidP="008263DC">
            <w:pPr>
              <w:pStyle w:val="BodyText"/>
              <w:spacing w:before="0" w:after="0" w:line="240" w:lineRule="auto"/>
              <w:ind w:left="604"/>
              <w:rPr>
                <w:sz w:val="20"/>
                <w:szCs w:val="20"/>
              </w:rPr>
            </w:pPr>
          </w:p>
          <w:p w14:paraId="5BB03025" w14:textId="0A56AC6F" w:rsidR="00EC00E3" w:rsidRPr="009E5255" w:rsidRDefault="009D07CD" w:rsidP="008263DC">
            <w:pPr>
              <w:pStyle w:val="BodyText"/>
              <w:spacing w:before="0" w:after="0" w:line="240" w:lineRule="auto"/>
              <w:ind w:left="604"/>
              <w:rPr>
                <w:sz w:val="20"/>
                <w:szCs w:val="20"/>
              </w:rPr>
            </w:pPr>
            <w:r w:rsidRPr="009E5255">
              <w:rPr>
                <w:sz w:val="20"/>
                <w:szCs w:val="20"/>
              </w:rPr>
              <w:t>b) t</w:t>
            </w:r>
            <w:r w:rsidR="00EC00E3" w:rsidRPr="009E5255">
              <w:rPr>
                <w:sz w:val="20"/>
                <w:szCs w:val="20"/>
              </w:rPr>
              <w:t>he scope of the existing EFC arrangements, including that EFC funding extends to supportive therapies as covered under Schedule II of the enacting legislative instrument.</w:t>
            </w:r>
          </w:p>
          <w:p w14:paraId="4CCE9FB0" w14:textId="77777777" w:rsidR="008263DC" w:rsidRPr="009E5255" w:rsidRDefault="008263DC" w:rsidP="008263DC">
            <w:pPr>
              <w:pStyle w:val="BodyText"/>
              <w:spacing w:before="0" w:after="0" w:line="240" w:lineRule="auto"/>
              <w:ind w:left="321"/>
              <w:rPr>
                <w:sz w:val="20"/>
                <w:szCs w:val="20"/>
              </w:rPr>
            </w:pPr>
          </w:p>
          <w:p w14:paraId="6351055A" w14:textId="54F336E7" w:rsidR="008263DC" w:rsidRPr="009E5255" w:rsidRDefault="008263DC" w:rsidP="0053175A">
            <w:pPr>
              <w:pStyle w:val="BodyText"/>
              <w:tabs>
                <w:tab w:val="left" w:pos="799"/>
                <w:tab w:val="left" w:pos="800"/>
              </w:tabs>
              <w:spacing w:before="0" w:after="0" w:line="240" w:lineRule="auto"/>
              <w:jc w:val="right"/>
              <w:rPr>
                <w:rFonts w:eastAsia="Times New Roman"/>
                <w:color w:val="000000" w:themeColor="text1"/>
                <w:sz w:val="20"/>
                <w:szCs w:val="20"/>
                <w:lang w:eastAsia="en-GB"/>
              </w:rPr>
            </w:pPr>
            <w:r w:rsidRPr="009E5255">
              <w:rPr>
                <w:color w:val="000000" w:themeColor="text1"/>
                <w:sz w:val="20"/>
                <w:szCs w:val="20"/>
              </w:rPr>
              <w:t>(</w:t>
            </w:r>
            <w:r w:rsidRPr="009E5255">
              <w:rPr>
                <w:rFonts w:eastAsia="Times New Roman"/>
                <w:color w:val="000000" w:themeColor="text1"/>
                <w:sz w:val="20"/>
                <w:szCs w:val="20"/>
                <w:lang w:eastAsia="en-GB"/>
              </w:rPr>
              <w:t xml:space="preserve">see Sections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2188536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2</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29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3</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2802051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4</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39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4.1.3</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45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5.1.3</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49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6.1.1</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w:t>
            </w:r>
          </w:p>
        </w:tc>
      </w:tr>
      <w:tr w:rsidR="00EC00E3" w:rsidRPr="009E5255" w14:paraId="629DD3A3" w14:textId="77777777" w:rsidTr="009D79E4">
        <w:trPr>
          <w:trHeight w:val="432"/>
        </w:trPr>
        <w:tc>
          <w:tcPr>
            <w:tcW w:w="7938" w:type="dxa"/>
            <w:vMerge/>
          </w:tcPr>
          <w:p w14:paraId="6622DDA4" w14:textId="77777777" w:rsidR="00EC00E3" w:rsidRPr="009E5255" w:rsidRDefault="00EC00E3">
            <w:pPr>
              <w:pStyle w:val="BodyText"/>
              <w:numPr>
                <w:ilvl w:val="0"/>
                <w:numId w:val="29"/>
              </w:numPr>
              <w:tabs>
                <w:tab w:val="left" w:pos="799"/>
                <w:tab w:val="left" w:pos="800"/>
              </w:tabs>
              <w:autoSpaceDE w:val="0"/>
              <w:autoSpaceDN w:val="0"/>
              <w:spacing w:before="0" w:after="0" w:line="240" w:lineRule="auto"/>
              <w:ind w:right="384"/>
              <w:rPr>
                <w:color w:val="000000" w:themeColor="text1"/>
                <w:sz w:val="20"/>
                <w:szCs w:val="20"/>
              </w:rPr>
            </w:pPr>
          </w:p>
        </w:tc>
      </w:tr>
      <w:tr w:rsidR="00EC00E3" w:rsidRPr="009E5255" w14:paraId="6370173E" w14:textId="77777777" w:rsidTr="009D79E4">
        <w:trPr>
          <w:trHeight w:val="432"/>
        </w:trPr>
        <w:tc>
          <w:tcPr>
            <w:tcW w:w="7938" w:type="dxa"/>
            <w:vMerge/>
          </w:tcPr>
          <w:p w14:paraId="5BCD061B" w14:textId="77777777" w:rsidR="00EC00E3" w:rsidRPr="009E5255" w:rsidRDefault="00EC00E3">
            <w:pPr>
              <w:pStyle w:val="BodyText"/>
              <w:numPr>
                <w:ilvl w:val="0"/>
                <w:numId w:val="29"/>
              </w:numPr>
              <w:tabs>
                <w:tab w:val="left" w:pos="799"/>
                <w:tab w:val="left" w:pos="800"/>
              </w:tabs>
              <w:autoSpaceDE w:val="0"/>
              <w:autoSpaceDN w:val="0"/>
              <w:spacing w:before="0" w:after="0" w:line="240" w:lineRule="auto"/>
              <w:ind w:right="150"/>
              <w:rPr>
                <w:color w:val="000000" w:themeColor="text1"/>
                <w:sz w:val="20"/>
                <w:szCs w:val="20"/>
              </w:rPr>
            </w:pPr>
          </w:p>
        </w:tc>
      </w:tr>
    </w:tbl>
    <w:p w14:paraId="5E3892C4" w14:textId="77777777" w:rsidR="00EC00E3" w:rsidRPr="009E5255" w:rsidRDefault="00EC00E3" w:rsidP="00EC00E3"/>
    <w:p w14:paraId="3B6362F6" w14:textId="77777777" w:rsidR="00EC00E3" w:rsidRPr="009E5255" w:rsidRDefault="00EC00E3" w:rsidP="00DB148E">
      <w:pPr>
        <w:pStyle w:val="SubHead-NotNumbered"/>
        <w:rPr>
          <w:u w:val="single"/>
        </w:rPr>
      </w:pPr>
      <w:r w:rsidRPr="009E5255">
        <w:rPr>
          <w:u w:val="single"/>
        </w:rPr>
        <w:t>Compounding</w:t>
      </w:r>
    </w:p>
    <w:p w14:paraId="7CA484EE" w14:textId="64141D52" w:rsidR="00EC00E3" w:rsidRPr="009E5255" w:rsidRDefault="00EC00E3" w:rsidP="00EC00E3">
      <w:pPr>
        <w:rPr>
          <w:color w:val="000000" w:themeColor="text1"/>
        </w:rPr>
      </w:pPr>
      <w:r w:rsidRPr="009E5255">
        <w:rPr>
          <w:color w:val="000000" w:themeColor="text1"/>
        </w:rPr>
        <w:t xml:space="preserve">Compounding is a critical and complex element of the supply chain for cancer medicines.  The Review identified that there has been an increase in the use of third-party private sector compounders for the provision of cancer medicines.  While this has increased the capacity of some smaller hospitals to provide </w:t>
      </w:r>
      <w:r w:rsidR="00DC2B4B" w:rsidRPr="009E5255">
        <w:rPr>
          <w:color w:val="000000" w:themeColor="text1"/>
        </w:rPr>
        <w:t xml:space="preserve">cancer medicines closer to home and in a timelier manner </w:t>
      </w:r>
      <w:r w:rsidRPr="009E5255">
        <w:rPr>
          <w:color w:val="000000" w:themeColor="text1"/>
        </w:rPr>
        <w:t>(particularly in regional and rural areas)</w:t>
      </w:r>
      <w:r w:rsidR="00DC2B4B" w:rsidRPr="009E5255">
        <w:rPr>
          <w:color w:val="000000" w:themeColor="text1"/>
        </w:rPr>
        <w:t>, overall there has been a reduction in</w:t>
      </w:r>
      <w:r w:rsidRPr="009E5255">
        <w:rPr>
          <w:color w:val="000000" w:themeColor="text1"/>
        </w:rPr>
        <w:t xml:space="preserve"> public sector </w:t>
      </w:r>
      <w:r w:rsidR="00DC2B4B" w:rsidRPr="009E5255">
        <w:rPr>
          <w:color w:val="000000" w:themeColor="text1"/>
        </w:rPr>
        <w:t xml:space="preserve">compounding </w:t>
      </w:r>
      <w:r w:rsidRPr="009E5255">
        <w:rPr>
          <w:color w:val="000000" w:themeColor="text1"/>
        </w:rPr>
        <w:t xml:space="preserve">capacity.  </w:t>
      </w:r>
    </w:p>
    <w:p w14:paraId="61C8C704" w14:textId="3A7ED4B2" w:rsidR="00DC2B4B" w:rsidRPr="009E5255" w:rsidRDefault="00EC00E3" w:rsidP="00DC2B4B">
      <w:pPr>
        <w:rPr>
          <w:color w:val="000000" w:themeColor="text1"/>
        </w:rPr>
      </w:pPr>
      <w:r w:rsidRPr="009E5255">
        <w:rPr>
          <w:color w:val="000000" w:themeColor="text1"/>
        </w:rPr>
        <w:t>Ongoing recognition of the speciali</w:t>
      </w:r>
      <w:r w:rsidR="00E357F8" w:rsidRPr="009E5255">
        <w:rPr>
          <w:color w:val="000000" w:themeColor="text1"/>
        </w:rPr>
        <w:t>s</w:t>
      </w:r>
      <w:r w:rsidRPr="009E5255">
        <w:rPr>
          <w:color w:val="000000" w:themeColor="text1"/>
        </w:rPr>
        <w:t xml:space="preserve">ed nature of compounding services is essential.  However, the changing nature of cancer medicines with an increasing reliance on non-cytotoxic chemotherapies, </w:t>
      </w:r>
      <w:r w:rsidR="00DC2B4B" w:rsidRPr="009E5255">
        <w:rPr>
          <w:color w:val="000000" w:themeColor="text1"/>
        </w:rPr>
        <w:t xml:space="preserve">has blurred the requirements for sterile compounding and cytotoxic safety.  Most non-cytotoxic cancer medicines can be compounded in sterile suites used for purposes such as preparation of parenteral nutrition. </w:t>
      </w:r>
      <w:r w:rsidR="00A1787A" w:rsidRPr="009E5255">
        <w:rPr>
          <w:color w:val="000000" w:themeColor="text1"/>
        </w:rPr>
        <w:t xml:space="preserve"> </w:t>
      </w:r>
      <w:r w:rsidR="00DC2B4B" w:rsidRPr="009E5255">
        <w:rPr>
          <w:color w:val="000000" w:themeColor="text1"/>
        </w:rPr>
        <w:t>This means some of this compounding couple be done in smaller hospitals/pharmacies with these facilities, reserving use of third</w:t>
      </w:r>
      <w:r w:rsidR="00A1787A" w:rsidRPr="009E5255">
        <w:rPr>
          <w:color w:val="000000" w:themeColor="text1"/>
        </w:rPr>
        <w:t>-</w:t>
      </w:r>
      <w:r w:rsidR="00DC2B4B" w:rsidRPr="009E5255">
        <w:rPr>
          <w:color w:val="000000" w:themeColor="text1"/>
        </w:rPr>
        <w:t xml:space="preserve">party compounders for cytotoxic medicines. </w:t>
      </w:r>
    </w:p>
    <w:p w14:paraId="02E0BAD2" w14:textId="1632EE10" w:rsidR="00EC00E3" w:rsidRPr="009E5255" w:rsidRDefault="00DC2B4B" w:rsidP="00DC2B4B">
      <w:pPr>
        <w:rPr>
          <w:color w:val="000000" w:themeColor="text1"/>
        </w:rPr>
      </w:pPr>
      <w:r w:rsidRPr="009E5255">
        <w:rPr>
          <w:rFonts w:ascii="Calibri Light" w:eastAsia="Calibri" w:hAnsi="Calibri Light" w:cs="Calibri Light"/>
          <w:color w:val="000000" w:themeColor="text1"/>
        </w:rPr>
        <w:t>For compounding of cytotoxic cancer medicines, hospital stakeholders argue</w:t>
      </w:r>
      <w:r w:rsidR="00A1787A" w:rsidRPr="009E5255">
        <w:rPr>
          <w:rFonts w:ascii="Calibri Light" w:eastAsia="Calibri" w:hAnsi="Calibri Light" w:cs="Calibri Light"/>
          <w:color w:val="000000" w:themeColor="text1"/>
        </w:rPr>
        <w:t>d</w:t>
      </w:r>
      <w:r w:rsidRPr="009E5255">
        <w:rPr>
          <w:rFonts w:ascii="Calibri Light" w:eastAsia="Calibri" w:hAnsi="Calibri Light" w:cs="Calibri Light"/>
          <w:color w:val="000000" w:themeColor="text1"/>
        </w:rPr>
        <w:t xml:space="preserve"> that the distinction between compounding standards for hospitals versus TGA</w:t>
      </w:r>
      <w:r w:rsidR="00A659B0" w:rsidRPr="009E5255">
        <w:rPr>
          <w:rFonts w:ascii="Calibri Light" w:eastAsia="Calibri" w:hAnsi="Calibri Light" w:cs="Calibri Light"/>
          <w:color w:val="000000" w:themeColor="text1"/>
        </w:rPr>
        <w:t>-</w:t>
      </w:r>
      <w:r w:rsidRPr="009E5255">
        <w:rPr>
          <w:rFonts w:ascii="Calibri Light" w:eastAsia="Calibri" w:hAnsi="Calibri Light" w:cs="Calibri Light"/>
          <w:color w:val="000000" w:themeColor="text1"/>
        </w:rPr>
        <w:t xml:space="preserve">licensed facilities is narrowing with the key difference being the need for auditing and accreditation. </w:t>
      </w:r>
      <w:r w:rsidR="00A1787A" w:rsidRPr="009E5255">
        <w:rPr>
          <w:rFonts w:ascii="Calibri Light" w:eastAsia="Calibri" w:hAnsi="Calibri Light" w:cs="Calibri Light"/>
          <w:color w:val="000000" w:themeColor="text1"/>
        </w:rPr>
        <w:t xml:space="preserve"> Overall, there was no clear </w:t>
      </w:r>
      <w:r w:rsidR="00EC00E3" w:rsidRPr="009E5255">
        <w:rPr>
          <w:color w:val="000000" w:themeColor="text1"/>
        </w:rPr>
        <w:t xml:space="preserve">rationale to maintain the distinction between </w:t>
      </w:r>
      <w:r w:rsidR="00040EB7" w:rsidRPr="009E5255">
        <w:rPr>
          <w:color w:val="000000" w:themeColor="text1"/>
        </w:rPr>
        <w:t>TGA-licensed</w:t>
      </w:r>
      <w:r w:rsidR="00EC00E3" w:rsidRPr="009E5255">
        <w:rPr>
          <w:color w:val="000000" w:themeColor="text1"/>
        </w:rPr>
        <w:t xml:space="preserve"> and non-licensed facilities with respect to the payment of compounding fees</w:t>
      </w:r>
      <w:r w:rsidR="00A1787A" w:rsidRPr="009E5255">
        <w:rPr>
          <w:color w:val="000000" w:themeColor="text1"/>
        </w:rPr>
        <w:t>, if they are undertaking the same activities and provided that the same standards are met</w:t>
      </w:r>
      <w:r w:rsidR="00EC00E3" w:rsidRPr="009E5255">
        <w:rPr>
          <w:color w:val="000000" w:themeColor="text1"/>
        </w:rPr>
        <w:t xml:space="preserve">.  </w:t>
      </w:r>
    </w:p>
    <w:p w14:paraId="79CF0036" w14:textId="066AE53E" w:rsidR="00EC00E3" w:rsidRPr="009E5255" w:rsidRDefault="00EC00E3" w:rsidP="00EC00E3">
      <w:pPr>
        <w:rPr>
          <w:color w:val="000000" w:themeColor="text1"/>
        </w:rPr>
      </w:pPr>
      <w:r w:rsidRPr="009E5255">
        <w:rPr>
          <w:color w:val="000000" w:themeColor="text1"/>
        </w:rPr>
        <w:t xml:space="preserve">There was no clear evidence submitted to substantiate a change in the quantum of fees paid for compounding services.  Moreover, </w:t>
      </w:r>
      <w:r w:rsidR="00A659B0" w:rsidRPr="009E5255">
        <w:rPr>
          <w:color w:val="000000" w:themeColor="text1"/>
        </w:rPr>
        <w:t>stakeholders did not provide evidence to substantiate the extent to which costs associated with compounding are fixed/variable</w:t>
      </w:r>
      <w:r w:rsidRPr="009E5255">
        <w:rPr>
          <w:color w:val="000000" w:themeColor="text1"/>
        </w:rPr>
        <w:t>.  The Review recognised the speciali</w:t>
      </w:r>
      <w:r w:rsidR="00E357F8" w:rsidRPr="009E5255">
        <w:rPr>
          <w:color w:val="000000" w:themeColor="text1"/>
        </w:rPr>
        <w:t>s</w:t>
      </w:r>
      <w:r w:rsidRPr="009E5255">
        <w:rPr>
          <w:color w:val="000000" w:themeColor="text1"/>
        </w:rPr>
        <w:t>ed nature of stability testing and its importance for affecting timely access to care for patients.</w:t>
      </w:r>
    </w:p>
    <w:tbl>
      <w:tblPr>
        <w:tblStyle w:val="TableGrid"/>
        <w:tblW w:w="0" w:type="auto"/>
        <w:tblInd w:w="846" w:type="dxa"/>
        <w:tblLook w:val="04A0" w:firstRow="1" w:lastRow="0" w:firstColumn="1" w:lastColumn="0" w:noHBand="0" w:noVBand="1"/>
      </w:tblPr>
      <w:tblGrid>
        <w:gridCol w:w="8080"/>
      </w:tblGrid>
      <w:tr w:rsidR="00EC00E3" w:rsidRPr="009E5255" w14:paraId="27D4A856" w14:textId="77777777" w:rsidTr="009D79E4">
        <w:tc>
          <w:tcPr>
            <w:tcW w:w="8080" w:type="dxa"/>
          </w:tcPr>
          <w:p w14:paraId="35148613" w14:textId="29F1D0E5" w:rsidR="00A24F08" w:rsidRPr="009E5255" w:rsidRDefault="00EC00E3">
            <w:pPr>
              <w:pStyle w:val="BodyText"/>
              <w:numPr>
                <w:ilvl w:val="0"/>
                <w:numId w:val="34"/>
              </w:numPr>
              <w:spacing w:before="0" w:after="0" w:line="240" w:lineRule="auto"/>
              <w:ind w:left="312" w:hanging="283"/>
              <w:rPr>
                <w:sz w:val="20"/>
                <w:szCs w:val="20"/>
              </w:rPr>
            </w:pPr>
            <w:r w:rsidRPr="009E5255">
              <w:rPr>
                <w:sz w:val="20"/>
                <w:szCs w:val="20"/>
              </w:rPr>
              <w:t xml:space="preserve">Short-term: It is essential that all compounding sites </w:t>
            </w:r>
            <w:r w:rsidR="00A1787A" w:rsidRPr="009E5255">
              <w:rPr>
                <w:sz w:val="20"/>
                <w:szCs w:val="20"/>
              </w:rPr>
              <w:t xml:space="preserve">(TGA and non-TGA licensed) </w:t>
            </w:r>
            <w:r w:rsidRPr="009E5255">
              <w:rPr>
                <w:sz w:val="20"/>
                <w:szCs w:val="20"/>
              </w:rPr>
              <w:t>be appropriately recognised for the investment associated with complying with regulatory requirements and good manufacturing practice.</w:t>
            </w:r>
            <w:r w:rsidR="00A659B0" w:rsidRPr="009E5255">
              <w:rPr>
                <w:sz w:val="20"/>
                <w:szCs w:val="20"/>
              </w:rPr>
              <w:t xml:space="preserve"> Payment of a fee for compounding services should be:</w:t>
            </w:r>
          </w:p>
          <w:p w14:paraId="13625E8B" w14:textId="77777777" w:rsidR="00A24F08" w:rsidRPr="009E5255" w:rsidRDefault="00A24F08" w:rsidP="00A24F08">
            <w:pPr>
              <w:pStyle w:val="BodyText"/>
              <w:spacing w:before="0" w:after="0" w:line="240" w:lineRule="auto"/>
              <w:ind w:left="312"/>
              <w:rPr>
                <w:sz w:val="20"/>
                <w:szCs w:val="20"/>
              </w:rPr>
            </w:pPr>
          </w:p>
          <w:p w14:paraId="4946D080" w14:textId="33EDA58A" w:rsidR="00A24F08" w:rsidRPr="009E5255" w:rsidRDefault="00A659B0" w:rsidP="00A24F08">
            <w:pPr>
              <w:pStyle w:val="BodyText"/>
              <w:spacing w:before="0" w:after="0" w:line="240" w:lineRule="auto"/>
              <w:ind w:left="737"/>
              <w:rPr>
                <w:sz w:val="20"/>
                <w:szCs w:val="20"/>
              </w:rPr>
            </w:pPr>
            <w:r w:rsidRPr="009E5255">
              <w:rPr>
                <w:sz w:val="20"/>
                <w:szCs w:val="20"/>
              </w:rPr>
              <w:t>1</w:t>
            </w:r>
            <w:r w:rsidR="00A24F08" w:rsidRPr="009E5255">
              <w:rPr>
                <w:sz w:val="20"/>
                <w:szCs w:val="20"/>
              </w:rPr>
              <w:t xml:space="preserve">) </w:t>
            </w:r>
            <w:r w:rsidRPr="009E5255">
              <w:rPr>
                <w:color w:val="000000" w:themeColor="text1"/>
                <w:sz w:val="20"/>
                <w:szCs w:val="20"/>
              </w:rPr>
              <w:t>made to all (TGA and non-TGA licensed) compounding facilities, subject to annual review of compliance with relevant regulatory guidelines and best practice as determined by a national minimum standard</w:t>
            </w:r>
            <w:r w:rsidRPr="009E5255">
              <w:rPr>
                <w:sz w:val="20"/>
                <w:szCs w:val="20"/>
              </w:rPr>
              <w:t>;</w:t>
            </w:r>
          </w:p>
          <w:p w14:paraId="37F36952" w14:textId="77777777" w:rsidR="00A24F08" w:rsidRPr="009E5255" w:rsidRDefault="00A24F08" w:rsidP="00A24F08">
            <w:pPr>
              <w:pStyle w:val="BodyText"/>
              <w:spacing w:before="0" w:after="0" w:line="240" w:lineRule="auto"/>
              <w:ind w:left="737"/>
              <w:rPr>
                <w:sz w:val="20"/>
                <w:szCs w:val="20"/>
              </w:rPr>
            </w:pPr>
          </w:p>
          <w:p w14:paraId="7071DB37" w14:textId="1F5C581C" w:rsidR="00A24F08" w:rsidRPr="009E5255" w:rsidRDefault="00A659B0" w:rsidP="00A24F08">
            <w:pPr>
              <w:pStyle w:val="BodyText"/>
              <w:spacing w:before="0" w:after="0" w:line="240" w:lineRule="auto"/>
              <w:ind w:left="737"/>
              <w:rPr>
                <w:sz w:val="20"/>
                <w:szCs w:val="20"/>
              </w:rPr>
            </w:pPr>
            <w:r w:rsidRPr="009E5255">
              <w:rPr>
                <w:sz w:val="20"/>
                <w:szCs w:val="20"/>
              </w:rPr>
              <w:t>2</w:t>
            </w:r>
            <w:r w:rsidR="00A24F08" w:rsidRPr="009E5255">
              <w:rPr>
                <w:sz w:val="20"/>
                <w:szCs w:val="20"/>
              </w:rPr>
              <w:t>)</w:t>
            </w:r>
            <w:r w:rsidR="002A17AB" w:rsidRPr="009E5255">
              <w:rPr>
                <w:sz w:val="20"/>
                <w:szCs w:val="20"/>
              </w:rPr>
              <w:t xml:space="preserve"> </w:t>
            </w:r>
            <w:r w:rsidRPr="009E5255">
              <w:rPr>
                <w:color w:val="000000" w:themeColor="text1"/>
                <w:sz w:val="20"/>
                <w:szCs w:val="20"/>
              </w:rPr>
              <w:t>substantiated through an analysis of providers’ actualised costs, demonstrating the extent to which those costs are fixed/variable and attributable to the compounding of infused cancer medicines via the EFC</w:t>
            </w:r>
            <w:r w:rsidR="00EC00E3" w:rsidRPr="009E5255">
              <w:rPr>
                <w:sz w:val="20"/>
                <w:szCs w:val="20"/>
              </w:rPr>
              <w:t>.</w:t>
            </w:r>
          </w:p>
          <w:p w14:paraId="6AF09E6B" w14:textId="77777777" w:rsidR="00A24F08" w:rsidRPr="009E5255" w:rsidRDefault="00A24F08" w:rsidP="00A24F08">
            <w:pPr>
              <w:pStyle w:val="BodyText"/>
              <w:spacing w:before="0" w:after="0" w:line="240" w:lineRule="auto"/>
              <w:ind w:left="312"/>
              <w:rPr>
                <w:sz w:val="20"/>
                <w:szCs w:val="20"/>
              </w:rPr>
            </w:pPr>
          </w:p>
          <w:p w14:paraId="7DBC0190" w14:textId="7A9667AD" w:rsidR="00EC00E3" w:rsidRPr="009E5255" w:rsidRDefault="00EC00E3">
            <w:pPr>
              <w:pStyle w:val="BodyText"/>
              <w:numPr>
                <w:ilvl w:val="0"/>
                <w:numId w:val="34"/>
              </w:numPr>
              <w:spacing w:before="0" w:after="0" w:line="240" w:lineRule="auto"/>
              <w:ind w:left="312"/>
              <w:rPr>
                <w:sz w:val="20"/>
                <w:szCs w:val="20"/>
              </w:rPr>
            </w:pPr>
            <w:r w:rsidRPr="009E5255">
              <w:rPr>
                <w:sz w:val="20"/>
                <w:szCs w:val="20"/>
              </w:rPr>
              <w:t xml:space="preserve">Long-term: Government </w:t>
            </w:r>
            <w:r w:rsidR="00E3690F" w:rsidRPr="009E5255">
              <w:rPr>
                <w:sz w:val="20"/>
                <w:szCs w:val="20"/>
              </w:rPr>
              <w:t>should</w:t>
            </w:r>
            <w:r w:rsidRPr="009E5255">
              <w:rPr>
                <w:sz w:val="20"/>
                <w:szCs w:val="20"/>
              </w:rPr>
              <w:t xml:space="preserve"> investigate the requirements </w:t>
            </w:r>
            <w:r w:rsidR="00E3690F" w:rsidRPr="009E5255">
              <w:rPr>
                <w:sz w:val="20"/>
                <w:szCs w:val="20"/>
              </w:rPr>
              <w:t>and feasibility of</w:t>
            </w:r>
            <w:r w:rsidRPr="009E5255">
              <w:rPr>
                <w:sz w:val="20"/>
                <w:szCs w:val="20"/>
              </w:rPr>
              <w:t xml:space="preserve"> establishing </w:t>
            </w:r>
            <w:r w:rsidR="00E3690F" w:rsidRPr="009E5255">
              <w:rPr>
                <w:sz w:val="20"/>
                <w:szCs w:val="20"/>
              </w:rPr>
              <w:t xml:space="preserve">a </w:t>
            </w:r>
            <w:r w:rsidRPr="009E5255">
              <w:rPr>
                <w:sz w:val="20"/>
                <w:szCs w:val="20"/>
              </w:rPr>
              <w:t xml:space="preserve">National Centre for </w:t>
            </w:r>
            <w:r w:rsidR="00E3690F" w:rsidRPr="009E5255">
              <w:rPr>
                <w:sz w:val="20"/>
                <w:szCs w:val="20"/>
              </w:rPr>
              <w:t>S</w:t>
            </w:r>
            <w:r w:rsidRPr="009E5255">
              <w:rPr>
                <w:sz w:val="20"/>
                <w:szCs w:val="20"/>
              </w:rPr>
              <w:t xml:space="preserve">tability </w:t>
            </w:r>
            <w:r w:rsidR="00E3690F" w:rsidRPr="009E5255">
              <w:rPr>
                <w:sz w:val="20"/>
                <w:szCs w:val="20"/>
              </w:rPr>
              <w:t>T</w:t>
            </w:r>
            <w:r w:rsidRPr="009E5255">
              <w:rPr>
                <w:sz w:val="20"/>
                <w:szCs w:val="20"/>
              </w:rPr>
              <w:t>esting</w:t>
            </w:r>
            <w:r w:rsidR="00E3690F" w:rsidRPr="009E5255">
              <w:rPr>
                <w:sz w:val="20"/>
                <w:szCs w:val="20"/>
              </w:rPr>
              <w:t xml:space="preserve"> to increase the shelf-life of compounded products under conditions that can be replicated by local compounders.</w:t>
            </w:r>
          </w:p>
          <w:p w14:paraId="2E1B1AEE" w14:textId="77777777" w:rsidR="0060031F" w:rsidRPr="009E5255" w:rsidRDefault="0060031F" w:rsidP="00A24F08">
            <w:pPr>
              <w:pStyle w:val="BodyText"/>
              <w:tabs>
                <w:tab w:val="left" w:pos="799"/>
                <w:tab w:val="left" w:pos="800"/>
              </w:tabs>
              <w:spacing w:before="0" w:after="0" w:line="240" w:lineRule="auto"/>
              <w:ind w:right="118"/>
              <w:jc w:val="right"/>
              <w:rPr>
                <w:color w:val="000000" w:themeColor="text1"/>
                <w:sz w:val="20"/>
                <w:szCs w:val="20"/>
              </w:rPr>
            </w:pPr>
          </w:p>
          <w:p w14:paraId="378942CE" w14:textId="3FF2A1C3" w:rsidR="00A24F08" w:rsidRPr="009E5255" w:rsidRDefault="00A24F08" w:rsidP="0053175A">
            <w:pPr>
              <w:pStyle w:val="BodyText"/>
              <w:tabs>
                <w:tab w:val="left" w:pos="799"/>
                <w:tab w:val="left" w:pos="800"/>
              </w:tabs>
              <w:spacing w:before="0" w:after="0" w:line="240" w:lineRule="auto"/>
              <w:ind w:right="40"/>
              <w:jc w:val="right"/>
              <w:rPr>
                <w:color w:val="000000" w:themeColor="text1"/>
                <w:sz w:val="20"/>
                <w:szCs w:val="20"/>
              </w:rPr>
            </w:pP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3640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525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5</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530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3</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3678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5.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542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3.4</w:t>
            </w:r>
            <w:r w:rsidRPr="009E5255">
              <w:rPr>
                <w:color w:val="000000" w:themeColor="text1"/>
                <w:sz w:val="20"/>
                <w:szCs w:val="20"/>
              </w:rPr>
              <w:fldChar w:fldCharType="end"/>
            </w:r>
            <w:r w:rsidRPr="009E5255">
              <w:rPr>
                <w:color w:val="000000" w:themeColor="text1"/>
                <w:sz w:val="20"/>
                <w:szCs w:val="20"/>
              </w:rPr>
              <w:t>)</w:t>
            </w:r>
          </w:p>
        </w:tc>
      </w:tr>
    </w:tbl>
    <w:p w14:paraId="244ABA5E" w14:textId="77777777" w:rsidR="00EC00E3" w:rsidRPr="009E5255" w:rsidRDefault="00EC00E3" w:rsidP="00EC00E3"/>
    <w:p w14:paraId="61DC7ACB" w14:textId="1F70BE44" w:rsidR="00EC00E3" w:rsidRPr="009E5255" w:rsidRDefault="00EC00E3" w:rsidP="00DB148E">
      <w:pPr>
        <w:pStyle w:val="SubHead-NotNumbered"/>
        <w:rPr>
          <w:u w:val="single"/>
        </w:rPr>
      </w:pPr>
      <w:r w:rsidRPr="009E5255">
        <w:rPr>
          <w:u w:val="single"/>
        </w:rPr>
        <w:t>Wast</w:t>
      </w:r>
      <w:r w:rsidR="00133068" w:rsidRPr="009E5255">
        <w:rPr>
          <w:u w:val="single"/>
        </w:rPr>
        <w:t>age</w:t>
      </w:r>
      <w:r w:rsidRPr="009E5255">
        <w:rPr>
          <w:u w:val="single"/>
        </w:rPr>
        <w:t xml:space="preserve"> (and </w:t>
      </w:r>
      <w:r w:rsidR="00DF3C43" w:rsidRPr="009E5255">
        <w:rPr>
          <w:u w:val="single"/>
        </w:rPr>
        <w:t>vial-sharing</w:t>
      </w:r>
      <w:r w:rsidRPr="009E5255">
        <w:rPr>
          <w:u w:val="single"/>
        </w:rPr>
        <w:t>)</w:t>
      </w:r>
    </w:p>
    <w:p w14:paraId="0A49B005" w14:textId="600BE550" w:rsidR="00EC00E3" w:rsidRPr="009E5255" w:rsidRDefault="00EC00E3" w:rsidP="00EC00E3">
      <w:pPr>
        <w:rPr>
          <w:color w:val="000000" w:themeColor="text1"/>
        </w:rPr>
      </w:pPr>
      <w:r w:rsidRPr="009E5255">
        <w:rPr>
          <w:color w:val="000000" w:themeColor="text1"/>
        </w:rPr>
        <w:t xml:space="preserve">The Review identified that the current approach to the remuneration of medicines </w:t>
      </w:r>
      <w:r w:rsidR="00A1787A" w:rsidRPr="009E5255">
        <w:rPr>
          <w:color w:val="000000" w:themeColor="text1"/>
        </w:rPr>
        <w:t xml:space="preserve">based </w:t>
      </w:r>
      <w:r w:rsidRPr="009E5255">
        <w:rPr>
          <w:color w:val="000000" w:themeColor="text1"/>
        </w:rPr>
        <w:t xml:space="preserve">on the most efficient combination of vials is associated with inefficiency with respect to what is claimed via the PBS </w:t>
      </w:r>
      <w:r w:rsidR="00047E7F" w:rsidRPr="009E5255">
        <w:rPr>
          <w:color w:val="000000" w:themeColor="text1"/>
        </w:rPr>
        <w:t>in terms of</w:t>
      </w:r>
      <w:r w:rsidRPr="009E5255">
        <w:rPr>
          <w:color w:val="000000" w:themeColor="text1"/>
        </w:rPr>
        <w:t xml:space="preserve"> the ‘double-payment’ for the amount of drug contained in vials which exceeds what is prescribed on a per</w:t>
      </w:r>
      <w:r w:rsidR="00286AA7" w:rsidRPr="009E5255">
        <w:rPr>
          <w:color w:val="000000" w:themeColor="text1"/>
        </w:rPr>
        <w:t>-</w:t>
      </w:r>
      <w:r w:rsidRPr="009E5255">
        <w:rPr>
          <w:color w:val="000000" w:themeColor="text1"/>
        </w:rPr>
        <w:t>patient basis.</w:t>
      </w:r>
    </w:p>
    <w:p w14:paraId="377675D3" w14:textId="2B1B0B42" w:rsidR="00EC00E3" w:rsidRPr="009E5255" w:rsidRDefault="00EC00E3" w:rsidP="00EC00E3">
      <w:pPr>
        <w:rPr>
          <w:color w:val="000000" w:themeColor="text1"/>
        </w:rPr>
      </w:pPr>
      <w:r w:rsidRPr="009E5255">
        <w:rPr>
          <w:color w:val="000000" w:themeColor="text1"/>
        </w:rPr>
        <w:t xml:space="preserve">Nonetheless, the use of what is termed ‘wastage’ for </w:t>
      </w:r>
      <w:r w:rsidR="00DF3C43" w:rsidRPr="009E5255">
        <w:rPr>
          <w:color w:val="000000" w:themeColor="text1"/>
        </w:rPr>
        <w:t>vial-sharing</w:t>
      </w:r>
      <w:r w:rsidRPr="009E5255">
        <w:rPr>
          <w:color w:val="000000" w:themeColor="text1"/>
        </w:rPr>
        <w:t xml:space="preserve"> (thereby minimi</w:t>
      </w:r>
      <w:r w:rsidR="003861D9" w:rsidRPr="009E5255">
        <w:rPr>
          <w:color w:val="000000" w:themeColor="text1"/>
        </w:rPr>
        <w:t>s</w:t>
      </w:r>
      <w:r w:rsidRPr="009E5255">
        <w:rPr>
          <w:color w:val="000000" w:themeColor="text1"/>
        </w:rPr>
        <w:t xml:space="preserve">ing the quantum of drug which is discarded) is more efficient than would otherwise occur if drug was supplied and claimed on a whole vial basis </w:t>
      </w:r>
      <w:r w:rsidR="007A6A6E" w:rsidRPr="009E5255">
        <w:rPr>
          <w:color w:val="000000" w:themeColor="text1"/>
        </w:rPr>
        <w:t xml:space="preserve">with the excess discarded </w:t>
      </w:r>
      <w:r w:rsidRPr="009E5255">
        <w:rPr>
          <w:color w:val="000000" w:themeColor="text1"/>
        </w:rPr>
        <w:t xml:space="preserve">and reflects the commercial reality of the existing PBS supply chain.  </w:t>
      </w:r>
    </w:p>
    <w:p w14:paraId="60A23B1F" w14:textId="45E65856" w:rsidR="00EC00E3" w:rsidRPr="009E5255" w:rsidRDefault="00EC00E3" w:rsidP="00EC00E3">
      <w:pPr>
        <w:rPr>
          <w:color w:val="000000" w:themeColor="text1"/>
        </w:rPr>
      </w:pPr>
      <w:r w:rsidRPr="009E5255">
        <w:rPr>
          <w:color w:val="000000" w:themeColor="text1"/>
        </w:rPr>
        <w:t xml:space="preserve">Reimbursement of drug on a </w:t>
      </w:r>
      <w:r w:rsidR="002F43AC" w:rsidRPr="009E5255">
        <w:rPr>
          <w:color w:val="000000" w:themeColor="text1"/>
        </w:rPr>
        <w:t>per-mg basis</w:t>
      </w:r>
      <w:r w:rsidRPr="009E5255">
        <w:rPr>
          <w:color w:val="000000" w:themeColor="text1"/>
        </w:rPr>
        <w:t xml:space="preserve"> would reduce the extent to which there is ‘double-payment’ for drug wastage.  However, the Review recognizes that adoption of a per mg reimbursement model has broader systemwide implications, particularly for the flow of funds within public hospitals, necessitating that any such change be managed with careful regard to the overall arrangement of public sector hospital funding arrangements.</w:t>
      </w:r>
    </w:p>
    <w:p w14:paraId="3884CFF2" w14:textId="33904762" w:rsidR="00EC00E3" w:rsidRPr="009E5255" w:rsidRDefault="00EC00E3" w:rsidP="00EC00E3">
      <w:pPr>
        <w:rPr>
          <w:color w:val="000000" w:themeColor="text1"/>
        </w:rPr>
      </w:pPr>
      <w:r w:rsidRPr="009E5255">
        <w:rPr>
          <w:color w:val="000000" w:themeColor="text1"/>
        </w:rPr>
        <w:t xml:space="preserve">The Review also recognizes that existing commercial arrangements between </w:t>
      </w:r>
      <w:r w:rsidR="00E17F8B" w:rsidRPr="009E5255">
        <w:rPr>
          <w:color w:val="000000" w:themeColor="text1"/>
        </w:rPr>
        <w:t>Government</w:t>
      </w:r>
      <w:r w:rsidRPr="009E5255">
        <w:rPr>
          <w:color w:val="000000" w:themeColor="text1"/>
        </w:rPr>
        <w:t xml:space="preserve"> and manufacturers of cancer medicines necessitate the periodic reconciliation of drugs sold by manufacturers into the supply chain with what is claimed for Government reimbursement via the PBS.  Existing data arrangements do not readily support the conduct of those reconciliations.  </w:t>
      </w:r>
    </w:p>
    <w:tbl>
      <w:tblPr>
        <w:tblStyle w:val="TableGrid"/>
        <w:tblW w:w="8079" w:type="dxa"/>
        <w:tblInd w:w="846" w:type="dxa"/>
        <w:tblLook w:val="04A0" w:firstRow="1" w:lastRow="0" w:firstColumn="1" w:lastColumn="0" w:noHBand="0" w:noVBand="1"/>
      </w:tblPr>
      <w:tblGrid>
        <w:gridCol w:w="8079"/>
      </w:tblGrid>
      <w:tr w:rsidR="00EC00E3" w:rsidRPr="009E5255" w14:paraId="0BABCA4D" w14:textId="77777777" w:rsidTr="00670092">
        <w:tc>
          <w:tcPr>
            <w:tcW w:w="8079" w:type="dxa"/>
          </w:tcPr>
          <w:p w14:paraId="4750BC2C" w14:textId="2CDABD90" w:rsidR="00FA4951" w:rsidRPr="009E5255" w:rsidRDefault="00EC00E3">
            <w:pPr>
              <w:pStyle w:val="BodyText"/>
              <w:numPr>
                <w:ilvl w:val="0"/>
                <w:numId w:val="34"/>
              </w:numPr>
              <w:spacing w:before="0" w:after="0" w:line="240" w:lineRule="auto"/>
              <w:ind w:left="321"/>
              <w:rPr>
                <w:sz w:val="20"/>
                <w:szCs w:val="20"/>
              </w:rPr>
            </w:pPr>
            <w:r w:rsidRPr="009E5255">
              <w:rPr>
                <w:sz w:val="20"/>
                <w:szCs w:val="20"/>
              </w:rPr>
              <w:t xml:space="preserve">Short-term:  </w:t>
            </w:r>
            <w:r w:rsidR="00E3690F" w:rsidRPr="009E5255">
              <w:rPr>
                <w:color w:val="000000" w:themeColor="text1"/>
                <w:sz w:val="20"/>
                <w:szCs w:val="20"/>
              </w:rPr>
              <w:t>Continue the current system of reimbursement on the basis of the most efficient combination of vials</w:t>
            </w:r>
            <w:r w:rsidRPr="009E5255">
              <w:rPr>
                <w:sz w:val="20"/>
                <w:szCs w:val="20"/>
              </w:rPr>
              <w:t>.</w:t>
            </w:r>
          </w:p>
          <w:p w14:paraId="17D1E5E1" w14:textId="77777777" w:rsidR="00FA4951" w:rsidRPr="009E5255" w:rsidRDefault="00FA4951" w:rsidP="00FA4951">
            <w:pPr>
              <w:pStyle w:val="BodyText"/>
              <w:spacing w:before="0" w:after="0" w:line="240" w:lineRule="auto"/>
              <w:ind w:left="321"/>
              <w:rPr>
                <w:sz w:val="20"/>
                <w:szCs w:val="20"/>
              </w:rPr>
            </w:pPr>
          </w:p>
          <w:p w14:paraId="0B57A541" w14:textId="2A2A2E05" w:rsidR="00FA4951" w:rsidRPr="009E5255" w:rsidRDefault="00EC00E3">
            <w:pPr>
              <w:pStyle w:val="BodyText"/>
              <w:numPr>
                <w:ilvl w:val="0"/>
                <w:numId w:val="34"/>
              </w:numPr>
              <w:spacing w:before="0" w:after="0" w:line="240" w:lineRule="auto"/>
              <w:ind w:left="321"/>
              <w:rPr>
                <w:sz w:val="20"/>
                <w:szCs w:val="20"/>
              </w:rPr>
            </w:pPr>
            <w:r w:rsidRPr="009E5255">
              <w:rPr>
                <w:sz w:val="20"/>
                <w:szCs w:val="20"/>
              </w:rPr>
              <w:t xml:space="preserve">Medium-term:  </w:t>
            </w:r>
            <w:r w:rsidR="00E3690F" w:rsidRPr="009E5255">
              <w:rPr>
                <w:color w:val="000000" w:themeColor="text1"/>
                <w:sz w:val="20"/>
                <w:szCs w:val="20"/>
              </w:rPr>
              <w:t xml:space="preserve">Investigate the introduction of a PBS Dose-Banding chart for cancer medicines to facilitate ease of prescribing within bands (with an aim to reduce wastage on a per-patient basis).  Reimbursement would continue to be </w:t>
            </w:r>
            <w:r w:rsidR="007A6A6E" w:rsidRPr="009E5255">
              <w:rPr>
                <w:color w:val="000000" w:themeColor="text1"/>
                <w:sz w:val="20"/>
                <w:szCs w:val="20"/>
              </w:rPr>
              <w:t xml:space="preserve">based </w:t>
            </w:r>
            <w:r w:rsidR="00E3690F" w:rsidRPr="009E5255">
              <w:rPr>
                <w:color w:val="000000" w:themeColor="text1"/>
                <w:sz w:val="20"/>
                <w:szCs w:val="20"/>
              </w:rPr>
              <w:t>on the most efficient combination of vials (ad-interim).</w:t>
            </w:r>
          </w:p>
          <w:p w14:paraId="4466DF4D" w14:textId="77777777" w:rsidR="00FA4951" w:rsidRPr="009E5255" w:rsidRDefault="00FA4951" w:rsidP="00FA4951">
            <w:pPr>
              <w:pStyle w:val="BodyText"/>
              <w:spacing w:before="0" w:after="0" w:line="240" w:lineRule="auto"/>
              <w:ind w:left="321"/>
              <w:rPr>
                <w:sz w:val="20"/>
                <w:szCs w:val="20"/>
              </w:rPr>
            </w:pPr>
          </w:p>
          <w:p w14:paraId="3FB3BDF8" w14:textId="1E04D3BB" w:rsidR="00FA4951" w:rsidRPr="009E5255" w:rsidRDefault="00EC00E3">
            <w:pPr>
              <w:pStyle w:val="BodyText"/>
              <w:numPr>
                <w:ilvl w:val="0"/>
                <w:numId w:val="34"/>
              </w:numPr>
              <w:spacing w:before="0" w:after="0" w:line="240" w:lineRule="auto"/>
              <w:ind w:left="321"/>
              <w:rPr>
                <w:sz w:val="20"/>
                <w:szCs w:val="20"/>
              </w:rPr>
            </w:pPr>
            <w:r w:rsidRPr="009E5255">
              <w:rPr>
                <w:sz w:val="20"/>
                <w:szCs w:val="20"/>
              </w:rPr>
              <w:t xml:space="preserve">Long-term:  </w:t>
            </w:r>
            <w:r w:rsidR="00E3690F" w:rsidRPr="009E5255">
              <w:rPr>
                <w:color w:val="000000" w:themeColor="text1"/>
                <w:sz w:val="20"/>
                <w:szCs w:val="20"/>
              </w:rPr>
              <w:t>Adopt a per-mg reimbursement model as the most efficient use of cancer medicines</w:t>
            </w:r>
            <w:r w:rsidR="007A6A6E" w:rsidRPr="009E5255">
              <w:rPr>
                <w:color w:val="000000" w:themeColor="text1"/>
                <w:sz w:val="20"/>
                <w:szCs w:val="20"/>
              </w:rPr>
              <w:t xml:space="preserve"> and may support the reconciliation of sales with manufacturers</w:t>
            </w:r>
            <w:r w:rsidR="00E3690F" w:rsidRPr="009E5255">
              <w:rPr>
                <w:color w:val="000000" w:themeColor="text1"/>
                <w:sz w:val="20"/>
                <w:szCs w:val="20"/>
              </w:rPr>
              <w:t>.  This is predicated on broader system change with respect to the interface between PBS reimbursement for drug supplied and the flow of funds to states for hospital funding through the Australian Hospital Agreements.</w:t>
            </w:r>
            <w:r w:rsidRPr="009E5255">
              <w:rPr>
                <w:sz w:val="20"/>
                <w:szCs w:val="20"/>
              </w:rPr>
              <w:t xml:space="preserve">  The aim would be to allow hospital</w:t>
            </w:r>
            <w:r w:rsidR="00E3690F" w:rsidRPr="009E5255">
              <w:rPr>
                <w:sz w:val="20"/>
                <w:szCs w:val="20"/>
              </w:rPr>
              <w:t>-</w:t>
            </w:r>
            <w:r w:rsidRPr="009E5255">
              <w:rPr>
                <w:sz w:val="20"/>
                <w:szCs w:val="20"/>
              </w:rPr>
              <w:t>based pharmacies to remain viable in the face of short-term reductions in cash-flow (due to a decline in PBS receipts).</w:t>
            </w:r>
          </w:p>
          <w:p w14:paraId="656242F6" w14:textId="77777777" w:rsidR="00FA4951" w:rsidRPr="009E5255" w:rsidRDefault="00FA4951" w:rsidP="00FA4951">
            <w:pPr>
              <w:pStyle w:val="BodyText"/>
              <w:spacing w:before="0" w:after="0" w:line="240" w:lineRule="auto"/>
              <w:ind w:left="321"/>
              <w:rPr>
                <w:sz w:val="20"/>
                <w:szCs w:val="20"/>
              </w:rPr>
            </w:pPr>
          </w:p>
          <w:p w14:paraId="79BEC172" w14:textId="0C9C7518" w:rsidR="00FA4951" w:rsidRPr="009E5255" w:rsidRDefault="00EC00E3">
            <w:pPr>
              <w:pStyle w:val="BodyText"/>
              <w:numPr>
                <w:ilvl w:val="0"/>
                <w:numId w:val="34"/>
              </w:numPr>
              <w:spacing w:before="0" w:after="0" w:line="240" w:lineRule="auto"/>
              <w:ind w:left="321"/>
              <w:rPr>
                <w:sz w:val="20"/>
                <w:szCs w:val="20"/>
              </w:rPr>
            </w:pPr>
            <w:r w:rsidRPr="009E5255">
              <w:rPr>
                <w:sz w:val="20"/>
                <w:szCs w:val="20"/>
              </w:rPr>
              <w:t xml:space="preserve">Medium-term: </w:t>
            </w:r>
            <w:r w:rsidR="00E3690F" w:rsidRPr="009E5255">
              <w:rPr>
                <w:color w:val="000000" w:themeColor="text1"/>
                <w:sz w:val="20"/>
                <w:szCs w:val="20"/>
              </w:rPr>
              <w:t>Upgrade PBS data collection and reporting systems to ensure information on the form and strength of vials used in estimating the most efficient combination of vials can be readily extracted from the system</w:t>
            </w:r>
            <w:r w:rsidRPr="009E5255">
              <w:rPr>
                <w:sz w:val="20"/>
                <w:szCs w:val="20"/>
              </w:rPr>
              <w:t>.</w:t>
            </w:r>
          </w:p>
          <w:p w14:paraId="2C91C4A6" w14:textId="77777777" w:rsidR="00FA4951" w:rsidRPr="009E5255" w:rsidRDefault="00FA4951" w:rsidP="00FA4951">
            <w:pPr>
              <w:pStyle w:val="BodyText"/>
              <w:spacing w:before="0" w:after="0" w:line="240" w:lineRule="auto"/>
              <w:ind w:left="321"/>
              <w:rPr>
                <w:sz w:val="20"/>
                <w:szCs w:val="20"/>
              </w:rPr>
            </w:pPr>
          </w:p>
          <w:p w14:paraId="76B6E045" w14:textId="59C1C517" w:rsidR="00FA4951" w:rsidRPr="009E5255" w:rsidRDefault="00EC00E3">
            <w:pPr>
              <w:pStyle w:val="BodyText"/>
              <w:numPr>
                <w:ilvl w:val="0"/>
                <w:numId w:val="34"/>
              </w:numPr>
              <w:spacing w:before="0" w:after="0" w:line="240" w:lineRule="auto"/>
              <w:ind w:left="321"/>
              <w:rPr>
                <w:sz w:val="20"/>
                <w:szCs w:val="20"/>
              </w:rPr>
            </w:pPr>
            <w:r w:rsidRPr="009E5255">
              <w:rPr>
                <w:sz w:val="20"/>
                <w:szCs w:val="20"/>
              </w:rPr>
              <w:t xml:space="preserve">Long-term: </w:t>
            </w:r>
            <w:r w:rsidR="00ED2AF7" w:rsidRPr="009E5255">
              <w:rPr>
                <w:color w:val="000000" w:themeColor="text1"/>
                <w:sz w:val="20"/>
                <w:szCs w:val="20"/>
              </w:rPr>
              <w:t>Serialise vials to facilitate reconciliation of drugs transacted with PBS claims.  Feasibility of such an arrangement is subject to requisite infrastructure (e.g., sterility-compliant scanning devices in compounding facilities, pharmacy scanning software) and financial capital investment</w:t>
            </w:r>
            <w:r w:rsidRPr="009E5255">
              <w:rPr>
                <w:sz w:val="20"/>
                <w:szCs w:val="20"/>
              </w:rPr>
              <w:t xml:space="preserve">.  </w:t>
            </w:r>
          </w:p>
          <w:p w14:paraId="075A164A" w14:textId="77777777" w:rsidR="00FA4951" w:rsidRPr="009E5255" w:rsidRDefault="00FA4951" w:rsidP="00FA4951">
            <w:pPr>
              <w:pStyle w:val="BodyText"/>
              <w:spacing w:before="0" w:after="0" w:line="240" w:lineRule="auto"/>
              <w:ind w:left="321"/>
              <w:rPr>
                <w:sz w:val="20"/>
                <w:szCs w:val="20"/>
              </w:rPr>
            </w:pPr>
          </w:p>
          <w:p w14:paraId="055DFEF2" w14:textId="5EE6384C" w:rsidR="00EC00E3" w:rsidRPr="009E5255" w:rsidRDefault="00EC00E3">
            <w:pPr>
              <w:pStyle w:val="BodyText"/>
              <w:numPr>
                <w:ilvl w:val="0"/>
                <w:numId w:val="34"/>
              </w:numPr>
              <w:spacing w:before="0" w:after="0" w:line="240" w:lineRule="auto"/>
              <w:ind w:left="321"/>
              <w:rPr>
                <w:sz w:val="20"/>
                <w:szCs w:val="20"/>
              </w:rPr>
            </w:pPr>
            <w:r w:rsidRPr="009E5255">
              <w:rPr>
                <w:sz w:val="20"/>
                <w:szCs w:val="20"/>
              </w:rPr>
              <w:t xml:space="preserve">System change:  </w:t>
            </w:r>
            <w:r w:rsidR="00D06B1F" w:rsidRPr="009E5255">
              <w:rPr>
                <w:color w:val="000000" w:themeColor="text1"/>
                <w:sz w:val="20"/>
                <w:szCs w:val="20"/>
              </w:rPr>
              <w:t>Consider the potential for the Commonwealth to purchase medicines directly from manufacturers as a means of increasing system efficiency and more directly align the purchase and reimbursement of PBS medicines</w:t>
            </w:r>
            <w:r w:rsidRPr="009E5255">
              <w:rPr>
                <w:sz w:val="20"/>
                <w:szCs w:val="20"/>
              </w:rPr>
              <w:t>.</w:t>
            </w:r>
          </w:p>
          <w:p w14:paraId="3610C3AD" w14:textId="77777777" w:rsidR="00FA4951" w:rsidRPr="009E5255" w:rsidRDefault="00FA4951" w:rsidP="00FA4951">
            <w:pPr>
              <w:pStyle w:val="BodyText"/>
              <w:tabs>
                <w:tab w:val="left" w:pos="799"/>
                <w:tab w:val="left" w:pos="800"/>
              </w:tabs>
              <w:spacing w:before="0" w:after="0" w:line="240" w:lineRule="auto"/>
              <w:ind w:left="43" w:right="118"/>
              <w:rPr>
                <w:color w:val="000000" w:themeColor="text1"/>
                <w:sz w:val="20"/>
                <w:szCs w:val="20"/>
                <w:lang w:eastAsia="en-GB"/>
              </w:rPr>
            </w:pPr>
          </w:p>
          <w:p w14:paraId="6C4AC671" w14:textId="67B8AB1E" w:rsidR="00FA4951" w:rsidRPr="009E5255" w:rsidRDefault="00FA4951" w:rsidP="0053175A">
            <w:pPr>
              <w:pStyle w:val="BodyText"/>
              <w:tabs>
                <w:tab w:val="left" w:pos="799"/>
                <w:tab w:val="left" w:pos="800"/>
              </w:tabs>
              <w:spacing w:before="0" w:after="0" w:line="240" w:lineRule="auto"/>
              <w:ind w:left="43" w:right="29"/>
              <w:jc w:val="right"/>
              <w:rPr>
                <w:color w:val="000000" w:themeColor="text1"/>
                <w:sz w:val="20"/>
                <w:szCs w:val="20"/>
                <w:lang w:eastAsia="en-GB"/>
              </w:rPr>
            </w:pPr>
            <w:r w:rsidRPr="009E5255">
              <w:rPr>
                <w:color w:val="000000" w:themeColor="text1"/>
                <w:sz w:val="20"/>
                <w:szCs w:val="20"/>
                <w:lang w:eastAsia="en-GB"/>
              </w:rPr>
              <w:t>(</w:t>
            </w:r>
            <w:r w:rsidRPr="009E5255">
              <w:rPr>
                <w:rFonts w:eastAsia="Times New Roman"/>
                <w:color w:val="000000" w:themeColor="text1"/>
                <w:sz w:val="20"/>
                <w:szCs w:val="20"/>
                <w:lang w:eastAsia="en-GB"/>
              </w:rPr>
              <w:t>see Sections</w:t>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3640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1.1</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590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1.2</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598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2.1</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00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2.2</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02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2.3</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3678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5.1.1</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12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1.2</w:t>
            </w:r>
            <w:r w:rsidRPr="009E5255">
              <w:rPr>
                <w:color w:val="000000" w:themeColor="text1"/>
                <w:sz w:val="20"/>
                <w:szCs w:val="20"/>
                <w:lang w:eastAsia="en-GB"/>
              </w:rPr>
              <w:fldChar w:fldCharType="end"/>
            </w:r>
            <w:r w:rsidRPr="009E5255">
              <w:rPr>
                <w:color w:val="000000" w:themeColor="text1"/>
                <w:sz w:val="20"/>
                <w:szCs w:val="20"/>
                <w:lang w:eastAsia="en-GB"/>
              </w:rPr>
              <w:t>;</w:t>
            </w:r>
            <w:r w:rsidR="007A5A02" w:rsidRPr="009E5255">
              <w:rPr>
                <w:color w:val="000000" w:themeColor="text1"/>
                <w:sz w:val="20"/>
                <w:szCs w:val="20"/>
                <w:lang w:eastAsia="en-GB"/>
              </w:rPr>
              <w:t xml:space="preserve"> </w:t>
            </w:r>
            <w:r w:rsidR="007A5A02" w:rsidRPr="009E5255">
              <w:rPr>
                <w:color w:val="000000" w:themeColor="text1"/>
                <w:sz w:val="20"/>
                <w:szCs w:val="20"/>
                <w:lang w:eastAsia="en-GB"/>
              </w:rPr>
              <w:fldChar w:fldCharType="begin"/>
            </w:r>
            <w:r w:rsidR="007A5A02" w:rsidRPr="009E5255">
              <w:rPr>
                <w:color w:val="000000" w:themeColor="text1"/>
                <w:sz w:val="20"/>
                <w:szCs w:val="20"/>
                <w:lang w:eastAsia="en-GB"/>
              </w:rPr>
              <w:instrText xml:space="preserve"> REF _Ref94014641 \r \h </w:instrText>
            </w:r>
            <w:r w:rsidR="007A5A02" w:rsidRPr="009E5255">
              <w:rPr>
                <w:color w:val="000000" w:themeColor="text1"/>
                <w:sz w:val="20"/>
                <w:szCs w:val="20"/>
                <w:lang w:eastAsia="en-GB"/>
              </w:rPr>
            </w:r>
            <w:r w:rsidR="007A5A02"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1.5</w:t>
            </w:r>
            <w:r w:rsidR="007A5A02" w:rsidRPr="009E5255">
              <w:rPr>
                <w:color w:val="000000" w:themeColor="text1"/>
                <w:sz w:val="20"/>
                <w:szCs w:val="20"/>
                <w:lang w:eastAsia="en-GB"/>
              </w:rPr>
              <w:fldChar w:fldCharType="end"/>
            </w:r>
            <w:r w:rsidR="007A5A02" w:rsidRPr="009E5255">
              <w:rPr>
                <w:color w:val="000000" w:themeColor="text1"/>
                <w:sz w:val="20"/>
                <w:szCs w:val="20"/>
                <w:lang w:eastAsia="en-GB"/>
              </w:rPr>
              <w:t>;</w:t>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1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2</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6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4</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8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5</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9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6</w:t>
            </w:r>
            <w:r w:rsidRPr="009E5255">
              <w:rPr>
                <w:color w:val="000000" w:themeColor="text1"/>
                <w:sz w:val="20"/>
                <w:szCs w:val="20"/>
                <w:lang w:eastAsia="en-GB"/>
              </w:rPr>
              <w:fldChar w:fldCharType="end"/>
            </w:r>
            <w:r w:rsidRPr="009E5255">
              <w:rPr>
                <w:color w:val="000000" w:themeColor="text1"/>
                <w:sz w:val="20"/>
                <w:szCs w:val="20"/>
                <w:lang w:eastAsia="en-GB"/>
              </w:rPr>
              <w:t>)</w:t>
            </w:r>
          </w:p>
        </w:tc>
      </w:tr>
    </w:tbl>
    <w:p w14:paraId="587C9927" w14:textId="77777777" w:rsidR="00EC00E3" w:rsidRPr="009E5255" w:rsidRDefault="00EC00E3" w:rsidP="00EC00E3"/>
    <w:p w14:paraId="3F0C5B50" w14:textId="38423F9F" w:rsidR="00EC00E3" w:rsidRPr="009E5255" w:rsidRDefault="00EC00E3" w:rsidP="00DB148E">
      <w:pPr>
        <w:pStyle w:val="SubHead-NotNumbered"/>
        <w:rPr>
          <w:u w:val="single"/>
        </w:rPr>
      </w:pPr>
      <w:r w:rsidRPr="009E5255">
        <w:rPr>
          <w:u w:val="single"/>
        </w:rPr>
        <w:t xml:space="preserve">Patient </w:t>
      </w:r>
      <w:r w:rsidR="00840D17" w:rsidRPr="009E5255">
        <w:rPr>
          <w:u w:val="single"/>
        </w:rPr>
        <w:t>a</w:t>
      </w:r>
      <w:r w:rsidRPr="009E5255">
        <w:rPr>
          <w:u w:val="single"/>
        </w:rPr>
        <w:t xml:space="preserve">ccess and </w:t>
      </w:r>
      <w:r w:rsidR="00840D17" w:rsidRPr="009E5255">
        <w:rPr>
          <w:u w:val="single"/>
        </w:rPr>
        <w:t>s</w:t>
      </w:r>
      <w:r w:rsidRPr="009E5255">
        <w:rPr>
          <w:u w:val="single"/>
        </w:rPr>
        <w:t>afety</w:t>
      </w:r>
    </w:p>
    <w:p w14:paraId="27ECDFD1" w14:textId="1EB8F2EE" w:rsidR="00EC00E3" w:rsidRPr="009E5255" w:rsidRDefault="00EC00E3" w:rsidP="00EC00E3">
      <w:pPr>
        <w:rPr>
          <w:color w:val="000000" w:themeColor="text1"/>
        </w:rPr>
      </w:pPr>
      <w:r w:rsidRPr="009E5255">
        <w:rPr>
          <w:color w:val="000000" w:themeColor="text1"/>
        </w:rPr>
        <w:t xml:space="preserve">There is an ongoing need to ensure that Australian cancer patients continue to have access to quality cancer medicines.  Current co-payment arrangements result in some disparities for cancer patients depending on whether they access care via a public or private hospital setting, or whether they are accessing supportive cancer medicines.  </w:t>
      </w:r>
    </w:p>
    <w:p w14:paraId="1F701255" w14:textId="79AE8975" w:rsidR="00EC00E3" w:rsidRPr="009E5255" w:rsidRDefault="00EC00E3" w:rsidP="00EC00E3">
      <w:pPr>
        <w:rPr>
          <w:color w:val="000000" w:themeColor="text1"/>
        </w:rPr>
      </w:pPr>
      <w:r w:rsidRPr="009E5255">
        <w:rPr>
          <w:color w:val="000000" w:themeColor="text1"/>
        </w:rPr>
        <w:t xml:space="preserve">In addition, access to </w:t>
      </w:r>
      <w:r w:rsidR="003861D9" w:rsidRPr="009E5255">
        <w:rPr>
          <w:color w:val="000000" w:themeColor="text1"/>
        </w:rPr>
        <w:t>CTG</w:t>
      </w:r>
      <w:r w:rsidRPr="009E5255">
        <w:rPr>
          <w:color w:val="000000" w:themeColor="text1"/>
        </w:rPr>
        <w:t xml:space="preserve"> co-payment arrangements is unnecessarily complex and restricts participation in that measure by some Indigenous Australians.  The Review recognises the critical nature of ensuring access to quality care for patients living outside of metropolitan areas; current arrangements for the funding and provision of cancer medicines may result in delays in access for patients in rural/remote areas, or increased ‘costs’ in order to access care.  However, many of these issues relate to service provision and are beyond the scope of the Review.</w:t>
      </w:r>
    </w:p>
    <w:tbl>
      <w:tblPr>
        <w:tblStyle w:val="TableGrid"/>
        <w:tblW w:w="0" w:type="auto"/>
        <w:tblInd w:w="846" w:type="dxa"/>
        <w:tblLook w:val="04A0" w:firstRow="1" w:lastRow="0" w:firstColumn="1" w:lastColumn="0" w:noHBand="0" w:noVBand="1"/>
      </w:tblPr>
      <w:tblGrid>
        <w:gridCol w:w="7797"/>
      </w:tblGrid>
      <w:tr w:rsidR="00EC00E3" w:rsidRPr="009E5255" w14:paraId="14702AB8" w14:textId="77777777" w:rsidTr="00670092">
        <w:tc>
          <w:tcPr>
            <w:tcW w:w="7797" w:type="dxa"/>
          </w:tcPr>
          <w:p w14:paraId="6F0AE0BC" w14:textId="006C8856" w:rsidR="007607C3" w:rsidRPr="009E5255" w:rsidRDefault="00EC00E3">
            <w:pPr>
              <w:pStyle w:val="BodyText"/>
              <w:numPr>
                <w:ilvl w:val="0"/>
                <w:numId w:val="34"/>
              </w:numPr>
              <w:spacing w:before="0" w:after="0" w:line="240" w:lineRule="auto"/>
              <w:ind w:left="319"/>
              <w:rPr>
                <w:sz w:val="20"/>
                <w:szCs w:val="20"/>
              </w:rPr>
            </w:pPr>
            <w:r w:rsidRPr="009E5255">
              <w:rPr>
                <w:sz w:val="20"/>
                <w:szCs w:val="20"/>
              </w:rPr>
              <w:t xml:space="preserve">Short-term:  </w:t>
            </w:r>
            <w:r w:rsidR="000A0C61" w:rsidRPr="009E5255">
              <w:rPr>
                <w:color w:val="000000" w:themeColor="text1"/>
                <w:sz w:val="20"/>
                <w:szCs w:val="20"/>
              </w:rPr>
              <w:t xml:space="preserve">Remove the distinction between public and private hospital prescribing </w:t>
            </w:r>
            <w:r w:rsidRPr="009E5255">
              <w:rPr>
                <w:sz w:val="20"/>
                <w:szCs w:val="20"/>
              </w:rPr>
              <w:t>as a means of rationalising patient co</w:t>
            </w:r>
            <w:r w:rsidR="000A0C61" w:rsidRPr="009E5255">
              <w:rPr>
                <w:sz w:val="20"/>
                <w:szCs w:val="20"/>
              </w:rPr>
              <w:t>-</w:t>
            </w:r>
            <w:r w:rsidRPr="009E5255">
              <w:rPr>
                <w:sz w:val="20"/>
                <w:szCs w:val="20"/>
              </w:rPr>
              <w:t>payments.  There should be no distinction between out-of-pocket costs to patients based on the setting</w:t>
            </w:r>
            <w:r w:rsidR="00E31EBB" w:rsidRPr="009E5255">
              <w:rPr>
                <w:sz w:val="20"/>
                <w:szCs w:val="20"/>
              </w:rPr>
              <w:t>s</w:t>
            </w:r>
            <w:r w:rsidRPr="009E5255">
              <w:rPr>
                <w:sz w:val="20"/>
                <w:szCs w:val="20"/>
              </w:rPr>
              <w:t xml:space="preserve"> </w:t>
            </w:r>
            <w:r w:rsidR="00E31EBB" w:rsidRPr="009E5255">
              <w:rPr>
                <w:sz w:val="20"/>
                <w:szCs w:val="20"/>
              </w:rPr>
              <w:t>in</w:t>
            </w:r>
            <w:r w:rsidRPr="009E5255">
              <w:rPr>
                <w:sz w:val="20"/>
                <w:szCs w:val="20"/>
              </w:rPr>
              <w:t xml:space="preserve"> which prescribers are authori</w:t>
            </w:r>
            <w:r w:rsidR="007607C3" w:rsidRPr="009E5255">
              <w:rPr>
                <w:sz w:val="20"/>
                <w:szCs w:val="20"/>
              </w:rPr>
              <w:t>s</w:t>
            </w:r>
            <w:r w:rsidRPr="009E5255">
              <w:rPr>
                <w:sz w:val="20"/>
                <w:szCs w:val="20"/>
              </w:rPr>
              <w:t>ed</w:t>
            </w:r>
            <w:r w:rsidR="007607C3" w:rsidRPr="009E5255">
              <w:rPr>
                <w:sz w:val="20"/>
                <w:szCs w:val="20"/>
              </w:rPr>
              <w:t>.</w:t>
            </w:r>
          </w:p>
          <w:p w14:paraId="781EBA9A" w14:textId="77777777" w:rsidR="007607C3" w:rsidRPr="009E5255" w:rsidRDefault="007607C3" w:rsidP="007607C3">
            <w:pPr>
              <w:pStyle w:val="BodyText"/>
              <w:spacing w:before="0" w:after="0" w:line="240" w:lineRule="auto"/>
              <w:ind w:left="319"/>
              <w:rPr>
                <w:sz w:val="20"/>
                <w:szCs w:val="20"/>
              </w:rPr>
            </w:pPr>
          </w:p>
          <w:p w14:paraId="158D7A58" w14:textId="675E9D38" w:rsidR="007607C3" w:rsidRPr="009E5255" w:rsidRDefault="00EC00E3">
            <w:pPr>
              <w:pStyle w:val="BodyText"/>
              <w:numPr>
                <w:ilvl w:val="0"/>
                <w:numId w:val="34"/>
              </w:numPr>
              <w:spacing w:before="0" w:after="0" w:line="240" w:lineRule="auto"/>
              <w:ind w:left="319"/>
              <w:rPr>
                <w:sz w:val="20"/>
                <w:szCs w:val="20"/>
              </w:rPr>
            </w:pPr>
            <w:r w:rsidRPr="009E5255">
              <w:rPr>
                <w:sz w:val="20"/>
                <w:szCs w:val="20"/>
              </w:rPr>
              <w:t xml:space="preserve">Short-term:  Expand the availability of the Closing the Gap arrangements to all eligible Indigenous people accessing cancer medicines listed in Schedule 1 or Schedule 2 of the EFC, irrespective of the setting from which those medicines are prescribed. </w:t>
            </w:r>
          </w:p>
          <w:p w14:paraId="13E05C49" w14:textId="77777777" w:rsidR="007607C3" w:rsidRPr="009E5255" w:rsidRDefault="007607C3" w:rsidP="007607C3">
            <w:pPr>
              <w:pStyle w:val="BodyText"/>
              <w:spacing w:before="0" w:after="0" w:line="240" w:lineRule="auto"/>
              <w:ind w:left="319"/>
              <w:rPr>
                <w:sz w:val="20"/>
                <w:szCs w:val="20"/>
              </w:rPr>
            </w:pPr>
          </w:p>
          <w:p w14:paraId="514C0295" w14:textId="0310DE86" w:rsidR="007607C3" w:rsidRPr="009E5255" w:rsidRDefault="00EC00E3">
            <w:pPr>
              <w:pStyle w:val="BodyText"/>
              <w:numPr>
                <w:ilvl w:val="0"/>
                <w:numId w:val="34"/>
              </w:numPr>
              <w:spacing w:before="0" w:after="0" w:line="240" w:lineRule="auto"/>
              <w:ind w:left="319"/>
              <w:rPr>
                <w:sz w:val="20"/>
                <w:szCs w:val="20"/>
              </w:rPr>
            </w:pPr>
            <w:r w:rsidRPr="009E5255">
              <w:rPr>
                <w:color w:val="000000" w:themeColor="text1"/>
                <w:sz w:val="20"/>
                <w:szCs w:val="20"/>
              </w:rPr>
              <w:t>Short</w:t>
            </w:r>
            <w:r w:rsidRPr="009E5255">
              <w:rPr>
                <w:sz w:val="20"/>
                <w:szCs w:val="20"/>
              </w:rPr>
              <w:t xml:space="preserve">-term:  </w:t>
            </w:r>
            <w:r w:rsidR="004534D8" w:rsidRPr="009E5255">
              <w:rPr>
                <w:color w:val="000000" w:themeColor="text1"/>
                <w:sz w:val="20"/>
                <w:szCs w:val="20"/>
              </w:rPr>
              <w:t>Extend the current co-payment arrangements for EFC Schedule I medicines to Schedule II medicines to ensure patients are not differentially affected by co-payments</w:t>
            </w:r>
            <w:r w:rsidRPr="009E5255">
              <w:rPr>
                <w:sz w:val="20"/>
                <w:szCs w:val="20"/>
              </w:rPr>
              <w:t>.</w:t>
            </w:r>
          </w:p>
          <w:p w14:paraId="5B31773A" w14:textId="77777777" w:rsidR="007607C3" w:rsidRPr="009E5255" w:rsidRDefault="007607C3" w:rsidP="00B53234">
            <w:pPr>
              <w:pStyle w:val="BodyText"/>
              <w:spacing w:before="0" w:after="0" w:line="240" w:lineRule="auto"/>
              <w:ind w:left="319"/>
              <w:rPr>
                <w:sz w:val="20"/>
                <w:szCs w:val="20"/>
              </w:rPr>
            </w:pPr>
          </w:p>
          <w:p w14:paraId="464765CE" w14:textId="581F1A4B" w:rsidR="00EC00E3" w:rsidRPr="009E5255" w:rsidRDefault="00EC00E3">
            <w:pPr>
              <w:pStyle w:val="BodyText"/>
              <w:numPr>
                <w:ilvl w:val="0"/>
                <w:numId w:val="34"/>
              </w:numPr>
              <w:spacing w:before="0" w:after="0" w:line="240" w:lineRule="auto"/>
              <w:ind w:left="319"/>
              <w:rPr>
                <w:sz w:val="20"/>
                <w:szCs w:val="20"/>
              </w:rPr>
            </w:pPr>
            <w:r w:rsidRPr="009E5255">
              <w:rPr>
                <w:sz w:val="20"/>
                <w:szCs w:val="20"/>
              </w:rPr>
              <w:t>Medium-term:  Conduct a system wide consultation on the provision of cancer services to consider initiatives that may improve access to care.  This will necessitate the combined consultation of State/Territory</w:t>
            </w:r>
            <w:r w:rsidR="00F35042" w:rsidRPr="009E5255">
              <w:rPr>
                <w:sz w:val="20"/>
                <w:szCs w:val="20"/>
              </w:rPr>
              <w:t xml:space="preserve"> and </w:t>
            </w:r>
            <w:r w:rsidRPr="009E5255">
              <w:rPr>
                <w:sz w:val="20"/>
                <w:szCs w:val="20"/>
              </w:rPr>
              <w:t>Commonwealth Governments</w:t>
            </w:r>
            <w:r w:rsidR="00F35042" w:rsidRPr="009E5255">
              <w:rPr>
                <w:sz w:val="20"/>
                <w:szCs w:val="20"/>
              </w:rPr>
              <w:t>,</w:t>
            </w:r>
            <w:r w:rsidRPr="009E5255">
              <w:rPr>
                <w:sz w:val="20"/>
                <w:szCs w:val="20"/>
              </w:rPr>
              <w:t xml:space="preserve"> and key health organizations.</w:t>
            </w:r>
          </w:p>
          <w:p w14:paraId="54C4C019" w14:textId="77777777" w:rsidR="007607C3" w:rsidRPr="009E5255" w:rsidRDefault="007607C3" w:rsidP="007607C3">
            <w:pPr>
              <w:pStyle w:val="BodyText"/>
              <w:spacing w:before="0" w:after="0" w:line="240" w:lineRule="auto"/>
              <w:ind w:left="319"/>
              <w:rPr>
                <w:sz w:val="20"/>
                <w:szCs w:val="20"/>
              </w:rPr>
            </w:pPr>
          </w:p>
          <w:p w14:paraId="3B06F19F" w14:textId="3C195CF0" w:rsidR="007607C3" w:rsidRPr="009E5255" w:rsidRDefault="007607C3" w:rsidP="007607C3">
            <w:pPr>
              <w:pStyle w:val="BodyText"/>
              <w:spacing w:before="0" w:after="0" w:line="240" w:lineRule="auto"/>
              <w:jc w:val="right"/>
              <w:rPr>
                <w:sz w:val="20"/>
                <w:szCs w:val="20"/>
              </w:rPr>
            </w:pPr>
            <w:r w:rsidRPr="009E5255">
              <w:rPr>
                <w:color w:val="000000" w:themeColor="text1"/>
                <w:sz w:val="20"/>
                <w:szCs w:val="20"/>
                <w:lang w:eastAsia="en-GB"/>
              </w:rPr>
              <w:t>(see Sections 3.2.1; 5.2-5.4; 6.3.3)</w:t>
            </w:r>
          </w:p>
        </w:tc>
      </w:tr>
    </w:tbl>
    <w:p w14:paraId="2E239309" w14:textId="77777777" w:rsidR="00EC00E3" w:rsidRPr="009E5255" w:rsidRDefault="00EC00E3" w:rsidP="00EC00E3"/>
    <w:p w14:paraId="25CC90F8" w14:textId="5C2025A6" w:rsidR="00EC00E3" w:rsidRPr="009E5255" w:rsidRDefault="00EC00E3" w:rsidP="00DB148E">
      <w:pPr>
        <w:pStyle w:val="SubHead-NotNumbered"/>
        <w:rPr>
          <w:u w:val="single"/>
        </w:rPr>
      </w:pPr>
      <w:r w:rsidRPr="009E5255">
        <w:rPr>
          <w:u w:val="single"/>
        </w:rPr>
        <w:t>Standards</w:t>
      </w:r>
      <w:r w:rsidR="00DE1B73" w:rsidRPr="009E5255">
        <w:rPr>
          <w:u w:val="single"/>
        </w:rPr>
        <w:t>—P</w:t>
      </w:r>
      <w:r w:rsidRPr="009E5255">
        <w:rPr>
          <w:u w:val="single"/>
        </w:rPr>
        <w:t>harmacy</w:t>
      </w:r>
    </w:p>
    <w:p w14:paraId="0A95C233" w14:textId="23568316" w:rsidR="00EC00E3" w:rsidRPr="009E5255" w:rsidRDefault="00EC00E3" w:rsidP="00EC00E3">
      <w:pPr>
        <w:rPr>
          <w:color w:val="000000" w:themeColor="text1"/>
        </w:rPr>
      </w:pPr>
      <w:r w:rsidRPr="009E5255">
        <w:rPr>
          <w:color w:val="000000" w:themeColor="text1"/>
        </w:rPr>
        <w:t xml:space="preserve">Compliance with international and local standards for compounding, pharmacy and manufacturing practices was cited as critical </w:t>
      </w:r>
      <w:r w:rsidR="007A6A6E" w:rsidRPr="009E5255">
        <w:rPr>
          <w:color w:val="000000" w:themeColor="text1"/>
        </w:rPr>
        <w:t>to</w:t>
      </w:r>
      <w:r w:rsidRPr="009E5255">
        <w:rPr>
          <w:color w:val="000000" w:themeColor="text1"/>
        </w:rPr>
        <w:t xml:space="preserve"> the provision of safe, effective and efficient cancer medicines </w:t>
      </w:r>
      <w:r w:rsidR="007A6A6E" w:rsidRPr="009E5255">
        <w:rPr>
          <w:color w:val="000000" w:themeColor="text1"/>
        </w:rPr>
        <w:t xml:space="preserve">under </w:t>
      </w:r>
      <w:r w:rsidRPr="009E5255">
        <w:rPr>
          <w:color w:val="000000" w:themeColor="text1"/>
        </w:rPr>
        <w:t xml:space="preserve">the EFC.  The Review noted that </w:t>
      </w:r>
      <w:r w:rsidR="00040EB7" w:rsidRPr="009E5255">
        <w:rPr>
          <w:color w:val="000000" w:themeColor="text1"/>
        </w:rPr>
        <w:t>TGA-licensed</w:t>
      </w:r>
      <w:r w:rsidRPr="009E5255">
        <w:rPr>
          <w:color w:val="000000" w:themeColor="text1"/>
        </w:rPr>
        <w:t xml:space="preserve"> compounders currently adhere to the PIC</w:t>
      </w:r>
      <w:r w:rsidR="00442BE3" w:rsidRPr="009E5255">
        <w:rPr>
          <w:color w:val="000000" w:themeColor="text1"/>
        </w:rPr>
        <w:t>/S [009]</w:t>
      </w:r>
      <w:r w:rsidRPr="009E5255">
        <w:rPr>
          <w:color w:val="000000" w:themeColor="text1"/>
        </w:rPr>
        <w:t xml:space="preserve"> standards, as well as numerous State/Territory based standards, and are subject to annual audit of their practices</w:t>
      </w:r>
      <w:r w:rsidR="007A6A6E" w:rsidRPr="009E5255">
        <w:rPr>
          <w:color w:val="000000" w:themeColor="text1"/>
        </w:rPr>
        <w:t xml:space="preserve"> to maintain their TGA licence</w:t>
      </w:r>
      <w:r w:rsidRPr="009E5255">
        <w:rPr>
          <w:color w:val="000000" w:themeColor="text1"/>
        </w:rPr>
        <w:t>.</w:t>
      </w:r>
    </w:p>
    <w:p w14:paraId="1738C08B" w14:textId="6127B139" w:rsidR="00EC00E3" w:rsidRPr="009E5255" w:rsidRDefault="00EC00E3" w:rsidP="00EC00E3">
      <w:pPr>
        <w:rPr>
          <w:color w:val="000000" w:themeColor="text1"/>
        </w:rPr>
      </w:pPr>
      <w:r w:rsidRPr="009E5255">
        <w:rPr>
          <w:color w:val="000000" w:themeColor="text1"/>
        </w:rPr>
        <w:t xml:space="preserve">Non-TGA licensed compounders are not required to undergo external audits, but generally adhere to guidelines as set out by the Pharmacy Board of Australia in compliance with the USP 797 standards.  The Review heard that overtime </w:t>
      </w:r>
      <w:r w:rsidR="007A6A6E" w:rsidRPr="009E5255">
        <w:rPr>
          <w:color w:val="000000" w:themeColor="text1"/>
        </w:rPr>
        <w:t>the distinction between the USP 797 standards and the PIC</w:t>
      </w:r>
      <w:r w:rsidR="00442BE3" w:rsidRPr="009E5255">
        <w:rPr>
          <w:color w:val="000000" w:themeColor="text1"/>
        </w:rPr>
        <w:t>/S [010]</w:t>
      </w:r>
      <w:r w:rsidR="007A6A6E" w:rsidRPr="009E5255">
        <w:rPr>
          <w:color w:val="000000" w:themeColor="text1"/>
        </w:rPr>
        <w:t xml:space="preserve"> standards as they relate to compounding of cancer medicines </w:t>
      </w:r>
      <w:r w:rsidR="00442BE3" w:rsidRPr="009E5255">
        <w:rPr>
          <w:color w:val="000000" w:themeColor="text1"/>
        </w:rPr>
        <w:t xml:space="preserve">in hospital settings </w:t>
      </w:r>
      <w:r w:rsidR="007A6A6E" w:rsidRPr="009E5255">
        <w:rPr>
          <w:color w:val="000000" w:themeColor="text1"/>
        </w:rPr>
        <w:t>has narrowed.</w:t>
      </w:r>
      <w:r w:rsidRPr="009E5255">
        <w:rPr>
          <w:color w:val="000000" w:themeColor="text1"/>
        </w:rPr>
        <w:t>.</w:t>
      </w:r>
    </w:p>
    <w:tbl>
      <w:tblPr>
        <w:tblStyle w:val="TableGrid"/>
        <w:tblW w:w="7796" w:type="dxa"/>
        <w:tblInd w:w="846" w:type="dxa"/>
        <w:tblLook w:val="04A0" w:firstRow="1" w:lastRow="0" w:firstColumn="1" w:lastColumn="0" w:noHBand="0" w:noVBand="1"/>
      </w:tblPr>
      <w:tblGrid>
        <w:gridCol w:w="7796"/>
      </w:tblGrid>
      <w:tr w:rsidR="00EC00E3" w:rsidRPr="009E5255" w14:paraId="3B719947" w14:textId="77777777" w:rsidTr="00670092">
        <w:tc>
          <w:tcPr>
            <w:tcW w:w="7796" w:type="dxa"/>
          </w:tcPr>
          <w:p w14:paraId="7B83AF14" w14:textId="5D785580" w:rsidR="002A17AB" w:rsidRPr="009E5255" w:rsidRDefault="00EC00E3">
            <w:pPr>
              <w:pStyle w:val="BodyText"/>
              <w:numPr>
                <w:ilvl w:val="0"/>
                <w:numId w:val="34"/>
              </w:numPr>
              <w:tabs>
                <w:tab w:val="left" w:pos="799"/>
                <w:tab w:val="left" w:pos="800"/>
              </w:tabs>
              <w:autoSpaceDE w:val="0"/>
              <w:autoSpaceDN w:val="0"/>
              <w:spacing w:before="0" w:after="0" w:line="240" w:lineRule="auto"/>
              <w:ind w:left="316" w:right="249"/>
              <w:rPr>
                <w:color w:val="000000" w:themeColor="text1"/>
                <w:sz w:val="20"/>
                <w:szCs w:val="20"/>
              </w:rPr>
            </w:pPr>
            <w:r w:rsidRPr="009E5255">
              <w:rPr>
                <w:color w:val="000000" w:themeColor="text1"/>
                <w:sz w:val="20"/>
                <w:szCs w:val="20"/>
              </w:rPr>
              <w:t xml:space="preserve">Short-term:  The Review reiterates the findings of the King Review (2017) with respect to the establishment of consistent standards as they apply to the compounding and supply of cancer medicines. </w:t>
            </w:r>
            <w:r w:rsidR="00595059" w:rsidRPr="009E5255">
              <w:rPr>
                <w:color w:val="000000" w:themeColor="text1"/>
                <w:sz w:val="20"/>
                <w:szCs w:val="20"/>
              </w:rPr>
              <w:t xml:space="preserve"> T</w:t>
            </w:r>
            <w:r w:rsidRPr="009E5255">
              <w:rPr>
                <w:color w:val="000000" w:themeColor="text1"/>
                <w:sz w:val="20"/>
                <w:szCs w:val="20"/>
              </w:rPr>
              <w:t>here should be a clear and uniform minimum set of standards for all approved cancer medicine compounding facilities. These minimum standards should:</w:t>
            </w:r>
          </w:p>
          <w:p w14:paraId="1303E705" w14:textId="77777777" w:rsidR="002A17AB" w:rsidRPr="009E5255" w:rsidRDefault="002A17AB" w:rsidP="002A17AB">
            <w:pPr>
              <w:pStyle w:val="BodyText"/>
              <w:tabs>
                <w:tab w:val="left" w:pos="799"/>
                <w:tab w:val="left" w:pos="800"/>
              </w:tabs>
              <w:autoSpaceDE w:val="0"/>
              <w:autoSpaceDN w:val="0"/>
              <w:spacing w:before="0" w:after="0" w:line="240" w:lineRule="auto"/>
              <w:ind w:left="459" w:right="249"/>
              <w:rPr>
                <w:color w:val="000000" w:themeColor="text1"/>
                <w:sz w:val="20"/>
                <w:szCs w:val="20"/>
              </w:rPr>
            </w:pPr>
          </w:p>
          <w:p w14:paraId="3DB3CE4A" w14:textId="515A7D42" w:rsidR="002A17AB" w:rsidRPr="009E5255" w:rsidRDefault="002A17AB" w:rsidP="002A17AB">
            <w:pPr>
              <w:pStyle w:val="BodyText"/>
              <w:tabs>
                <w:tab w:val="left" w:pos="799"/>
                <w:tab w:val="left" w:pos="800"/>
              </w:tabs>
              <w:autoSpaceDE w:val="0"/>
              <w:autoSpaceDN w:val="0"/>
              <w:spacing w:before="0" w:after="0" w:line="240" w:lineRule="auto"/>
              <w:ind w:left="742" w:right="249"/>
              <w:rPr>
                <w:color w:val="000000" w:themeColor="text1"/>
                <w:sz w:val="20"/>
                <w:szCs w:val="20"/>
              </w:rPr>
            </w:pPr>
            <w:r w:rsidRPr="009E5255">
              <w:rPr>
                <w:color w:val="000000" w:themeColor="text1"/>
                <w:sz w:val="20"/>
                <w:szCs w:val="20"/>
              </w:rPr>
              <w:t xml:space="preserve">a) </w:t>
            </w:r>
            <w:r w:rsidR="00EC00E3" w:rsidRPr="009E5255">
              <w:rPr>
                <w:color w:val="000000" w:themeColor="text1"/>
                <w:sz w:val="20"/>
                <w:szCs w:val="20"/>
              </w:rPr>
              <w:t xml:space="preserve">Be developed based upon current Good Manufacturing Practice and the Pharmacy Board of Australia compounding standards, therefore ensuring all </w:t>
            </w:r>
            <w:r w:rsidR="00040EB7" w:rsidRPr="009E5255">
              <w:rPr>
                <w:color w:val="000000" w:themeColor="text1"/>
                <w:sz w:val="20"/>
                <w:szCs w:val="20"/>
              </w:rPr>
              <w:t>TGA-licensed</w:t>
            </w:r>
            <w:r w:rsidR="00EC00E3" w:rsidRPr="009E5255">
              <w:rPr>
                <w:color w:val="000000" w:themeColor="text1"/>
                <w:sz w:val="20"/>
                <w:szCs w:val="20"/>
              </w:rPr>
              <w:t xml:space="preserve"> </w:t>
            </w:r>
            <w:r w:rsidR="007A6A6E" w:rsidRPr="009E5255">
              <w:rPr>
                <w:color w:val="000000" w:themeColor="text1"/>
                <w:sz w:val="20"/>
                <w:szCs w:val="20"/>
              </w:rPr>
              <w:t xml:space="preserve">and non-TGA licensed </w:t>
            </w:r>
            <w:r w:rsidR="00EC00E3" w:rsidRPr="009E5255">
              <w:rPr>
                <w:color w:val="000000" w:themeColor="text1"/>
                <w:sz w:val="20"/>
                <w:szCs w:val="20"/>
              </w:rPr>
              <w:t>facilities will meet the minimum standards;</w:t>
            </w:r>
          </w:p>
          <w:p w14:paraId="616D5385" w14:textId="77777777" w:rsidR="002A17AB" w:rsidRPr="009E5255" w:rsidRDefault="002A17AB" w:rsidP="002A17AB">
            <w:pPr>
              <w:pStyle w:val="BodyText"/>
              <w:tabs>
                <w:tab w:val="left" w:pos="799"/>
                <w:tab w:val="left" w:pos="800"/>
              </w:tabs>
              <w:autoSpaceDE w:val="0"/>
              <w:autoSpaceDN w:val="0"/>
              <w:spacing w:before="0" w:after="0" w:line="240" w:lineRule="auto"/>
              <w:ind w:left="742" w:right="249"/>
              <w:rPr>
                <w:color w:val="000000" w:themeColor="text1"/>
                <w:sz w:val="20"/>
                <w:szCs w:val="20"/>
              </w:rPr>
            </w:pPr>
          </w:p>
          <w:p w14:paraId="05AAACB9" w14:textId="77777777" w:rsidR="002A17AB" w:rsidRPr="009E5255" w:rsidRDefault="002A17AB" w:rsidP="002A17AB">
            <w:pPr>
              <w:pStyle w:val="BodyText"/>
              <w:tabs>
                <w:tab w:val="left" w:pos="799"/>
                <w:tab w:val="left" w:pos="800"/>
              </w:tabs>
              <w:autoSpaceDE w:val="0"/>
              <w:autoSpaceDN w:val="0"/>
              <w:spacing w:before="0" w:after="0" w:line="240" w:lineRule="auto"/>
              <w:ind w:left="742" w:right="249"/>
              <w:rPr>
                <w:color w:val="000000" w:themeColor="text1"/>
                <w:sz w:val="20"/>
                <w:szCs w:val="20"/>
              </w:rPr>
            </w:pPr>
            <w:r w:rsidRPr="009E5255">
              <w:rPr>
                <w:color w:val="000000" w:themeColor="text1"/>
                <w:sz w:val="20"/>
                <w:szCs w:val="20"/>
              </w:rPr>
              <w:t xml:space="preserve">b) </w:t>
            </w:r>
            <w:r w:rsidR="00EC00E3" w:rsidRPr="009E5255">
              <w:rPr>
                <w:color w:val="000000" w:themeColor="text1"/>
                <w:sz w:val="20"/>
                <w:szCs w:val="20"/>
              </w:rPr>
              <w:t xml:space="preserve">Not require that a compounding facility be </w:t>
            </w:r>
            <w:r w:rsidR="00040EB7" w:rsidRPr="009E5255">
              <w:rPr>
                <w:color w:val="000000" w:themeColor="text1"/>
                <w:sz w:val="20"/>
                <w:szCs w:val="20"/>
              </w:rPr>
              <w:t>TGA-licensed</w:t>
            </w:r>
            <w:r w:rsidR="00EC00E3" w:rsidRPr="009E5255">
              <w:rPr>
                <w:color w:val="000000" w:themeColor="text1"/>
                <w:sz w:val="20"/>
                <w:szCs w:val="20"/>
              </w:rPr>
              <w:t xml:space="preserve"> to meet minimum requirements;</w:t>
            </w:r>
          </w:p>
          <w:p w14:paraId="427F005D" w14:textId="77777777" w:rsidR="002A17AB" w:rsidRPr="009E5255" w:rsidRDefault="002A17AB" w:rsidP="002A17AB">
            <w:pPr>
              <w:pStyle w:val="BodyText"/>
              <w:tabs>
                <w:tab w:val="left" w:pos="799"/>
                <w:tab w:val="left" w:pos="800"/>
              </w:tabs>
              <w:autoSpaceDE w:val="0"/>
              <w:autoSpaceDN w:val="0"/>
              <w:spacing w:before="0" w:after="0" w:line="240" w:lineRule="auto"/>
              <w:ind w:left="742" w:right="249"/>
              <w:rPr>
                <w:color w:val="000000" w:themeColor="text1"/>
                <w:sz w:val="20"/>
                <w:szCs w:val="20"/>
              </w:rPr>
            </w:pPr>
          </w:p>
          <w:p w14:paraId="2A7B8272" w14:textId="19EA9AF1" w:rsidR="002A17AB" w:rsidRPr="009E5255" w:rsidRDefault="002A17AB" w:rsidP="002A17AB">
            <w:pPr>
              <w:pStyle w:val="BodyText"/>
              <w:tabs>
                <w:tab w:val="left" w:pos="799"/>
                <w:tab w:val="left" w:pos="800"/>
              </w:tabs>
              <w:autoSpaceDE w:val="0"/>
              <w:autoSpaceDN w:val="0"/>
              <w:spacing w:before="0" w:after="0" w:line="240" w:lineRule="auto"/>
              <w:ind w:left="742" w:right="249"/>
              <w:rPr>
                <w:color w:val="000000" w:themeColor="text1"/>
                <w:sz w:val="20"/>
                <w:szCs w:val="20"/>
              </w:rPr>
            </w:pPr>
            <w:r w:rsidRPr="009E5255">
              <w:rPr>
                <w:color w:val="000000" w:themeColor="text1"/>
                <w:sz w:val="20"/>
                <w:szCs w:val="20"/>
              </w:rPr>
              <w:t xml:space="preserve">c) </w:t>
            </w:r>
            <w:r w:rsidR="00EC00E3" w:rsidRPr="009E5255">
              <w:rPr>
                <w:color w:val="000000" w:themeColor="text1"/>
                <w:sz w:val="20"/>
                <w:szCs w:val="20"/>
              </w:rPr>
              <w:t xml:space="preserve">Reflect the various settings that are appropriate for the preparation of cancer medicines, including ‘urgent’ preparations in a hospital or community pharmacy setting; </w:t>
            </w:r>
          </w:p>
          <w:p w14:paraId="69E887E2" w14:textId="77777777" w:rsidR="002A17AB" w:rsidRPr="009E5255" w:rsidRDefault="002A17AB" w:rsidP="002A17AB">
            <w:pPr>
              <w:pStyle w:val="BodyText"/>
              <w:tabs>
                <w:tab w:val="left" w:pos="799"/>
                <w:tab w:val="left" w:pos="800"/>
              </w:tabs>
              <w:autoSpaceDE w:val="0"/>
              <w:autoSpaceDN w:val="0"/>
              <w:spacing w:before="0" w:after="0" w:line="240" w:lineRule="auto"/>
              <w:ind w:left="742" w:right="249"/>
              <w:rPr>
                <w:color w:val="000000" w:themeColor="text1"/>
                <w:sz w:val="20"/>
                <w:szCs w:val="20"/>
              </w:rPr>
            </w:pPr>
          </w:p>
          <w:p w14:paraId="0FE25772" w14:textId="76DCE7BA" w:rsidR="002A17AB" w:rsidRPr="009E5255" w:rsidRDefault="002A17AB" w:rsidP="002A17AB">
            <w:pPr>
              <w:pStyle w:val="BodyText"/>
              <w:tabs>
                <w:tab w:val="left" w:pos="799"/>
                <w:tab w:val="left" w:pos="800"/>
              </w:tabs>
              <w:autoSpaceDE w:val="0"/>
              <w:autoSpaceDN w:val="0"/>
              <w:spacing w:before="0" w:after="0" w:line="240" w:lineRule="auto"/>
              <w:ind w:left="742" w:right="249"/>
              <w:rPr>
                <w:color w:val="000000" w:themeColor="text1"/>
                <w:sz w:val="20"/>
                <w:szCs w:val="20"/>
              </w:rPr>
            </w:pPr>
            <w:r w:rsidRPr="009E5255">
              <w:rPr>
                <w:color w:val="000000" w:themeColor="text1"/>
                <w:sz w:val="20"/>
                <w:szCs w:val="20"/>
              </w:rPr>
              <w:t xml:space="preserve">d) </w:t>
            </w:r>
            <w:r w:rsidR="00EC00E3" w:rsidRPr="009E5255">
              <w:rPr>
                <w:color w:val="000000" w:themeColor="text1"/>
                <w:sz w:val="20"/>
                <w:szCs w:val="20"/>
              </w:rPr>
              <w:t>Detail specific and measurable requirements that will be audited to maintain approval to operate as a cancer medicine compounding facility</w:t>
            </w:r>
            <w:r w:rsidR="00EF516B" w:rsidRPr="009E5255">
              <w:rPr>
                <w:color w:val="000000" w:themeColor="text1"/>
                <w:sz w:val="20"/>
                <w:szCs w:val="20"/>
              </w:rPr>
              <w:t>; and</w:t>
            </w:r>
          </w:p>
          <w:p w14:paraId="152E5D88" w14:textId="2EC6E527" w:rsidR="00EF516B" w:rsidRPr="009E5255" w:rsidRDefault="00EF516B" w:rsidP="002A17AB">
            <w:pPr>
              <w:pStyle w:val="BodyText"/>
              <w:tabs>
                <w:tab w:val="left" w:pos="799"/>
                <w:tab w:val="left" w:pos="800"/>
              </w:tabs>
              <w:autoSpaceDE w:val="0"/>
              <w:autoSpaceDN w:val="0"/>
              <w:spacing w:before="0" w:after="0" w:line="240" w:lineRule="auto"/>
              <w:ind w:left="742" w:right="249"/>
              <w:rPr>
                <w:color w:val="000000" w:themeColor="text1"/>
                <w:sz w:val="20"/>
                <w:szCs w:val="20"/>
              </w:rPr>
            </w:pPr>
          </w:p>
          <w:p w14:paraId="1F51CC3B" w14:textId="56C4B128" w:rsidR="00EF516B" w:rsidRPr="009E5255" w:rsidRDefault="00EF516B" w:rsidP="002A17AB">
            <w:pPr>
              <w:pStyle w:val="BodyText"/>
              <w:tabs>
                <w:tab w:val="left" w:pos="799"/>
                <w:tab w:val="left" w:pos="800"/>
              </w:tabs>
              <w:autoSpaceDE w:val="0"/>
              <w:autoSpaceDN w:val="0"/>
              <w:spacing w:before="0" w:after="0" w:line="240" w:lineRule="auto"/>
              <w:ind w:left="742" w:right="249"/>
              <w:rPr>
                <w:color w:val="000000" w:themeColor="text1"/>
                <w:sz w:val="20"/>
                <w:szCs w:val="20"/>
              </w:rPr>
            </w:pPr>
            <w:r w:rsidRPr="009E5255">
              <w:rPr>
                <w:color w:val="000000" w:themeColor="text1"/>
                <w:sz w:val="20"/>
                <w:szCs w:val="20"/>
              </w:rPr>
              <w:t xml:space="preserve">e) Articulate the distinction in standards required for cytotoxic and non-cytotoxic cancer medicine compounding.  </w:t>
            </w:r>
          </w:p>
          <w:p w14:paraId="4D83F285" w14:textId="77777777" w:rsidR="002A17AB" w:rsidRPr="009E5255" w:rsidRDefault="002A17AB" w:rsidP="002A17AB">
            <w:pPr>
              <w:pStyle w:val="BodyText"/>
              <w:tabs>
                <w:tab w:val="left" w:pos="799"/>
                <w:tab w:val="left" w:pos="800"/>
              </w:tabs>
              <w:autoSpaceDE w:val="0"/>
              <w:autoSpaceDN w:val="0"/>
              <w:spacing w:before="0" w:after="0" w:line="240" w:lineRule="auto"/>
              <w:ind w:left="459" w:right="249"/>
              <w:rPr>
                <w:sz w:val="20"/>
                <w:szCs w:val="20"/>
              </w:rPr>
            </w:pPr>
          </w:p>
          <w:p w14:paraId="0B9FAA0B" w14:textId="3E2C88AC" w:rsidR="002A17AB" w:rsidRPr="009E5255" w:rsidRDefault="00EC00E3" w:rsidP="001F76CD">
            <w:pPr>
              <w:pStyle w:val="BodyText"/>
              <w:tabs>
                <w:tab w:val="left" w:pos="799"/>
                <w:tab w:val="left" w:pos="800"/>
              </w:tabs>
              <w:autoSpaceDE w:val="0"/>
              <w:autoSpaceDN w:val="0"/>
              <w:spacing w:before="0" w:after="0" w:line="240" w:lineRule="auto"/>
              <w:ind w:left="312" w:right="249"/>
              <w:rPr>
                <w:sz w:val="20"/>
                <w:szCs w:val="20"/>
              </w:rPr>
            </w:pPr>
            <w:r w:rsidRPr="009E5255">
              <w:rPr>
                <w:sz w:val="20"/>
                <w:szCs w:val="20"/>
              </w:rPr>
              <w:t>The Pharmacy Board of Australia, or appropriate regulatory authority, should be adequately resourced to monitor compliance with these national standards.</w:t>
            </w:r>
          </w:p>
          <w:p w14:paraId="2FA3E8F3" w14:textId="77777777" w:rsidR="002A17AB" w:rsidRPr="009E5255" w:rsidRDefault="002A17AB" w:rsidP="002A17AB">
            <w:pPr>
              <w:pStyle w:val="BodyText"/>
              <w:tabs>
                <w:tab w:val="left" w:pos="799"/>
                <w:tab w:val="left" w:pos="800"/>
              </w:tabs>
              <w:autoSpaceDE w:val="0"/>
              <w:autoSpaceDN w:val="0"/>
              <w:spacing w:before="0" w:after="0" w:line="240" w:lineRule="auto"/>
              <w:ind w:left="459" w:right="249"/>
              <w:rPr>
                <w:sz w:val="20"/>
                <w:szCs w:val="20"/>
              </w:rPr>
            </w:pPr>
          </w:p>
          <w:p w14:paraId="705D040F" w14:textId="71093095" w:rsidR="00EC00E3" w:rsidRPr="009E5255" w:rsidRDefault="002A17AB" w:rsidP="002A17AB">
            <w:pPr>
              <w:spacing w:before="0" w:after="0" w:line="240" w:lineRule="auto"/>
              <w:ind w:left="43"/>
              <w:jc w:val="right"/>
              <w:rPr>
                <w:color w:val="000000" w:themeColor="text1"/>
                <w:sz w:val="20"/>
                <w:szCs w:val="20"/>
              </w:rPr>
            </w:pP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3640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797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4</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802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6</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807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3</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814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3.4</w:t>
            </w:r>
            <w:r w:rsidRPr="009E5255">
              <w:rPr>
                <w:color w:val="000000" w:themeColor="text1"/>
                <w:sz w:val="20"/>
                <w:szCs w:val="20"/>
              </w:rPr>
              <w:fldChar w:fldCharType="end"/>
            </w:r>
            <w:r w:rsidRPr="009E5255">
              <w:rPr>
                <w:color w:val="000000" w:themeColor="text1"/>
                <w:sz w:val="20"/>
                <w:szCs w:val="20"/>
              </w:rPr>
              <w:t>)</w:t>
            </w:r>
          </w:p>
        </w:tc>
      </w:tr>
    </w:tbl>
    <w:p w14:paraId="10120CF1" w14:textId="77777777" w:rsidR="00EC00E3" w:rsidRPr="009E5255" w:rsidRDefault="00EC00E3" w:rsidP="00EC00E3"/>
    <w:p w14:paraId="1F872C5B" w14:textId="40CF14D3" w:rsidR="00EC00E3" w:rsidRPr="009E5255" w:rsidRDefault="00EC00E3" w:rsidP="00DB148E">
      <w:pPr>
        <w:pStyle w:val="SubHead-NotNumbered"/>
        <w:rPr>
          <w:u w:val="single"/>
        </w:rPr>
      </w:pPr>
      <w:r w:rsidRPr="009E5255">
        <w:rPr>
          <w:u w:val="single"/>
        </w:rPr>
        <w:t xml:space="preserve">Public vs </w:t>
      </w:r>
      <w:r w:rsidR="00DE1B73" w:rsidRPr="009E5255">
        <w:rPr>
          <w:u w:val="single"/>
        </w:rPr>
        <w:t>p</w:t>
      </w:r>
      <w:r w:rsidRPr="009E5255">
        <w:rPr>
          <w:u w:val="single"/>
        </w:rPr>
        <w:t xml:space="preserve">rivate </w:t>
      </w:r>
      <w:r w:rsidR="00252C84" w:rsidRPr="009E5255">
        <w:rPr>
          <w:u w:val="single"/>
        </w:rPr>
        <w:t>settings</w:t>
      </w:r>
    </w:p>
    <w:p w14:paraId="1FBD5862" w14:textId="59023B47" w:rsidR="00EC00E3" w:rsidRPr="009E5255" w:rsidRDefault="00EC00E3" w:rsidP="00EC00E3">
      <w:pPr>
        <w:rPr>
          <w:color w:val="000000" w:themeColor="text1"/>
        </w:rPr>
      </w:pPr>
      <w:r w:rsidRPr="009E5255">
        <w:rPr>
          <w:color w:val="000000" w:themeColor="text1"/>
        </w:rPr>
        <w:t xml:space="preserve">The division in the PBS item numbers currently between </w:t>
      </w:r>
      <w:r w:rsidR="000C6C8E" w:rsidRPr="009E5255">
        <w:rPr>
          <w:color w:val="000000" w:themeColor="text1"/>
        </w:rPr>
        <w:t>(s</w:t>
      </w:r>
      <w:r w:rsidRPr="009E5255">
        <w:rPr>
          <w:color w:val="000000" w:themeColor="text1"/>
        </w:rPr>
        <w:t>94</w:t>
      </w:r>
      <w:r w:rsidR="000C6C8E" w:rsidRPr="009E5255">
        <w:rPr>
          <w:color w:val="000000" w:themeColor="text1"/>
        </w:rPr>
        <w:t>)</w:t>
      </w:r>
      <w:r w:rsidRPr="009E5255">
        <w:rPr>
          <w:color w:val="000000" w:themeColor="text1"/>
        </w:rPr>
        <w:t xml:space="preserve"> public and private hospital providers results in unnecessary complexity for providers of cancer medicines.  The associated administrative burden has the potential to adversely affect patient access if patients move between the public and private settings (thereby impacting whether scripts are issued as initial or repeat authorities, the former attracting a co-payment, the latter being co-payment free).</w:t>
      </w:r>
    </w:p>
    <w:p w14:paraId="51865017" w14:textId="19EE66E2" w:rsidR="00EC00E3" w:rsidRPr="009E5255" w:rsidRDefault="00EC00E3" w:rsidP="00EC00E3">
      <w:pPr>
        <w:rPr>
          <w:color w:val="000000" w:themeColor="text1"/>
        </w:rPr>
      </w:pPr>
      <w:r w:rsidRPr="009E5255">
        <w:rPr>
          <w:color w:val="000000" w:themeColor="text1"/>
        </w:rPr>
        <w:t xml:space="preserve">Moreover, the Review could not substantiate the basis </w:t>
      </w:r>
      <w:r w:rsidR="003861D9" w:rsidRPr="009E5255">
        <w:rPr>
          <w:color w:val="000000" w:themeColor="text1"/>
        </w:rPr>
        <w:t xml:space="preserve">under </w:t>
      </w:r>
      <w:r w:rsidRPr="009E5255">
        <w:rPr>
          <w:color w:val="000000" w:themeColor="text1"/>
        </w:rPr>
        <w:t xml:space="preserve">which public hospital providers are paid less (with respect to EFC fees) for the provision of cancer medicines relative to either </w:t>
      </w:r>
      <w:r w:rsidR="000C6C8E" w:rsidRPr="009E5255">
        <w:rPr>
          <w:color w:val="000000" w:themeColor="text1"/>
        </w:rPr>
        <w:t>(s</w:t>
      </w:r>
      <w:r w:rsidRPr="009E5255">
        <w:rPr>
          <w:color w:val="000000" w:themeColor="text1"/>
        </w:rPr>
        <w:t>90</w:t>
      </w:r>
      <w:r w:rsidR="000C6C8E" w:rsidRPr="009E5255">
        <w:rPr>
          <w:color w:val="000000" w:themeColor="text1"/>
        </w:rPr>
        <w:t>)</w:t>
      </w:r>
      <w:r w:rsidRPr="009E5255">
        <w:rPr>
          <w:color w:val="000000" w:themeColor="text1"/>
        </w:rPr>
        <w:t xml:space="preserve"> community pharmacies o</w:t>
      </w:r>
      <w:r w:rsidR="000C6C8E" w:rsidRPr="009E5255">
        <w:rPr>
          <w:color w:val="000000" w:themeColor="text1"/>
        </w:rPr>
        <w:t>r</w:t>
      </w:r>
      <w:r w:rsidRPr="009E5255">
        <w:rPr>
          <w:color w:val="000000" w:themeColor="text1"/>
        </w:rPr>
        <w:t xml:space="preserve"> </w:t>
      </w:r>
      <w:r w:rsidR="000C6C8E" w:rsidRPr="009E5255">
        <w:rPr>
          <w:color w:val="000000" w:themeColor="text1"/>
        </w:rPr>
        <w:t>(s</w:t>
      </w:r>
      <w:r w:rsidRPr="009E5255">
        <w:rPr>
          <w:color w:val="000000" w:themeColor="text1"/>
        </w:rPr>
        <w:t>94</w:t>
      </w:r>
      <w:r w:rsidR="000C6C8E" w:rsidRPr="009E5255">
        <w:rPr>
          <w:color w:val="000000" w:themeColor="text1"/>
        </w:rPr>
        <w:t>)</w:t>
      </w:r>
      <w:r w:rsidRPr="009E5255">
        <w:rPr>
          <w:color w:val="000000" w:themeColor="text1"/>
        </w:rPr>
        <w:t xml:space="preserve"> private hospital providers.   </w:t>
      </w:r>
    </w:p>
    <w:tbl>
      <w:tblPr>
        <w:tblStyle w:val="TableGrid"/>
        <w:tblW w:w="8080" w:type="dxa"/>
        <w:tblInd w:w="846" w:type="dxa"/>
        <w:tblLook w:val="04A0" w:firstRow="1" w:lastRow="0" w:firstColumn="1" w:lastColumn="0" w:noHBand="0" w:noVBand="1"/>
      </w:tblPr>
      <w:tblGrid>
        <w:gridCol w:w="8080"/>
      </w:tblGrid>
      <w:tr w:rsidR="00EC00E3" w:rsidRPr="009E5255" w14:paraId="7536E9A5" w14:textId="77777777" w:rsidTr="00670092">
        <w:tc>
          <w:tcPr>
            <w:tcW w:w="8080" w:type="dxa"/>
          </w:tcPr>
          <w:p w14:paraId="4230A4DB" w14:textId="6737393C" w:rsidR="004E188B" w:rsidRPr="009E5255" w:rsidRDefault="00EC00E3">
            <w:pPr>
              <w:pStyle w:val="BodyText"/>
              <w:numPr>
                <w:ilvl w:val="0"/>
                <w:numId w:val="34"/>
              </w:numPr>
              <w:spacing w:before="0" w:after="0" w:line="240" w:lineRule="auto"/>
              <w:ind w:left="312"/>
              <w:rPr>
                <w:sz w:val="20"/>
                <w:szCs w:val="20"/>
              </w:rPr>
            </w:pPr>
            <w:r w:rsidRPr="009E5255">
              <w:rPr>
                <w:sz w:val="20"/>
                <w:szCs w:val="20"/>
              </w:rPr>
              <w:t xml:space="preserve">Short-term: </w:t>
            </w:r>
            <w:r w:rsidR="000D7E64" w:rsidRPr="009E5255">
              <w:rPr>
                <w:color w:val="000000" w:themeColor="text1"/>
                <w:sz w:val="20"/>
                <w:szCs w:val="20"/>
              </w:rPr>
              <w:t>Remove the distinction between (s94) public and private hospital settings with respect to PBS item codes.</w:t>
            </w:r>
          </w:p>
          <w:p w14:paraId="7C7A1ED5" w14:textId="77777777" w:rsidR="004E188B" w:rsidRPr="009E5255" w:rsidRDefault="004E188B" w:rsidP="004E188B">
            <w:pPr>
              <w:pStyle w:val="BodyText"/>
              <w:spacing w:before="0" w:after="0" w:line="240" w:lineRule="auto"/>
              <w:ind w:left="312"/>
              <w:rPr>
                <w:sz w:val="20"/>
                <w:szCs w:val="20"/>
              </w:rPr>
            </w:pPr>
          </w:p>
          <w:p w14:paraId="3E36B11A" w14:textId="6546C66D" w:rsidR="00EC00E3" w:rsidRPr="009E5255" w:rsidRDefault="00EC00E3">
            <w:pPr>
              <w:pStyle w:val="BodyText"/>
              <w:numPr>
                <w:ilvl w:val="0"/>
                <w:numId w:val="34"/>
              </w:numPr>
              <w:spacing w:before="0" w:after="0" w:line="240" w:lineRule="auto"/>
              <w:ind w:left="312"/>
              <w:rPr>
                <w:sz w:val="20"/>
                <w:szCs w:val="20"/>
              </w:rPr>
            </w:pPr>
            <w:r w:rsidRPr="009E5255">
              <w:rPr>
                <w:sz w:val="20"/>
                <w:szCs w:val="20"/>
              </w:rPr>
              <w:t xml:space="preserve">Short-term: </w:t>
            </w:r>
            <w:r w:rsidR="000D7E64" w:rsidRPr="009E5255">
              <w:rPr>
                <w:color w:val="000000" w:themeColor="text1"/>
                <w:sz w:val="20"/>
                <w:szCs w:val="20"/>
              </w:rPr>
              <w:t>Remove the distinction between (s94) public and private hospital providers with respect to the EFC fees paid for the supply of cancer medicines</w:t>
            </w:r>
            <w:r w:rsidRPr="009E5255">
              <w:rPr>
                <w:sz w:val="20"/>
                <w:szCs w:val="20"/>
              </w:rPr>
              <w:t>.</w:t>
            </w:r>
          </w:p>
          <w:p w14:paraId="686CF4C2" w14:textId="77777777" w:rsidR="004E188B" w:rsidRPr="009E5255" w:rsidRDefault="004E188B" w:rsidP="004E188B">
            <w:pPr>
              <w:pStyle w:val="BodyText"/>
              <w:spacing w:before="0" w:after="0" w:line="240" w:lineRule="auto"/>
              <w:rPr>
                <w:color w:val="000000" w:themeColor="text1"/>
                <w:sz w:val="20"/>
                <w:szCs w:val="20"/>
              </w:rPr>
            </w:pPr>
          </w:p>
          <w:p w14:paraId="25DEF3AD" w14:textId="614A0AE9" w:rsidR="004E188B" w:rsidRPr="009E5255" w:rsidRDefault="004E188B" w:rsidP="004E188B">
            <w:pPr>
              <w:pStyle w:val="BodyText"/>
              <w:spacing w:before="0" w:after="0" w:line="240" w:lineRule="auto"/>
              <w:jc w:val="right"/>
              <w:rPr>
                <w:sz w:val="20"/>
                <w:szCs w:val="20"/>
              </w:rPr>
            </w:pPr>
            <w:r w:rsidRPr="009E5255">
              <w:rPr>
                <w:color w:val="000000" w:themeColor="text1"/>
                <w:sz w:val="20"/>
                <w:szCs w:val="20"/>
              </w:rPr>
              <w:t>(</w:t>
            </w:r>
            <w:r w:rsidRPr="009E5255">
              <w:rPr>
                <w:rFonts w:eastAsia="Times New Roman"/>
                <w:color w:val="000000" w:themeColor="text1"/>
                <w:sz w:val="20"/>
                <w:szCs w:val="20"/>
                <w:lang w:eastAsia="en-GB"/>
              </w:rPr>
              <w:t xml:space="preserve">see Sections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3640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4.1.1</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875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4.1.5</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880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5.1.2</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889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6.3.3</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w:t>
            </w:r>
          </w:p>
        </w:tc>
      </w:tr>
    </w:tbl>
    <w:p w14:paraId="56AE48D0" w14:textId="77777777" w:rsidR="00EC00E3" w:rsidRPr="009E5255" w:rsidRDefault="00EC00E3" w:rsidP="00EC00E3"/>
    <w:p w14:paraId="27A78610" w14:textId="24CD1930" w:rsidR="00141E96" w:rsidRPr="009E5255" w:rsidRDefault="00141E96" w:rsidP="00C438AF">
      <w:pPr>
        <w:pStyle w:val="Heading2"/>
        <w:ind w:left="567"/>
      </w:pPr>
      <w:bookmarkStart w:id="372" w:name="_Toc144886275"/>
      <w:r w:rsidRPr="009E5255">
        <w:t>Appropriateness and transitional arrangements</w:t>
      </w:r>
      <w:bookmarkEnd w:id="372"/>
    </w:p>
    <w:p w14:paraId="3049F696" w14:textId="162C482D" w:rsidR="00BB3844" w:rsidRPr="009E5255" w:rsidRDefault="00BB3844" w:rsidP="00453C3F">
      <w:r w:rsidRPr="009E5255">
        <w:t xml:space="preserve">As outlined in Section </w:t>
      </w:r>
      <w:r w:rsidRPr="009E5255">
        <w:fldChar w:fldCharType="begin"/>
      </w:r>
      <w:r w:rsidRPr="009E5255">
        <w:instrText xml:space="preserve"> REF _Ref93056312 \r \h </w:instrText>
      </w:r>
      <w:r w:rsidRPr="009E5255">
        <w:fldChar w:fldCharType="separate"/>
      </w:r>
      <w:r w:rsidR="000C766B">
        <w:rPr>
          <w:cs/>
        </w:rPr>
        <w:t>‎</w:t>
      </w:r>
      <w:r w:rsidR="000C766B">
        <w:t>1.3</w:t>
      </w:r>
      <w:r w:rsidRPr="009E5255">
        <w:fldChar w:fldCharType="end"/>
      </w:r>
      <w:r w:rsidRPr="009E5255">
        <w:t>, the Economic Analysis was structured to address the overarching themes of</w:t>
      </w:r>
      <w:r w:rsidR="003861D9" w:rsidRPr="009E5255">
        <w:t>:</w:t>
      </w:r>
      <w:r w:rsidRPr="009E5255">
        <w:t xml:space="preserve"> </w:t>
      </w:r>
      <w:r w:rsidR="0091695F" w:rsidRPr="009E5255">
        <w:t>(</w:t>
      </w:r>
      <w:r w:rsidRPr="009E5255">
        <w:t xml:space="preserve">1) Appropriateness—whether the EFC remains an appropriate policy response to the PBS subsidy of cancer medicines; and (2) Transition—to investigate the approach and implications of changing the existing EFC funding arrangements. </w:t>
      </w:r>
    </w:p>
    <w:p w14:paraId="45000E13" w14:textId="4ADA0C2F" w:rsidR="00BB3844" w:rsidRPr="009E5255" w:rsidRDefault="00BB3844" w:rsidP="00BB3844">
      <w:r w:rsidRPr="009E5255">
        <w:t xml:space="preserve">As noted in the findings, </w:t>
      </w:r>
      <w:r w:rsidR="00486AAF" w:rsidRPr="009E5255">
        <w:t>the</w:t>
      </w:r>
      <w:r w:rsidRPr="009E5255">
        <w:t xml:space="preserve"> Review recognises that the preparation and supply of cancer medicines is a highly specialised service.  Moreover, cancer medicines, particularly </w:t>
      </w:r>
      <w:r w:rsidR="00486AAF" w:rsidRPr="009E5255">
        <w:t>emergent</w:t>
      </w:r>
      <w:r w:rsidRPr="009E5255">
        <w:t xml:space="preserve"> biological </w:t>
      </w:r>
      <w:r w:rsidR="00486AAF" w:rsidRPr="009E5255">
        <w:t>and immunotherapy-based</w:t>
      </w:r>
      <w:r w:rsidRPr="009E5255">
        <w:t xml:space="preserve"> medicines, have high unit prices </w:t>
      </w:r>
      <w:r w:rsidR="00486AAF" w:rsidRPr="009E5255">
        <w:t>(</w:t>
      </w:r>
      <w:r w:rsidRPr="009E5255">
        <w:t xml:space="preserve">resulting in high costs to </w:t>
      </w:r>
      <w:r w:rsidR="00486AAF" w:rsidRPr="009E5255">
        <w:t>Government) and</w:t>
      </w:r>
      <w:r w:rsidRPr="009E5255">
        <w:t xml:space="preserve"> are associated with </w:t>
      </w:r>
      <w:r w:rsidR="00486AAF" w:rsidRPr="009E5255">
        <w:t>substantial</w:t>
      </w:r>
      <w:r w:rsidRPr="009E5255">
        <w:t xml:space="preserve"> commercial risk to </w:t>
      </w:r>
      <w:r w:rsidR="00EF516B" w:rsidRPr="009E5255">
        <w:t>several</w:t>
      </w:r>
      <w:r w:rsidR="00486AAF" w:rsidRPr="009E5255">
        <w:t xml:space="preserve"> </w:t>
      </w:r>
      <w:r w:rsidRPr="009E5255">
        <w:t>supply chain</w:t>
      </w:r>
      <w:r w:rsidR="00486AAF" w:rsidRPr="009E5255">
        <w:t xml:space="preserve"> stakeholders</w:t>
      </w:r>
      <w:r w:rsidRPr="009E5255">
        <w:t>.  Thus, to the extent that the original intent in establishing the EFC as a separate program with the PBS remains, the EFC as a policy response continues to be appropriate.  However, the details of the EFC—most notably the manner in which it is implemented via the PBS and its scope (with respect to the range of medicines included) may no longer be appropriate, giving rise to the previous recommendations to consider the addition of new fee elements, the restructuring of how items are listed under the EFC and importantly, the basis upon which cancer medicines are remunerated.</w:t>
      </w:r>
    </w:p>
    <w:p w14:paraId="6F507FAF" w14:textId="288580A4" w:rsidR="00BB3844" w:rsidRPr="009E5255" w:rsidRDefault="00BB3844" w:rsidP="00BB3844">
      <w:r w:rsidRPr="009E5255">
        <w:t xml:space="preserve">Implementing these recommendations will require further consideration of the interface between the EFC as a program within the PBS, other programs and sections within the PBS, and the interplay between Commonwealth PBS funding and its support for hospital funding via the </w:t>
      </w:r>
      <w:r w:rsidR="00877DC2" w:rsidRPr="009E5255">
        <w:t>NHRA</w:t>
      </w:r>
      <w:r w:rsidRPr="009E5255">
        <w:t xml:space="preserve">.  While this Review has estimated that there are potential reductions in Government expenditure from adopting a per mg reimbursement model, transition to such an arrangement will require detailed consideration with respect to the requisite changes to existing PBS reimbursement processes, the interface with other sections of the PBS (and the potential impact on drug prices where a medicine may be listed in multiple sections), the impact on third-party commercial compounders and hospital facilities.  </w:t>
      </w:r>
    </w:p>
    <w:p w14:paraId="5B39A51E" w14:textId="6D6E3C68" w:rsidR="00BB3844" w:rsidRPr="009E5255" w:rsidRDefault="00BB3844" w:rsidP="00BB3844">
      <w:r w:rsidRPr="009E5255">
        <w:t>Similarly, adopting the recommended changes to the components of the EFC fee (e.g.</w:t>
      </w:r>
      <w:r w:rsidR="00877DC2" w:rsidRPr="009E5255">
        <w:t>,</w:t>
      </w:r>
      <w:r w:rsidRPr="009E5255">
        <w:t xml:space="preserve"> to include payments for </w:t>
      </w:r>
      <w:r w:rsidR="00EF516B" w:rsidRPr="009E5255">
        <w:t>infusion devices</w:t>
      </w:r>
      <w:r w:rsidRPr="009E5255">
        <w:t>) and removing the distinction between public and private hospital providers will result in further disparities between funding for cancer medicines and other medicines on the PBS.  The existing EFC arrangements already favour access for cancer patients relative to those with other conditions on the PBS (e.g</w:t>
      </w:r>
      <w:r w:rsidR="00877DC2" w:rsidRPr="009E5255">
        <w:t>.,</w:t>
      </w:r>
      <w:r w:rsidRPr="009E5255">
        <w:t xml:space="preserve"> witness the difference in patient co-payments for cancer medicines which are levied only on the initial script and not repeats as occurs for other PBS listed medications).  Transitional arrangements should consider the extent to which further amendments to the EFC further exacerbate those differences.  </w:t>
      </w:r>
    </w:p>
    <w:p w14:paraId="316D46C4" w14:textId="7CFBBFCD" w:rsidR="00BB3844" w:rsidRPr="009E5255" w:rsidRDefault="00BB3844" w:rsidP="00BB3844">
      <w:r w:rsidRPr="009E5255">
        <w:t>Overall, it is anticipated by this Review that adopting the changes recommended, including the long-term changes, is likely to result in a less complex system and a reduction in Government spending on EFC medicines (for a given prescription, noting that the total volume of prescriptions is likely to continue to rise) but must be balanced against potential unintended negative impacts on patient access to care which is currently cross-subsidised via the existing EFC arrangements.</w:t>
      </w:r>
      <w:r w:rsidR="00482F93" w:rsidRPr="009E5255">
        <w:t xml:space="preserve">  The recommendations also seek to improve the standard and thus quality of EFC compounding across the system to improve quality of service to patients but this might have unintended consequences for access if some services cannot meet the standards expected for compounding or service provision. </w:t>
      </w:r>
    </w:p>
    <w:p w14:paraId="622B3DDC" w14:textId="5D42DD66" w:rsidR="0073035F" w:rsidRPr="009E5255" w:rsidRDefault="002C5B83" w:rsidP="002C5B83">
      <w:pPr>
        <w:pStyle w:val="Heading2"/>
        <w:ind w:left="567"/>
        <w:rPr>
          <w:lang w:eastAsia="en-GB"/>
        </w:rPr>
      </w:pPr>
      <w:bookmarkStart w:id="373" w:name="_Toc144886276"/>
      <w:r w:rsidRPr="009E5255">
        <w:rPr>
          <w:lang w:eastAsia="en-GB"/>
        </w:rPr>
        <w:t>Socio-political context of the Review</w:t>
      </w:r>
      <w:bookmarkEnd w:id="373"/>
    </w:p>
    <w:p w14:paraId="24882B86" w14:textId="000827DF" w:rsidR="00124D58" w:rsidRPr="009E5255" w:rsidRDefault="006F702F" w:rsidP="005A2B78">
      <w:pPr>
        <w:pStyle w:val="Heading3"/>
      </w:pPr>
      <w:bookmarkStart w:id="374" w:name="_Toc144886277"/>
      <w:r w:rsidRPr="009E5255">
        <w:t>The C</w:t>
      </w:r>
      <w:r w:rsidR="00EF516B" w:rsidRPr="009E5255">
        <w:t>OVID</w:t>
      </w:r>
      <w:r w:rsidRPr="009E5255">
        <w:t xml:space="preserve">-19 </w:t>
      </w:r>
      <w:r w:rsidR="002A5FCF" w:rsidRPr="009E5255">
        <w:t>p</w:t>
      </w:r>
      <w:r w:rsidRPr="009E5255">
        <w:t>andemic</w:t>
      </w:r>
      <w:bookmarkEnd w:id="374"/>
    </w:p>
    <w:p w14:paraId="1FFFC1F0" w14:textId="5EB73E75" w:rsidR="006F702F" w:rsidRPr="009E5255" w:rsidRDefault="006F702F" w:rsidP="006F702F">
      <w:r w:rsidRPr="009E5255">
        <w:t xml:space="preserve">This Review was conducted during the second year of the COVID-19 pandemic.  This is important context within which to view the information provided to the Review and the manner in which it has been interpreted.  While the Review team had planned to conduct consultations in a face-to-face format, including site visits to relevant compounder and hospital care facilities where appropriate, this was not possible given the need to observe social distancing and to ensure the safety of all those participating in the Review.  Conduct of consultation interviews via video enabled teleconferencing media was thus utilised.  However, it cannot be discounted that the less direct nature of those interactions, coupled with the inevitable interruptions due to technology or other outside interruptions (particularly as many participants in those consultations were also engaged in home schooling duties) had some impact on the engagement of participants in those consultations.  </w:t>
      </w:r>
    </w:p>
    <w:p w14:paraId="295248C8" w14:textId="1C4E7726" w:rsidR="006F702F" w:rsidRPr="009E5255" w:rsidRDefault="006F702F" w:rsidP="006F702F">
      <w:r w:rsidRPr="009E5255">
        <w:t>As the majority of the stakeholders participating in the Review are engaged in front-line delivery of health care in some way, many were impacted first-hand by increasing tensions within the health care system due to the pandemic, particularly as it impacted on staff/patient safety and availability.  This impacted on the Review in two ways.  First, it may have contributed to a general feeling of capacity being squeezed within health care, potentially exacerbating perceptions that EFC remuneration is not sufficient to cover the activities associated with the supply of cancer medicines</w:t>
      </w:r>
      <w:r w:rsidR="00475E40" w:rsidRPr="009E5255">
        <w:t xml:space="preserve"> (e.g., one stakeholder </w:t>
      </w:r>
      <w:r w:rsidR="000C6C8E" w:rsidRPr="009E5255">
        <w:t xml:space="preserve">proposed </w:t>
      </w:r>
      <w:r w:rsidR="00475E40" w:rsidRPr="009E5255">
        <w:t xml:space="preserve">that costs for personal protective equipment </w:t>
      </w:r>
      <w:r w:rsidR="000C6C8E" w:rsidRPr="009E5255">
        <w:t xml:space="preserve">related to Covid-19 </w:t>
      </w:r>
      <w:r w:rsidR="00475E40" w:rsidRPr="009E5255">
        <w:t>be captured within the EFC fees)</w:t>
      </w:r>
      <w:r w:rsidRPr="009E5255">
        <w:t xml:space="preserve">.  Second, it resulted in there being less capacity within the given timeframe for stakeholders to participate in consultation or to undertake to provide additional data which might have provided further insights to the Review. </w:t>
      </w:r>
    </w:p>
    <w:p w14:paraId="7D162EF8" w14:textId="0FE2F1B6" w:rsidR="00124D58" w:rsidRPr="009E5255" w:rsidRDefault="006F702F" w:rsidP="005A2B78">
      <w:pPr>
        <w:pStyle w:val="Heading3"/>
      </w:pPr>
      <w:bookmarkStart w:id="375" w:name="_Ref93399553"/>
      <w:bookmarkStart w:id="376" w:name="_Toc144886278"/>
      <w:r w:rsidRPr="009E5255">
        <w:t>Multiple reviews</w:t>
      </w:r>
      <w:bookmarkEnd w:id="375"/>
      <w:bookmarkEnd w:id="376"/>
    </w:p>
    <w:p w14:paraId="2499269D" w14:textId="47D4A21A" w:rsidR="00EA0AC4" w:rsidRPr="009E5255" w:rsidRDefault="006F702F" w:rsidP="00EA0AC4">
      <w:r w:rsidRPr="009E5255">
        <w:t xml:space="preserve">This Review is the second </w:t>
      </w:r>
      <w:r w:rsidR="005838FB" w:rsidRPr="009E5255">
        <w:t xml:space="preserve">explicit </w:t>
      </w:r>
      <w:r w:rsidR="00EA775F" w:rsidRPr="009E5255">
        <w:t>r</w:t>
      </w:r>
      <w:r w:rsidRPr="009E5255">
        <w:t xml:space="preserve">eview of the EFC </w:t>
      </w:r>
      <w:r w:rsidR="005838FB" w:rsidRPr="009E5255">
        <w:t>p</w:t>
      </w:r>
      <w:r w:rsidRPr="009E5255">
        <w:t>rogram (the first conducted in 2013)</w:t>
      </w:r>
      <w:r w:rsidR="001B5C51" w:rsidRPr="009E5255">
        <w:t xml:space="preserve"> and the</w:t>
      </w:r>
      <w:r w:rsidR="001B5C51" w:rsidRPr="009E5255">
        <w:rPr>
          <w:u w:val="single"/>
        </w:rPr>
        <w:t xml:space="preserve"> </w:t>
      </w:r>
      <w:r w:rsidR="001B5C51" w:rsidRPr="009E5255">
        <w:t xml:space="preserve">third review since the inception of the EFC to address the funding of cancer medicines.  Accordingly, the recommendations from this Review have been tabulated against those of the 2013 Review of the EFC and the King 2017 Pharmacy Review (see </w:t>
      </w:r>
      <w:r w:rsidR="001B5C51" w:rsidRPr="009E5255">
        <w:fldChar w:fldCharType="begin"/>
      </w:r>
      <w:r w:rsidR="001B5C51" w:rsidRPr="009E5255">
        <w:instrText xml:space="preserve"> REF _Ref93399637 \h </w:instrText>
      </w:r>
      <w:r w:rsidR="001B5C51" w:rsidRPr="009E5255">
        <w:fldChar w:fldCharType="separate"/>
      </w:r>
      <w:r w:rsidR="000C766B" w:rsidRPr="009E5255">
        <w:t xml:space="preserve">Appendix </w:t>
      </w:r>
      <w:r w:rsidR="000C766B">
        <w:rPr>
          <w:noProof/>
        </w:rPr>
        <w:t>14</w:t>
      </w:r>
      <w:r w:rsidR="001B5C51" w:rsidRPr="009E5255">
        <w:fldChar w:fldCharType="end"/>
      </w:r>
      <w:r w:rsidR="001B5C51" w:rsidRPr="009E5255">
        <w:t xml:space="preserve">).  This tabulation has been provided as </w:t>
      </w:r>
      <w:r w:rsidR="00EF516B" w:rsidRPr="009E5255">
        <w:t xml:space="preserve">a </w:t>
      </w:r>
      <w:r w:rsidR="001B5C51" w:rsidRPr="009E5255">
        <w:t>means of identifying those issues which have previously been identified as areas for action and which remain so in this Review.  This includes:</w:t>
      </w:r>
    </w:p>
    <w:p w14:paraId="13C40206" w14:textId="77777777" w:rsidR="00EA0AC4" w:rsidRPr="009E5255" w:rsidRDefault="001B5C51" w:rsidP="005A2B78">
      <w:pPr>
        <w:pStyle w:val="ListParagraph"/>
        <w:rPr>
          <w:u w:val="single"/>
          <w:lang w:val="en-AU"/>
        </w:rPr>
      </w:pPr>
      <w:r w:rsidRPr="009E5255">
        <w:rPr>
          <w:lang w:val="en-AU"/>
        </w:rPr>
        <w:t xml:space="preserve">the potential adoption of a per-mg funding model for cancer medicines; </w:t>
      </w:r>
    </w:p>
    <w:p w14:paraId="74155249" w14:textId="45A2DB4D" w:rsidR="001B5C51" w:rsidRPr="009E5255" w:rsidRDefault="001B5C51" w:rsidP="005A2B78">
      <w:pPr>
        <w:pStyle w:val="ListParagraph"/>
        <w:rPr>
          <w:u w:val="single"/>
          <w:lang w:val="en-AU"/>
        </w:rPr>
      </w:pPr>
      <w:r w:rsidRPr="009E5255">
        <w:rPr>
          <w:lang w:val="en-AU"/>
        </w:rPr>
        <w:t>the introduction of serialised (track-and-trace) vials as a means of better reconciling the supply and reimbursement of cancer medicines; and</w:t>
      </w:r>
    </w:p>
    <w:p w14:paraId="7102C1B0" w14:textId="77777777" w:rsidR="001B5C51" w:rsidRPr="009E5255" w:rsidRDefault="001B5C51" w:rsidP="005A2B78">
      <w:pPr>
        <w:pStyle w:val="ListParagraph"/>
        <w:rPr>
          <w:lang w:val="en-AU"/>
        </w:rPr>
      </w:pPr>
      <w:r w:rsidRPr="009E5255">
        <w:rPr>
          <w:lang w:val="en-AU"/>
        </w:rPr>
        <w:t>the application of consistent standards and fees for the compounding of cancer medicines in relation to the EFC.</w:t>
      </w:r>
    </w:p>
    <w:p w14:paraId="61D29A00" w14:textId="448C806B" w:rsidR="00475E40" w:rsidRPr="009E5255" w:rsidRDefault="006F702F" w:rsidP="006F702F">
      <w:bookmarkStart w:id="377" w:name="_Ref72831848"/>
      <w:r w:rsidRPr="009E5255">
        <w:t>Beyond th</w:t>
      </w:r>
      <w:r w:rsidR="001B5C51" w:rsidRPr="009E5255">
        <w:t xml:space="preserve">ese three reviews </w:t>
      </w:r>
      <w:r w:rsidRPr="009E5255">
        <w:t xml:space="preserve">there have been a number of other </w:t>
      </w:r>
      <w:r w:rsidR="005C2FEA" w:rsidRPr="009E5255">
        <w:t xml:space="preserve">relevant </w:t>
      </w:r>
      <w:r w:rsidRPr="009E5255">
        <w:t xml:space="preserve">Government </w:t>
      </w:r>
      <w:r w:rsidR="005C2FEA" w:rsidRPr="009E5255">
        <w:t>r</w:t>
      </w:r>
      <w:r w:rsidRPr="009E5255">
        <w:t>eviews</w:t>
      </w:r>
      <w:r w:rsidR="005C2FEA" w:rsidRPr="009E5255">
        <w:t xml:space="preserve"> and inquiries—</w:t>
      </w:r>
      <w:r w:rsidRPr="009E5255">
        <w:t>most notably</w:t>
      </w:r>
      <w:r w:rsidR="005C2FEA" w:rsidRPr="009E5255">
        <w:t>,</w:t>
      </w:r>
      <w:r w:rsidRPr="009E5255">
        <w:t xml:space="preserve"> the PBS Pharmaceuticals in Hospitals Review (2017), and Zimmerman </w:t>
      </w:r>
      <w:r w:rsidR="005C2FEA" w:rsidRPr="009E5255">
        <w:t>Inquiry</w:t>
      </w:r>
      <w:r w:rsidRPr="009E5255">
        <w:t xml:space="preserve"> </w:t>
      </w:r>
      <w:r w:rsidR="005C2FEA" w:rsidRPr="009E5255">
        <w:t xml:space="preserve">into Approval Processes for New Drugs and Medical Technologies </w:t>
      </w:r>
      <w:r w:rsidRPr="009E5255">
        <w:t>(2021)</w:t>
      </w:r>
      <w:r w:rsidR="005C2FEA" w:rsidRPr="009E5255">
        <w:t>—as well as</w:t>
      </w:r>
      <w:r w:rsidRPr="009E5255">
        <w:t xml:space="preserve"> a range of private sector reports</w:t>
      </w:r>
      <w:r w:rsidR="005C2FEA" w:rsidRPr="009E5255">
        <w:t xml:space="preserve"> and position papers</w:t>
      </w:r>
      <w:r w:rsidRPr="009E5255">
        <w:t xml:space="preserve"> address</w:t>
      </w:r>
      <w:r w:rsidR="005C2FEA" w:rsidRPr="009E5255">
        <w:t>ing</w:t>
      </w:r>
      <w:r w:rsidRPr="009E5255">
        <w:t xml:space="preserve"> the complexity of </w:t>
      </w:r>
      <w:r w:rsidR="005C2FEA" w:rsidRPr="009E5255">
        <w:t xml:space="preserve">the </w:t>
      </w:r>
      <w:r w:rsidRPr="009E5255">
        <w:t>provi</w:t>
      </w:r>
      <w:r w:rsidR="005C2FEA" w:rsidRPr="009E5255">
        <w:t>sion</w:t>
      </w:r>
      <w:r w:rsidRPr="009E5255">
        <w:t xml:space="preserve"> and reimbur</w:t>
      </w:r>
      <w:r w:rsidR="005C2FEA" w:rsidRPr="009E5255">
        <w:t>sement of cancer medicine</w:t>
      </w:r>
      <w:r w:rsidRPr="009E5255">
        <w:t xml:space="preserve"> via the PBS.  </w:t>
      </w:r>
    </w:p>
    <w:p w14:paraId="4544AFBE" w14:textId="10913FC8" w:rsidR="006F702F" w:rsidRPr="009E5255" w:rsidRDefault="006F702F" w:rsidP="006F702F">
      <w:r w:rsidRPr="009E5255">
        <w:t xml:space="preserve">There is a commonality in the findings/recommendations made in this </w:t>
      </w:r>
      <w:r w:rsidR="006072BE" w:rsidRPr="009E5255">
        <w:t>report</w:t>
      </w:r>
      <w:r w:rsidRPr="009E5255">
        <w:t xml:space="preserve"> with those arising from </w:t>
      </w:r>
      <w:r w:rsidR="00475E40" w:rsidRPr="009E5255">
        <w:t xml:space="preserve">previous reviews.  </w:t>
      </w:r>
      <w:r w:rsidRPr="009E5255">
        <w:t xml:space="preserve">That these commonalities exist in some way reflects the structure of the EFC system.  It also reflects a system in which there exist multiple stakeholders who may not all benefit to the same degree from changes in the status quo and have therefore been resistant to change. </w:t>
      </w:r>
    </w:p>
    <w:p w14:paraId="2620F66F" w14:textId="7EF2B12A" w:rsidR="002B621F" w:rsidRPr="009E5255" w:rsidRDefault="006F702F" w:rsidP="006F702F">
      <w:pPr>
        <w:sectPr w:rsidR="002B621F" w:rsidRPr="009E5255" w:rsidSect="00FE0397">
          <w:footerReference w:type="first" r:id="rId77"/>
          <w:pgSz w:w="11901" w:h="16817"/>
          <w:pgMar w:top="1440" w:right="1440" w:bottom="1440" w:left="1440" w:header="709" w:footer="709" w:gutter="0"/>
          <w:cols w:space="708"/>
          <w:docGrid w:linePitch="360"/>
        </w:sectPr>
      </w:pPr>
      <w:r w:rsidRPr="009E5255">
        <w:t>That there have been multiple reviews of the EFC, and of the PBS and its supporting HTA processes more generally, might also give rise to a sense of ‘review fatigue</w:t>
      </w:r>
      <w:r w:rsidR="00D14362" w:rsidRPr="009E5255">
        <w:t>.</w:t>
      </w:r>
      <w:r w:rsidRPr="009E5255">
        <w:t>’  With recommendations from previous Reviews not enacted, additional recommendations waiting for a Government response (e.g. Zimmerman Review), and the promise of additional recommendations arising from future reviews affecting cancer medicines funding (as anticipated to occur subsequent to the 2022 HTA Review) participants in this Review may have been less forthcoming with information or participation.  Future reviews might well seek to lay out a road-map of policy amendments/change following previous reviews, both as a means of identify those areas for action that remain viable and to engender greater support amongst stakeholders that change is possible if well supported.</w:t>
      </w:r>
    </w:p>
    <w:bookmarkEnd w:id="377"/>
    <w:p w14:paraId="5CBBFEAA" w14:textId="21401708" w:rsidR="00584A9D" w:rsidRPr="009E5255" w:rsidRDefault="00584A9D" w:rsidP="00883C2D">
      <w:pPr>
        <w:pStyle w:val="Title"/>
        <w:spacing w:after="240" w:line="360" w:lineRule="auto"/>
        <w:rPr>
          <w:bCs w:val="0"/>
          <w:color w:val="000000" w:themeColor="text1"/>
          <w:sz w:val="24"/>
          <w:szCs w:val="24"/>
        </w:rPr>
      </w:pPr>
      <w:r w:rsidRPr="009E5255">
        <w:rPr>
          <w:bCs w:val="0"/>
          <w:color w:val="000000" w:themeColor="text1"/>
          <w:sz w:val="24"/>
          <w:szCs w:val="24"/>
        </w:rPr>
        <w:fldChar w:fldCharType="begin"/>
      </w:r>
      <w:r w:rsidRPr="009E5255">
        <w:rPr>
          <w:bCs w:val="0"/>
        </w:rPr>
        <w:instrText xml:space="preserve"> REF _Ref92644753 \h </w:instrText>
      </w:r>
      <w:r w:rsidRPr="009E5255">
        <w:rPr>
          <w:bCs w:val="0"/>
          <w:color w:val="000000" w:themeColor="text1"/>
          <w:sz w:val="24"/>
          <w:szCs w:val="24"/>
        </w:rPr>
        <w:instrText xml:space="preserve"> \* MERGEFORMAT </w:instrText>
      </w:r>
      <w:r w:rsidRPr="009E5255">
        <w:rPr>
          <w:bCs w:val="0"/>
          <w:color w:val="000000" w:themeColor="text1"/>
          <w:sz w:val="24"/>
          <w:szCs w:val="24"/>
        </w:rPr>
      </w:r>
      <w:r w:rsidRPr="009E5255">
        <w:rPr>
          <w:bCs w:val="0"/>
          <w:color w:val="000000" w:themeColor="text1"/>
          <w:sz w:val="24"/>
          <w:szCs w:val="24"/>
        </w:rPr>
        <w:fldChar w:fldCharType="separate"/>
      </w:r>
      <w:bookmarkStart w:id="378" w:name="_Toc144886279"/>
      <w:r w:rsidR="000C766B" w:rsidRPr="000C766B">
        <w:rPr>
          <w:bCs w:val="0"/>
        </w:rPr>
        <w:t xml:space="preserve">Appendix </w:t>
      </w:r>
      <w:r w:rsidR="000C766B" w:rsidRPr="000C766B">
        <w:rPr>
          <w:bCs w:val="0"/>
          <w:noProof/>
        </w:rPr>
        <w:t>1.</w:t>
      </w:r>
      <w:r w:rsidR="000C766B" w:rsidRPr="000C766B">
        <w:rPr>
          <w:bCs w:val="0"/>
        </w:rPr>
        <w:t xml:space="preserve"> EFC Review Terms of Reference</w:t>
      </w:r>
      <w:bookmarkEnd w:id="378"/>
      <w:r w:rsidRPr="009E5255">
        <w:rPr>
          <w:bCs w:val="0"/>
          <w:color w:val="000000" w:themeColor="text1"/>
          <w:sz w:val="24"/>
          <w:szCs w:val="24"/>
        </w:rPr>
        <w:fldChar w:fldCharType="end"/>
      </w:r>
    </w:p>
    <w:p w14:paraId="789F6B67" w14:textId="4D910809" w:rsidR="004D3FEE" w:rsidRPr="009E5255" w:rsidRDefault="001558D6" w:rsidP="00480FF3">
      <w:r w:rsidRPr="009E5255">
        <w:t xml:space="preserve">There are nominal differences between the Terms of Reference </w:t>
      </w:r>
      <w:r w:rsidR="00C166C9" w:rsidRPr="009E5255">
        <w:t xml:space="preserve">(ToR) </w:t>
      </w:r>
      <w:r w:rsidRPr="009E5255">
        <w:t xml:space="preserve">of the EFC Review published by the Department of Health and </w:t>
      </w:r>
      <w:r w:rsidR="00361B27" w:rsidRPr="009E5255">
        <w:t xml:space="preserve">the </w:t>
      </w:r>
      <w:r w:rsidR="009B397E" w:rsidRPr="009E5255">
        <w:t xml:space="preserve">evaluation approach </w:t>
      </w:r>
      <w:r w:rsidR="00373293" w:rsidRPr="009E5255">
        <w:t>undertaken</w:t>
      </w:r>
      <w:r w:rsidRPr="009E5255">
        <w:t xml:space="preserve"> </w:t>
      </w:r>
      <w:r w:rsidR="009B397E" w:rsidRPr="009E5255">
        <w:t xml:space="preserve">by CHERE </w:t>
      </w:r>
      <w:r w:rsidR="00373293" w:rsidRPr="009E5255">
        <w:t>in its Economic Analysis</w:t>
      </w:r>
      <w:r w:rsidR="0048472F" w:rsidRPr="009E5255">
        <w:t xml:space="preserve">.  </w:t>
      </w:r>
      <w:r w:rsidRPr="009E5255">
        <w:t xml:space="preserve">These differences are elaborated here to bring to light any apparent gaps and to help ensure that the minimum required services provided </w:t>
      </w:r>
      <w:r w:rsidR="007E2110" w:rsidRPr="009E5255">
        <w:t>through</w:t>
      </w:r>
      <w:r w:rsidRPr="009E5255">
        <w:t xml:space="preserve"> CHERE</w:t>
      </w:r>
      <w:r w:rsidR="007E2110" w:rsidRPr="009E5255">
        <w:t xml:space="preserve">’s </w:t>
      </w:r>
      <w:r w:rsidR="00811122" w:rsidRPr="009E5255">
        <w:t>Economic Analysis</w:t>
      </w:r>
      <w:r w:rsidRPr="009E5255">
        <w:t xml:space="preserve"> align with the expectations of the Department of Health and all stakeholders to the </w:t>
      </w:r>
      <w:r w:rsidR="007E2110" w:rsidRPr="009E5255">
        <w:t>broader EFC Review</w:t>
      </w:r>
      <w:r w:rsidR="0048472F" w:rsidRPr="009E5255">
        <w:t xml:space="preserve">.  </w:t>
      </w:r>
      <w:r w:rsidR="008D6577" w:rsidRPr="009E5255">
        <w:t>Coverage of</w:t>
      </w:r>
      <w:r w:rsidR="00D35E6D" w:rsidRPr="009E5255">
        <w:t xml:space="preserve"> the </w:t>
      </w:r>
      <w:r w:rsidR="008D6577" w:rsidRPr="009E5255">
        <w:t xml:space="preserve">ToR’s </w:t>
      </w:r>
      <w:r w:rsidR="00D35E6D" w:rsidRPr="009E5255">
        <w:t xml:space="preserve">Specific Objectives </w:t>
      </w:r>
      <w:r w:rsidR="008D6577" w:rsidRPr="009E5255">
        <w:t>by</w:t>
      </w:r>
      <w:r w:rsidR="00D35E6D" w:rsidRPr="009E5255">
        <w:t xml:space="preserve"> CHERE’s Research Activities </w:t>
      </w:r>
      <w:r w:rsidR="00FD24FA" w:rsidRPr="009E5255">
        <w:t>is summarised in</w:t>
      </w:r>
      <w:r w:rsidR="00B71BB7" w:rsidRPr="009E5255">
        <w:t xml:space="preserve"> </w:t>
      </w:r>
      <w:r w:rsidR="00B71BB7" w:rsidRPr="009E5255">
        <w:fldChar w:fldCharType="begin"/>
      </w:r>
      <w:r w:rsidR="00B71BB7" w:rsidRPr="009E5255">
        <w:instrText xml:space="preserve"> REF _Ref93999654 \h </w:instrText>
      </w:r>
      <w:r w:rsidR="00B71BB7" w:rsidRPr="009E5255">
        <w:fldChar w:fldCharType="separate"/>
      </w:r>
      <w:r w:rsidR="000C766B" w:rsidRPr="009E5255">
        <w:t>Table A</w:t>
      </w:r>
      <w:r w:rsidR="000C766B">
        <w:rPr>
          <w:noProof/>
        </w:rPr>
        <w:t>1</w:t>
      </w:r>
      <w:r w:rsidR="00B71BB7" w:rsidRPr="009E5255">
        <w:fldChar w:fldCharType="end"/>
      </w:r>
      <w:r w:rsidR="00FD24FA" w:rsidRPr="009E5255">
        <w:t>.</w:t>
      </w:r>
    </w:p>
    <w:p w14:paraId="124CBFF1" w14:textId="32AAE46A" w:rsidR="00480FF3" w:rsidRPr="009E5255" w:rsidRDefault="00480FF3" w:rsidP="00480FF3">
      <w:pPr>
        <w:pStyle w:val="Caption"/>
      </w:pPr>
      <w:bookmarkStart w:id="379" w:name="_Ref93999654"/>
      <w:bookmarkStart w:id="380" w:name="_Ref93998728"/>
      <w:r w:rsidRPr="009E5255">
        <w:t>Table A</w:t>
      </w:r>
      <w:r w:rsidR="00E36C93">
        <w:fldChar w:fldCharType="begin"/>
      </w:r>
      <w:r w:rsidR="00E36C93">
        <w:instrText xml:space="preserve"> SEQ Table_A \* ARABIC </w:instrText>
      </w:r>
      <w:r w:rsidR="00E36C93">
        <w:fldChar w:fldCharType="separate"/>
      </w:r>
      <w:r w:rsidR="000C766B">
        <w:rPr>
          <w:noProof/>
        </w:rPr>
        <w:t>1</w:t>
      </w:r>
      <w:r w:rsidR="00E36C93">
        <w:rPr>
          <w:noProof/>
        </w:rPr>
        <w:fldChar w:fldCharType="end"/>
      </w:r>
      <w:bookmarkEnd w:id="379"/>
      <w:r w:rsidRPr="009E5255">
        <w:t>. Coverage of the ToR Specific Objectives by CHERE’s Research Activities</w:t>
      </w:r>
      <w:bookmarkEnd w:id="380"/>
    </w:p>
    <w:tbl>
      <w:tblPr>
        <w:tblStyle w:val="TableGrid"/>
        <w:tblW w:w="9011"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Caption w:val="Coverage of the ToR Specific Objectives by CHERE’s Research Activities"/>
      </w:tblPr>
      <w:tblGrid>
        <w:gridCol w:w="4657"/>
        <w:gridCol w:w="362"/>
        <w:gridCol w:w="362"/>
        <w:gridCol w:w="363"/>
        <w:gridCol w:w="363"/>
        <w:gridCol w:w="363"/>
        <w:gridCol w:w="363"/>
        <w:gridCol w:w="363"/>
        <w:gridCol w:w="363"/>
        <w:gridCol w:w="363"/>
        <w:gridCol w:w="363"/>
        <w:gridCol w:w="363"/>
        <w:gridCol w:w="363"/>
      </w:tblGrid>
      <w:tr w:rsidR="004D3FEE" w:rsidRPr="009E5255" w14:paraId="5B5C9258" w14:textId="77777777" w:rsidTr="00FB0460">
        <w:tc>
          <w:tcPr>
            <w:tcW w:w="4657" w:type="dxa"/>
            <w:tcBorders>
              <w:top w:val="nil"/>
              <w:bottom w:val="nil"/>
            </w:tcBorders>
            <w:tcMar>
              <w:left w:w="0" w:type="dxa"/>
              <w:right w:w="0" w:type="dxa"/>
            </w:tcMar>
          </w:tcPr>
          <w:p w14:paraId="16E83A51" w14:textId="77777777" w:rsidR="004D3FEE" w:rsidRPr="009E5255" w:rsidRDefault="004D3FEE" w:rsidP="00584A9D">
            <w:pPr>
              <w:spacing w:before="0" w:after="0" w:line="240" w:lineRule="auto"/>
              <w:rPr>
                <w:sz w:val="20"/>
                <w:szCs w:val="20"/>
                <w:lang w:eastAsia="zh-CN" w:bidi="th-TH"/>
              </w:rPr>
            </w:pPr>
          </w:p>
        </w:tc>
        <w:tc>
          <w:tcPr>
            <w:tcW w:w="4354" w:type="dxa"/>
            <w:gridSpan w:val="12"/>
            <w:tcBorders>
              <w:top w:val="nil"/>
              <w:bottom w:val="single" w:sz="4" w:space="0" w:color="auto"/>
            </w:tcBorders>
            <w:tcMar>
              <w:left w:w="0" w:type="dxa"/>
              <w:right w:w="0" w:type="dxa"/>
            </w:tcMar>
          </w:tcPr>
          <w:p w14:paraId="6611FE7B" w14:textId="3A91B3A8" w:rsidR="004D3FEE" w:rsidRPr="009E5255" w:rsidRDefault="004D3FEE" w:rsidP="00DE0755">
            <w:pPr>
              <w:spacing w:before="0" w:after="0" w:line="240" w:lineRule="auto"/>
              <w:jc w:val="center"/>
              <w:rPr>
                <w:i/>
                <w:iCs/>
                <w:sz w:val="20"/>
                <w:szCs w:val="20"/>
                <w:lang w:eastAsia="zh-CN" w:bidi="th-TH"/>
              </w:rPr>
            </w:pPr>
            <w:r w:rsidRPr="009E5255">
              <w:rPr>
                <w:i/>
                <w:iCs/>
                <w:sz w:val="20"/>
                <w:szCs w:val="20"/>
                <w:lang w:eastAsia="zh-CN" w:bidi="th-TH"/>
              </w:rPr>
              <w:t>Research Activity</w:t>
            </w:r>
            <w:r w:rsidR="00744D5D" w:rsidRPr="009E5255">
              <w:rPr>
                <w:i/>
                <w:iCs/>
                <w:sz w:val="20"/>
                <w:szCs w:val="20"/>
                <w:lang w:eastAsia="zh-CN" w:bidi="th-TH"/>
              </w:rPr>
              <w:t xml:space="preserve"> </w:t>
            </w:r>
            <w:r w:rsidR="00DE0755" w:rsidRPr="009E5255">
              <w:rPr>
                <w:i/>
                <w:iCs/>
                <w:sz w:val="20"/>
                <w:szCs w:val="20"/>
                <w:lang w:eastAsia="zh-CN" w:bidi="th-TH"/>
              </w:rPr>
              <w:t>undertaken</w:t>
            </w:r>
            <w:r w:rsidR="00744D5D" w:rsidRPr="009E5255">
              <w:rPr>
                <w:i/>
                <w:iCs/>
                <w:sz w:val="20"/>
                <w:szCs w:val="20"/>
                <w:lang w:eastAsia="zh-CN" w:bidi="th-TH"/>
              </w:rPr>
              <w:t xml:space="preserve"> by CHERE</w:t>
            </w:r>
          </w:p>
        </w:tc>
      </w:tr>
      <w:tr w:rsidR="004D3FEE" w:rsidRPr="009E5255" w14:paraId="3808EF89" w14:textId="77777777" w:rsidTr="00FB0460">
        <w:tc>
          <w:tcPr>
            <w:tcW w:w="4657" w:type="dxa"/>
            <w:tcBorders>
              <w:top w:val="nil"/>
              <w:bottom w:val="single" w:sz="4" w:space="0" w:color="auto"/>
            </w:tcBorders>
            <w:tcMar>
              <w:left w:w="0" w:type="dxa"/>
              <w:right w:w="0" w:type="dxa"/>
            </w:tcMar>
          </w:tcPr>
          <w:p w14:paraId="096715C2" w14:textId="77777777" w:rsidR="004D3FEE" w:rsidRPr="009E5255" w:rsidRDefault="004D3FEE" w:rsidP="00584A9D">
            <w:pPr>
              <w:spacing w:before="0" w:after="0" w:line="240" w:lineRule="auto"/>
              <w:rPr>
                <w:i/>
                <w:iCs/>
                <w:sz w:val="20"/>
                <w:szCs w:val="20"/>
                <w:lang w:eastAsia="zh-CN" w:bidi="th-TH"/>
              </w:rPr>
            </w:pPr>
            <w:r w:rsidRPr="009E5255">
              <w:rPr>
                <w:i/>
                <w:iCs/>
                <w:sz w:val="20"/>
                <w:szCs w:val="20"/>
                <w:lang w:eastAsia="zh-CN" w:bidi="th-TH"/>
              </w:rPr>
              <w:t>ToR Specific Objective</w:t>
            </w:r>
          </w:p>
        </w:tc>
        <w:tc>
          <w:tcPr>
            <w:tcW w:w="362" w:type="dxa"/>
            <w:tcBorders>
              <w:top w:val="single" w:sz="4" w:space="0" w:color="auto"/>
              <w:bottom w:val="single" w:sz="4" w:space="0" w:color="auto"/>
            </w:tcBorders>
            <w:tcMar>
              <w:left w:w="0" w:type="dxa"/>
              <w:right w:w="0" w:type="dxa"/>
            </w:tcMar>
          </w:tcPr>
          <w:p w14:paraId="52BA7A82" w14:textId="77777777" w:rsidR="004D3FEE" w:rsidRPr="009E5255" w:rsidRDefault="004D3FEE" w:rsidP="00584A9D">
            <w:pPr>
              <w:spacing w:before="0" w:after="0" w:line="240" w:lineRule="auto"/>
              <w:rPr>
                <w:sz w:val="20"/>
                <w:szCs w:val="20"/>
                <w:lang w:eastAsia="zh-CN" w:bidi="th-TH"/>
              </w:rPr>
            </w:pPr>
            <w:r w:rsidRPr="009E5255">
              <w:rPr>
                <w:sz w:val="20"/>
                <w:szCs w:val="20"/>
                <w:lang w:eastAsia="zh-CN" w:bidi="th-TH"/>
              </w:rPr>
              <w:t>1a</w:t>
            </w:r>
          </w:p>
        </w:tc>
        <w:tc>
          <w:tcPr>
            <w:tcW w:w="362" w:type="dxa"/>
            <w:tcBorders>
              <w:top w:val="single" w:sz="4" w:space="0" w:color="auto"/>
              <w:bottom w:val="single" w:sz="4" w:space="0" w:color="auto"/>
            </w:tcBorders>
          </w:tcPr>
          <w:p w14:paraId="56FAAE8F" w14:textId="77777777" w:rsidR="004D3FEE" w:rsidRPr="009E5255" w:rsidRDefault="004D3FEE" w:rsidP="00584A9D">
            <w:pPr>
              <w:spacing w:before="0" w:after="0"/>
              <w:rPr>
                <w:sz w:val="20"/>
                <w:szCs w:val="20"/>
                <w:lang w:eastAsia="zh-CN" w:bidi="th-TH"/>
              </w:rPr>
            </w:pPr>
            <w:r w:rsidRPr="009E5255">
              <w:rPr>
                <w:sz w:val="20"/>
                <w:szCs w:val="20"/>
                <w:lang w:eastAsia="zh-CN" w:bidi="th-TH"/>
              </w:rPr>
              <w:t>1b</w:t>
            </w:r>
          </w:p>
        </w:tc>
        <w:tc>
          <w:tcPr>
            <w:tcW w:w="363" w:type="dxa"/>
            <w:tcBorders>
              <w:top w:val="single" w:sz="4" w:space="0" w:color="auto"/>
              <w:bottom w:val="single" w:sz="4" w:space="0" w:color="auto"/>
            </w:tcBorders>
            <w:tcMar>
              <w:left w:w="0" w:type="dxa"/>
              <w:right w:w="0" w:type="dxa"/>
            </w:tcMar>
          </w:tcPr>
          <w:p w14:paraId="6A077BEA" w14:textId="77777777" w:rsidR="004D3FEE" w:rsidRPr="009E5255" w:rsidRDefault="004D3FEE" w:rsidP="00584A9D">
            <w:pPr>
              <w:spacing w:before="0" w:after="0"/>
              <w:rPr>
                <w:sz w:val="20"/>
                <w:szCs w:val="20"/>
                <w:lang w:eastAsia="zh-CN" w:bidi="th-TH"/>
              </w:rPr>
            </w:pPr>
            <w:r w:rsidRPr="009E5255">
              <w:rPr>
                <w:sz w:val="20"/>
                <w:szCs w:val="20"/>
                <w:lang w:eastAsia="zh-CN" w:bidi="th-TH"/>
              </w:rPr>
              <w:t>1c</w:t>
            </w:r>
          </w:p>
        </w:tc>
        <w:tc>
          <w:tcPr>
            <w:tcW w:w="363" w:type="dxa"/>
            <w:tcBorders>
              <w:top w:val="single" w:sz="4" w:space="0" w:color="auto"/>
              <w:bottom w:val="single" w:sz="4" w:space="0" w:color="auto"/>
            </w:tcBorders>
            <w:tcMar>
              <w:left w:w="0" w:type="dxa"/>
              <w:right w:w="0" w:type="dxa"/>
            </w:tcMar>
          </w:tcPr>
          <w:p w14:paraId="3C29A34A" w14:textId="77777777" w:rsidR="004D3FEE" w:rsidRPr="009E5255" w:rsidRDefault="004D3FEE" w:rsidP="00584A9D">
            <w:pPr>
              <w:spacing w:before="0" w:after="0"/>
              <w:rPr>
                <w:sz w:val="20"/>
                <w:szCs w:val="20"/>
                <w:lang w:eastAsia="zh-CN" w:bidi="th-TH"/>
              </w:rPr>
            </w:pPr>
            <w:r w:rsidRPr="009E5255">
              <w:rPr>
                <w:sz w:val="20"/>
                <w:szCs w:val="20"/>
                <w:lang w:eastAsia="zh-CN" w:bidi="th-TH"/>
              </w:rPr>
              <w:t>1d</w:t>
            </w:r>
          </w:p>
        </w:tc>
        <w:tc>
          <w:tcPr>
            <w:tcW w:w="363" w:type="dxa"/>
            <w:tcBorders>
              <w:top w:val="single" w:sz="4" w:space="0" w:color="auto"/>
              <w:bottom w:val="single" w:sz="4" w:space="0" w:color="auto"/>
            </w:tcBorders>
            <w:tcMar>
              <w:left w:w="0" w:type="dxa"/>
              <w:right w:w="0" w:type="dxa"/>
            </w:tcMar>
          </w:tcPr>
          <w:p w14:paraId="246A1B36" w14:textId="77777777" w:rsidR="004D3FEE" w:rsidRPr="009E5255" w:rsidRDefault="004D3FEE" w:rsidP="00584A9D">
            <w:pPr>
              <w:spacing w:before="0" w:after="0"/>
              <w:rPr>
                <w:sz w:val="20"/>
                <w:szCs w:val="20"/>
                <w:lang w:eastAsia="zh-CN" w:bidi="th-TH"/>
              </w:rPr>
            </w:pPr>
            <w:r w:rsidRPr="009E5255">
              <w:rPr>
                <w:sz w:val="20"/>
                <w:szCs w:val="20"/>
                <w:lang w:eastAsia="zh-CN" w:bidi="th-TH"/>
              </w:rPr>
              <w:t>2a</w:t>
            </w:r>
          </w:p>
        </w:tc>
        <w:tc>
          <w:tcPr>
            <w:tcW w:w="363" w:type="dxa"/>
            <w:tcBorders>
              <w:top w:val="single" w:sz="4" w:space="0" w:color="auto"/>
              <w:bottom w:val="single" w:sz="4" w:space="0" w:color="auto"/>
            </w:tcBorders>
            <w:tcMar>
              <w:left w:w="0" w:type="dxa"/>
              <w:right w:w="0" w:type="dxa"/>
            </w:tcMar>
          </w:tcPr>
          <w:p w14:paraId="15A2AB7B" w14:textId="77777777" w:rsidR="004D3FEE" w:rsidRPr="009E5255" w:rsidRDefault="004D3FEE" w:rsidP="00584A9D">
            <w:pPr>
              <w:spacing w:before="0" w:after="0"/>
              <w:rPr>
                <w:sz w:val="20"/>
                <w:szCs w:val="20"/>
                <w:lang w:eastAsia="zh-CN" w:bidi="th-TH"/>
              </w:rPr>
            </w:pPr>
            <w:r w:rsidRPr="009E5255">
              <w:rPr>
                <w:sz w:val="20"/>
                <w:szCs w:val="20"/>
                <w:lang w:eastAsia="zh-CN" w:bidi="th-TH"/>
              </w:rPr>
              <w:t>2b</w:t>
            </w:r>
          </w:p>
        </w:tc>
        <w:tc>
          <w:tcPr>
            <w:tcW w:w="363" w:type="dxa"/>
            <w:tcBorders>
              <w:top w:val="single" w:sz="4" w:space="0" w:color="auto"/>
              <w:bottom w:val="single" w:sz="4" w:space="0" w:color="auto"/>
            </w:tcBorders>
            <w:tcMar>
              <w:left w:w="0" w:type="dxa"/>
              <w:right w:w="0" w:type="dxa"/>
            </w:tcMar>
          </w:tcPr>
          <w:p w14:paraId="1C993E64" w14:textId="77777777" w:rsidR="004D3FEE" w:rsidRPr="009E5255" w:rsidRDefault="004D3FEE" w:rsidP="00584A9D">
            <w:pPr>
              <w:spacing w:before="0" w:after="0"/>
              <w:rPr>
                <w:sz w:val="20"/>
                <w:szCs w:val="20"/>
                <w:lang w:eastAsia="zh-CN" w:bidi="th-TH"/>
              </w:rPr>
            </w:pPr>
            <w:r w:rsidRPr="009E5255">
              <w:rPr>
                <w:sz w:val="20"/>
                <w:szCs w:val="20"/>
                <w:lang w:eastAsia="zh-CN" w:bidi="th-TH"/>
              </w:rPr>
              <w:t>2c</w:t>
            </w:r>
          </w:p>
        </w:tc>
        <w:tc>
          <w:tcPr>
            <w:tcW w:w="363" w:type="dxa"/>
            <w:tcBorders>
              <w:top w:val="single" w:sz="4" w:space="0" w:color="auto"/>
              <w:bottom w:val="single" w:sz="4" w:space="0" w:color="auto"/>
            </w:tcBorders>
            <w:tcMar>
              <w:left w:w="0" w:type="dxa"/>
              <w:right w:w="0" w:type="dxa"/>
            </w:tcMar>
          </w:tcPr>
          <w:p w14:paraId="3DFB385A" w14:textId="77777777" w:rsidR="004D3FEE" w:rsidRPr="009E5255" w:rsidRDefault="004D3FEE" w:rsidP="00584A9D">
            <w:pPr>
              <w:spacing w:before="0" w:after="0"/>
              <w:rPr>
                <w:sz w:val="20"/>
                <w:szCs w:val="20"/>
                <w:lang w:eastAsia="zh-CN" w:bidi="th-TH"/>
              </w:rPr>
            </w:pPr>
            <w:r w:rsidRPr="009E5255">
              <w:rPr>
                <w:sz w:val="20"/>
                <w:szCs w:val="20"/>
                <w:lang w:eastAsia="zh-CN" w:bidi="th-TH"/>
              </w:rPr>
              <w:t>3a</w:t>
            </w:r>
          </w:p>
        </w:tc>
        <w:tc>
          <w:tcPr>
            <w:tcW w:w="363" w:type="dxa"/>
            <w:tcBorders>
              <w:top w:val="single" w:sz="4" w:space="0" w:color="auto"/>
              <w:bottom w:val="single" w:sz="4" w:space="0" w:color="auto"/>
            </w:tcBorders>
            <w:tcMar>
              <w:left w:w="0" w:type="dxa"/>
              <w:right w:w="0" w:type="dxa"/>
            </w:tcMar>
          </w:tcPr>
          <w:p w14:paraId="69ADAD1C" w14:textId="77777777" w:rsidR="004D3FEE" w:rsidRPr="009E5255" w:rsidRDefault="004D3FEE" w:rsidP="00584A9D">
            <w:pPr>
              <w:spacing w:before="0" w:after="0"/>
              <w:rPr>
                <w:sz w:val="20"/>
                <w:szCs w:val="20"/>
                <w:lang w:eastAsia="zh-CN" w:bidi="th-TH"/>
              </w:rPr>
            </w:pPr>
            <w:r w:rsidRPr="009E5255">
              <w:rPr>
                <w:sz w:val="20"/>
                <w:szCs w:val="20"/>
                <w:lang w:eastAsia="zh-CN" w:bidi="th-TH"/>
              </w:rPr>
              <w:t>4a</w:t>
            </w:r>
          </w:p>
        </w:tc>
        <w:tc>
          <w:tcPr>
            <w:tcW w:w="363" w:type="dxa"/>
            <w:tcBorders>
              <w:top w:val="single" w:sz="4" w:space="0" w:color="auto"/>
              <w:bottom w:val="single" w:sz="4" w:space="0" w:color="auto"/>
            </w:tcBorders>
            <w:tcMar>
              <w:left w:w="0" w:type="dxa"/>
              <w:right w:w="0" w:type="dxa"/>
            </w:tcMar>
          </w:tcPr>
          <w:p w14:paraId="46D6F1E6" w14:textId="77777777" w:rsidR="004D3FEE" w:rsidRPr="009E5255" w:rsidRDefault="004D3FEE" w:rsidP="00584A9D">
            <w:pPr>
              <w:spacing w:before="0" w:after="0"/>
              <w:rPr>
                <w:sz w:val="20"/>
                <w:szCs w:val="20"/>
                <w:lang w:eastAsia="zh-CN" w:bidi="th-TH"/>
              </w:rPr>
            </w:pPr>
            <w:r w:rsidRPr="009E5255">
              <w:rPr>
                <w:sz w:val="20"/>
                <w:szCs w:val="20"/>
                <w:lang w:eastAsia="zh-CN" w:bidi="th-TH"/>
              </w:rPr>
              <w:t>4b</w:t>
            </w:r>
          </w:p>
        </w:tc>
        <w:tc>
          <w:tcPr>
            <w:tcW w:w="363" w:type="dxa"/>
            <w:tcBorders>
              <w:top w:val="single" w:sz="4" w:space="0" w:color="auto"/>
              <w:bottom w:val="single" w:sz="4" w:space="0" w:color="auto"/>
            </w:tcBorders>
            <w:tcMar>
              <w:left w:w="0" w:type="dxa"/>
              <w:right w:w="0" w:type="dxa"/>
            </w:tcMar>
          </w:tcPr>
          <w:p w14:paraId="3F0ADF85" w14:textId="77777777" w:rsidR="004D3FEE" w:rsidRPr="009E5255" w:rsidRDefault="004D3FEE" w:rsidP="00584A9D">
            <w:pPr>
              <w:spacing w:before="0" w:after="0"/>
              <w:rPr>
                <w:sz w:val="20"/>
                <w:szCs w:val="20"/>
                <w:lang w:eastAsia="zh-CN" w:bidi="th-TH"/>
              </w:rPr>
            </w:pPr>
            <w:r w:rsidRPr="009E5255">
              <w:rPr>
                <w:sz w:val="20"/>
                <w:szCs w:val="20"/>
                <w:lang w:eastAsia="zh-CN" w:bidi="th-TH"/>
              </w:rPr>
              <w:t>5a</w:t>
            </w:r>
          </w:p>
        </w:tc>
        <w:tc>
          <w:tcPr>
            <w:tcW w:w="363" w:type="dxa"/>
            <w:tcBorders>
              <w:top w:val="single" w:sz="4" w:space="0" w:color="auto"/>
              <w:bottom w:val="single" w:sz="4" w:space="0" w:color="auto"/>
            </w:tcBorders>
            <w:tcMar>
              <w:left w:w="0" w:type="dxa"/>
              <w:right w:w="0" w:type="dxa"/>
            </w:tcMar>
          </w:tcPr>
          <w:p w14:paraId="1F2DB86D" w14:textId="77777777" w:rsidR="004D3FEE" w:rsidRPr="009E5255" w:rsidRDefault="004D3FEE" w:rsidP="00584A9D">
            <w:pPr>
              <w:spacing w:before="0" w:after="0"/>
              <w:rPr>
                <w:sz w:val="20"/>
                <w:szCs w:val="20"/>
                <w:lang w:eastAsia="zh-CN" w:bidi="th-TH"/>
              </w:rPr>
            </w:pPr>
            <w:r w:rsidRPr="009E5255">
              <w:rPr>
                <w:sz w:val="20"/>
                <w:szCs w:val="20"/>
                <w:lang w:eastAsia="zh-CN" w:bidi="th-TH"/>
              </w:rPr>
              <w:t>6a</w:t>
            </w:r>
          </w:p>
        </w:tc>
      </w:tr>
      <w:tr w:rsidR="002E7692" w:rsidRPr="009E5255" w14:paraId="6875CABB" w14:textId="77777777" w:rsidTr="00503FA7">
        <w:tc>
          <w:tcPr>
            <w:tcW w:w="4657" w:type="dxa"/>
            <w:tcBorders>
              <w:top w:val="single" w:sz="4" w:space="0" w:color="auto"/>
              <w:right w:val="single" w:sz="4" w:space="0" w:color="auto"/>
            </w:tcBorders>
            <w:tcMar>
              <w:left w:w="0" w:type="dxa"/>
              <w:right w:w="0" w:type="dxa"/>
            </w:tcMar>
          </w:tcPr>
          <w:p w14:paraId="49DA2E9D" w14:textId="3604C5FB" w:rsidR="002E7692" w:rsidRPr="009E5255" w:rsidRDefault="002E7692" w:rsidP="00584A9D">
            <w:pPr>
              <w:spacing w:before="0" w:after="0" w:line="240" w:lineRule="auto"/>
              <w:rPr>
                <w:sz w:val="20"/>
                <w:szCs w:val="20"/>
                <w:lang w:eastAsia="zh-CN" w:bidi="th-TH"/>
              </w:rPr>
            </w:pPr>
            <w:r w:rsidRPr="009E5255">
              <w:rPr>
                <w:sz w:val="20"/>
                <w:szCs w:val="20"/>
                <w:lang w:eastAsia="zh-CN" w:bidi="th-TH"/>
              </w:rPr>
              <w:t>1</w:t>
            </w:r>
            <w:r w:rsidR="00DE0755" w:rsidRPr="009E5255">
              <w:rPr>
                <w:sz w:val="20"/>
                <w:szCs w:val="20"/>
                <w:lang w:eastAsia="zh-CN" w:bidi="th-TH"/>
              </w:rPr>
              <w:t>.</w:t>
            </w:r>
            <w:r w:rsidRPr="009E5255">
              <w:rPr>
                <w:sz w:val="20"/>
                <w:szCs w:val="20"/>
                <w:lang w:eastAsia="zh-CN" w:bidi="th-TH"/>
              </w:rPr>
              <w:t xml:space="preserve"> Activities and experiences of EFC </w:t>
            </w:r>
            <w:r w:rsidR="00DC5B59" w:rsidRPr="009E5255">
              <w:rPr>
                <w:sz w:val="20"/>
                <w:szCs w:val="20"/>
                <w:lang w:eastAsia="zh-CN" w:bidi="th-TH"/>
              </w:rPr>
              <w:t>supply</w:t>
            </w:r>
            <w:r w:rsidRPr="009E5255">
              <w:rPr>
                <w:sz w:val="20"/>
                <w:szCs w:val="20"/>
                <w:lang w:eastAsia="zh-CN" w:bidi="th-TH"/>
              </w:rPr>
              <w:t xml:space="preserve"> chain participants</w:t>
            </w:r>
          </w:p>
        </w:tc>
        <w:tc>
          <w:tcPr>
            <w:tcW w:w="362"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523B20B0" w14:textId="77777777" w:rsidR="002E7692" w:rsidRPr="009E5255" w:rsidRDefault="002E7692"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0F4AEB"/>
          </w:tcPr>
          <w:p w14:paraId="4161F01B"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6545126C"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25E0B88A"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391450E9"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5B70DF1F"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42C985C"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0DDDAAB6"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0BEABED1"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47A72254"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71DCD883"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406B1E4A" w14:textId="77777777" w:rsidR="002E7692" w:rsidRPr="009E5255" w:rsidRDefault="002E7692" w:rsidP="00584A9D">
            <w:pPr>
              <w:spacing w:before="0" w:after="0"/>
              <w:rPr>
                <w:sz w:val="20"/>
                <w:szCs w:val="20"/>
                <w:lang w:eastAsia="zh-CN" w:bidi="th-TH"/>
              </w:rPr>
            </w:pPr>
          </w:p>
        </w:tc>
      </w:tr>
      <w:tr w:rsidR="002E7692" w:rsidRPr="009E5255" w14:paraId="2D9C4A81" w14:textId="77777777" w:rsidTr="00503FA7">
        <w:tc>
          <w:tcPr>
            <w:tcW w:w="4657" w:type="dxa"/>
            <w:tcBorders>
              <w:right w:val="single" w:sz="4" w:space="0" w:color="auto"/>
            </w:tcBorders>
            <w:tcMar>
              <w:left w:w="0" w:type="dxa"/>
              <w:right w:w="0" w:type="dxa"/>
            </w:tcMar>
          </w:tcPr>
          <w:p w14:paraId="5C3B1797" w14:textId="417EF12C" w:rsidR="002E7692" w:rsidRPr="009E5255" w:rsidRDefault="002E7692" w:rsidP="00DE0755">
            <w:pPr>
              <w:spacing w:before="0" w:after="0" w:line="240" w:lineRule="auto"/>
              <w:ind w:left="284"/>
              <w:rPr>
                <w:sz w:val="20"/>
                <w:szCs w:val="20"/>
                <w:lang w:eastAsia="zh-CN" w:bidi="th-TH"/>
              </w:rPr>
            </w:pPr>
            <w:r w:rsidRPr="009E5255">
              <w:rPr>
                <w:sz w:val="20"/>
                <w:szCs w:val="20"/>
                <w:lang w:eastAsia="zh-CN" w:bidi="th-TH"/>
              </w:rPr>
              <w:t>1a</w:t>
            </w:r>
            <w:r w:rsidR="0048472F" w:rsidRPr="009E5255">
              <w:rPr>
                <w:sz w:val="20"/>
                <w:szCs w:val="20"/>
                <w:lang w:eastAsia="zh-CN" w:bidi="th-TH"/>
              </w:rPr>
              <w:t xml:space="preserve">.  </w:t>
            </w:r>
            <w:r w:rsidRPr="009E5255">
              <w:rPr>
                <w:sz w:val="20"/>
                <w:szCs w:val="20"/>
                <w:lang w:eastAsia="zh-CN" w:bidi="th-TH"/>
              </w:rPr>
              <w:t>Prescribing, claims processing, admin burden</w:t>
            </w:r>
          </w:p>
        </w:tc>
        <w:tc>
          <w:tcPr>
            <w:tcW w:w="362"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6204E979" w14:textId="77777777" w:rsidR="002E7692" w:rsidRPr="009E5255" w:rsidRDefault="002E7692"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0F4AEB"/>
          </w:tcPr>
          <w:p w14:paraId="717DBD31"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7FCFF2C3"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67A12DAE"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2D625C61"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17ECBDB"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685F697F"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2F5F1E48"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6F196E45"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3DA83D29"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7A3F1D8A"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625D3A8E" w14:textId="77777777" w:rsidR="002E7692" w:rsidRPr="009E5255" w:rsidRDefault="002E7692" w:rsidP="00584A9D">
            <w:pPr>
              <w:spacing w:before="0" w:after="0"/>
              <w:rPr>
                <w:sz w:val="20"/>
                <w:szCs w:val="20"/>
                <w:lang w:eastAsia="zh-CN" w:bidi="th-TH"/>
              </w:rPr>
            </w:pPr>
          </w:p>
        </w:tc>
      </w:tr>
      <w:tr w:rsidR="002E7692" w:rsidRPr="009E5255" w14:paraId="6C26952D" w14:textId="77777777" w:rsidTr="0035248E">
        <w:tc>
          <w:tcPr>
            <w:tcW w:w="4657" w:type="dxa"/>
            <w:tcBorders>
              <w:right w:val="single" w:sz="4" w:space="0" w:color="auto"/>
            </w:tcBorders>
            <w:tcMar>
              <w:left w:w="0" w:type="dxa"/>
              <w:right w:w="0" w:type="dxa"/>
            </w:tcMar>
          </w:tcPr>
          <w:p w14:paraId="298E54C1" w14:textId="3DF70258" w:rsidR="002E7692" w:rsidRPr="009E5255" w:rsidRDefault="002E7692" w:rsidP="00DE0755">
            <w:pPr>
              <w:spacing w:before="0" w:after="0" w:line="240" w:lineRule="auto"/>
              <w:ind w:left="284"/>
              <w:rPr>
                <w:sz w:val="20"/>
                <w:szCs w:val="20"/>
                <w:lang w:eastAsia="zh-CN" w:bidi="th-TH"/>
              </w:rPr>
            </w:pPr>
            <w:r w:rsidRPr="009E5255">
              <w:rPr>
                <w:sz w:val="20"/>
                <w:szCs w:val="20"/>
                <w:lang w:eastAsia="zh-CN" w:bidi="th-TH"/>
              </w:rPr>
              <w:t>1b</w:t>
            </w:r>
            <w:r w:rsidR="0048472F" w:rsidRPr="009E5255">
              <w:rPr>
                <w:sz w:val="20"/>
                <w:szCs w:val="20"/>
                <w:lang w:eastAsia="zh-CN" w:bidi="th-TH"/>
              </w:rPr>
              <w:t xml:space="preserve">.  </w:t>
            </w:r>
            <w:r w:rsidRPr="009E5255">
              <w:rPr>
                <w:sz w:val="20"/>
                <w:szCs w:val="20"/>
                <w:lang w:eastAsia="zh-CN" w:bidi="th-TH"/>
              </w:rPr>
              <w:t xml:space="preserve">Specific equity considerations </w:t>
            </w:r>
          </w:p>
        </w:tc>
        <w:tc>
          <w:tcPr>
            <w:tcW w:w="362"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5456351F" w14:textId="77777777" w:rsidR="002E7692" w:rsidRPr="009E5255" w:rsidRDefault="002E7692"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0F4AEB"/>
          </w:tcPr>
          <w:p w14:paraId="0A40CB45"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72C2C3D8"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4E034FF"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85DFA79"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685EB3A5"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41EA9EB"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77696234"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20E949D2"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0C1CA8B"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583F464" w14:textId="77777777" w:rsidR="002E7692" w:rsidRPr="009E5255" w:rsidRDefault="002E7692"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02435528" w14:textId="77777777" w:rsidR="002E7692" w:rsidRPr="009E5255" w:rsidRDefault="002E7692" w:rsidP="00584A9D">
            <w:pPr>
              <w:spacing w:before="0" w:after="0"/>
              <w:rPr>
                <w:sz w:val="20"/>
                <w:szCs w:val="20"/>
                <w:lang w:eastAsia="zh-CN" w:bidi="th-TH"/>
              </w:rPr>
            </w:pPr>
          </w:p>
        </w:tc>
      </w:tr>
      <w:tr w:rsidR="004D3FEE" w:rsidRPr="009E5255" w14:paraId="4B45AD72" w14:textId="77777777" w:rsidTr="00503FA7">
        <w:tc>
          <w:tcPr>
            <w:tcW w:w="4657" w:type="dxa"/>
            <w:tcBorders>
              <w:right w:val="single" w:sz="4" w:space="0" w:color="auto"/>
            </w:tcBorders>
            <w:tcMar>
              <w:left w:w="0" w:type="dxa"/>
              <w:right w:w="0" w:type="dxa"/>
            </w:tcMar>
          </w:tcPr>
          <w:p w14:paraId="09EF5D93" w14:textId="617F5669" w:rsidR="004D3FEE" w:rsidRPr="009E5255" w:rsidRDefault="004D3FEE" w:rsidP="00584A9D">
            <w:pPr>
              <w:spacing w:before="0" w:after="0" w:line="240" w:lineRule="auto"/>
              <w:rPr>
                <w:sz w:val="20"/>
                <w:szCs w:val="20"/>
                <w:lang w:eastAsia="zh-CN" w:bidi="th-TH"/>
              </w:rPr>
            </w:pPr>
            <w:r w:rsidRPr="009E5255">
              <w:rPr>
                <w:sz w:val="20"/>
                <w:szCs w:val="20"/>
                <w:lang w:eastAsia="zh-CN" w:bidi="th-TH"/>
              </w:rPr>
              <w:t>2</w:t>
            </w:r>
            <w:r w:rsidR="00DE0755" w:rsidRPr="009E5255">
              <w:rPr>
                <w:sz w:val="20"/>
                <w:szCs w:val="20"/>
                <w:lang w:eastAsia="zh-CN" w:bidi="th-TH"/>
              </w:rPr>
              <w:t>.</w:t>
            </w:r>
            <w:r w:rsidRPr="009E5255">
              <w:rPr>
                <w:sz w:val="20"/>
                <w:szCs w:val="20"/>
                <w:lang w:eastAsia="zh-CN" w:bidi="th-TH"/>
              </w:rPr>
              <w:t xml:space="preserve"> </w:t>
            </w:r>
            <w:r w:rsidR="00D368CF" w:rsidRPr="009E5255">
              <w:rPr>
                <w:sz w:val="20"/>
                <w:szCs w:val="20"/>
                <w:lang w:eastAsia="zh-CN" w:bidi="th-TH"/>
              </w:rPr>
              <w:t>D</w:t>
            </w:r>
            <w:r w:rsidRPr="009E5255">
              <w:rPr>
                <w:sz w:val="20"/>
                <w:szCs w:val="20"/>
                <w:lang w:eastAsia="zh-CN" w:bidi="th-TH"/>
              </w:rPr>
              <w:t>istribution of costs and remuneration</w:t>
            </w:r>
          </w:p>
        </w:tc>
        <w:tc>
          <w:tcPr>
            <w:tcW w:w="362"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EE58A9F" w14:textId="77777777" w:rsidR="004D3FEE" w:rsidRPr="009E5255" w:rsidRDefault="004D3FEE"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0F4AEB"/>
          </w:tcPr>
          <w:p w14:paraId="0703D4C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9066FB2"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46F7C93E"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2AF0379A"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5C91CDE2"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6094471E"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37938F1"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4C8A56BB"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722E3453"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719A3FAC"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45899C80" w14:textId="77777777" w:rsidR="004D3FEE" w:rsidRPr="009E5255" w:rsidRDefault="004D3FEE" w:rsidP="00584A9D">
            <w:pPr>
              <w:spacing w:before="0" w:after="0"/>
              <w:rPr>
                <w:sz w:val="20"/>
                <w:szCs w:val="20"/>
                <w:lang w:eastAsia="zh-CN" w:bidi="th-TH"/>
              </w:rPr>
            </w:pPr>
          </w:p>
        </w:tc>
      </w:tr>
      <w:tr w:rsidR="004D3FEE" w:rsidRPr="009E5255" w14:paraId="0015E644" w14:textId="77777777" w:rsidTr="00F15B70">
        <w:tc>
          <w:tcPr>
            <w:tcW w:w="4657" w:type="dxa"/>
            <w:tcBorders>
              <w:right w:val="single" w:sz="4" w:space="0" w:color="auto"/>
            </w:tcBorders>
            <w:tcMar>
              <w:left w:w="0" w:type="dxa"/>
              <w:right w:w="0" w:type="dxa"/>
            </w:tcMar>
          </w:tcPr>
          <w:p w14:paraId="4B1BCB2D" w14:textId="6BF77E8B" w:rsidR="004D3FEE" w:rsidRPr="009E5255" w:rsidRDefault="004D3FEE" w:rsidP="00584A9D">
            <w:pPr>
              <w:spacing w:before="0" w:after="0" w:line="240" w:lineRule="auto"/>
              <w:rPr>
                <w:sz w:val="20"/>
                <w:szCs w:val="20"/>
                <w:lang w:eastAsia="zh-CN" w:bidi="th-TH"/>
              </w:rPr>
            </w:pPr>
            <w:r w:rsidRPr="009E5255">
              <w:rPr>
                <w:sz w:val="20"/>
                <w:szCs w:val="20"/>
                <w:lang w:eastAsia="zh-CN" w:bidi="th-TH"/>
              </w:rPr>
              <w:t>3</w:t>
            </w:r>
            <w:r w:rsidR="00DE0755" w:rsidRPr="009E5255">
              <w:rPr>
                <w:sz w:val="20"/>
                <w:szCs w:val="20"/>
                <w:lang w:eastAsia="zh-CN" w:bidi="th-TH"/>
              </w:rPr>
              <w:t>.</w:t>
            </w:r>
            <w:r w:rsidRPr="009E5255">
              <w:rPr>
                <w:sz w:val="20"/>
                <w:szCs w:val="20"/>
                <w:lang w:eastAsia="zh-CN" w:bidi="th-TH"/>
              </w:rPr>
              <w:t xml:space="preserve"> </w:t>
            </w:r>
            <w:r w:rsidR="00D368CF" w:rsidRPr="009E5255">
              <w:rPr>
                <w:sz w:val="20"/>
                <w:szCs w:val="20"/>
                <w:lang w:eastAsia="zh-CN" w:bidi="th-TH"/>
              </w:rPr>
              <w:t>O</w:t>
            </w:r>
            <w:r w:rsidRPr="009E5255">
              <w:rPr>
                <w:sz w:val="20"/>
                <w:szCs w:val="20"/>
                <w:lang w:eastAsia="zh-CN" w:bidi="th-TH"/>
              </w:rPr>
              <w:t>utcomes of</w:t>
            </w:r>
            <w:r w:rsidR="00D368CF" w:rsidRPr="009E5255">
              <w:rPr>
                <w:sz w:val="20"/>
                <w:szCs w:val="20"/>
                <w:lang w:eastAsia="zh-CN" w:bidi="th-TH"/>
              </w:rPr>
              <w:t xml:space="preserve"> relevant</w:t>
            </w:r>
            <w:r w:rsidRPr="009E5255">
              <w:rPr>
                <w:sz w:val="20"/>
                <w:szCs w:val="20"/>
                <w:lang w:eastAsia="zh-CN" w:bidi="th-TH"/>
              </w:rPr>
              <w:t xml:space="preserve"> Commonwealth reviews</w:t>
            </w:r>
          </w:p>
        </w:tc>
        <w:tc>
          <w:tcPr>
            <w:tcW w:w="362"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044E523F" w14:textId="77777777" w:rsidR="004D3FEE" w:rsidRPr="009E5255" w:rsidRDefault="004D3FEE"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Pr>
          <w:p w14:paraId="4BB5E6A5"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1C5E24C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62B5C227"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71E64687"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2A2CAC9E"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0EE701BE"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4F3A8F6B"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49CDAF5"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6088AFBC"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76CAAB1E"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58138659" w14:textId="77777777" w:rsidR="004D3FEE" w:rsidRPr="009E5255" w:rsidRDefault="004D3FEE" w:rsidP="00584A9D">
            <w:pPr>
              <w:spacing w:before="0" w:after="0"/>
              <w:rPr>
                <w:sz w:val="20"/>
                <w:szCs w:val="20"/>
                <w:lang w:eastAsia="zh-CN" w:bidi="th-TH"/>
              </w:rPr>
            </w:pPr>
          </w:p>
        </w:tc>
      </w:tr>
      <w:tr w:rsidR="004D3FEE" w:rsidRPr="009E5255" w14:paraId="7AAECDB9" w14:textId="77777777" w:rsidTr="005E23DC">
        <w:tc>
          <w:tcPr>
            <w:tcW w:w="4657" w:type="dxa"/>
            <w:tcBorders>
              <w:right w:val="single" w:sz="4" w:space="0" w:color="auto"/>
            </w:tcBorders>
            <w:tcMar>
              <w:left w:w="0" w:type="dxa"/>
              <w:right w:w="0" w:type="dxa"/>
            </w:tcMar>
          </w:tcPr>
          <w:p w14:paraId="632F81B0" w14:textId="7ACE9BF2" w:rsidR="004D3FEE" w:rsidRPr="009E5255" w:rsidRDefault="004D3FEE" w:rsidP="00584A9D">
            <w:pPr>
              <w:spacing w:before="0" w:after="0" w:line="240" w:lineRule="auto"/>
              <w:rPr>
                <w:sz w:val="20"/>
                <w:szCs w:val="20"/>
                <w:lang w:eastAsia="zh-CN" w:bidi="th-TH"/>
              </w:rPr>
            </w:pPr>
            <w:r w:rsidRPr="009E5255">
              <w:rPr>
                <w:sz w:val="20"/>
                <w:szCs w:val="20"/>
                <w:lang w:eastAsia="zh-CN" w:bidi="th-TH"/>
              </w:rPr>
              <w:t>4</w:t>
            </w:r>
            <w:r w:rsidR="00DE0755" w:rsidRPr="009E5255">
              <w:rPr>
                <w:sz w:val="20"/>
                <w:szCs w:val="20"/>
                <w:lang w:eastAsia="zh-CN" w:bidi="th-TH"/>
              </w:rPr>
              <w:t>.</w:t>
            </w:r>
            <w:r w:rsidRPr="009E5255">
              <w:rPr>
                <w:sz w:val="20"/>
                <w:szCs w:val="20"/>
                <w:lang w:eastAsia="zh-CN" w:bidi="th-TH"/>
              </w:rPr>
              <w:t xml:space="preserve"> </w:t>
            </w:r>
            <w:r w:rsidR="00D368CF" w:rsidRPr="009E5255">
              <w:rPr>
                <w:sz w:val="20"/>
                <w:szCs w:val="20"/>
                <w:lang w:eastAsia="zh-CN" w:bidi="th-TH"/>
              </w:rPr>
              <w:t>P</w:t>
            </w:r>
            <w:r w:rsidRPr="009E5255">
              <w:rPr>
                <w:sz w:val="20"/>
                <w:szCs w:val="20"/>
                <w:lang w:eastAsia="zh-CN" w:bidi="th-TH"/>
              </w:rPr>
              <w:t>atient expectations, priorities and experiences</w:t>
            </w: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308F259D" w14:textId="77777777" w:rsidR="004D3FEE" w:rsidRPr="009E5255" w:rsidRDefault="004D3FEE"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0F4AEB"/>
          </w:tcPr>
          <w:p w14:paraId="7EA2D5FE"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47F868EF"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1FDE75D0"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345A7000"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0C8775C3"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43BD7170"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55B5A6FC"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4D3EE75"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416FE15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7C246A1E"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C0804DA" w14:textId="77777777" w:rsidR="004D3FEE" w:rsidRPr="009E5255" w:rsidRDefault="004D3FEE" w:rsidP="00584A9D">
            <w:pPr>
              <w:spacing w:before="0" w:after="0"/>
              <w:rPr>
                <w:sz w:val="20"/>
                <w:szCs w:val="20"/>
                <w:lang w:eastAsia="zh-CN" w:bidi="th-TH"/>
              </w:rPr>
            </w:pPr>
          </w:p>
        </w:tc>
      </w:tr>
      <w:tr w:rsidR="004D3FEE" w:rsidRPr="009E5255" w14:paraId="56686CD7" w14:textId="77777777" w:rsidTr="008763CC">
        <w:tc>
          <w:tcPr>
            <w:tcW w:w="4657" w:type="dxa"/>
            <w:tcBorders>
              <w:right w:val="single" w:sz="4" w:space="0" w:color="auto"/>
            </w:tcBorders>
            <w:tcMar>
              <w:left w:w="0" w:type="dxa"/>
              <w:right w:w="0" w:type="dxa"/>
            </w:tcMar>
          </w:tcPr>
          <w:p w14:paraId="1F172AB2" w14:textId="62A4FB06" w:rsidR="004D3FEE" w:rsidRPr="009E5255" w:rsidRDefault="004D3FEE" w:rsidP="00584A9D">
            <w:pPr>
              <w:spacing w:before="0" w:after="0" w:line="240" w:lineRule="auto"/>
              <w:rPr>
                <w:sz w:val="20"/>
                <w:szCs w:val="20"/>
                <w:lang w:eastAsia="zh-CN" w:bidi="th-TH"/>
              </w:rPr>
            </w:pPr>
            <w:r w:rsidRPr="009E5255">
              <w:rPr>
                <w:sz w:val="20"/>
                <w:szCs w:val="20"/>
                <w:lang w:eastAsia="zh-CN" w:bidi="th-TH"/>
              </w:rPr>
              <w:t>5</w:t>
            </w:r>
            <w:r w:rsidR="00DE0755" w:rsidRPr="009E5255">
              <w:rPr>
                <w:sz w:val="20"/>
                <w:szCs w:val="20"/>
                <w:lang w:eastAsia="zh-CN" w:bidi="th-TH"/>
              </w:rPr>
              <w:t>.</w:t>
            </w:r>
            <w:r w:rsidRPr="009E5255">
              <w:rPr>
                <w:sz w:val="20"/>
                <w:szCs w:val="20"/>
                <w:lang w:eastAsia="zh-CN" w:bidi="th-TH"/>
              </w:rPr>
              <w:t xml:space="preserve"> </w:t>
            </w:r>
            <w:r w:rsidR="00D368CF" w:rsidRPr="009E5255">
              <w:rPr>
                <w:sz w:val="20"/>
                <w:szCs w:val="20"/>
                <w:lang w:eastAsia="zh-CN" w:bidi="th-TH"/>
              </w:rPr>
              <w:t>E</w:t>
            </w:r>
            <w:r w:rsidRPr="009E5255">
              <w:rPr>
                <w:sz w:val="20"/>
                <w:szCs w:val="20"/>
                <w:lang w:eastAsia="zh-CN" w:bidi="th-TH"/>
              </w:rPr>
              <w:t xml:space="preserve">quity, effectiveness of remuneration </w:t>
            </w:r>
            <w:r w:rsidR="00D368CF" w:rsidRPr="009E5255">
              <w:rPr>
                <w:sz w:val="20"/>
                <w:szCs w:val="20"/>
                <w:lang w:eastAsia="zh-CN" w:bidi="th-TH"/>
              </w:rPr>
              <w:t>arrangement:</w:t>
            </w:r>
          </w:p>
        </w:tc>
        <w:tc>
          <w:tcPr>
            <w:tcW w:w="362"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56CDA523" w14:textId="77777777" w:rsidR="004D3FEE" w:rsidRPr="009E5255" w:rsidRDefault="004D3FEE"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0F4AEB"/>
          </w:tcPr>
          <w:p w14:paraId="2A450B94"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5D9FAC4"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06760E6B"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7A13D0D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653FF497"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6197241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7E505B05"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6BC0D8C2"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604873C0"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568D6E8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0AD632D3" w14:textId="77777777" w:rsidR="004D3FEE" w:rsidRPr="009E5255" w:rsidRDefault="004D3FEE" w:rsidP="00584A9D">
            <w:pPr>
              <w:spacing w:before="0" w:after="0"/>
              <w:rPr>
                <w:sz w:val="20"/>
                <w:szCs w:val="20"/>
                <w:lang w:eastAsia="zh-CN" w:bidi="th-TH"/>
              </w:rPr>
            </w:pPr>
          </w:p>
        </w:tc>
      </w:tr>
      <w:tr w:rsidR="004D3FEE" w:rsidRPr="009E5255" w14:paraId="635D759B" w14:textId="77777777" w:rsidTr="008763CC">
        <w:tc>
          <w:tcPr>
            <w:tcW w:w="4657" w:type="dxa"/>
            <w:tcBorders>
              <w:right w:val="single" w:sz="4" w:space="0" w:color="auto"/>
            </w:tcBorders>
            <w:tcMar>
              <w:left w:w="0" w:type="dxa"/>
              <w:right w:w="0" w:type="dxa"/>
            </w:tcMar>
          </w:tcPr>
          <w:p w14:paraId="3A1F42B5" w14:textId="543ED867" w:rsidR="004D3FEE" w:rsidRPr="009E5255" w:rsidRDefault="004D3FEE" w:rsidP="00DE0755">
            <w:pPr>
              <w:spacing w:before="0" w:after="0" w:line="240" w:lineRule="auto"/>
              <w:ind w:left="284"/>
              <w:rPr>
                <w:sz w:val="20"/>
                <w:szCs w:val="20"/>
                <w:lang w:eastAsia="zh-CN" w:bidi="th-TH"/>
              </w:rPr>
            </w:pPr>
            <w:r w:rsidRPr="009E5255">
              <w:rPr>
                <w:sz w:val="20"/>
                <w:szCs w:val="20"/>
                <w:lang w:eastAsia="zh-CN" w:bidi="th-TH"/>
              </w:rPr>
              <w:t>5a</w:t>
            </w:r>
            <w:r w:rsidR="0048472F" w:rsidRPr="009E5255">
              <w:rPr>
                <w:sz w:val="20"/>
                <w:szCs w:val="20"/>
                <w:lang w:eastAsia="zh-CN" w:bidi="th-TH"/>
              </w:rPr>
              <w:t xml:space="preserve">.  </w:t>
            </w:r>
            <w:r w:rsidR="00D368CF" w:rsidRPr="009E5255">
              <w:rPr>
                <w:sz w:val="20"/>
                <w:szCs w:val="20"/>
                <w:lang w:eastAsia="zh-CN" w:bidi="th-TH"/>
              </w:rPr>
              <w:t>Product and service provision</w:t>
            </w:r>
          </w:p>
        </w:tc>
        <w:tc>
          <w:tcPr>
            <w:tcW w:w="362"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5C4EE43B" w14:textId="77777777" w:rsidR="004D3FEE" w:rsidRPr="009E5255" w:rsidRDefault="004D3FEE"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0F4AEB"/>
          </w:tcPr>
          <w:p w14:paraId="59969A67"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01AE3BA3"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14328401"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70FEDF2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7CC39BE7"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7740EAB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1079942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233540A9"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4CFE587A"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54952C4B"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79D10944" w14:textId="77777777" w:rsidR="004D3FEE" w:rsidRPr="009E5255" w:rsidRDefault="004D3FEE" w:rsidP="00584A9D">
            <w:pPr>
              <w:spacing w:before="0" w:after="0"/>
              <w:rPr>
                <w:sz w:val="20"/>
                <w:szCs w:val="20"/>
                <w:lang w:eastAsia="zh-CN" w:bidi="th-TH"/>
              </w:rPr>
            </w:pPr>
          </w:p>
        </w:tc>
      </w:tr>
      <w:tr w:rsidR="004D3FEE" w:rsidRPr="009E5255" w14:paraId="7C135A80" w14:textId="77777777" w:rsidTr="008763CC">
        <w:tc>
          <w:tcPr>
            <w:tcW w:w="4657" w:type="dxa"/>
            <w:tcBorders>
              <w:right w:val="single" w:sz="4" w:space="0" w:color="auto"/>
            </w:tcBorders>
            <w:tcMar>
              <w:left w:w="0" w:type="dxa"/>
              <w:right w:w="0" w:type="dxa"/>
            </w:tcMar>
          </w:tcPr>
          <w:p w14:paraId="2A4F73B4" w14:textId="5AE8C84D" w:rsidR="004D3FEE" w:rsidRPr="009E5255" w:rsidRDefault="004D3FEE" w:rsidP="00DE0755">
            <w:pPr>
              <w:spacing w:before="0" w:after="0" w:line="240" w:lineRule="auto"/>
              <w:ind w:left="284"/>
              <w:rPr>
                <w:sz w:val="20"/>
                <w:szCs w:val="20"/>
                <w:lang w:eastAsia="zh-CN" w:bidi="th-TH"/>
              </w:rPr>
            </w:pPr>
            <w:r w:rsidRPr="009E5255">
              <w:rPr>
                <w:sz w:val="20"/>
                <w:szCs w:val="20"/>
                <w:lang w:eastAsia="zh-CN" w:bidi="th-TH"/>
              </w:rPr>
              <w:t>5b</w:t>
            </w:r>
            <w:r w:rsidR="0048472F" w:rsidRPr="009E5255">
              <w:rPr>
                <w:sz w:val="20"/>
                <w:szCs w:val="20"/>
                <w:lang w:eastAsia="zh-CN" w:bidi="th-TH"/>
              </w:rPr>
              <w:t xml:space="preserve">.  </w:t>
            </w:r>
            <w:r w:rsidR="00D368CF" w:rsidRPr="009E5255">
              <w:rPr>
                <w:sz w:val="20"/>
                <w:szCs w:val="20"/>
                <w:lang w:eastAsia="zh-CN" w:bidi="th-TH"/>
              </w:rPr>
              <w:t>Market competition and innovation</w:t>
            </w:r>
          </w:p>
        </w:tc>
        <w:tc>
          <w:tcPr>
            <w:tcW w:w="362"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45168C71" w14:textId="77777777" w:rsidR="004D3FEE" w:rsidRPr="009E5255" w:rsidRDefault="004D3FEE"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0F4AEB"/>
          </w:tcPr>
          <w:p w14:paraId="0D16B2E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ADA1851"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5BE3B171"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491B29F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225FAD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7614EB9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B9EBF6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342160BB"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7F88B401"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3A6E94E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3F535C93" w14:textId="77777777" w:rsidR="004D3FEE" w:rsidRPr="009E5255" w:rsidRDefault="004D3FEE" w:rsidP="00584A9D">
            <w:pPr>
              <w:spacing w:before="0" w:after="0"/>
              <w:rPr>
                <w:sz w:val="20"/>
                <w:szCs w:val="20"/>
                <w:lang w:eastAsia="zh-CN" w:bidi="th-TH"/>
              </w:rPr>
            </w:pPr>
          </w:p>
        </w:tc>
      </w:tr>
      <w:tr w:rsidR="004D3FEE" w:rsidRPr="009E5255" w14:paraId="073C3C5C" w14:textId="77777777" w:rsidTr="0072449A">
        <w:tc>
          <w:tcPr>
            <w:tcW w:w="4657" w:type="dxa"/>
            <w:tcBorders>
              <w:right w:val="single" w:sz="4" w:space="0" w:color="auto"/>
            </w:tcBorders>
            <w:tcMar>
              <w:left w:w="0" w:type="dxa"/>
              <w:right w:w="0" w:type="dxa"/>
            </w:tcMar>
          </w:tcPr>
          <w:p w14:paraId="7F246A0A" w14:textId="0349D79E" w:rsidR="004D3FEE" w:rsidRPr="009E5255" w:rsidRDefault="004D3FEE" w:rsidP="00584A9D">
            <w:pPr>
              <w:spacing w:before="0" w:after="0" w:line="240" w:lineRule="auto"/>
              <w:rPr>
                <w:sz w:val="20"/>
                <w:szCs w:val="20"/>
                <w:lang w:eastAsia="zh-CN" w:bidi="th-TH"/>
              </w:rPr>
            </w:pPr>
            <w:r w:rsidRPr="009E5255">
              <w:rPr>
                <w:sz w:val="20"/>
                <w:szCs w:val="20"/>
                <w:lang w:eastAsia="zh-CN" w:bidi="th-TH"/>
              </w:rPr>
              <w:t>6</w:t>
            </w:r>
            <w:r w:rsidR="00DE0755" w:rsidRPr="009E5255">
              <w:rPr>
                <w:sz w:val="20"/>
                <w:szCs w:val="20"/>
                <w:lang w:eastAsia="zh-CN" w:bidi="th-TH"/>
              </w:rPr>
              <w:t>.</w:t>
            </w:r>
            <w:r w:rsidRPr="009E5255">
              <w:rPr>
                <w:sz w:val="20"/>
                <w:szCs w:val="20"/>
                <w:lang w:eastAsia="zh-CN" w:bidi="th-TH"/>
              </w:rPr>
              <w:t xml:space="preserve"> Describe alternative mechanisms</w:t>
            </w:r>
            <w:r w:rsidR="00D368CF" w:rsidRPr="009E5255">
              <w:rPr>
                <w:sz w:val="20"/>
                <w:szCs w:val="20"/>
                <w:lang w:eastAsia="zh-CN" w:bidi="th-TH"/>
              </w:rPr>
              <w:t xml:space="preserve"> in relevant intl</w:t>
            </w:r>
            <w:r w:rsidR="0048472F" w:rsidRPr="009E5255">
              <w:rPr>
                <w:sz w:val="20"/>
                <w:szCs w:val="20"/>
                <w:lang w:eastAsia="zh-CN" w:bidi="th-TH"/>
              </w:rPr>
              <w:t xml:space="preserve">.  </w:t>
            </w:r>
            <w:r w:rsidR="00D368CF" w:rsidRPr="009E5255">
              <w:rPr>
                <w:sz w:val="20"/>
                <w:szCs w:val="20"/>
                <w:lang w:eastAsia="zh-CN" w:bidi="th-TH"/>
              </w:rPr>
              <w:t>contexts</w:t>
            </w:r>
          </w:p>
        </w:tc>
        <w:tc>
          <w:tcPr>
            <w:tcW w:w="362"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304FE17" w14:textId="77777777" w:rsidR="004D3FEE" w:rsidRPr="009E5255" w:rsidRDefault="004D3FEE"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Pr>
          <w:p w14:paraId="619486F4"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1A0A2D3D"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13763489"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38CA282A"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3E73962B"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7354D153"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7EF57F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540E471E"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42CB2011"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059A01AC"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003EE0A1" w14:textId="77777777" w:rsidR="004D3FEE" w:rsidRPr="009E5255" w:rsidRDefault="004D3FEE" w:rsidP="00584A9D">
            <w:pPr>
              <w:spacing w:before="0" w:after="0"/>
              <w:rPr>
                <w:sz w:val="20"/>
                <w:szCs w:val="20"/>
                <w:lang w:eastAsia="zh-CN" w:bidi="th-TH"/>
              </w:rPr>
            </w:pPr>
          </w:p>
        </w:tc>
      </w:tr>
      <w:tr w:rsidR="004D3FEE" w:rsidRPr="009E5255" w14:paraId="7F75F3C9" w14:textId="77777777" w:rsidTr="00D50AB3">
        <w:tc>
          <w:tcPr>
            <w:tcW w:w="4657" w:type="dxa"/>
            <w:tcBorders>
              <w:right w:val="single" w:sz="4" w:space="0" w:color="auto"/>
            </w:tcBorders>
            <w:tcMar>
              <w:left w:w="0" w:type="dxa"/>
              <w:right w:w="0" w:type="dxa"/>
            </w:tcMar>
          </w:tcPr>
          <w:p w14:paraId="2CE44DEC" w14:textId="5DB664EE" w:rsidR="004D3FEE" w:rsidRPr="009E5255" w:rsidRDefault="004D3FEE" w:rsidP="00584A9D">
            <w:pPr>
              <w:spacing w:before="0" w:after="0" w:line="240" w:lineRule="auto"/>
              <w:rPr>
                <w:sz w:val="20"/>
                <w:szCs w:val="20"/>
                <w:lang w:eastAsia="zh-CN" w:bidi="th-TH"/>
              </w:rPr>
            </w:pPr>
            <w:r w:rsidRPr="009E5255">
              <w:rPr>
                <w:sz w:val="20"/>
                <w:szCs w:val="20"/>
                <w:lang w:eastAsia="zh-CN" w:bidi="th-TH"/>
              </w:rPr>
              <w:t>7</w:t>
            </w:r>
            <w:r w:rsidR="00DE0755" w:rsidRPr="009E5255">
              <w:rPr>
                <w:sz w:val="20"/>
                <w:szCs w:val="20"/>
                <w:lang w:eastAsia="zh-CN" w:bidi="th-TH"/>
              </w:rPr>
              <w:t>.</w:t>
            </w:r>
            <w:r w:rsidRPr="009E5255">
              <w:rPr>
                <w:sz w:val="20"/>
                <w:szCs w:val="20"/>
                <w:lang w:eastAsia="zh-CN" w:bidi="th-TH"/>
              </w:rPr>
              <w:t xml:space="preserve"> </w:t>
            </w:r>
            <w:r w:rsidR="00BF02F5" w:rsidRPr="009E5255">
              <w:rPr>
                <w:sz w:val="20"/>
                <w:szCs w:val="20"/>
                <w:lang w:eastAsia="zh-CN" w:bidi="th-TH"/>
              </w:rPr>
              <w:t>Potential</w:t>
            </w:r>
            <w:r w:rsidRPr="009E5255">
              <w:rPr>
                <w:sz w:val="20"/>
                <w:szCs w:val="20"/>
                <w:lang w:eastAsia="zh-CN" w:bidi="th-TH"/>
              </w:rPr>
              <w:t xml:space="preserve"> impact of alternatives with respect to equity</w:t>
            </w:r>
          </w:p>
        </w:tc>
        <w:tc>
          <w:tcPr>
            <w:tcW w:w="362"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4D8E16F0" w14:textId="77777777" w:rsidR="004D3FEE" w:rsidRPr="009E5255" w:rsidRDefault="004D3FEE"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Pr>
          <w:p w14:paraId="5F12D954"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71284F7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27D944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6AE07A4"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2D67D9A0"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041487B3"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22A696D3"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6BF4EA5A"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2DCF666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08981985"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4E17BB36" w14:textId="77777777" w:rsidR="004D3FEE" w:rsidRPr="009E5255" w:rsidRDefault="004D3FEE" w:rsidP="00584A9D">
            <w:pPr>
              <w:spacing w:before="0" w:after="0"/>
              <w:rPr>
                <w:sz w:val="20"/>
                <w:szCs w:val="20"/>
                <w:lang w:eastAsia="zh-CN" w:bidi="th-TH"/>
              </w:rPr>
            </w:pPr>
          </w:p>
        </w:tc>
      </w:tr>
      <w:tr w:rsidR="004D3FEE" w:rsidRPr="009E5255" w14:paraId="0DA3628D" w14:textId="77777777" w:rsidTr="00D50AB3">
        <w:tc>
          <w:tcPr>
            <w:tcW w:w="4657" w:type="dxa"/>
            <w:tcBorders>
              <w:right w:val="single" w:sz="4" w:space="0" w:color="auto"/>
            </w:tcBorders>
            <w:tcMar>
              <w:left w:w="0" w:type="dxa"/>
              <w:right w:w="0" w:type="dxa"/>
            </w:tcMar>
          </w:tcPr>
          <w:p w14:paraId="6B1658CF" w14:textId="08E861AC" w:rsidR="004D3FEE" w:rsidRPr="009E5255" w:rsidRDefault="004D3FEE" w:rsidP="00584A9D">
            <w:pPr>
              <w:spacing w:before="0" w:after="0" w:line="240" w:lineRule="auto"/>
              <w:rPr>
                <w:sz w:val="20"/>
                <w:szCs w:val="20"/>
                <w:lang w:eastAsia="zh-CN" w:bidi="th-TH"/>
              </w:rPr>
            </w:pPr>
            <w:r w:rsidRPr="009E5255">
              <w:rPr>
                <w:sz w:val="20"/>
                <w:szCs w:val="20"/>
                <w:lang w:eastAsia="zh-CN" w:bidi="th-TH"/>
              </w:rPr>
              <w:t>8</w:t>
            </w:r>
            <w:r w:rsidR="00DE0755" w:rsidRPr="009E5255">
              <w:rPr>
                <w:sz w:val="20"/>
                <w:szCs w:val="20"/>
                <w:lang w:eastAsia="zh-CN" w:bidi="th-TH"/>
              </w:rPr>
              <w:t>.</w:t>
            </w:r>
            <w:r w:rsidRPr="009E5255">
              <w:rPr>
                <w:sz w:val="20"/>
                <w:szCs w:val="20"/>
                <w:lang w:eastAsia="zh-CN" w:bidi="th-TH"/>
              </w:rPr>
              <w:t xml:space="preserve"> Recommend</w:t>
            </w:r>
            <w:r w:rsidR="00BF02F5" w:rsidRPr="009E5255">
              <w:rPr>
                <w:sz w:val="20"/>
                <w:szCs w:val="20"/>
                <w:lang w:eastAsia="zh-CN" w:bidi="th-TH"/>
              </w:rPr>
              <w:t>ations</w:t>
            </w:r>
            <w:r w:rsidRPr="009E5255">
              <w:rPr>
                <w:sz w:val="20"/>
                <w:szCs w:val="20"/>
                <w:lang w:eastAsia="zh-CN" w:bidi="th-TH"/>
              </w:rPr>
              <w:t xml:space="preserve"> to improve transparency</w:t>
            </w:r>
            <w:r w:rsidR="00BF02F5" w:rsidRPr="009E5255">
              <w:rPr>
                <w:sz w:val="20"/>
                <w:szCs w:val="20"/>
                <w:lang w:eastAsia="zh-CN" w:bidi="th-TH"/>
              </w:rPr>
              <w:t xml:space="preserve"> of flow/funding</w:t>
            </w: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5359E187" w14:textId="77777777" w:rsidR="004D3FEE" w:rsidRPr="009E5255" w:rsidRDefault="004D3FEE"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Pr>
          <w:p w14:paraId="3A2DDA4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0C1B8E4B"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182E8513"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4BB3FBB9"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52CCCF8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164280C1"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052389E"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3D52CA55"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2C28FCEA"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3B7B7546"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0A4ED739" w14:textId="77777777" w:rsidR="004D3FEE" w:rsidRPr="009E5255" w:rsidRDefault="004D3FEE" w:rsidP="00584A9D">
            <w:pPr>
              <w:spacing w:before="0" w:after="0"/>
              <w:rPr>
                <w:sz w:val="20"/>
                <w:szCs w:val="20"/>
                <w:lang w:eastAsia="zh-CN" w:bidi="th-TH"/>
              </w:rPr>
            </w:pPr>
          </w:p>
        </w:tc>
      </w:tr>
      <w:tr w:rsidR="004D3FEE" w:rsidRPr="009E5255" w14:paraId="0E967478" w14:textId="77777777" w:rsidTr="004808E0">
        <w:tc>
          <w:tcPr>
            <w:tcW w:w="4657" w:type="dxa"/>
            <w:tcBorders>
              <w:right w:val="single" w:sz="4" w:space="0" w:color="auto"/>
            </w:tcBorders>
            <w:tcMar>
              <w:left w:w="0" w:type="dxa"/>
              <w:right w:w="0" w:type="dxa"/>
            </w:tcMar>
          </w:tcPr>
          <w:p w14:paraId="50088194" w14:textId="1B86294B" w:rsidR="004D3FEE" w:rsidRPr="009E5255" w:rsidRDefault="004D3FEE" w:rsidP="00584A9D">
            <w:pPr>
              <w:spacing w:before="0" w:after="0" w:line="240" w:lineRule="auto"/>
              <w:rPr>
                <w:sz w:val="20"/>
                <w:szCs w:val="20"/>
                <w:lang w:eastAsia="zh-CN" w:bidi="th-TH"/>
              </w:rPr>
            </w:pPr>
            <w:r w:rsidRPr="009E5255">
              <w:rPr>
                <w:sz w:val="20"/>
                <w:szCs w:val="20"/>
                <w:lang w:eastAsia="zh-CN" w:bidi="th-TH"/>
              </w:rPr>
              <w:t>9</w:t>
            </w:r>
            <w:r w:rsidR="00DE0755" w:rsidRPr="009E5255">
              <w:rPr>
                <w:sz w:val="20"/>
                <w:szCs w:val="20"/>
                <w:lang w:eastAsia="zh-CN" w:bidi="th-TH"/>
              </w:rPr>
              <w:t>.</w:t>
            </w:r>
            <w:r w:rsidRPr="009E5255">
              <w:rPr>
                <w:sz w:val="20"/>
                <w:szCs w:val="20"/>
                <w:lang w:eastAsia="zh-CN" w:bidi="th-TH"/>
              </w:rPr>
              <w:t xml:space="preserve"> </w:t>
            </w:r>
            <w:r w:rsidR="00FB0460" w:rsidRPr="009E5255">
              <w:rPr>
                <w:sz w:val="20"/>
                <w:szCs w:val="20"/>
                <w:lang w:eastAsia="zh-CN" w:bidi="th-TH"/>
              </w:rPr>
              <w:t>Potential i</w:t>
            </w:r>
            <w:r w:rsidRPr="009E5255">
              <w:rPr>
                <w:sz w:val="20"/>
                <w:szCs w:val="20"/>
                <w:lang w:eastAsia="zh-CN" w:bidi="th-TH"/>
              </w:rPr>
              <w:t>mpact of new technologies</w:t>
            </w:r>
          </w:p>
        </w:tc>
        <w:tc>
          <w:tcPr>
            <w:tcW w:w="362"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715FFA1B" w14:textId="77777777" w:rsidR="004D3FEE" w:rsidRPr="009E5255" w:rsidRDefault="004D3FEE"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Pr>
          <w:p w14:paraId="0A0ADADE"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5D7B3044"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59F794B1"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0A102B09"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294FBEDB"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73598F14"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4DD2E2F5"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2E59B20A"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420FE5BA"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76ECDDF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780C6548" w14:textId="77777777" w:rsidR="004D3FEE" w:rsidRPr="009E5255" w:rsidRDefault="004D3FEE" w:rsidP="00584A9D">
            <w:pPr>
              <w:spacing w:before="0" w:after="0"/>
              <w:rPr>
                <w:sz w:val="20"/>
                <w:szCs w:val="20"/>
                <w:lang w:eastAsia="zh-CN" w:bidi="th-TH"/>
              </w:rPr>
            </w:pPr>
          </w:p>
        </w:tc>
      </w:tr>
      <w:tr w:rsidR="004D3FEE" w:rsidRPr="009E5255" w14:paraId="6DED2882" w14:textId="77777777" w:rsidTr="00C220E5">
        <w:tc>
          <w:tcPr>
            <w:tcW w:w="4657" w:type="dxa"/>
            <w:tcBorders>
              <w:right w:val="single" w:sz="4" w:space="0" w:color="auto"/>
            </w:tcBorders>
            <w:tcMar>
              <w:left w:w="0" w:type="dxa"/>
              <w:right w:w="0" w:type="dxa"/>
            </w:tcMar>
          </w:tcPr>
          <w:p w14:paraId="3CFED611" w14:textId="3F5B1449" w:rsidR="004D3FEE" w:rsidRPr="009E5255" w:rsidRDefault="004D3FEE" w:rsidP="00584A9D">
            <w:pPr>
              <w:spacing w:before="0" w:after="0" w:line="240" w:lineRule="auto"/>
              <w:rPr>
                <w:sz w:val="20"/>
                <w:szCs w:val="20"/>
                <w:lang w:eastAsia="zh-CN" w:bidi="th-TH"/>
              </w:rPr>
            </w:pPr>
            <w:r w:rsidRPr="009E5255">
              <w:rPr>
                <w:sz w:val="20"/>
                <w:szCs w:val="20"/>
                <w:lang w:eastAsia="zh-CN" w:bidi="th-TH"/>
              </w:rPr>
              <w:t>10</w:t>
            </w:r>
            <w:r w:rsidR="00DE0755" w:rsidRPr="009E5255">
              <w:rPr>
                <w:sz w:val="20"/>
                <w:szCs w:val="20"/>
                <w:lang w:eastAsia="zh-CN" w:bidi="th-TH"/>
              </w:rPr>
              <w:t>.</w:t>
            </w:r>
            <w:r w:rsidRPr="009E5255">
              <w:rPr>
                <w:sz w:val="20"/>
                <w:szCs w:val="20"/>
                <w:lang w:eastAsia="zh-CN" w:bidi="th-TH"/>
              </w:rPr>
              <w:t xml:space="preserve"> </w:t>
            </w:r>
            <w:r w:rsidR="00D368CF" w:rsidRPr="009E5255">
              <w:rPr>
                <w:sz w:val="20"/>
                <w:szCs w:val="20"/>
                <w:lang w:eastAsia="zh-CN" w:bidi="th-TH"/>
              </w:rPr>
              <w:t xml:space="preserve">Describe </w:t>
            </w:r>
            <w:r w:rsidRPr="009E5255">
              <w:rPr>
                <w:sz w:val="20"/>
                <w:szCs w:val="20"/>
                <w:lang w:eastAsia="zh-CN" w:bidi="th-TH"/>
              </w:rPr>
              <w:t>EFC item classifications</w:t>
            </w:r>
            <w:r w:rsidR="00D368CF" w:rsidRPr="009E5255">
              <w:rPr>
                <w:sz w:val="20"/>
                <w:szCs w:val="20"/>
                <w:lang w:eastAsia="zh-CN" w:bidi="th-TH"/>
              </w:rPr>
              <w:t>, adjustments to improve:</w:t>
            </w: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1767260A" w14:textId="77777777" w:rsidR="004D3FEE" w:rsidRPr="009E5255" w:rsidRDefault="004D3FEE"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Pr>
          <w:p w14:paraId="6B2B1BA1"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6FCFF30F"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17AC8528"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0F4AEB"/>
            <w:tcMar>
              <w:left w:w="0" w:type="dxa"/>
              <w:right w:w="0" w:type="dxa"/>
            </w:tcMar>
          </w:tcPr>
          <w:p w14:paraId="507D0900"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67CF2B0D"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1B37AB3"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2D76EADD"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461CDEDA"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5C9E1E5F"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38FFFFCC" w14:textId="77777777" w:rsidR="004D3FEE" w:rsidRPr="009E5255" w:rsidRDefault="004D3FEE"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5005146B" w14:textId="77777777" w:rsidR="004D3FEE" w:rsidRPr="009E5255" w:rsidRDefault="004D3FEE" w:rsidP="00584A9D">
            <w:pPr>
              <w:spacing w:before="0" w:after="0"/>
              <w:rPr>
                <w:sz w:val="20"/>
                <w:szCs w:val="20"/>
                <w:lang w:eastAsia="zh-CN" w:bidi="th-TH"/>
              </w:rPr>
            </w:pPr>
          </w:p>
        </w:tc>
      </w:tr>
      <w:tr w:rsidR="00712C3B" w:rsidRPr="009E5255" w14:paraId="23AF4392" w14:textId="77777777" w:rsidTr="000C7C99">
        <w:tc>
          <w:tcPr>
            <w:tcW w:w="4657" w:type="dxa"/>
            <w:tcBorders>
              <w:right w:val="single" w:sz="4" w:space="0" w:color="auto"/>
            </w:tcBorders>
            <w:tcMar>
              <w:left w:w="0" w:type="dxa"/>
              <w:right w:w="0" w:type="dxa"/>
            </w:tcMar>
          </w:tcPr>
          <w:p w14:paraId="24A995E6" w14:textId="2436F11A" w:rsidR="00712C3B" w:rsidRPr="009E5255" w:rsidRDefault="00712C3B" w:rsidP="00DE0755">
            <w:pPr>
              <w:spacing w:before="0" w:after="0" w:line="240" w:lineRule="auto"/>
              <w:ind w:left="284"/>
              <w:rPr>
                <w:sz w:val="20"/>
                <w:szCs w:val="20"/>
                <w:lang w:eastAsia="zh-CN" w:bidi="th-TH"/>
              </w:rPr>
            </w:pPr>
            <w:r w:rsidRPr="009E5255">
              <w:rPr>
                <w:sz w:val="20"/>
                <w:szCs w:val="20"/>
                <w:lang w:eastAsia="zh-CN" w:bidi="th-TH"/>
              </w:rPr>
              <w:t>10a</w:t>
            </w:r>
            <w:r w:rsidR="0048472F" w:rsidRPr="009E5255">
              <w:rPr>
                <w:sz w:val="20"/>
                <w:szCs w:val="20"/>
                <w:lang w:eastAsia="zh-CN" w:bidi="th-TH"/>
              </w:rPr>
              <w:t xml:space="preserve">.  </w:t>
            </w:r>
            <w:r w:rsidR="00D368CF" w:rsidRPr="009E5255">
              <w:rPr>
                <w:sz w:val="20"/>
                <w:szCs w:val="20"/>
                <w:lang w:eastAsia="zh-CN" w:bidi="th-TH"/>
              </w:rPr>
              <w:t>Patient experience</w:t>
            </w: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18E863A3" w14:textId="77777777" w:rsidR="00712C3B" w:rsidRPr="009E5255" w:rsidRDefault="00712C3B"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Pr>
          <w:p w14:paraId="264317D8"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76F672B6"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679BA7A0"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597A9A89"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4F876BCF"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93FCF93"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400AF90B"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FFFFFF" w:themeFill="background1"/>
            <w:tcMar>
              <w:left w:w="0" w:type="dxa"/>
              <w:right w:w="0" w:type="dxa"/>
            </w:tcMar>
          </w:tcPr>
          <w:p w14:paraId="0000EF25"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3EE3113E"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28195736"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6F337227" w14:textId="77777777" w:rsidR="00712C3B" w:rsidRPr="009E5255" w:rsidRDefault="00712C3B" w:rsidP="00584A9D">
            <w:pPr>
              <w:spacing w:before="0" w:after="0"/>
              <w:rPr>
                <w:sz w:val="20"/>
                <w:szCs w:val="20"/>
                <w:lang w:eastAsia="zh-CN" w:bidi="th-TH"/>
              </w:rPr>
            </w:pPr>
          </w:p>
        </w:tc>
      </w:tr>
      <w:tr w:rsidR="00712C3B" w:rsidRPr="009E5255" w14:paraId="49961E1A" w14:textId="77777777" w:rsidTr="00C220E5">
        <w:tc>
          <w:tcPr>
            <w:tcW w:w="4657" w:type="dxa"/>
            <w:tcBorders>
              <w:bottom w:val="single" w:sz="4" w:space="0" w:color="auto"/>
              <w:right w:val="single" w:sz="4" w:space="0" w:color="auto"/>
            </w:tcBorders>
            <w:tcMar>
              <w:left w:w="0" w:type="dxa"/>
              <w:right w:w="0" w:type="dxa"/>
            </w:tcMar>
          </w:tcPr>
          <w:p w14:paraId="19CE1758" w14:textId="38B1940C" w:rsidR="00712C3B" w:rsidRPr="009E5255" w:rsidRDefault="00712C3B" w:rsidP="00DE0755">
            <w:pPr>
              <w:spacing w:before="0" w:after="0" w:line="240" w:lineRule="auto"/>
              <w:ind w:left="284"/>
              <w:rPr>
                <w:sz w:val="20"/>
                <w:szCs w:val="20"/>
                <w:lang w:eastAsia="zh-CN" w:bidi="th-TH"/>
              </w:rPr>
            </w:pPr>
            <w:r w:rsidRPr="009E5255">
              <w:rPr>
                <w:sz w:val="20"/>
                <w:szCs w:val="20"/>
                <w:lang w:eastAsia="zh-CN" w:bidi="th-TH"/>
              </w:rPr>
              <w:t>10b</w:t>
            </w:r>
            <w:r w:rsidR="0048472F" w:rsidRPr="009E5255">
              <w:rPr>
                <w:sz w:val="20"/>
                <w:szCs w:val="20"/>
                <w:lang w:eastAsia="zh-CN" w:bidi="th-TH"/>
              </w:rPr>
              <w:t xml:space="preserve">.  </w:t>
            </w:r>
            <w:r w:rsidR="00D368CF" w:rsidRPr="009E5255">
              <w:rPr>
                <w:sz w:val="20"/>
                <w:szCs w:val="20"/>
                <w:lang w:eastAsia="zh-CN" w:bidi="th-TH"/>
              </w:rPr>
              <w:t>Health professional experience</w:t>
            </w: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12625334" w14:textId="77777777" w:rsidR="00712C3B" w:rsidRPr="009E5255" w:rsidRDefault="00712C3B" w:rsidP="00584A9D">
            <w:pPr>
              <w:spacing w:before="0" w:after="0" w:line="240" w:lineRule="auto"/>
              <w:rPr>
                <w:sz w:val="20"/>
                <w:szCs w:val="20"/>
                <w:lang w:eastAsia="zh-CN" w:bidi="th-TH"/>
              </w:rPr>
            </w:pPr>
          </w:p>
        </w:tc>
        <w:tc>
          <w:tcPr>
            <w:tcW w:w="362" w:type="dxa"/>
            <w:tcBorders>
              <w:top w:val="single" w:sz="4" w:space="0" w:color="auto"/>
              <w:left w:val="single" w:sz="4" w:space="0" w:color="auto"/>
              <w:bottom w:val="single" w:sz="4" w:space="0" w:color="auto"/>
              <w:right w:val="single" w:sz="4" w:space="0" w:color="auto"/>
            </w:tcBorders>
            <w:shd w:val="clear" w:color="auto" w:fill="BDD6EE" w:themeFill="accent5" w:themeFillTint="66"/>
          </w:tcPr>
          <w:p w14:paraId="611EA943"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70505218"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546A4BFE"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0CF2310F"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4250C180"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2F1C160E"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6386E6A8"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494BB77D"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78CB04EF"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1F892C74" w14:textId="77777777" w:rsidR="00712C3B" w:rsidRPr="009E5255" w:rsidRDefault="00712C3B" w:rsidP="00584A9D">
            <w:pPr>
              <w:spacing w:before="0" w:after="0"/>
              <w:rPr>
                <w:sz w:val="20"/>
                <w:szCs w:val="20"/>
                <w:lang w:eastAsia="zh-CN" w:bidi="th-TH"/>
              </w:rPr>
            </w:pPr>
          </w:p>
        </w:tc>
        <w:tc>
          <w:tcPr>
            <w:tcW w:w="363" w:type="dxa"/>
            <w:tcBorders>
              <w:top w:val="single" w:sz="4" w:space="0" w:color="auto"/>
              <w:left w:val="single" w:sz="4" w:space="0" w:color="auto"/>
              <w:bottom w:val="single" w:sz="4" w:space="0" w:color="auto"/>
              <w:right w:val="single" w:sz="4" w:space="0" w:color="auto"/>
            </w:tcBorders>
            <w:shd w:val="clear" w:color="auto" w:fill="BDD6EE" w:themeFill="accent5" w:themeFillTint="66"/>
            <w:tcMar>
              <w:left w:w="0" w:type="dxa"/>
              <w:right w:w="0" w:type="dxa"/>
            </w:tcMar>
          </w:tcPr>
          <w:p w14:paraId="6C7B19B5" w14:textId="77777777" w:rsidR="00712C3B" w:rsidRPr="009E5255" w:rsidRDefault="00712C3B" w:rsidP="00584A9D">
            <w:pPr>
              <w:spacing w:before="0" w:after="0"/>
              <w:rPr>
                <w:sz w:val="20"/>
                <w:szCs w:val="20"/>
                <w:lang w:eastAsia="zh-CN" w:bidi="th-TH"/>
              </w:rPr>
            </w:pPr>
          </w:p>
        </w:tc>
      </w:tr>
    </w:tbl>
    <w:p w14:paraId="45896A37" w14:textId="12A7572A" w:rsidR="007253FC" w:rsidRPr="009E5255" w:rsidRDefault="007253FC" w:rsidP="003A6F1A">
      <w:pPr>
        <w:pStyle w:val="TableNotes"/>
      </w:pPr>
      <w:r w:rsidRPr="009E5255">
        <w:t>Note:</w:t>
      </w:r>
      <w:r w:rsidRPr="009E5255">
        <w:tab/>
        <w:t>Darker shading indicates more direct/explicit coverage of the Specific Objective.</w:t>
      </w:r>
    </w:p>
    <w:p w14:paraId="1A7EA306" w14:textId="17076ED4" w:rsidR="00C166C9" w:rsidRPr="009E5255" w:rsidRDefault="001558D6" w:rsidP="00584A9D">
      <w:pPr>
        <w:pStyle w:val="SubHead-NotNumbered"/>
        <w:rPr>
          <w:u w:val="single"/>
        </w:rPr>
      </w:pPr>
      <w:bookmarkStart w:id="381" w:name="_Toc89935704"/>
      <w:r w:rsidRPr="009E5255">
        <w:rPr>
          <w:u w:val="single"/>
        </w:rPr>
        <w:t>Terms of Reference (</w:t>
      </w:r>
      <w:r w:rsidR="00D22378" w:rsidRPr="009E5255">
        <w:rPr>
          <w:u w:val="single"/>
        </w:rPr>
        <w:t>Department of Health, synopsis</w:t>
      </w:r>
      <w:r w:rsidRPr="009E5255">
        <w:rPr>
          <w:u w:val="single"/>
        </w:rPr>
        <w:t>)</w:t>
      </w:r>
      <w:bookmarkEnd w:id="381"/>
    </w:p>
    <w:p w14:paraId="5CBB1542" w14:textId="0F896FBF" w:rsidR="007C0217" w:rsidRPr="009E5255" w:rsidRDefault="00D03B3E" w:rsidP="00783598">
      <w:r w:rsidRPr="009E5255">
        <w:t>The Terms of Reference of the EFC Review are summarised below</w:t>
      </w:r>
      <w:r w:rsidR="0048472F" w:rsidRPr="009E5255">
        <w:t xml:space="preserve">.  </w:t>
      </w:r>
      <w:r w:rsidRPr="009E5255">
        <w:t xml:space="preserve">Language has been modified and some points re-ordered in order to facilitate a more direct comparison with CHERE’s </w:t>
      </w:r>
      <w:r w:rsidR="00E73649" w:rsidRPr="009E5255">
        <w:t>R</w:t>
      </w:r>
      <w:r w:rsidRPr="009E5255">
        <w:t xml:space="preserve">esponse to </w:t>
      </w:r>
      <w:r w:rsidR="00E73649" w:rsidRPr="009E5255">
        <w:t>T</w:t>
      </w:r>
      <w:r w:rsidRPr="009E5255">
        <w:t xml:space="preserve">ender and </w:t>
      </w:r>
      <w:r w:rsidR="00E73649" w:rsidRPr="009E5255">
        <w:t xml:space="preserve">the </w:t>
      </w:r>
      <w:r w:rsidRPr="009E5255">
        <w:t>proposed research activities</w:t>
      </w:r>
      <w:r w:rsidR="00E73649" w:rsidRPr="009E5255">
        <w:t xml:space="preserve"> of the </w:t>
      </w:r>
      <w:r w:rsidR="00811122" w:rsidRPr="009E5255">
        <w:t>Economic Analysis</w:t>
      </w:r>
      <w:r w:rsidRPr="009E5255">
        <w:t>.</w:t>
      </w:r>
    </w:p>
    <w:p w14:paraId="6E7D022D" w14:textId="4AD4B1F0" w:rsidR="001558D6" w:rsidRPr="009E5255" w:rsidRDefault="001558D6" w:rsidP="00783598">
      <w:pPr>
        <w:rPr>
          <w:i/>
          <w:iCs/>
          <w:u w:val="single"/>
        </w:rPr>
      </w:pPr>
      <w:r w:rsidRPr="009E5255">
        <w:rPr>
          <w:i/>
          <w:iCs/>
          <w:u w:val="single"/>
        </w:rPr>
        <w:t>Overall objectives</w:t>
      </w:r>
    </w:p>
    <w:p w14:paraId="4CC97614" w14:textId="7416E595" w:rsidR="001558D6" w:rsidRPr="009E5255" w:rsidRDefault="00DC26D4" w:rsidP="005A2B78">
      <w:pPr>
        <w:pStyle w:val="ListParagraph"/>
        <w:numPr>
          <w:ilvl w:val="0"/>
          <w:numId w:val="4"/>
        </w:numPr>
        <w:rPr>
          <w:lang w:val="en-AU"/>
        </w:rPr>
      </w:pPr>
      <w:r w:rsidRPr="009E5255">
        <w:rPr>
          <w:lang w:val="en-AU"/>
        </w:rPr>
        <w:t>E</w:t>
      </w:r>
      <w:r w:rsidR="001558D6" w:rsidRPr="009E5255">
        <w:rPr>
          <w:lang w:val="en-AU"/>
        </w:rPr>
        <w:t>valuate the impact and continuing suitability of current EFC arrangements and associated practices within the supply chain to ensure continuing access to these medicines [i.e., how has the EFC addressed the issues identified in the establishment of the mechanism itself and in subsequent reviews?];</w:t>
      </w:r>
    </w:p>
    <w:p w14:paraId="67C3AF4F" w14:textId="484F0E13" w:rsidR="001558D6" w:rsidRPr="009E5255" w:rsidRDefault="00DC26D4" w:rsidP="005A2B78">
      <w:pPr>
        <w:pStyle w:val="ListParagraph"/>
        <w:numPr>
          <w:ilvl w:val="0"/>
          <w:numId w:val="4"/>
        </w:numPr>
        <w:rPr>
          <w:lang w:val="en-AU"/>
        </w:rPr>
      </w:pPr>
      <w:r w:rsidRPr="009E5255">
        <w:rPr>
          <w:lang w:val="en-AU"/>
        </w:rPr>
        <w:t>E</w:t>
      </w:r>
      <w:r w:rsidR="001558D6" w:rsidRPr="009E5255">
        <w:rPr>
          <w:lang w:val="en-AU"/>
        </w:rPr>
        <w:t>xamine the extent to which the EFC Program supports patient access to chemotherapy medicines in an efficient and cost-effective manner;</w:t>
      </w:r>
    </w:p>
    <w:p w14:paraId="521BD825" w14:textId="1D25A503" w:rsidR="007C0217" w:rsidRPr="009E5255" w:rsidRDefault="00DC26D4" w:rsidP="005A2B78">
      <w:pPr>
        <w:pStyle w:val="ListParagraph"/>
        <w:numPr>
          <w:ilvl w:val="0"/>
          <w:numId w:val="4"/>
        </w:numPr>
        <w:rPr>
          <w:lang w:val="en-AU"/>
        </w:rPr>
      </w:pPr>
      <w:r w:rsidRPr="009E5255">
        <w:rPr>
          <w:lang w:val="en-AU"/>
        </w:rPr>
        <w:t>C</w:t>
      </w:r>
      <w:r w:rsidR="001558D6" w:rsidRPr="009E5255">
        <w:rPr>
          <w:lang w:val="en-AU"/>
        </w:rPr>
        <w:t>onsider whether a new or adjusted reimbursement framework is required to ensure ongoing access to these medicines including the ways in which any changes may encourage innovation and collaboration across the EFC supply chain.</w:t>
      </w:r>
    </w:p>
    <w:p w14:paraId="04E11A2A" w14:textId="4AC74B56" w:rsidR="001558D6" w:rsidRPr="009E5255" w:rsidRDefault="001558D6" w:rsidP="00584A9D">
      <w:pPr>
        <w:pStyle w:val="SubHead-NotNumbered"/>
        <w:rPr>
          <w:u w:val="single"/>
        </w:rPr>
      </w:pPr>
      <w:bookmarkStart w:id="382" w:name="_Toc89935705"/>
      <w:r w:rsidRPr="009E5255">
        <w:rPr>
          <w:u w:val="single"/>
        </w:rPr>
        <w:t xml:space="preserve">Specific </w:t>
      </w:r>
      <w:r w:rsidR="001117D5" w:rsidRPr="009E5255">
        <w:rPr>
          <w:u w:val="single"/>
        </w:rPr>
        <w:t>o</w:t>
      </w:r>
      <w:r w:rsidRPr="009E5255">
        <w:rPr>
          <w:u w:val="single"/>
        </w:rPr>
        <w:t>bjectives of the Review</w:t>
      </w:r>
      <w:bookmarkEnd w:id="382"/>
    </w:p>
    <w:p w14:paraId="2ABDF929" w14:textId="77777777" w:rsidR="00084646" w:rsidRPr="009E5255" w:rsidRDefault="00084646">
      <w:pPr>
        <w:pStyle w:val="NumberedList"/>
        <w:numPr>
          <w:ilvl w:val="0"/>
          <w:numId w:val="37"/>
        </w:numPr>
        <w:spacing w:beforeLines="120" w:before="288" w:afterLines="240" w:after="576"/>
        <w:ind w:hanging="357"/>
        <w:contextualSpacing/>
      </w:pPr>
      <w:r w:rsidRPr="009E5255">
        <w:t>Describe the activities and experiences of EFC supply chain participants, including:</w:t>
      </w:r>
    </w:p>
    <w:p w14:paraId="55937514" w14:textId="700FF0DA" w:rsidR="00084646" w:rsidRPr="009E5255" w:rsidRDefault="00084646">
      <w:pPr>
        <w:pStyle w:val="NumberedList"/>
        <w:numPr>
          <w:ilvl w:val="1"/>
          <w:numId w:val="37"/>
        </w:numPr>
        <w:spacing w:beforeLines="120" w:before="288" w:afterLines="240" w:after="576"/>
        <w:contextualSpacing/>
      </w:pPr>
      <w:r w:rsidRPr="009E5255">
        <w:t>PBS prescribing, claims processing and the administrative burden associated with providing access to chemotherapy medicines; and</w:t>
      </w:r>
    </w:p>
    <w:p w14:paraId="2E97DC26" w14:textId="3AEFEBEC" w:rsidR="00084646" w:rsidRPr="009E5255" w:rsidRDefault="00621852">
      <w:pPr>
        <w:pStyle w:val="NumberedList"/>
        <w:numPr>
          <w:ilvl w:val="1"/>
          <w:numId w:val="37"/>
        </w:numPr>
        <w:spacing w:beforeLines="120" w:before="288" w:afterLines="240" w:after="576"/>
        <w:contextualSpacing/>
      </w:pPr>
      <w:r w:rsidRPr="009E5255">
        <w:t>Particular equity considerations with respect to aged Australians, Aboriginal and Torres Strait Islander Peoples, and Australians in Regional and Remote communities.</w:t>
      </w:r>
    </w:p>
    <w:p w14:paraId="31B7C6B6" w14:textId="724F1153" w:rsidR="00E308C9" w:rsidRPr="009E5255" w:rsidRDefault="00E308C9">
      <w:pPr>
        <w:pStyle w:val="NumberedList"/>
        <w:numPr>
          <w:ilvl w:val="0"/>
          <w:numId w:val="37"/>
        </w:numPr>
        <w:spacing w:beforeLines="120" w:before="288" w:afterLines="240" w:after="576"/>
        <w:ind w:hanging="357"/>
        <w:contextualSpacing/>
      </w:pPr>
      <w:r w:rsidRPr="009E5255">
        <w:t>Describe the distribution of costs and current remuneration structures.</w:t>
      </w:r>
    </w:p>
    <w:p w14:paraId="2D97DFD1" w14:textId="3672137E" w:rsidR="00E308C9" w:rsidRPr="009E5255" w:rsidRDefault="00E308C9">
      <w:pPr>
        <w:pStyle w:val="NumberedList"/>
        <w:numPr>
          <w:ilvl w:val="0"/>
          <w:numId w:val="37"/>
        </w:numPr>
        <w:spacing w:beforeLines="120" w:before="288" w:afterLines="240" w:after="576"/>
        <w:ind w:hanging="357"/>
        <w:contextualSpacing/>
      </w:pPr>
      <w:r w:rsidRPr="009E5255">
        <w:t>Consider the outcomes of current Commonwealth reviews into national standards, policies and guidelines of relevance to the EFC.</w:t>
      </w:r>
    </w:p>
    <w:p w14:paraId="3184B36B" w14:textId="0B288C37" w:rsidR="001558D6" w:rsidRPr="009E5255" w:rsidRDefault="00D65146">
      <w:pPr>
        <w:pStyle w:val="NumberedList"/>
        <w:numPr>
          <w:ilvl w:val="0"/>
          <w:numId w:val="37"/>
        </w:numPr>
        <w:spacing w:beforeLines="120" w:before="288" w:afterLines="240" w:after="576"/>
        <w:ind w:hanging="357"/>
        <w:contextualSpacing/>
      </w:pPr>
      <w:r w:rsidRPr="009E5255">
        <w:t>C</w:t>
      </w:r>
      <w:r w:rsidR="001558D6" w:rsidRPr="009E5255">
        <w:t>onsider patient expectations, priorities and experiences related to accessing EFC medicines across different States and Territories</w:t>
      </w:r>
      <w:r w:rsidRPr="009E5255">
        <w:t>.</w:t>
      </w:r>
    </w:p>
    <w:p w14:paraId="5068FFB1" w14:textId="77777777" w:rsidR="003B6C88" w:rsidRPr="009E5255" w:rsidRDefault="00D65146">
      <w:pPr>
        <w:pStyle w:val="NumberedList"/>
        <w:numPr>
          <w:ilvl w:val="0"/>
          <w:numId w:val="37"/>
        </w:numPr>
        <w:spacing w:beforeLines="120" w:before="288" w:afterLines="240" w:after="576"/>
        <w:ind w:hanging="357"/>
        <w:contextualSpacing/>
      </w:pPr>
      <w:r w:rsidRPr="009E5255">
        <w:t>E</w:t>
      </w:r>
      <w:r w:rsidR="001558D6" w:rsidRPr="009E5255">
        <w:t>valuate the equity of remuneration arrangements and their effectiveness in supporting:</w:t>
      </w:r>
    </w:p>
    <w:p w14:paraId="047F0D37" w14:textId="77777777" w:rsidR="003B6C88" w:rsidRPr="009E5255" w:rsidRDefault="001558D6">
      <w:pPr>
        <w:pStyle w:val="NumberedList"/>
        <w:numPr>
          <w:ilvl w:val="1"/>
          <w:numId w:val="37"/>
        </w:numPr>
        <w:spacing w:beforeLines="120" w:before="288" w:afterLines="240" w:after="576"/>
        <w:ind w:hanging="357"/>
        <w:contextualSpacing/>
      </w:pPr>
      <w:r w:rsidRPr="009E5255">
        <w:t>product and service provision (within scope of the regulatory requirements);</w:t>
      </w:r>
      <w:r w:rsidR="00D65146" w:rsidRPr="009E5255">
        <w:t xml:space="preserve"> and</w:t>
      </w:r>
    </w:p>
    <w:p w14:paraId="5173C0EC" w14:textId="29A6F12D" w:rsidR="001558D6" w:rsidRPr="009E5255" w:rsidRDefault="001558D6">
      <w:pPr>
        <w:pStyle w:val="NumberedList"/>
        <w:numPr>
          <w:ilvl w:val="1"/>
          <w:numId w:val="37"/>
        </w:numPr>
        <w:spacing w:beforeLines="120" w:before="288" w:afterLines="240" w:after="576"/>
        <w:ind w:hanging="357"/>
        <w:contextualSpacing/>
      </w:pPr>
      <w:r w:rsidRPr="009E5255">
        <w:t>market competition and innovation within the EFC supply chain</w:t>
      </w:r>
      <w:r w:rsidR="00D65146" w:rsidRPr="009E5255">
        <w:t>.</w:t>
      </w:r>
    </w:p>
    <w:p w14:paraId="60BCFA7E" w14:textId="690AC4CE" w:rsidR="001558D6" w:rsidRPr="009E5255" w:rsidRDefault="00D65146">
      <w:pPr>
        <w:pStyle w:val="NumberedList"/>
        <w:numPr>
          <w:ilvl w:val="0"/>
          <w:numId w:val="37"/>
        </w:numPr>
        <w:spacing w:beforeLines="120" w:before="288" w:afterLines="240" w:after="576"/>
        <w:ind w:hanging="357"/>
        <w:contextualSpacing/>
      </w:pPr>
      <w:r w:rsidRPr="009E5255">
        <w:t>D</w:t>
      </w:r>
      <w:r w:rsidR="001558D6" w:rsidRPr="009E5255">
        <w:t>escribe alternative funding mechanisms in relevant international contexts</w:t>
      </w:r>
      <w:r w:rsidRPr="009E5255">
        <w:t>.</w:t>
      </w:r>
    </w:p>
    <w:p w14:paraId="4CE2AF08" w14:textId="52F2684E" w:rsidR="001558D6" w:rsidRPr="009E5255" w:rsidRDefault="00D65146">
      <w:pPr>
        <w:pStyle w:val="NumberedList"/>
        <w:numPr>
          <w:ilvl w:val="0"/>
          <w:numId w:val="37"/>
        </w:numPr>
        <w:spacing w:beforeLines="120" w:before="288" w:afterLines="240" w:after="576"/>
        <w:ind w:hanging="357"/>
        <w:contextualSpacing/>
      </w:pPr>
      <w:r w:rsidRPr="009E5255">
        <w:t>E</w:t>
      </w:r>
      <w:r w:rsidR="001558D6" w:rsidRPr="009E5255">
        <w:t>valuate the potential impact of alternative funding mechanisms with respect to access among identified equity groups</w:t>
      </w:r>
      <w:r w:rsidRPr="009E5255">
        <w:t>.</w:t>
      </w:r>
    </w:p>
    <w:p w14:paraId="2F619807" w14:textId="0443A161" w:rsidR="001558D6" w:rsidRPr="009E5255" w:rsidRDefault="00D65146">
      <w:pPr>
        <w:pStyle w:val="NumberedList"/>
        <w:numPr>
          <w:ilvl w:val="0"/>
          <w:numId w:val="37"/>
        </w:numPr>
        <w:spacing w:beforeLines="120" w:before="288" w:afterLines="240" w:after="576"/>
        <w:ind w:hanging="357"/>
        <w:contextualSpacing/>
      </w:pPr>
      <w:r w:rsidRPr="009E5255">
        <w:t>R</w:t>
      </w:r>
      <w:r w:rsidR="001558D6" w:rsidRPr="009E5255">
        <w:t>ecommend changes to improve transparency with respect to product flow and funding</w:t>
      </w:r>
      <w:r w:rsidRPr="009E5255">
        <w:t>.</w:t>
      </w:r>
    </w:p>
    <w:p w14:paraId="4E122161" w14:textId="63A959CB" w:rsidR="001558D6" w:rsidRPr="009E5255" w:rsidRDefault="00D65146">
      <w:pPr>
        <w:pStyle w:val="NumberedList"/>
        <w:numPr>
          <w:ilvl w:val="0"/>
          <w:numId w:val="37"/>
        </w:numPr>
        <w:spacing w:beforeLines="120" w:before="288" w:afterLines="240" w:after="576"/>
        <w:ind w:hanging="357"/>
        <w:contextualSpacing/>
      </w:pPr>
      <w:r w:rsidRPr="009E5255">
        <w:t>C</w:t>
      </w:r>
      <w:r w:rsidR="001558D6" w:rsidRPr="009E5255">
        <w:t>onsider the impact of new technologies on the operation of the EFC</w:t>
      </w:r>
      <w:r w:rsidRPr="009E5255">
        <w:t>.</w:t>
      </w:r>
    </w:p>
    <w:p w14:paraId="46ED809B" w14:textId="0B02B4B6" w:rsidR="003B6C88" w:rsidRPr="009E5255" w:rsidRDefault="00D65146">
      <w:pPr>
        <w:pStyle w:val="NumberedList"/>
        <w:numPr>
          <w:ilvl w:val="0"/>
          <w:numId w:val="37"/>
        </w:numPr>
        <w:spacing w:beforeLines="120" w:before="288" w:afterLines="240" w:after="576"/>
        <w:ind w:hanging="357"/>
        <w:contextualSpacing/>
      </w:pPr>
      <w:r w:rsidRPr="009E5255">
        <w:t>D</w:t>
      </w:r>
      <w:r w:rsidR="001558D6" w:rsidRPr="009E5255">
        <w:t>escribe the classification of items listed in the EFC Instrument and on the PBS Schedule, including potential adjustments to improve</w:t>
      </w:r>
      <w:r w:rsidR="00BF02F5" w:rsidRPr="009E5255">
        <w:t>:</w:t>
      </w:r>
    </w:p>
    <w:p w14:paraId="115C9914" w14:textId="77777777" w:rsidR="003B6C88" w:rsidRPr="009E5255" w:rsidRDefault="001558D6">
      <w:pPr>
        <w:pStyle w:val="NumberedList"/>
        <w:numPr>
          <w:ilvl w:val="1"/>
          <w:numId w:val="37"/>
        </w:numPr>
        <w:spacing w:beforeLines="120" w:before="288" w:afterLines="240" w:after="576"/>
        <w:ind w:hanging="357"/>
        <w:contextualSpacing/>
      </w:pPr>
      <w:r w:rsidRPr="009E5255">
        <w:t xml:space="preserve">patient </w:t>
      </w:r>
      <w:r w:rsidR="00BF02F5" w:rsidRPr="009E5255">
        <w:t xml:space="preserve">experience; </w:t>
      </w:r>
      <w:r w:rsidRPr="009E5255">
        <w:t>and</w:t>
      </w:r>
    </w:p>
    <w:p w14:paraId="1C976321" w14:textId="46E319AB" w:rsidR="00D03B3E" w:rsidRPr="009E5255" w:rsidRDefault="001558D6">
      <w:pPr>
        <w:pStyle w:val="NumberedList"/>
        <w:numPr>
          <w:ilvl w:val="1"/>
          <w:numId w:val="37"/>
        </w:numPr>
        <w:spacing w:beforeLines="120" w:before="288" w:afterLines="240" w:after="576"/>
        <w:ind w:hanging="357"/>
        <w:contextualSpacing/>
      </w:pPr>
      <w:r w:rsidRPr="009E5255">
        <w:t>health professional experiences</w:t>
      </w:r>
      <w:r w:rsidR="00D65146" w:rsidRPr="009E5255">
        <w:t>.</w:t>
      </w:r>
    </w:p>
    <w:p w14:paraId="2AF6EBA0" w14:textId="34FF3235" w:rsidR="001558D6" w:rsidRPr="009E5255" w:rsidRDefault="001558D6" w:rsidP="00584A9D">
      <w:pPr>
        <w:pStyle w:val="SubHead-NotNumbered"/>
        <w:rPr>
          <w:u w:val="single"/>
        </w:rPr>
      </w:pPr>
      <w:bookmarkStart w:id="383" w:name="_Toc89935706"/>
      <w:r w:rsidRPr="009E5255">
        <w:rPr>
          <w:u w:val="single"/>
        </w:rPr>
        <w:t>Minimum requirements</w:t>
      </w:r>
      <w:bookmarkEnd w:id="383"/>
    </w:p>
    <w:p w14:paraId="5DBA3177" w14:textId="77777777" w:rsidR="001558D6" w:rsidRPr="009E5255" w:rsidRDefault="001558D6" w:rsidP="00D865B3">
      <w:pPr>
        <w:pStyle w:val="Default"/>
        <w:numPr>
          <w:ilvl w:val="0"/>
          <w:numId w:val="1"/>
        </w:numPr>
        <w:spacing w:line="360" w:lineRule="auto"/>
        <w:ind w:left="714" w:hanging="357"/>
        <w:rPr>
          <w:rFonts w:asciiTheme="majorHAnsi" w:hAnsiTheme="majorHAnsi" w:cstheme="minorHAnsi"/>
          <w:sz w:val="22"/>
          <w:szCs w:val="22"/>
        </w:rPr>
      </w:pPr>
      <w:r w:rsidRPr="009E5255">
        <w:rPr>
          <w:rFonts w:asciiTheme="majorHAnsi" w:hAnsiTheme="majorHAnsi" w:cstheme="minorHAnsi"/>
          <w:sz w:val="22"/>
          <w:szCs w:val="22"/>
        </w:rPr>
        <w:t>Call for public submissions [17 May 2021]</w:t>
      </w:r>
    </w:p>
    <w:p w14:paraId="4B0881FD" w14:textId="77777777" w:rsidR="001558D6" w:rsidRPr="009E5255" w:rsidRDefault="001558D6" w:rsidP="00D865B3">
      <w:pPr>
        <w:pStyle w:val="Default"/>
        <w:numPr>
          <w:ilvl w:val="0"/>
          <w:numId w:val="1"/>
        </w:numPr>
        <w:spacing w:line="360" w:lineRule="auto"/>
        <w:ind w:left="714" w:hanging="357"/>
        <w:rPr>
          <w:rFonts w:asciiTheme="majorHAnsi" w:hAnsiTheme="majorHAnsi" w:cstheme="minorHAnsi"/>
          <w:sz w:val="22"/>
          <w:szCs w:val="22"/>
        </w:rPr>
      </w:pPr>
      <w:r w:rsidRPr="009E5255">
        <w:rPr>
          <w:rFonts w:asciiTheme="majorHAnsi" w:hAnsiTheme="majorHAnsi" w:cstheme="minorHAnsi"/>
          <w:sz w:val="22"/>
          <w:szCs w:val="22"/>
        </w:rPr>
        <w:t>Consultation with stakeholders on discussion papers and an interim report</w:t>
      </w:r>
    </w:p>
    <w:p w14:paraId="206FA5FF" w14:textId="77777777" w:rsidR="001558D6" w:rsidRPr="009E5255" w:rsidRDefault="001558D6" w:rsidP="00D865B3">
      <w:pPr>
        <w:pStyle w:val="Default"/>
        <w:numPr>
          <w:ilvl w:val="0"/>
          <w:numId w:val="1"/>
        </w:numPr>
        <w:spacing w:line="360" w:lineRule="auto"/>
        <w:ind w:left="714" w:hanging="357"/>
        <w:rPr>
          <w:rFonts w:asciiTheme="majorHAnsi" w:hAnsiTheme="majorHAnsi" w:cstheme="minorHAnsi"/>
          <w:sz w:val="22"/>
          <w:szCs w:val="22"/>
        </w:rPr>
      </w:pPr>
      <w:r w:rsidRPr="009E5255">
        <w:rPr>
          <w:rFonts w:asciiTheme="majorHAnsi" w:hAnsiTheme="majorHAnsi" w:cstheme="minorHAnsi"/>
          <w:sz w:val="22"/>
          <w:szCs w:val="22"/>
        </w:rPr>
        <w:t>Consideration of approaches to funding of chemotherapy across all jurisdictions</w:t>
      </w:r>
    </w:p>
    <w:p w14:paraId="763FEE5E" w14:textId="15329D62" w:rsidR="001558D6" w:rsidRPr="009E5255" w:rsidRDefault="001558D6" w:rsidP="00D865B3">
      <w:pPr>
        <w:pStyle w:val="Default"/>
        <w:numPr>
          <w:ilvl w:val="0"/>
          <w:numId w:val="1"/>
        </w:numPr>
        <w:spacing w:line="360" w:lineRule="auto"/>
        <w:ind w:left="714" w:hanging="357"/>
        <w:rPr>
          <w:rFonts w:asciiTheme="majorHAnsi" w:hAnsiTheme="majorHAnsi" w:cstheme="minorHAnsi"/>
          <w:sz w:val="22"/>
          <w:szCs w:val="22"/>
        </w:rPr>
      </w:pPr>
      <w:r w:rsidRPr="009E5255">
        <w:rPr>
          <w:rFonts w:asciiTheme="majorHAnsi" w:hAnsiTheme="majorHAnsi" w:cstheme="minorHAnsi"/>
          <w:sz w:val="22"/>
          <w:szCs w:val="22"/>
        </w:rPr>
        <w:t>Analysis of costs incurred in the manufacture, logistics, handling, compounding and dispensing of chemotherapy medicines</w:t>
      </w:r>
    </w:p>
    <w:p w14:paraId="0DA877F9" w14:textId="6720FD6F" w:rsidR="001558D6" w:rsidRPr="009E5255" w:rsidRDefault="001558D6" w:rsidP="00D865B3">
      <w:pPr>
        <w:pStyle w:val="Default"/>
        <w:numPr>
          <w:ilvl w:val="0"/>
          <w:numId w:val="1"/>
        </w:numPr>
        <w:spacing w:line="360" w:lineRule="auto"/>
        <w:ind w:left="714" w:hanging="357"/>
        <w:rPr>
          <w:rFonts w:asciiTheme="majorHAnsi" w:hAnsiTheme="majorHAnsi" w:cstheme="minorHAnsi"/>
          <w:sz w:val="22"/>
          <w:szCs w:val="22"/>
        </w:rPr>
      </w:pPr>
      <w:r w:rsidRPr="009E5255">
        <w:rPr>
          <w:rFonts w:asciiTheme="majorHAnsi" w:hAnsiTheme="majorHAnsi" w:cstheme="minorHAnsi"/>
          <w:sz w:val="22"/>
          <w:szCs w:val="22"/>
        </w:rPr>
        <w:t>Examination of new and emerging technologies associated with the manufacture, logistics, handling, compounding and dispensing of chemotherapy medicines</w:t>
      </w:r>
    </w:p>
    <w:p w14:paraId="4D218F26" w14:textId="7CED0ADD" w:rsidR="001558D6" w:rsidRPr="009E5255" w:rsidRDefault="001558D6" w:rsidP="00584A9D">
      <w:pPr>
        <w:pStyle w:val="SubHead-NotNumbered"/>
        <w:rPr>
          <w:u w:val="single"/>
        </w:rPr>
      </w:pPr>
      <w:bookmarkStart w:id="384" w:name="_Toc89935707"/>
      <w:r w:rsidRPr="009E5255">
        <w:rPr>
          <w:u w:val="single"/>
        </w:rPr>
        <w:t>Matters considered out of scope</w:t>
      </w:r>
      <w:bookmarkEnd w:id="384"/>
    </w:p>
    <w:p w14:paraId="1B7D7C19" w14:textId="51CC864D" w:rsidR="001558D6" w:rsidRPr="009E5255" w:rsidRDefault="001558D6" w:rsidP="005A2B78">
      <w:pPr>
        <w:pStyle w:val="ListParagraph"/>
        <w:numPr>
          <w:ilvl w:val="0"/>
          <w:numId w:val="2"/>
        </w:numPr>
        <w:rPr>
          <w:lang w:val="en-AU"/>
        </w:rPr>
      </w:pPr>
      <w:r w:rsidRPr="009E5255">
        <w:rPr>
          <w:lang w:val="en-AU"/>
        </w:rPr>
        <w:t>Considerations relating to ancillary cancer treatment costs (such as travel and accommodation)</w:t>
      </w:r>
    </w:p>
    <w:p w14:paraId="0AAEFEA2" w14:textId="10057220" w:rsidR="0051298B" w:rsidRPr="009E5255" w:rsidRDefault="001558D6" w:rsidP="005A2B78">
      <w:pPr>
        <w:pStyle w:val="ListParagraph"/>
        <w:numPr>
          <w:ilvl w:val="0"/>
          <w:numId w:val="2"/>
        </w:numPr>
        <w:rPr>
          <w:lang w:val="en-AU"/>
        </w:rPr>
      </w:pPr>
      <w:r w:rsidRPr="009E5255">
        <w:rPr>
          <w:lang w:val="en-AU"/>
        </w:rPr>
        <w:t>Costs and access arrangements for non-EFC listed cancer treatments (e.g</w:t>
      </w:r>
      <w:r w:rsidR="0048472F" w:rsidRPr="009E5255">
        <w:rPr>
          <w:lang w:val="en-AU"/>
        </w:rPr>
        <w:t xml:space="preserve">.  </w:t>
      </w:r>
      <w:r w:rsidRPr="009E5255">
        <w:rPr>
          <w:lang w:val="en-AU"/>
        </w:rPr>
        <w:t>oral chemotherapy medicines and non-PBS medicines)</w:t>
      </w:r>
    </w:p>
    <w:p w14:paraId="34F60550" w14:textId="05BBA4D4" w:rsidR="000143B1" w:rsidRPr="009E5255" w:rsidRDefault="00A9371F" w:rsidP="00783598">
      <w:r w:rsidRPr="009E5255">
        <w:t>[</w:t>
      </w:r>
      <w:r w:rsidR="00570505" w:rsidRPr="009E5255">
        <w:t>e</w:t>
      </w:r>
      <w:r w:rsidR="007C2A6A" w:rsidRPr="009E5255">
        <w:t>nd ToR</w:t>
      </w:r>
      <w:r w:rsidRPr="009E5255">
        <w:t>]</w:t>
      </w:r>
    </w:p>
    <w:p w14:paraId="4D807BDC" w14:textId="25082D2E" w:rsidR="001558D6" w:rsidRPr="009E5255" w:rsidRDefault="007C4FF8" w:rsidP="00584A9D">
      <w:pPr>
        <w:pStyle w:val="SubHead-NotNumbered"/>
        <w:rPr>
          <w:u w:val="single"/>
        </w:rPr>
      </w:pPr>
      <w:bookmarkStart w:id="385" w:name="_Toc89935708"/>
      <w:r w:rsidRPr="009E5255">
        <w:rPr>
          <w:u w:val="single"/>
        </w:rPr>
        <w:t>Objectives of the</w:t>
      </w:r>
      <w:r w:rsidR="00964475" w:rsidRPr="009E5255">
        <w:rPr>
          <w:u w:val="single"/>
        </w:rPr>
        <w:t xml:space="preserve"> </w:t>
      </w:r>
      <w:r w:rsidR="00811122" w:rsidRPr="009E5255">
        <w:rPr>
          <w:u w:val="single"/>
        </w:rPr>
        <w:t>Economic Analysis</w:t>
      </w:r>
      <w:r w:rsidR="00D22378" w:rsidRPr="009E5255">
        <w:rPr>
          <w:u w:val="single"/>
        </w:rPr>
        <w:t xml:space="preserve"> (CHERE)</w:t>
      </w:r>
      <w:bookmarkEnd w:id="385"/>
    </w:p>
    <w:p w14:paraId="5E032258" w14:textId="178831D4" w:rsidR="00066D29" w:rsidRPr="009E5255" w:rsidRDefault="00066D29" w:rsidP="00783598">
      <w:r w:rsidRPr="009E5255">
        <w:t xml:space="preserve">The objectives of the </w:t>
      </w:r>
      <w:r w:rsidR="00811122" w:rsidRPr="009E5255">
        <w:t>Economic Analysis</w:t>
      </w:r>
      <w:r w:rsidRPr="009E5255">
        <w:t>—as outlined in CHERE’s Response to Tender—are summarised below</w:t>
      </w:r>
      <w:r w:rsidR="0048472F" w:rsidRPr="009E5255">
        <w:t xml:space="preserve">.  </w:t>
      </w:r>
      <w:r w:rsidRPr="009E5255">
        <w:t>Correspondence between the evaluation objectives and the Specific Objectives of the Review is elaborated throughout.</w:t>
      </w:r>
    </w:p>
    <w:p w14:paraId="426951F5" w14:textId="77777777" w:rsidR="00E34D64" w:rsidRPr="009E5255" w:rsidRDefault="001558D6" w:rsidP="00783598">
      <w:r w:rsidRPr="009E5255">
        <w:t>The objectives of the evaluation are to:</w:t>
      </w:r>
    </w:p>
    <w:p w14:paraId="45003E89" w14:textId="08F32783" w:rsidR="00097197" w:rsidRPr="009E5255" w:rsidRDefault="001558D6" w:rsidP="005A2B78">
      <w:pPr>
        <w:pStyle w:val="ListParagraph"/>
        <w:rPr>
          <w:lang w:val="en-AU"/>
        </w:rPr>
      </w:pPr>
      <w:r w:rsidRPr="009E5255">
        <w:rPr>
          <w:lang w:val="en-AU"/>
        </w:rPr>
        <w:t>Identify the key activities (and distribution of costs/remuneration) that participants in the EFC supply chain undertake to support safe patient access to chemotherapy infusions and related pharmaceutical benefits described in the Section 100 EFC legislative instrument [corresponds to ToR Specific Objectives 1, 1a, 1b &amp; 2</w:t>
      </w:r>
      <w:r w:rsidR="0048472F" w:rsidRPr="009E5255">
        <w:rPr>
          <w:lang w:val="en-AU"/>
        </w:rPr>
        <w:t xml:space="preserve">.  </w:t>
      </w:r>
      <w:r w:rsidRPr="009E5255">
        <w:rPr>
          <w:lang w:val="en-AU"/>
        </w:rPr>
        <w:t xml:space="preserve">ToR specify these ‘activities’ to include “PBS prescribing, claims processing and </w:t>
      </w:r>
      <w:r w:rsidR="00B50246" w:rsidRPr="009E5255">
        <w:rPr>
          <w:lang w:val="en-AU"/>
        </w:rPr>
        <w:t>administrative</w:t>
      </w:r>
      <w:r w:rsidRPr="009E5255">
        <w:rPr>
          <w:lang w:val="en-AU"/>
        </w:rPr>
        <w:t xml:space="preserve"> burden”; with respect to ‘access,’ ToR also specify three equity groups: aged Australians, Aboriginal and Torres Strait Islander Peoples</w:t>
      </w:r>
      <w:r w:rsidR="008F03DC" w:rsidRPr="009E5255">
        <w:rPr>
          <w:lang w:val="en-AU"/>
        </w:rPr>
        <w:t>,</w:t>
      </w:r>
      <w:r w:rsidRPr="009E5255">
        <w:rPr>
          <w:lang w:val="en-AU"/>
        </w:rPr>
        <w:t xml:space="preserve"> and rural and remote communities]; </w:t>
      </w:r>
    </w:p>
    <w:p w14:paraId="60D91D11" w14:textId="33FACEFF" w:rsidR="001558D6" w:rsidRPr="009E5255" w:rsidRDefault="001558D6" w:rsidP="005A2B78">
      <w:pPr>
        <w:pStyle w:val="ListParagraph"/>
        <w:rPr>
          <w:lang w:val="en-AU"/>
        </w:rPr>
      </w:pPr>
      <w:r w:rsidRPr="009E5255">
        <w:rPr>
          <w:lang w:val="en-AU"/>
        </w:rPr>
        <w:t xml:space="preserve">Examine whether </w:t>
      </w:r>
      <w:r w:rsidR="00E17F8B" w:rsidRPr="009E5255">
        <w:rPr>
          <w:lang w:val="en-AU"/>
        </w:rPr>
        <w:t>Government</w:t>
      </w:r>
      <w:r w:rsidRPr="009E5255">
        <w:rPr>
          <w:lang w:val="en-AU"/>
        </w:rPr>
        <w:t>’s current EFC remuneration arrangements for the products and services provided by the EFC supply chain support patient access to chemotherapy medicines in a safe and efficient manner [corresponds to ToR Specific Objectives 4 &amp; 5</w:t>
      </w:r>
      <w:r w:rsidR="0048472F" w:rsidRPr="009E5255">
        <w:rPr>
          <w:lang w:val="en-AU"/>
        </w:rPr>
        <w:t xml:space="preserve">.  </w:t>
      </w:r>
      <w:r w:rsidRPr="009E5255">
        <w:rPr>
          <w:lang w:val="en-AU"/>
        </w:rPr>
        <w:t xml:space="preserve">ToR Specific Objective 4 extends the notion of ‘patient access’ to include “patient expectations, priorities and experiences”, and implies CHERE’s analysis will be broken down by </w:t>
      </w:r>
      <w:r w:rsidR="008F03DC" w:rsidRPr="009E5255">
        <w:rPr>
          <w:lang w:val="en-AU"/>
        </w:rPr>
        <w:t>S</w:t>
      </w:r>
      <w:r w:rsidRPr="009E5255">
        <w:rPr>
          <w:lang w:val="en-AU"/>
        </w:rPr>
        <w:t>tate/</w:t>
      </w:r>
      <w:r w:rsidR="008F03DC" w:rsidRPr="009E5255">
        <w:rPr>
          <w:lang w:val="en-AU"/>
        </w:rPr>
        <w:t>T</w:t>
      </w:r>
      <w:r w:rsidRPr="009E5255">
        <w:rPr>
          <w:lang w:val="en-AU"/>
        </w:rPr>
        <w:t>erritory, and with explicit attention given to identified equity groups</w:t>
      </w:r>
      <w:r w:rsidR="0048472F" w:rsidRPr="009E5255">
        <w:rPr>
          <w:lang w:val="en-AU"/>
        </w:rPr>
        <w:t xml:space="preserve">.  </w:t>
      </w:r>
      <w:r w:rsidRPr="009E5255">
        <w:rPr>
          <w:lang w:val="en-AU"/>
        </w:rPr>
        <w:t xml:space="preserve">ToR Specific Objective 5 extends </w:t>
      </w:r>
      <w:r w:rsidR="008F03DC" w:rsidRPr="009E5255">
        <w:rPr>
          <w:lang w:val="en-AU"/>
        </w:rPr>
        <w:t xml:space="preserve">assessment of </w:t>
      </w:r>
      <w:r w:rsidRPr="009E5255">
        <w:rPr>
          <w:lang w:val="en-AU"/>
        </w:rPr>
        <w:t xml:space="preserve">supply chain participant remuneration to include </w:t>
      </w:r>
      <w:r w:rsidR="008F03DC" w:rsidRPr="009E5255">
        <w:rPr>
          <w:lang w:val="en-AU"/>
        </w:rPr>
        <w:t xml:space="preserve">consideration of </w:t>
      </w:r>
      <w:r w:rsidRPr="009E5255">
        <w:rPr>
          <w:lang w:val="en-AU"/>
        </w:rPr>
        <w:t>“equity” (i.e., appropriateness and effectiveness of remuneration for services)];</w:t>
      </w:r>
    </w:p>
    <w:p w14:paraId="043CFB15" w14:textId="3333BB6A" w:rsidR="001558D6" w:rsidRPr="009E5255" w:rsidRDefault="001558D6" w:rsidP="005A2B78">
      <w:pPr>
        <w:pStyle w:val="ListParagraph"/>
        <w:rPr>
          <w:lang w:val="en-AU"/>
        </w:rPr>
      </w:pPr>
      <w:r w:rsidRPr="009E5255">
        <w:rPr>
          <w:lang w:val="en-AU"/>
        </w:rPr>
        <w:t>Identify whether alternate models for remunerating EFC arrangements (including any models used in overseas contexts), and new technologies/service delivery approaches for EFC medicines, may drive innovation, collaboration and improve on current service arrangements, including supporting access for Australians in rural and regional areas, Aboriginal and Torres Strait Islander Peoples</w:t>
      </w:r>
      <w:r w:rsidR="008F03DC" w:rsidRPr="009E5255">
        <w:rPr>
          <w:lang w:val="en-AU"/>
        </w:rPr>
        <w:t>,</w:t>
      </w:r>
      <w:r w:rsidRPr="009E5255">
        <w:rPr>
          <w:lang w:val="en-AU"/>
        </w:rPr>
        <w:t xml:space="preserve"> and older Australians [corresponds to ToR Specific Objectives 5, 5a, 5b, 6 &amp; 7];</w:t>
      </w:r>
    </w:p>
    <w:p w14:paraId="3279094E" w14:textId="20A3D814" w:rsidR="001558D6" w:rsidRPr="009E5255" w:rsidRDefault="001558D6" w:rsidP="005A2B78">
      <w:pPr>
        <w:pStyle w:val="ListParagraph"/>
        <w:rPr>
          <w:lang w:val="en-AU"/>
        </w:rPr>
      </w:pPr>
      <w:r w:rsidRPr="009E5255">
        <w:rPr>
          <w:lang w:val="en-AU"/>
        </w:rPr>
        <w:t>Analyse how specified alternate models and/or changes in the framework for EFC arrangements identified during the EFC review process may affect access, safety and cost burdens for key stakeholders, including industry and patients, compared to current arrangements [corresponds to ToR Specific Objectives 6 &amp; 7</w:t>
      </w:r>
      <w:r w:rsidR="0048472F" w:rsidRPr="009E5255">
        <w:rPr>
          <w:lang w:val="en-AU"/>
        </w:rPr>
        <w:t xml:space="preserve">.  </w:t>
      </w:r>
      <w:r w:rsidRPr="009E5255">
        <w:rPr>
          <w:lang w:val="en-AU"/>
        </w:rPr>
        <w:t>CHERE’s tender response extend</w:t>
      </w:r>
      <w:r w:rsidR="00CC70C3" w:rsidRPr="009E5255">
        <w:rPr>
          <w:lang w:val="en-AU"/>
        </w:rPr>
        <w:t>ed</w:t>
      </w:r>
      <w:r w:rsidRPr="009E5255">
        <w:rPr>
          <w:lang w:val="en-AU"/>
        </w:rPr>
        <w:t xml:space="preserve"> the objectives of the </w:t>
      </w:r>
      <w:r w:rsidR="008F03DC" w:rsidRPr="009E5255">
        <w:rPr>
          <w:lang w:val="en-AU"/>
        </w:rPr>
        <w:t>R</w:t>
      </w:r>
      <w:r w:rsidRPr="009E5255">
        <w:rPr>
          <w:lang w:val="en-AU"/>
        </w:rPr>
        <w:t>eview to include the potential impact of alternate funding mechanisms on patient safety, as well as the distribution of costs among supply chain participants (including patients) relative to the status quo]</w:t>
      </w:r>
      <w:r w:rsidR="00E937F6" w:rsidRPr="009E5255">
        <w:rPr>
          <w:lang w:val="en-AU"/>
        </w:rPr>
        <w:t>.</w:t>
      </w:r>
    </w:p>
    <w:p w14:paraId="6866C369" w14:textId="12FFB5CF" w:rsidR="001558D6" w:rsidRPr="009E5255" w:rsidRDefault="001558D6" w:rsidP="00CC2744">
      <w:r w:rsidRPr="009E5255">
        <w:t xml:space="preserve">Other identified gaps between </w:t>
      </w:r>
      <w:r w:rsidR="00764AEB" w:rsidRPr="009E5255">
        <w:t xml:space="preserve">the </w:t>
      </w:r>
      <w:r w:rsidRPr="009E5255">
        <w:t>ToR and CHERE’s tender response:</w:t>
      </w:r>
    </w:p>
    <w:p w14:paraId="49637753" w14:textId="1CFA491D" w:rsidR="001558D6" w:rsidRPr="009E5255" w:rsidRDefault="001558D6" w:rsidP="005A2B78">
      <w:pPr>
        <w:pStyle w:val="ListParagraph"/>
        <w:rPr>
          <w:lang w:val="en-AU" w:bidi="th-TH"/>
        </w:rPr>
      </w:pPr>
      <w:r w:rsidRPr="009E5255">
        <w:rPr>
          <w:lang w:val="en-AU" w:bidi="th-TH"/>
        </w:rPr>
        <w:t xml:space="preserve">ToR Specific Objective 3 requires the </w:t>
      </w:r>
      <w:r w:rsidR="008F03DC" w:rsidRPr="009E5255">
        <w:rPr>
          <w:lang w:val="en-AU" w:bidi="th-TH"/>
        </w:rPr>
        <w:t>R</w:t>
      </w:r>
      <w:r w:rsidRPr="009E5255">
        <w:rPr>
          <w:lang w:val="en-AU" w:bidi="th-TH"/>
        </w:rPr>
        <w:t>eview to consider the outcomes of current Commonwealth reviews into national standards, policies and guidelines of relevance to the EFC</w:t>
      </w:r>
      <w:r w:rsidR="0048472F" w:rsidRPr="009E5255">
        <w:rPr>
          <w:lang w:val="en-AU" w:bidi="th-TH"/>
        </w:rPr>
        <w:t xml:space="preserve">.  </w:t>
      </w:r>
      <w:r w:rsidRPr="009E5255">
        <w:rPr>
          <w:lang w:val="en-AU" w:bidi="th-TH"/>
        </w:rPr>
        <w:t xml:space="preserve">While some of these reviews </w:t>
      </w:r>
      <w:r w:rsidR="00CC70C3" w:rsidRPr="009E5255">
        <w:rPr>
          <w:lang w:val="en-AU" w:bidi="th-TH"/>
        </w:rPr>
        <w:t>were</w:t>
      </w:r>
      <w:r w:rsidRPr="009E5255">
        <w:rPr>
          <w:lang w:val="en-AU" w:bidi="th-TH"/>
        </w:rPr>
        <w:t xml:space="preserve"> covered in our literature review, CHERE ha</w:t>
      </w:r>
      <w:r w:rsidR="00CC70C3" w:rsidRPr="009E5255">
        <w:rPr>
          <w:lang w:val="en-AU" w:bidi="th-TH"/>
        </w:rPr>
        <w:t>d</w:t>
      </w:r>
      <w:r w:rsidRPr="009E5255">
        <w:rPr>
          <w:lang w:val="en-AU" w:bidi="th-TH"/>
        </w:rPr>
        <w:t xml:space="preserve"> not explicitly indicated that it </w:t>
      </w:r>
      <w:r w:rsidR="00CC70C3" w:rsidRPr="009E5255">
        <w:rPr>
          <w:lang w:val="en-AU" w:bidi="th-TH"/>
        </w:rPr>
        <w:t>would</w:t>
      </w:r>
      <w:r w:rsidRPr="009E5255">
        <w:rPr>
          <w:lang w:val="en-AU" w:bidi="th-TH"/>
        </w:rPr>
        <w:t xml:space="preserve"> undertake a critical assessment of the extent to which the recommendations of reviews (undertaken subsequent to the previous EFC review, 2013) have been incorporated within—or otherwise correspond to—the EFC, the extent to which outcomes of those reviews might constrain recommended changes to the EFC, or the ways in which changes to the EFC might directly or indirectly impact extant national standards, policies and guidelines of relevance to the EFC.</w:t>
      </w:r>
    </w:p>
    <w:p w14:paraId="07E57F60" w14:textId="679C88E5" w:rsidR="001558D6" w:rsidRPr="009E5255" w:rsidRDefault="001558D6" w:rsidP="005A2B78">
      <w:pPr>
        <w:pStyle w:val="ListParagraph"/>
        <w:rPr>
          <w:lang w:val="en-AU" w:bidi="th-TH"/>
        </w:rPr>
      </w:pPr>
      <w:r w:rsidRPr="009E5255">
        <w:rPr>
          <w:lang w:val="en-AU" w:bidi="th-TH"/>
        </w:rPr>
        <w:t xml:space="preserve">ToR Specific Objective 8 specifies that the </w:t>
      </w:r>
      <w:r w:rsidR="00CC70C3" w:rsidRPr="009E5255">
        <w:rPr>
          <w:lang w:val="en-AU" w:bidi="th-TH"/>
        </w:rPr>
        <w:t>R</w:t>
      </w:r>
      <w:r w:rsidRPr="009E5255">
        <w:rPr>
          <w:lang w:val="en-AU" w:bidi="th-TH"/>
        </w:rPr>
        <w:t>eview will make recommendations to improve transparency with respect to product flow and funding—this was not explicitly addressed in CHERE’s tender response</w:t>
      </w:r>
      <w:r w:rsidR="009E3E5A" w:rsidRPr="009E5255">
        <w:rPr>
          <w:lang w:val="en-AU" w:bidi="th-TH"/>
        </w:rPr>
        <w:t>.</w:t>
      </w:r>
    </w:p>
    <w:p w14:paraId="0A543FA6" w14:textId="5E9C432C" w:rsidR="001558D6" w:rsidRPr="009E5255" w:rsidRDefault="001558D6" w:rsidP="005A2B78">
      <w:pPr>
        <w:pStyle w:val="ListParagraph"/>
        <w:rPr>
          <w:lang w:val="en-AU" w:bidi="th-TH"/>
        </w:rPr>
      </w:pPr>
      <w:r w:rsidRPr="009E5255">
        <w:rPr>
          <w:lang w:val="en-AU" w:bidi="th-TH"/>
        </w:rPr>
        <w:t xml:space="preserve">ToR Specific Objective 9 specifies that the </w:t>
      </w:r>
      <w:r w:rsidR="00CC70C3" w:rsidRPr="009E5255">
        <w:rPr>
          <w:lang w:val="en-AU" w:bidi="th-TH"/>
        </w:rPr>
        <w:t>R</w:t>
      </w:r>
      <w:r w:rsidRPr="009E5255">
        <w:rPr>
          <w:lang w:val="en-AU" w:bidi="th-TH"/>
        </w:rPr>
        <w:t>eview will consider the (potential and/or expected) impact of emerging technologies on the operation of the EFC—this was not explicitly addressed in CHERE’s tender response (though may be addressed insofar as such technologies are a part of ‘alternative funding mechanisms’, i.e., in use in relevant international comparative contexts).</w:t>
      </w:r>
    </w:p>
    <w:p w14:paraId="5D1A7881" w14:textId="1DD92EA6" w:rsidR="001558D6" w:rsidRPr="009E5255" w:rsidRDefault="001558D6" w:rsidP="005A2B78">
      <w:pPr>
        <w:pStyle w:val="ListParagraph"/>
        <w:rPr>
          <w:lang w:val="en-AU" w:bidi="th-TH"/>
        </w:rPr>
      </w:pPr>
      <w:r w:rsidRPr="009E5255">
        <w:rPr>
          <w:lang w:val="en-AU" w:bidi="th-TH"/>
        </w:rPr>
        <w:t xml:space="preserve">ToR Specific Objective 10 requires the </w:t>
      </w:r>
      <w:r w:rsidR="00CC70C3" w:rsidRPr="009E5255">
        <w:rPr>
          <w:lang w:val="en-AU" w:bidi="th-TH"/>
        </w:rPr>
        <w:t>R</w:t>
      </w:r>
      <w:r w:rsidRPr="009E5255">
        <w:rPr>
          <w:lang w:val="en-AU" w:bidi="th-TH"/>
        </w:rPr>
        <w:t>eview to describe the classification of items listed in the EFC Instrument and PBS Schedule, and to make recommendations for adjustments to these classifications that could improve patient and health care provider experiences—this is not addressed in CHERE’s tender response (notwithstanding recommendations that emerge</w:t>
      </w:r>
      <w:r w:rsidR="00CC70C3" w:rsidRPr="009E5255">
        <w:rPr>
          <w:lang w:val="en-AU" w:bidi="th-TH"/>
        </w:rPr>
        <w:t>d</w:t>
      </w:r>
      <w:r w:rsidRPr="009E5255">
        <w:rPr>
          <w:lang w:val="en-AU" w:bidi="th-TH"/>
        </w:rPr>
        <w:t xml:space="preserve"> via and assessment of alternative funding mechanisms internationally </w:t>
      </w:r>
      <w:r w:rsidR="00CC70C3" w:rsidRPr="009E5255">
        <w:rPr>
          <w:lang w:val="en-AU" w:bidi="th-TH"/>
        </w:rPr>
        <w:t>and</w:t>
      </w:r>
      <w:r w:rsidRPr="009E5255">
        <w:rPr>
          <w:lang w:val="en-AU" w:bidi="th-TH"/>
        </w:rPr>
        <w:t xml:space="preserve"> through the stakeholder consultations).</w:t>
      </w:r>
    </w:p>
    <w:p w14:paraId="0D9DD2D7" w14:textId="39EEC0D2" w:rsidR="001558D6" w:rsidRPr="009E5255" w:rsidRDefault="001558D6" w:rsidP="005A2B78">
      <w:pPr>
        <w:pStyle w:val="ListParagraph"/>
        <w:rPr>
          <w:lang w:val="en-AU" w:bidi="th-TH"/>
        </w:rPr>
      </w:pPr>
      <w:r w:rsidRPr="009E5255">
        <w:rPr>
          <w:lang w:val="en-AU" w:bidi="th-TH"/>
        </w:rPr>
        <w:t xml:space="preserve">The Minimum Requirements set out in the ToR require an “examination of new and emerging technologies associated with the manufacture, logistics, handling, compounding and dispensing of chemotherapy medicines.”—CHERE’s tender response did not explicitly address an examination of new and emerging technologies (though this </w:t>
      </w:r>
      <w:r w:rsidR="00CC70C3" w:rsidRPr="009E5255">
        <w:rPr>
          <w:lang w:val="en-AU" w:bidi="th-TH"/>
        </w:rPr>
        <w:t>was</w:t>
      </w:r>
      <w:r w:rsidRPr="009E5255">
        <w:rPr>
          <w:lang w:val="en-AU" w:bidi="th-TH"/>
        </w:rPr>
        <w:t xml:space="preserve"> addressed insofar as such technologies are a part of ‘alternative funding mechanisms’; see comments on ToR Specific Objective 9 above).</w:t>
      </w:r>
    </w:p>
    <w:p w14:paraId="07B0C40F" w14:textId="2CE96FD8" w:rsidR="00EA3E4F" w:rsidRPr="009E5255" w:rsidRDefault="00EA3E4F" w:rsidP="00783598">
      <w:pPr>
        <w:rPr>
          <w:lang w:eastAsia="zh-CN" w:bidi="th-TH"/>
        </w:rPr>
      </w:pPr>
    </w:p>
    <w:p w14:paraId="7CE59F88" w14:textId="4619517C" w:rsidR="008D6D7D" w:rsidRPr="009E5255" w:rsidRDefault="00EA3E4F" w:rsidP="00B41CDF">
      <w:pPr>
        <w:rPr>
          <w:lang w:eastAsia="zh-CN" w:bidi="th-TH"/>
        </w:rPr>
        <w:sectPr w:rsidR="008D6D7D" w:rsidRPr="009E5255" w:rsidSect="00584A9D">
          <w:pgSz w:w="11901" w:h="16817"/>
          <w:pgMar w:top="1440" w:right="1440" w:bottom="1440" w:left="1440" w:header="709" w:footer="709" w:gutter="0"/>
          <w:cols w:space="708"/>
          <w:docGrid w:linePitch="360"/>
        </w:sectPr>
      </w:pPr>
      <w:r w:rsidRPr="009E5255">
        <w:rPr>
          <w:lang w:eastAsia="zh-CN" w:bidi="th-TH"/>
        </w:rPr>
        <w:br w:type="page"/>
      </w:r>
      <w:bookmarkStart w:id="386" w:name="_Toc72400853"/>
    </w:p>
    <w:bookmarkStart w:id="387" w:name="_Toc89935710"/>
    <w:bookmarkEnd w:id="386"/>
    <w:p w14:paraId="05E74670" w14:textId="194A438A" w:rsidR="006513CF" w:rsidRPr="009E5255" w:rsidRDefault="00584A9D" w:rsidP="00D25E05">
      <w:pPr>
        <w:pStyle w:val="Title"/>
        <w:spacing w:after="240" w:line="360" w:lineRule="auto"/>
      </w:pPr>
      <w:r w:rsidRPr="009E5255">
        <w:fldChar w:fldCharType="begin"/>
      </w:r>
      <w:r w:rsidRPr="009E5255">
        <w:instrText xml:space="preserve"> REF _Ref92644952 \h  \* MERGEFORMAT </w:instrText>
      </w:r>
      <w:r w:rsidRPr="009E5255">
        <w:fldChar w:fldCharType="separate"/>
      </w:r>
      <w:bookmarkStart w:id="388" w:name="_Toc144886280"/>
      <w:r w:rsidR="000C766B" w:rsidRPr="009E5255">
        <w:t xml:space="preserve">Appendix </w:t>
      </w:r>
      <w:r w:rsidR="000C766B">
        <w:rPr>
          <w:noProof/>
        </w:rPr>
        <w:t>2</w:t>
      </w:r>
      <w:r w:rsidR="000C766B" w:rsidRPr="009E5255">
        <w:rPr>
          <w:noProof/>
        </w:rPr>
        <w:t>.</w:t>
      </w:r>
      <w:r w:rsidR="000C766B" w:rsidRPr="009E5255">
        <w:t xml:space="preserve">  Review Governance</w:t>
      </w:r>
      <w:bookmarkEnd w:id="388"/>
      <w:r w:rsidRPr="009E5255">
        <w:fldChar w:fldCharType="end"/>
      </w:r>
    </w:p>
    <w:bookmarkEnd w:id="387"/>
    <w:p w14:paraId="2FE4EB90" w14:textId="56687BE4" w:rsidR="00312D99" w:rsidRPr="009E5255" w:rsidRDefault="00312D99" w:rsidP="00505F03">
      <w:pPr>
        <w:rPr>
          <w:i/>
          <w:iCs/>
          <w:u w:val="single"/>
        </w:rPr>
      </w:pPr>
      <w:r w:rsidRPr="009E5255">
        <w:rPr>
          <w:i/>
          <w:iCs/>
          <w:u w:val="single"/>
        </w:rPr>
        <w:t>Professor Sanchia Aranda, Lead Reviewer</w:t>
      </w:r>
    </w:p>
    <w:p w14:paraId="7BF4CC71" w14:textId="5F179F54" w:rsidR="00312D99" w:rsidRPr="009E5255" w:rsidRDefault="0078649A" w:rsidP="00505F03">
      <w:r w:rsidRPr="009E5255">
        <w:t xml:space="preserve">The Department of Health </w:t>
      </w:r>
      <w:r w:rsidR="00DF7857" w:rsidRPr="009E5255">
        <w:t>named</w:t>
      </w:r>
      <w:r w:rsidRPr="009E5255">
        <w:t xml:space="preserve"> Professor Sanchia Aranda as Lead Reviewer for the Review.  </w:t>
      </w:r>
      <w:r w:rsidR="00312D99" w:rsidRPr="009E5255">
        <w:t xml:space="preserve">Professor Aranda is a Professor of Health Services Research at the University of Melbourne and an Adjunct Professor in the School of Nursing at UTS, NSW. </w:t>
      </w:r>
      <w:r w:rsidRPr="009E5255">
        <w:t xml:space="preserve"> </w:t>
      </w:r>
      <w:r w:rsidR="00DF7857" w:rsidRPr="009E5255">
        <w:t>She</w:t>
      </w:r>
      <w:r w:rsidR="00312D99" w:rsidRPr="009E5255">
        <w:t xml:space="preserve"> is an experienced cancer and health services researcher, who most recently worked in the NSW State Government and the charity sector with a focus on system performance and health policy. </w:t>
      </w:r>
      <w:r w:rsidRPr="009E5255">
        <w:t xml:space="preserve"> </w:t>
      </w:r>
      <w:r w:rsidR="00312D99" w:rsidRPr="009E5255">
        <w:t xml:space="preserve">Her particular interest lies in the use of administrative data in understanding health disparities and unwarranted clinical variation. </w:t>
      </w:r>
      <w:r w:rsidRPr="009E5255">
        <w:t xml:space="preserve"> </w:t>
      </w:r>
      <w:r w:rsidR="00312D99" w:rsidRPr="009E5255">
        <w:t>Her role in this application is to bring a system and contextual lens to stakeholder engagement</w:t>
      </w:r>
      <w:r w:rsidR="00DF7857" w:rsidRPr="009E5255">
        <w:t xml:space="preserve"> and all aspects of analyses within the Review</w:t>
      </w:r>
      <w:r w:rsidR="00312D99" w:rsidRPr="009E5255">
        <w:t>.</w:t>
      </w:r>
    </w:p>
    <w:p w14:paraId="32C58041" w14:textId="442739E5" w:rsidR="00312D99" w:rsidRPr="009E5255" w:rsidRDefault="00312D99" w:rsidP="00505F03">
      <w:pPr>
        <w:rPr>
          <w:i/>
          <w:iCs/>
          <w:u w:val="single"/>
        </w:rPr>
      </w:pPr>
      <w:r w:rsidRPr="009E5255">
        <w:rPr>
          <w:i/>
          <w:iCs/>
          <w:u w:val="single"/>
        </w:rPr>
        <w:t>CHERE</w:t>
      </w:r>
    </w:p>
    <w:p w14:paraId="6662B657" w14:textId="424ACDD2" w:rsidR="00312D99" w:rsidRPr="009E5255" w:rsidRDefault="00EA3E4F" w:rsidP="00505F03">
      <w:pPr>
        <w:sectPr w:rsidR="00312D99" w:rsidRPr="009E5255" w:rsidSect="00DF09A8">
          <w:headerReference w:type="default" r:id="rId78"/>
          <w:pgSz w:w="11901" w:h="16817"/>
          <w:pgMar w:top="1440" w:right="1440" w:bottom="1440" w:left="1440" w:header="709" w:footer="709" w:gutter="0"/>
          <w:cols w:space="708"/>
          <w:docGrid w:linePitch="360"/>
        </w:sectPr>
      </w:pPr>
      <w:r w:rsidRPr="009E5255">
        <w:t xml:space="preserve">CHERE’s senior team members are internationally recognised for their expertise in health economics, </w:t>
      </w:r>
      <w:r w:rsidR="005E29B8" w:rsidRPr="009E5255">
        <w:t>HTA</w:t>
      </w:r>
      <w:r w:rsidRPr="009E5255">
        <w:t xml:space="preserve"> and its application to the area of pharmaceutical reimbursement</w:t>
      </w:r>
      <w:r w:rsidR="0048472F" w:rsidRPr="009E5255">
        <w:t xml:space="preserve">.  </w:t>
      </w:r>
      <w:r w:rsidRPr="009E5255">
        <w:t>The team has extensive combined experience in the conduct of evaluations for the PBAC and MSAC, public health policy review</w:t>
      </w:r>
      <w:r w:rsidR="00AA6BF8" w:rsidRPr="009E5255">
        <w:t xml:space="preserve"> and </w:t>
      </w:r>
      <w:r w:rsidRPr="009E5255">
        <w:t>program evaluation</w:t>
      </w:r>
      <w:r w:rsidR="0048472F" w:rsidRPr="009E5255">
        <w:t xml:space="preserve">.  </w:t>
      </w:r>
      <w:r w:rsidRPr="009E5255">
        <w:t xml:space="preserve">Team members were selected to leverage CHERE’s extensive subject </w:t>
      </w:r>
      <w:r w:rsidR="00B71BB7" w:rsidRPr="009E5255">
        <w:t xml:space="preserve">and mixed-methods research </w:t>
      </w:r>
      <w:r w:rsidRPr="009E5255">
        <w:t>expertise</w:t>
      </w:r>
      <w:r w:rsidR="0048472F" w:rsidRPr="009E5255">
        <w:t xml:space="preserve">.  </w:t>
      </w:r>
      <w:r w:rsidRPr="009E5255">
        <w:t>Nominated personnel, roles and key responsibilities are summarised in</w:t>
      </w:r>
      <w:r w:rsidR="00B71BB7" w:rsidRPr="009E5255">
        <w:t xml:space="preserve"> </w:t>
      </w:r>
      <w:r w:rsidR="00B71BB7" w:rsidRPr="009E5255">
        <w:fldChar w:fldCharType="begin"/>
      </w:r>
      <w:r w:rsidR="00B71BB7" w:rsidRPr="009E5255">
        <w:instrText xml:space="preserve"> REF _Ref93999638 \h </w:instrText>
      </w:r>
      <w:r w:rsidR="00B71BB7" w:rsidRPr="009E5255">
        <w:fldChar w:fldCharType="separate"/>
      </w:r>
      <w:r w:rsidR="000C766B" w:rsidRPr="009E5255">
        <w:t>Table A</w:t>
      </w:r>
      <w:r w:rsidR="000C766B">
        <w:rPr>
          <w:noProof/>
        </w:rPr>
        <w:t>2</w:t>
      </w:r>
      <w:r w:rsidR="00B71BB7" w:rsidRPr="009E5255">
        <w:fldChar w:fldCharType="end"/>
      </w:r>
      <w:r w:rsidRPr="009E5255">
        <w:t>.</w:t>
      </w:r>
    </w:p>
    <w:p w14:paraId="4373BFB4" w14:textId="61824AE7" w:rsidR="00505F03" w:rsidRPr="009E5255" w:rsidRDefault="00505F03" w:rsidP="00505F03">
      <w:pPr>
        <w:pStyle w:val="Caption"/>
      </w:pPr>
      <w:bookmarkStart w:id="389" w:name="_Ref93999638"/>
      <w:bookmarkStart w:id="390" w:name="_Ref93913977"/>
      <w:r w:rsidRPr="009E5255">
        <w:t>Table A</w:t>
      </w:r>
      <w:r w:rsidR="00E36C93">
        <w:fldChar w:fldCharType="begin"/>
      </w:r>
      <w:r w:rsidR="00E36C93">
        <w:instrText xml:space="preserve"> SEQ Table_A \* ARABIC </w:instrText>
      </w:r>
      <w:r w:rsidR="00E36C93">
        <w:fldChar w:fldCharType="separate"/>
      </w:r>
      <w:r w:rsidR="000C766B">
        <w:rPr>
          <w:noProof/>
        </w:rPr>
        <w:t>2</w:t>
      </w:r>
      <w:r w:rsidR="00E36C93">
        <w:rPr>
          <w:noProof/>
        </w:rPr>
        <w:fldChar w:fldCharType="end"/>
      </w:r>
      <w:bookmarkEnd w:id="389"/>
      <w:r w:rsidRPr="009E5255">
        <w:t>. Personnel, roles and key responsibilities</w:t>
      </w:r>
      <w:bookmarkEnd w:id="390"/>
    </w:p>
    <w:tbl>
      <w:tblPr>
        <w:tblStyle w:val="TableGrid"/>
        <w:tblW w:w="10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Personnel, roles and key responsibilities"/>
      </w:tblPr>
      <w:tblGrid>
        <w:gridCol w:w="2830"/>
        <w:gridCol w:w="2127"/>
        <w:gridCol w:w="389"/>
        <w:gridCol w:w="412"/>
        <w:gridCol w:w="412"/>
        <w:gridCol w:w="412"/>
        <w:gridCol w:w="412"/>
        <w:gridCol w:w="412"/>
        <w:gridCol w:w="412"/>
        <w:gridCol w:w="412"/>
        <w:gridCol w:w="412"/>
        <w:gridCol w:w="412"/>
        <w:gridCol w:w="412"/>
        <w:gridCol w:w="412"/>
        <w:gridCol w:w="412"/>
        <w:gridCol w:w="412"/>
      </w:tblGrid>
      <w:tr w:rsidR="00EA3E4F" w:rsidRPr="009E5255" w14:paraId="42111B66" w14:textId="77777777" w:rsidTr="00EE080E">
        <w:tc>
          <w:tcPr>
            <w:tcW w:w="2830" w:type="dxa"/>
          </w:tcPr>
          <w:p w14:paraId="2DE8A545" w14:textId="77777777" w:rsidR="00EA3E4F" w:rsidRPr="009E5255" w:rsidRDefault="00EA3E4F" w:rsidP="00584A9D">
            <w:pPr>
              <w:spacing w:before="0" w:after="0" w:line="240" w:lineRule="auto"/>
              <w:rPr>
                <w:sz w:val="18"/>
                <w:szCs w:val="18"/>
              </w:rPr>
            </w:pPr>
          </w:p>
        </w:tc>
        <w:tc>
          <w:tcPr>
            <w:tcW w:w="2127" w:type="dxa"/>
          </w:tcPr>
          <w:p w14:paraId="51191E4F" w14:textId="77777777" w:rsidR="00EA3E4F" w:rsidRPr="009E5255" w:rsidRDefault="00EA3E4F" w:rsidP="00584A9D">
            <w:pPr>
              <w:spacing w:before="0" w:after="0" w:line="240" w:lineRule="auto"/>
              <w:rPr>
                <w:sz w:val="18"/>
                <w:szCs w:val="18"/>
              </w:rPr>
            </w:pPr>
          </w:p>
        </w:tc>
        <w:tc>
          <w:tcPr>
            <w:tcW w:w="5333" w:type="dxa"/>
            <w:gridSpan w:val="13"/>
            <w:tcBorders>
              <w:bottom w:val="single" w:sz="4" w:space="0" w:color="auto"/>
            </w:tcBorders>
            <w:vAlign w:val="bottom"/>
          </w:tcPr>
          <w:p w14:paraId="4BAC9929" w14:textId="77777777" w:rsidR="00EA3E4F" w:rsidRPr="009E5255" w:rsidRDefault="00EA3E4F" w:rsidP="00214806">
            <w:pPr>
              <w:spacing w:before="0" w:after="0" w:line="240" w:lineRule="auto"/>
              <w:jc w:val="center"/>
              <w:rPr>
                <w:sz w:val="18"/>
                <w:szCs w:val="18"/>
              </w:rPr>
            </w:pPr>
            <w:r w:rsidRPr="009E5255">
              <w:rPr>
                <w:sz w:val="18"/>
                <w:szCs w:val="18"/>
              </w:rPr>
              <w:t>Key responsibilities</w:t>
            </w:r>
          </w:p>
        </w:tc>
        <w:tc>
          <w:tcPr>
            <w:tcW w:w="412" w:type="dxa"/>
          </w:tcPr>
          <w:p w14:paraId="377C9947" w14:textId="77777777" w:rsidR="00EA3E4F" w:rsidRPr="009E5255" w:rsidRDefault="00EA3E4F" w:rsidP="00584A9D">
            <w:pPr>
              <w:spacing w:before="0" w:after="0" w:line="240" w:lineRule="auto"/>
              <w:rPr>
                <w:sz w:val="18"/>
                <w:szCs w:val="18"/>
              </w:rPr>
            </w:pPr>
          </w:p>
        </w:tc>
      </w:tr>
      <w:tr w:rsidR="00EA3E4F" w:rsidRPr="009E5255" w14:paraId="511F9A80" w14:textId="77777777" w:rsidTr="00EE080E">
        <w:trPr>
          <w:trHeight w:val="1820"/>
        </w:trPr>
        <w:tc>
          <w:tcPr>
            <w:tcW w:w="2830" w:type="dxa"/>
            <w:tcBorders>
              <w:bottom w:val="single" w:sz="4" w:space="0" w:color="auto"/>
            </w:tcBorders>
            <w:vAlign w:val="bottom"/>
          </w:tcPr>
          <w:p w14:paraId="2554F365" w14:textId="77777777" w:rsidR="00EA3E4F" w:rsidRPr="009E5255" w:rsidRDefault="00EA3E4F" w:rsidP="00584A9D">
            <w:pPr>
              <w:spacing w:before="0" w:after="0" w:line="240" w:lineRule="auto"/>
              <w:rPr>
                <w:i/>
                <w:iCs/>
                <w:sz w:val="18"/>
                <w:szCs w:val="18"/>
              </w:rPr>
            </w:pPr>
            <w:r w:rsidRPr="009E5255">
              <w:rPr>
                <w:i/>
                <w:iCs/>
                <w:sz w:val="18"/>
                <w:szCs w:val="18"/>
              </w:rPr>
              <w:t>Name</w:t>
            </w:r>
          </w:p>
        </w:tc>
        <w:tc>
          <w:tcPr>
            <w:tcW w:w="2127" w:type="dxa"/>
            <w:tcBorders>
              <w:bottom w:val="single" w:sz="4" w:space="0" w:color="auto"/>
            </w:tcBorders>
            <w:vAlign w:val="bottom"/>
          </w:tcPr>
          <w:p w14:paraId="470A2D47" w14:textId="77777777" w:rsidR="00EA3E4F" w:rsidRPr="009E5255" w:rsidRDefault="00EA3E4F" w:rsidP="00584A9D">
            <w:pPr>
              <w:spacing w:before="0" w:after="0" w:line="240" w:lineRule="auto"/>
              <w:rPr>
                <w:i/>
                <w:iCs/>
                <w:sz w:val="18"/>
                <w:szCs w:val="18"/>
              </w:rPr>
            </w:pPr>
            <w:r w:rsidRPr="009E5255">
              <w:rPr>
                <w:i/>
                <w:iCs/>
                <w:sz w:val="18"/>
                <w:szCs w:val="18"/>
              </w:rPr>
              <w:t>Role</w:t>
            </w:r>
          </w:p>
        </w:tc>
        <w:tc>
          <w:tcPr>
            <w:tcW w:w="389" w:type="dxa"/>
            <w:tcBorders>
              <w:top w:val="single" w:sz="4" w:space="0" w:color="auto"/>
              <w:bottom w:val="single" w:sz="4" w:space="0" w:color="auto"/>
            </w:tcBorders>
          </w:tcPr>
          <w:p w14:paraId="6C77D07C" w14:textId="77777777"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47" behindDoc="0" locked="0" layoutInCell="1" allowOverlap="1" wp14:anchorId="05F41CF7" wp14:editId="0107D054">
                      <wp:simplePos x="0" y="0"/>
                      <wp:positionH relativeFrom="column">
                        <wp:posOffset>-6985</wp:posOffset>
                      </wp:positionH>
                      <wp:positionV relativeFrom="paragraph">
                        <wp:posOffset>513580</wp:posOffset>
                      </wp:positionV>
                      <wp:extent cx="1562100" cy="233680"/>
                      <wp:effectExtent l="0" t="444500" r="0" b="452120"/>
                      <wp:wrapNone/>
                      <wp:docPr id="30" name="Text Box 30"/>
                      <wp:cNvGraphicFramePr/>
                      <a:graphic xmlns:a="http://schemas.openxmlformats.org/drawingml/2006/main">
                        <a:graphicData uri="http://schemas.microsoft.com/office/word/2010/wordprocessingShape">
                          <wps:wsp>
                            <wps:cNvSpPr txBox="1"/>
                            <wps:spPr>
                              <a:xfrm rot="18900000">
                                <a:off x="0" y="0"/>
                                <a:ext cx="1562100" cy="233680"/>
                              </a:xfrm>
                              <a:prstGeom prst="rect">
                                <a:avLst/>
                              </a:prstGeom>
                              <a:noFill/>
                              <a:ln w="6350">
                                <a:noFill/>
                              </a:ln>
                            </wps:spPr>
                            <wps:txbx>
                              <w:txbxContent>
                                <w:p w14:paraId="0D80915D" w14:textId="77777777" w:rsidR="00EA3E4F" w:rsidRPr="00C40955" w:rsidRDefault="00EA3E4F" w:rsidP="00C40955">
                                  <w:pPr>
                                    <w:spacing w:before="0" w:after="0" w:line="240" w:lineRule="auto"/>
                                    <w:rPr>
                                      <w:sz w:val="18"/>
                                      <w:szCs w:val="18"/>
                                    </w:rPr>
                                  </w:pPr>
                                  <w:r w:rsidRPr="00C40955">
                                    <w:rPr>
                                      <w:sz w:val="18"/>
                                      <w:szCs w:val="18"/>
                                    </w:rPr>
                                    <w:t>General project 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41CF7" id="Text Box 30" o:spid="_x0000_s1027" type="#_x0000_t202" style="position:absolute;margin-left:-.55pt;margin-top:40.45pt;width:123pt;height:18.4pt;rotation:-45;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" filled="f" stroked="f" strokeweight=".5pt">
                      <v:textbox>
                        <w:txbxContent>
                          <w:p w14:paraId="0D80915D" w14:textId="77777777" w:rsidR="00EA3E4F" w:rsidRPr="00C40955" w:rsidRDefault="00EA3E4F" w:rsidP="00C40955">
                            <w:pPr>
                              <w:spacing w:before="0" w:after="0" w:line="240" w:lineRule="auto"/>
                              <w:rPr>
                                <w:sz w:val="18"/>
                                <w:szCs w:val="18"/>
                              </w:rPr>
                            </w:pPr>
                            <w:r w:rsidRPr="00C40955">
                              <w:rPr>
                                <w:sz w:val="18"/>
                                <w:szCs w:val="18"/>
                              </w:rPr>
                              <w:t>General project management</w:t>
                            </w:r>
                          </w:p>
                        </w:txbxContent>
                      </v:textbox>
                    </v:shape>
                  </w:pict>
                </mc:Fallback>
              </mc:AlternateContent>
            </w:r>
          </w:p>
        </w:tc>
        <w:tc>
          <w:tcPr>
            <w:tcW w:w="412" w:type="dxa"/>
            <w:tcBorders>
              <w:top w:val="single" w:sz="4" w:space="0" w:color="auto"/>
              <w:bottom w:val="single" w:sz="4" w:space="0" w:color="auto"/>
            </w:tcBorders>
          </w:tcPr>
          <w:p w14:paraId="4B862121" w14:textId="009D91AD"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49" behindDoc="0" locked="0" layoutInCell="1" allowOverlap="1" wp14:anchorId="23CFDA85" wp14:editId="76D12238">
                      <wp:simplePos x="0" y="0"/>
                      <wp:positionH relativeFrom="column">
                        <wp:posOffset>9525</wp:posOffset>
                      </wp:positionH>
                      <wp:positionV relativeFrom="page">
                        <wp:posOffset>523105</wp:posOffset>
                      </wp:positionV>
                      <wp:extent cx="1529715" cy="233680"/>
                      <wp:effectExtent l="0" t="431800" r="0" b="439420"/>
                      <wp:wrapNone/>
                      <wp:docPr id="33" name="Text Box 33"/>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1855506A" w14:textId="77777777" w:rsidR="00EA3E4F" w:rsidRPr="00F46405" w:rsidRDefault="00EA3E4F" w:rsidP="00F46405">
                                  <w:pPr>
                                    <w:spacing w:before="0" w:after="0" w:line="240" w:lineRule="auto"/>
                                    <w:rPr>
                                      <w:sz w:val="18"/>
                                      <w:szCs w:val="18"/>
                                    </w:rPr>
                                  </w:pPr>
                                  <w:r w:rsidRPr="00F46405">
                                    <w:rPr>
                                      <w:sz w:val="18"/>
                                      <w:szCs w:val="18"/>
                                    </w:rPr>
                                    <w:t>Ethics application &amp;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DA85" id="Text Box 33" o:spid="_x0000_s1028" type="#_x0000_t202" style="position:absolute;margin-left:.75pt;margin-top:41.2pt;width:120.45pt;height:18.4pt;rotation:-45;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" filled="f" stroked="f" strokeweight=".5pt">
                      <v:textbox>
                        <w:txbxContent>
                          <w:p w14:paraId="1855506A" w14:textId="77777777" w:rsidR="00EA3E4F" w:rsidRPr="00F46405" w:rsidRDefault="00EA3E4F" w:rsidP="00F46405">
                            <w:pPr>
                              <w:spacing w:before="0" w:after="0" w:line="240" w:lineRule="auto"/>
                              <w:rPr>
                                <w:sz w:val="18"/>
                                <w:szCs w:val="18"/>
                              </w:rPr>
                            </w:pPr>
                            <w:r w:rsidRPr="00F46405">
                              <w:rPr>
                                <w:sz w:val="18"/>
                                <w:szCs w:val="18"/>
                              </w:rPr>
                              <w:t>Ethics application &amp; process</w:t>
                            </w:r>
                          </w:p>
                        </w:txbxContent>
                      </v:textbox>
                      <w10:wrap anchory="page"/>
                    </v:shape>
                  </w:pict>
                </mc:Fallback>
              </mc:AlternateContent>
            </w:r>
            <w:r w:rsidRPr="009E5255">
              <w:rPr>
                <w:noProof/>
                <w:sz w:val="18"/>
                <w:szCs w:val="18"/>
              </w:rPr>
              <mc:AlternateContent>
                <mc:Choice Requires="wps">
                  <w:drawing>
                    <wp:anchor distT="0" distB="0" distL="114300" distR="114300" simplePos="0" relativeHeight="251658254" behindDoc="0" locked="0" layoutInCell="1" allowOverlap="1" wp14:anchorId="06662C0B" wp14:editId="32EFF777">
                      <wp:simplePos x="0" y="0"/>
                      <wp:positionH relativeFrom="column">
                        <wp:posOffset>-541656</wp:posOffset>
                      </wp:positionH>
                      <wp:positionV relativeFrom="paragraph">
                        <wp:posOffset>523801</wp:posOffset>
                      </wp:positionV>
                      <wp:extent cx="1579245" cy="233680"/>
                      <wp:effectExtent l="0" t="457200" r="0" b="452120"/>
                      <wp:wrapNone/>
                      <wp:docPr id="48" name="Text Box 48"/>
                      <wp:cNvGraphicFramePr/>
                      <a:graphic xmlns:a="http://schemas.openxmlformats.org/drawingml/2006/main">
                        <a:graphicData uri="http://schemas.microsoft.com/office/word/2010/wordprocessingShape">
                          <wps:wsp>
                            <wps:cNvSpPr txBox="1"/>
                            <wps:spPr>
                              <a:xfrm rot="18900000">
                                <a:off x="0" y="0"/>
                                <a:ext cx="1579245" cy="233680"/>
                              </a:xfrm>
                              <a:prstGeom prst="rect">
                                <a:avLst/>
                              </a:prstGeom>
                              <a:noFill/>
                              <a:ln w="6350">
                                <a:noFill/>
                              </a:ln>
                            </wps:spPr>
                            <wps:txbx>
                              <w:txbxContent>
                                <w:p w14:paraId="1BFAABC1" w14:textId="77777777" w:rsidR="00EA3E4F" w:rsidRPr="00F46405" w:rsidRDefault="00EA3E4F" w:rsidP="00F46405">
                                  <w:pPr>
                                    <w:spacing w:before="0" w:after="0" w:line="240" w:lineRule="auto"/>
                                    <w:rPr>
                                      <w:sz w:val="18"/>
                                      <w:szCs w:val="18"/>
                                    </w:rPr>
                                  </w:pPr>
                                  <w:r w:rsidRPr="00F46405">
                                    <w:rPr>
                                      <w:sz w:val="18"/>
                                      <w:szCs w:val="18"/>
                                    </w:rPr>
                                    <w:t>Oversight &amp; risk 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62C0B" id="Text Box 48" o:spid="_x0000_s1029" type="#_x0000_t202" style="position:absolute;margin-left:-42.65pt;margin-top:41.25pt;width:124.35pt;height:18.4pt;rotation:-45;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" filled="f" stroked="f" strokeweight=".5pt">
                      <v:textbox>
                        <w:txbxContent>
                          <w:p w14:paraId="1BFAABC1" w14:textId="77777777" w:rsidR="00EA3E4F" w:rsidRPr="00F46405" w:rsidRDefault="00EA3E4F" w:rsidP="00F46405">
                            <w:pPr>
                              <w:spacing w:before="0" w:after="0" w:line="240" w:lineRule="auto"/>
                              <w:rPr>
                                <w:sz w:val="18"/>
                                <w:szCs w:val="18"/>
                              </w:rPr>
                            </w:pPr>
                            <w:r w:rsidRPr="00F46405">
                              <w:rPr>
                                <w:sz w:val="18"/>
                                <w:szCs w:val="18"/>
                              </w:rPr>
                              <w:t>Oversight &amp; risk management</w:t>
                            </w:r>
                          </w:p>
                        </w:txbxContent>
                      </v:textbox>
                    </v:shape>
                  </w:pict>
                </mc:Fallback>
              </mc:AlternateContent>
            </w:r>
          </w:p>
        </w:tc>
        <w:tc>
          <w:tcPr>
            <w:tcW w:w="412" w:type="dxa"/>
            <w:tcBorders>
              <w:top w:val="single" w:sz="4" w:space="0" w:color="auto"/>
              <w:bottom w:val="single" w:sz="4" w:space="0" w:color="auto"/>
            </w:tcBorders>
          </w:tcPr>
          <w:p w14:paraId="73B1C108" w14:textId="100B9CAE"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46" behindDoc="0" locked="0" layoutInCell="1" allowOverlap="1" wp14:anchorId="5A1A4ACD" wp14:editId="3DB46D92">
                      <wp:simplePos x="0" y="0"/>
                      <wp:positionH relativeFrom="column">
                        <wp:posOffset>12065</wp:posOffset>
                      </wp:positionH>
                      <wp:positionV relativeFrom="paragraph">
                        <wp:posOffset>521200</wp:posOffset>
                      </wp:positionV>
                      <wp:extent cx="1529715" cy="233680"/>
                      <wp:effectExtent l="0" t="431800" r="0" b="439420"/>
                      <wp:wrapNone/>
                      <wp:docPr id="47" name="Text Box 47"/>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7A9BDC42" w14:textId="77777777" w:rsidR="00EA3E4F" w:rsidRPr="00C40955" w:rsidRDefault="00EA3E4F" w:rsidP="00C40955">
                                  <w:pPr>
                                    <w:spacing w:before="0" w:after="0" w:line="240" w:lineRule="auto"/>
                                    <w:rPr>
                                      <w:sz w:val="18"/>
                                      <w:szCs w:val="18"/>
                                    </w:rPr>
                                  </w:pPr>
                                  <w:r w:rsidRPr="00C40955">
                                    <w:rPr>
                                      <w:sz w:val="18"/>
                                      <w:szCs w:val="18"/>
                                    </w:rPr>
                                    <w:t>Project workp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A4ACD" id="Text Box 47" o:spid="_x0000_s1030" type="#_x0000_t202" style="position:absolute;margin-left:.95pt;margin-top:41.05pt;width:120.45pt;height:18.4pt;rotation:-45;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" filled="f" stroked="f" strokeweight=".5pt">
                      <v:textbox>
                        <w:txbxContent>
                          <w:p w14:paraId="7A9BDC42" w14:textId="77777777" w:rsidR="00EA3E4F" w:rsidRPr="00C40955" w:rsidRDefault="00EA3E4F" w:rsidP="00C40955">
                            <w:pPr>
                              <w:spacing w:before="0" w:after="0" w:line="240" w:lineRule="auto"/>
                              <w:rPr>
                                <w:sz w:val="18"/>
                                <w:szCs w:val="18"/>
                              </w:rPr>
                            </w:pPr>
                            <w:r w:rsidRPr="00C40955">
                              <w:rPr>
                                <w:sz w:val="18"/>
                                <w:szCs w:val="18"/>
                              </w:rPr>
                              <w:t>Project workplan</w:t>
                            </w:r>
                          </w:p>
                        </w:txbxContent>
                      </v:textbox>
                    </v:shape>
                  </w:pict>
                </mc:Fallback>
              </mc:AlternateContent>
            </w:r>
          </w:p>
        </w:tc>
        <w:tc>
          <w:tcPr>
            <w:tcW w:w="412" w:type="dxa"/>
            <w:tcBorders>
              <w:top w:val="single" w:sz="4" w:space="0" w:color="auto"/>
              <w:bottom w:val="single" w:sz="4" w:space="0" w:color="auto"/>
            </w:tcBorders>
          </w:tcPr>
          <w:p w14:paraId="05474C24" w14:textId="77777777"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44" behindDoc="0" locked="0" layoutInCell="1" allowOverlap="1" wp14:anchorId="4DDC3E60" wp14:editId="1551B588">
                      <wp:simplePos x="0" y="0"/>
                      <wp:positionH relativeFrom="column">
                        <wp:posOffset>16510</wp:posOffset>
                      </wp:positionH>
                      <wp:positionV relativeFrom="paragraph">
                        <wp:posOffset>524375</wp:posOffset>
                      </wp:positionV>
                      <wp:extent cx="1529715" cy="233680"/>
                      <wp:effectExtent l="0" t="431800" r="0" b="439420"/>
                      <wp:wrapNone/>
                      <wp:docPr id="43" name="Text Box 43"/>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485DC550" w14:textId="77777777" w:rsidR="00EA3E4F" w:rsidRPr="00C40955" w:rsidRDefault="00EA3E4F" w:rsidP="00C40955">
                                  <w:pPr>
                                    <w:spacing w:before="0" w:after="0" w:line="240" w:lineRule="auto"/>
                                    <w:rPr>
                                      <w:sz w:val="18"/>
                                      <w:szCs w:val="18"/>
                                    </w:rPr>
                                  </w:pPr>
                                  <w:r w:rsidRPr="00C40955">
                                    <w:rPr>
                                      <w:sz w:val="18"/>
                                      <w:szCs w:val="18"/>
                                    </w:rPr>
                                    <w:t>Literature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DC3E60" id="Text Box 43" o:spid="_x0000_s1031" type="#_x0000_t202" style="position:absolute;margin-left:1.3pt;margin-top:41.3pt;width:120.45pt;height:18.4pt;rotation:-45;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" filled="f" stroked="f" strokeweight=".5pt">
                      <v:textbox>
                        <w:txbxContent>
                          <w:p w14:paraId="485DC550" w14:textId="77777777" w:rsidR="00EA3E4F" w:rsidRPr="00C40955" w:rsidRDefault="00EA3E4F" w:rsidP="00C40955">
                            <w:pPr>
                              <w:spacing w:before="0" w:after="0" w:line="240" w:lineRule="auto"/>
                              <w:rPr>
                                <w:sz w:val="18"/>
                                <w:szCs w:val="18"/>
                              </w:rPr>
                            </w:pPr>
                            <w:r w:rsidRPr="00C40955">
                              <w:rPr>
                                <w:sz w:val="18"/>
                                <w:szCs w:val="18"/>
                              </w:rPr>
                              <w:t>Literature review</w:t>
                            </w:r>
                          </w:p>
                        </w:txbxContent>
                      </v:textbox>
                    </v:shape>
                  </w:pict>
                </mc:Fallback>
              </mc:AlternateContent>
            </w:r>
          </w:p>
        </w:tc>
        <w:tc>
          <w:tcPr>
            <w:tcW w:w="412" w:type="dxa"/>
            <w:tcBorders>
              <w:top w:val="single" w:sz="4" w:space="0" w:color="auto"/>
              <w:bottom w:val="single" w:sz="4" w:space="0" w:color="auto"/>
            </w:tcBorders>
          </w:tcPr>
          <w:p w14:paraId="1B40BADA" w14:textId="77777777"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48" behindDoc="0" locked="0" layoutInCell="1" allowOverlap="1" wp14:anchorId="7AADCEE9" wp14:editId="78E7BCCC">
                      <wp:simplePos x="0" y="0"/>
                      <wp:positionH relativeFrom="column">
                        <wp:posOffset>13970</wp:posOffset>
                      </wp:positionH>
                      <wp:positionV relativeFrom="paragraph">
                        <wp:posOffset>530360</wp:posOffset>
                      </wp:positionV>
                      <wp:extent cx="1529715" cy="233680"/>
                      <wp:effectExtent l="0" t="431800" r="0" b="439420"/>
                      <wp:wrapNone/>
                      <wp:docPr id="32" name="Text Box 32"/>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50677949" w14:textId="77777777" w:rsidR="00EA3E4F" w:rsidRPr="00C40955" w:rsidRDefault="00EA3E4F" w:rsidP="00C40955">
                                  <w:pPr>
                                    <w:spacing w:before="0" w:after="0" w:line="240" w:lineRule="auto"/>
                                    <w:rPr>
                                      <w:sz w:val="18"/>
                                      <w:szCs w:val="18"/>
                                    </w:rPr>
                                  </w:pPr>
                                  <w:r w:rsidRPr="00C40955">
                                    <w:rPr>
                                      <w:sz w:val="18"/>
                                      <w:szCs w:val="18"/>
                                    </w:rPr>
                                    <w:t>Develop interview protoc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DCEE9" id="Text Box 32" o:spid="_x0000_s1032" type="#_x0000_t202" style="position:absolute;margin-left:1.1pt;margin-top:41.75pt;width:120.45pt;height:18.4pt;rotation:-45;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" filled="f" stroked="f" strokeweight=".5pt">
                      <v:textbox>
                        <w:txbxContent>
                          <w:p w14:paraId="50677949" w14:textId="77777777" w:rsidR="00EA3E4F" w:rsidRPr="00C40955" w:rsidRDefault="00EA3E4F" w:rsidP="00C40955">
                            <w:pPr>
                              <w:spacing w:before="0" w:after="0" w:line="240" w:lineRule="auto"/>
                              <w:rPr>
                                <w:sz w:val="18"/>
                                <w:szCs w:val="18"/>
                              </w:rPr>
                            </w:pPr>
                            <w:r w:rsidRPr="00C40955">
                              <w:rPr>
                                <w:sz w:val="18"/>
                                <w:szCs w:val="18"/>
                              </w:rPr>
                              <w:t>Develop interview protocols</w:t>
                            </w:r>
                          </w:p>
                        </w:txbxContent>
                      </v:textbox>
                    </v:shape>
                  </w:pict>
                </mc:Fallback>
              </mc:AlternateContent>
            </w:r>
          </w:p>
        </w:tc>
        <w:tc>
          <w:tcPr>
            <w:tcW w:w="412" w:type="dxa"/>
            <w:tcBorders>
              <w:top w:val="single" w:sz="4" w:space="0" w:color="auto"/>
              <w:bottom w:val="single" w:sz="4" w:space="0" w:color="auto"/>
            </w:tcBorders>
          </w:tcPr>
          <w:p w14:paraId="1D4CF266" w14:textId="77777777"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50" behindDoc="0" locked="0" layoutInCell="1" allowOverlap="1" wp14:anchorId="6D42DD8F" wp14:editId="393AB61A">
                      <wp:simplePos x="0" y="0"/>
                      <wp:positionH relativeFrom="column">
                        <wp:posOffset>20320</wp:posOffset>
                      </wp:positionH>
                      <wp:positionV relativeFrom="paragraph">
                        <wp:posOffset>521200</wp:posOffset>
                      </wp:positionV>
                      <wp:extent cx="1529715" cy="233680"/>
                      <wp:effectExtent l="0" t="431800" r="0" b="439420"/>
                      <wp:wrapNone/>
                      <wp:docPr id="35" name="Text Box 35"/>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2CA4BC96" w14:textId="77777777" w:rsidR="00EA3E4F" w:rsidRPr="00C40955" w:rsidRDefault="00EA3E4F" w:rsidP="00C40955">
                                  <w:pPr>
                                    <w:spacing w:before="0" w:after="0" w:line="240" w:lineRule="auto"/>
                                    <w:rPr>
                                      <w:sz w:val="18"/>
                                      <w:szCs w:val="18"/>
                                    </w:rPr>
                                  </w:pPr>
                                  <w:r w:rsidRPr="00C40955">
                                    <w:rPr>
                                      <w:sz w:val="18"/>
                                      <w:szCs w:val="18"/>
                                    </w:rPr>
                                    <w:t>Stakeholder recrui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2DD8F" id="Text Box 35" o:spid="_x0000_s1033" type="#_x0000_t202" style="position:absolute;margin-left:1.6pt;margin-top:41.05pt;width:120.45pt;height:18.4pt;rotation:-45;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" filled="f" stroked="f" strokeweight=".5pt">
                      <v:textbox>
                        <w:txbxContent>
                          <w:p w14:paraId="2CA4BC96" w14:textId="77777777" w:rsidR="00EA3E4F" w:rsidRPr="00C40955" w:rsidRDefault="00EA3E4F" w:rsidP="00C40955">
                            <w:pPr>
                              <w:spacing w:before="0" w:after="0" w:line="240" w:lineRule="auto"/>
                              <w:rPr>
                                <w:sz w:val="18"/>
                                <w:szCs w:val="18"/>
                              </w:rPr>
                            </w:pPr>
                            <w:r w:rsidRPr="00C40955">
                              <w:rPr>
                                <w:sz w:val="18"/>
                                <w:szCs w:val="18"/>
                              </w:rPr>
                              <w:t>Stakeholder recruitment</w:t>
                            </w:r>
                          </w:p>
                        </w:txbxContent>
                      </v:textbox>
                    </v:shape>
                  </w:pict>
                </mc:Fallback>
              </mc:AlternateContent>
            </w:r>
          </w:p>
        </w:tc>
        <w:tc>
          <w:tcPr>
            <w:tcW w:w="412" w:type="dxa"/>
            <w:tcBorders>
              <w:top w:val="single" w:sz="4" w:space="0" w:color="auto"/>
              <w:bottom w:val="single" w:sz="4" w:space="0" w:color="auto"/>
            </w:tcBorders>
          </w:tcPr>
          <w:p w14:paraId="2BFBE52F" w14:textId="77777777"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51" behindDoc="0" locked="0" layoutInCell="1" allowOverlap="1" wp14:anchorId="1C68E6BA" wp14:editId="7F683AE5">
                      <wp:simplePos x="0" y="0"/>
                      <wp:positionH relativeFrom="column">
                        <wp:posOffset>13335</wp:posOffset>
                      </wp:positionH>
                      <wp:positionV relativeFrom="paragraph">
                        <wp:posOffset>525645</wp:posOffset>
                      </wp:positionV>
                      <wp:extent cx="1529715" cy="233680"/>
                      <wp:effectExtent l="0" t="431800" r="0" b="439420"/>
                      <wp:wrapNone/>
                      <wp:docPr id="36" name="Text Box 36"/>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46E3A2E1" w14:textId="77777777" w:rsidR="00EA3E4F" w:rsidRPr="00C40955" w:rsidRDefault="00EA3E4F" w:rsidP="00C40955">
                                  <w:pPr>
                                    <w:spacing w:before="0" w:after="0" w:line="240" w:lineRule="auto"/>
                                    <w:rPr>
                                      <w:sz w:val="18"/>
                                      <w:szCs w:val="18"/>
                                    </w:rPr>
                                  </w:pPr>
                                  <w:r w:rsidRPr="00C40955">
                                    <w:rPr>
                                      <w:sz w:val="18"/>
                                      <w:szCs w:val="18"/>
                                    </w:rPr>
                                    <w:t>Stakeholder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68E6BA" id="Text Box 36" o:spid="_x0000_s1034" type="#_x0000_t202" style="position:absolute;margin-left:1.05pt;margin-top:41.4pt;width:120.45pt;height:18.4pt;rotation:-45;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" filled="f" stroked="f" strokeweight=".5pt">
                      <v:textbox>
                        <w:txbxContent>
                          <w:p w14:paraId="46E3A2E1" w14:textId="77777777" w:rsidR="00EA3E4F" w:rsidRPr="00C40955" w:rsidRDefault="00EA3E4F" w:rsidP="00C40955">
                            <w:pPr>
                              <w:spacing w:before="0" w:after="0" w:line="240" w:lineRule="auto"/>
                              <w:rPr>
                                <w:sz w:val="18"/>
                                <w:szCs w:val="18"/>
                              </w:rPr>
                            </w:pPr>
                            <w:r w:rsidRPr="00C40955">
                              <w:rPr>
                                <w:sz w:val="18"/>
                                <w:szCs w:val="18"/>
                              </w:rPr>
                              <w:t>Stakeholder interviews</w:t>
                            </w:r>
                          </w:p>
                        </w:txbxContent>
                      </v:textbox>
                    </v:shape>
                  </w:pict>
                </mc:Fallback>
              </mc:AlternateContent>
            </w:r>
          </w:p>
        </w:tc>
        <w:tc>
          <w:tcPr>
            <w:tcW w:w="412" w:type="dxa"/>
            <w:tcBorders>
              <w:top w:val="single" w:sz="4" w:space="0" w:color="auto"/>
              <w:bottom w:val="single" w:sz="4" w:space="0" w:color="auto"/>
            </w:tcBorders>
          </w:tcPr>
          <w:p w14:paraId="79940367" w14:textId="77777777"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52" behindDoc="0" locked="0" layoutInCell="1" allowOverlap="1" wp14:anchorId="5CA84E6A" wp14:editId="3FD50FA6">
                      <wp:simplePos x="0" y="0"/>
                      <wp:positionH relativeFrom="column">
                        <wp:posOffset>13970</wp:posOffset>
                      </wp:positionH>
                      <wp:positionV relativeFrom="paragraph">
                        <wp:posOffset>527820</wp:posOffset>
                      </wp:positionV>
                      <wp:extent cx="1529715" cy="233680"/>
                      <wp:effectExtent l="0" t="431800" r="0" b="439420"/>
                      <wp:wrapNone/>
                      <wp:docPr id="37" name="Text Box 37"/>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25EC6A28" w14:textId="77777777" w:rsidR="00EA3E4F" w:rsidRPr="00C40955" w:rsidRDefault="00EA3E4F" w:rsidP="00C40955">
                                  <w:pPr>
                                    <w:spacing w:before="0" w:after="0" w:line="240" w:lineRule="auto"/>
                                    <w:rPr>
                                      <w:sz w:val="18"/>
                                      <w:szCs w:val="18"/>
                                    </w:rPr>
                                  </w:pPr>
                                  <w:r w:rsidRPr="00C40955">
                                    <w:rPr>
                                      <w:sz w:val="18"/>
                                      <w:szCs w:val="18"/>
                                    </w:rPr>
                                    <w:t>Data analysis, qualit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A84E6A" id="Text Box 37" o:spid="_x0000_s1035" type="#_x0000_t202" style="position:absolute;margin-left:1.1pt;margin-top:41.55pt;width:120.45pt;height:18.4pt;rotation:-45;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" filled="f" stroked="f" strokeweight=".5pt">
                      <v:textbox>
                        <w:txbxContent>
                          <w:p w14:paraId="25EC6A28" w14:textId="77777777" w:rsidR="00EA3E4F" w:rsidRPr="00C40955" w:rsidRDefault="00EA3E4F" w:rsidP="00C40955">
                            <w:pPr>
                              <w:spacing w:before="0" w:after="0" w:line="240" w:lineRule="auto"/>
                              <w:rPr>
                                <w:sz w:val="18"/>
                                <w:szCs w:val="18"/>
                              </w:rPr>
                            </w:pPr>
                            <w:r w:rsidRPr="00C40955">
                              <w:rPr>
                                <w:sz w:val="18"/>
                                <w:szCs w:val="18"/>
                              </w:rPr>
                              <w:t>Data analysis, qualitative</w:t>
                            </w:r>
                          </w:p>
                        </w:txbxContent>
                      </v:textbox>
                    </v:shape>
                  </w:pict>
                </mc:Fallback>
              </mc:AlternateContent>
            </w:r>
          </w:p>
        </w:tc>
        <w:tc>
          <w:tcPr>
            <w:tcW w:w="412" w:type="dxa"/>
            <w:tcBorders>
              <w:top w:val="single" w:sz="4" w:space="0" w:color="auto"/>
              <w:bottom w:val="single" w:sz="4" w:space="0" w:color="auto"/>
            </w:tcBorders>
          </w:tcPr>
          <w:p w14:paraId="3E5383A0" w14:textId="77777777"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53" behindDoc="0" locked="0" layoutInCell="1" allowOverlap="1" wp14:anchorId="6BC636A8" wp14:editId="2E2BC5B1">
                      <wp:simplePos x="0" y="0"/>
                      <wp:positionH relativeFrom="column">
                        <wp:posOffset>18415</wp:posOffset>
                      </wp:positionH>
                      <wp:positionV relativeFrom="paragraph">
                        <wp:posOffset>536075</wp:posOffset>
                      </wp:positionV>
                      <wp:extent cx="1529715" cy="233680"/>
                      <wp:effectExtent l="0" t="431800" r="0" b="439420"/>
                      <wp:wrapNone/>
                      <wp:docPr id="38" name="Text Box 38"/>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79B140E4" w14:textId="77777777" w:rsidR="00EA3E4F" w:rsidRPr="00C40955" w:rsidRDefault="00EA3E4F" w:rsidP="00C40955">
                                  <w:pPr>
                                    <w:spacing w:before="0" w:after="0" w:line="240" w:lineRule="auto"/>
                                    <w:rPr>
                                      <w:sz w:val="18"/>
                                      <w:szCs w:val="18"/>
                                    </w:rPr>
                                  </w:pPr>
                                  <w:r w:rsidRPr="00C40955">
                                    <w:rPr>
                                      <w:sz w:val="18"/>
                                      <w:szCs w:val="18"/>
                                    </w:rPr>
                                    <w:t>Cost data ac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C636A8" id="Text Box 38" o:spid="_x0000_s1036" type="#_x0000_t202" style="position:absolute;margin-left:1.45pt;margin-top:42.2pt;width:120.45pt;height:18.4pt;rotation:-45;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" filled="f" stroked="f" strokeweight=".5pt">
                      <v:textbox>
                        <w:txbxContent>
                          <w:p w14:paraId="79B140E4" w14:textId="77777777" w:rsidR="00EA3E4F" w:rsidRPr="00C40955" w:rsidRDefault="00EA3E4F" w:rsidP="00C40955">
                            <w:pPr>
                              <w:spacing w:before="0" w:after="0" w:line="240" w:lineRule="auto"/>
                              <w:rPr>
                                <w:sz w:val="18"/>
                                <w:szCs w:val="18"/>
                              </w:rPr>
                            </w:pPr>
                            <w:r w:rsidRPr="00C40955">
                              <w:rPr>
                                <w:sz w:val="18"/>
                                <w:szCs w:val="18"/>
                              </w:rPr>
                              <w:t>Cost data access</w:t>
                            </w:r>
                          </w:p>
                        </w:txbxContent>
                      </v:textbox>
                    </v:shape>
                  </w:pict>
                </mc:Fallback>
              </mc:AlternateContent>
            </w:r>
          </w:p>
        </w:tc>
        <w:tc>
          <w:tcPr>
            <w:tcW w:w="412" w:type="dxa"/>
            <w:tcBorders>
              <w:top w:val="single" w:sz="4" w:space="0" w:color="auto"/>
              <w:bottom w:val="single" w:sz="4" w:space="0" w:color="auto"/>
            </w:tcBorders>
          </w:tcPr>
          <w:p w14:paraId="24ED58AF" w14:textId="77777777"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43" behindDoc="0" locked="0" layoutInCell="1" allowOverlap="1" wp14:anchorId="604BD81D" wp14:editId="58AEAEF2">
                      <wp:simplePos x="0" y="0"/>
                      <wp:positionH relativeFrom="column">
                        <wp:posOffset>13335</wp:posOffset>
                      </wp:positionH>
                      <wp:positionV relativeFrom="paragraph">
                        <wp:posOffset>521200</wp:posOffset>
                      </wp:positionV>
                      <wp:extent cx="1529715" cy="233680"/>
                      <wp:effectExtent l="0" t="431800" r="0" b="439420"/>
                      <wp:wrapNone/>
                      <wp:docPr id="42" name="Text Box 42"/>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20136C28" w14:textId="77777777" w:rsidR="00EA3E4F" w:rsidRPr="00C40955" w:rsidRDefault="00EA3E4F" w:rsidP="00C40955">
                                  <w:pPr>
                                    <w:spacing w:before="0" w:after="0" w:line="240" w:lineRule="auto"/>
                                    <w:rPr>
                                      <w:sz w:val="18"/>
                                      <w:szCs w:val="18"/>
                                    </w:rPr>
                                  </w:pPr>
                                  <w:r w:rsidRPr="00C40955">
                                    <w:rPr>
                                      <w:sz w:val="18"/>
                                      <w:szCs w:val="18"/>
                                    </w:rPr>
                                    <w:t>Model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BD81D" id="Text Box 42" o:spid="_x0000_s1037" type="#_x0000_t202" style="position:absolute;margin-left:1.05pt;margin-top:41.05pt;width:120.45pt;height:18.4pt;rotation:-45;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" filled="f" stroked="f" strokeweight=".5pt">
                      <v:textbox>
                        <w:txbxContent>
                          <w:p w14:paraId="20136C28" w14:textId="77777777" w:rsidR="00EA3E4F" w:rsidRPr="00C40955" w:rsidRDefault="00EA3E4F" w:rsidP="00C40955">
                            <w:pPr>
                              <w:spacing w:before="0" w:after="0" w:line="240" w:lineRule="auto"/>
                              <w:rPr>
                                <w:sz w:val="18"/>
                                <w:szCs w:val="18"/>
                              </w:rPr>
                            </w:pPr>
                            <w:r w:rsidRPr="00C40955">
                              <w:rPr>
                                <w:sz w:val="18"/>
                                <w:szCs w:val="18"/>
                              </w:rPr>
                              <w:t>Model development</w:t>
                            </w:r>
                          </w:p>
                        </w:txbxContent>
                      </v:textbox>
                    </v:shape>
                  </w:pict>
                </mc:Fallback>
              </mc:AlternateContent>
            </w:r>
          </w:p>
        </w:tc>
        <w:tc>
          <w:tcPr>
            <w:tcW w:w="412" w:type="dxa"/>
            <w:tcBorders>
              <w:top w:val="single" w:sz="4" w:space="0" w:color="auto"/>
              <w:bottom w:val="single" w:sz="4" w:space="0" w:color="auto"/>
            </w:tcBorders>
          </w:tcPr>
          <w:p w14:paraId="406FF6F5" w14:textId="77777777"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41" behindDoc="0" locked="0" layoutInCell="1" allowOverlap="1" wp14:anchorId="407A4EA9" wp14:editId="2F286D95">
                      <wp:simplePos x="0" y="0"/>
                      <wp:positionH relativeFrom="column">
                        <wp:posOffset>3810</wp:posOffset>
                      </wp:positionH>
                      <wp:positionV relativeFrom="page">
                        <wp:posOffset>530090</wp:posOffset>
                      </wp:positionV>
                      <wp:extent cx="1529715" cy="233680"/>
                      <wp:effectExtent l="0" t="431800" r="0" b="439420"/>
                      <wp:wrapNone/>
                      <wp:docPr id="40" name="Text Box 40"/>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242901CA" w14:textId="77777777" w:rsidR="00EA3E4F" w:rsidRPr="00C40955" w:rsidRDefault="00EA3E4F" w:rsidP="00C40955">
                                  <w:pPr>
                                    <w:spacing w:before="0" w:after="0" w:line="240" w:lineRule="auto"/>
                                    <w:rPr>
                                      <w:sz w:val="18"/>
                                      <w:szCs w:val="18"/>
                                    </w:rPr>
                                  </w:pPr>
                                  <w:r w:rsidRPr="00C40955">
                                    <w:rPr>
                                      <w:sz w:val="18"/>
                                      <w:szCs w:val="18"/>
                                    </w:rPr>
                                    <w:t>Quant 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A4EA9" id="Text Box 40" o:spid="_x0000_s1038" type="#_x0000_t202" style="position:absolute;margin-left:.3pt;margin-top:41.75pt;width:120.45pt;height:18.4pt;rotation:-45;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" filled="f" stroked="f" strokeweight=".5pt">
                      <v:textbox>
                        <w:txbxContent>
                          <w:p w14:paraId="242901CA" w14:textId="77777777" w:rsidR="00EA3E4F" w:rsidRPr="00C40955" w:rsidRDefault="00EA3E4F" w:rsidP="00C40955">
                            <w:pPr>
                              <w:spacing w:before="0" w:after="0" w:line="240" w:lineRule="auto"/>
                              <w:rPr>
                                <w:sz w:val="18"/>
                                <w:szCs w:val="18"/>
                              </w:rPr>
                            </w:pPr>
                            <w:r w:rsidRPr="00C40955">
                              <w:rPr>
                                <w:sz w:val="18"/>
                                <w:szCs w:val="18"/>
                              </w:rPr>
                              <w:t>Quant data preparation</w:t>
                            </w:r>
                          </w:p>
                        </w:txbxContent>
                      </v:textbox>
                      <w10:wrap anchory="page"/>
                    </v:shape>
                  </w:pict>
                </mc:Fallback>
              </mc:AlternateContent>
            </w:r>
          </w:p>
        </w:tc>
        <w:tc>
          <w:tcPr>
            <w:tcW w:w="412" w:type="dxa"/>
            <w:tcBorders>
              <w:top w:val="single" w:sz="4" w:space="0" w:color="auto"/>
              <w:bottom w:val="single" w:sz="4" w:space="0" w:color="auto"/>
            </w:tcBorders>
          </w:tcPr>
          <w:p w14:paraId="2261F67D" w14:textId="77777777"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42" behindDoc="0" locked="0" layoutInCell="1" allowOverlap="1" wp14:anchorId="3D00ABD8" wp14:editId="5DCD5894">
                      <wp:simplePos x="0" y="0"/>
                      <wp:positionH relativeFrom="column">
                        <wp:posOffset>19050</wp:posOffset>
                      </wp:positionH>
                      <wp:positionV relativeFrom="paragraph">
                        <wp:posOffset>529090</wp:posOffset>
                      </wp:positionV>
                      <wp:extent cx="1529715" cy="233680"/>
                      <wp:effectExtent l="0" t="431800" r="0" b="439420"/>
                      <wp:wrapNone/>
                      <wp:docPr id="41" name="Text Box 41"/>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54367241" w14:textId="77777777" w:rsidR="00EA3E4F" w:rsidRPr="00C40955" w:rsidRDefault="00EA3E4F" w:rsidP="00C40955">
                                  <w:pPr>
                                    <w:spacing w:before="0" w:after="0" w:line="240" w:lineRule="auto"/>
                                    <w:rPr>
                                      <w:sz w:val="18"/>
                                      <w:szCs w:val="18"/>
                                    </w:rPr>
                                  </w:pPr>
                                  <w:r w:rsidRPr="00C40955">
                                    <w:rPr>
                                      <w:sz w:val="18"/>
                                      <w:szCs w:val="18"/>
                                    </w:rPr>
                                    <w:t>Data analysis, quantit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0ABD8" id="Text Box 41" o:spid="_x0000_s1039" type="#_x0000_t202" style="position:absolute;margin-left:1.5pt;margin-top:41.65pt;width:120.45pt;height:18.4pt;rotation:-45;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" filled="f" stroked="f" strokeweight=".5pt">
                      <v:textbox>
                        <w:txbxContent>
                          <w:p w14:paraId="54367241" w14:textId="77777777" w:rsidR="00EA3E4F" w:rsidRPr="00C40955" w:rsidRDefault="00EA3E4F" w:rsidP="00C40955">
                            <w:pPr>
                              <w:spacing w:before="0" w:after="0" w:line="240" w:lineRule="auto"/>
                              <w:rPr>
                                <w:sz w:val="18"/>
                                <w:szCs w:val="18"/>
                              </w:rPr>
                            </w:pPr>
                            <w:r w:rsidRPr="00C40955">
                              <w:rPr>
                                <w:sz w:val="18"/>
                                <w:szCs w:val="18"/>
                              </w:rPr>
                              <w:t>Data analysis, quantitative</w:t>
                            </w:r>
                          </w:p>
                        </w:txbxContent>
                      </v:textbox>
                    </v:shape>
                  </w:pict>
                </mc:Fallback>
              </mc:AlternateContent>
            </w:r>
          </w:p>
        </w:tc>
        <w:tc>
          <w:tcPr>
            <w:tcW w:w="412" w:type="dxa"/>
            <w:tcBorders>
              <w:top w:val="single" w:sz="4" w:space="0" w:color="auto"/>
              <w:bottom w:val="single" w:sz="4" w:space="0" w:color="auto"/>
            </w:tcBorders>
          </w:tcPr>
          <w:p w14:paraId="2339D8F4" w14:textId="77777777" w:rsidR="00EA3E4F" w:rsidRPr="009E5255" w:rsidRDefault="00EA3E4F" w:rsidP="00584A9D">
            <w:pPr>
              <w:spacing w:before="0" w:after="0" w:line="240" w:lineRule="auto"/>
              <w:rPr>
                <w:sz w:val="18"/>
                <w:szCs w:val="18"/>
              </w:rPr>
            </w:pPr>
            <w:r w:rsidRPr="009E5255">
              <w:rPr>
                <w:noProof/>
                <w:sz w:val="18"/>
                <w:szCs w:val="18"/>
              </w:rPr>
              <mc:AlternateContent>
                <mc:Choice Requires="wps">
                  <w:drawing>
                    <wp:anchor distT="0" distB="0" distL="114300" distR="114300" simplePos="0" relativeHeight="251658245" behindDoc="0" locked="0" layoutInCell="1" allowOverlap="1" wp14:anchorId="29CC212D" wp14:editId="1721750C">
                      <wp:simplePos x="0" y="0"/>
                      <wp:positionH relativeFrom="column">
                        <wp:posOffset>1905</wp:posOffset>
                      </wp:positionH>
                      <wp:positionV relativeFrom="paragraph">
                        <wp:posOffset>521835</wp:posOffset>
                      </wp:positionV>
                      <wp:extent cx="1529715" cy="233680"/>
                      <wp:effectExtent l="0" t="431800" r="0" b="439420"/>
                      <wp:wrapNone/>
                      <wp:docPr id="44" name="Text Box 44"/>
                      <wp:cNvGraphicFramePr/>
                      <a:graphic xmlns:a="http://schemas.openxmlformats.org/drawingml/2006/main">
                        <a:graphicData uri="http://schemas.microsoft.com/office/word/2010/wordprocessingShape">
                          <wps:wsp>
                            <wps:cNvSpPr txBox="1"/>
                            <wps:spPr>
                              <a:xfrm rot="18900000">
                                <a:off x="0" y="0"/>
                                <a:ext cx="1529715" cy="233680"/>
                              </a:xfrm>
                              <a:prstGeom prst="rect">
                                <a:avLst/>
                              </a:prstGeom>
                              <a:noFill/>
                              <a:ln w="6350">
                                <a:noFill/>
                              </a:ln>
                            </wps:spPr>
                            <wps:txbx>
                              <w:txbxContent>
                                <w:p w14:paraId="47CA1994" w14:textId="77777777" w:rsidR="00EA3E4F" w:rsidRPr="00C40955" w:rsidRDefault="00EA3E4F" w:rsidP="00C40955">
                                  <w:pPr>
                                    <w:spacing w:before="0" w:after="0" w:line="240" w:lineRule="auto"/>
                                    <w:rPr>
                                      <w:sz w:val="18"/>
                                      <w:szCs w:val="18"/>
                                    </w:rPr>
                                  </w:pPr>
                                  <w:r w:rsidRPr="00C40955">
                                    <w:rPr>
                                      <w:sz w:val="18"/>
                                      <w:szCs w:val="18"/>
                                    </w:rPr>
                                    <w:t>Repor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C212D" id="Text Box 44" o:spid="_x0000_s1040" type="#_x0000_t202" style="position:absolute;margin-left:.15pt;margin-top:41.1pt;width:120.45pt;height:18.4pt;rotation:-45;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" filled="f" stroked="f" strokeweight=".5pt">
                      <v:textbox>
                        <w:txbxContent>
                          <w:p w14:paraId="47CA1994" w14:textId="77777777" w:rsidR="00EA3E4F" w:rsidRPr="00C40955" w:rsidRDefault="00EA3E4F" w:rsidP="00C40955">
                            <w:pPr>
                              <w:spacing w:before="0" w:after="0" w:line="240" w:lineRule="auto"/>
                              <w:rPr>
                                <w:sz w:val="18"/>
                                <w:szCs w:val="18"/>
                              </w:rPr>
                            </w:pPr>
                            <w:r w:rsidRPr="00C40955">
                              <w:rPr>
                                <w:sz w:val="18"/>
                                <w:szCs w:val="18"/>
                              </w:rPr>
                              <w:t>Reporting</w:t>
                            </w:r>
                          </w:p>
                        </w:txbxContent>
                      </v:textbox>
                    </v:shape>
                  </w:pict>
                </mc:Fallback>
              </mc:AlternateContent>
            </w:r>
          </w:p>
        </w:tc>
        <w:tc>
          <w:tcPr>
            <w:tcW w:w="412" w:type="dxa"/>
            <w:tcBorders>
              <w:bottom w:val="single" w:sz="4" w:space="0" w:color="auto"/>
            </w:tcBorders>
          </w:tcPr>
          <w:p w14:paraId="7D44BD50" w14:textId="77777777" w:rsidR="00EA3E4F" w:rsidRPr="009E5255" w:rsidRDefault="00EA3E4F" w:rsidP="00584A9D">
            <w:pPr>
              <w:spacing w:before="0" w:after="0" w:line="240" w:lineRule="auto"/>
              <w:rPr>
                <w:sz w:val="18"/>
                <w:szCs w:val="18"/>
              </w:rPr>
            </w:pPr>
          </w:p>
        </w:tc>
      </w:tr>
      <w:tr w:rsidR="00EA3E4F" w:rsidRPr="009E5255" w14:paraId="72D1A32D" w14:textId="77777777" w:rsidTr="00EE080E">
        <w:tc>
          <w:tcPr>
            <w:tcW w:w="2830" w:type="dxa"/>
            <w:tcBorders>
              <w:top w:val="single" w:sz="4" w:space="0" w:color="auto"/>
            </w:tcBorders>
            <w:vAlign w:val="bottom"/>
          </w:tcPr>
          <w:p w14:paraId="447704D4" w14:textId="77777777" w:rsidR="00EA3E4F" w:rsidRPr="009E5255" w:rsidRDefault="00EA3E4F" w:rsidP="00584A9D">
            <w:pPr>
              <w:spacing w:before="0" w:after="0" w:line="240" w:lineRule="auto"/>
              <w:rPr>
                <w:sz w:val="18"/>
                <w:szCs w:val="18"/>
              </w:rPr>
            </w:pPr>
            <w:r w:rsidRPr="009E5255">
              <w:rPr>
                <w:sz w:val="18"/>
                <w:szCs w:val="18"/>
              </w:rPr>
              <w:t>A/Prof Richard De Abreu Lourenço</w:t>
            </w:r>
          </w:p>
        </w:tc>
        <w:tc>
          <w:tcPr>
            <w:tcW w:w="2127" w:type="dxa"/>
            <w:tcBorders>
              <w:top w:val="single" w:sz="4" w:space="0" w:color="auto"/>
              <w:right w:val="single" w:sz="4" w:space="0" w:color="auto"/>
            </w:tcBorders>
            <w:vAlign w:val="bottom"/>
          </w:tcPr>
          <w:p w14:paraId="25011B2C" w14:textId="77777777" w:rsidR="00EA3E4F" w:rsidRPr="009E5255" w:rsidRDefault="00EA3E4F" w:rsidP="00584A9D">
            <w:pPr>
              <w:spacing w:before="0" w:after="0" w:line="240" w:lineRule="auto"/>
              <w:rPr>
                <w:sz w:val="18"/>
                <w:szCs w:val="18"/>
              </w:rPr>
            </w:pPr>
            <w:r w:rsidRPr="009E5255">
              <w:rPr>
                <w:sz w:val="18"/>
                <w:szCs w:val="18"/>
              </w:rPr>
              <w:t>Lead, Chief Investigator</w:t>
            </w:r>
          </w:p>
        </w:tc>
        <w:tc>
          <w:tcPr>
            <w:tcW w:w="389"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367C3EE0"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5784F3AF"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22857863"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75683272"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3964405E"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560620DA"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442728B5"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2D51759B"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29198A96"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53E656B6"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46996320"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057CA8C2"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1A62BDB2"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59141760" w14:textId="77777777" w:rsidR="00EA3E4F" w:rsidRPr="009E5255" w:rsidRDefault="00EA3E4F" w:rsidP="00584A9D">
            <w:pPr>
              <w:spacing w:before="0" w:after="0" w:line="240" w:lineRule="auto"/>
              <w:rPr>
                <w:sz w:val="18"/>
                <w:szCs w:val="18"/>
              </w:rPr>
            </w:pPr>
          </w:p>
        </w:tc>
      </w:tr>
      <w:tr w:rsidR="00EA3E4F" w:rsidRPr="009E5255" w14:paraId="44740576" w14:textId="77777777" w:rsidTr="00EE080E">
        <w:tc>
          <w:tcPr>
            <w:tcW w:w="2830" w:type="dxa"/>
            <w:vAlign w:val="bottom"/>
          </w:tcPr>
          <w:p w14:paraId="6F6DE55D" w14:textId="77777777" w:rsidR="00EA3E4F" w:rsidRPr="009E5255" w:rsidRDefault="00EA3E4F" w:rsidP="00584A9D">
            <w:pPr>
              <w:spacing w:before="0" w:after="0" w:line="240" w:lineRule="auto"/>
              <w:rPr>
                <w:sz w:val="18"/>
                <w:szCs w:val="18"/>
              </w:rPr>
            </w:pPr>
            <w:r w:rsidRPr="009E5255">
              <w:rPr>
                <w:sz w:val="18"/>
                <w:szCs w:val="18"/>
              </w:rPr>
              <w:t>Dr Mark Thomas</w:t>
            </w:r>
          </w:p>
        </w:tc>
        <w:tc>
          <w:tcPr>
            <w:tcW w:w="2127" w:type="dxa"/>
            <w:tcBorders>
              <w:right w:val="single" w:sz="4" w:space="0" w:color="auto"/>
            </w:tcBorders>
            <w:vAlign w:val="bottom"/>
          </w:tcPr>
          <w:p w14:paraId="66050FE7" w14:textId="77777777" w:rsidR="00EA3E4F" w:rsidRPr="009E5255" w:rsidRDefault="00EA3E4F" w:rsidP="00584A9D">
            <w:pPr>
              <w:spacing w:before="0" w:after="0" w:line="240" w:lineRule="auto"/>
              <w:rPr>
                <w:sz w:val="18"/>
                <w:szCs w:val="18"/>
              </w:rPr>
            </w:pPr>
            <w:r w:rsidRPr="009E5255">
              <w:rPr>
                <w:sz w:val="18"/>
                <w:szCs w:val="18"/>
              </w:rPr>
              <w:t>Project Manager</w:t>
            </w:r>
          </w:p>
        </w:tc>
        <w:tc>
          <w:tcPr>
            <w:tcW w:w="389" w:type="dxa"/>
            <w:tcBorders>
              <w:top w:val="single" w:sz="4" w:space="0" w:color="auto"/>
              <w:left w:val="single" w:sz="4" w:space="0" w:color="auto"/>
              <w:bottom w:val="single" w:sz="4" w:space="0" w:color="auto"/>
              <w:right w:val="single" w:sz="4" w:space="0" w:color="auto"/>
            </w:tcBorders>
          </w:tcPr>
          <w:p w14:paraId="6B3FF924"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1045CD52"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60E2845A"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6CFC480F"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25655FB6"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3D159120"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7F6D4174"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1D74EE43"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29E54234"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5B2991C4"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64C9F3FA"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32A1AD9D"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7F8E3A2C"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0E5A9788" w14:textId="77777777" w:rsidR="00EA3E4F" w:rsidRPr="009E5255" w:rsidRDefault="00EA3E4F" w:rsidP="00584A9D">
            <w:pPr>
              <w:spacing w:before="0" w:after="0" w:line="240" w:lineRule="auto"/>
              <w:rPr>
                <w:sz w:val="18"/>
                <w:szCs w:val="18"/>
              </w:rPr>
            </w:pPr>
          </w:p>
        </w:tc>
      </w:tr>
      <w:tr w:rsidR="00EA3E4F" w:rsidRPr="009E5255" w14:paraId="7F41AC35" w14:textId="77777777" w:rsidTr="00776327">
        <w:tc>
          <w:tcPr>
            <w:tcW w:w="2830" w:type="dxa"/>
            <w:vAlign w:val="bottom"/>
          </w:tcPr>
          <w:p w14:paraId="32025D87" w14:textId="77777777" w:rsidR="00EA3E4F" w:rsidRPr="009E5255" w:rsidRDefault="00EA3E4F" w:rsidP="00584A9D">
            <w:pPr>
              <w:spacing w:before="0" w:after="0" w:line="240" w:lineRule="auto"/>
              <w:rPr>
                <w:sz w:val="18"/>
                <w:szCs w:val="18"/>
              </w:rPr>
            </w:pPr>
            <w:r w:rsidRPr="009E5255">
              <w:rPr>
                <w:sz w:val="18"/>
                <w:szCs w:val="18"/>
              </w:rPr>
              <w:t>A/Prof Professor Ruth Webster</w:t>
            </w:r>
          </w:p>
        </w:tc>
        <w:tc>
          <w:tcPr>
            <w:tcW w:w="2127" w:type="dxa"/>
            <w:tcBorders>
              <w:right w:val="single" w:sz="4" w:space="0" w:color="auto"/>
            </w:tcBorders>
            <w:vAlign w:val="bottom"/>
          </w:tcPr>
          <w:p w14:paraId="1FCADFD5" w14:textId="119AC270" w:rsidR="00EA3E4F" w:rsidRPr="009E5255" w:rsidRDefault="00EA3E4F" w:rsidP="00584A9D">
            <w:pPr>
              <w:spacing w:before="0" w:after="0" w:line="240" w:lineRule="auto"/>
              <w:rPr>
                <w:sz w:val="18"/>
                <w:szCs w:val="18"/>
              </w:rPr>
            </w:pPr>
            <w:r w:rsidRPr="009E5255">
              <w:rPr>
                <w:sz w:val="18"/>
                <w:szCs w:val="18"/>
              </w:rPr>
              <w:t>Assoc</w:t>
            </w:r>
            <w:r w:rsidR="0048472F" w:rsidRPr="009E5255">
              <w:rPr>
                <w:sz w:val="18"/>
                <w:szCs w:val="18"/>
              </w:rPr>
              <w:t xml:space="preserve">.  </w:t>
            </w:r>
            <w:r w:rsidRPr="009E5255">
              <w:rPr>
                <w:sz w:val="18"/>
                <w:szCs w:val="18"/>
              </w:rPr>
              <w:t>Investigator</w:t>
            </w:r>
          </w:p>
        </w:tc>
        <w:tc>
          <w:tcPr>
            <w:tcW w:w="389"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44F9B569"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3AB15E7A"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41824649"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3DCF41CD"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531C22CC"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796FD754"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52A4AEF2"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12D85674"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10796022"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1B69B07A"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40A3EDAB"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6BE19F8C"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49B2A350"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65300BCD" w14:textId="77777777" w:rsidR="00EA3E4F" w:rsidRPr="009E5255" w:rsidRDefault="00EA3E4F" w:rsidP="00584A9D">
            <w:pPr>
              <w:spacing w:before="0" w:after="0" w:line="240" w:lineRule="auto"/>
              <w:rPr>
                <w:sz w:val="18"/>
                <w:szCs w:val="18"/>
              </w:rPr>
            </w:pPr>
          </w:p>
        </w:tc>
      </w:tr>
      <w:tr w:rsidR="0078649A" w:rsidRPr="009E5255" w14:paraId="1FA5D73C" w14:textId="77777777" w:rsidTr="00776327">
        <w:tc>
          <w:tcPr>
            <w:tcW w:w="2830" w:type="dxa"/>
            <w:vAlign w:val="bottom"/>
          </w:tcPr>
          <w:p w14:paraId="447EEE26" w14:textId="200047EF" w:rsidR="0078649A" w:rsidRPr="009E5255" w:rsidRDefault="0078649A" w:rsidP="0078649A">
            <w:pPr>
              <w:spacing w:before="0" w:after="0" w:line="240" w:lineRule="auto"/>
              <w:rPr>
                <w:sz w:val="18"/>
                <w:szCs w:val="18"/>
              </w:rPr>
            </w:pPr>
            <w:r w:rsidRPr="009E5255">
              <w:rPr>
                <w:sz w:val="18"/>
                <w:szCs w:val="18"/>
              </w:rPr>
              <w:t>Prof Rosalie Viney</w:t>
            </w:r>
          </w:p>
        </w:tc>
        <w:tc>
          <w:tcPr>
            <w:tcW w:w="2127" w:type="dxa"/>
            <w:tcBorders>
              <w:right w:val="single" w:sz="4" w:space="0" w:color="auto"/>
            </w:tcBorders>
            <w:vAlign w:val="bottom"/>
          </w:tcPr>
          <w:p w14:paraId="5482F7C1" w14:textId="45D465A2" w:rsidR="0078649A" w:rsidRPr="009E5255" w:rsidRDefault="0078649A" w:rsidP="0078649A">
            <w:pPr>
              <w:spacing w:before="0" w:after="0" w:line="240" w:lineRule="auto"/>
              <w:rPr>
                <w:sz w:val="18"/>
                <w:szCs w:val="18"/>
              </w:rPr>
            </w:pPr>
            <w:r w:rsidRPr="009E5255">
              <w:rPr>
                <w:sz w:val="18"/>
                <w:szCs w:val="18"/>
              </w:rPr>
              <w:t>Advisor</w:t>
            </w:r>
          </w:p>
        </w:tc>
        <w:tc>
          <w:tcPr>
            <w:tcW w:w="389"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3F6779AF"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7FB40EDA"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39AAD10F"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6922FCB2"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7E45271B"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3DFA2CF9"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419C112B"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B4B67C1"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36D81561"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1AB901E8"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468AE8B0"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5A0D85BF"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53D0DA1C" w14:textId="77777777" w:rsidR="0078649A" w:rsidRPr="009E5255" w:rsidRDefault="0078649A" w:rsidP="0078649A">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0E4C4954" w14:textId="77777777" w:rsidR="0078649A" w:rsidRPr="009E5255" w:rsidRDefault="0078649A" w:rsidP="0078649A">
            <w:pPr>
              <w:spacing w:before="0" w:after="0" w:line="240" w:lineRule="auto"/>
              <w:rPr>
                <w:sz w:val="18"/>
                <w:szCs w:val="18"/>
              </w:rPr>
            </w:pPr>
          </w:p>
        </w:tc>
      </w:tr>
      <w:tr w:rsidR="00EA3E4F" w:rsidRPr="009E5255" w14:paraId="69A6D7AF" w14:textId="77777777" w:rsidTr="0078649A">
        <w:tc>
          <w:tcPr>
            <w:tcW w:w="2830" w:type="dxa"/>
            <w:vAlign w:val="bottom"/>
          </w:tcPr>
          <w:p w14:paraId="15786D4F" w14:textId="77777777" w:rsidR="00EA3E4F" w:rsidRPr="009E5255" w:rsidRDefault="00EA3E4F" w:rsidP="00584A9D">
            <w:pPr>
              <w:spacing w:before="0" w:after="0" w:line="240" w:lineRule="auto"/>
              <w:rPr>
                <w:sz w:val="18"/>
                <w:szCs w:val="18"/>
              </w:rPr>
            </w:pPr>
            <w:r w:rsidRPr="009E5255">
              <w:rPr>
                <w:sz w:val="18"/>
                <w:szCs w:val="18"/>
              </w:rPr>
              <w:t>Dr Paula Cronin</w:t>
            </w:r>
          </w:p>
        </w:tc>
        <w:tc>
          <w:tcPr>
            <w:tcW w:w="2127" w:type="dxa"/>
            <w:tcBorders>
              <w:right w:val="single" w:sz="4" w:space="0" w:color="auto"/>
            </w:tcBorders>
            <w:vAlign w:val="bottom"/>
          </w:tcPr>
          <w:p w14:paraId="48063382" w14:textId="26F22C4C" w:rsidR="00EA3E4F" w:rsidRPr="009E5255" w:rsidRDefault="00A33D7E" w:rsidP="00584A9D">
            <w:pPr>
              <w:spacing w:before="0" w:after="0" w:line="240" w:lineRule="auto"/>
              <w:rPr>
                <w:sz w:val="18"/>
                <w:szCs w:val="18"/>
              </w:rPr>
            </w:pPr>
            <w:r w:rsidRPr="009E5255">
              <w:rPr>
                <w:sz w:val="18"/>
                <w:szCs w:val="18"/>
              </w:rPr>
              <w:t>Advisor</w:t>
            </w:r>
          </w:p>
        </w:tc>
        <w:tc>
          <w:tcPr>
            <w:tcW w:w="389" w:type="dxa"/>
            <w:tcBorders>
              <w:top w:val="single" w:sz="4" w:space="0" w:color="auto"/>
              <w:left w:val="single" w:sz="4" w:space="0" w:color="auto"/>
              <w:bottom w:val="single" w:sz="4" w:space="0" w:color="auto"/>
              <w:right w:val="single" w:sz="4" w:space="0" w:color="auto"/>
            </w:tcBorders>
            <w:shd w:val="clear" w:color="auto" w:fill="FFFFFF" w:themeFill="background1"/>
          </w:tcPr>
          <w:p w14:paraId="30F2EAD4"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7227905E"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72DA5FAE"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3E958807"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09904B17"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7F9D5CF6"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53043EA1"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64E38AAA"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084B9658"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56D367BD"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073F993A"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2DE5F833"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6A6F83DB"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532265C3" w14:textId="77777777" w:rsidR="00EA3E4F" w:rsidRPr="009E5255" w:rsidRDefault="00EA3E4F" w:rsidP="00584A9D">
            <w:pPr>
              <w:spacing w:before="0" w:after="0" w:line="240" w:lineRule="auto"/>
              <w:rPr>
                <w:sz w:val="18"/>
                <w:szCs w:val="18"/>
              </w:rPr>
            </w:pPr>
          </w:p>
        </w:tc>
      </w:tr>
      <w:tr w:rsidR="004637CC" w:rsidRPr="009E5255" w14:paraId="36FDC359" w14:textId="77777777" w:rsidTr="004637CC">
        <w:tc>
          <w:tcPr>
            <w:tcW w:w="2830" w:type="dxa"/>
            <w:vAlign w:val="bottom"/>
          </w:tcPr>
          <w:p w14:paraId="40AD395A" w14:textId="6D1414CC" w:rsidR="004637CC" w:rsidRPr="009E5255" w:rsidRDefault="004637CC" w:rsidP="004637CC">
            <w:pPr>
              <w:spacing w:before="0" w:after="0" w:line="240" w:lineRule="auto"/>
              <w:rPr>
                <w:sz w:val="18"/>
                <w:szCs w:val="18"/>
              </w:rPr>
            </w:pPr>
            <w:r w:rsidRPr="009E5255">
              <w:rPr>
                <w:sz w:val="18"/>
                <w:szCs w:val="18"/>
              </w:rPr>
              <w:t>Anna Crothers, MA</w:t>
            </w:r>
          </w:p>
        </w:tc>
        <w:tc>
          <w:tcPr>
            <w:tcW w:w="2127" w:type="dxa"/>
            <w:tcBorders>
              <w:right w:val="single" w:sz="4" w:space="0" w:color="auto"/>
            </w:tcBorders>
            <w:vAlign w:val="bottom"/>
          </w:tcPr>
          <w:p w14:paraId="507E174C" w14:textId="52186FBA" w:rsidR="004637CC" w:rsidRPr="009E5255" w:rsidRDefault="004637CC" w:rsidP="004637CC">
            <w:pPr>
              <w:spacing w:before="0" w:after="0" w:line="240" w:lineRule="auto"/>
              <w:rPr>
                <w:sz w:val="18"/>
                <w:szCs w:val="18"/>
              </w:rPr>
            </w:pPr>
            <w:r w:rsidRPr="009E5255">
              <w:rPr>
                <w:sz w:val="18"/>
                <w:szCs w:val="18"/>
              </w:rPr>
              <w:t>Research Associate</w:t>
            </w:r>
          </w:p>
        </w:tc>
        <w:tc>
          <w:tcPr>
            <w:tcW w:w="389" w:type="dxa"/>
            <w:tcBorders>
              <w:top w:val="single" w:sz="4" w:space="0" w:color="auto"/>
              <w:left w:val="single" w:sz="4" w:space="0" w:color="auto"/>
              <w:bottom w:val="single" w:sz="4" w:space="0" w:color="auto"/>
              <w:right w:val="single" w:sz="4" w:space="0" w:color="auto"/>
            </w:tcBorders>
            <w:shd w:val="clear" w:color="auto" w:fill="auto"/>
          </w:tcPr>
          <w:p w14:paraId="1050A424"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00B5B147"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555EAD1C"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2C23ED7B"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795A529C"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9201D17"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0008BCEC"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6A445ABC"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5B59D68F"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20890185"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430C0F6D"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40B8A6B5"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06E04CFE"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65F65A94" w14:textId="77777777" w:rsidR="004637CC" w:rsidRPr="009E5255" w:rsidRDefault="004637CC" w:rsidP="004637CC">
            <w:pPr>
              <w:spacing w:before="0" w:after="0" w:line="240" w:lineRule="auto"/>
              <w:rPr>
                <w:sz w:val="18"/>
                <w:szCs w:val="18"/>
              </w:rPr>
            </w:pPr>
          </w:p>
        </w:tc>
      </w:tr>
      <w:tr w:rsidR="00EA3E4F" w:rsidRPr="009E5255" w14:paraId="52E35B3E" w14:textId="77777777" w:rsidTr="004637CC">
        <w:tc>
          <w:tcPr>
            <w:tcW w:w="2830" w:type="dxa"/>
            <w:vAlign w:val="bottom"/>
          </w:tcPr>
          <w:p w14:paraId="7EF8CCA0" w14:textId="77777777" w:rsidR="00EA3E4F" w:rsidRPr="009E5255" w:rsidRDefault="00EA3E4F" w:rsidP="00584A9D">
            <w:pPr>
              <w:spacing w:before="0" w:after="0" w:line="240" w:lineRule="auto"/>
              <w:rPr>
                <w:sz w:val="18"/>
                <w:szCs w:val="18"/>
              </w:rPr>
            </w:pPr>
            <w:r w:rsidRPr="009E5255">
              <w:rPr>
                <w:sz w:val="18"/>
                <w:szCs w:val="18"/>
              </w:rPr>
              <w:t>Sopany Saing, MA</w:t>
            </w:r>
          </w:p>
        </w:tc>
        <w:tc>
          <w:tcPr>
            <w:tcW w:w="2127" w:type="dxa"/>
            <w:tcBorders>
              <w:right w:val="single" w:sz="4" w:space="0" w:color="auto"/>
            </w:tcBorders>
            <w:vAlign w:val="bottom"/>
          </w:tcPr>
          <w:p w14:paraId="29CF1DE6" w14:textId="77777777" w:rsidR="00EA3E4F" w:rsidRPr="009E5255" w:rsidRDefault="00EA3E4F" w:rsidP="00584A9D">
            <w:pPr>
              <w:spacing w:before="0" w:after="0" w:line="240" w:lineRule="auto"/>
              <w:rPr>
                <w:sz w:val="18"/>
                <w:szCs w:val="18"/>
              </w:rPr>
            </w:pPr>
            <w:r w:rsidRPr="009E5255">
              <w:rPr>
                <w:sz w:val="18"/>
                <w:szCs w:val="18"/>
              </w:rPr>
              <w:t>Research Associate</w:t>
            </w:r>
          </w:p>
        </w:tc>
        <w:tc>
          <w:tcPr>
            <w:tcW w:w="389" w:type="dxa"/>
            <w:tcBorders>
              <w:top w:val="single" w:sz="4" w:space="0" w:color="auto"/>
              <w:left w:val="single" w:sz="4" w:space="0" w:color="auto"/>
              <w:bottom w:val="single" w:sz="4" w:space="0" w:color="auto"/>
              <w:right w:val="single" w:sz="4" w:space="0" w:color="auto"/>
            </w:tcBorders>
          </w:tcPr>
          <w:p w14:paraId="09BAB921"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5B5CDFC8"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501EFB9"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06564D8C"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37E9B652"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C04460D"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6B002787"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7FF958D4"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BD1C7B6"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59E74CFC"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19813E69"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0E43F3FA"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5FF36947" w14:textId="77777777" w:rsidR="00EA3E4F" w:rsidRPr="009E5255" w:rsidRDefault="00EA3E4F" w:rsidP="00584A9D">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181AB01F" w14:textId="77777777" w:rsidR="00EA3E4F" w:rsidRPr="009E5255" w:rsidRDefault="00EA3E4F" w:rsidP="00584A9D">
            <w:pPr>
              <w:spacing w:before="0" w:after="0" w:line="240" w:lineRule="auto"/>
              <w:rPr>
                <w:sz w:val="18"/>
                <w:szCs w:val="18"/>
              </w:rPr>
            </w:pPr>
          </w:p>
        </w:tc>
      </w:tr>
      <w:tr w:rsidR="004637CC" w:rsidRPr="009E5255" w14:paraId="68DA3CE0" w14:textId="77777777" w:rsidTr="00BC560D">
        <w:tc>
          <w:tcPr>
            <w:tcW w:w="2830" w:type="dxa"/>
            <w:vAlign w:val="bottom"/>
          </w:tcPr>
          <w:p w14:paraId="348DD725" w14:textId="7B4AB73A" w:rsidR="004637CC" w:rsidRPr="009E5255" w:rsidRDefault="004637CC" w:rsidP="004637CC">
            <w:pPr>
              <w:spacing w:before="0" w:after="0" w:line="240" w:lineRule="auto"/>
              <w:rPr>
                <w:sz w:val="18"/>
                <w:szCs w:val="18"/>
              </w:rPr>
            </w:pPr>
            <w:r w:rsidRPr="009E5255">
              <w:rPr>
                <w:sz w:val="18"/>
                <w:szCs w:val="18"/>
              </w:rPr>
              <w:t>Milena Lewandowska</w:t>
            </w:r>
            <w:r w:rsidR="008C3C26" w:rsidRPr="009E5255">
              <w:rPr>
                <w:sz w:val="18"/>
                <w:szCs w:val="18"/>
              </w:rPr>
              <w:t>, MA</w:t>
            </w:r>
          </w:p>
        </w:tc>
        <w:tc>
          <w:tcPr>
            <w:tcW w:w="2127" w:type="dxa"/>
            <w:tcBorders>
              <w:right w:val="single" w:sz="4" w:space="0" w:color="auto"/>
            </w:tcBorders>
            <w:vAlign w:val="bottom"/>
          </w:tcPr>
          <w:p w14:paraId="40838381" w14:textId="7AF23A0D" w:rsidR="004637CC" w:rsidRPr="009E5255" w:rsidRDefault="004637CC" w:rsidP="004637CC">
            <w:pPr>
              <w:spacing w:before="0" w:after="0" w:line="240" w:lineRule="auto"/>
              <w:rPr>
                <w:sz w:val="18"/>
                <w:szCs w:val="18"/>
              </w:rPr>
            </w:pPr>
            <w:r w:rsidRPr="009E5255">
              <w:rPr>
                <w:sz w:val="18"/>
                <w:szCs w:val="18"/>
              </w:rPr>
              <w:t>Research Associate</w:t>
            </w:r>
          </w:p>
        </w:tc>
        <w:tc>
          <w:tcPr>
            <w:tcW w:w="389" w:type="dxa"/>
            <w:tcBorders>
              <w:top w:val="single" w:sz="4" w:space="0" w:color="auto"/>
              <w:left w:val="single" w:sz="4" w:space="0" w:color="auto"/>
              <w:bottom w:val="single" w:sz="4" w:space="0" w:color="auto"/>
              <w:right w:val="single" w:sz="4" w:space="0" w:color="auto"/>
            </w:tcBorders>
          </w:tcPr>
          <w:p w14:paraId="1058B645"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365536B4"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7E2075B9"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3E512E59"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4B6BD4CA"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02CF15AA"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5D7ECAC9"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64366B6B"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6C3D605"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71F631BD"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0CDF1B25"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66211B1A"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F19AB49"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36CCC625" w14:textId="77777777" w:rsidR="004637CC" w:rsidRPr="009E5255" w:rsidRDefault="004637CC" w:rsidP="004637CC">
            <w:pPr>
              <w:spacing w:before="0" w:after="0" w:line="240" w:lineRule="auto"/>
              <w:rPr>
                <w:sz w:val="18"/>
                <w:szCs w:val="18"/>
              </w:rPr>
            </w:pPr>
          </w:p>
        </w:tc>
      </w:tr>
      <w:tr w:rsidR="004637CC" w:rsidRPr="009E5255" w14:paraId="469906EB" w14:textId="77777777" w:rsidTr="00BC560D">
        <w:tc>
          <w:tcPr>
            <w:tcW w:w="2830" w:type="dxa"/>
            <w:vAlign w:val="bottom"/>
          </w:tcPr>
          <w:p w14:paraId="2187D8AF" w14:textId="01810D02" w:rsidR="004637CC" w:rsidRPr="009E5255" w:rsidRDefault="004637CC" w:rsidP="004637CC">
            <w:pPr>
              <w:spacing w:before="0" w:after="0" w:line="240" w:lineRule="auto"/>
              <w:rPr>
                <w:sz w:val="18"/>
                <w:szCs w:val="18"/>
              </w:rPr>
            </w:pPr>
            <w:r w:rsidRPr="009E5255">
              <w:rPr>
                <w:sz w:val="18"/>
                <w:szCs w:val="18"/>
              </w:rPr>
              <w:t>Mussab Fagery</w:t>
            </w:r>
            <w:r w:rsidR="008C3C26" w:rsidRPr="009E5255">
              <w:rPr>
                <w:sz w:val="18"/>
                <w:szCs w:val="18"/>
              </w:rPr>
              <w:t>, MA</w:t>
            </w:r>
          </w:p>
        </w:tc>
        <w:tc>
          <w:tcPr>
            <w:tcW w:w="2127" w:type="dxa"/>
            <w:tcBorders>
              <w:right w:val="single" w:sz="4" w:space="0" w:color="auto"/>
            </w:tcBorders>
            <w:vAlign w:val="bottom"/>
          </w:tcPr>
          <w:p w14:paraId="7390856B" w14:textId="34FC8A1A" w:rsidR="004637CC" w:rsidRPr="009E5255" w:rsidRDefault="004637CC" w:rsidP="004637CC">
            <w:pPr>
              <w:spacing w:before="0" w:after="0" w:line="240" w:lineRule="auto"/>
              <w:rPr>
                <w:sz w:val="18"/>
                <w:szCs w:val="18"/>
              </w:rPr>
            </w:pPr>
            <w:r w:rsidRPr="009E5255">
              <w:rPr>
                <w:sz w:val="18"/>
                <w:szCs w:val="18"/>
              </w:rPr>
              <w:t>Research Associate</w:t>
            </w:r>
          </w:p>
        </w:tc>
        <w:tc>
          <w:tcPr>
            <w:tcW w:w="389" w:type="dxa"/>
            <w:tcBorders>
              <w:top w:val="single" w:sz="4" w:space="0" w:color="auto"/>
              <w:left w:val="single" w:sz="4" w:space="0" w:color="auto"/>
              <w:bottom w:val="single" w:sz="4" w:space="0" w:color="auto"/>
              <w:right w:val="single" w:sz="4" w:space="0" w:color="auto"/>
            </w:tcBorders>
          </w:tcPr>
          <w:p w14:paraId="0A5B3D88"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69542DFF"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5D757430"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7DF74C7F"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33E9608"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630E67FA"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3AB7CF11"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388F9292"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76F6CB3E"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74E0126A"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532F6750"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5C9B5D2D"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4F525D84"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25DA6673" w14:textId="77777777" w:rsidR="004637CC" w:rsidRPr="009E5255" w:rsidRDefault="004637CC" w:rsidP="004637CC">
            <w:pPr>
              <w:spacing w:before="0" w:after="0" w:line="240" w:lineRule="auto"/>
              <w:rPr>
                <w:sz w:val="18"/>
                <w:szCs w:val="18"/>
              </w:rPr>
            </w:pPr>
          </w:p>
        </w:tc>
      </w:tr>
      <w:tr w:rsidR="00BC560D" w:rsidRPr="009E5255" w14:paraId="0F26C5B6" w14:textId="77777777" w:rsidTr="00776327">
        <w:tc>
          <w:tcPr>
            <w:tcW w:w="2830" w:type="dxa"/>
            <w:vAlign w:val="bottom"/>
          </w:tcPr>
          <w:p w14:paraId="526979EC" w14:textId="2F6A5659" w:rsidR="00BC560D" w:rsidRPr="009E5255" w:rsidRDefault="008C3C26" w:rsidP="004637CC">
            <w:pPr>
              <w:spacing w:before="0" w:after="0" w:line="240" w:lineRule="auto"/>
              <w:rPr>
                <w:sz w:val="18"/>
                <w:szCs w:val="18"/>
              </w:rPr>
            </w:pPr>
            <w:r w:rsidRPr="009E5255">
              <w:rPr>
                <w:sz w:val="18"/>
                <w:szCs w:val="18"/>
              </w:rPr>
              <w:t xml:space="preserve">Dr </w:t>
            </w:r>
            <w:r w:rsidR="00BC560D" w:rsidRPr="009E5255">
              <w:rPr>
                <w:sz w:val="18"/>
                <w:szCs w:val="18"/>
              </w:rPr>
              <w:t>Rebecca Addo</w:t>
            </w:r>
          </w:p>
        </w:tc>
        <w:tc>
          <w:tcPr>
            <w:tcW w:w="2127" w:type="dxa"/>
            <w:tcBorders>
              <w:right w:val="single" w:sz="4" w:space="0" w:color="auto"/>
            </w:tcBorders>
            <w:vAlign w:val="bottom"/>
          </w:tcPr>
          <w:p w14:paraId="33772FA6" w14:textId="07D23C1D" w:rsidR="00BC560D" w:rsidRPr="009E5255" w:rsidRDefault="00BC560D" w:rsidP="004637CC">
            <w:pPr>
              <w:spacing w:before="0" w:after="0" w:line="240" w:lineRule="auto"/>
              <w:rPr>
                <w:sz w:val="18"/>
                <w:szCs w:val="18"/>
              </w:rPr>
            </w:pPr>
            <w:r w:rsidRPr="009E5255">
              <w:rPr>
                <w:sz w:val="18"/>
                <w:szCs w:val="18"/>
              </w:rPr>
              <w:t>Research Associate</w:t>
            </w:r>
          </w:p>
        </w:tc>
        <w:tc>
          <w:tcPr>
            <w:tcW w:w="389" w:type="dxa"/>
            <w:tcBorders>
              <w:top w:val="single" w:sz="4" w:space="0" w:color="auto"/>
              <w:left w:val="single" w:sz="4" w:space="0" w:color="auto"/>
              <w:bottom w:val="single" w:sz="4" w:space="0" w:color="auto"/>
              <w:right w:val="single" w:sz="4" w:space="0" w:color="auto"/>
            </w:tcBorders>
          </w:tcPr>
          <w:p w14:paraId="7E6BAFC5"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044308D0"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AB5CAF0"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4B371594"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B43B80B"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0FF83958"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40BC930D"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D622866"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59B4A041"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0174B73B"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75A60F33"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7EA1FD47"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277E8BCC" w14:textId="77777777" w:rsidR="00BC560D" w:rsidRPr="009E5255" w:rsidRDefault="00BC560D"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3CC5E674" w14:textId="77777777" w:rsidR="00BC560D" w:rsidRPr="009E5255" w:rsidRDefault="00BC560D" w:rsidP="004637CC">
            <w:pPr>
              <w:spacing w:before="0" w:after="0" w:line="240" w:lineRule="auto"/>
              <w:rPr>
                <w:sz w:val="18"/>
                <w:szCs w:val="18"/>
              </w:rPr>
            </w:pPr>
          </w:p>
        </w:tc>
      </w:tr>
      <w:tr w:rsidR="004637CC" w:rsidRPr="009E5255" w14:paraId="3905ABA6" w14:textId="77777777" w:rsidTr="00776327">
        <w:tc>
          <w:tcPr>
            <w:tcW w:w="2830" w:type="dxa"/>
            <w:tcBorders>
              <w:bottom w:val="single" w:sz="4" w:space="0" w:color="auto"/>
            </w:tcBorders>
            <w:vAlign w:val="bottom"/>
          </w:tcPr>
          <w:p w14:paraId="77304C63" w14:textId="63653EA2" w:rsidR="004637CC" w:rsidRPr="009E5255" w:rsidRDefault="004637CC" w:rsidP="004637CC">
            <w:pPr>
              <w:spacing w:before="0" w:after="0" w:line="240" w:lineRule="auto"/>
              <w:rPr>
                <w:sz w:val="18"/>
                <w:szCs w:val="18"/>
              </w:rPr>
            </w:pPr>
            <w:r w:rsidRPr="009E5255">
              <w:rPr>
                <w:sz w:val="18"/>
                <w:szCs w:val="18"/>
              </w:rPr>
              <w:t>Nancy Kim, MA</w:t>
            </w:r>
          </w:p>
        </w:tc>
        <w:tc>
          <w:tcPr>
            <w:tcW w:w="2127" w:type="dxa"/>
            <w:tcBorders>
              <w:bottom w:val="single" w:sz="4" w:space="0" w:color="auto"/>
              <w:right w:val="single" w:sz="4" w:space="0" w:color="auto"/>
            </w:tcBorders>
            <w:vAlign w:val="bottom"/>
          </w:tcPr>
          <w:p w14:paraId="12EF5D44" w14:textId="07CCAD46" w:rsidR="004637CC" w:rsidRPr="009E5255" w:rsidRDefault="004637CC" w:rsidP="004637CC">
            <w:pPr>
              <w:spacing w:before="0" w:after="0" w:line="240" w:lineRule="auto"/>
              <w:rPr>
                <w:sz w:val="18"/>
                <w:szCs w:val="18"/>
              </w:rPr>
            </w:pPr>
            <w:r w:rsidRPr="009E5255">
              <w:rPr>
                <w:sz w:val="18"/>
                <w:szCs w:val="18"/>
              </w:rPr>
              <w:t>Research Associate</w:t>
            </w:r>
          </w:p>
        </w:tc>
        <w:tc>
          <w:tcPr>
            <w:tcW w:w="389" w:type="dxa"/>
            <w:tcBorders>
              <w:top w:val="single" w:sz="4" w:space="0" w:color="auto"/>
              <w:left w:val="single" w:sz="4" w:space="0" w:color="auto"/>
              <w:bottom w:val="single" w:sz="4" w:space="0" w:color="auto"/>
              <w:right w:val="single" w:sz="4" w:space="0" w:color="auto"/>
            </w:tcBorders>
          </w:tcPr>
          <w:p w14:paraId="03D9B161"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51768824"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4B51A5DE"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165518DB"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59A74FEA"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02B1B35B"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763A5A62"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37AA67E0"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9CC2E5" w:themeFill="accent5" w:themeFillTint="99"/>
          </w:tcPr>
          <w:p w14:paraId="1F5FDA1D"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3B3F46EE"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0590DB60"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213CAD38"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shd w:val="clear" w:color="auto" w:fill="auto"/>
          </w:tcPr>
          <w:p w14:paraId="2FCE11CA" w14:textId="77777777" w:rsidR="004637CC" w:rsidRPr="009E5255" w:rsidRDefault="004637CC" w:rsidP="004637CC">
            <w:pPr>
              <w:spacing w:before="0" w:after="0" w:line="240" w:lineRule="auto"/>
              <w:rPr>
                <w:sz w:val="18"/>
                <w:szCs w:val="18"/>
              </w:rPr>
            </w:pPr>
          </w:p>
        </w:tc>
        <w:tc>
          <w:tcPr>
            <w:tcW w:w="412" w:type="dxa"/>
            <w:tcBorders>
              <w:top w:val="single" w:sz="4" w:space="0" w:color="auto"/>
              <w:left w:val="single" w:sz="4" w:space="0" w:color="auto"/>
              <w:bottom w:val="single" w:sz="4" w:space="0" w:color="auto"/>
              <w:right w:val="single" w:sz="4" w:space="0" w:color="auto"/>
            </w:tcBorders>
          </w:tcPr>
          <w:p w14:paraId="0F8D4110" w14:textId="77777777" w:rsidR="004637CC" w:rsidRPr="009E5255" w:rsidRDefault="004637CC" w:rsidP="004637CC">
            <w:pPr>
              <w:spacing w:before="0" w:after="0" w:line="240" w:lineRule="auto"/>
              <w:rPr>
                <w:sz w:val="18"/>
                <w:szCs w:val="18"/>
              </w:rPr>
            </w:pPr>
          </w:p>
        </w:tc>
      </w:tr>
    </w:tbl>
    <w:p w14:paraId="4C5D1E41" w14:textId="29780B5D" w:rsidR="00EA3E4F" w:rsidRPr="009E5255" w:rsidRDefault="00EA3E4F" w:rsidP="003D38E1">
      <w:pPr>
        <w:sectPr w:rsidR="00EA3E4F" w:rsidRPr="009E5255" w:rsidSect="00DF09A8">
          <w:headerReference w:type="first" r:id="rId79"/>
          <w:footerReference w:type="first" r:id="rId80"/>
          <w:pgSz w:w="16817" w:h="11901" w:orient="landscape"/>
          <w:pgMar w:top="1440" w:right="1440" w:bottom="1440" w:left="1440" w:header="709" w:footer="709" w:gutter="0"/>
          <w:cols w:space="708"/>
          <w:docGrid w:linePitch="360"/>
        </w:sectPr>
      </w:pPr>
    </w:p>
    <w:p w14:paraId="6116F2CC" w14:textId="3D54604A" w:rsidR="00EA3E4F" w:rsidRPr="009E5255" w:rsidRDefault="00EA3E4F" w:rsidP="00783598">
      <w:r w:rsidRPr="009E5255">
        <w:rPr>
          <w:i/>
          <w:iCs/>
        </w:rPr>
        <w:t>Associate Professor Richard De Abreu Lourenço</w:t>
      </w:r>
      <w:r w:rsidRPr="009E5255">
        <w:t xml:space="preserve"> </w:t>
      </w:r>
      <w:r w:rsidR="00CF52ED" w:rsidRPr="009E5255">
        <w:t>had</w:t>
      </w:r>
      <w:r w:rsidRPr="009E5255">
        <w:t xml:space="preserve"> principal responsibility for the overall carriage of the evaluation</w:t>
      </w:r>
      <w:r w:rsidR="0048472F" w:rsidRPr="009E5255">
        <w:t xml:space="preserve">.  </w:t>
      </w:r>
      <w:r w:rsidRPr="009E5255">
        <w:t>Richard brings a detailed understanding of the methodologies for the evaluation of health care programs and a long history of engagement with the Department of Health, the pharmaceutical sector and health care sector in Australia</w:t>
      </w:r>
      <w:r w:rsidR="0048472F" w:rsidRPr="009E5255">
        <w:t xml:space="preserve">.  </w:t>
      </w:r>
      <w:r w:rsidRPr="009E5255">
        <w:t>He led the team and coordinate</w:t>
      </w:r>
      <w:r w:rsidR="00CF52ED" w:rsidRPr="009E5255">
        <w:t>d</w:t>
      </w:r>
      <w:r w:rsidRPr="009E5255">
        <w:t xml:space="preserve"> all project activities, with a focus on risk management, the productive engagement of stakeholders, stakeholder interviews, quantitative data acquisition, model development, analysis and interpretation of findings and reporting.</w:t>
      </w:r>
    </w:p>
    <w:p w14:paraId="486D5F8A" w14:textId="670D28DB" w:rsidR="00EA3E4F" w:rsidRPr="009E5255" w:rsidRDefault="00EA3E4F" w:rsidP="00783598">
      <w:r w:rsidRPr="009E5255">
        <w:rPr>
          <w:i/>
          <w:iCs/>
        </w:rPr>
        <w:t>Dr Mark Thomas</w:t>
      </w:r>
      <w:r w:rsidRPr="009E5255">
        <w:t xml:space="preserve"> manage</w:t>
      </w:r>
      <w:r w:rsidR="00CF52ED" w:rsidRPr="009E5255">
        <w:t>d</w:t>
      </w:r>
      <w:r w:rsidRPr="009E5255">
        <w:t xml:space="preserve"> the overall conduct of the evaluation</w:t>
      </w:r>
      <w:r w:rsidR="0048472F" w:rsidRPr="009E5255">
        <w:t xml:space="preserve">.  </w:t>
      </w:r>
      <w:r w:rsidRPr="009E5255">
        <w:t>Mark is an experienced health economist with a focus on health equity in Australia</w:t>
      </w:r>
      <w:r w:rsidR="0048472F" w:rsidRPr="009E5255">
        <w:t xml:space="preserve">.  </w:t>
      </w:r>
      <w:r w:rsidRPr="009E5255">
        <w:t xml:space="preserve">He </w:t>
      </w:r>
      <w:r w:rsidR="00CF52ED" w:rsidRPr="009E5255">
        <w:t xml:space="preserve">helped </w:t>
      </w:r>
      <w:r w:rsidRPr="009E5255">
        <w:t>coordinat</w:t>
      </w:r>
      <w:r w:rsidR="00CF52ED" w:rsidRPr="009E5255">
        <w:t>e</w:t>
      </w:r>
      <w:r w:rsidRPr="009E5255">
        <w:t xml:space="preserve"> </w:t>
      </w:r>
      <w:r w:rsidR="000E7B88" w:rsidRPr="009E5255">
        <w:t xml:space="preserve">carriage </w:t>
      </w:r>
      <w:r w:rsidRPr="009E5255">
        <w:t>of the research and contribute</w:t>
      </w:r>
      <w:r w:rsidR="00CF52ED" w:rsidRPr="009E5255">
        <w:t>d</w:t>
      </w:r>
      <w:r w:rsidRPr="009E5255">
        <w:t xml:space="preserve"> to the research planning and design, ethics application, stakeholder communications, logistics, qualitative data analysis, reporting and the timely delivery of </w:t>
      </w:r>
      <w:r w:rsidR="002C0003" w:rsidRPr="009E5255">
        <w:t xml:space="preserve">all </w:t>
      </w:r>
      <w:r w:rsidRPr="009E5255">
        <w:t>project deliverables.</w:t>
      </w:r>
    </w:p>
    <w:p w14:paraId="26F70C66" w14:textId="378A678B" w:rsidR="00EA3E4F" w:rsidRPr="009E5255" w:rsidRDefault="00EA3E4F" w:rsidP="00783598">
      <w:r w:rsidRPr="009E5255">
        <w:rPr>
          <w:i/>
          <w:iCs/>
        </w:rPr>
        <w:t>Associate Professor Ruth Webster</w:t>
      </w:r>
      <w:r w:rsidRPr="009E5255">
        <w:t xml:space="preserve"> provide</w:t>
      </w:r>
      <w:r w:rsidR="00CF52ED" w:rsidRPr="009E5255">
        <w:t>d</w:t>
      </w:r>
      <w:r w:rsidRPr="009E5255">
        <w:t xml:space="preserve"> leadership on the qualitative aspects of the evaluation</w:t>
      </w:r>
      <w:r w:rsidR="0048472F" w:rsidRPr="009E5255">
        <w:t xml:space="preserve">.  </w:t>
      </w:r>
      <w:r w:rsidRPr="009E5255">
        <w:t>Ruth is a medical practitioner with over 15 years of experience in the conduct and reporting of complex, mixed-methods research, including time-and-activity studies to evaluate health service workflows</w:t>
      </w:r>
      <w:r w:rsidR="0048472F" w:rsidRPr="009E5255">
        <w:t xml:space="preserve">.  </w:t>
      </w:r>
      <w:r w:rsidRPr="009E5255">
        <w:t xml:space="preserve">Ruth </w:t>
      </w:r>
      <w:r w:rsidR="00CF52ED" w:rsidRPr="009E5255">
        <w:t>conducted</w:t>
      </w:r>
      <w:r w:rsidRPr="009E5255">
        <w:t xml:space="preserve"> stakeholder interviews, guide</w:t>
      </w:r>
      <w:r w:rsidR="00CF52ED" w:rsidRPr="009E5255">
        <w:t>d</w:t>
      </w:r>
      <w:r w:rsidRPr="009E5255">
        <w:t xml:space="preserve"> the interpretation of findings, and provide</w:t>
      </w:r>
      <w:r w:rsidR="00CF52ED" w:rsidRPr="009E5255">
        <w:t>d</w:t>
      </w:r>
      <w:r w:rsidRPr="009E5255">
        <w:t xml:space="preserve"> key input into reporting.</w:t>
      </w:r>
    </w:p>
    <w:p w14:paraId="0CE6DB4E" w14:textId="2D7A07FF" w:rsidR="00EA3E4F" w:rsidRPr="009E5255" w:rsidRDefault="00EA3E4F" w:rsidP="00783598">
      <w:r w:rsidRPr="009E5255">
        <w:rPr>
          <w:i/>
          <w:iCs/>
        </w:rPr>
        <w:t>Professor Rosalie Viney</w:t>
      </w:r>
      <w:r w:rsidRPr="009E5255">
        <w:t xml:space="preserve"> provide</w:t>
      </w:r>
      <w:r w:rsidR="00932664" w:rsidRPr="009E5255">
        <w:t>d</w:t>
      </w:r>
      <w:r w:rsidRPr="009E5255">
        <w:t xml:space="preserve"> the evaluation an integral macroeconomic and policy lens</w:t>
      </w:r>
      <w:r w:rsidR="0048472F" w:rsidRPr="009E5255">
        <w:t xml:space="preserve">.  </w:t>
      </w:r>
      <w:r w:rsidRPr="009E5255">
        <w:t>Rosalie is a leading expert in the field of health economics in Australia</w:t>
      </w:r>
      <w:r w:rsidR="0048472F" w:rsidRPr="009E5255">
        <w:t xml:space="preserve">.  </w:t>
      </w:r>
      <w:r w:rsidRPr="009E5255">
        <w:t>As the past Chair of the Economics Sub-Committee to the Pharmaceutical Benefits Advisory Committee (PBAC), she has an intimate knowledge of the pharmaceutical system and the issues affecting drug reimbursement in Australia</w:t>
      </w:r>
      <w:r w:rsidR="0048472F" w:rsidRPr="009E5255">
        <w:t xml:space="preserve">. </w:t>
      </w:r>
    </w:p>
    <w:p w14:paraId="75566D1D" w14:textId="699AAE8A" w:rsidR="005C5217" w:rsidRPr="009E5255" w:rsidRDefault="005C5217" w:rsidP="00783598">
      <w:pPr>
        <w:rPr>
          <w:i/>
          <w:iCs/>
        </w:rPr>
      </w:pPr>
      <w:r w:rsidRPr="009E5255">
        <w:rPr>
          <w:i/>
          <w:iCs/>
        </w:rPr>
        <w:t xml:space="preserve">Dr Paula Cronin </w:t>
      </w:r>
      <w:r w:rsidRPr="009E5255">
        <w:t xml:space="preserve">contributed to the quantitative </w:t>
      </w:r>
      <w:r w:rsidR="00EB4A05" w:rsidRPr="009E5255">
        <w:t>direction</w:t>
      </w:r>
      <w:r w:rsidRPr="009E5255">
        <w:t xml:space="preserve"> of the evaluation.  Paula is an experienced health economist, with a focus on Economic Analysis and applied data analysis.  She is a past evaluator for the PBAC and a sitting member of the Economic Sub-Committee to the MSAC.</w:t>
      </w:r>
    </w:p>
    <w:p w14:paraId="06FE6EFF" w14:textId="4729D204" w:rsidR="00EA3E4F" w:rsidRPr="009E5255" w:rsidRDefault="00EA3E4F" w:rsidP="00783598">
      <w:r w:rsidRPr="009E5255">
        <w:rPr>
          <w:i/>
          <w:iCs/>
        </w:rPr>
        <w:t>Anna Crothers</w:t>
      </w:r>
      <w:r w:rsidR="0078649A" w:rsidRPr="009E5255">
        <w:rPr>
          <w:i/>
          <w:iCs/>
        </w:rPr>
        <w:t>, MA</w:t>
      </w:r>
      <w:r w:rsidRPr="009E5255">
        <w:t xml:space="preserve"> contribute</w:t>
      </w:r>
      <w:r w:rsidR="007101C9" w:rsidRPr="009E5255">
        <w:t>d</w:t>
      </w:r>
      <w:r w:rsidRPr="009E5255">
        <w:t xml:space="preserve"> principally to the quantitative research design</w:t>
      </w:r>
      <w:r w:rsidR="00BD264A" w:rsidRPr="009E5255">
        <w:t>,</w:t>
      </w:r>
      <w:r w:rsidRPr="009E5255">
        <w:t xml:space="preserve"> data analyses</w:t>
      </w:r>
      <w:r w:rsidR="00BD264A" w:rsidRPr="009E5255">
        <w:t xml:space="preserve"> and reporting</w:t>
      </w:r>
      <w:r w:rsidR="0048472F" w:rsidRPr="009E5255">
        <w:t xml:space="preserve">.  </w:t>
      </w:r>
      <w:r w:rsidRPr="009E5255">
        <w:t>Anna is an experienced health economist and biostatistician, with over eight years of experience in health technology assessment, program evaluation and public health policy.</w:t>
      </w:r>
    </w:p>
    <w:p w14:paraId="69F4F0BF" w14:textId="41C48635" w:rsidR="00EA3E4F" w:rsidRPr="009E5255" w:rsidRDefault="00FE0245" w:rsidP="00783598">
      <w:r w:rsidRPr="00CD416C">
        <w:rPr>
          <w:i/>
          <w:iCs/>
        </w:rPr>
        <w:t>Dr</w:t>
      </w:r>
      <w:r>
        <w:t xml:space="preserve"> </w:t>
      </w:r>
      <w:r w:rsidR="00EA3E4F" w:rsidRPr="009E5255">
        <w:rPr>
          <w:i/>
          <w:iCs/>
        </w:rPr>
        <w:t>Sopany Saing</w:t>
      </w:r>
      <w:r>
        <w:rPr>
          <w:i/>
          <w:iCs/>
        </w:rPr>
        <w:t xml:space="preserve"> </w:t>
      </w:r>
      <w:r w:rsidR="00EA3E4F" w:rsidRPr="009E5255">
        <w:t>contribute</w:t>
      </w:r>
      <w:r w:rsidR="007A63E7" w:rsidRPr="009E5255">
        <w:t>d</w:t>
      </w:r>
      <w:r w:rsidR="00EA3E4F" w:rsidRPr="009E5255">
        <w:t xml:space="preserve"> principally to the </w:t>
      </w:r>
      <w:r w:rsidR="007A63E7" w:rsidRPr="009E5255">
        <w:t xml:space="preserve">quantitative analysis of the Review, including </w:t>
      </w:r>
      <w:r w:rsidR="00BD264A" w:rsidRPr="009E5255">
        <w:t xml:space="preserve">data </w:t>
      </w:r>
      <w:r w:rsidR="007A63E7" w:rsidRPr="009E5255">
        <w:t xml:space="preserve">modelling </w:t>
      </w:r>
      <w:r w:rsidR="00BD264A" w:rsidRPr="009E5255">
        <w:t>and reporting</w:t>
      </w:r>
      <w:r w:rsidR="0048472F" w:rsidRPr="009E5255">
        <w:t xml:space="preserve">.  </w:t>
      </w:r>
      <w:r w:rsidR="00EA3E4F" w:rsidRPr="009E5255">
        <w:t>Sopany has experience in the systematic review of scientific literature, health economics, evidence-based research methodologies and medical science research.</w:t>
      </w:r>
    </w:p>
    <w:p w14:paraId="73182CEE" w14:textId="0B78B0B2" w:rsidR="005E1D18" w:rsidRPr="009E5255" w:rsidRDefault="005C5217" w:rsidP="00FC50E1">
      <w:r w:rsidRPr="009E5255">
        <w:rPr>
          <w:i/>
          <w:iCs/>
        </w:rPr>
        <w:t>Milena Lewandowska</w:t>
      </w:r>
      <w:r w:rsidR="0078649A" w:rsidRPr="009E5255">
        <w:rPr>
          <w:i/>
          <w:iCs/>
        </w:rPr>
        <w:t>, MA</w:t>
      </w:r>
      <w:r w:rsidRPr="009E5255">
        <w:t xml:space="preserve"> contributed principally to the literature review, including synthesis </w:t>
      </w:r>
      <w:r w:rsidR="00EB4A05" w:rsidRPr="009E5255">
        <w:t xml:space="preserve">of published data </w:t>
      </w:r>
      <w:r w:rsidRPr="009E5255">
        <w:t xml:space="preserve">and reporting.  </w:t>
      </w:r>
      <w:r w:rsidR="00FC50E1" w:rsidRPr="009E5255">
        <w:t>Milena is a member of the CHERE's Economic Evaluation team completing evaluations for the PBAC.  She has worked on a range of different projects including development and adaptations of economic evaluations to support decision making, Health Technology Assessment of medical devices and surgical procedures as well development and implementation of eHealth initiatives.</w:t>
      </w:r>
      <w:r w:rsidRPr="009E5255">
        <w:t xml:space="preserve"> </w:t>
      </w:r>
    </w:p>
    <w:p w14:paraId="3DBAAE32" w14:textId="562CB5C7" w:rsidR="005E1D18" w:rsidRPr="009E5255" w:rsidRDefault="005E1D18" w:rsidP="00E81603">
      <w:r w:rsidRPr="009E5255">
        <w:rPr>
          <w:i/>
          <w:iCs/>
        </w:rPr>
        <w:t>Mussab Fagery</w:t>
      </w:r>
      <w:r w:rsidR="0078649A" w:rsidRPr="009E5255">
        <w:rPr>
          <w:i/>
          <w:iCs/>
        </w:rPr>
        <w:t>, MA</w:t>
      </w:r>
      <w:r w:rsidR="00FC50E1" w:rsidRPr="009E5255">
        <w:t xml:space="preserve"> contributed to the quantitative data analysis of the Review, including data modelling.  Mussab is a member of CHERE's Economic Evaluation team. He has experience in conducting cost-effectiveness analyses and is well-versed in Australian government HTA processes for market entry and reimbursement, as well as PBAC and MSAC technical guidelines and requirements for submissions.</w:t>
      </w:r>
    </w:p>
    <w:p w14:paraId="76958F97" w14:textId="06980815" w:rsidR="00E81603" w:rsidRPr="009E5255" w:rsidRDefault="00E81603" w:rsidP="00E81603">
      <w:r w:rsidRPr="009E5255">
        <w:rPr>
          <w:i/>
          <w:iCs/>
        </w:rPr>
        <w:t>Nancy Kim</w:t>
      </w:r>
      <w:r w:rsidR="0078649A" w:rsidRPr="009E5255">
        <w:rPr>
          <w:i/>
          <w:iCs/>
        </w:rPr>
        <w:t>, MA</w:t>
      </w:r>
      <w:r w:rsidRPr="009E5255">
        <w:t xml:space="preserve"> provide</w:t>
      </w:r>
      <w:r w:rsidR="0052645D" w:rsidRPr="009E5255">
        <w:t>d</w:t>
      </w:r>
      <w:r w:rsidRPr="009E5255">
        <w:t xml:space="preserve"> the evaluation team with a practical understanding of EFC supply chain processes, assist</w:t>
      </w:r>
      <w:r w:rsidR="00BD264A" w:rsidRPr="009E5255">
        <w:t>ing</w:t>
      </w:r>
      <w:r w:rsidRPr="009E5255">
        <w:t xml:space="preserve"> in the development of poignant lines of inquiry for interviews.  Prior to joining CHERE, Nancy worked for several years as a cancer care pharmacist at a major metropolitan hospital and, more recently, as a content author for the Haematology and Bone Marrow Transplant stream of the Cancer Institute NSW’s eviQ program.</w:t>
      </w:r>
    </w:p>
    <w:p w14:paraId="74C4AD7E" w14:textId="0377D930" w:rsidR="00EA3E4F" w:rsidRPr="009E5255" w:rsidRDefault="00E81603" w:rsidP="00783598">
      <w:pPr>
        <w:rPr>
          <w:rFonts w:eastAsiaTheme="majorEastAsia" w:cstheme="majorBidi"/>
          <w:b/>
          <w:sz w:val="24"/>
          <w:szCs w:val="24"/>
        </w:rPr>
      </w:pPr>
      <w:r w:rsidRPr="009E5255">
        <w:rPr>
          <w:i/>
          <w:iCs/>
        </w:rPr>
        <w:t>Dr Rebecca Addo</w:t>
      </w:r>
      <w:r w:rsidR="00EA3E4F" w:rsidRPr="009E5255">
        <w:t xml:space="preserve"> contribute</w:t>
      </w:r>
      <w:r w:rsidRPr="009E5255">
        <w:t>d</w:t>
      </w:r>
      <w:r w:rsidR="00EA3E4F" w:rsidRPr="009E5255">
        <w:t xml:space="preserve"> </w:t>
      </w:r>
      <w:r w:rsidRPr="009E5255">
        <w:t>to the transcription of interviews</w:t>
      </w:r>
      <w:r w:rsidR="00BD264A" w:rsidRPr="009E5255">
        <w:t>,</w:t>
      </w:r>
      <w:r w:rsidRPr="009E5255">
        <w:t xml:space="preserve"> </w:t>
      </w:r>
      <w:r w:rsidR="00EA3E4F" w:rsidRPr="009E5255">
        <w:t>qualitative data analysis</w:t>
      </w:r>
      <w:r w:rsidR="00BD264A" w:rsidRPr="009E5255">
        <w:t xml:space="preserve"> and reporting</w:t>
      </w:r>
      <w:r w:rsidR="0048472F" w:rsidRPr="009E5255">
        <w:t xml:space="preserve">.  </w:t>
      </w:r>
      <w:r w:rsidR="000917B7" w:rsidRPr="009E5255">
        <w:t xml:space="preserve">Rebecca has skills in mixed-research methods, including economic modelling, systematic literature reviews, and </w:t>
      </w:r>
      <w:r w:rsidR="00BD264A" w:rsidRPr="009E5255">
        <w:t>stakeholder engagement</w:t>
      </w:r>
      <w:r w:rsidR="000917B7" w:rsidRPr="009E5255">
        <w:t>.  Her</w:t>
      </w:r>
      <w:r w:rsidRPr="009E5255">
        <w:t xml:space="preserve"> main research interests include priority</w:t>
      </w:r>
      <w:r w:rsidR="00D74153" w:rsidRPr="009E5255">
        <w:t>-</w:t>
      </w:r>
      <w:r w:rsidRPr="009E5255">
        <w:t xml:space="preserve">setting in health, HTA and </w:t>
      </w:r>
      <w:r w:rsidR="00BD264A" w:rsidRPr="009E5255">
        <w:t>its application</w:t>
      </w:r>
      <w:r w:rsidRPr="009E5255">
        <w:t xml:space="preserve"> to health care decisions in developing countries. </w:t>
      </w:r>
    </w:p>
    <w:p w14:paraId="3840C05F" w14:textId="44205556" w:rsidR="00EA3E4F" w:rsidRPr="009E5255" w:rsidRDefault="00EA3E4F" w:rsidP="00584A9D">
      <w:pPr>
        <w:pStyle w:val="SubHead-NotNumbered"/>
        <w:rPr>
          <w:u w:val="single"/>
        </w:rPr>
      </w:pPr>
      <w:bookmarkStart w:id="391" w:name="_Toc89935712"/>
      <w:r w:rsidRPr="009E5255">
        <w:rPr>
          <w:u w:val="single"/>
        </w:rPr>
        <w:t>Expert Advisory Panel</w:t>
      </w:r>
      <w:bookmarkEnd w:id="391"/>
    </w:p>
    <w:p w14:paraId="2720D142" w14:textId="4D835D49" w:rsidR="00EA3E4F" w:rsidRPr="009E5255" w:rsidRDefault="00D8609F" w:rsidP="00783598">
      <w:pPr>
        <w:rPr>
          <w:rFonts w:cstheme="minorHAnsi"/>
        </w:rPr>
      </w:pPr>
      <w:r w:rsidRPr="009E5255">
        <w:t>I</w:t>
      </w:r>
      <w:r w:rsidR="00EA3E4F" w:rsidRPr="009E5255">
        <w:t>n consultation with the Lead Reviewer and the Department of Health, CHERE convened an Expert Advisory Panel to provide input on research methods, identify potential stakeholders, support stakeholder recruitment efforts, and provide feedback on CHERE’s preliminary findings and draft recommendations</w:t>
      </w:r>
      <w:r w:rsidR="0048472F" w:rsidRPr="009E5255">
        <w:t xml:space="preserve">.  </w:t>
      </w:r>
    </w:p>
    <w:p w14:paraId="3108952A" w14:textId="0702C719" w:rsidR="00EA3E4F" w:rsidRPr="009E5255" w:rsidRDefault="000917B7" w:rsidP="002813B7">
      <w:r w:rsidRPr="009E5255">
        <w:t>Members of the</w:t>
      </w:r>
      <w:r w:rsidR="00EA3E4F" w:rsidRPr="009E5255">
        <w:t xml:space="preserve"> Expert Advisory Panel include</w:t>
      </w:r>
      <w:r w:rsidR="00D70833" w:rsidRPr="009E5255">
        <w:t>d</w:t>
      </w:r>
      <w:r w:rsidR="00EA3E4F" w:rsidRPr="009E5255">
        <w:t>:</w:t>
      </w:r>
    </w:p>
    <w:p w14:paraId="314F2AF9" w14:textId="77777777" w:rsidR="00EA3E4F" w:rsidRPr="009E5255" w:rsidRDefault="00EA3E4F" w:rsidP="005A2B78">
      <w:pPr>
        <w:pStyle w:val="ListParagraph"/>
        <w:rPr>
          <w:lang w:val="en-AU"/>
        </w:rPr>
      </w:pPr>
      <w:r w:rsidRPr="009E5255">
        <w:rPr>
          <w:lang w:val="en-AU"/>
        </w:rPr>
        <w:t>Ms Kristin Michaels, Society of Hospital Pharmacists</w:t>
      </w:r>
    </w:p>
    <w:p w14:paraId="45306D92" w14:textId="77777777" w:rsidR="00EA3E4F" w:rsidRPr="009E5255" w:rsidRDefault="00EA3E4F" w:rsidP="005A2B78">
      <w:pPr>
        <w:pStyle w:val="ListParagraph"/>
        <w:rPr>
          <w:lang w:val="en-AU"/>
        </w:rPr>
      </w:pPr>
      <w:r w:rsidRPr="009E5255">
        <w:rPr>
          <w:lang w:val="en-AU"/>
        </w:rPr>
        <w:t xml:space="preserve">Dr Deme Karikios, Deputy Chair, Medical Oncology Group of Australia </w:t>
      </w:r>
    </w:p>
    <w:p w14:paraId="21D2A4CE" w14:textId="135D800F" w:rsidR="00D70833" w:rsidRPr="009E5255" w:rsidRDefault="00EA3E4F" w:rsidP="005A2B78">
      <w:pPr>
        <w:pStyle w:val="ListParagraph"/>
        <w:rPr>
          <w:lang w:val="en-AU"/>
        </w:rPr>
      </w:pPr>
      <w:r w:rsidRPr="009E5255">
        <w:rPr>
          <w:lang w:val="en-AU"/>
        </w:rPr>
        <w:t>Dr Kylie Mason, haematologist</w:t>
      </w:r>
      <w:r w:rsidR="00D70833" w:rsidRPr="009E5255">
        <w:rPr>
          <w:lang w:val="en-AU"/>
        </w:rPr>
        <w:t>, Royal Melbourne Hospital and Peter MacCallum Cancer Centre</w:t>
      </w:r>
    </w:p>
    <w:p w14:paraId="6DE84F15" w14:textId="65A03905" w:rsidR="00EA3E4F" w:rsidRPr="009E5255" w:rsidRDefault="00EA3E4F" w:rsidP="005A2B78">
      <w:pPr>
        <w:pStyle w:val="ListParagraph"/>
        <w:rPr>
          <w:lang w:val="en-AU"/>
        </w:rPr>
      </w:pPr>
      <w:r w:rsidRPr="009E5255">
        <w:rPr>
          <w:lang w:val="en-AU"/>
        </w:rPr>
        <w:t xml:space="preserve">Dr Peter Grimison, oncologist, </w:t>
      </w:r>
      <w:r w:rsidR="00D70833" w:rsidRPr="009E5255">
        <w:rPr>
          <w:lang w:val="en-AU"/>
        </w:rPr>
        <w:t>Chris O’Brien Lifehouse</w:t>
      </w:r>
    </w:p>
    <w:p w14:paraId="042EB8B1" w14:textId="6E172B4F" w:rsidR="00EA3E4F" w:rsidRPr="009E5255" w:rsidRDefault="00EA3E4F" w:rsidP="005A2B78">
      <w:pPr>
        <w:pStyle w:val="ListParagraph"/>
        <w:rPr>
          <w:lang w:val="en-AU"/>
        </w:rPr>
      </w:pPr>
      <w:r w:rsidRPr="009E5255">
        <w:rPr>
          <w:lang w:val="en-AU"/>
        </w:rPr>
        <w:t xml:space="preserve">Mr David Slade, </w:t>
      </w:r>
      <w:r w:rsidR="00D70833" w:rsidRPr="009E5255">
        <w:rPr>
          <w:lang w:val="en-AU"/>
        </w:rPr>
        <w:t>CEO</w:t>
      </w:r>
      <w:r w:rsidR="00FF7B55" w:rsidRPr="009E5255">
        <w:rPr>
          <w:lang w:val="en-AU"/>
        </w:rPr>
        <w:t>,</w:t>
      </w:r>
      <w:r w:rsidR="00D70833" w:rsidRPr="009E5255">
        <w:rPr>
          <w:lang w:val="en-AU"/>
        </w:rPr>
        <w:t xml:space="preserve"> </w:t>
      </w:r>
      <w:r w:rsidRPr="009E5255">
        <w:rPr>
          <w:lang w:val="en-AU"/>
        </w:rPr>
        <w:t xml:space="preserve">Slade </w:t>
      </w:r>
      <w:r w:rsidR="00D70833" w:rsidRPr="009E5255">
        <w:rPr>
          <w:lang w:val="en-AU"/>
        </w:rPr>
        <w:t>Health</w:t>
      </w:r>
    </w:p>
    <w:p w14:paraId="0F700CAF" w14:textId="77777777" w:rsidR="00EA3E4F" w:rsidRPr="009E5255" w:rsidRDefault="00EA3E4F" w:rsidP="005A2B78">
      <w:pPr>
        <w:pStyle w:val="ListParagraph"/>
        <w:rPr>
          <w:lang w:val="en-AU"/>
        </w:rPr>
      </w:pPr>
      <w:r w:rsidRPr="009E5255">
        <w:rPr>
          <w:lang w:val="en-AU"/>
        </w:rPr>
        <w:t>Mr John Stubbs, consumer advocate</w:t>
      </w:r>
    </w:p>
    <w:p w14:paraId="33C72F7D" w14:textId="097524F3" w:rsidR="00D70833" w:rsidRPr="009E5255" w:rsidRDefault="00EA3E4F" w:rsidP="005A2B78">
      <w:pPr>
        <w:pStyle w:val="ListParagraph"/>
        <w:rPr>
          <w:lang w:val="en-AU"/>
        </w:rPr>
      </w:pPr>
      <w:r w:rsidRPr="009E5255">
        <w:rPr>
          <w:lang w:val="en-AU"/>
        </w:rPr>
        <w:t xml:space="preserve">Ms Elizabeth de Somer, CEO, Medicines Australia </w:t>
      </w:r>
    </w:p>
    <w:p w14:paraId="1523559B" w14:textId="2F48919B" w:rsidR="00F028DA" w:rsidRPr="009E5255" w:rsidRDefault="00EA3E4F" w:rsidP="00C52C52">
      <w:r w:rsidRPr="009E5255">
        <w:t>Members of the Expert Advisory Panel were provided with the Terms of Reference  of the EFC Review, a detailed description of the CHERE’s research methodology and the preliminary findings and draft recommendations</w:t>
      </w:r>
      <w:r w:rsidR="0048472F" w:rsidRPr="009E5255">
        <w:t xml:space="preserve">.  </w:t>
      </w:r>
      <w:r w:rsidRPr="009E5255">
        <w:t>Members contributed asynchronous feedback throughout the duration of the evaluation and met independently with CHERE’s evaluation management team as required.</w:t>
      </w:r>
    </w:p>
    <w:p w14:paraId="4C00BEB3" w14:textId="514F4586" w:rsidR="00EA3E4F" w:rsidRPr="009E5255" w:rsidRDefault="00EA3E4F" w:rsidP="00584A9D">
      <w:pPr>
        <w:pStyle w:val="SubHead-NotNumbered"/>
        <w:rPr>
          <w:u w:val="single"/>
        </w:rPr>
      </w:pPr>
      <w:bookmarkStart w:id="392" w:name="_Toc89935713"/>
      <w:r w:rsidRPr="009E5255">
        <w:rPr>
          <w:u w:val="single"/>
        </w:rPr>
        <w:t>Meetings with the Lead Reviewer and Department of Health</w:t>
      </w:r>
      <w:bookmarkEnd w:id="392"/>
    </w:p>
    <w:p w14:paraId="53A0AE12" w14:textId="77777777" w:rsidR="00EA3E4F" w:rsidRPr="009E5255" w:rsidRDefault="00EA3E4F" w:rsidP="00783598">
      <w:r w:rsidRPr="009E5255">
        <w:t xml:space="preserve">The project management team met at least </w:t>
      </w:r>
      <w:r w:rsidRPr="009E5255">
        <w:rPr>
          <w:color w:val="000000" w:themeColor="text1"/>
        </w:rPr>
        <w:t xml:space="preserve">monthly </w:t>
      </w:r>
      <w:r w:rsidRPr="009E5255">
        <w:t>with Lead Reviewer Professor Sanchia Aranda and the Department of Health to discuss the planning and conduct of the Economic Analysis (and broader EFC Review)—including project scope, finalisation of the workplan, identification and engagement of stakeholders, public inquiry, preliminary findings, and reporting of results.</w:t>
      </w:r>
    </w:p>
    <w:p w14:paraId="5642C899" w14:textId="6ABBB8B0" w:rsidR="00EA3E4F" w:rsidRPr="009E5255" w:rsidRDefault="00EA3E4F" w:rsidP="00584A9D">
      <w:pPr>
        <w:pStyle w:val="SubHead-NotNumbered"/>
        <w:rPr>
          <w:u w:val="single"/>
        </w:rPr>
      </w:pPr>
      <w:bookmarkStart w:id="393" w:name="_Toc89935714"/>
      <w:r w:rsidRPr="009E5255">
        <w:rPr>
          <w:u w:val="single"/>
        </w:rPr>
        <w:t>Research ethics</w:t>
      </w:r>
      <w:bookmarkEnd w:id="393"/>
    </w:p>
    <w:p w14:paraId="5B166A2D" w14:textId="6BE052FF" w:rsidR="00EA3E4F" w:rsidRPr="009E5255" w:rsidRDefault="00C52C52" w:rsidP="00783598">
      <w:r w:rsidRPr="009E5255">
        <w:t>The Review was conducted under the auspices of the</w:t>
      </w:r>
      <w:r w:rsidR="00EA3E4F" w:rsidRPr="009E5255">
        <w:t xml:space="preserve"> UTS Human Research Ethics Committee</w:t>
      </w:r>
      <w:r w:rsidRPr="009E5255">
        <w:t>, ETH21-6108 – “Policy Review and Economic Evaluation of the Efficient Funding of Chemotherapy (EFC) Funding Arrangements</w:t>
      </w:r>
      <w:r w:rsidR="00EA3E4F" w:rsidRPr="009E5255">
        <w:t>.</w:t>
      </w:r>
      <w:r w:rsidRPr="009E5255">
        <w:t>”</w:t>
      </w:r>
    </w:p>
    <w:p w14:paraId="3142EC2C" w14:textId="122CAFF5" w:rsidR="00584A9D" w:rsidRPr="009E5255" w:rsidRDefault="00584A9D" w:rsidP="009D7697">
      <w:pPr>
        <w:spacing w:after="0" w:line="240" w:lineRule="auto"/>
        <w:rPr>
          <w:lang w:eastAsia="zh-CN" w:bidi="th-TH"/>
        </w:rPr>
      </w:pPr>
      <w:r w:rsidRPr="009E5255">
        <w:br w:type="page"/>
      </w:r>
    </w:p>
    <w:p w14:paraId="64F8C790" w14:textId="56B69566" w:rsidR="00584A9D" w:rsidRPr="009E5255" w:rsidRDefault="00584A9D" w:rsidP="00584A9D">
      <w:pPr>
        <w:pStyle w:val="Title"/>
      </w:pPr>
      <w:r w:rsidRPr="009E5255">
        <w:fldChar w:fldCharType="begin"/>
      </w:r>
      <w:r w:rsidRPr="009E5255">
        <w:instrText xml:space="preserve"> REF _Ref92645244 \h  \* MERGEFORMAT </w:instrText>
      </w:r>
      <w:r w:rsidRPr="009E5255">
        <w:fldChar w:fldCharType="separate"/>
      </w:r>
      <w:bookmarkStart w:id="394" w:name="_Toc144886281"/>
      <w:r w:rsidR="000C766B" w:rsidRPr="009E5255">
        <w:t xml:space="preserve">Appendix </w:t>
      </w:r>
      <w:r w:rsidR="000C766B">
        <w:t>3</w:t>
      </w:r>
      <w:r w:rsidR="000C766B" w:rsidRPr="009E5255">
        <w:t>. Literature Review—Methods and Results</w:t>
      </w:r>
      <w:bookmarkEnd w:id="394"/>
      <w:r w:rsidRPr="009E5255">
        <w:fldChar w:fldCharType="end"/>
      </w:r>
    </w:p>
    <w:p w14:paraId="2E08D1E4" w14:textId="77777777" w:rsidR="006513CF" w:rsidRPr="009E5255" w:rsidRDefault="006513CF">
      <w:pPr>
        <w:widowControl/>
        <w:spacing w:before="0" w:after="0" w:line="240" w:lineRule="auto"/>
      </w:pPr>
    </w:p>
    <w:p w14:paraId="4858D182" w14:textId="77DA777A" w:rsidR="008B41E5" w:rsidRPr="009E5255" w:rsidRDefault="008B41E5" w:rsidP="00014354">
      <w:pPr>
        <w:pStyle w:val="BodyText"/>
        <w:jc w:val="both"/>
      </w:pPr>
      <w:r w:rsidRPr="009E5255">
        <w:t xml:space="preserve">Activities of the Review included a comprehensive review of peer-reviewed and grey literature pertaining to the provision, cost and remuneration of chemotherapeutics in Australia and relevant international contexts.  This appendix summarises the methods used in the systematic literature review, </w:t>
      </w:r>
      <w:r w:rsidR="004A3450" w:rsidRPr="009E5255">
        <w:t>and</w:t>
      </w:r>
      <w:r w:rsidRPr="009E5255">
        <w:t xml:space="preserve"> an annotated </w:t>
      </w:r>
      <w:r w:rsidR="004A3450" w:rsidRPr="009E5255">
        <w:t>summary</w:t>
      </w:r>
      <w:r w:rsidRPr="009E5255">
        <w:t xml:space="preserve"> of reviewed publications.</w:t>
      </w:r>
    </w:p>
    <w:p w14:paraId="126A4225" w14:textId="3841BB64" w:rsidR="008B41E5" w:rsidRPr="009E5255" w:rsidRDefault="00A00828" w:rsidP="00014354">
      <w:pPr>
        <w:pStyle w:val="Caption"/>
        <w:jc w:val="both"/>
        <w:rPr>
          <w:sz w:val="22"/>
          <w:szCs w:val="22"/>
          <w:u w:val="single"/>
        </w:rPr>
      </w:pPr>
      <w:r w:rsidRPr="009E5255">
        <w:rPr>
          <w:sz w:val="22"/>
          <w:szCs w:val="22"/>
          <w:u w:val="single"/>
        </w:rPr>
        <w:t>Scope</w:t>
      </w:r>
    </w:p>
    <w:p w14:paraId="117837B9" w14:textId="0D8E953A" w:rsidR="008B41E5" w:rsidRPr="009E5255" w:rsidRDefault="008B41E5" w:rsidP="00E90486">
      <w:r w:rsidRPr="009E5255">
        <w:rPr>
          <w:rFonts w:eastAsia="Calibri"/>
        </w:rPr>
        <w:t>Publications reviewed included both peer-reviewed and grey literature (e.g., Government reviews,</w:t>
      </w:r>
      <w:r w:rsidRPr="009E5255">
        <w:t xml:space="preserve"> </w:t>
      </w:r>
      <w:r w:rsidRPr="009E5255">
        <w:rPr>
          <w:rFonts w:eastAsia="Calibri"/>
        </w:rPr>
        <w:t>reports, public summary documents, conference papers)</w:t>
      </w:r>
      <w:r w:rsidR="00A00828" w:rsidRPr="009E5255">
        <w:rPr>
          <w:rFonts w:eastAsia="Calibri"/>
        </w:rPr>
        <w:t xml:space="preserve"> published in 2010 or later.</w:t>
      </w:r>
    </w:p>
    <w:p w14:paraId="4BFE631D" w14:textId="3B1C3224" w:rsidR="008B41E5" w:rsidRPr="009E5255" w:rsidRDefault="008B41E5" w:rsidP="00014354">
      <w:pPr>
        <w:spacing w:before="240" w:after="120"/>
        <w:rPr>
          <w:i/>
          <w:iCs/>
          <w:u w:val="single"/>
        </w:rPr>
      </w:pPr>
      <w:r w:rsidRPr="009E5255">
        <w:rPr>
          <w:i/>
          <w:iCs/>
          <w:u w:val="single"/>
        </w:rPr>
        <w:t>Peer</w:t>
      </w:r>
      <w:r w:rsidR="004A3450" w:rsidRPr="009E5255">
        <w:rPr>
          <w:i/>
          <w:iCs/>
          <w:u w:val="single"/>
        </w:rPr>
        <w:t>-</w:t>
      </w:r>
      <w:r w:rsidRPr="009E5255">
        <w:rPr>
          <w:i/>
          <w:iCs/>
          <w:u w:val="single"/>
        </w:rPr>
        <w:t>reviewed literature</w:t>
      </w:r>
    </w:p>
    <w:p w14:paraId="6D55097C" w14:textId="59B2CA50" w:rsidR="00E90486" w:rsidRPr="009E5255" w:rsidRDefault="008B41E5" w:rsidP="00AF72A4">
      <w:r w:rsidRPr="009E5255">
        <w:rPr>
          <w:rFonts w:eastAsia="Calibri"/>
        </w:rPr>
        <w:t>Eligible peer-reviewed articles were identified through an online search of the Medline, EMBASE, CINAHL and Cochrane Library databases in June 2021.  Stakeholders to the Review also cited a number of peer reviewed publications for consideration.</w:t>
      </w:r>
      <w:r w:rsidR="00E90486" w:rsidRPr="009E5255">
        <w:rPr>
          <w:rFonts w:eastAsia="Calibri"/>
        </w:rPr>
        <w:t xml:space="preserve">  </w:t>
      </w:r>
      <w:r w:rsidR="00E90486" w:rsidRPr="009E5255">
        <w:t xml:space="preserve">A </w:t>
      </w:r>
      <w:r w:rsidR="00E90486" w:rsidRPr="009E5255">
        <w:rPr>
          <w:rFonts w:eastAsia="Calibri"/>
        </w:rPr>
        <w:t>Preferred Reporting of Items in Systematic Reviews and Meta-analyses (</w:t>
      </w:r>
      <w:r w:rsidR="00E90486" w:rsidRPr="009E5255">
        <w:t>PRISMA) flowchart enumerating the publications identified in the peer-reviewed literature search is provided in</w:t>
      </w:r>
      <w:r w:rsidR="00AF72A4" w:rsidRPr="009E5255">
        <w:t xml:space="preserve"> </w:t>
      </w:r>
      <w:r w:rsidR="00AF72A4" w:rsidRPr="009E5255">
        <w:fldChar w:fldCharType="begin"/>
      </w:r>
      <w:r w:rsidR="00AF72A4" w:rsidRPr="009E5255">
        <w:instrText xml:space="preserve"> REF _Ref93918138 \h </w:instrText>
      </w:r>
      <w:r w:rsidR="00AF72A4" w:rsidRPr="009E5255">
        <w:fldChar w:fldCharType="separate"/>
      </w:r>
      <w:r w:rsidR="000C766B" w:rsidRPr="009E5255">
        <w:t>Table A</w:t>
      </w:r>
      <w:r w:rsidR="000C766B">
        <w:rPr>
          <w:noProof/>
        </w:rPr>
        <w:t>3</w:t>
      </w:r>
      <w:r w:rsidR="00AF72A4" w:rsidRPr="009E5255">
        <w:fldChar w:fldCharType="end"/>
      </w:r>
      <w:r w:rsidR="00E90486" w:rsidRPr="009E5255">
        <w:t xml:space="preserve">. </w:t>
      </w:r>
    </w:p>
    <w:p w14:paraId="118EBFA8" w14:textId="570D80CE" w:rsidR="00AF72A4" w:rsidRPr="009E5255" w:rsidRDefault="00AF72A4" w:rsidP="00AF72A4">
      <w:pPr>
        <w:pStyle w:val="Caption"/>
      </w:pPr>
      <w:bookmarkStart w:id="395" w:name="_Ref93918138"/>
      <w:r w:rsidRPr="009E5255">
        <w:t>Table A</w:t>
      </w:r>
      <w:r w:rsidR="00E36C93">
        <w:fldChar w:fldCharType="begin"/>
      </w:r>
      <w:r w:rsidR="00E36C93">
        <w:instrText xml:space="preserve"> SEQ Table_A \* ARABIC </w:instrText>
      </w:r>
      <w:r w:rsidR="00E36C93">
        <w:fldChar w:fldCharType="separate"/>
      </w:r>
      <w:r w:rsidR="000C766B">
        <w:rPr>
          <w:noProof/>
        </w:rPr>
        <w:t>3</w:t>
      </w:r>
      <w:r w:rsidR="00E36C93">
        <w:rPr>
          <w:noProof/>
        </w:rPr>
        <w:fldChar w:fldCharType="end"/>
      </w:r>
      <w:bookmarkEnd w:id="395"/>
      <w:r w:rsidRPr="009E5255">
        <w:t>. PRISMA flow chart</w:t>
      </w:r>
      <w:r w:rsidR="004A3450" w:rsidRPr="009E5255">
        <w:t>, peer-reviewed lit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PRISMA flow chart, peer-reviewed literature"/>
      </w:tblPr>
      <w:tblGrid>
        <w:gridCol w:w="1283"/>
        <w:gridCol w:w="2828"/>
        <w:gridCol w:w="425"/>
        <w:gridCol w:w="4111"/>
      </w:tblGrid>
      <w:tr w:rsidR="006A271D" w:rsidRPr="009E5255" w14:paraId="14D506C9" w14:textId="77777777" w:rsidTr="006A271D">
        <w:tc>
          <w:tcPr>
            <w:tcW w:w="1283" w:type="dxa"/>
            <w:tcBorders>
              <w:bottom w:val="single" w:sz="4" w:space="0" w:color="auto"/>
            </w:tcBorders>
            <w:vAlign w:val="center"/>
          </w:tcPr>
          <w:p w14:paraId="7259C92A" w14:textId="77777777" w:rsidR="00E90486" w:rsidRPr="009E5255" w:rsidRDefault="00E90486" w:rsidP="009E34E5">
            <w:pPr>
              <w:spacing w:before="0" w:after="0" w:line="240" w:lineRule="auto"/>
              <w:jc w:val="center"/>
              <w:rPr>
                <w:sz w:val="20"/>
                <w:szCs w:val="20"/>
              </w:rPr>
            </w:pPr>
            <w:r w:rsidRPr="009E5255">
              <w:rPr>
                <w:sz w:val="20"/>
                <w:szCs w:val="20"/>
              </w:rPr>
              <w:t>Identification</w:t>
            </w:r>
          </w:p>
        </w:tc>
        <w:tc>
          <w:tcPr>
            <w:tcW w:w="2828" w:type="dxa"/>
            <w:tcBorders>
              <w:bottom w:val="single" w:sz="4" w:space="0" w:color="auto"/>
            </w:tcBorders>
          </w:tcPr>
          <w:p w14:paraId="7987387B" w14:textId="77777777" w:rsidR="00E90486" w:rsidRPr="009E5255" w:rsidRDefault="00E90486" w:rsidP="009E34E5">
            <w:pPr>
              <w:spacing w:before="0" w:after="0" w:line="240" w:lineRule="auto"/>
              <w:jc w:val="center"/>
              <w:rPr>
                <w:sz w:val="20"/>
                <w:szCs w:val="20"/>
              </w:rPr>
            </w:pPr>
            <w:r w:rsidRPr="009E5255">
              <w:rPr>
                <w:sz w:val="20"/>
                <w:szCs w:val="20"/>
              </w:rPr>
              <w:t>Records identified: n=9,047</w:t>
            </w:r>
          </w:p>
        </w:tc>
        <w:tc>
          <w:tcPr>
            <w:tcW w:w="425" w:type="dxa"/>
            <w:tcBorders>
              <w:bottom w:val="single" w:sz="4" w:space="0" w:color="auto"/>
            </w:tcBorders>
          </w:tcPr>
          <w:p w14:paraId="538EB9FF" w14:textId="77777777" w:rsidR="00E90486" w:rsidRPr="009E5255" w:rsidRDefault="00E90486" w:rsidP="009E34E5">
            <w:pPr>
              <w:spacing w:before="0" w:after="0" w:line="240" w:lineRule="auto"/>
              <w:jc w:val="center"/>
              <w:rPr>
                <w:sz w:val="20"/>
                <w:szCs w:val="20"/>
              </w:rPr>
            </w:pPr>
            <w:r w:rsidRPr="009E5255">
              <w:rPr>
                <w:rFonts w:ascii="Wingdings" w:hAnsi="Wingdings"/>
                <w:sz w:val="20"/>
                <w:szCs w:val="20"/>
              </w:rPr>
              <w:t>à</w:t>
            </w:r>
          </w:p>
        </w:tc>
        <w:tc>
          <w:tcPr>
            <w:tcW w:w="4111" w:type="dxa"/>
            <w:tcBorders>
              <w:bottom w:val="single" w:sz="4" w:space="0" w:color="auto"/>
            </w:tcBorders>
          </w:tcPr>
          <w:p w14:paraId="25825A75" w14:textId="77777777" w:rsidR="00E90486" w:rsidRPr="009E5255" w:rsidRDefault="00E90486" w:rsidP="009E34E5">
            <w:pPr>
              <w:spacing w:before="0" w:after="0" w:line="240" w:lineRule="auto"/>
              <w:rPr>
                <w:sz w:val="20"/>
                <w:szCs w:val="20"/>
              </w:rPr>
            </w:pPr>
            <w:r w:rsidRPr="009E5255">
              <w:rPr>
                <w:sz w:val="20"/>
                <w:szCs w:val="20"/>
              </w:rPr>
              <w:t>Duplicates removed before screening: n=1,182</w:t>
            </w:r>
          </w:p>
        </w:tc>
      </w:tr>
      <w:tr w:rsidR="00E90486" w:rsidRPr="009E5255" w14:paraId="1D15FC48" w14:textId="77777777" w:rsidTr="006A271D">
        <w:tc>
          <w:tcPr>
            <w:tcW w:w="1283" w:type="dxa"/>
            <w:tcBorders>
              <w:top w:val="single" w:sz="4" w:space="0" w:color="auto"/>
            </w:tcBorders>
          </w:tcPr>
          <w:p w14:paraId="4B71FD0C" w14:textId="77777777" w:rsidR="00E90486" w:rsidRPr="009E5255" w:rsidRDefault="00E90486" w:rsidP="009E34E5">
            <w:pPr>
              <w:spacing w:before="0" w:after="0" w:line="240" w:lineRule="auto"/>
              <w:rPr>
                <w:sz w:val="20"/>
                <w:szCs w:val="20"/>
              </w:rPr>
            </w:pPr>
          </w:p>
        </w:tc>
        <w:tc>
          <w:tcPr>
            <w:tcW w:w="2828" w:type="dxa"/>
            <w:tcBorders>
              <w:top w:val="single" w:sz="4" w:space="0" w:color="auto"/>
            </w:tcBorders>
            <w:vAlign w:val="bottom"/>
          </w:tcPr>
          <w:p w14:paraId="6F059FC1" w14:textId="77777777" w:rsidR="00E90486" w:rsidRPr="009E5255" w:rsidRDefault="00E90486" w:rsidP="006A271D">
            <w:pPr>
              <w:spacing w:before="0" w:after="0" w:line="240" w:lineRule="auto"/>
              <w:jc w:val="center"/>
              <w:rPr>
                <w:sz w:val="20"/>
                <w:szCs w:val="20"/>
              </w:rPr>
            </w:pPr>
            <w:r w:rsidRPr="009E5255">
              <w:rPr>
                <w:rFonts w:ascii="Wingdings" w:hAnsi="Wingdings"/>
                <w:sz w:val="20"/>
                <w:szCs w:val="20"/>
              </w:rPr>
              <w:t>â</w:t>
            </w:r>
          </w:p>
        </w:tc>
        <w:tc>
          <w:tcPr>
            <w:tcW w:w="425" w:type="dxa"/>
            <w:tcBorders>
              <w:top w:val="single" w:sz="4" w:space="0" w:color="auto"/>
            </w:tcBorders>
          </w:tcPr>
          <w:p w14:paraId="45CEAC9E" w14:textId="77777777" w:rsidR="00E90486" w:rsidRPr="009E5255" w:rsidRDefault="00E90486" w:rsidP="009E34E5">
            <w:pPr>
              <w:spacing w:before="0" w:after="0" w:line="240" w:lineRule="auto"/>
              <w:jc w:val="center"/>
              <w:rPr>
                <w:sz w:val="20"/>
                <w:szCs w:val="20"/>
              </w:rPr>
            </w:pPr>
          </w:p>
        </w:tc>
        <w:tc>
          <w:tcPr>
            <w:tcW w:w="4111" w:type="dxa"/>
            <w:tcBorders>
              <w:top w:val="single" w:sz="4" w:space="0" w:color="auto"/>
            </w:tcBorders>
          </w:tcPr>
          <w:p w14:paraId="24C10CD5" w14:textId="77777777" w:rsidR="00E90486" w:rsidRPr="009E5255" w:rsidRDefault="00E90486" w:rsidP="009E34E5">
            <w:pPr>
              <w:spacing w:before="0" w:after="0" w:line="240" w:lineRule="auto"/>
              <w:rPr>
                <w:sz w:val="20"/>
                <w:szCs w:val="20"/>
              </w:rPr>
            </w:pPr>
          </w:p>
        </w:tc>
      </w:tr>
      <w:tr w:rsidR="00E90486" w:rsidRPr="009E5255" w14:paraId="6A5EFCF9" w14:textId="77777777" w:rsidTr="009E34E5">
        <w:tc>
          <w:tcPr>
            <w:tcW w:w="1283" w:type="dxa"/>
            <w:vMerge w:val="restart"/>
            <w:vAlign w:val="center"/>
          </w:tcPr>
          <w:p w14:paraId="6F7C12C5" w14:textId="77777777" w:rsidR="00E90486" w:rsidRPr="009E5255" w:rsidRDefault="00E90486" w:rsidP="009E34E5">
            <w:pPr>
              <w:spacing w:before="0" w:after="0" w:line="240" w:lineRule="auto"/>
              <w:jc w:val="center"/>
              <w:rPr>
                <w:sz w:val="20"/>
                <w:szCs w:val="20"/>
              </w:rPr>
            </w:pPr>
            <w:r w:rsidRPr="009E5255">
              <w:rPr>
                <w:sz w:val="20"/>
                <w:szCs w:val="20"/>
              </w:rPr>
              <w:t>Screening</w:t>
            </w:r>
          </w:p>
        </w:tc>
        <w:tc>
          <w:tcPr>
            <w:tcW w:w="2828" w:type="dxa"/>
          </w:tcPr>
          <w:p w14:paraId="05E90DC0" w14:textId="77777777" w:rsidR="00E90486" w:rsidRPr="009E5255" w:rsidRDefault="00E90486" w:rsidP="009E34E5">
            <w:pPr>
              <w:spacing w:before="0" w:after="0" w:line="240" w:lineRule="auto"/>
              <w:jc w:val="center"/>
              <w:rPr>
                <w:sz w:val="20"/>
                <w:szCs w:val="20"/>
              </w:rPr>
            </w:pPr>
            <w:r w:rsidRPr="009E5255">
              <w:rPr>
                <w:sz w:val="20"/>
                <w:szCs w:val="20"/>
              </w:rPr>
              <w:t>Records screened: n=7,865</w:t>
            </w:r>
          </w:p>
        </w:tc>
        <w:tc>
          <w:tcPr>
            <w:tcW w:w="425" w:type="dxa"/>
          </w:tcPr>
          <w:p w14:paraId="58C12DBB" w14:textId="77777777" w:rsidR="00E90486" w:rsidRPr="009E5255" w:rsidRDefault="00E90486" w:rsidP="009E34E5">
            <w:pPr>
              <w:spacing w:before="0" w:after="0" w:line="240" w:lineRule="auto"/>
              <w:jc w:val="center"/>
              <w:rPr>
                <w:sz w:val="20"/>
                <w:szCs w:val="20"/>
              </w:rPr>
            </w:pPr>
            <w:r w:rsidRPr="009E5255">
              <w:rPr>
                <w:sz w:val="20"/>
                <w:szCs w:val="20"/>
              </w:rPr>
              <w:sym w:font="Wingdings" w:char="F0E0"/>
            </w:r>
          </w:p>
        </w:tc>
        <w:tc>
          <w:tcPr>
            <w:tcW w:w="4111" w:type="dxa"/>
          </w:tcPr>
          <w:p w14:paraId="06043481" w14:textId="77777777" w:rsidR="00E90486" w:rsidRPr="009E5255" w:rsidRDefault="00E90486" w:rsidP="009E34E5">
            <w:pPr>
              <w:spacing w:before="0" w:after="0" w:line="240" w:lineRule="auto"/>
              <w:rPr>
                <w:sz w:val="20"/>
                <w:szCs w:val="20"/>
              </w:rPr>
            </w:pPr>
            <w:r w:rsidRPr="009E5255">
              <w:rPr>
                <w:sz w:val="20"/>
                <w:szCs w:val="20"/>
              </w:rPr>
              <w:t>Records excluded: n=7,425</w:t>
            </w:r>
          </w:p>
        </w:tc>
      </w:tr>
      <w:tr w:rsidR="00E90486" w:rsidRPr="009E5255" w14:paraId="0F9CAAC8" w14:textId="77777777" w:rsidTr="006A271D">
        <w:tc>
          <w:tcPr>
            <w:tcW w:w="1283" w:type="dxa"/>
            <w:vMerge/>
          </w:tcPr>
          <w:p w14:paraId="591BBA91" w14:textId="77777777" w:rsidR="00E90486" w:rsidRPr="009E5255" w:rsidRDefault="00E90486" w:rsidP="009E34E5">
            <w:pPr>
              <w:spacing w:before="0" w:after="0" w:line="240" w:lineRule="auto"/>
              <w:rPr>
                <w:sz w:val="20"/>
                <w:szCs w:val="20"/>
              </w:rPr>
            </w:pPr>
          </w:p>
        </w:tc>
        <w:tc>
          <w:tcPr>
            <w:tcW w:w="2828" w:type="dxa"/>
            <w:vAlign w:val="bottom"/>
          </w:tcPr>
          <w:p w14:paraId="17D12BEA" w14:textId="77777777" w:rsidR="00E90486" w:rsidRPr="009E5255" w:rsidRDefault="00E90486" w:rsidP="006A271D">
            <w:pPr>
              <w:spacing w:before="0" w:after="0" w:line="240" w:lineRule="auto"/>
              <w:jc w:val="center"/>
              <w:rPr>
                <w:sz w:val="20"/>
                <w:szCs w:val="20"/>
              </w:rPr>
            </w:pPr>
            <w:r w:rsidRPr="009E5255">
              <w:rPr>
                <w:rFonts w:ascii="Wingdings" w:hAnsi="Wingdings"/>
                <w:sz w:val="20"/>
                <w:szCs w:val="20"/>
              </w:rPr>
              <w:t>â</w:t>
            </w:r>
          </w:p>
        </w:tc>
        <w:tc>
          <w:tcPr>
            <w:tcW w:w="425" w:type="dxa"/>
          </w:tcPr>
          <w:p w14:paraId="4E8E5E50" w14:textId="77777777" w:rsidR="00E90486" w:rsidRPr="009E5255" w:rsidRDefault="00E90486" w:rsidP="009E34E5">
            <w:pPr>
              <w:spacing w:before="0" w:after="0" w:line="240" w:lineRule="auto"/>
              <w:jc w:val="center"/>
              <w:rPr>
                <w:sz w:val="20"/>
                <w:szCs w:val="20"/>
              </w:rPr>
            </w:pPr>
          </w:p>
        </w:tc>
        <w:tc>
          <w:tcPr>
            <w:tcW w:w="4111" w:type="dxa"/>
          </w:tcPr>
          <w:p w14:paraId="46C506A4" w14:textId="77777777" w:rsidR="00E90486" w:rsidRPr="009E5255" w:rsidRDefault="00E90486" w:rsidP="009E34E5">
            <w:pPr>
              <w:spacing w:before="0" w:after="0" w:line="240" w:lineRule="auto"/>
              <w:rPr>
                <w:sz w:val="20"/>
                <w:szCs w:val="20"/>
              </w:rPr>
            </w:pPr>
          </w:p>
        </w:tc>
      </w:tr>
      <w:tr w:rsidR="00E90486" w:rsidRPr="009E5255" w14:paraId="1B17FEE3" w14:textId="77777777" w:rsidTr="009E34E5">
        <w:tc>
          <w:tcPr>
            <w:tcW w:w="1283" w:type="dxa"/>
            <w:vMerge/>
          </w:tcPr>
          <w:p w14:paraId="08506F09" w14:textId="77777777" w:rsidR="00E90486" w:rsidRPr="009E5255" w:rsidRDefault="00E90486" w:rsidP="009E34E5">
            <w:pPr>
              <w:spacing w:before="0" w:after="0" w:line="240" w:lineRule="auto"/>
              <w:rPr>
                <w:sz w:val="20"/>
                <w:szCs w:val="20"/>
              </w:rPr>
            </w:pPr>
          </w:p>
        </w:tc>
        <w:tc>
          <w:tcPr>
            <w:tcW w:w="2828" w:type="dxa"/>
          </w:tcPr>
          <w:p w14:paraId="10C05E7A" w14:textId="77777777" w:rsidR="00E90486" w:rsidRPr="009E5255" w:rsidRDefault="00E90486" w:rsidP="009E34E5">
            <w:pPr>
              <w:spacing w:before="0" w:after="0" w:line="240" w:lineRule="auto"/>
              <w:jc w:val="center"/>
              <w:rPr>
                <w:sz w:val="20"/>
                <w:szCs w:val="20"/>
              </w:rPr>
            </w:pPr>
            <w:r w:rsidRPr="009E5255">
              <w:rPr>
                <w:sz w:val="20"/>
                <w:szCs w:val="20"/>
              </w:rPr>
              <w:t>Publications sought for retrieval: n=440</w:t>
            </w:r>
          </w:p>
        </w:tc>
        <w:tc>
          <w:tcPr>
            <w:tcW w:w="425" w:type="dxa"/>
          </w:tcPr>
          <w:p w14:paraId="3EF51642" w14:textId="77777777" w:rsidR="00E90486" w:rsidRPr="009E5255" w:rsidRDefault="00E90486" w:rsidP="009E34E5">
            <w:pPr>
              <w:spacing w:before="0" w:after="0" w:line="240" w:lineRule="auto"/>
              <w:jc w:val="center"/>
              <w:rPr>
                <w:sz w:val="20"/>
                <w:szCs w:val="20"/>
              </w:rPr>
            </w:pPr>
            <w:r w:rsidRPr="009E5255">
              <w:rPr>
                <w:sz w:val="20"/>
                <w:szCs w:val="20"/>
              </w:rPr>
              <w:sym w:font="Wingdings" w:char="F0E0"/>
            </w:r>
          </w:p>
        </w:tc>
        <w:tc>
          <w:tcPr>
            <w:tcW w:w="4111" w:type="dxa"/>
          </w:tcPr>
          <w:p w14:paraId="5B63B4B2" w14:textId="77777777" w:rsidR="00E90486" w:rsidRPr="009E5255" w:rsidRDefault="00E90486" w:rsidP="009E34E5">
            <w:pPr>
              <w:spacing w:before="0" w:after="0" w:line="240" w:lineRule="auto"/>
              <w:rPr>
                <w:sz w:val="20"/>
                <w:szCs w:val="20"/>
              </w:rPr>
            </w:pPr>
            <w:r w:rsidRPr="009E5255">
              <w:rPr>
                <w:sz w:val="20"/>
                <w:szCs w:val="20"/>
              </w:rPr>
              <w:t>Publications not retrieved: n=393</w:t>
            </w:r>
          </w:p>
        </w:tc>
      </w:tr>
      <w:tr w:rsidR="00E90486" w:rsidRPr="009E5255" w14:paraId="177E5948" w14:textId="77777777" w:rsidTr="006A271D">
        <w:tc>
          <w:tcPr>
            <w:tcW w:w="1283" w:type="dxa"/>
            <w:vMerge/>
          </w:tcPr>
          <w:p w14:paraId="029A055D" w14:textId="77777777" w:rsidR="00E90486" w:rsidRPr="009E5255" w:rsidRDefault="00E90486" w:rsidP="009E34E5">
            <w:pPr>
              <w:spacing w:before="0" w:after="0" w:line="240" w:lineRule="auto"/>
              <w:rPr>
                <w:sz w:val="20"/>
                <w:szCs w:val="20"/>
              </w:rPr>
            </w:pPr>
          </w:p>
        </w:tc>
        <w:tc>
          <w:tcPr>
            <w:tcW w:w="2828" w:type="dxa"/>
            <w:vAlign w:val="bottom"/>
          </w:tcPr>
          <w:p w14:paraId="69CC6B6B" w14:textId="77777777" w:rsidR="00E90486" w:rsidRPr="009E5255" w:rsidRDefault="00E90486" w:rsidP="006A271D">
            <w:pPr>
              <w:spacing w:before="0" w:after="0" w:line="240" w:lineRule="auto"/>
              <w:jc w:val="center"/>
              <w:rPr>
                <w:sz w:val="20"/>
                <w:szCs w:val="20"/>
              </w:rPr>
            </w:pPr>
            <w:r w:rsidRPr="009E5255">
              <w:rPr>
                <w:rFonts w:ascii="Wingdings" w:hAnsi="Wingdings"/>
                <w:sz w:val="20"/>
                <w:szCs w:val="20"/>
              </w:rPr>
              <w:t>â</w:t>
            </w:r>
          </w:p>
        </w:tc>
        <w:tc>
          <w:tcPr>
            <w:tcW w:w="425" w:type="dxa"/>
          </w:tcPr>
          <w:p w14:paraId="6241CF46" w14:textId="77777777" w:rsidR="00E90486" w:rsidRPr="009E5255" w:rsidRDefault="00E90486" w:rsidP="009E34E5">
            <w:pPr>
              <w:spacing w:before="0" w:after="0" w:line="240" w:lineRule="auto"/>
              <w:jc w:val="center"/>
              <w:rPr>
                <w:sz w:val="20"/>
                <w:szCs w:val="20"/>
              </w:rPr>
            </w:pPr>
          </w:p>
        </w:tc>
        <w:tc>
          <w:tcPr>
            <w:tcW w:w="4111" w:type="dxa"/>
          </w:tcPr>
          <w:p w14:paraId="11B99463" w14:textId="77777777" w:rsidR="00E90486" w:rsidRPr="009E5255" w:rsidRDefault="00E90486" w:rsidP="009E34E5">
            <w:pPr>
              <w:spacing w:before="0" w:after="0" w:line="240" w:lineRule="auto"/>
              <w:rPr>
                <w:sz w:val="20"/>
                <w:szCs w:val="20"/>
              </w:rPr>
            </w:pPr>
          </w:p>
        </w:tc>
      </w:tr>
      <w:tr w:rsidR="00E90486" w:rsidRPr="009E5255" w14:paraId="549800AF" w14:textId="77777777" w:rsidTr="006A271D">
        <w:tc>
          <w:tcPr>
            <w:tcW w:w="1283" w:type="dxa"/>
            <w:vMerge/>
            <w:tcBorders>
              <w:bottom w:val="single" w:sz="4" w:space="0" w:color="auto"/>
            </w:tcBorders>
          </w:tcPr>
          <w:p w14:paraId="6533E54A" w14:textId="77777777" w:rsidR="00E90486" w:rsidRPr="009E5255" w:rsidRDefault="00E90486" w:rsidP="009E34E5">
            <w:pPr>
              <w:spacing w:before="0" w:after="0" w:line="240" w:lineRule="auto"/>
              <w:rPr>
                <w:sz w:val="20"/>
                <w:szCs w:val="20"/>
              </w:rPr>
            </w:pPr>
          </w:p>
        </w:tc>
        <w:tc>
          <w:tcPr>
            <w:tcW w:w="2828" w:type="dxa"/>
            <w:tcBorders>
              <w:bottom w:val="single" w:sz="4" w:space="0" w:color="auto"/>
            </w:tcBorders>
          </w:tcPr>
          <w:p w14:paraId="12F02253" w14:textId="39C1A165" w:rsidR="00E90486" w:rsidRPr="009E5255" w:rsidRDefault="004A3450" w:rsidP="009E34E5">
            <w:pPr>
              <w:spacing w:before="0" w:after="0" w:line="240" w:lineRule="auto"/>
              <w:jc w:val="center"/>
              <w:rPr>
                <w:sz w:val="20"/>
                <w:szCs w:val="20"/>
              </w:rPr>
            </w:pPr>
            <w:r w:rsidRPr="009E5255">
              <w:rPr>
                <w:sz w:val="20"/>
                <w:szCs w:val="20"/>
              </w:rPr>
              <w:t>Eligibility</w:t>
            </w:r>
            <w:r w:rsidR="00E90486" w:rsidRPr="009E5255">
              <w:rPr>
                <w:sz w:val="20"/>
                <w:szCs w:val="20"/>
              </w:rPr>
              <w:t xml:space="preserve"> assessed: n=47</w:t>
            </w:r>
          </w:p>
        </w:tc>
        <w:tc>
          <w:tcPr>
            <w:tcW w:w="425" w:type="dxa"/>
            <w:tcBorders>
              <w:bottom w:val="single" w:sz="4" w:space="0" w:color="auto"/>
            </w:tcBorders>
          </w:tcPr>
          <w:p w14:paraId="216186D9" w14:textId="77777777" w:rsidR="00E90486" w:rsidRPr="009E5255" w:rsidRDefault="00E90486" w:rsidP="009E34E5">
            <w:pPr>
              <w:spacing w:before="0" w:after="0" w:line="240" w:lineRule="auto"/>
              <w:jc w:val="center"/>
              <w:rPr>
                <w:sz w:val="20"/>
                <w:szCs w:val="20"/>
              </w:rPr>
            </w:pPr>
            <w:r w:rsidRPr="009E5255">
              <w:rPr>
                <w:sz w:val="20"/>
                <w:szCs w:val="20"/>
              </w:rPr>
              <w:sym w:font="Wingdings" w:char="F0E0"/>
            </w:r>
          </w:p>
        </w:tc>
        <w:tc>
          <w:tcPr>
            <w:tcW w:w="4111" w:type="dxa"/>
            <w:tcBorders>
              <w:bottom w:val="single" w:sz="4" w:space="0" w:color="auto"/>
            </w:tcBorders>
          </w:tcPr>
          <w:p w14:paraId="357EEB41" w14:textId="77777777" w:rsidR="00E90486" w:rsidRPr="009E5255" w:rsidRDefault="00E90486" w:rsidP="009E34E5">
            <w:pPr>
              <w:spacing w:before="0" w:after="0" w:line="240" w:lineRule="auto"/>
              <w:rPr>
                <w:sz w:val="20"/>
                <w:szCs w:val="20"/>
              </w:rPr>
            </w:pPr>
            <w:r w:rsidRPr="009E5255">
              <w:rPr>
                <w:sz w:val="20"/>
                <w:szCs w:val="20"/>
              </w:rPr>
              <w:t>Publications excluded: n=24</w:t>
            </w:r>
          </w:p>
          <w:p w14:paraId="6113EDD5" w14:textId="77777777" w:rsidR="00E90486" w:rsidRPr="009E5255" w:rsidRDefault="00E90486" w:rsidP="009E34E5">
            <w:pPr>
              <w:spacing w:before="0" w:after="0" w:line="240" w:lineRule="auto"/>
              <w:rPr>
                <w:sz w:val="20"/>
                <w:szCs w:val="20"/>
              </w:rPr>
            </w:pPr>
          </w:p>
        </w:tc>
      </w:tr>
      <w:tr w:rsidR="00E90486" w:rsidRPr="009E5255" w14:paraId="0EF607D0" w14:textId="77777777" w:rsidTr="006A271D">
        <w:tc>
          <w:tcPr>
            <w:tcW w:w="1283" w:type="dxa"/>
            <w:tcBorders>
              <w:top w:val="single" w:sz="4" w:space="0" w:color="auto"/>
            </w:tcBorders>
          </w:tcPr>
          <w:p w14:paraId="665F2086" w14:textId="77777777" w:rsidR="00E90486" w:rsidRPr="009E5255" w:rsidRDefault="00E90486" w:rsidP="009E34E5">
            <w:pPr>
              <w:spacing w:before="0" w:after="0" w:line="240" w:lineRule="auto"/>
              <w:rPr>
                <w:sz w:val="20"/>
                <w:szCs w:val="20"/>
              </w:rPr>
            </w:pPr>
          </w:p>
        </w:tc>
        <w:tc>
          <w:tcPr>
            <w:tcW w:w="2828" w:type="dxa"/>
            <w:tcBorders>
              <w:top w:val="single" w:sz="4" w:space="0" w:color="auto"/>
            </w:tcBorders>
            <w:vAlign w:val="bottom"/>
          </w:tcPr>
          <w:p w14:paraId="6A6FA48C" w14:textId="77777777" w:rsidR="00E90486" w:rsidRPr="009E5255" w:rsidRDefault="00E90486" w:rsidP="006A271D">
            <w:pPr>
              <w:spacing w:before="0" w:after="0" w:line="240" w:lineRule="auto"/>
              <w:jc w:val="center"/>
              <w:rPr>
                <w:sz w:val="20"/>
                <w:szCs w:val="20"/>
              </w:rPr>
            </w:pPr>
            <w:r w:rsidRPr="009E5255">
              <w:rPr>
                <w:rFonts w:ascii="Wingdings" w:hAnsi="Wingdings"/>
                <w:sz w:val="20"/>
                <w:szCs w:val="20"/>
              </w:rPr>
              <w:t>â</w:t>
            </w:r>
          </w:p>
        </w:tc>
        <w:tc>
          <w:tcPr>
            <w:tcW w:w="425" w:type="dxa"/>
            <w:tcBorders>
              <w:top w:val="single" w:sz="4" w:space="0" w:color="auto"/>
            </w:tcBorders>
          </w:tcPr>
          <w:p w14:paraId="58086FF7" w14:textId="77777777" w:rsidR="00E90486" w:rsidRPr="009E5255" w:rsidRDefault="00E90486" w:rsidP="009E34E5">
            <w:pPr>
              <w:spacing w:before="0" w:after="0" w:line="240" w:lineRule="auto"/>
              <w:rPr>
                <w:sz w:val="20"/>
                <w:szCs w:val="20"/>
              </w:rPr>
            </w:pPr>
          </w:p>
        </w:tc>
        <w:tc>
          <w:tcPr>
            <w:tcW w:w="4111" w:type="dxa"/>
            <w:tcBorders>
              <w:top w:val="single" w:sz="4" w:space="0" w:color="auto"/>
            </w:tcBorders>
          </w:tcPr>
          <w:p w14:paraId="56BC4027" w14:textId="77777777" w:rsidR="00E90486" w:rsidRPr="009E5255" w:rsidRDefault="00E90486" w:rsidP="009E34E5">
            <w:pPr>
              <w:spacing w:before="0" w:after="0" w:line="240" w:lineRule="auto"/>
              <w:rPr>
                <w:sz w:val="20"/>
                <w:szCs w:val="20"/>
              </w:rPr>
            </w:pPr>
          </w:p>
        </w:tc>
      </w:tr>
      <w:tr w:rsidR="00E90486" w:rsidRPr="009E5255" w14:paraId="206086A2" w14:textId="77777777" w:rsidTr="009E34E5">
        <w:tc>
          <w:tcPr>
            <w:tcW w:w="1283" w:type="dxa"/>
            <w:tcBorders>
              <w:bottom w:val="single" w:sz="4" w:space="0" w:color="auto"/>
            </w:tcBorders>
            <w:vAlign w:val="center"/>
          </w:tcPr>
          <w:p w14:paraId="0F9682C5" w14:textId="365D95FF" w:rsidR="00E90486" w:rsidRPr="009E5255" w:rsidRDefault="00E90486" w:rsidP="009E34E5">
            <w:pPr>
              <w:spacing w:before="0" w:after="0" w:line="240" w:lineRule="auto"/>
              <w:jc w:val="center"/>
              <w:rPr>
                <w:sz w:val="20"/>
                <w:szCs w:val="20"/>
              </w:rPr>
            </w:pPr>
            <w:r w:rsidRPr="009E5255">
              <w:rPr>
                <w:sz w:val="20"/>
                <w:szCs w:val="20"/>
              </w:rPr>
              <w:t>Inclu</w:t>
            </w:r>
            <w:r w:rsidR="006A271D" w:rsidRPr="009E5255">
              <w:rPr>
                <w:sz w:val="20"/>
                <w:szCs w:val="20"/>
              </w:rPr>
              <w:t>sion</w:t>
            </w:r>
          </w:p>
        </w:tc>
        <w:tc>
          <w:tcPr>
            <w:tcW w:w="2828" w:type="dxa"/>
            <w:tcBorders>
              <w:bottom w:val="single" w:sz="4" w:space="0" w:color="auto"/>
            </w:tcBorders>
          </w:tcPr>
          <w:p w14:paraId="1C2368A1" w14:textId="7ABEB462" w:rsidR="00E90486" w:rsidRPr="009E5255" w:rsidRDefault="00E90486" w:rsidP="009E34E5">
            <w:pPr>
              <w:spacing w:before="0" w:after="0" w:line="240" w:lineRule="auto"/>
              <w:jc w:val="center"/>
              <w:rPr>
                <w:sz w:val="20"/>
                <w:szCs w:val="20"/>
              </w:rPr>
            </w:pPr>
            <w:r w:rsidRPr="009E5255">
              <w:rPr>
                <w:sz w:val="20"/>
                <w:szCs w:val="20"/>
              </w:rPr>
              <w:t>Publications review</w:t>
            </w:r>
            <w:r w:rsidR="004A3450" w:rsidRPr="009E5255">
              <w:rPr>
                <w:sz w:val="20"/>
                <w:szCs w:val="20"/>
              </w:rPr>
              <w:t>ed</w:t>
            </w:r>
            <w:r w:rsidRPr="009E5255">
              <w:rPr>
                <w:sz w:val="20"/>
                <w:szCs w:val="20"/>
              </w:rPr>
              <w:t>: n=23</w:t>
            </w:r>
          </w:p>
        </w:tc>
        <w:tc>
          <w:tcPr>
            <w:tcW w:w="425" w:type="dxa"/>
            <w:tcBorders>
              <w:bottom w:val="single" w:sz="4" w:space="0" w:color="auto"/>
            </w:tcBorders>
          </w:tcPr>
          <w:p w14:paraId="1571B0A6" w14:textId="77777777" w:rsidR="00E90486" w:rsidRPr="009E5255" w:rsidRDefault="00E90486" w:rsidP="009E34E5">
            <w:pPr>
              <w:spacing w:before="0" w:after="0" w:line="240" w:lineRule="auto"/>
              <w:rPr>
                <w:sz w:val="20"/>
                <w:szCs w:val="20"/>
              </w:rPr>
            </w:pPr>
          </w:p>
        </w:tc>
        <w:tc>
          <w:tcPr>
            <w:tcW w:w="4111" w:type="dxa"/>
            <w:tcBorders>
              <w:bottom w:val="single" w:sz="4" w:space="0" w:color="auto"/>
            </w:tcBorders>
          </w:tcPr>
          <w:p w14:paraId="459280B5" w14:textId="77777777" w:rsidR="00E90486" w:rsidRPr="009E5255" w:rsidRDefault="00E90486" w:rsidP="009E34E5">
            <w:pPr>
              <w:spacing w:before="0" w:after="0" w:line="240" w:lineRule="auto"/>
              <w:rPr>
                <w:sz w:val="20"/>
                <w:szCs w:val="20"/>
              </w:rPr>
            </w:pPr>
          </w:p>
        </w:tc>
      </w:tr>
    </w:tbl>
    <w:p w14:paraId="792D1E22" w14:textId="116CF8BE" w:rsidR="008B41E5" w:rsidRPr="009E5255" w:rsidRDefault="008B41E5" w:rsidP="00014354"/>
    <w:p w14:paraId="1C8F4E04" w14:textId="041FF864" w:rsidR="00A00828" w:rsidRPr="009E5255" w:rsidRDefault="00A00828" w:rsidP="00014354">
      <w:pPr>
        <w:rPr>
          <w:rFonts w:eastAsia="Calibri"/>
        </w:rPr>
      </w:pPr>
      <w:r w:rsidRPr="009E5255">
        <w:rPr>
          <w:rFonts w:eastAsia="Calibri"/>
        </w:rPr>
        <w:t xml:space="preserve">Search terms and inclusion criteria for the peer-reviewed literature search are presented in </w:t>
      </w:r>
      <w:r w:rsidRPr="009E5255">
        <w:rPr>
          <w:rFonts w:eastAsia="Calibri"/>
        </w:rPr>
        <w:fldChar w:fldCharType="begin"/>
      </w:r>
      <w:r w:rsidRPr="009E5255">
        <w:rPr>
          <w:rFonts w:eastAsia="Calibri"/>
        </w:rPr>
        <w:instrText xml:space="preserve"> REF _Ref93914930 \h </w:instrText>
      </w:r>
      <w:r w:rsidRPr="009E5255">
        <w:rPr>
          <w:rFonts w:eastAsia="Calibri"/>
        </w:rPr>
      </w:r>
      <w:r w:rsidRPr="009E5255">
        <w:rPr>
          <w:rFonts w:eastAsia="Calibri"/>
        </w:rPr>
        <w:fldChar w:fldCharType="separate"/>
      </w:r>
      <w:r w:rsidR="000C766B" w:rsidRPr="009E5255">
        <w:t>Table A</w:t>
      </w:r>
      <w:r w:rsidR="000C766B">
        <w:rPr>
          <w:noProof/>
        </w:rPr>
        <w:t>4</w:t>
      </w:r>
      <w:r w:rsidRPr="009E5255">
        <w:rPr>
          <w:rFonts w:eastAsia="Calibri"/>
        </w:rPr>
        <w:fldChar w:fldCharType="end"/>
      </w:r>
      <w:r w:rsidRPr="009E5255">
        <w:rPr>
          <w:rFonts w:eastAsia="Calibri"/>
        </w:rPr>
        <w:t>.</w:t>
      </w:r>
    </w:p>
    <w:p w14:paraId="087E45A4" w14:textId="22EF604C" w:rsidR="00A00828" w:rsidRPr="009E5255" w:rsidRDefault="00A00828" w:rsidP="00A00828">
      <w:pPr>
        <w:pStyle w:val="Caption"/>
      </w:pPr>
      <w:bookmarkStart w:id="396" w:name="_Ref93914930"/>
      <w:r w:rsidRPr="009E5255">
        <w:t>Table A</w:t>
      </w:r>
      <w:r w:rsidR="00E36C93">
        <w:fldChar w:fldCharType="begin"/>
      </w:r>
      <w:r w:rsidR="00E36C93">
        <w:instrText xml:space="preserve"> SEQ Table_A \* ARABIC </w:instrText>
      </w:r>
      <w:r w:rsidR="00E36C93">
        <w:fldChar w:fldCharType="separate"/>
      </w:r>
      <w:r w:rsidR="000C766B">
        <w:rPr>
          <w:noProof/>
        </w:rPr>
        <w:t>4</w:t>
      </w:r>
      <w:r w:rsidR="00E36C93">
        <w:rPr>
          <w:noProof/>
        </w:rPr>
        <w:fldChar w:fldCharType="end"/>
      </w:r>
      <w:bookmarkEnd w:id="396"/>
      <w:r w:rsidRPr="009E5255">
        <w:t>. Literature review method, peer reviewed literature</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Literature review method, peer reviewed literature"/>
      </w:tblPr>
      <w:tblGrid>
        <w:gridCol w:w="3403"/>
        <w:gridCol w:w="5607"/>
      </w:tblGrid>
      <w:tr w:rsidR="00A00828" w:rsidRPr="009E5255" w14:paraId="70DBED76" w14:textId="77777777" w:rsidTr="009E34E5">
        <w:tc>
          <w:tcPr>
            <w:tcW w:w="3403" w:type="dxa"/>
            <w:tcBorders>
              <w:top w:val="single" w:sz="4" w:space="0" w:color="auto"/>
            </w:tcBorders>
          </w:tcPr>
          <w:p w14:paraId="6F4264B7" w14:textId="77777777" w:rsidR="00A00828" w:rsidRPr="009E5255" w:rsidRDefault="00A00828" w:rsidP="008B41AC">
            <w:pPr>
              <w:tabs>
                <w:tab w:val="left" w:pos="567"/>
              </w:tabs>
              <w:spacing w:before="0" w:after="0" w:line="240" w:lineRule="auto"/>
              <w:jc w:val="both"/>
              <w:rPr>
                <w:rFonts w:eastAsia="Calibri"/>
                <w:sz w:val="20"/>
                <w:szCs w:val="20"/>
                <w:lang w:val="en-AU"/>
              </w:rPr>
            </w:pPr>
            <w:r w:rsidRPr="009E5255">
              <w:rPr>
                <w:rFonts w:eastAsia="Calibri"/>
                <w:sz w:val="20"/>
                <w:szCs w:val="20"/>
                <w:lang w:val="en-AU"/>
              </w:rPr>
              <w:t>Search terms</w:t>
            </w:r>
          </w:p>
        </w:tc>
        <w:tc>
          <w:tcPr>
            <w:tcW w:w="5607" w:type="dxa"/>
            <w:tcBorders>
              <w:top w:val="single" w:sz="4" w:space="0" w:color="auto"/>
            </w:tcBorders>
            <w:shd w:val="clear" w:color="auto" w:fill="auto"/>
          </w:tcPr>
          <w:p w14:paraId="611EACE6" w14:textId="77777777" w:rsidR="00A00828" w:rsidRPr="009E5255" w:rsidRDefault="00A00828" w:rsidP="008B41AC">
            <w:pPr>
              <w:tabs>
                <w:tab w:val="left" w:pos="567"/>
              </w:tabs>
              <w:spacing w:before="0" w:after="0" w:line="240" w:lineRule="auto"/>
              <w:jc w:val="both"/>
              <w:rPr>
                <w:sz w:val="20"/>
                <w:szCs w:val="20"/>
                <w:lang w:val="en-AU"/>
              </w:rPr>
            </w:pPr>
            <w:r w:rsidRPr="009E5255">
              <w:rPr>
                <w:sz w:val="20"/>
                <w:szCs w:val="20"/>
                <w:lang w:val="en-AU"/>
              </w:rPr>
              <w:t xml:space="preserve">Keywords: ‘chemotherapy’, ‘cancer drug’, ‘vial sharing’, ‘pricing, ‘remuneration’, ‘funding’, ‘payment’, ‘banding’, ‘rounding’, ‘vial sharing’, ‘named patient’, ‘activity based funding’, ‘capitation’ </w:t>
            </w:r>
          </w:p>
        </w:tc>
      </w:tr>
      <w:tr w:rsidR="00A00828" w:rsidRPr="009E5255" w14:paraId="4D9817F4" w14:textId="77777777" w:rsidTr="009E34E5">
        <w:tc>
          <w:tcPr>
            <w:tcW w:w="3403" w:type="dxa"/>
          </w:tcPr>
          <w:p w14:paraId="4031B603" w14:textId="77777777" w:rsidR="00A00828" w:rsidRPr="009E5255" w:rsidRDefault="00A00828" w:rsidP="008B41AC">
            <w:pPr>
              <w:tabs>
                <w:tab w:val="left" w:pos="567"/>
              </w:tabs>
              <w:spacing w:before="0" w:after="0" w:line="240" w:lineRule="auto"/>
              <w:rPr>
                <w:rFonts w:eastAsia="Calibri"/>
                <w:sz w:val="20"/>
                <w:szCs w:val="20"/>
                <w:lang w:val="en-AU"/>
              </w:rPr>
            </w:pPr>
            <w:r w:rsidRPr="009E5255">
              <w:rPr>
                <w:rFonts w:eastAsia="Calibri"/>
                <w:sz w:val="20"/>
                <w:szCs w:val="20"/>
                <w:lang w:val="en-AU"/>
              </w:rPr>
              <w:t>Databases (results)</w:t>
            </w:r>
          </w:p>
        </w:tc>
        <w:tc>
          <w:tcPr>
            <w:tcW w:w="5607" w:type="dxa"/>
          </w:tcPr>
          <w:p w14:paraId="4E206B87" w14:textId="77777777" w:rsidR="00A00828" w:rsidRPr="009E5255" w:rsidRDefault="00A00828">
            <w:pPr>
              <w:pStyle w:val="ListParagraph"/>
              <w:numPr>
                <w:ilvl w:val="0"/>
                <w:numId w:val="36"/>
              </w:numPr>
              <w:rPr>
                <w:sz w:val="20"/>
                <w:szCs w:val="20"/>
                <w:lang w:val="en-AU"/>
              </w:rPr>
            </w:pPr>
            <w:r w:rsidRPr="009E5255">
              <w:rPr>
                <w:sz w:val="20"/>
                <w:szCs w:val="20"/>
                <w:lang w:val="en-AU"/>
              </w:rPr>
              <w:t>Embase (2137)</w:t>
            </w:r>
          </w:p>
          <w:p w14:paraId="4CC9FD19" w14:textId="38FB8EC3" w:rsidR="00A00828" w:rsidRPr="009E5255" w:rsidRDefault="008A004F">
            <w:pPr>
              <w:pStyle w:val="ListParagraph"/>
              <w:numPr>
                <w:ilvl w:val="0"/>
                <w:numId w:val="35"/>
              </w:numPr>
              <w:rPr>
                <w:sz w:val="20"/>
                <w:szCs w:val="20"/>
                <w:lang w:val="en-AU"/>
              </w:rPr>
            </w:pPr>
            <w:r w:rsidRPr="009E5255">
              <w:rPr>
                <w:sz w:val="20"/>
                <w:szCs w:val="20"/>
                <w:lang w:val="en-AU"/>
              </w:rPr>
              <w:t>PubMed</w:t>
            </w:r>
            <w:r w:rsidR="00A00828" w:rsidRPr="009E5255">
              <w:rPr>
                <w:sz w:val="20"/>
                <w:szCs w:val="20"/>
                <w:lang w:val="en-AU"/>
              </w:rPr>
              <w:t xml:space="preserve"> (Medline) (2660)</w:t>
            </w:r>
          </w:p>
          <w:p w14:paraId="7BFF86DD" w14:textId="77777777" w:rsidR="00A00828" w:rsidRPr="009E5255" w:rsidRDefault="00A00828">
            <w:pPr>
              <w:pStyle w:val="ListParagraph"/>
              <w:numPr>
                <w:ilvl w:val="0"/>
                <w:numId w:val="35"/>
              </w:numPr>
              <w:rPr>
                <w:sz w:val="20"/>
                <w:szCs w:val="20"/>
                <w:lang w:val="en-AU"/>
              </w:rPr>
            </w:pPr>
            <w:r w:rsidRPr="009E5255">
              <w:rPr>
                <w:sz w:val="20"/>
                <w:szCs w:val="20"/>
                <w:lang w:val="en-AU"/>
              </w:rPr>
              <w:t>CINAHL (3020)</w:t>
            </w:r>
          </w:p>
          <w:p w14:paraId="14E5C3E0" w14:textId="77777777" w:rsidR="00A00828" w:rsidRPr="009E5255" w:rsidRDefault="00A00828">
            <w:pPr>
              <w:pStyle w:val="ListParagraph"/>
              <w:numPr>
                <w:ilvl w:val="0"/>
                <w:numId w:val="35"/>
              </w:numPr>
              <w:rPr>
                <w:sz w:val="20"/>
                <w:szCs w:val="20"/>
                <w:lang w:val="en-AU"/>
              </w:rPr>
            </w:pPr>
            <w:r w:rsidRPr="009E5255">
              <w:rPr>
                <w:sz w:val="20"/>
                <w:szCs w:val="20"/>
                <w:lang w:val="en-AU"/>
              </w:rPr>
              <w:t xml:space="preserve">Cochrane Library (48) </w:t>
            </w:r>
          </w:p>
        </w:tc>
      </w:tr>
      <w:tr w:rsidR="00A00828" w:rsidRPr="009E5255" w14:paraId="3115CC51" w14:textId="77777777" w:rsidTr="009E34E5">
        <w:tc>
          <w:tcPr>
            <w:tcW w:w="3403" w:type="dxa"/>
          </w:tcPr>
          <w:p w14:paraId="5EDBD297" w14:textId="77777777" w:rsidR="00A00828" w:rsidRPr="009E5255" w:rsidRDefault="00A00828" w:rsidP="008B41AC">
            <w:pPr>
              <w:tabs>
                <w:tab w:val="left" w:pos="567"/>
              </w:tabs>
              <w:spacing w:before="0" w:after="0" w:line="240" w:lineRule="auto"/>
              <w:jc w:val="both"/>
              <w:rPr>
                <w:rFonts w:eastAsia="Calibri"/>
                <w:sz w:val="20"/>
                <w:szCs w:val="20"/>
                <w:lang w:val="en-AU"/>
              </w:rPr>
            </w:pPr>
            <w:r w:rsidRPr="009E5255">
              <w:rPr>
                <w:rFonts w:eastAsia="Calibri"/>
                <w:sz w:val="20"/>
                <w:szCs w:val="20"/>
                <w:lang w:val="en-AU"/>
              </w:rPr>
              <w:t xml:space="preserve">Publication types </w:t>
            </w:r>
          </w:p>
        </w:tc>
        <w:tc>
          <w:tcPr>
            <w:tcW w:w="5607" w:type="dxa"/>
          </w:tcPr>
          <w:p w14:paraId="322ADAB9" w14:textId="77777777" w:rsidR="00A00828" w:rsidRPr="009E5255" w:rsidRDefault="00A00828" w:rsidP="008B41AC">
            <w:pPr>
              <w:tabs>
                <w:tab w:val="left" w:pos="567"/>
              </w:tabs>
              <w:spacing w:before="0" w:after="0" w:line="240" w:lineRule="auto"/>
              <w:jc w:val="both"/>
              <w:rPr>
                <w:rFonts w:eastAsia="Calibri"/>
                <w:sz w:val="20"/>
                <w:szCs w:val="20"/>
                <w:lang w:val="en-AU"/>
              </w:rPr>
            </w:pPr>
            <w:r w:rsidRPr="009E5255">
              <w:rPr>
                <w:sz w:val="20"/>
                <w:szCs w:val="20"/>
                <w:lang w:val="en-AU"/>
              </w:rPr>
              <w:t xml:space="preserve">(English-language) Peer-reviewed systematic reviews, literature reviews, </w:t>
            </w:r>
            <w:r w:rsidRPr="009E5255">
              <w:rPr>
                <w:rFonts w:eastAsia="Calibri"/>
                <w:sz w:val="20"/>
                <w:szCs w:val="20"/>
                <w:lang w:val="en-AU"/>
              </w:rPr>
              <w:t>observational studies, cost studies, time-and-motion studies, retrospective chart reviews,</w:t>
            </w:r>
            <w:r w:rsidRPr="009E5255" w:rsidDel="00D72CA1">
              <w:rPr>
                <w:sz w:val="20"/>
                <w:szCs w:val="20"/>
                <w:lang w:val="en-AU"/>
              </w:rPr>
              <w:t xml:space="preserve"> </w:t>
            </w:r>
            <w:r w:rsidRPr="009E5255">
              <w:rPr>
                <w:sz w:val="20"/>
                <w:szCs w:val="20"/>
                <w:lang w:val="en-AU"/>
              </w:rPr>
              <w:t>editorials, guidelines.</w:t>
            </w:r>
            <w:r w:rsidRPr="009E5255">
              <w:rPr>
                <w:rFonts w:eastAsia="Calibri"/>
                <w:sz w:val="20"/>
                <w:szCs w:val="20"/>
                <w:lang w:val="en-AU"/>
              </w:rPr>
              <w:t xml:space="preserve"> </w:t>
            </w:r>
          </w:p>
        </w:tc>
      </w:tr>
      <w:tr w:rsidR="00A00828" w:rsidRPr="009E5255" w14:paraId="0659D882" w14:textId="77777777" w:rsidTr="009E34E5">
        <w:tc>
          <w:tcPr>
            <w:tcW w:w="3403" w:type="dxa"/>
          </w:tcPr>
          <w:p w14:paraId="2C4C027D" w14:textId="77777777" w:rsidR="00A00828" w:rsidRPr="009E5255" w:rsidRDefault="00A00828" w:rsidP="008B41AC">
            <w:pPr>
              <w:tabs>
                <w:tab w:val="left" w:pos="567"/>
              </w:tabs>
              <w:spacing w:before="0" w:after="0" w:line="240" w:lineRule="auto"/>
              <w:jc w:val="both"/>
              <w:rPr>
                <w:rFonts w:eastAsia="Calibri"/>
                <w:sz w:val="20"/>
                <w:szCs w:val="20"/>
                <w:lang w:val="en-AU"/>
              </w:rPr>
            </w:pPr>
            <w:r w:rsidRPr="009E5255">
              <w:rPr>
                <w:rFonts w:eastAsia="Calibri"/>
                <w:sz w:val="20"/>
                <w:szCs w:val="20"/>
                <w:lang w:val="en-AU"/>
              </w:rPr>
              <w:t xml:space="preserve">Search period </w:t>
            </w:r>
          </w:p>
        </w:tc>
        <w:tc>
          <w:tcPr>
            <w:tcW w:w="5607" w:type="dxa"/>
          </w:tcPr>
          <w:p w14:paraId="7B083EB0" w14:textId="77777777" w:rsidR="00A00828" w:rsidRPr="009E5255" w:rsidRDefault="00A00828" w:rsidP="008B41AC">
            <w:pPr>
              <w:tabs>
                <w:tab w:val="left" w:pos="567"/>
              </w:tabs>
              <w:spacing w:before="0" w:after="0" w:line="240" w:lineRule="auto"/>
              <w:jc w:val="both"/>
              <w:rPr>
                <w:sz w:val="20"/>
                <w:szCs w:val="20"/>
                <w:lang w:val="en-AU"/>
              </w:rPr>
            </w:pPr>
            <w:r w:rsidRPr="009E5255">
              <w:rPr>
                <w:sz w:val="20"/>
                <w:szCs w:val="20"/>
                <w:lang w:val="en-AU"/>
              </w:rPr>
              <w:t>Publications after 2010</w:t>
            </w:r>
          </w:p>
        </w:tc>
      </w:tr>
      <w:tr w:rsidR="00A00828" w:rsidRPr="009E5255" w14:paraId="1147DA62" w14:textId="77777777" w:rsidTr="00EC3001">
        <w:tc>
          <w:tcPr>
            <w:tcW w:w="3403" w:type="dxa"/>
          </w:tcPr>
          <w:p w14:paraId="3FD39C5D" w14:textId="77777777" w:rsidR="00A00828" w:rsidRPr="009E5255" w:rsidRDefault="00A00828" w:rsidP="008B41AC">
            <w:pPr>
              <w:tabs>
                <w:tab w:val="left" w:pos="567"/>
              </w:tabs>
              <w:spacing w:before="0" w:after="0" w:line="240" w:lineRule="auto"/>
              <w:rPr>
                <w:rFonts w:eastAsia="Calibri"/>
                <w:sz w:val="20"/>
                <w:szCs w:val="20"/>
                <w:lang w:val="en-AU"/>
              </w:rPr>
            </w:pPr>
            <w:r w:rsidRPr="009E5255">
              <w:rPr>
                <w:rFonts w:eastAsia="Calibri"/>
                <w:sz w:val="20"/>
                <w:szCs w:val="20"/>
                <w:lang w:val="en-AU"/>
              </w:rPr>
              <w:t>Inclusion criteria:</w:t>
            </w:r>
          </w:p>
        </w:tc>
        <w:tc>
          <w:tcPr>
            <w:tcW w:w="5607" w:type="dxa"/>
          </w:tcPr>
          <w:p w14:paraId="34226AE9" w14:textId="77777777" w:rsidR="00A00828" w:rsidRPr="009E5255" w:rsidRDefault="00A00828" w:rsidP="008B41AC">
            <w:pPr>
              <w:spacing w:before="0" w:after="0" w:line="240" w:lineRule="auto"/>
              <w:rPr>
                <w:sz w:val="20"/>
                <w:szCs w:val="20"/>
                <w:lang w:val="en-AU"/>
              </w:rPr>
            </w:pPr>
            <w:r w:rsidRPr="009E5255">
              <w:rPr>
                <w:sz w:val="20"/>
                <w:szCs w:val="20"/>
                <w:lang w:val="en-AU"/>
              </w:rPr>
              <w:t>Thematically relevant:</w:t>
            </w:r>
          </w:p>
          <w:p w14:paraId="276C3F4B" w14:textId="77777777" w:rsidR="00A00828" w:rsidRPr="009E5255" w:rsidRDefault="00A00828" w:rsidP="005A2B78">
            <w:pPr>
              <w:pStyle w:val="ListParagraph"/>
              <w:rPr>
                <w:sz w:val="20"/>
                <w:szCs w:val="20"/>
                <w:lang w:val="en-AU"/>
              </w:rPr>
            </w:pPr>
            <w:r w:rsidRPr="009E5255">
              <w:rPr>
                <w:sz w:val="20"/>
                <w:szCs w:val="20"/>
                <w:lang w:val="en-AU"/>
              </w:rPr>
              <w:t>Remuneration, payment models for chemotherapy; efficiency, workflow related to supply and administration of chemotherapy</w:t>
            </w:r>
          </w:p>
          <w:p w14:paraId="7EC4E121" w14:textId="77777777" w:rsidR="00A00828" w:rsidRPr="009E5255" w:rsidRDefault="00A00828">
            <w:pPr>
              <w:pStyle w:val="ListParagraph"/>
              <w:numPr>
                <w:ilvl w:val="0"/>
                <w:numId w:val="36"/>
              </w:numPr>
              <w:rPr>
                <w:sz w:val="20"/>
                <w:szCs w:val="20"/>
                <w:lang w:val="en-AU"/>
              </w:rPr>
            </w:pPr>
            <w:r w:rsidRPr="009E5255">
              <w:rPr>
                <w:sz w:val="20"/>
                <w:szCs w:val="20"/>
                <w:lang w:val="en-AU"/>
              </w:rPr>
              <w:t xml:space="preserve">Time-and-motion studies related to the supply and administration of chemotherapy </w:t>
            </w:r>
          </w:p>
          <w:p w14:paraId="61FDBABA" w14:textId="77777777" w:rsidR="00A00828" w:rsidRPr="009E5255" w:rsidRDefault="00A00828">
            <w:pPr>
              <w:pStyle w:val="ListParagraph"/>
              <w:numPr>
                <w:ilvl w:val="0"/>
                <w:numId w:val="36"/>
              </w:numPr>
              <w:rPr>
                <w:sz w:val="20"/>
                <w:szCs w:val="20"/>
                <w:lang w:val="en-AU"/>
              </w:rPr>
            </w:pPr>
            <w:bookmarkStart w:id="397" w:name="_Hlk84516460"/>
            <w:r w:rsidRPr="009E5255">
              <w:rPr>
                <w:sz w:val="20"/>
                <w:szCs w:val="20"/>
                <w:lang w:val="en-AU"/>
              </w:rPr>
              <w:t>Safety related to off-label utilisation, drug classification, system administration</w:t>
            </w:r>
          </w:p>
          <w:p w14:paraId="5DF168A1" w14:textId="287676AA" w:rsidR="00A00828" w:rsidRPr="009E5255" w:rsidRDefault="00A00828">
            <w:pPr>
              <w:pStyle w:val="ListParagraph"/>
              <w:numPr>
                <w:ilvl w:val="0"/>
                <w:numId w:val="36"/>
              </w:numPr>
              <w:rPr>
                <w:sz w:val="20"/>
                <w:szCs w:val="20"/>
                <w:lang w:val="en-AU"/>
              </w:rPr>
            </w:pPr>
            <w:r w:rsidRPr="009E5255">
              <w:rPr>
                <w:sz w:val="20"/>
                <w:szCs w:val="20"/>
                <w:lang w:val="en-AU"/>
              </w:rPr>
              <w:t>Access related to payer status, provider characteristics, system administration, workflow, product flow</w:t>
            </w:r>
            <w:bookmarkEnd w:id="397"/>
          </w:p>
        </w:tc>
      </w:tr>
      <w:tr w:rsidR="00A00828" w:rsidRPr="009E5255" w14:paraId="2672DE9D" w14:textId="77777777" w:rsidTr="00EC3001">
        <w:tc>
          <w:tcPr>
            <w:tcW w:w="3403" w:type="dxa"/>
            <w:tcBorders>
              <w:bottom w:val="single" w:sz="4" w:space="0" w:color="auto"/>
            </w:tcBorders>
          </w:tcPr>
          <w:p w14:paraId="0C9198AD" w14:textId="77777777" w:rsidR="00A00828" w:rsidRPr="009E5255" w:rsidRDefault="00A00828" w:rsidP="008B41AC">
            <w:pPr>
              <w:tabs>
                <w:tab w:val="left" w:pos="567"/>
              </w:tabs>
              <w:spacing w:before="0" w:after="0" w:line="240" w:lineRule="auto"/>
              <w:jc w:val="both"/>
              <w:rPr>
                <w:rFonts w:eastAsia="Calibri"/>
                <w:sz w:val="20"/>
                <w:szCs w:val="20"/>
                <w:lang w:val="en-AU"/>
              </w:rPr>
            </w:pPr>
            <w:r w:rsidRPr="009E5255">
              <w:rPr>
                <w:rFonts w:eastAsia="Calibri"/>
                <w:sz w:val="20"/>
                <w:szCs w:val="20"/>
                <w:lang w:val="en-AU"/>
              </w:rPr>
              <w:t>Exclusions</w:t>
            </w:r>
          </w:p>
        </w:tc>
        <w:tc>
          <w:tcPr>
            <w:tcW w:w="5607" w:type="dxa"/>
            <w:tcBorders>
              <w:bottom w:val="single" w:sz="4" w:space="0" w:color="auto"/>
            </w:tcBorders>
          </w:tcPr>
          <w:p w14:paraId="489AEBBB" w14:textId="77777777" w:rsidR="00A00828" w:rsidRPr="009E5255" w:rsidRDefault="00A00828">
            <w:pPr>
              <w:pStyle w:val="ListParagraph"/>
              <w:numPr>
                <w:ilvl w:val="0"/>
                <w:numId w:val="36"/>
              </w:numPr>
              <w:rPr>
                <w:sz w:val="20"/>
                <w:szCs w:val="20"/>
                <w:lang w:val="en-AU"/>
              </w:rPr>
            </w:pPr>
            <w:r w:rsidRPr="009E5255">
              <w:rPr>
                <w:sz w:val="20"/>
                <w:szCs w:val="20"/>
                <w:lang w:val="en-AU"/>
              </w:rPr>
              <w:t>Invalid type of evidence: i.e., clinical evidence (i.e. RCT; case studies; NRCT, clinical safety evaluation), economic evaluation of drug/therapy only (CEA, CUA)</w:t>
            </w:r>
          </w:p>
          <w:p w14:paraId="7A523853" w14:textId="77777777" w:rsidR="00A00828" w:rsidRPr="009E5255" w:rsidRDefault="00A00828">
            <w:pPr>
              <w:pStyle w:val="ListParagraph"/>
              <w:numPr>
                <w:ilvl w:val="0"/>
                <w:numId w:val="36"/>
              </w:numPr>
              <w:rPr>
                <w:sz w:val="20"/>
                <w:szCs w:val="20"/>
                <w:lang w:val="en-AU"/>
              </w:rPr>
            </w:pPr>
            <w:r w:rsidRPr="009E5255">
              <w:rPr>
                <w:sz w:val="20"/>
                <w:szCs w:val="20"/>
                <w:lang w:val="en-AU"/>
              </w:rPr>
              <w:t xml:space="preserve">Not oncology </w:t>
            </w:r>
          </w:p>
          <w:p w14:paraId="3F47CEB9" w14:textId="77777777" w:rsidR="00A00828" w:rsidRPr="009E5255" w:rsidRDefault="00A00828">
            <w:pPr>
              <w:pStyle w:val="ListParagraph"/>
              <w:numPr>
                <w:ilvl w:val="0"/>
                <w:numId w:val="36"/>
              </w:numPr>
              <w:rPr>
                <w:sz w:val="20"/>
                <w:szCs w:val="20"/>
                <w:lang w:val="en-AU"/>
              </w:rPr>
            </w:pPr>
            <w:r w:rsidRPr="009E5255">
              <w:rPr>
                <w:sz w:val="20"/>
                <w:szCs w:val="20"/>
                <w:lang w:val="en-AU"/>
              </w:rPr>
              <w:t xml:space="preserve">Not in English </w:t>
            </w:r>
          </w:p>
          <w:p w14:paraId="40D271BD" w14:textId="77777777" w:rsidR="00A00828" w:rsidRPr="009E5255" w:rsidRDefault="00A00828">
            <w:pPr>
              <w:pStyle w:val="ListParagraph"/>
              <w:numPr>
                <w:ilvl w:val="0"/>
                <w:numId w:val="36"/>
              </w:numPr>
              <w:rPr>
                <w:sz w:val="20"/>
                <w:szCs w:val="20"/>
                <w:lang w:val="en-AU"/>
              </w:rPr>
            </w:pPr>
            <w:r w:rsidRPr="009E5255">
              <w:rPr>
                <w:sz w:val="20"/>
                <w:szCs w:val="20"/>
                <w:lang w:val="en-AU"/>
              </w:rPr>
              <w:t xml:space="preserve">Abstract only </w:t>
            </w:r>
          </w:p>
          <w:p w14:paraId="64623407" w14:textId="77777777" w:rsidR="00A00828" w:rsidRPr="009E5255" w:rsidRDefault="00A00828">
            <w:pPr>
              <w:pStyle w:val="ListParagraph"/>
              <w:numPr>
                <w:ilvl w:val="0"/>
                <w:numId w:val="36"/>
              </w:numPr>
              <w:rPr>
                <w:sz w:val="20"/>
                <w:szCs w:val="20"/>
                <w:lang w:val="en-AU"/>
              </w:rPr>
            </w:pPr>
            <w:r w:rsidRPr="009E5255">
              <w:rPr>
                <w:sz w:val="20"/>
                <w:szCs w:val="20"/>
                <w:lang w:val="en-AU"/>
              </w:rPr>
              <w:t xml:space="preserve">Not relevant to the key search terms; otherwise fails to meet inclusion criteria </w:t>
            </w:r>
          </w:p>
        </w:tc>
      </w:tr>
    </w:tbl>
    <w:p w14:paraId="7134FC03" w14:textId="7A50D7BE" w:rsidR="00A00828" w:rsidRPr="009E5255" w:rsidRDefault="00A00828" w:rsidP="003A6F1A">
      <w:pPr>
        <w:pStyle w:val="TableNotes"/>
      </w:pPr>
      <w:r w:rsidRPr="009E5255">
        <w:t>Abbreviations:</w:t>
      </w:r>
      <w:r w:rsidRPr="009E5255">
        <w:tab/>
        <w:t>CEA, cost-effectiveness analysis; CUA, cost utility analysis; NRCT, non-randomised controlled trial; RCT, randomised controlled trial</w:t>
      </w:r>
    </w:p>
    <w:p w14:paraId="52E9ECF2" w14:textId="77777777" w:rsidR="008B41E5" w:rsidRPr="009E5255" w:rsidRDefault="008B41E5" w:rsidP="00014354">
      <w:pPr>
        <w:pStyle w:val="BodyText"/>
        <w:spacing w:before="240" w:after="120"/>
        <w:jc w:val="both"/>
        <w:rPr>
          <w:i/>
          <w:iCs/>
          <w:u w:val="single"/>
        </w:rPr>
      </w:pPr>
      <w:r w:rsidRPr="009E5255">
        <w:rPr>
          <w:i/>
          <w:iCs/>
          <w:u w:val="single"/>
        </w:rPr>
        <w:t>Grey literature</w:t>
      </w:r>
    </w:p>
    <w:p w14:paraId="27CB0C10" w14:textId="3DCE693A" w:rsidR="008B41E5" w:rsidRPr="009E5255" w:rsidRDefault="008B41E5" w:rsidP="00014354">
      <w:pPr>
        <w:rPr>
          <w:rFonts w:eastAsia="Calibri"/>
        </w:rPr>
      </w:pPr>
      <w:r w:rsidRPr="009E5255">
        <w:t xml:space="preserve">For the </w:t>
      </w:r>
      <w:r w:rsidR="008A004F" w:rsidRPr="009E5255">
        <w:t>purpose</w:t>
      </w:r>
      <w:r w:rsidRPr="009E5255">
        <w:t xml:space="preserve"> of the Review, grey literature was defined as a non-peer reviewed or commercial publication, not available through standard distribution means or standard bibliographic controls.  The Review utilised a range of sources, including stakeholder websites, web search engines, and online repositories.  </w:t>
      </w:r>
      <w:r w:rsidRPr="009E5255">
        <w:rPr>
          <w:rFonts w:eastAsia="Calibri"/>
        </w:rPr>
        <w:t>In addition, conference proceedings and bibliographies of included publications were scanned manually to identify additional potentially relevant publications</w:t>
      </w:r>
      <w:r w:rsidR="00E91607" w:rsidRPr="009E5255">
        <w:rPr>
          <w:rFonts w:eastAsia="Calibri"/>
        </w:rPr>
        <w:t>.</w:t>
      </w:r>
      <w:r w:rsidR="00A00828" w:rsidRPr="009E5255">
        <w:rPr>
          <w:rFonts w:eastAsia="Calibri"/>
        </w:rPr>
        <w:t xml:space="preserve">  Search terms and inclusion criteria for the </w:t>
      </w:r>
      <w:r w:rsidR="000D3859" w:rsidRPr="009E5255">
        <w:rPr>
          <w:rFonts w:eastAsia="Calibri"/>
        </w:rPr>
        <w:t>grey</w:t>
      </w:r>
      <w:r w:rsidR="00A00828" w:rsidRPr="009E5255">
        <w:rPr>
          <w:rFonts w:eastAsia="Calibri"/>
        </w:rPr>
        <w:t xml:space="preserve"> literature search are presented in </w:t>
      </w:r>
      <w:r w:rsidR="004D460D" w:rsidRPr="009E5255">
        <w:rPr>
          <w:rFonts w:eastAsia="Calibri"/>
        </w:rPr>
        <w:fldChar w:fldCharType="begin"/>
      </w:r>
      <w:r w:rsidR="004D460D" w:rsidRPr="009E5255">
        <w:rPr>
          <w:rFonts w:eastAsia="Calibri"/>
        </w:rPr>
        <w:instrText xml:space="preserve"> REF _Ref93915024 \h </w:instrText>
      </w:r>
      <w:r w:rsidR="004D460D" w:rsidRPr="009E5255">
        <w:rPr>
          <w:rFonts w:eastAsia="Calibri"/>
        </w:rPr>
      </w:r>
      <w:r w:rsidR="004D460D" w:rsidRPr="009E5255">
        <w:rPr>
          <w:rFonts w:eastAsia="Calibri"/>
        </w:rPr>
        <w:fldChar w:fldCharType="separate"/>
      </w:r>
      <w:r w:rsidR="000C766B" w:rsidRPr="009E5255">
        <w:t>Table A</w:t>
      </w:r>
      <w:r w:rsidR="000C766B">
        <w:rPr>
          <w:noProof/>
        </w:rPr>
        <w:t>5</w:t>
      </w:r>
      <w:r w:rsidR="004D460D" w:rsidRPr="009E5255">
        <w:rPr>
          <w:rFonts w:eastAsia="Calibri"/>
        </w:rPr>
        <w:fldChar w:fldCharType="end"/>
      </w:r>
      <w:r w:rsidR="00A00828" w:rsidRPr="009E5255">
        <w:rPr>
          <w:rFonts w:eastAsia="Calibri"/>
        </w:rPr>
        <w:t>.</w:t>
      </w:r>
    </w:p>
    <w:p w14:paraId="19C948A2" w14:textId="55ED5382" w:rsidR="00063A73" w:rsidRPr="009E5255" w:rsidRDefault="00063A73" w:rsidP="00063A73">
      <w:pPr>
        <w:pStyle w:val="Caption"/>
      </w:pPr>
      <w:bookmarkStart w:id="398" w:name="_Ref93915024"/>
      <w:r w:rsidRPr="009E5255">
        <w:t>Table A</w:t>
      </w:r>
      <w:r w:rsidR="00E36C93">
        <w:fldChar w:fldCharType="begin"/>
      </w:r>
      <w:r w:rsidR="00E36C93">
        <w:instrText xml:space="preserve"> SEQ Table_A \* ARABIC </w:instrText>
      </w:r>
      <w:r w:rsidR="00E36C93">
        <w:fldChar w:fldCharType="separate"/>
      </w:r>
      <w:r w:rsidR="000C766B">
        <w:rPr>
          <w:noProof/>
        </w:rPr>
        <w:t>5</w:t>
      </w:r>
      <w:r w:rsidR="00E36C93">
        <w:rPr>
          <w:noProof/>
        </w:rPr>
        <w:fldChar w:fldCharType="end"/>
      </w:r>
      <w:bookmarkEnd w:id="398"/>
      <w:r w:rsidRPr="009E5255">
        <w:t>. Literature review method, grey literature</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Literature review method, grey literature"/>
      </w:tblPr>
      <w:tblGrid>
        <w:gridCol w:w="3403"/>
        <w:gridCol w:w="5607"/>
      </w:tblGrid>
      <w:tr w:rsidR="00063A73" w:rsidRPr="009E5255" w14:paraId="04F720BF" w14:textId="77777777" w:rsidTr="009E34E5">
        <w:tc>
          <w:tcPr>
            <w:tcW w:w="3403" w:type="dxa"/>
            <w:tcBorders>
              <w:top w:val="single" w:sz="4" w:space="0" w:color="auto"/>
            </w:tcBorders>
          </w:tcPr>
          <w:p w14:paraId="09093F4F" w14:textId="77777777" w:rsidR="00063A73" w:rsidRPr="009E5255" w:rsidRDefault="00063A73" w:rsidP="008B41AC">
            <w:pPr>
              <w:tabs>
                <w:tab w:val="left" w:pos="567"/>
              </w:tabs>
              <w:spacing w:before="0" w:after="0" w:line="240" w:lineRule="auto"/>
              <w:jc w:val="both"/>
              <w:rPr>
                <w:rFonts w:eastAsia="Calibri"/>
                <w:sz w:val="20"/>
                <w:szCs w:val="20"/>
                <w:lang w:val="en-AU"/>
              </w:rPr>
            </w:pPr>
            <w:r w:rsidRPr="009E5255">
              <w:rPr>
                <w:rFonts w:eastAsia="Calibri"/>
                <w:sz w:val="20"/>
                <w:szCs w:val="20"/>
                <w:lang w:val="en-AU"/>
              </w:rPr>
              <w:t>Search terms</w:t>
            </w:r>
          </w:p>
        </w:tc>
        <w:tc>
          <w:tcPr>
            <w:tcW w:w="5607" w:type="dxa"/>
            <w:tcBorders>
              <w:top w:val="single" w:sz="4" w:space="0" w:color="auto"/>
            </w:tcBorders>
            <w:shd w:val="clear" w:color="auto" w:fill="auto"/>
          </w:tcPr>
          <w:p w14:paraId="42CE71F8" w14:textId="7B131B89" w:rsidR="00063A73" w:rsidRPr="009E5255" w:rsidRDefault="00063A73" w:rsidP="008B41AC">
            <w:pPr>
              <w:tabs>
                <w:tab w:val="left" w:pos="567"/>
              </w:tabs>
              <w:spacing w:before="0" w:after="0" w:line="240" w:lineRule="auto"/>
              <w:jc w:val="both"/>
              <w:rPr>
                <w:sz w:val="20"/>
                <w:szCs w:val="20"/>
                <w:lang w:val="en-AU"/>
              </w:rPr>
            </w:pPr>
            <w:r w:rsidRPr="009E5255">
              <w:rPr>
                <w:sz w:val="20"/>
                <w:szCs w:val="20"/>
                <w:lang w:val="en-AU"/>
              </w:rPr>
              <w:t xml:space="preserve">Keywords: ‘chemotherapy’, ‘cancer drug’, ‘vial sharing’, ‘pricing, ‘remuneration’, ‘funding’, ‘payment’, ‘banding’, ‘rounding’, ‘vial sharing’, ‘named patient’, ‘activity based funding’, ‘capitation’. </w:t>
            </w:r>
          </w:p>
        </w:tc>
      </w:tr>
      <w:tr w:rsidR="00063A73" w:rsidRPr="009E5255" w14:paraId="17FB402E" w14:textId="77777777" w:rsidTr="009E34E5">
        <w:tc>
          <w:tcPr>
            <w:tcW w:w="3403" w:type="dxa"/>
          </w:tcPr>
          <w:p w14:paraId="17AFF736" w14:textId="77777777" w:rsidR="00063A73" w:rsidRPr="009E5255" w:rsidRDefault="00063A73" w:rsidP="008B41AC">
            <w:pPr>
              <w:tabs>
                <w:tab w:val="left" w:pos="567"/>
              </w:tabs>
              <w:spacing w:before="0" w:after="0" w:line="240" w:lineRule="auto"/>
              <w:rPr>
                <w:rFonts w:eastAsia="Calibri"/>
                <w:sz w:val="20"/>
                <w:szCs w:val="20"/>
                <w:lang w:val="en-AU"/>
              </w:rPr>
            </w:pPr>
            <w:r w:rsidRPr="009E5255">
              <w:rPr>
                <w:rFonts w:eastAsia="Calibri"/>
                <w:sz w:val="20"/>
                <w:szCs w:val="20"/>
                <w:lang w:val="en-AU"/>
              </w:rPr>
              <w:t>Databases (results)</w:t>
            </w:r>
          </w:p>
        </w:tc>
        <w:tc>
          <w:tcPr>
            <w:tcW w:w="5607" w:type="dxa"/>
          </w:tcPr>
          <w:p w14:paraId="54AB9275" w14:textId="138F2E4E" w:rsidR="00063A73" w:rsidRPr="009E5255" w:rsidRDefault="00063A73">
            <w:pPr>
              <w:pStyle w:val="ListParagraph"/>
              <w:numPr>
                <w:ilvl w:val="0"/>
                <w:numId w:val="36"/>
              </w:numPr>
              <w:rPr>
                <w:sz w:val="20"/>
                <w:szCs w:val="20"/>
                <w:lang w:val="en-AU"/>
              </w:rPr>
            </w:pPr>
            <w:r w:rsidRPr="009E5255">
              <w:rPr>
                <w:sz w:val="20"/>
                <w:szCs w:val="20"/>
                <w:lang w:val="en-AU"/>
              </w:rPr>
              <w:t>Online databases</w:t>
            </w:r>
          </w:p>
          <w:p w14:paraId="551E630D" w14:textId="75511E3A" w:rsidR="00063A73" w:rsidRPr="009E5255" w:rsidRDefault="00063A73">
            <w:pPr>
              <w:pStyle w:val="ListParagraph"/>
              <w:numPr>
                <w:ilvl w:val="0"/>
                <w:numId w:val="35"/>
              </w:numPr>
              <w:rPr>
                <w:sz w:val="20"/>
                <w:szCs w:val="20"/>
                <w:lang w:val="en-AU"/>
              </w:rPr>
            </w:pPr>
            <w:r w:rsidRPr="009E5255">
              <w:rPr>
                <w:sz w:val="20"/>
                <w:szCs w:val="20"/>
                <w:lang w:val="en-AU"/>
              </w:rPr>
              <w:t>Web search engines</w:t>
            </w:r>
          </w:p>
          <w:p w14:paraId="09CACDAE" w14:textId="6658DB93" w:rsidR="00063A73" w:rsidRPr="009E5255" w:rsidRDefault="00063A73">
            <w:pPr>
              <w:pStyle w:val="ListParagraph"/>
              <w:numPr>
                <w:ilvl w:val="0"/>
                <w:numId w:val="35"/>
              </w:numPr>
              <w:rPr>
                <w:sz w:val="20"/>
                <w:szCs w:val="20"/>
                <w:lang w:val="en-AU"/>
              </w:rPr>
            </w:pPr>
            <w:r w:rsidRPr="009E5255">
              <w:rPr>
                <w:sz w:val="20"/>
                <w:szCs w:val="20"/>
                <w:lang w:val="en-AU"/>
              </w:rPr>
              <w:t>Web repositories (NICE, CADTH, SMC, PBAC, WHO)</w:t>
            </w:r>
          </w:p>
          <w:p w14:paraId="44414B87" w14:textId="7FAFFD1F" w:rsidR="00063A73" w:rsidRPr="009E5255" w:rsidRDefault="00063A73">
            <w:pPr>
              <w:pStyle w:val="ListParagraph"/>
              <w:numPr>
                <w:ilvl w:val="0"/>
                <w:numId w:val="35"/>
              </w:numPr>
              <w:rPr>
                <w:sz w:val="20"/>
                <w:szCs w:val="20"/>
                <w:lang w:val="en-AU"/>
              </w:rPr>
            </w:pPr>
            <w:r w:rsidRPr="009E5255">
              <w:rPr>
                <w:sz w:val="20"/>
                <w:szCs w:val="20"/>
                <w:lang w:val="en-AU"/>
              </w:rPr>
              <w:t xml:space="preserve">Manual scan of bibliographies </w:t>
            </w:r>
          </w:p>
        </w:tc>
      </w:tr>
      <w:tr w:rsidR="00063A73" w:rsidRPr="009E5255" w14:paraId="7F7E09AF" w14:textId="77777777" w:rsidTr="009E34E5">
        <w:tc>
          <w:tcPr>
            <w:tcW w:w="3403" w:type="dxa"/>
          </w:tcPr>
          <w:p w14:paraId="1CD9D8CA" w14:textId="77777777" w:rsidR="00063A73" w:rsidRPr="009E5255" w:rsidRDefault="00063A73" w:rsidP="008B41AC">
            <w:pPr>
              <w:tabs>
                <w:tab w:val="left" w:pos="567"/>
              </w:tabs>
              <w:spacing w:before="0" w:after="0" w:line="240" w:lineRule="auto"/>
              <w:jc w:val="both"/>
              <w:rPr>
                <w:rFonts w:eastAsia="Calibri"/>
                <w:sz w:val="20"/>
                <w:szCs w:val="20"/>
                <w:lang w:val="en-AU"/>
              </w:rPr>
            </w:pPr>
            <w:r w:rsidRPr="009E5255">
              <w:rPr>
                <w:rFonts w:eastAsia="Calibri"/>
                <w:sz w:val="20"/>
                <w:szCs w:val="20"/>
                <w:lang w:val="en-AU"/>
              </w:rPr>
              <w:t xml:space="preserve">Publication types </w:t>
            </w:r>
          </w:p>
        </w:tc>
        <w:tc>
          <w:tcPr>
            <w:tcW w:w="5607" w:type="dxa"/>
          </w:tcPr>
          <w:p w14:paraId="6C5E7A13" w14:textId="23755313" w:rsidR="00063A73" w:rsidRPr="009E5255" w:rsidRDefault="00063A73" w:rsidP="008B41AC">
            <w:pPr>
              <w:tabs>
                <w:tab w:val="left" w:pos="567"/>
              </w:tabs>
              <w:spacing w:before="0" w:after="0" w:line="240" w:lineRule="auto"/>
              <w:jc w:val="both"/>
              <w:rPr>
                <w:rFonts w:eastAsia="Calibri"/>
                <w:sz w:val="20"/>
                <w:szCs w:val="20"/>
                <w:lang w:val="en-AU"/>
              </w:rPr>
            </w:pPr>
            <w:r w:rsidRPr="009E5255">
              <w:rPr>
                <w:sz w:val="20"/>
                <w:szCs w:val="20"/>
                <w:lang w:val="en-AU"/>
              </w:rPr>
              <w:t xml:space="preserve">(English-language) </w:t>
            </w:r>
            <w:r w:rsidR="00190D45" w:rsidRPr="009E5255">
              <w:rPr>
                <w:sz w:val="20"/>
                <w:szCs w:val="20"/>
                <w:lang w:val="en-AU"/>
              </w:rPr>
              <w:t>reviews, reports,</w:t>
            </w:r>
            <w:r w:rsidRPr="009E5255">
              <w:rPr>
                <w:sz w:val="20"/>
                <w:szCs w:val="20"/>
                <w:lang w:val="en-AU"/>
              </w:rPr>
              <w:t xml:space="preserve"> guidelines.</w:t>
            </w:r>
            <w:r w:rsidRPr="009E5255">
              <w:rPr>
                <w:rFonts w:eastAsia="Calibri"/>
                <w:sz w:val="20"/>
                <w:szCs w:val="20"/>
                <w:lang w:val="en-AU"/>
              </w:rPr>
              <w:t xml:space="preserve"> </w:t>
            </w:r>
          </w:p>
        </w:tc>
      </w:tr>
      <w:tr w:rsidR="00063A73" w:rsidRPr="009E5255" w14:paraId="5FE7BA74" w14:textId="77777777" w:rsidTr="009E34E5">
        <w:tc>
          <w:tcPr>
            <w:tcW w:w="3403" w:type="dxa"/>
          </w:tcPr>
          <w:p w14:paraId="2146763D" w14:textId="77777777" w:rsidR="00063A73" w:rsidRPr="009E5255" w:rsidRDefault="00063A73" w:rsidP="008B41AC">
            <w:pPr>
              <w:tabs>
                <w:tab w:val="left" w:pos="567"/>
              </w:tabs>
              <w:spacing w:before="0" w:after="0" w:line="240" w:lineRule="auto"/>
              <w:jc w:val="both"/>
              <w:rPr>
                <w:rFonts w:eastAsia="Calibri"/>
                <w:sz w:val="20"/>
                <w:szCs w:val="20"/>
                <w:lang w:val="en-AU"/>
              </w:rPr>
            </w:pPr>
            <w:r w:rsidRPr="009E5255">
              <w:rPr>
                <w:rFonts w:eastAsia="Calibri"/>
                <w:sz w:val="20"/>
                <w:szCs w:val="20"/>
                <w:lang w:val="en-AU"/>
              </w:rPr>
              <w:t xml:space="preserve">Search period </w:t>
            </w:r>
          </w:p>
        </w:tc>
        <w:tc>
          <w:tcPr>
            <w:tcW w:w="5607" w:type="dxa"/>
          </w:tcPr>
          <w:p w14:paraId="2732B8C9" w14:textId="77777777" w:rsidR="00063A73" w:rsidRPr="009E5255" w:rsidRDefault="00063A73" w:rsidP="008B41AC">
            <w:pPr>
              <w:tabs>
                <w:tab w:val="left" w:pos="567"/>
              </w:tabs>
              <w:spacing w:before="0" w:after="0" w:line="240" w:lineRule="auto"/>
              <w:jc w:val="both"/>
              <w:rPr>
                <w:sz w:val="20"/>
                <w:szCs w:val="20"/>
                <w:lang w:val="en-AU"/>
              </w:rPr>
            </w:pPr>
            <w:r w:rsidRPr="009E5255">
              <w:rPr>
                <w:sz w:val="20"/>
                <w:szCs w:val="20"/>
                <w:lang w:val="en-AU"/>
              </w:rPr>
              <w:t>Publications after 2010</w:t>
            </w:r>
          </w:p>
        </w:tc>
      </w:tr>
      <w:tr w:rsidR="00063A73" w:rsidRPr="009E5255" w14:paraId="230A594F" w14:textId="77777777" w:rsidTr="00EC3001">
        <w:tc>
          <w:tcPr>
            <w:tcW w:w="3403" w:type="dxa"/>
          </w:tcPr>
          <w:p w14:paraId="57E8E043" w14:textId="77777777" w:rsidR="00063A73" w:rsidRPr="009E5255" w:rsidRDefault="00063A73" w:rsidP="008B41AC">
            <w:pPr>
              <w:tabs>
                <w:tab w:val="left" w:pos="567"/>
              </w:tabs>
              <w:spacing w:before="0" w:after="0" w:line="240" w:lineRule="auto"/>
              <w:rPr>
                <w:rFonts w:eastAsia="Calibri"/>
                <w:sz w:val="20"/>
                <w:szCs w:val="20"/>
                <w:lang w:val="en-AU"/>
              </w:rPr>
            </w:pPr>
            <w:r w:rsidRPr="009E5255">
              <w:rPr>
                <w:rFonts w:eastAsia="Calibri"/>
                <w:sz w:val="20"/>
                <w:szCs w:val="20"/>
                <w:lang w:val="en-AU"/>
              </w:rPr>
              <w:t>Inclusion criteria:</w:t>
            </w:r>
          </w:p>
        </w:tc>
        <w:tc>
          <w:tcPr>
            <w:tcW w:w="5607" w:type="dxa"/>
          </w:tcPr>
          <w:p w14:paraId="1BF0484D" w14:textId="2EE0B2DD" w:rsidR="00063A73" w:rsidRPr="009E5255" w:rsidRDefault="00A755D1" w:rsidP="008B41AC">
            <w:pPr>
              <w:spacing w:before="0" w:after="0" w:line="240" w:lineRule="auto"/>
              <w:rPr>
                <w:sz w:val="20"/>
                <w:szCs w:val="20"/>
                <w:lang w:val="en-AU"/>
              </w:rPr>
            </w:pPr>
            <w:r w:rsidRPr="009E5255">
              <w:rPr>
                <w:sz w:val="20"/>
                <w:szCs w:val="20"/>
                <w:lang w:val="en-AU"/>
              </w:rPr>
              <w:t xml:space="preserve">Thematically </w:t>
            </w:r>
            <w:r w:rsidR="00063A73" w:rsidRPr="009E5255">
              <w:rPr>
                <w:sz w:val="20"/>
                <w:szCs w:val="20"/>
                <w:lang w:val="en-AU"/>
              </w:rPr>
              <w:t>relevant</w:t>
            </w:r>
            <w:r w:rsidRPr="009E5255">
              <w:rPr>
                <w:sz w:val="20"/>
                <w:szCs w:val="20"/>
                <w:lang w:val="en-AU"/>
              </w:rPr>
              <w:t>:</w:t>
            </w:r>
          </w:p>
          <w:p w14:paraId="6C128344" w14:textId="77777777" w:rsidR="00063A73" w:rsidRPr="009E5255" w:rsidRDefault="00063A73" w:rsidP="005A2B78">
            <w:pPr>
              <w:pStyle w:val="ListParagraph"/>
              <w:rPr>
                <w:sz w:val="20"/>
                <w:szCs w:val="20"/>
                <w:lang w:val="en-AU"/>
              </w:rPr>
            </w:pPr>
            <w:r w:rsidRPr="009E5255">
              <w:rPr>
                <w:sz w:val="20"/>
                <w:szCs w:val="20"/>
                <w:lang w:val="en-AU"/>
              </w:rPr>
              <w:t>Remuneration, payment models for chemotherapy</w:t>
            </w:r>
          </w:p>
          <w:p w14:paraId="1D42CAFB" w14:textId="77777777" w:rsidR="00063A73" w:rsidRPr="009E5255" w:rsidRDefault="00063A73" w:rsidP="005A2B78">
            <w:pPr>
              <w:pStyle w:val="ListParagraph"/>
              <w:rPr>
                <w:sz w:val="20"/>
                <w:szCs w:val="20"/>
                <w:lang w:val="en-AU"/>
              </w:rPr>
            </w:pPr>
            <w:r w:rsidRPr="009E5255">
              <w:rPr>
                <w:sz w:val="20"/>
                <w:szCs w:val="20"/>
                <w:lang w:val="en-AU"/>
              </w:rPr>
              <w:t>Efficiency, workflow related to supply and administration of chemotherapy</w:t>
            </w:r>
          </w:p>
          <w:p w14:paraId="2671BBA7" w14:textId="77777777" w:rsidR="00063A73" w:rsidRPr="009E5255" w:rsidRDefault="00063A73">
            <w:pPr>
              <w:pStyle w:val="ListParagraph"/>
              <w:numPr>
                <w:ilvl w:val="0"/>
                <w:numId w:val="36"/>
              </w:numPr>
              <w:rPr>
                <w:sz w:val="20"/>
                <w:szCs w:val="20"/>
                <w:lang w:val="en-AU"/>
              </w:rPr>
            </w:pPr>
            <w:r w:rsidRPr="009E5255">
              <w:rPr>
                <w:sz w:val="20"/>
                <w:szCs w:val="20"/>
                <w:lang w:val="en-AU"/>
              </w:rPr>
              <w:t xml:space="preserve">Time-and-motion studies related to the supply and administration of chemotherapy </w:t>
            </w:r>
          </w:p>
          <w:p w14:paraId="7438BF8B" w14:textId="77777777" w:rsidR="00063A73" w:rsidRPr="009E5255" w:rsidRDefault="00063A73">
            <w:pPr>
              <w:pStyle w:val="ListParagraph"/>
              <w:numPr>
                <w:ilvl w:val="0"/>
                <w:numId w:val="36"/>
              </w:numPr>
              <w:rPr>
                <w:sz w:val="20"/>
                <w:szCs w:val="20"/>
                <w:lang w:val="en-AU"/>
              </w:rPr>
            </w:pPr>
            <w:r w:rsidRPr="009E5255">
              <w:rPr>
                <w:sz w:val="20"/>
                <w:szCs w:val="20"/>
                <w:lang w:val="en-AU"/>
              </w:rPr>
              <w:t>Safety related to off-label utilisation, drug classification, system administration</w:t>
            </w:r>
          </w:p>
          <w:p w14:paraId="40193B72" w14:textId="77777777" w:rsidR="00063A73" w:rsidRPr="009E5255" w:rsidRDefault="00063A73">
            <w:pPr>
              <w:pStyle w:val="ListParagraph"/>
              <w:numPr>
                <w:ilvl w:val="0"/>
                <w:numId w:val="36"/>
              </w:numPr>
              <w:rPr>
                <w:sz w:val="20"/>
                <w:szCs w:val="20"/>
                <w:lang w:val="en-AU"/>
              </w:rPr>
            </w:pPr>
            <w:r w:rsidRPr="009E5255">
              <w:rPr>
                <w:sz w:val="20"/>
                <w:szCs w:val="20"/>
                <w:lang w:val="en-AU"/>
              </w:rPr>
              <w:t>Access related to payer status, provider characteristics, system administration, workflow, product flow</w:t>
            </w:r>
          </w:p>
        </w:tc>
      </w:tr>
      <w:tr w:rsidR="00063A73" w:rsidRPr="009E5255" w14:paraId="1E0E9F00" w14:textId="77777777" w:rsidTr="00EC3001">
        <w:tc>
          <w:tcPr>
            <w:tcW w:w="3403" w:type="dxa"/>
            <w:tcBorders>
              <w:bottom w:val="single" w:sz="4" w:space="0" w:color="auto"/>
            </w:tcBorders>
          </w:tcPr>
          <w:p w14:paraId="5F10FDD2" w14:textId="77777777" w:rsidR="00063A73" w:rsidRPr="009E5255" w:rsidRDefault="00063A73" w:rsidP="008B41AC">
            <w:pPr>
              <w:tabs>
                <w:tab w:val="left" w:pos="567"/>
              </w:tabs>
              <w:spacing w:before="0" w:after="0" w:line="240" w:lineRule="auto"/>
              <w:jc w:val="both"/>
              <w:rPr>
                <w:rFonts w:eastAsia="Calibri"/>
                <w:sz w:val="20"/>
                <w:szCs w:val="20"/>
                <w:lang w:val="en-AU"/>
              </w:rPr>
            </w:pPr>
            <w:r w:rsidRPr="009E5255">
              <w:rPr>
                <w:rFonts w:eastAsia="Calibri"/>
                <w:sz w:val="20"/>
                <w:szCs w:val="20"/>
                <w:lang w:val="en-AU"/>
              </w:rPr>
              <w:t>Exclusions</w:t>
            </w:r>
          </w:p>
        </w:tc>
        <w:tc>
          <w:tcPr>
            <w:tcW w:w="5607" w:type="dxa"/>
            <w:tcBorders>
              <w:bottom w:val="single" w:sz="4" w:space="0" w:color="auto"/>
            </w:tcBorders>
          </w:tcPr>
          <w:p w14:paraId="29E63E20" w14:textId="77777777" w:rsidR="00063A73" w:rsidRPr="009E5255" w:rsidRDefault="00063A73">
            <w:pPr>
              <w:pStyle w:val="ListParagraph"/>
              <w:numPr>
                <w:ilvl w:val="0"/>
                <w:numId w:val="36"/>
              </w:numPr>
              <w:rPr>
                <w:sz w:val="20"/>
                <w:szCs w:val="20"/>
                <w:lang w:val="en-AU"/>
              </w:rPr>
            </w:pPr>
            <w:r w:rsidRPr="009E5255">
              <w:rPr>
                <w:sz w:val="20"/>
                <w:szCs w:val="20"/>
                <w:lang w:val="en-AU"/>
              </w:rPr>
              <w:t>Type of evidence: i.e. clinical evidence (i.e. RCT; case studies; NRCT, clinical safety evaluation), economic evaluation of drug/therapy only (CEA, CUA)</w:t>
            </w:r>
          </w:p>
          <w:p w14:paraId="00EA2D7E" w14:textId="77777777" w:rsidR="00063A73" w:rsidRPr="009E5255" w:rsidRDefault="00063A73">
            <w:pPr>
              <w:pStyle w:val="ListParagraph"/>
              <w:numPr>
                <w:ilvl w:val="0"/>
                <w:numId w:val="36"/>
              </w:numPr>
              <w:rPr>
                <w:sz w:val="20"/>
                <w:szCs w:val="20"/>
                <w:lang w:val="en-AU"/>
              </w:rPr>
            </w:pPr>
            <w:r w:rsidRPr="009E5255">
              <w:rPr>
                <w:sz w:val="20"/>
                <w:szCs w:val="20"/>
                <w:lang w:val="en-AU"/>
              </w:rPr>
              <w:t xml:space="preserve">Not oncology </w:t>
            </w:r>
          </w:p>
          <w:p w14:paraId="32DFE269" w14:textId="77777777" w:rsidR="00063A73" w:rsidRPr="009E5255" w:rsidRDefault="00063A73">
            <w:pPr>
              <w:pStyle w:val="ListParagraph"/>
              <w:numPr>
                <w:ilvl w:val="0"/>
                <w:numId w:val="36"/>
              </w:numPr>
              <w:rPr>
                <w:sz w:val="20"/>
                <w:szCs w:val="20"/>
                <w:lang w:val="en-AU"/>
              </w:rPr>
            </w:pPr>
            <w:r w:rsidRPr="009E5255">
              <w:rPr>
                <w:sz w:val="20"/>
                <w:szCs w:val="20"/>
                <w:lang w:val="en-AU"/>
              </w:rPr>
              <w:t xml:space="preserve">Not in English </w:t>
            </w:r>
          </w:p>
          <w:p w14:paraId="51FDB35B" w14:textId="77777777" w:rsidR="00063A73" w:rsidRPr="009E5255" w:rsidRDefault="00063A73">
            <w:pPr>
              <w:pStyle w:val="ListParagraph"/>
              <w:numPr>
                <w:ilvl w:val="0"/>
                <w:numId w:val="36"/>
              </w:numPr>
              <w:rPr>
                <w:sz w:val="20"/>
                <w:szCs w:val="20"/>
                <w:lang w:val="en-AU"/>
              </w:rPr>
            </w:pPr>
            <w:r w:rsidRPr="009E5255">
              <w:rPr>
                <w:sz w:val="20"/>
                <w:szCs w:val="20"/>
                <w:lang w:val="en-AU"/>
              </w:rPr>
              <w:t xml:space="preserve">Abstract only </w:t>
            </w:r>
          </w:p>
          <w:p w14:paraId="0CD68DE7" w14:textId="77777777" w:rsidR="00063A73" w:rsidRPr="009E5255" w:rsidRDefault="00063A73">
            <w:pPr>
              <w:pStyle w:val="ListParagraph"/>
              <w:numPr>
                <w:ilvl w:val="0"/>
                <w:numId w:val="36"/>
              </w:numPr>
              <w:rPr>
                <w:sz w:val="20"/>
                <w:szCs w:val="20"/>
                <w:lang w:val="en-AU"/>
              </w:rPr>
            </w:pPr>
            <w:r w:rsidRPr="009E5255">
              <w:rPr>
                <w:sz w:val="20"/>
                <w:szCs w:val="20"/>
                <w:lang w:val="en-AU"/>
              </w:rPr>
              <w:t xml:space="preserve">Not relevant to the key search terms; otherwise fails to meet inclusion criteria </w:t>
            </w:r>
          </w:p>
        </w:tc>
      </w:tr>
    </w:tbl>
    <w:p w14:paraId="2C13A763" w14:textId="63B03792" w:rsidR="00063A73" w:rsidRPr="009E5255" w:rsidRDefault="00190D45" w:rsidP="003A6F1A">
      <w:pPr>
        <w:pStyle w:val="TableNotes"/>
        <w:rPr>
          <w:rFonts w:eastAsia="Calibri"/>
          <w:u w:val="single"/>
        </w:rPr>
      </w:pPr>
      <w:r w:rsidRPr="009E5255">
        <w:t>Abbreviations:</w:t>
      </w:r>
      <w:r w:rsidRPr="009E5255">
        <w:tab/>
        <w:t>CADTH</w:t>
      </w:r>
      <w:r w:rsidRPr="009E5255">
        <w:rPr>
          <w:b/>
        </w:rPr>
        <w:t xml:space="preserve">, </w:t>
      </w:r>
      <w:r w:rsidRPr="009E5255">
        <w:t>Canadian Agency for Drugs and Technology in Health; HTA</w:t>
      </w:r>
      <w:r w:rsidRPr="009E5255">
        <w:rPr>
          <w:b/>
        </w:rPr>
        <w:t xml:space="preserve">, </w:t>
      </w:r>
      <w:r w:rsidRPr="009E5255">
        <w:t>health technology assessment; NICE</w:t>
      </w:r>
      <w:r w:rsidRPr="009E5255">
        <w:rPr>
          <w:b/>
        </w:rPr>
        <w:t xml:space="preserve">, </w:t>
      </w:r>
      <w:r w:rsidRPr="009E5255">
        <w:t>National Institute of Health and Care Excellence; NRCT</w:t>
      </w:r>
      <w:r w:rsidRPr="009E5255">
        <w:rPr>
          <w:b/>
        </w:rPr>
        <w:t xml:space="preserve">, </w:t>
      </w:r>
      <w:r w:rsidRPr="009E5255">
        <w:t>non-randomised controlled trial; PBAC</w:t>
      </w:r>
      <w:r w:rsidRPr="009E5255">
        <w:rPr>
          <w:b/>
        </w:rPr>
        <w:t xml:space="preserve">, </w:t>
      </w:r>
      <w:r w:rsidRPr="009E5255">
        <w:t>Pharmaceutical Benefits Advisory Committee;</w:t>
      </w:r>
      <w:r w:rsidRPr="009E5255">
        <w:rPr>
          <w:b/>
        </w:rPr>
        <w:t xml:space="preserve"> </w:t>
      </w:r>
      <w:r w:rsidRPr="009E5255">
        <w:t>RCT</w:t>
      </w:r>
      <w:r w:rsidRPr="009E5255">
        <w:rPr>
          <w:b/>
        </w:rPr>
        <w:t xml:space="preserve">, </w:t>
      </w:r>
      <w:r w:rsidRPr="009E5255">
        <w:t>randomised controlled trial; SMC</w:t>
      </w:r>
      <w:r w:rsidRPr="009E5255">
        <w:rPr>
          <w:b/>
        </w:rPr>
        <w:t xml:space="preserve">, </w:t>
      </w:r>
      <w:r w:rsidRPr="009E5255">
        <w:t>Scottish Medicines Consortium; WHO</w:t>
      </w:r>
      <w:r w:rsidRPr="009E5255">
        <w:rPr>
          <w:b/>
        </w:rPr>
        <w:t xml:space="preserve">, </w:t>
      </w:r>
      <w:r w:rsidRPr="009E5255">
        <w:t>Word Health Organisation</w:t>
      </w:r>
    </w:p>
    <w:p w14:paraId="339A84E0" w14:textId="46BBC224" w:rsidR="008B41E5" w:rsidRPr="009E5255" w:rsidRDefault="00014354" w:rsidP="00014354">
      <w:pPr>
        <w:tabs>
          <w:tab w:val="left" w:pos="567"/>
        </w:tabs>
        <w:spacing w:before="240" w:after="120"/>
        <w:jc w:val="both"/>
        <w:rPr>
          <w:rFonts w:eastAsia="Calibri"/>
          <w:i/>
          <w:iCs/>
          <w:u w:val="single"/>
        </w:rPr>
      </w:pPr>
      <w:r w:rsidRPr="009E5255">
        <w:rPr>
          <w:rFonts w:eastAsia="Calibri"/>
          <w:i/>
          <w:iCs/>
          <w:u w:val="single"/>
        </w:rPr>
        <w:t>Inclusion/exclusion</w:t>
      </w:r>
    </w:p>
    <w:p w14:paraId="3AF3D067" w14:textId="77777777" w:rsidR="008B41E5" w:rsidRPr="009E5255" w:rsidRDefault="008B41E5" w:rsidP="00014354">
      <w:r w:rsidRPr="009E5255">
        <w:t>Full abstracts of all identified publications were downloaded into EndNote (version X9 3.3; Bld 13966) and  independently screened by two reviewers.  The full text of publications determined to be potentially relevant was then reviewed for final determination of inclusion/exclusion.  Studies that met initial inclusion criteria but were later excluded were documented with reasons for exclusion; disagreements were resolved by a third reviewer.</w:t>
      </w:r>
    </w:p>
    <w:p w14:paraId="18F37838" w14:textId="6117FAA6" w:rsidR="00B824E5" w:rsidRPr="009E5255" w:rsidRDefault="008B41E5" w:rsidP="00E90486">
      <w:r w:rsidRPr="009E5255">
        <w:rPr>
          <w:rFonts w:eastAsia="Calibri"/>
        </w:rPr>
        <w:t>The following criteria were applied to the titles and abstracts of included citations: publications addressing remuneration and payment models for chemotherapy, or alternatives for improving efficiency and workflow of chemotherapy supply, delivery, and administration; safety issued related to off-label utilisation, drug classification or system administration; and patient access to treatment related to funding, payer status, provider characteristics, or system administration.</w:t>
      </w:r>
      <w:r w:rsidRPr="009E5255">
        <w:t xml:space="preserve">  </w:t>
      </w:r>
    </w:p>
    <w:p w14:paraId="078DD2DE" w14:textId="77777777" w:rsidR="008B41E5" w:rsidRPr="009E5255" w:rsidRDefault="008B41E5" w:rsidP="00014354">
      <w:pPr>
        <w:tabs>
          <w:tab w:val="left" w:pos="567"/>
        </w:tabs>
        <w:spacing w:after="120"/>
        <w:jc w:val="both"/>
        <w:rPr>
          <w:bCs w:val="0"/>
          <w:i/>
          <w:iCs/>
          <w:u w:val="single"/>
        </w:rPr>
      </w:pPr>
      <w:r w:rsidRPr="009E5255">
        <w:rPr>
          <w:bCs w:val="0"/>
          <w:i/>
          <w:iCs/>
          <w:u w:val="single"/>
        </w:rPr>
        <w:t>Data extraction</w:t>
      </w:r>
    </w:p>
    <w:p w14:paraId="48716B22" w14:textId="578378FA" w:rsidR="00751697" w:rsidRPr="009E5255" w:rsidRDefault="008B41E5" w:rsidP="00014354">
      <w:pPr>
        <w:sectPr w:rsidR="00751697" w:rsidRPr="009E5255" w:rsidSect="009D79E4">
          <w:pgSz w:w="11900" w:h="16840"/>
          <w:pgMar w:top="1440" w:right="1440" w:bottom="1440" w:left="1440" w:header="708" w:footer="708" w:gutter="0"/>
          <w:cols w:space="708"/>
          <w:docGrid w:linePitch="360"/>
        </w:sectPr>
      </w:pPr>
      <w:r w:rsidRPr="009E5255">
        <w:t xml:space="preserve">Data were extracted from </w:t>
      </w:r>
      <w:r w:rsidR="002238B9" w:rsidRPr="009E5255">
        <w:t xml:space="preserve">all </w:t>
      </w:r>
      <w:r w:rsidRPr="009E5255">
        <w:t>included studies</w:t>
      </w:r>
      <w:r w:rsidR="006B0990" w:rsidRPr="009E5255">
        <w:t xml:space="preserve"> for incorporation within the analyses of the Review</w:t>
      </w:r>
      <w:r w:rsidRPr="009E5255">
        <w:t xml:space="preserve">, including </w:t>
      </w:r>
      <w:r w:rsidR="006B0990" w:rsidRPr="009E5255">
        <w:t xml:space="preserve">citation, </w:t>
      </w:r>
      <w:r w:rsidRPr="009E5255">
        <w:t xml:space="preserve">setting, </w:t>
      </w:r>
      <w:r w:rsidR="00EB37E0" w:rsidRPr="009E5255">
        <w:t>method</w:t>
      </w:r>
      <w:r w:rsidRPr="009E5255">
        <w:t xml:space="preserve"> and findings.</w:t>
      </w:r>
      <w:r w:rsidR="00372754" w:rsidRPr="009E5255">
        <w:t xml:space="preserve"> </w:t>
      </w:r>
      <w:r w:rsidRPr="009E5255">
        <w:t xml:space="preserve"> All data extraction was cross-checked by a second reviewer.</w:t>
      </w:r>
      <w:r w:rsidR="006B0990" w:rsidRPr="009E5255">
        <w:t xml:space="preserve">  An annotated summary of </w:t>
      </w:r>
      <w:r w:rsidR="00A507DE" w:rsidRPr="009E5255">
        <w:t>reviewed publications</w:t>
      </w:r>
      <w:r w:rsidR="006B0990" w:rsidRPr="009E5255">
        <w:t xml:space="preserve"> is provided in </w:t>
      </w:r>
      <w:r w:rsidR="00A507DE" w:rsidRPr="009E5255">
        <w:fldChar w:fldCharType="begin"/>
      </w:r>
      <w:r w:rsidR="00A507DE" w:rsidRPr="009E5255">
        <w:instrText xml:space="preserve"> REF _Ref93924011 \h </w:instrText>
      </w:r>
      <w:r w:rsidR="00A507DE" w:rsidRPr="009E5255">
        <w:fldChar w:fldCharType="separate"/>
      </w:r>
      <w:r w:rsidR="000C766B" w:rsidRPr="009E5255">
        <w:t>Table A</w:t>
      </w:r>
      <w:r w:rsidR="000C766B">
        <w:rPr>
          <w:noProof/>
        </w:rPr>
        <w:t>6</w:t>
      </w:r>
      <w:r w:rsidR="00A507DE" w:rsidRPr="009E5255">
        <w:fldChar w:fldCharType="end"/>
      </w:r>
      <w:r w:rsidR="006B0990" w:rsidRPr="009E5255">
        <w:t>.</w:t>
      </w:r>
    </w:p>
    <w:p w14:paraId="120E0353" w14:textId="5502E492" w:rsidR="00A507DE" w:rsidRPr="009E5255" w:rsidRDefault="00A507DE" w:rsidP="00A507DE">
      <w:pPr>
        <w:pStyle w:val="Caption"/>
      </w:pPr>
      <w:bookmarkStart w:id="399" w:name="_Ref93924011"/>
      <w:r w:rsidRPr="009E5255">
        <w:t>Table A</w:t>
      </w:r>
      <w:r w:rsidR="00E36C93">
        <w:fldChar w:fldCharType="begin"/>
      </w:r>
      <w:r w:rsidR="00E36C93">
        <w:instrText xml:space="preserve"> SEQ Table_A \* ARABIC </w:instrText>
      </w:r>
      <w:r w:rsidR="00E36C93">
        <w:fldChar w:fldCharType="separate"/>
      </w:r>
      <w:r w:rsidR="000C766B">
        <w:rPr>
          <w:noProof/>
        </w:rPr>
        <w:t>6</w:t>
      </w:r>
      <w:r w:rsidR="00E36C93">
        <w:rPr>
          <w:noProof/>
        </w:rPr>
        <w:fldChar w:fldCharType="end"/>
      </w:r>
      <w:bookmarkEnd w:id="399"/>
      <w:r w:rsidRPr="009E5255">
        <w:t>. Annotated summary of reviewed publi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nnotated summary of reviewed publications"/>
      </w:tblPr>
      <w:tblGrid>
        <w:gridCol w:w="4077"/>
        <w:gridCol w:w="954"/>
        <w:gridCol w:w="4197"/>
        <w:gridCol w:w="4709"/>
      </w:tblGrid>
      <w:tr w:rsidR="00EE748C" w:rsidRPr="009E5255" w14:paraId="5FE73CA6" w14:textId="77777777" w:rsidTr="00715C90">
        <w:tc>
          <w:tcPr>
            <w:tcW w:w="4077" w:type="dxa"/>
            <w:tcBorders>
              <w:bottom w:val="single" w:sz="4" w:space="0" w:color="auto"/>
            </w:tcBorders>
          </w:tcPr>
          <w:p w14:paraId="4458031B" w14:textId="5AB623E8" w:rsidR="00751697" w:rsidRPr="009E5255" w:rsidRDefault="00751697" w:rsidP="00751697">
            <w:pPr>
              <w:spacing w:before="0" w:after="0" w:line="240" w:lineRule="auto"/>
              <w:rPr>
                <w:i/>
                <w:iCs/>
                <w:sz w:val="20"/>
                <w:szCs w:val="20"/>
              </w:rPr>
            </w:pPr>
            <w:r w:rsidRPr="009E5255">
              <w:rPr>
                <w:i/>
                <w:iCs/>
                <w:sz w:val="20"/>
                <w:szCs w:val="20"/>
              </w:rPr>
              <w:t>Citation</w:t>
            </w:r>
          </w:p>
        </w:tc>
        <w:tc>
          <w:tcPr>
            <w:tcW w:w="954" w:type="dxa"/>
            <w:tcBorders>
              <w:bottom w:val="single" w:sz="4" w:space="0" w:color="auto"/>
            </w:tcBorders>
          </w:tcPr>
          <w:p w14:paraId="7F7C093B" w14:textId="30A915F9" w:rsidR="00751697" w:rsidRPr="009E5255" w:rsidRDefault="00751697" w:rsidP="00EE748C">
            <w:pPr>
              <w:spacing w:before="0" w:after="0" w:line="240" w:lineRule="auto"/>
              <w:jc w:val="center"/>
              <w:rPr>
                <w:i/>
                <w:iCs/>
                <w:sz w:val="20"/>
                <w:szCs w:val="20"/>
              </w:rPr>
            </w:pPr>
            <w:r w:rsidRPr="009E5255">
              <w:rPr>
                <w:i/>
                <w:iCs/>
                <w:sz w:val="20"/>
                <w:szCs w:val="20"/>
              </w:rPr>
              <w:t>Setting</w:t>
            </w:r>
          </w:p>
        </w:tc>
        <w:tc>
          <w:tcPr>
            <w:tcW w:w="4197" w:type="dxa"/>
            <w:tcBorders>
              <w:bottom w:val="single" w:sz="4" w:space="0" w:color="auto"/>
            </w:tcBorders>
          </w:tcPr>
          <w:p w14:paraId="547B2840" w14:textId="0270D9E7" w:rsidR="00751697" w:rsidRPr="009E5255" w:rsidRDefault="00787458" w:rsidP="00EE748C">
            <w:pPr>
              <w:spacing w:before="0" w:after="0" w:line="240" w:lineRule="auto"/>
              <w:jc w:val="center"/>
              <w:rPr>
                <w:i/>
                <w:iCs/>
                <w:sz w:val="20"/>
                <w:szCs w:val="20"/>
              </w:rPr>
            </w:pPr>
            <w:r w:rsidRPr="009E5255">
              <w:rPr>
                <w:i/>
                <w:iCs/>
                <w:sz w:val="20"/>
                <w:szCs w:val="20"/>
              </w:rPr>
              <w:t>Study d</w:t>
            </w:r>
            <w:r w:rsidR="00CE6246" w:rsidRPr="009E5255">
              <w:rPr>
                <w:i/>
                <w:iCs/>
                <w:sz w:val="20"/>
                <w:szCs w:val="20"/>
              </w:rPr>
              <w:t>esign</w:t>
            </w:r>
          </w:p>
        </w:tc>
        <w:tc>
          <w:tcPr>
            <w:tcW w:w="4709" w:type="dxa"/>
            <w:tcBorders>
              <w:bottom w:val="single" w:sz="4" w:space="0" w:color="auto"/>
            </w:tcBorders>
          </w:tcPr>
          <w:p w14:paraId="13C3F6FE" w14:textId="56E1E9F9" w:rsidR="00751697" w:rsidRPr="009E5255" w:rsidRDefault="00751697" w:rsidP="00EE748C">
            <w:pPr>
              <w:spacing w:before="0" w:after="0" w:line="240" w:lineRule="auto"/>
              <w:jc w:val="center"/>
              <w:rPr>
                <w:i/>
                <w:iCs/>
                <w:sz w:val="20"/>
                <w:szCs w:val="20"/>
              </w:rPr>
            </w:pPr>
            <w:r w:rsidRPr="009E5255">
              <w:rPr>
                <w:i/>
                <w:iCs/>
                <w:sz w:val="20"/>
                <w:szCs w:val="20"/>
              </w:rPr>
              <w:t>Findings</w:t>
            </w:r>
            <w:r w:rsidR="009F61CD" w:rsidRPr="009E5255">
              <w:rPr>
                <w:i/>
                <w:iCs/>
                <w:sz w:val="20"/>
                <w:szCs w:val="20"/>
              </w:rPr>
              <w:t>/notes</w:t>
            </w:r>
          </w:p>
        </w:tc>
      </w:tr>
      <w:tr w:rsidR="00EE748C" w:rsidRPr="009E5255" w14:paraId="1B07072B" w14:textId="77777777" w:rsidTr="00715C90">
        <w:tc>
          <w:tcPr>
            <w:tcW w:w="4077" w:type="dxa"/>
            <w:tcBorders>
              <w:top w:val="single" w:sz="4" w:space="0" w:color="auto"/>
            </w:tcBorders>
          </w:tcPr>
          <w:p w14:paraId="450E85FE" w14:textId="0FC72860" w:rsidR="00751697" w:rsidRPr="009E5255" w:rsidRDefault="00C82EBD" w:rsidP="00751697">
            <w:pPr>
              <w:spacing w:before="0" w:after="0" w:line="240" w:lineRule="auto"/>
              <w:rPr>
                <w:sz w:val="20"/>
                <w:szCs w:val="20"/>
              </w:rPr>
            </w:pPr>
            <w:r w:rsidRPr="009E5255">
              <w:rPr>
                <w:bCs w:val="0"/>
                <w:color w:val="000000"/>
                <w:sz w:val="20"/>
                <w:szCs w:val="20"/>
              </w:rPr>
              <w:t xml:space="preserve">Alexander, M., King, J., Bajel, A., et al. (2014). Australian consensus guidelines for the safe handling of monoclonal antibodies for cancer treatment by healthcare personnel. </w:t>
            </w:r>
            <w:r w:rsidRPr="009E5255">
              <w:rPr>
                <w:bCs w:val="0"/>
                <w:i/>
                <w:iCs/>
                <w:color w:val="000000"/>
                <w:sz w:val="20"/>
                <w:szCs w:val="20"/>
              </w:rPr>
              <w:t>Internal Medicine, 44</w:t>
            </w:r>
            <w:r w:rsidRPr="009E5255">
              <w:rPr>
                <w:bCs w:val="0"/>
                <w:color w:val="000000"/>
                <w:sz w:val="20"/>
                <w:szCs w:val="20"/>
              </w:rPr>
              <w:t>(10), 1018-1026.</w:t>
            </w:r>
          </w:p>
        </w:tc>
        <w:tc>
          <w:tcPr>
            <w:tcW w:w="954" w:type="dxa"/>
            <w:tcBorders>
              <w:top w:val="single" w:sz="4" w:space="0" w:color="auto"/>
            </w:tcBorders>
          </w:tcPr>
          <w:p w14:paraId="59374B5F" w14:textId="5476AF33" w:rsidR="00751697" w:rsidRPr="009E5255" w:rsidRDefault="00751697" w:rsidP="00751697">
            <w:pPr>
              <w:spacing w:before="0" w:after="0" w:line="240" w:lineRule="auto"/>
              <w:rPr>
                <w:sz w:val="20"/>
                <w:szCs w:val="20"/>
              </w:rPr>
            </w:pPr>
            <w:r w:rsidRPr="009E5255">
              <w:rPr>
                <w:sz w:val="20"/>
                <w:szCs w:val="20"/>
              </w:rPr>
              <w:t>Australia</w:t>
            </w:r>
          </w:p>
        </w:tc>
        <w:tc>
          <w:tcPr>
            <w:tcW w:w="4197" w:type="dxa"/>
            <w:tcBorders>
              <w:top w:val="single" w:sz="4" w:space="0" w:color="auto"/>
            </w:tcBorders>
          </w:tcPr>
          <w:p w14:paraId="39535D25" w14:textId="55EE0ABF" w:rsidR="00751697" w:rsidRPr="009E5255" w:rsidRDefault="00751697" w:rsidP="00751697">
            <w:pPr>
              <w:spacing w:before="0" w:after="0" w:line="240" w:lineRule="auto"/>
              <w:rPr>
                <w:sz w:val="20"/>
                <w:szCs w:val="20"/>
              </w:rPr>
            </w:pPr>
            <w:r w:rsidRPr="009E5255">
              <w:rPr>
                <w:sz w:val="20"/>
                <w:szCs w:val="20"/>
              </w:rPr>
              <w:t>Consensus guidelines developed to address uncertainty and variation of practice relating to the handling of monoclonal antibodies (</w:t>
            </w:r>
            <w:r w:rsidR="008F76A2">
              <w:rPr>
                <w:sz w:val="20"/>
                <w:szCs w:val="20"/>
              </w:rPr>
              <w:t>m</w:t>
            </w:r>
            <w:r w:rsidRPr="009E5255">
              <w:rPr>
                <w:sz w:val="20"/>
                <w:szCs w:val="20"/>
              </w:rPr>
              <w:t>Abs) for cancer treatment</w:t>
            </w:r>
          </w:p>
        </w:tc>
        <w:tc>
          <w:tcPr>
            <w:tcW w:w="4709" w:type="dxa"/>
            <w:tcBorders>
              <w:top w:val="single" w:sz="4" w:space="0" w:color="auto"/>
            </w:tcBorders>
          </w:tcPr>
          <w:p w14:paraId="1B5602C1" w14:textId="77777777" w:rsidR="00751697" w:rsidRPr="009E5255" w:rsidRDefault="00EB37E0" w:rsidP="00751697">
            <w:pPr>
              <w:spacing w:before="0" w:after="0" w:line="240" w:lineRule="auto"/>
              <w:rPr>
                <w:sz w:val="20"/>
                <w:szCs w:val="20"/>
              </w:rPr>
            </w:pPr>
            <w:r w:rsidRPr="009E5255">
              <w:rPr>
                <w:sz w:val="20"/>
                <w:szCs w:val="20"/>
              </w:rPr>
              <w:t>The seven recommendations: (i) appropriate determinants for evaluating occupational exposure risk; (ii) occupational risk level compared with other hazardous and non-hazardous drugs; (iii) stratification of risk based on healthcare personnel factors; (iv) waste products; (v) interventions and safeguards; (vi) operational and clinical factors and (vii) handling recommendations.</w:t>
            </w:r>
          </w:p>
          <w:p w14:paraId="4E2921EB" w14:textId="58825725" w:rsidR="00EE748C" w:rsidRPr="009E5255" w:rsidRDefault="00EE748C" w:rsidP="00751697">
            <w:pPr>
              <w:spacing w:before="0" w:after="0" w:line="240" w:lineRule="auto"/>
              <w:rPr>
                <w:sz w:val="20"/>
                <w:szCs w:val="20"/>
              </w:rPr>
            </w:pPr>
          </w:p>
        </w:tc>
      </w:tr>
      <w:tr w:rsidR="00EE748C" w:rsidRPr="009E5255" w14:paraId="48C47D8D" w14:textId="77777777" w:rsidTr="00715C90">
        <w:tc>
          <w:tcPr>
            <w:tcW w:w="4077" w:type="dxa"/>
          </w:tcPr>
          <w:p w14:paraId="77AACB71" w14:textId="29B98658" w:rsidR="00751697" w:rsidRPr="009E5255" w:rsidRDefault="00C82EBD" w:rsidP="00751697">
            <w:pPr>
              <w:spacing w:before="0" w:after="0" w:line="240" w:lineRule="auto"/>
              <w:rPr>
                <w:sz w:val="20"/>
                <w:szCs w:val="20"/>
              </w:rPr>
            </w:pPr>
            <w:r w:rsidRPr="009E5255">
              <w:rPr>
                <w:bCs w:val="0"/>
                <w:color w:val="000000"/>
                <w:sz w:val="20"/>
                <w:szCs w:val="20"/>
              </w:rPr>
              <w:t xml:space="preserve">Bach, P., Conti, R., Muller, R., Schnorr, G. &amp; Saltz, L. (2016). Overspending driven by oversized single dose vials of cancer drugs. </w:t>
            </w:r>
            <w:r w:rsidRPr="009E5255">
              <w:rPr>
                <w:bCs w:val="0"/>
                <w:i/>
                <w:iCs/>
                <w:color w:val="000000"/>
                <w:sz w:val="20"/>
                <w:szCs w:val="20"/>
              </w:rPr>
              <w:t>Bmj, 352</w:t>
            </w:r>
            <w:r w:rsidR="00EF6878" w:rsidRPr="009E5255">
              <w:rPr>
                <w:sz w:val="20"/>
                <w:szCs w:val="20"/>
              </w:rPr>
              <w:t>.</w:t>
            </w:r>
          </w:p>
        </w:tc>
        <w:tc>
          <w:tcPr>
            <w:tcW w:w="954" w:type="dxa"/>
          </w:tcPr>
          <w:p w14:paraId="6E4BB18C" w14:textId="0BFB5E26" w:rsidR="00751697" w:rsidRPr="009E5255" w:rsidRDefault="00EF6878" w:rsidP="00751697">
            <w:pPr>
              <w:spacing w:before="0" w:after="0" w:line="240" w:lineRule="auto"/>
              <w:rPr>
                <w:sz w:val="20"/>
                <w:szCs w:val="20"/>
              </w:rPr>
            </w:pPr>
            <w:r w:rsidRPr="009E5255">
              <w:rPr>
                <w:sz w:val="20"/>
                <w:szCs w:val="20"/>
              </w:rPr>
              <w:t>US</w:t>
            </w:r>
          </w:p>
        </w:tc>
        <w:tc>
          <w:tcPr>
            <w:tcW w:w="4197" w:type="dxa"/>
          </w:tcPr>
          <w:p w14:paraId="68E73FAB" w14:textId="1E3F7346" w:rsidR="00751697" w:rsidRPr="009E5255" w:rsidRDefault="00EF6878" w:rsidP="00751697">
            <w:pPr>
              <w:spacing w:before="0" w:after="0" w:line="240" w:lineRule="auto"/>
              <w:rPr>
                <w:sz w:val="20"/>
                <w:szCs w:val="20"/>
              </w:rPr>
            </w:pPr>
            <w:r w:rsidRPr="009E5255">
              <w:rPr>
                <w:sz w:val="20"/>
                <w:szCs w:val="20"/>
              </w:rPr>
              <w:t>Analysis of utilisation of the top 20 cancer drugs that are dosed by body size and packaged in single-dose vials, comparing scenarios with vial-sharing and with no vial sharing.</w:t>
            </w:r>
          </w:p>
        </w:tc>
        <w:tc>
          <w:tcPr>
            <w:tcW w:w="4709" w:type="dxa"/>
          </w:tcPr>
          <w:p w14:paraId="2B6EE635" w14:textId="77777777" w:rsidR="00751697" w:rsidRPr="009E5255" w:rsidRDefault="008356C2" w:rsidP="008356C2">
            <w:pPr>
              <w:spacing w:before="0" w:after="0" w:line="240" w:lineRule="auto"/>
              <w:rPr>
                <w:sz w:val="20"/>
                <w:szCs w:val="20"/>
              </w:rPr>
            </w:pPr>
            <w:r w:rsidRPr="009E5255">
              <w:rPr>
                <w:sz w:val="20"/>
                <w:szCs w:val="20"/>
              </w:rPr>
              <w:t>The estimated proportion of drug leftover (unused) in the top 20 cancer drugs was between 1% and 33%. Total revenue associated with discarded drug was $1.8 billion (2016)</w:t>
            </w:r>
          </w:p>
          <w:p w14:paraId="0A826E0C" w14:textId="6E902882" w:rsidR="00EE748C" w:rsidRPr="009E5255" w:rsidRDefault="00EE748C" w:rsidP="008356C2">
            <w:pPr>
              <w:spacing w:before="0" w:after="0" w:line="240" w:lineRule="auto"/>
              <w:rPr>
                <w:sz w:val="20"/>
                <w:szCs w:val="20"/>
              </w:rPr>
            </w:pPr>
          </w:p>
        </w:tc>
      </w:tr>
      <w:tr w:rsidR="00EE748C" w:rsidRPr="009E5255" w14:paraId="1061FF5C" w14:textId="77777777" w:rsidTr="00715C90">
        <w:tc>
          <w:tcPr>
            <w:tcW w:w="4077" w:type="dxa"/>
          </w:tcPr>
          <w:p w14:paraId="35117718" w14:textId="059EAB86" w:rsidR="00751697" w:rsidRPr="009E5255" w:rsidRDefault="00C82EBD" w:rsidP="00751697">
            <w:pPr>
              <w:spacing w:before="0" w:after="0" w:line="240" w:lineRule="auto"/>
              <w:rPr>
                <w:sz w:val="20"/>
                <w:szCs w:val="20"/>
              </w:rPr>
            </w:pPr>
            <w:r w:rsidRPr="009E5255">
              <w:rPr>
                <w:bCs w:val="0"/>
                <w:color w:val="000000"/>
                <w:sz w:val="20"/>
                <w:szCs w:val="20"/>
              </w:rPr>
              <w:t xml:space="preserve">Baker, J. &amp; Jones, S. (1998). Rationalisation of chemotherapy services in the university hospital </w:t>
            </w:r>
            <w:r w:rsidR="00F22DC2" w:rsidRPr="009E5255">
              <w:rPr>
                <w:bCs w:val="0"/>
                <w:color w:val="000000"/>
                <w:sz w:val="20"/>
                <w:szCs w:val="20"/>
              </w:rPr>
              <w:t>Birmingham</w:t>
            </w:r>
            <w:r w:rsidRPr="009E5255">
              <w:rPr>
                <w:bCs w:val="0"/>
                <w:color w:val="000000"/>
                <w:sz w:val="20"/>
                <w:szCs w:val="20"/>
              </w:rPr>
              <w:t xml:space="preserve"> national health science trust. </w:t>
            </w:r>
            <w:r w:rsidRPr="009E5255">
              <w:rPr>
                <w:bCs w:val="0"/>
                <w:i/>
                <w:iCs/>
                <w:color w:val="000000"/>
                <w:sz w:val="20"/>
                <w:szCs w:val="20"/>
              </w:rPr>
              <w:t>Journal of Oncology Pharmacy Practice, 4</w:t>
            </w:r>
            <w:r w:rsidRPr="009E5255">
              <w:rPr>
                <w:bCs w:val="0"/>
                <w:color w:val="000000"/>
                <w:sz w:val="20"/>
                <w:szCs w:val="20"/>
              </w:rPr>
              <w:t>(1), 10-14</w:t>
            </w:r>
            <w:r w:rsidR="008356C2" w:rsidRPr="009E5255">
              <w:rPr>
                <w:sz w:val="20"/>
                <w:szCs w:val="20"/>
              </w:rPr>
              <w:t>.</w:t>
            </w:r>
          </w:p>
        </w:tc>
        <w:tc>
          <w:tcPr>
            <w:tcW w:w="954" w:type="dxa"/>
          </w:tcPr>
          <w:p w14:paraId="7A12AAA2" w14:textId="1079FE4D" w:rsidR="00751697" w:rsidRPr="009E5255" w:rsidRDefault="00CE6246" w:rsidP="00751697">
            <w:pPr>
              <w:spacing w:before="0" w:after="0" w:line="240" w:lineRule="auto"/>
              <w:rPr>
                <w:sz w:val="20"/>
                <w:szCs w:val="20"/>
              </w:rPr>
            </w:pPr>
            <w:r w:rsidRPr="009E5255">
              <w:rPr>
                <w:sz w:val="20"/>
                <w:szCs w:val="20"/>
              </w:rPr>
              <w:t>UK</w:t>
            </w:r>
          </w:p>
        </w:tc>
        <w:tc>
          <w:tcPr>
            <w:tcW w:w="4197" w:type="dxa"/>
          </w:tcPr>
          <w:p w14:paraId="3928FDAA" w14:textId="3C858E8E" w:rsidR="00751697" w:rsidRPr="009E5255" w:rsidRDefault="00CE6246" w:rsidP="00751697">
            <w:pPr>
              <w:spacing w:before="0" w:after="0" w:line="240" w:lineRule="auto"/>
              <w:rPr>
                <w:sz w:val="20"/>
                <w:szCs w:val="20"/>
              </w:rPr>
            </w:pPr>
            <w:r w:rsidRPr="009E5255">
              <w:rPr>
                <w:sz w:val="20"/>
                <w:szCs w:val="20"/>
              </w:rPr>
              <w:t>Prospective audit study of cyclophosphamide, methotrexate, and 5-fluorouracil (CMF) to determine feasibility and cost effectiveness of a centralised service.</w:t>
            </w:r>
          </w:p>
        </w:tc>
        <w:tc>
          <w:tcPr>
            <w:tcW w:w="4709" w:type="dxa"/>
          </w:tcPr>
          <w:p w14:paraId="1F5B93CD" w14:textId="77777777" w:rsidR="00751697" w:rsidRPr="009E5255" w:rsidRDefault="00CE6246" w:rsidP="00751697">
            <w:pPr>
              <w:spacing w:before="0" w:after="0" w:line="240" w:lineRule="auto"/>
              <w:rPr>
                <w:sz w:val="20"/>
                <w:szCs w:val="20"/>
              </w:rPr>
            </w:pPr>
            <w:r w:rsidRPr="009E5255">
              <w:rPr>
                <w:sz w:val="20"/>
                <w:szCs w:val="20"/>
              </w:rPr>
              <w:t>Of the 97 courses prescribed in the peripheral out-patient clinic, 13.5% were deferred. All deferred doses were reissued, saving GDP 681.00 over a six-month period. A dose-banding system  based on 5% variance from the dose prescribed enabled supply of prefilled syringes, with maximum of two syringes used per dose. The prefilled syringe programme has improved patient waiting times, reduced drug wastage, and enabled rationalisation of chemotherapy services.</w:t>
            </w:r>
          </w:p>
          <w:p w14:paraId="7498437D" w14:textId="4DB4778F" w:rsidR="00EE748C" w:rsidRPr="009E5255" w:rsidRDefault="00EE748C" w:rsidP="00751697">
            <w:pPr>
              <w:spacing w:before="0" w:after="0" w:line="240" w:lineRule="auto"/>
              <w:rPr>
                <w:sz w:val="20"/>
                <w:szCs w:val="20"/>
              </w:rPr>
            </w:pPr>
          </w:p>
        </w:tc>
      </w:tr>
      <w:tr w:rsidR="00EE748C" w:rsidRPr="009E5255" w14:paraId="70210022" w14:textId="77777777" w:rsidTr="00715C90">
        <w:tc>
          <w:tcPr>
            <w:tcW w:w="4077" w:type="dxa"/>
          </w:tcPr>
          <w:p w14:paraId="1A8E2419" w14:textId="39DE3391" w:rsidR="00751697" w:rsidRPr="009E5255" w:rsidRDefault="00C82EBD" w:rsidP="00C82EBD">
            <w:pPr>
              <w:widowControl/>
              <w:autoSpaceDE w:val="0"/>
              <w:autoSpaceDN w:val="0"/>
              <w:adjustRightInd w:val="0"/>
              <w:spacing w:before="0" w:after="0" w:line="240" w:lineRule="auto"/>
              <w:rPr>
                <w:bCs w:val="0"/>
                <w:sz w:val="20"/>
                <w:szCs w:val="20"/>
              </w:rPr>
            </w:pPr>
            <w:r w:rsidRPr="009E5255">
              <w:rPr>
                <w:bCs w:val="0"/>
                <w:sz w:val="20"/>
                <w:szCs w:val="20"/>
              </w:rPr>
              <w:t xml:space="preserve">Bunnell, C., Gross, A., Weingart, S., et al. (2013). High performance teamwork training and systems redesign in outpatient oncology. </w:t>
            </w:r>
            <w:r w:rsidRPr="009E5255">
              <w:rPr>
                <w:bCs w:val="0"/>
                <w:i/>
                <w:iCs/>
                <w:sz w:val="20"/>
                <w:szCs w:val="20"/>
              </w:rPr>
              <w:t>BMJ Qual Saf, 22</w:t>
            </w:r>
            <w:r w:rsidRPr="009E5255">
              <w:rPr>
                <w:bCs w:val="0"/>
                <w:sz w:val="20"/>
                <w:szCs w:val="20"/>
              </w:rPr>
              <w:t>(5), 405-413.</w:t>
            </w:r>
          </w:p>
        </w:tc>
        <w:tc>
          <w:tcPr>
            <w:tcW w:w="954" w:type="dxa"/>
          </w:tcPr>
          <w:p w14:paraId="5A0B84FC" w14:textId="2FF9DCE8" w:rsidR="00751697" w:rsidRPr="009E5255" w:rsidRDefault="00E54AB3" w:rsidP="00751697">
            <w:pPr>
              <w:spacing w:before="0" w:after="0" w:line="240" w:lineRule="auto"/>
              <w:rPr>
                <w:sz w:val="20"/>
                <w:szCs w:val="20"/>
              </w:rPr>
            </w:pPr>
            <w:r w:rsidRPr="009E5255">
              <w:rPr>
                <w:sz w:val="20"/>
                <w:szCs w:val="20"/>
              </w:rPr>
              <w:t>US</w:t>
            </w:r>
          </w:p>
        </w:tc>
        <w:tc>
          <w:tcPr>
            <w:tcW w:w="4197" w:type="dxa"/>
          </w:tcPr>
          <w:p w14:paraId="06F99057" w14:textId="4E72DAD5" w:rsidR="00751697" w:rsidRPr="009E5255" w:rsidRDefault="00E54AB3" w:rsidP="00751697">
            <w:pPr>
              <w:spacing w:before="0" w:after="0" w:line="240" w:lineRule="auto"/>
              <w:rPr>
                <w:sz w:val="20"/>
                <w:szCs w:val="20"/>
              </w:rPr>
            </w:pPr>
            <w:r w:rsidRPr="009E5255">
              <w:rPr>
                <w:sz w:val="20"/>
                <w:szCs w:val="20"/>
              </w:rPr>
              <w:t>A pilot oncology training program followed by prospective observation and interviews of the clinical practice, infusion unit and administrative support to identify areas vulnerable to communication failures; Team training sessions; Modified failure mode and effect analysis.</w:t>
            </w:r>
          </w:p>
        </w:tc>
        <w:tc>
          <w:tcPr>
            <w:tcW w:w="4709" w:type="dxa"/>
          </w:tcPr>
          <w:p w14:paraId="2754DD82" w14:textId="36A6B3A3" w:rsidR="00E54AB3" w:rsidRPr="009E5255" w:rsidRDefault="00E54AB3" w:rsidP="00E54AB3">
            <w:pPr>
              <w:spacing w:before="0" w:after="0" w:line="240" w:lineRule="auto"/>
              <w:rPr>
                <w:sz w:val="20"/>
                <w:szCs w:val="20"/>
              </w:rPr>
            </w:pPr>
            <w:r w:rsidRPr="009E5255">
              <w:rPr>
                <w:sz w:val="20"/>
                <w:szCs w:val="20"/>
              </w:rPr>
              <w:t>The rate in the incidence of non-communicated order changes was low at baseline (1.9%) and during follow-up (1.5%). All physicians, nurse practitioners, and physician assistants reported it was easier to communicate change orders and the vast majority had a better understanding of when and how to call for a change order. Infusion nurses reported a decrease in the frequency of non-communicated change orders and more than three-quarters reported a decrease in the necessity to page clinicians. Incidence of missing chemotherapy orders for unlinked visits decreased from 30% at baseline to 2% within 2 weeks of implementing the pharmacy screening and email reminder system (p&lt;0.001 Pearson χ2).</w:t>
            </w:r>
          </w:p>
          <w:p w14:paraId="536344A8" w14:textId="77777777" w:rsidR="00751697" w:rsidRPr="009E5255" w:rsidRDefault="00E54AB3" w:rsidP="00E54AB3">
            <w:pPr>
              <w:spacing w:before="0" w:after="0" w:line="240" w:lineRule="auto"/>
              <w:rPr>
                <w:sz w:val="20"/>
                <w:szCs w:val="20"/>
              </w:rPr>
            </w:pPr>
            <w:r w:rsidRPr="009E5255">
              <w:rPr>
                <w:sz w:val="20"/>
                <w:szCs w:val="20"/>
              </w:rPr>
              <w:t>Improvement in patient’s perception of the degree to which your care was well coordinated among doctors and other caregivers (from 93.5% for the 6 moths prior to team training to 97.4% for the 6 months following team training implementation).</w:t>
            </w:r>
          </w:p>
          <w:p w14:paraId="2F231673" w14:textId="1741D3B3" w:rsidR="00EE748C" w:rsidRPr="009E5255" w:rsidRDefault="00EE748C" w:rsidP="00E54AB3">
            <w:pPr>
              <w:spacing w:before="0" w:after="0" w:line="240" w:lineRule="auto"/>
              <w:rPr>
                <w:sz w:val="20"/>
                <w:szCs w:val="20"/>
              </w:rPr>
            </w:pPr>
          </w:p>
        </w:tc>
      </w:tr>
      <w:tr w:rsidR="00EE748C" w:rsidRPr="009E5255" w14:paraId="6883D302" w14:textId="77777777" w:rsidTr="00715C90">
        <w:tc>
          <w:tcPr>
            <w:tcW w:w="4077" w:type="dxa"/>
          </w:tcPr>
          <w:p w14:paraId="13736468" w14:textId="4CB589A8" w:rsidR="00C82EBD" w:rsidRPr="009E5255" w:rsidRDefault="00C82EBD" w:rsidP="00C82EBD">
            <w:pPr>
              <w:widowControl/>
              <w:autoSpaceDE w:val="0"/>
              <w:autoSpaceDN w:val="0"/>
              <w:adjustRightInd w:val="0"/>
              <w:spacing w:before="0" w:after="0" w:line="240" w:lineRule="auto"/>
              <w:ind w:left="34" w:right="5"/>
              <w:rPr>
                <w:bCs w:val="0"/>
                <w:sz w:val="20"/>
                <w:szCs w:val="20"/>
              </w:rPr>
            </w:pPr>
            <w:r w:rsidRPr="009E5255">
              <w:rPr>
                <w:bCs w:val="0"/>
                <w:sz w:val="20"/>
                <w:szCs w:val="20"/>
              </w:rPr>
              <w:t xml:space="preserve">Chillari, K., Southward, J. &amp; Harrigan, N. (2018). Assessment of the potential impact of dose rounding parenteral chemotherapy agents on cost savings and drug waste minimization. </w:t>
            </w:r>
            <w:r w:rsidRPr="009E5255">
              <w:rPr>
                <w:bCs w:val="0"/>
                <w:i/>
                <w:iCs/>
                <w:sz w:val="20"/>
                <w:szCs w:val="20"/>
              </w:rPr>
              <w:t>Journal of Oncology Pharmacy Practice, 24</w:t>
            </w:r>
            <w:r w:rsidRPr="009E5255">
              <w:rPr>
                <w:bCs w:val="0"/>
                <w:sz w:val="20"/>
                <w:szCs w:val="20"/>
              </w:rPr>
              <w:t>(7), 507-510.</w:t>
            </w:r>
          </w:p>
          <w:p w14:paraId="3D0F07B2" w14:textId="3287812D" w:rsidR="00751697" w:rsidRPr="009E5255" w:rsidRDefault="00751697" w:rsidP="00C82EBD">
            <w:pPr>
              <w:spacing w:before="0" w:after="0" w:line="240" w:lineRule="auto"/>
              <w:ind w:right="5"/>
              <w:rPr>
                <w:sz w:val="20"/>
                <w:szCs w:val="20"/>
              </w:rPr>
            </w:pPr>
          </w:p>
        </w:tc>
        <w:tc>
          <w:tcPr>
            <w:tcW w:w="954" w:type="dxa"/>
          </w:tcPr>
          <w:p w14:paraId="04A70E83" w14:textId="54B51B8C" w:rsidR="00751697" w:rsidRPr="009E5255" w:rsidRDefault="00E54AB3" w:rsidP="00751697">
            <w:pPr>
              <w:spacing w:before="0" w:after="0" w:line="240" w:lineRule="auto"/>
              <w:rPr>
                <w:sz w:val="20"/>
                <w:szCs w:val="20"/>
              </w:rPr>
            </w:pPr>
            <w:r w:rsidRPr="009E5255">
              <w:rPr>
                <w:sz w:val="20"/>
                <w:szCs w:val="20"/>
              </w:rPr>
              <w:t>US</w:t>
            </w:r>
          </w:p>
        </w:tc>
        <w:tc>
          <w:tcPr>
            <w:tcW w:w="4197" w:type="dxa"/>
          </w:tcPr>
          <w:p w14:paraId="17E458B6" w14:textId="07703F24" w:rsidR="00751697" w:rsidRPr="009E5255" w:rsidRDefault="00E54AB3" w:rsidP="00751697">
            <w:pPr>
              <w:spacing w:before="0" w:after="0" w:line="240" w:lineRule="auto"/>
              <w:rPr>
                <w:sz w:val="20"/>
                <w:szCs w:val="20"/>
              </w:rPr>
            </w:pPr>
            <w:r w:rsidRPr="009E5255">
              <w:rPr>
                <w:sz w:val="20"/>
                <w:szCs w:val="20"/>
              </w:rPr>
              <w:t xml:space="preserve">Retrospective chart review of electronic medical records to determine if dose-rounding chemotherapy is an effective cost-containment strategy for an institution with a </w:t>
            </w:r>
            <w:r w:rsidR="00243E02" w:rsidRPr="009E5255">
              <w:rPr>
                <w:sz w:val="20"/>
                <w:szCs w:val="20"/>
              </w:rPr>
              <w:t>low-</w:t>
            </w:r>
            <w:r w:rsidRPr="009E5255">
              <w:rPr>
                <w:sz w:val="20"/>
                <w:szCs w:val="20"/>
              </w:rPr>
              <w:t>volume oncology clinic.</w:t>
            </w:r>
          </w:p>
        </w:tc>
        <w:tc>
          <w:tcPr>
            <w:tcW w:w="4709" w:type="dxa"/>
          </w:tcPr>
          <w:p w14:paraId="1A885460" w14:textId="77777777" w:rsidR="00751697" w:rsidRPr="009E5255" w:rsidRDefault="00243E02" w:rsidP="00243E02">
            <w:pPr>
              <w:spacing w:before="0" w:after="0" w:line="240" w:lineRule="auto"/>
              <w:rPr>
                <w:sz w:val="20"/>
                <w:szCs w:val="20"/>
              </w:rPr>
            </w:pPr>
            <w:r w:rsidRPr="009E5255">
              <w:rPr>
                <w:sz w:val="20"/>
                <w:szCs w:val="20"/>
              </w:rPr>
              <w:t>Cost savings of $22,849 if doses were rounded down by 5% (3.8% difference from the cost of the unrounded doses); cost savings of $30,911 if doses for metastatic diagnoses were rounded down by 10% (5.2% difference from the cost of the unrounded cost).</w:t>
            </w:r>
          </w:p>
          <w:p w14:paraId="2E2BFC89" w14:textId="7B19B5C5" w:rsidR="00EE748C" w:rsidRPr="009E5255" w:rsidRDefault="00EE748C" w:rsidP="00243E02">
            <w:pPr>
              <w:spacing w:before="0" w:after="0" w:line="240" w:lineRule="auto"/>
              <w:rPr>
                <w:sz w:val="20"/>
                <w:szCs w:val="20"/>
              </w:rPr>
            </w:pPr>
          </w:p>
        </w:tc>
      </w:tr>
      <w:tr w:rsidR="00EE748C" w:rsidRPr="009E5255" w14:paraId="3836B6A4" w14:textId="77777777" w:rsidTr="00715C90">
        <w:tc>
          <w:tcPr>
            <w:tcW w:w="4077" w:type="dxa"/>
          </w:tcPr>
          <w:p w14:paraId="2442D942" w14:textId="16A3C3C3" w:rsidR="00751697" w:rsidRPr="009E5255" w:rsidRDefault="00C82EBD" w:rsidP="00C82EBD">
            <w:pPr>
              <w:spacing w:before="0" w:after="0" w:line="240" w:lineRule="auto"/>
              <w:ind w:right="5"/>
              <w:rPr>
                <w:sz w:val="20"/>
                <w:szCs w:val="20"/>
              </w:rPr>
            </w:pPr>
            <w:r w:rsidRPr="009E5255">
              <w:rPr>
                <w:bCs w:val="0"/>
                <w:color w:val="000000"/>
                <w:sz w:val="20"/>
                <w:szCs w:val="20"/>
              </w:rPr>
              <w:t xml:space="preserve">Chiumente, M., Russi, A., Todino, F., et al. (2021). Preparation of intravenous chemotherapy bags: evaluation of a dose banding approach in an Italian oncology hospital. </w:t>
            </w:r>
            <w:r w:rsidRPr="009E5255">
              <w:rPr>
                <w:bCs w:val="0"/>
                <w:i/>
                <w:iCs/>
                <w:color w:val="000000"/>
                <w:sz w:val="20"/>
                <w:szCs w:val="20"/>
              </w:rPr>
              <w:t>Global and Regional Health Technology Assess, 8</w:t>
            </w:r>
            <w:r w:rsidRPr="009E5255">
              <w:rPr>
                <w:bCs w:val="0"/>
                <w:color w:val="000000"/>
                <w:sz w:val="20"/>
                <w:szCs w:val="20"/>
              </w:rPr>
              <w:t>, 29-34.</w:t>
            </w:r>
          </w:p>
        </w:tc>
        <w:tc>
          <w:tcPr>
            <w:tcW w:w="954" w:type="dxa"/>
          </w:tcPr>
          <w:p w14:paraId="3395712D" w14:textId="0D756ABF" w:rsidR="00751697" w:rsidRPr="009E5255" w:rsidRDefault="00533863" w:rsidP="00751697">
            <w:pPr>
              <w:spacing w:before="0" w:after="0" w:line="240" w:lineRule="auto"/>
              <w:rPr>
                <w:sz w:val="20"/>
                <w:szCs w:val="20"/>
              </w:rPr>
            </w:pPr>
            <w:r w:rsidRPr="009E5255">
              <w:rPr>
                <w:sz w:val="20"/>
                <w:szCs w:val="20"/>
              </w:rPr>
              <w:t>Italy</w:t>
            </w:r>
          </w:p>
        </w:tc>
        <w:tc>
          <w:tcPr>
            <w:tcW w:w="4197" w:type="dxa"/>
          </w:tcPr>
          <w:p w14:paraId="658C3992" w14:textId="77777777" w:rsidR="00751697" w:rsidRPr="009E5255" w:rsidRDefault="00533863" w:rsidP="00751697">
            <w:pPr>
              <w:spacing w:before="0" w:after="0" w:line="240" w:lineRule="auto"/>
              <w:rPr>
                <w:sz w:val="20"/>
                <w:szCs w:val="20"/>
              </w:rPr>
            </w:pPr>
            <w:r w:rsidRPr="009E5255">
              <w:rPr>
                <w:sz w:val="20"/>
                <w:szCs w:val="20"/>
              </w:rPr>
              <w:t>Comparative analysis of three scenarios: current compounding approach used at the IOV, which relies on daily preparation of individualised bags; weekly production of dose-banded bags; purchase of ready-to-use dose banding bags made by an authorised third-party.</w:t>
            </w:r>
          </w:p>
          <w:p w14:paraId="072387AB" w14:textId="77B49384" w:rsidR="00EE748C" w:rsidRPr="009E5255" w:rsidRDefault="00EE748C" w:rsidP="00751697">
            <w:pPr>
              <w:spacing w:before="0" w:after="0" w:line="240" w:lineRule="auto"/>
              <w:rPr>
                <w:sz w:val="20"/>
                <w:szCs w:val="20"/>
              </w:rPr>
            </w:pPr>
          </w:p>
        </w:tc>
        <w:tc>
          <w:tcPr>
            <w:tcW w:w="4709" w:type="dxa"/>
          </w:tcPr>
          <w:p w14:paraId="79186710" w14:textId="2C5346B3" w:rsidR="00751697" w:rsidRPr="009E5255" w:rsidRDefault="00533863" w:rsidP="00751697">
            <w:pPr>
              <w:spacing w:before="0" w:after="0" w:line="240" w:lineRule="auto"/>
              <w:rPr>
                <w:sz w:val="20"/>
                <w:szCs w:val="20"/>
              </w:rPr>
            </w:pPr>
            <w:r w:rsidRPr="009E5255">
              <w:rPr>
                <w:sz w:val="20"/>
                <w:szCs w:val="20"/>
              </w:rPr>
              <w:t>Dose banding was predicted to generate savings ranging from €10,998 (−0.84%) for trastuzumab to €169,429.60 (−8.39%) for paclitaxel.</w:t>
            </w:r>
          </w:p>
        </w:tc>
      </w:tr>
      <w:tr w:rsidR="00EE748C" w:rsidRPr="009E5255" w14:paraId="38573E03" w14:textId="77777777" w:rsidTr="00715C90">
        <w:tc>
          <w:tcPr>
            <w:tcW w:w="4077" w:type="dxa"/>
          </w:tcPr>
          <w:p w14:paraId="260985B9" w14:textId="70D4B4D3" w:rsidR="00751697" w:rsidRPr="009E5255" w:rsidRDefault="00C82EBD" w:rsidP="00C82EBD">
            <w:pPr>
              <w:widowControl/>
              <w:autoSpaceDE w:val="0"/>
              <w:autoSpaceDN w:val="0"/>
              <w:adjustRightInd w:val="0"/>
              <w:spacing w:before="0" w:after="0" w:line="240" w:lineRule="auto"/>
              <w:ind w:right="5"/>
              <w:rPr>
                <w:bCs w:val="0"/>
                <w:color w:val="000000"/>
                <w:sz w:val="20"/>
                <w:szCs w:val="20"/>
              </w:rPr>
            </w:pPr>
            <w:r w:rsidRPr="009E5255">
              <w:rPr>
                <w:bCs w:val="0"/>
                <w:color w:val="000000"/>
                <w:sz w:val="20"/>
                <w:szCs w:val="20"/>
              </w:rPr>
              <w:t xml:space="preserve">Claus, B., De Pourcq, K., Clottens, N., Kruse, V., Gemmel, P. &amp; Vandenbroucke, J. (2018). The impact of logarithmic dose banding of anticancer drugs on pharmacy compounding efficiency at Ghent University Hospital. </w:t>
            </w:r>
            <w:r w:rsidRPr="009E5255">
              <w:rPr>
                <w:bCs w:val="0"/>
                <w:i/>
                <w:iCs/>
                <w:color w:val="000000"/>
                <w:sz w:val="20"/>
                <w:szCs w:val="20"/>
              </w:rPr>
              <w:t>European Journal of Hospital Pharmacy, 25</w:t>
            </w:r>
            <w:r w:rsidRPr="009E5255">
              <w:rPr>
                <w:bCs w:val="0"/>
                <w:color w:val="000000"/>
                <w:sz w:val="20"/>
                <w:szCs w:val="20"/>
              </w:rPr>
              <w:t>(6), 334-336.</w:t>
            </w:r>
          </w:p>
        </w:tc>
        <w:tc>
          <w:tcPr>
            <w:tcW w:w="954" w:type="dxa"/>
          </w:tcPr>
          <w:p w14:paraId="565BE35F" w14:textId="3F59081A" w:rsidR="00751697" w:rsidRPr="009E5255" w:rsidRDefault="00EF178C" w:rsidP="00751697">
            <w:pPr>
              <w:spacing w:before="0" w:after="0" w:line="240" w:lineRule="auto"/>
              <w:rPr>
                <w:sz w:val="20"/>
                <w:szCs w:val="20"/>
              </w:rPr>
            </w:pPr>
            <w:r w:rsidRPr="009E5255">
              <w:rPr>
                <w:sz w:val="20"/>
                <w:szCs w:val="20"/>
              </w:rPr>
              <w:t>Belgium</w:t>
            </w:r>
          </w:p>
        </w:tc>
        <w:tc>
          <w:tcPr>
            <w:tcW w:w="4197" w:type="dxa"/>
          </w:tcPr>
          <w:p w14:paraId="4C43DD33" w14:textId="77777777" w:rsidR="00751697" w:rsidRPr="009E5255" w:rsidRDefault="00EF178C" w:rsidP="00751697">
            <w:pPr>
              <w:spacing w:before="0" w:after="0" w:line="240" w:lineRule="auto"/>
              <w:rPr>
                <w:sz w:val="20"/>
                <w:szCs w:val="20"/>
              </w:rPr>
            </w:pPr>
            <w:r w:rsidRPr="009E5255">
              <w:rPr>
                <w:sz w:val="20"/>
                <w:szCs w:val="20"/>
              </w:rPr>
              <w:t xml:space="preserve">A 2-week time study provided lead times (between prescription and transfer) for just-in-time and dose banding (DB) preparations. A ’maximal’ storage (using all drugs with a relative incidence of ≥2%recurrent monthly prescription) and a ’safe’ storage scenario (lowest monthly prescribing pattern) were used to calculate the potential </w:t>
            </w:r>
            <w:r w:rsidR="00EE748C" w:rsidRPr="009E5255">
              <w:rPr>
                <w:sz w:val="20"/>
                <w:szCs w:val="20"/>
              </w:rPr>
              <w:t>change in</w:t>
            </w:r>
            <w:r w:rsidRPr="009E5255">
              <w:rPr>
                <w:sz w:val="20"/>
                <w:szCs w:val="20"/>
              </w:rPr>
              <w:t xml:space="preserve"> full-time equivalent (FTE)</w:t>
            </w:r>
          </w:p>
          <w:p w14:paraId="1E2E9333" w14:textId="2F39822E" w:rsidR="00EE748C" w:rsidRPr="009E5255" w:rsidRDefault="00EE748C" w:rsidP="00751697">
            <w:pPr>
              <w:spacing w:before="0" w:after="0" w:line="240" w:lineRule="auto"/>
              <w:rPr>
                <w:sz w:val="20"/>
                <w:szCs w:val="20"/>
              </w:rPr>
            </w:pPr>
          </w:p>
        </w:tc>
        <w:tc>
          <w:tcPr>
            <w:tcW w:w="4709" w:type="dxa"/>
          </w:tcPr>
          <w:p w14:paraId="7BD1BD47" w14:textId="32202149" w:rsidR="00751697" w:rsidRPr="009E5255" w:rsidRDefault="00EF178C" w:rsidP="00751697">
            <w:pPr>
              <w:spacing w:before="0" w:after="0" w:line="240" w:lineRule="auto"/>
              <w:rPr>
                <w:sz w:val="20"/>
                <w:szCs w:val="20"/>
              </w:rPr>
            </w:pPr>
            <w:r w:rsidRPr="009E5255">
              <w:rPr>
                <w:sz w:val="20"/>
                <w:szCs w:val="20"/>
              </w:rPr>
              <w:t>Mean lead times for DB storage and just-in-time preparation were 17.1 min (95% CI 13.5 to 21.0) and 26.5 min (23.3 to 29.8). For 21,164 yearly preparations with 5,292 already in DB (25%); 11,157 and 6, 862 could be batch-produced in advance in maximum storage and safe storage scenarios, respectively. The existing FTE in 2015 of 5.41 could then be reduced to 4.91 and 5.27.</w:t>
            </w:r>
          </w:p>
        </w:tc>
      </w:tr>
      <w:tr w:rsidR="00EE748C" w:rsidRPr="009E5255" w14:paraId="2DC81329" w14:textId="77777777" w:rsidTr="00715C90">
        <w:tc>
          <w:tcPr>
            <w:tcW w:w="4077" w:type="dxa"/>
          </w:tcPr>
          <w:p w14:paraId="05F2BE41" w14:textId="063DB76A" w:rsidR="00751697" w:rsidRPr="009E5255" w:rsidRDefault="00C82EBD" w:rsidP="00C82EBD">
            <w:pPr>
              <w:spacing w:before="0" w:after="0" w:line="240" w:lineRule="auto"/>
              <w:ind w:right="5"/>
              <w:rPr>
                <w:sz w:val="20"/>
                <w:szCs w:val="20"/>
              </w:rPr>
            </w:pPr>
            <w:r w:rsidRPr="009E5255">
              <w:rPr>
                <w:bCs w:val="0"/>
                <w:color w:val="000000"/>
                <w:sz w:val="20"/>
                <w:szCs w:val="20"/>
              </w:rPr>
              <w:t xml:space="preserve">Copur, M., Gnewuch, C., Schriner, M., et al. (2018). Potential cost savings by dose down-rounding of monoclonal antibodies in a community cancer center. </w:t>
            </w:r>
            <w:r w:rsidRPr="009E5255">
              <w:rPr>
                <w:bCs w:val="0"/>
                <w:i/>
                <w:iCs/>
                <w:color w:val="000000"/>
                <w:sz w:val="20"/>
                <w:szCs w:val="20"/>
              </w:rPr>
              <w:t>Journal of Oncology Pharmacy Practice, 24</w:t>
            </w:r>
            <w:r w:rsidRPr="009E5255">
              <w:rPr>
                <w:bCs w:val="0"/>
                <w:color w:val="000000"/>
                <w:sz w:val="20"/>
                <w:szCs w:val="20"/>
              </w:rPr>
              <w:t>(2), 116-120.</w:t>
            </w:r>
          </w:p>
        </w:tc>
        <w:tc>
          <w:tcPr>
            <w:tcW w:w="954" w:type="dxa"/>
          </w:tcPr>
          <w:p w14:paraId="4C7969D4" w14:textId="47A38C48" w:rsidR="00751697" w:rsidRPr="009E5255" w:rsidRDefault="00EF178C" w:rsidP="00751697">
            <w:pPr>
              <w:spacing w:before="0" w:after="0" w:line="240" w:lineRule="auto"/>
              <w:rPr>
                <w:sz w:val="20"/>
                <w:szCs w:val="20"/>
              </w:rPr>
            </w:pPr>
            <w:r w:rsidRPr="009E5255">
              <w:rPr>
                <w:sz w:val="20"/>
                <w:szCs w:val="20"/>
              </w:rPr>
              <w:t>US</w:t>
            </w:r>
          </w:p>
        </w:tc>
        <w:tc>
          <w:tcPr>
            <w:tcW w:w="4197" w:type="dxa"/>
          </w:tcPr>
          <w:p w14:paraId="5D80D27D" w14:textId="1EBF6E88" w:rsidR="00751697" w:rsidRPr="009E5255" w:rsidRDefault="00F741E0" w:rsidP="00751697">
            <w:pPr>
              <w:spacing w:before="0" w:after="0" w:line="240" w:lineRule="auto"/>
              <w:rPr>
                <w:sz w:val="20"/>
                <w:szCs w:val="20"/>
              </w:rPr>
            </w:pPr>
            <w:r w:rsidRPr="009E5255">
              <w:rPr>
                <w:sz w:val="20"/>
                <w:szCs w:val="20"/>
              </w:rPr>
              <w:t>Retrospective review of electronic health records. Hypothetical cost savings were calculated based on utilisation of monoclonal antibodies (mA</w:t>
            </w:r>
            <w:r w:rsidR="008F76A2">
              <w:rPr>
                <w:sz w:val="20"/>
                <w:szCs w:val="20"/>
              </w:rPr>
              <w:t>b</w:t>
            </w:r>
            <w:r w:rsidRPr="009E5255">
              <w:rPr>
                <w:sz w:val="20"/>
                <w:szCs w:val="20"/>
              </w:rPr>
              <w:t>s) on two dose-rounding levels (5% and 10%). The available drug vial sizes(s) and costs per vial and per milligram were noted for each</w:t>
            </w:r>
            <w:r w:rsidR="000804BC">
              <w:rPr>
                <w:sz w:val="20"/>
                <w:szCs w:val="20"/>
              </w:rPr>
              <w:t xml:space="preserve"> mAb </w:t>
            </w:r>
            <w:r w:rsidRPr="009E5255">
              <w:rPr>
                <w:sz w:val="20"/>
                <w:szCs w:val="20"/>
              </w:rPr>
              <w:t>based on average wholesale price; Costs of actual amount prescribed were compared to the costs of theoretically reduced ≤5% and ≤10% doses rounded to the nearest vial sizes; Average dose reduction percentage resulting in cost savings for both groups.</w:t>
            </w:r>
          </w:p>
          <w:p w14:paraId="68DDB5EA" w14:textId="6289DA19" w:rsidR="00EE748C" w:rsidRPr="009E5255" w:rsidRDefault="00EE748C" w:rsidP="00751697">
            <w:pPr>
              <w:spacing w:before="0" w:after="0" w:line="240" w:lineRule="auto"/>
              <w:rPr>
                <w:sz w:val="20"/>
                <w:szCs w:val="20"/>
              </w:rPr>
            </w:pPr>
          </w:p>
        </w:tc>
        <w:tc>
          <w:tcPr>
            <w:tcW w:w="4709" w:type="dxa"/>
          </w:tcPr>
          <w:p w14:paraId="1C98D24A" w14:textId="7324F64D" w:rsidR="00751697" w:rsidRPr="009E5255" w:rsidRDefault="00943925" w:rsidP="00751697">
            <w:pPr>
              <w:spacing w:before="0" w:after="0" w:line="240" w:lineRule="auto"/>
              <w:rPr>
                <w:sz w:val="20"/>
                <w:szCs w:val="20"/>
              </w:rPr>
            </w:pPr>
            <w:r w:rsidRPr="009E5255">
              <w:rPr>
                <w:sz w:val="20"/>
                <w:szCs w:val="20"/>
              </w:rPr>
              <w:t>Overall more doses qualified for cost saving at ≤10% dose reduction.</w:t>
            </w:r>
          </w:p>
        </w:tc>
      </w:tr>
      <w:tr w:rsidR="00EE748C" w:rsidRPr="009E5255" w14:paraId="48F49990" w14:textId="77777777" w:rsidTr="00715C90">
        <w:tc>
          <w:tcPr>
            <w:tcW w:w="4077" w:type="dxa"/>
          </w:tcPr>
          <w:p w14:paraId="6F93E129" w14:textId="705755C8" w:rsidR="00751697" w:rsidRPr="009E5255" w:rsidRDefault="00C82EBD" w:rsidP="00C82EBD">
            <w:pPr>
              <w:widowControl/>
              <w:autoSpaceDE w:val="0"/>
              <w:autoSpaceDN w:val="0"/>
              <w:adjustRightInd w:val="0"/>
              <w:spacing w:before="0" w:after="0" w:line="240" w:lineRule="auto"/>
              <w:ind w:right="5"/>
              <w:rPr>
                <w:bCs w:val="0"/>
                <w:color w:val="000000"/>
                <w:sz w:val="20"/>
                <w:szCs w:val="20"/>
              </w:rPr>
            </w:pPr>
            <w:r w:rsidRPr="009E5255">
              <w:rPr>
                <w:bCs w:val="0"/>
                <w:color w:val="000000"/>
                <w:sz w:val="20"/>
                <w:szCs w:val="20"/>
              </w:rPr>
              <w:t xml:space="preserve">Dalal, A. A., Gagnon-Sanschagrin, P., Burne, R., et al. (2018). Dosing patterns and economic burden of palbociclib drug wastage in HR+/HER2− metastatic breast cancer. </w:t>
            </w:r>
            <w:r w:rsidRPr="009E5255">
              <w:rPr>
                <w:bCs w:val="0"/>
                <w:i/>
                <w:iCs/>
                <w:color w:val="000000"/>
                <w:sz w:val="20"/>
                <w:szCs w:val="20"/>
              </w:rPr>
              <w:t>Advances in Therapy, 35</w:t>
            </w:r>
            <w:r w:rsidRPr="009E5255">
              <w:rPr>
                <w:bCs w:val="0"/>
                <w:color w:val="000000"/>
                <w:sz w:val="20"/>
                <w:szCs w:val="20"/>
              </w:rPr>
              <w:t>(6), 768-778.</w:t>
            </w:r>
          </w:p>
        </w:tc>
        <w:tc>
          <w:tcPr>
            <w:tcW w:w="954" w:type="dxa"/>
          </w:tcPr>
          <w:p w14:paraId="1731D6DC" w14:textId="6C49FA2C" w:rsidR="00751697" w:rsidRPr="009E5255" w:rsidRDefault="00AC6AC7" w:rsidP="00751697">
            <w:pPr>
              <w:spacing w:before="0" w:after="0" w:line="240" w:lineRule="auto"/>
              <w:rPr>
                <w:sz w:val="20"/>
                <w:szCs w:val="20"/>
              </w:rPr>
            </w:pPr>
            <w:r w:rsidRPr="009E5255">
              <w:rPr>
                <w:sz w:val="20"/>
                <w:szCs w:val="20"/>
              </w:rPr>
              <w:t>US</w:t>
            </w:r>
          </w:p>
        </w:tc>
        <w:tc>
          <w:tcPr>
            <w:tcW w:w="4197" w:type="dxa"/>
          </w:tcPr>
          <w:p w14:paraId="599FE320" w14:textId="77777777" w:rsidR="00751697" w:rsidRPr="009E5255" w:rsidRDefault="00AC6AC7" w:rsidP="00751697">
            <w:pPr>
              <w:spacing w:before="0" w:after="0" w:line="240" w:lineRule="auto"/>
              <w:rPr>
                <w:sz w:val="20"/>
                <w:szCs w:val="20"/>
              </w:rPr>
            </w:pPr>
            <w:r w:rsidRPr="009E5255">
              <w:rPr>
                <w:sz w:val="20"/>
                <w:szCs w:val="20"/>
              </w:rPr>
              <w:t>Retrospective analysis of the US claims database reporting dosing patterns. A dose modification was defined as an increase/decrease of at least 25 mg daily compared to the preceding dose. Estimates of drug wastage costs were based on days with overlap in prescription fills for different palbociclib doses.</w:t>
            </w:r>
          </w:p>
          <w:p w14:paraId="6E0C7E3A" w14:textId="3217E458" w:rsidR="00EE748C" w:rsidRPr="009E5255" w:rsidRDefault="00EE748C" w:rsidP="00751697">
            <w:pPr>
              <w:spacing w:before="0" w:after="0" w:line="240" w:lineRule="auto"/>
              <w:rPr>
                <w:sz w:val="20"/>
                <w:szCs w:val="20"/>
              </w:rPr>
            </w:pPr>
          </w:p>
        </w:tc>
        <w:tc>
          <w:tcPr>
            <w:tcW w:w="4709" w:type="dxa"/>
          </w:tcPr>
          <w:p w14:paraId="70535BC5" w14:textId="6582705E" w:rsidR="00751697" w:rsidRPr="009E5255" w:rsidRDefault="00AC6AC7" w:rsidP="00751697">
            <w:pPr>
              <w:spacing w:before="0" w:after="0" w:line="240" w:lineRule="auto"/>
              <w:rPr>
                <w:sz w:val="20"/>
                <w:szCs w:val="20"/>
              </w:rPr>
            </w:pPr>
            <w:r w:rsidRPr="009E5255">
              <w:rPr>
                <w:sz w:val="20"/>
                <w:szCs w:val="20"/>
              </w:rPr>
              <w:t>Dose modification was observed in 17.8%, 31.2%, and 35.0% of patients in first, second, and third line assuming on average 4 months duration of line therapy. Average overlap in prescription fills was 9.2, 9.9, and 5.4 days in first, second, and third line. Potential drug wastage resulted in an average cost of $4,376, $4,740, and $2,592 per patient in first, second, and third line.</w:t>
            </w:r>
          </w:p>
        </w:tc>
      </w:tr>
      <w:tr w:rsidR="00EE748C" w:rsidRPr="009E5255" w14:paraId="4821ECC4" w14:textId="77777777" w:rsidTr="00715C90">
        <w:tc>
          <w:tcPr>
            <w:tcW w:w="4077" w:type="dxa"/>
          </w:tcPr>
          <w:p w14:paraId="6AB41309" w14:textId="73A7A1C5" w:rsidR="00751697" w:rsidRPr="009E5255" w:rsidRDefault="00C82EBD" w:rsidP="00C82EBD">
            <w:pPr>
              <w:spacing w:before="0" w:after="0" w:line="240" w:lineRule="auto"/>
              <w:ind w:right="5"/>
              <w:rPr>
                <w:sz w:val="20"/>
                <w:szCs w:val="20"/>
              </w:rPr>
            </w:pPr>
            <w:r w:rsidRPr="009E5255">
              <w:rPr>
                <w:bCs w:val="0"/>
                <w:color w:val="000000"/>
                <w:sz w:val="20"/>
                <w:szCs w:val="20"/>
              </w:rPr>
              <w:t xml:space="preserve">Daniels, B., Girosi, F., Tervonen, H., et al. (2018). Adherence to prescribing restrictions for HER2-positive metastatic breast cancer in Australia: A national population-based observational study (2001-2016). </w:t>
            </w:r>
            <w:r w:rsidRPr="009E5255">
              <w:rPr>
                <w:bCs w:val="0"/>
                <w:i/>
                <w:iCs/>
                <w:color w:val="000000"/>
                <w:sz w:val="20"/>
                <w:szCs w:val="20"/>
              </w:rPr>
              <w:t>PLoS One, 13</w:t>
            </w:r>
            <w:r w:rsidRPr="009E5255">
              <w:rPr>
                <w:bCs w:val="0"/>
                <w:color w:val="000000"/>
                <w:sz w:val="20"/>
                <w:szCs w:val="20"/>
              </w:rPr>
              <w:t>(7).</w:t>
            </w:r>
          </w:p>
        </w:tc>
        <w:tc>
          <w:tcPr>
            <w:tcW w:w="954" w:type="dxa"/>
          </w:tcPr>
          <w:p w14:paraId="194B256D" w14:textId="2BF0BD38" w:rsidR="00751697" w:rsidRPr="009E5255" w:rsidRDefault="00B06D95" w:rsidP="00751697">
            <w:pPr>
              <w:spacing w:before="0" w:after="0" w:line="240" w:lineRule="auto"/>
              <w:rPr>
                <w:sz w:val="20"/>
                <w:szCs w:val="20"/>
              </w:rPr>
            </w:pPr>
            <w:r w:rsidRPr="009E5255">
              <w:rPr>
                <w:sz w:val="20"/>
                <w:szCs w:val="20"/>
              </w:rPr>
              <w:t>Australia</w:t>
            </w:r>
          </w:p>
        </w:tc>
        <w:tc>
          <w:tcPr>
            <w:tcW w:w="4197" w:type="dxa"/>
          </w:tcPr>
          <w:p w14:paraId="72E78250" w14:textId="2DD9ECAF" w:rsidR="00751697" w:rsidRPr="009E5255" w:rsidRDefault="00B06D95" w:rsidP="00751697">
            <w:pPr>
              <w:spacing w:before="0" w:after="0" w:line="240" w:lineRule="auto"/>
              <w:rPr>
                <w:sz w:val="20"/>
                <w:szCs w:val="20"/>
              </w:rPr>
            </w:pPr>
            <w:r w:rsidRPr="009E5255">
              <w:rPr>
                <w:sz w:val="20"/>
                <w:szCs w:val="20"/>
              </w:rPr>
              <w:t>Retrospective cohort study based on dispensing records to determine restriction adherence. Group-based trajectory models (GBTMs) used to cluster patients on their patterns of trastuzumab exposure, and then on their patterns of lapatinib and chemotherapy exposure.</w:t>
            </w:r>
          </w:p>
        </w:tc>
        <w:tc>
          <w:tcPr>
            <w:tcW w:w="4709" w:type="dxa"/>
          </w:tcPr>
          <w:p w14:paraId="5D2DCF9C" w14:textId="77777777" w:rsidR="00751697" w:rsidRPr="009E5255" w:rsidRDefault="00B06D95" w:rsidP="00751697">
            <w:pPr>
              <w:spacing w:before="0" w:after="0" w:line="240" w:lineRule="auto"/>
              <w:rPr>
                <w:sz w:val="20"/>
                <w:szCs w:val="20"/>
              </w:rPr>
            </w:pPr>
            <w:r w:rsidRPr="009E5255">
              <w:rPr>
                <w:sz w:val="20"/>
                <w:szCs w:val="20"/>
              </w:rPr>
              <w:t>The most frequent non-adherent treatments were trastuzumab plus: vinorelbine (24%); capecitabine (24%); anthracycline (10%); and taxane with platinum (TCH; 9%)</w:t>
            </w:r>
            <w:r w:rsidR="00E4568A" w:rsidRPr="009E5255">
              <w:rPr>
                <w:sz w:val="20"/>
                <w:szCs w:val="20"/>
              </w:rPr>
              <w:t>.</w:t>
            </w:r>
            <w:r w:rsidRPr="009E5255">
              <w:rPr>
                <w:sz w:val="20"/>
                <w:szCs w:val="20"/>
              </w:rPr>
              <w:t xml:space="preserve"> 193 patients (4%) received non-adherent lapatinib treatment: 165 patients initiated lapatinib as monotherapy; 28 received lapatinib in combination with chemotherapy other than capecitabine. Non-adherent concomitant therapy with trastuzumab and lapatinib was observed in 37 patients (&lt;1%) who had </w:t>
            </w:r>
            <w:r w:rsidR="008358AB" w:rsidRPr="009E5255">
              <w:rPr>
                <w:sz w:val="20"/>
                <w:szCs w:val="20"/>
              </w:rPr>
              <w:t>dispensing</w:t>
            </w:r>
            <w:r w:rsidRPr="009E5255">
              <w:rPr>
                <w:sz w:val="20"/>
                <w:szCs w:val="20"/>
              </w:rPr>
              <w:t xml:space="preserve"> of lapatinib while continuing trastuzumab. </w:t>
            </w:r>
          </w:p>
          <w:p w14:paraId="367F2E59" w14:textId="7C978DF4" w:rsidR="00C82EBD" w:rsidRPr="009E5255" w:rsidRDefault="00C82EBD" w:rsidP="00751697">
            <w:pPr>
              <w:spacing w:before="0" w:after="0" w:line="240" w:lineRule="auto"/>
              <w:rPr>
                <w:sz w:val="20"/>
                <w:szCs w:val="20"/>
              </w:rPr>
            </w:pPr>
          </w:p>
        </w:tc>
      </w:tr>
      <w:tr w:rsidR="00EE748C" w:rsidRPr="009E5255" w14:paraId="0AD55B82" w14:textId="77777777" w:rsidTr="00715C90">
        <w:tc>
          <w:tcPr>
            <w:tcW w:w="4077" w:type="dxa"/>
          </w:tcPr>
          <w:p w14:paraId="5884EC46" w14:textId="4451D91F" w:rsidR="00751697" w:rsidRPr="009E5255" w:rsidRDefault="00E9040F" w:rsidP="00C82EBD">
            <w:pPr>
              <w:spacing w:before="0" w:after="0" w:line="240" w:lineRule="auto"/>
              <w:ind w:right="5"/>
              <w:rPr>
                <w:sz w:val="20"/>
                <w:szCs w:val="20"/>
              </w:rPr>
            </w:pPr>
            <w:r w:rsidRPr="009E5255">
              <w:rPr>
                <w:bCs w:val="0"/>
                <w:color w:val="000000"/>
                <w:sz w:val="20"/>
                <w:szCs w:val="20"/>
              </w:rPr>
              <w:t xml:space="preserve">Dooley, M., Singh, S. &amp; Michael, M. (2004). Implications of dose rounding of chemotherapy to the nearest vial size. </w:t>
            </w:r>
            <w:r w:rsidRPr="009E5255">
              <w:rPr>
                <w:bCs w:val="0"/>
                <w:i/>
                <w:iCs/>
                <w:color w:val="000000"/>
                <w:sz w:val="20"/>
                <w:szCs w:val="20"/>
              </w:rPr>
              <w:t>Supportive Care in Cancer, 12</w:t>
            </w:r>
            <w:r w:rsidRPr="009E5255">
              <w:rPr>
                <w:bCs w:val="0"/>
                <w:color w:val="000000"/>
                <w:sz w:val="20"/>
                <w:szCs w:val="20"/>
              </w:rPr>
              <w:t>(9), 653-656.</w:t>
            </w:r>
          </w:p>
        </w:tc>
        <w:tc>
          <w:tcPr>
            <w:tcW w:w="954" w:type="dxa"/>
          </w:tcPr>
          <w:p w14:paraId="7E6927CC" w14:textId="7F8ADDC6" w:rsidR="00751697" w:rsidRPr="009E5255" w:rsidRDefault="00E9040F" w:rsidP="00751697">
            <w:pPr>
              <w:spacing w:before="0" w:after="0" w:line="240" w:lineRule="auto"/>
              <w:rPr>
                <w:sz w:val="20"/>
                <w:szCs w:val="20"/>
              </w:rPr>
            </w:pPr>
            <w:r w:rsidRPr="009E5255">
              <w:rPr>
                <w:sz w:val="20"/>
                <w:szCs w:val="20"/>
              </w:rPr>
              <w:t>Australia</w:t>
            </w:r>
          </w:p>
        </w:tc>
        <w:tc>
          <w:tcPr>
            <w:tcW w:w="4197" w:type="dxa"/>
          </w:tcPr>
          <w:p w14:paraId="6A753592" w14:textId="77777777" w:rsidR="00751697" w:rsidRPr="009E5255" w:rsidRDefault="00E9040F" w:rsidP="00751697">
            <w:pPr>
              <w:spacing w:before="0" w:after="0" w:line="240" w:lineRule="auto"/>
              <w:rPr>
                <w:sz w:val="20"/>
                <w:szCs w:val="20"/>
              </w:rPr>
            </w:pPr>
            <w:r w:rsidRPr="009E5255">
              <w:rPr>
                <w:sz w:val="20"/>
                <w:szCs w:val="20"/>
              </w:rPr>
              <w:t>Doses calculated using actual body surface area and the dosage recommendations in the approved product information. This calculated dose was then rounded upwards to the full next vial if the calculated dose exceeded 50% of the next appropriate vial strength, and was rounded downwards to the full previous vial if the calculated dose did not exceed 50% of the next appropriate vial strength. An assessment was made of the magnitude of the difference between the calculated and rounded dose with a classification of more than ±5% difference.</w:t>
            </w:r>
          </w:p>
          <w:p w14:paraId="2328AC4E" w14:textId="66AF3445" w:rsidR="00E9040F" w:rsidRPr="009E5255" w:rsidRDefault="00E9040F" w:rsidP="00751697">
            <w:pPr>
              <w:spacing w:before="0" w:after="0" w:line="240" w:lineRule="auto"/>
              <w:rPr>
                <w:sz w:val="20"/>
                <w:szCs w:val="20"/>
              </w:rPr>
            </w:pPr>
          </w:p>
        </w:tc>
        <w:tc>
          <w:tcPr>
            <w:tcW w:w="4709" w:type="dxa"/>
          </w:tcPr>
          <w:p w14:paraId="6A66F517" w14:textId="02C2CC74" w:rsidR="00751697" w:rsidRPr="009E5255" w:rsidRDefault="00E9040F" w:rsidP="00751697">
            <w:pPr>
              <w:spacing w:before="0" w:after="0" w:line="240" w:lineRule="auto"/>
              <w:rPr>
                <w:sz w:val="20"/>
                <w:szCs w:val="20"/>
              </w:rPr>
            </w:pPr>
            <w:r w:rsidRPr="009E5255">
              <w:rPr>
                <w:sz w:val="20"/>
                <w:szCs w:val="20"/>
              </w:rPr>
              <w:t>The proportion of patients for whom the dose rounded to the nearest vial strength varied by not more than ±5% was 89.5% for docetaxel, 60.4% for liposomal doxorubicin, 99.4% for gemcitabine, 34% for oxaliplatin and 56.3% for vinorelbine. Potential savings in drug acquisition costs calculated for instances where the difference was no greater than ±5% varied by -4.6 (SD 5.2%) for docetaxel, -14.2 (SD 9.4%) for liposomal doxorubicin, -4.0 (SD 4.3%) for gemcitabine, -11.2 (SD 12.5%) for oxaliplatin and -12.5 (SD 8.0) for vinorelbine.</w:t>
            </w:r>
          </w:p>
        </w:tc>
      </w:tr>
      <w:tr w:rsidR="00C82EBD" w:rsidRPr="009E5255" w14:paraId="38C27389" w14:textId="77777777" w:rsidTr="00715C90">
        <w:tc>
          <w:tcPr>
            <w:tcW w:w="4077" w:type="dxa"/>
          </w:tcPr>
          <w:p w14:paraId="243FC647" w14:textId="5CBEEEA1" w:rsidR="00C82EBD" w:rsidRPr="009E5255" w:rsidRDefault="00E9040F" w:rsidP="00C82EBD">
            <w:pPr>
              <w:spacing w:before="0" w:after="0" w:line="240" w:lineRule="auto"/>
              <w:ind w:right="5"/>
              <w:rPr>
                <w:color w:val="FF0000"/>
                <w:sz w:val="20"/>
                <w:szCs w:val="20"/>
              </w:rPr>
            </w:pPr>
            <w:r w:rsidRPr="009E5255">
              <w:rPr>
                <w:bCs w:val="0"/>
                <w:color w:val="000000"/>
                <w:sz w:val="20"/>
                <w:szCs w:val="20"/>
              </w:rPr>
              <w:t xml:space="preserve">Fahey, O., Koth, S., Bergsbaken, J., Jones, H. &amp; Trapskin, P. (2020). Automated parenteral chemotherapy dose-banding to improve patient safety and decrease drug costs. </w:t>
            </w:r>
            <w:r w:rsidRPr="009E5255">
              <w:rPr>
                <w:bCs w:val="0"/>
                <w:i/>
                <w:iCs/>
                <w:color w:val="000000"/>
                <w:sz w:val="20"/>
                <w:szCs w:val="20"/>
              </w:rPr>
              <w:t>Journal of Oncology Pharmacy Practice, 26</w:t>
            </w:r>
            <w:r w:rsidRPr="009E5255">
              <w:rPr>
                <w:bCs w:val="0"/>
                <w:color w:val="000000"/>
                <w:sz w:val="20"/>
                <w:szCs w:val="20"/>
              </w:rPr>
              <w:t>(2), 345-350.</w:t>
            </w:r>
          </w:p>
        </w:tc>
        <w:tc>
          <w:tcPr>
            <w:tcW w:w="954" w:type="dxa"/>
          </w:tcPr>
          <w:p w14:paraId="3DA66ACF" w14:textId="52F1C242" w:rsidR="00C82EBD" w:rsidRPr="009E5255" w:rsidRDefault="00E9040F" w:rsidP="00751697">
            <w:pPr>
              <w:spacing w:before="0" w:after="0" w:line="240" w:lineRule="auto"/>
              <w:rPr>
                <w:sz w:val="20"/>
                <w:szCs w:val="20"/>
              </w:rPr>
            </w:pPr>
            <w:r w:rsidRPr="009E5255">
              <w:rPr>
                <w:sz w:val="20"/>
                <w:szCs w:val="20"/>
              </w:rPr>
              <w:t>US</w:t>
            </w:r>
          </w:p>
        </w:tc>
        <w:tc>
          <w:tcPr>
            <w:tcW w:w="4197" w:type="dxa"/>
          </w:tcPr>
          <w:p w14:paraId="0B696E0A" w14:textId="3326EB94" w:rsidR="00C82EBD" w:rsidRPr="009E5255" w:rsidRDefault="00E9040F" w:rsidP="00751697">
            <w:pPr>
              <w:spacing w:before="0" w:after="0" w:line="240" w:lineRule="auto"/>
              <w:rPr>
                <w:sz w:val="20"/>
                <w:szCs w:val="20"/>
              </w:rPr>
            </w:pPr>
            <w:r w:rsidRPr="009E5255">
              <w:rPr>
                <w:sz w:val="20"/>
                <w:szCs w:val="20"/>
              </w:rPr>
              <w:t>Pre-implementation phase: Review of medication errors  reported from the previous 12 months associated with manual rounding of parenteral chemotherapy doses; Implementation of  pre-specified dose-banding table (bevacizumab, rituximab,</w:t>
            </w:r>
            <w:r w:rsidR="00F22DC2" w:rsidRPr="009E5255">
              <w:rPr>
                <w:sz w:val="20"/>
                <w:szCs w:val="20"/>
              </w:rPr>
              <w:t xml:space="preserve"> </w:t>
            </w:r>
            <w:r w:rsidRPr="009E5255">
              <w:rPr>
                <w:sz w:val="20"/>
                <w:szCs w:val="20"/>
              </w:rPr>
              <w:t>and trastuzumab) that adhered to the 5% or 10% maximum rounding parameter was incorporated in EHR (12 Sep 2017); Post implementation retrospective chart review performed to measure total medication savings (mg, $) based on the wholesale acquisition cost (WAC) and number of unique doses administered (12 Sep 2017 – 31 Dec 2017). Comparison of automated dose banding with manual dose banding to calculate the net drug savings for each administration during the pre-implementation and post-implementation by subtracting the administered dose from the originally ordered dose. Cost savings were calculated by multiplying net milligram savings by WAC. Drug milligram savings and corresponding cost savings from manual dose rounding were compared to savings associated with automated dose-banding.</w:t>
            </w:r>
          </w:p>
          <w:p w14:paraId="345C58F2" w14:textId="5ABFCEB2" w:rsidR="00E9040F" w:rsidRPr="009E5255" w:rsidRDefault="00E9040F" w:rsidP="00751697">
            <w:pPr>
              <w:spacing w:before="0" w:after="0" w:line="240" w:lineRule="auto"/>
              <w:rPr>
                <w:sz w:val="20"/>
                <w:szCs w:val="20"/>
              </w:rPr>
            </w:pPr>
          </w:p>
        </w:tc>
        <w:tc>
          <w:tcPr>
            <w:tcW w:w="4709" w:type="dxa"/>
          </w:tcPr>
          <w:p w14:paraId="55CD1C45" w14:textId="1036444E" w:rsidR="00C82EBD" w:rsidRPr="009E5255" w:rsidRDefault="00E9040F" w:rsidP="00E9040F">
            <w:pPr>
              <w:widowControl/>
              <w:spacing w:before="0" w:after="0" w:line="240" w:lineRule="auto"/>
              <w:rPr>
                <w:bCs w:val="0"/>
                <w:color w:val="000000"/>
                <w:sz w:val="20"/>
                <w:szCs w:val="20"/>
              </w:rPr>
            </w:pPr>
            <w:r w:rsidRPr="009E5255">
              <w:rPr>
                <w:color w:val="000000"/>
                <w:sz w:val="20"/>
                <w:szCs w:val="20"/>
              </w:rPr>
              <w:t>Manual dose rounding resulted in net drug savings of 994mg (686 mg of bevacizumab, 248 mg of rituximab, and 60 mg of trastuzumab)</w:t>
            </w:r>
            <w:r w:rsidRPr="009E5255">
              <w:rPr>
                <w:color w:val="000000"/>
                <w:sz w:val="20"/>
                <w:szCs w:val="20"/>
              </w:rPr>
              <w:br/>
              <w:t xml:space="preserve"> Automated dose rounding resulted in 24,572 mg of drug savings (7,106 mg of bevacizumab, 13,414 mg of rituximab and 4,051 mg of trastuzumab)</w:t>
            </w:r>
            <w:r w:rsidRPr="009E5255">
              <w:rPr>
                <w:color w:val="000000"/>
                <w:sz w:val="20"/>
                <w:szCs w:val="20"/>
              </w:rPr>
              <w:br/>
              <w:t>Cost savings associated with manual dose-banding was $$8,420 ($32,870 annualized).</w:t>
            </w:r>
          </w:p>
        </w:tc>
      </w:tr>
      <w:tr w:rsidR="00C82EBD" w:rsidRPr="009E5255" w14:paraId="6D786945" w14:textId="77777777" w:rsidTr="00715C90">
        <w:tc>
          <w:tcPr>
            <w:tcW w:w="4077" w:type="dxa"/>
          </w:tcPr>
          <w:p w14:paraId="1BD94589" w14:textId="0CE7175E" w:rsidR="00C82EBD" w:rsidRPr="009E5255" w:rsidRDefault="00E9040F" w:rsidP="00C82EBD">
            <w:pPr>
              <w:spacing w:before="0" w:after="0" w:line="240" w:lineRule="auto"/>
              <w:ind w:right="5"/>
              <w:rPr>
                <w:color w:val="FF0000"/>
                <w:sz w:val="20"/>
                <w:szCs w:val="20"/>
              </w:rPr>
            </w:pPr>
            <w:r w:rsidRPr="009E5255">
              <w:rPr>
                <w:bCs w:val="0"/>
                <w:color w:val="000000"/>
                <w:sz w:val="20"/>
                <w:szCs w:val="20"/>
              </w:rPr>
              <w:t xml:space="preserve">Fahrenbruch, R., Kintzel, P., Bott, A. M., Gilmore, S. &amp; Markham, R. (2018). Dose rounding of biologic and cytotoxic anticancer agents: a position statement of the hematology/oncology pharmacy association. </w:t>
            </w:r>
            <w:r w:rsidRPr="009E5255">
              <w:rPr>
                <w:bCs w:val="0"/>
                <w:i/>
                <w:iCs/>
                <w:color w:val="000000"/>
                <w:sz w:val="20"/>
                <w:szCs w:val="20"/>
              </w:rPr>
              <w:t>Journal of Oncology Practice, 14</w:t>
            </w:r>
            <w:r w:rsidRPr="009E5255">
              <w:rPr>
                <w:bCs w:val="0"/>
                <w:color w:val="000000"/>
                <w:sz w:val="20"/>
                <w:szCs w:val="20"/>
              </w:rPr>
              <w:t>(3), e130-e136</w:t>
            </w:r>
          </w:p>
        </w:tc>
        <w:tc>
          <w:tcPr>
            <w:tcW w:w="954" w:type="dxa"/>
          </w:tcPr>
          <w:p w14:paraId="794D498B" w14:textId="61A286DA" w:rsidR="00C82EBD" w:rsidRPr="009E5255" w:rsidRDefault="00E9040F" w:rsidP="00751697">
            <w:pPr>
              <w:spacing w:before="0" w:after="0" w:line="240" w:lineRule="auto"/>
              <w:rPr>
                <w:sz w:val="20"/>
                <w:szCs w:val="20"/>
              </w:rPr>
            </w:pPr>
            <w:r w:rsidRPr="009E5255">
              <w:rPr>
                <w:sz w:val="20"/>
                <w:szCs w:val="20"/>
              </w:rPr>
              <w:t>US</w:t>
            </w:r>
          </w:p>
        </w:tc>
        <w:tc>
          <w:tcPr>
            <w:tcW w:w="4197" w:type="dxa"/>
          </w:tcPr>
          <w:p w14:paraId="250B6337" w14:textId="7A3F17AC" w:rsidR="00C82EBD" w:rsidRPr="009E5255" w:rsidRDefault="00E9040F" w:rsidP="00751697">
            <w:pPr>
              <w:spacing w:before="0" w:after="0" w:line="240" w:lineRule="auto"/>
              <w:rPr>
                <w:sz w:val="20"/>
                <w:szCs w:val="20"/>
              </w:rPr>
            </w:pPr>
            <w:r w:rsidRPr="009E5255">
              <w:rPr>
                <w:sz w:val="20"/>
                <w:szCs w:val="20"/>
              </w:rPr>
              <w:t>Literature review.</w:t>
            </w:r>
          </w:p>
        </w:tc>
        <w:tc>
          <w:tcPr>
            <w:tcW w:w="4709" w:type="dxa"/>
          </w:tcPr>
          <w:p w14:paraId="4D35975C" w14:textId="63157B58" w:rsidR="00C82EBD" w:rsidRPr="009E5255" w:rsidRDefault="00E9040F" w:rsidP="00751697">
            <w:pPr>
              <w:spacing w:before="0" w:after="0" w:line="240" w:lineRule="auto"/>
              <w:rPr>
                <w:sz w:val="20"/>
                <w:szCs w:val="20"/>
              </w:rPr>
            </w:pPr>
            <w:r w:rsidRPr="009E5255">
              <w:rPr>
                <w:sz w:val="20"/>
                <w:szCs w:val="20"/>
              </w:rPr>
              <w:t xml:space="preserve">Rounding of biologic and cytotoxic agents within 10% of the ordered dose is designated as acceptable for routine clinical care. Dose changes of 10% are not expected to reduce the safety or effectiveness of therapy. The rounding amount—10%—is rational in the context of standard dose adjustments for patient tolerance and </w:t>
            </w:r>
            <w:r w:rsidR="00F22DC2" w:rsidRPr="009E5255">
              <w:rPr>
                <w:sz w:val="20"/>
                <w:szCs w:val="20"/>
              </w:rPr>
              <w:t>tumour</w:t>
            </w:r>
            <w:r w:rsidRPr="009E5255">
              <w:rPr>
                <w:sz w:val="20"/>
                <w:szCs w:val="20"/>
              </w:rPr>
              <w:t xml:space="preserve"> response (20%), clinical trial deficiency criteria (10%), and the influence of interpatient pharmacokinetic variability. HOPA supports the use of the same threshold for dose rounding of anticancer drugs as that used for palliative and curative therapy. Potential exceptions to dose rounding are discussed.</w:t>
            </w:r>
          </w:p>
          <w:p w14:paraId="40EA096D" w14:textId="2D952192" w:rsidR="00E9040F" w:rsidRPr="009E5255" w:rsidRDefault="00E9040F" w:rsidP="00751697">
            <w:pPr>
              <w:spacing w:before="0" w:after="0" w:line="240" w:lineRule="auto"/>
              <w:rPr>
                <w:sz w:val="20"/>
                <w:szCs w:val="20"/>
              </w:rPr>
            </w:pPr>
          </w:p>
        </w:tc>
      </w:tr>
      <w:tr w:rsidR="00C82EBD" w:rsidRPr="009E5255" w14:paraId="58035973" w14:textId="77777777" w:rsidTr="00715C90">
        <w:tc>
          <w:tcPr>
            <w:tcW w:w="4077" w:type="dxa"/>
          </w:tcPr>
          <w:p w14:paraId="1F495FD6" w14:textId="33DBA10A" w:rsidR="00C82EBD" w:rsidRPr="009E5255" w:rsidRDefault="00E9040F" w:rsidP="00C82EBD">
            <w:pPr>
              <w:spacing w:before="0" w:after="0" w:line="240" w:lineRule="auto"/>
              <w:ind w:right="5"/>
              <w:rPr>
                <w:color w:val="FF0000"/>
                <w:sz w:val="20"/>
                <w:szCs w:val="20"/>
              </w:rPr>
            </w:pPr>
            <w:r w:rsidRPr="009E5255">
              <w:rPr>
                <w:bCs w:val="0"/>
                <w:color w:val="000000"/>
                <w:sz w:val="20"/>
                <w:szCs w:val="20"/>
              </w:rPr>
              <w:t xml:space="preserve">Fasola, G., Aprile, G. &amp; Marini, L. (2014). Drug waste minimization as an effective strategy of cost-containment in Oncology. </w:t>
            </w:r>
            <w:r w:rsidRPr="009E5255">
              <w:rPr>
                <w:bCs w:val="0"/>
                <w:i/>
                <w:iCs/>
                <w:color w:val="000000"/>
                <w:sz w:val="20"/>
                <w:szCs w:val="20"/>
              </w:rPr>
              <w:t>BMC Health Serv Res, 14</w:t>
            </w:r>
            <w:r w:rsidRPr="009E5255">
              <w:rPr>
                <w:bCs w:val="0"/>
                <w:color w:val="000000"/>
                <w:sz w:val="20"/>
                <w:szCs w:val="20"/>
              </w:rPr>
              <w:t>(57).</w:t>
            </w:r>
          </w:p>
        </w:tc>
        <w:tc>
          <w:tcPr>
            <w:tcW w:w="954" w:type="dxa"/>
          </w:tcPr>
          <w:p w14:paraId="5CEE6789" w14:textId="6968945D" w:rsidR="00C82EBD" w:rsidRPr="009E5255" w:rsidRDefault="00E9040F" w:rsidP="00751697">
            <w:pPr>
              <w:spacing w:before="0" w:after="0" w:line="240" w:lineRule="auto"/>
              <w:rPr>
                <w:sz w:val="20"/>
                <w:szCs w:val="20"/>
              </w:rPr>
            </w:pPr>
            <w:r w:rsidRPr="009E5255">
              <w:rPr>
                <w:sz w:val="20"/>
                <w:szCs w:val="20"/>
              </w:rPr>
              <w:t>Italy</w:t>
            </w:r>
          </w:p>
        </w:tc>
        <w:tc>
          <w:tcPr>
            <w:tcW w:w="4197" w:type="dxa"/>
          </w:tcPr>
          <w:p w14:paraId="4106E7F5" w14:textId="1C006444" w:rsidR="00C82EBD" w:rsidRPr="009E5255" w:rsidRDefault="00F22DC2" w:rsidP="00751697">
            <w:pPr>
              <w:spacing w:before="0" w:after="0" w:line="240" w:lineRule="auto"/>
              <w:rPr>
                <w:sz w:val="20"/>
                <w:szCs w:val="20"/>
              </w:rPr>
            </w:pPr>
            <w:r w:rsidRPr="009E5255">
              <w:rPr>
                <w:sz w:val="20"/>
                <w:szCs w:val="20"/>
              </w:rPr>
              <w:t>Observation</w:t>
            </w:r>
            <w:r w:rsidR="00E9040F" w:rsidRPr="009E5255">
              <w:rPr>
                <w:sz w:val="20"/>
                <w:szCs w:val="20"/>
              </w:rPr>
              <w:t xml:space="preserve"> study of prescription data to demonstrate the efficacy of drug waste minimization in reducing drug-related costs and its importance as a structural measure in health care management. Implementation and evaluation of a protocol of waste reduction for chemotherapy IV drugs (3 years follow-up data).</w:t>
            </w:r>
          </w:p>
        </w:tc>
        <w:tc>
          <w:tcPr>
            <w:tcW w:w="4709" w:type="dxa"/>
          </w:tcPr>
          <w:p w14:paraId="40FD7F24" w14:textId="6F5178D2" w:rsidR="00C82EBD" w:rsidRPr="009E5255" w:rsidRDefault="00E9040F" w:rsidP="00751697">
            <w:pPr>
              <w:spacing w:before="0" w:after="0" w:line="240" w:lineRule="auto"/>
              <w:rPr>
                <w:sz w:val="20"/>
                <w:szCs w:val="20"/>
              </w:rPr>
            </w:pPr>
            <w:r w:rsidRPr="009E5255">
              <w:rPr>
                <w:sz w:val="20"/>
                <w:szCs w:val="20"/>
              </w:rPr>
              <w:t>Results reported for Cetuximab, docetaxel, gemcitabine, oxaliplatin, pemetrexed and trastuzumab, bevacizumab, penitumumab.</w:t>
            </w:r>
          </w:p>
        </w:tc>
      </w:tr>
      <w:tr w:rsidR="00C82EBD" w:rsidRPr="009E5255" w14:paraId="5B7E1970" w14:textId="77777777" w:rsidTr="00715C90">
        <w:tc>
          <w:tcPr>
            <w:tcW w:w="4077" w:type="dxa"/>
          </w:tcPr>
          <w:p w14:paraId="17FCA74A" w14:textId="7F5F431F" w:rsidR="00C82EBD" w:rsidRPr="009E5255" w:rsidRDefault="00E9040F" w:rsidP="00C82EBD">
            <w:pPr>
              <w:spacing w:before="0" w:after="0" w:line="240" w:lineRule="auto"/>
              <w:ind w:right="5"/>
              <w:rPr>
                <w:color w:val="FF0000"/>
                <w:sz w:val="20"/>
                <w:szCs w:val="20"/>
              </w:rPr>
            </w:pPr>
            <w:r w:rsidRPr="009E5255">
              <w:rPr>
                <w:bCs w:val="0"/>
                <w:color w:val="000000"/>
                <w:sz w:val="20"/>
                <w:szCs w:val="20"/>
              </w:rPr>
              <w:t xml:space="preserve">Field, K., Zelenko, A., Kosmider, S., et al. (2010). Dose rounding of chemotherapy in colorectal cancer: an analysis of clinician attitudes and the potential impact on treatment costs. </w:t>
            </w:r>
            <w:r w:rsidRPr="009E5255">
              <w:rPr>
                <w:bCs w:val="0"/>
                <w:i/>
                <w:iCs/>
                <w:color w:val="000000"/>
                <w:sz w:val="20"/>
                <w:szCs w:val="20"/>
              </w:rPr>
              <w:t>Asia Pac J Clin Oncol, 6</w:t>
            </w:r>
            <w:r w:rsidRPr="009E5255">
              <w:rPr>
                <w:bCs w:val="0"/>
                <w:color w:val="000000"/>
                <w:sz w:val="20"/>
                <w:szCs w:val="20"/>
              </w:rPr>
              <w:t>(3), 203-209.</w:t>
            </w:r>
          </w:p>
        </w:tc>
        <w:tc>
          <w:tcPr>
            <w:tcW w:w="954" w:type="dxa"/>
          </w:tcPr>
          <w:p w14:paraId="52AA767B" w14:textId="215E74AE" w:rsidR="00C82EBD" w:rsidRPr="009E5255" w:rsidRDefault="00E9040F" w:rsidP="00751697">
            <w:pPr>
              <w:spacing w:before="0" w:after="0" w:line="240" w:lineRule="auto"/>
              <w:rPr>
                <w:sz w:val="20"/>
                <w:szCs w:val="20"/>
              </w:rPr>
            </w:pPr>
            <w:r w:rsidRPr="009E5255">
              <w:rPr>
                <w:sz w:val="20"/>
                <w:szCs w:val="20"/>
              </w:rPr>
              <w:t>Australia</w:t>
            </w:r>
          </w:p>
        </w:tc>
        <w:tc>
          <w:tcPr>
            <w:tcW w:w="4197" w:type="dxa"/>
          </w:tcPr>
          <w:p w14:paraId="70903A27" w14:textId="3CCCFD09" w:rsidR="00C82EBD" w:rsidRPr="009E5255" w:rsidRDefault="00E9040F" w:rsidP="00751697">
            <w:pPr>
              <w:spacing w:before="0" w:after="0" w:line="240" w:lineRule="auto"/>
              <w:rPr>
                <w:sz w:val="20"/>
                <w:szCs w:val="20"/>
              </w:rPr>
            </w:pPr>
            <w:r w:rsidRPr="009E5255">
              <w:rPr>
                <w:sz w:val="20"/>
                <w:szCs w:val="20"/>
              </w:rPr>
              <w:t>Prospective study of Australasian Comprehensive Cancer Outcomes Research Database (ACCORD) to calculate theoretical cost savings of oxaliplatin dose rounding in colorectal cancer (CRC), and to assess clinician attitudes to chemotherapy dose rounding.</w:t>
            </w:r>
          </w:p>
        </w:tc>
        <w:tc>
          <w:tcPr>
            <w:tcW w:w="4709" w:type="dxa"/>
          </w:tcPr>
          <w:p w14:paraId="6548D434" w14:textId="77777777" w:rsidR="00C82EBD" w:rsidRPr="009E5255" w:rsidRDefault="00E9040F" w:rsidP="00E9040F">
            <w:pPr>
              <w:spacing w:before="0" w:after="0" w:line="240" w:lineRule="auto"/>
              <w:rPr>
                <w:sz w:val="20"/>
                <w:szCs w:val="20"/>
              </w:rPr>
            </w:pPr>
            <w:r w:rsidRPr="009E5255">
              <w:rPr>
                <w:sz w:val="20"/>
                <w:szCs w:val="20"/>
              </w:rPr>
              <w:t>Cost savings at hospital level: Assuming 10 cycles per patient and a cost saving per cycle of $AU324.36, the yearly cost saving overall for these four hospitals is 16 (number of patients per year receiving oxaliplatin within the BSA range of interest) x $AU324.36 (cost saving per cycle) x 10 (number of cycles) = $AU51 898. If the dose reduction is carried out for only those patients with metastatic (Stage IV) disease, the yearly cost saving over the four hospitals is 8 x $324.36 x 10 =$AU25 949. Cost savings at state level: The yearly cost saving for Stage III colon cancer in Victoria, if a dose rounding is carried out when the calculated dose falls within 10% of a vial size, is 818 (number of patients diagnosed with Stage II colon cancer) x 77% (the percentage who have chemotherapy) x 64% (the percentage who receive oxaliplatin) x $AU324.36 x 10 x 30% (the percentage within the BSA range) = $AU392 259. For those patients with metastatic (Stage IV) disease, the yearly cost saving overall is 654 x 67% x 69.7% x $324.36 x 10 x 28.6% = $AU283 321. These cost savings add up to a potential saving of $AU675 580 for Victorian health care. Cost savings at national level: Estimated 3107 Australians were diagnosed with Stage III colon cancer and 2484 have Stage IV colorectal cancer (CRC). The annual cost saving for Stage III cancer was  3107 x 77% x 64% x $AU324.36 x 10 x 30% = $AU1 489 912, and for metastatic disease alone the yearly cost saving overall is 2484 x 67% x 69.7% x $AU324.36 x 10 x 28.6% = $AU1 076 100. The overall estimated cost saving per year in Australia is $AU2 566 012. Clinician survey: Response to survey was received from 9 clinicians. 33.3% oncologists were comfortable with an initial dose reduction of up to 10% in the adjuvant setting, and 77.8% were comfortable with an initial dose reduction of up to 10% in the metastatic setting.</w:t>
            </w:r>
          </w:p>
          <w:p w14:paraId="6813D277" w14:textId="2DF32E6D" w:rsidR="00351807" w:rsidRPr="009E5255" w:rsidRDefault="00351807" w:rsidP="00E9040F">
            <w:pPr>
              <w:spacing w:before="0" w:after="0" w:line="240" w:lineRule="auto"/>
              <w:rPr>
                <w:sz w:val="20"/>
                <w:szCs w:val="20"/>
              </w:rPr>
            </w:pPr>
          </w:p>
        </w:tc>
      </w:tr>
      <w:tr w:rsidR="00C82EBD" w:rsidRPr="009E5255" w14:paraId="2CB2AFD8" w14:textId="77777777" w:rsidTr="00715C90">
        <w:tc>
          <w:tcPr>
            <w:tcW w:w="4077" w:type="dxa"/>
          </w:tcPr>
          <w:p w14:paraId="1CB1AA41" w14:textId="1FA63193" w:rsidR="00C82EBD" w:rsidRPr="009E5255" w:rsidRDefault="00E9040F" w:rsidP="00C82EBD">
            <w:pPr>
              <w:spacing w:before="0" w:after="0" w:line="240" w:lineRule="auto"/>
              <w:ind w:right="5"/>
              <w:rPr>
                <w:color w:val="FF0000"/>
                <w:sz w:val="20"/>
                <w:szCs w:val="20"/>
              </w:rPr>
            </w:pPr>
            <w:r w:rsidRPr="009E5255">
              <w:rPr>
                <w:bCs w:val="0"/>
                <w:color w:val="000000"/>
                <w:sz w:val="20"/>
                <w:szCs w:val="20"/>
              </w:rPr>
              <w:t xml:space="preserve">Francis, S., Heyliger, A., Miyares, M. &amp; Viera, M. (2015). Potential cost savings associated with dose rounding antineoplastic monoclonal agents. </w:t>
            </w:r>
            <w:r w:rsidRPr="009E5255">
              <w:rPr>
                <w:bCs w:val="0"/>
                <w:i/>
                <w:iCs/>
                <w:color w:val="000000"/>
                <w:sz w:val="20"/>
                <w:szCs w:val="20"/>
              </w:rPr>
              <w:t>Journal of Oncology Pharmacy Practice, 21</w:t>
            </w:r>
            <w:r w:rsidRPr="009E5255">
              <w:rPr>
                <w:bCs w:val="0"/>
                <w:color w:val="000000"/>
                <w:sz w:val="20"/>
                <w:szCs w:val="20"/>
              </w:rPr>
              <w:t>(4), 280-284.</w:t>
            </w:r>
          </w:p>
        </w:tc>
        <w:tc>
          <w:tcPr>
            <w:tcW w:w="954" w:type="dxa"/>
          </w:tcPr>
          <w:p w14:paraId="66DD3DBA" w14:textId="05B2D80E" w:rsidR="00C82EBD" w:rsidRPr="009E5255" w:rsidRDefault="00E9040F" w:rsidP="00751697">
            <w:pPr>
              <w:spacing w:before="0" w:after="0" w:line="240" w:lineRule="auto"/>
              <w:rPr>
                <w:sz w:val="20"/>
                <w:szCs w:val="20"/>
              </w:rPr>
            </w:pPr>
            <w:r w:rsidRPr="009E5255">
              <w:rPr>
                <w:sz w:val="20"/>
                <w:szCs w:val="20"/>
              </w:rPr>
              <w:t>US</w:t>
            </w:r>
          </w:p>
        </w:tc>
        <w:tc>
          <w:tcPr>
            <w:tcW w:w="4197" w:type="dxa"/>
          </w:tcPr>
          <w:p w14:paraId="5095F8AA" w14:textId="3EDCDAA7" w:rsidR="00C82EBD" w:rsidRPr="009E5255" w:rsidRDefault="00E9040F" w:rsidP="00751697">
            <w:pPr>
              <w:spacing w:before="0" w:after="0" w:line="240" w:lineRule="auto"/>
              <w:rPr>
                <w:sz w:val="20"/>
                <w:szCs w:val="20"/>
              </w:rPr>
            </w:pPr>
            <w:r w:rsidRPr="009E5255">
              <w:rPr>
                <w:sz w:val="20"/>
                <w:szCs w:val="20"/>
              </w:rPr>
              <w:t xml:space="preserve">EHR review (Feb 2013- May 2013) to explore the impact on dosing and the potential financial benefit associated with dose rounding the chemotherapeutic agents bevacizumab, trastuzumab, and cetuximab at two limits (5% and 10%). Cost comparison of actual doses prescribed with theoretically reduced doses (5% and 10%) adjusted to the nearest vial size. Available drug vial size(s) and cost per milligram were noted for each medication based on institution acquisition costs. Doses were then reduced by two different percentages (5% and 10%) and subsequently rounded to the nearest vial size. Only doses resulting in a decrease in the number of vials qualified for dose rounding. New doses were </w:t>
            </w:r>
            <w:r w:rsidR="00F22DC2" w:rsidRPr="009E5255">
              <w:rPr>
                <w:sz w:val="20"/>
                <w:szCs w:val="20"/>
              </w:rPr>
              <w:t>analysed</w:t>
            </w:r>
            <w:r w:rsidRPr="009E5255">
              <w:rPr>
                <w:sz w:val="20"/>
                <w:szCs w:val="20"/>
              </w:rPr>
              <w:t xml:space="preserve"> for potential cost savings considering the percent-change from the original dose.</w:t>
            </w:r>
          </w:p>
        </w:tc>
        <w:tc>
          <w:tcPr>
            <w:tcW w:w="4709" w:type="dxa"/>
          </w:tcPr>
          <w:p w14:paraId="551B6479" w14:textId="16EA635B" w:rsidR="009F0BB4" w:rsidRPr="009E5255" w:rsidRDefault="00E9040F" w:rsidP="009F0BB4">
            <w:pPr>
              <w:spacing w:before="0" w:after="0" w:line="240" w:lineRule="auto"/>
              <w:rPr>
                <w:sz w:val="20"/>
                <w:szCs w:val="20"/>
              </w:rPr>
            </w:pPr>
            <w:r w:rsidRPr="009E5255">
              <w:rPr>
                <w:sz w:val="20"/>
                <w:szCs w:val="20"/>
              </w:rPr>
              <w:t>Total of 425 doses of bevacizumab, trastuzumab, and cetuximab administered. At a 5% dose reduction, the calculated total (potential) savings was $60,648 for the 4-month period ($6,188, $52,640, and $1,820, for bevacizumab, trastuzumab, and cetuximab respectively).  Although a 5% limit was set, the average change in dose was 2.5% for bevacizumab, 2.4% for trastuzumab, and 1.2% for cetuximab. The corresponding reduction in wastage was 16% for bevacizumab, 25% for trastuzumab and 61% for cetuximab from original doses. At a 10% dose reduction, the calculated total (potential) savings was $112,585 for the 4-month period ($26,520, $80,605, and $5,460, for bevacizumab, trastuzumab, and cetuximab respectively). The average change in dose was 6.0% for bevacizumab, 4.1% for trastuzumab, and 6.1% for cetuximab. This threshold decreased waste by 54% for bevacizumab, 38% for trastuzumab, and 97% for cetuximab.</w:t>
            </w:r>
          </w:p>
          <w:p w14:paraId="24716169" w14:textId="418FE601" w:rsidR="00351807" w:rsidRPr="009E5255" w:rsidRDefault="00351807" w:rsidP="00E9040F">
            <w:pPr>
              <w:spacing w:before="0" w:after="0" w:line="240" w:lineRule="auto"/>
              <w:rPr>
                <w:sz w:val="20"/>
                <w:szCs w:val="20"/>
              </w:rPr>
            </w:pPr>
          </w:p>
        </w:tc>
      </w:tr>
      <w:tr w:rsidR="00C82EBD" w:rsidRPr="009E5255" w14:paraId="66DB5EC1" w14:textId="77777777" w:rsidTr="00715C90">
        <w:tc>
          <w:tcPr>
            <w:tcW w:w="4077" w:type="dxa"/>
          </w:tcPr>
          <w:p w14:paraId="51C9C52E" w14:textId="577641D6" w:rsidR="00C82EBD" w:rsidRPr="009E5255" w:rsidRDefault="00641EC9" w:rsidP="00C82EBD">
            <w:pPr>
              <w:spacing w:before="0" w:after="0" w:line="240" w:lineRule="auto"/>
              <w:ind w:right="5"/>
              <w:rPr>
                <w:color w:val="FF0000"/>
                <w:sz w:val="20"/>
                <w:szCs w:val="20"/>
              </w:rPr>
            </w:pPr>
            <w:r w:rsidRPr="009E5255">
              <w:rPr>
                <w:bCs w:val="0"/>
                <w:color w:val="000000"/>
                <w:sz w:val="20"/>
                <w:szCs w:val="20"/>
              </w:rPr>
              <w:t xml:space="preserve">Ghinea, N., Little, M. &amp; Lipworth, W. (2017). Access to high cost cancer medicines through the lens of an Australian senate inquiry—Defining the “goods” at stake. </w:t>
            </w:r>
            <w:r w:rsidRPr="009E5255">
              <w:rPr>
                <w:bCs w:val="0"/>
                <w:i/>
                <w:iCs/>
                <w:color w:val="000000"/>
                <w:sz w:val="20"/>
                <w:szCs w:val="20"/>
              </w:rPr>
              <w:t>Journal of Bioethical Inquiry, 14</w:t>
            </w:r>
            <w:r w:rsidRPr="009E5255">
              <w:rPr>
                <w:bCs w:val="0"/>
                <w:color w:val="000000"/>
                <w:sz w:val="20"/>
                <w:szCs w:val="20"/>
              </w:rPr>
              <w:t>(3), 401-410.</w:t>
            </w:r>
          </w:p>
        </w:tc>
        <w:tc>
          <w:tcPr>
            <w:tcW w:w="954" w:type="dxa"/>
          </w:tcPr>
          <w:p w14:paraId="449E5A6A" w14:textId="713800D7" w:rsidR="00C82EBD" w:rsidRPr="009E5255" w:rsidRDefault="00641EC9" w:rsidP="00751697">
            <w:pPr>
              <w:spacing w:before="0" w:after="0" w:line="240" w:lineRule="auto"/>
              <w:rPr>
                <w:sz w:val="20"/>
                <w:szCs w:val="20"/>
              </w:rPr>
            </w:pPr>
            <w:r w:rsidRPr="009E5255">
              <w:rPr>
                <w:sz w:val="20"/>
                <w:szCs w:val="20"/>
              </w:rPr>
              <w:t>Australia</w:t>
            </w:r>
          </w:p>
        </w:tc>
        <w:tc>
          <w:tcPr>
            <w:tcW w:w="4197" w:type="dxa"/>
          </w:tcPr>
          <w:p w14:paraId="09FF7325" w14:textId="45D62A45" w:rsidR="00C82EBD" w:rsidRPr="009E5255" w:rsidRDefault="00641EC9" w:rsidP="00751697">
            <w:pPr>
              <w:spacing w:before="0" w:after="0" w:line="240" w:lineRule="auto"/>
              <w:rPr>
                <w:sz w:val="20"/>
                <w:szCs w:val="20"/>
              </w:rPr>
            </w:pPr>
            <w:r w:rsidRPr="009E5255">
              <w:rPr>
                <w:sz w:val="20"/>
                <w:szCs w:val="20"/>
              </w:rPr>
              <w:t>Analysis of the Senate Inquiry into the Availability of New, Innovative, and Specialist Cancer Drugs in Australia.</w:t>
            </w:r>
          </w:p>
        </w:tc>
        <w:tc>
          <w:tcPr>
            <w:tcW w:w="4709" w:type="dxa"/>
          </w:tcPr>
          <w:p w14:paraId="29EE99D2" w14:textId="77777777" w:rsidR="00C82EBD" w:rsidRPr="009E5255" w:rsidRDefault="00641EC9" w:rsidP="00751697">
            <w:pPr>
              <w:spacing w:before="0" w:after="0" w:line="240" w:lineRule="auto"/>
              <w:rPr>
                <w:sz w:val="20"/>
                <w:szCs w:val="20"/>
              </w:rPr>
            </w:pPr>
            <w:r w:rsidRPr="009E5255">
              <w:rPr>
                <w:sz w:val="20"/>
                <w:szCs w:val="20"/>
              </w:rPr>
              <w:t>Results illustrated that there were four main goods prioritized by different stakeholders: 1) innovation, 2) compassion, 3) equity, and 4) sustainability. With the exception of sustainability, all of these goods put pressure on payers to provide access to cancer medicines more quickly and based on less rigorous evaluation processes.</w:t>
            </w:r>
          </w:p>
          <w:p w14:paraId="27F115BB" w14:textId="26C9E1F7" w:rsidR="00351807" w:rsidRPr="009E5255" w:rsidRDefault="00351807" w:rsidP="00751697">
            <w:pPr>
              <w:spacing w:before="0" w:after="0" w:line="240" w:lineRule="auto"/>
              <w:rPr>
                <w:sz w:val="20"/>
                <w:szCs w:val="20"/>
              </w:rPr>
            </w:pPr>
          </w:p>
        </w:tc>
      </w:tr>
      <w:tr w:rsidR="008F4A38" w:rsidRPr="009E5255" w14:paraId="4376BBBA" w14:textId="77777777" w:rsidTr="00715C90">
        <w:tc>
          <w:tcPr>
            <w:tcW w:w="4077" w:type="dxa"/>
          </w:tcPr>
          <w:p w14:paraId="54D5429F" w14:textId="466A03BA" w:rsidR="008F4A38" w:rsidRPr="009E5255" w:rsidRDefault="008F4A38" w:rsidP="00C82EBD">
            <w:pPr>
              <w:spacing w:before="0" w:after="0" w:line="240" w:lineRule="auto"/>
              <w:ind w:right="5"/>
              <w:rPr>
                <w:bCs w:val="0"/>
                <w:color w:val="000000"/>
                <w:sz w:val="20"/>
                <w:szCs w:val="20"/>
              </w:rPr>
            </w:pPr>
            <w:r w:rsidRPr="009E5255">
              <w:rPr>
                <w:bCs w:val="0"/>
                <w:color w:val="000000"/>
                <w:sz w:val="20"/>
                <w:szCs w:val="20"/>
              </w:rPr>
              <w:t xml:space="preserve">Gilbar, P. &amp; Chambers, C. (2018). How can we ensure value for money from expenditure on injectable cancer drugs? </w:t>
            </w:r>
            <w:r w:rsidRPr="009E5255">
              <w:rPr>
                <w:bCs w:val="0"/>
                <w:i/>
                <w:iCs/>
                <w:color w:val="000000"/>
                <w:sz w:val="20"/>
                <w:szCs w:val="20"/>
              </w:rPr>
              <w:t>Journal of Oncology Pharmacy Practice, 24</w:t>
            </w:r>
            <w:r w:rsidRPr="009E5255">
              <w:rPr>
                <w:bCs w:val="0"/>
                <w:color w:val="000000"/>
                <w:sz w:val="20"/>
                <w:szCs w:val="20"/>
              </w:rPr>
              <w:t>(6), 473-476.</w:t>
            </w:r>
          </w:p>
        </w:tc>
        <w:tc>
          <w:tcPr>
            <w:tcW w:w="954" w:type="dxa"/>
          </w:tcPr>
          <w:p w14:paraId="1469A56E" w14:textId="7FFCAEC1" w:rsidR="008F4A38" w:rsidRPr="009E5255" w:rsidRDefault="008F4A38" w:rsidP="00751697">
            <w:pPr>
              <w:spacing w:before="0" w:after="0" w:line="240" w:lineRule="auto"/>
              <w:rPr>
                <w:sz w:val="20"/>
                <w:szCs w:val="20"/>
              </w:rPr>
            </w:pPr>
            <w:r w:rsidRPr="009E5255">
              <w:rPr>
                <w:sz w:val="20"/>
                <w:szCs w:val="20"/>
              </w:rPr>
              <w:t>n.a.</w:t>
            </w:r>
          </w:p>
        </w:tc>
        <w:tc>
          <w:tcPr>
            <w:tcW w:w="4197" w:type="dxa"/>
          </w:tcPr>
          <w:p w14:paraId="33FC345E" w14:textId="629DE199" w:rsidR="008F4A38" w:rsidRPr="009E5255" w:rsidRDefault="008F4A38" w:rsidP="00751697">
            <w:pPr>
              <w:spacing w:before="0" w:after="0" w:line="240" w:lineRule="auto"/>
              <w:rPr>
                <w:sz w:val="20"/>
                <w:szCs w:val="20"/>
              </w:rPr>
            </w:pPr>
            <w:r w:rsidRPr="009E5255">
              <w:rPr>
                <w:sz w:val="20"/>
                <w:szCs w:val="20"/>
              </w:rPr>
              <w:t>Review of strategies to aid in the reduction of spending on cancer drugs.</w:t>
            </w:r>
          </w:p>
        </w:tc>
        <w:tc>
          <w:tcPr>
            <w:tcW w:w="4709" w:type="dxa"/>
          </w:tcPr>
          <w:p w14:paraId="0944930C" w14:textId="77777777" w:rsidR="008F4A38" w:rsidRPr="009E5255" w:rsidRDefault="008F4A38" w:rsidP="008F4A38">
            <w:pPr>
              <w:spacing w:before="0" w:after="0" w:line="240" w:lineRule="auto"/>
              <w:rPr>
                <w:sz w:val="20"/>
                <w:szCs w:val="20"/>
              </w:rPr>
            </w:pPr>
            <w:r w:rsidRPr="009E5255">
              <w:rPr>
                <w:sz w:val="20"/>
                <w:szCs w:val="20"/>
              </w:rPr>
              <w:t>Strategies for reducing cancer drug cost and to improve utilisation of cancer drugs: guarantee the availability of a reasonable range of vial sizes in all countries in which drugs are marketed; encourage the use of vial sharing options; use of dose-rounding and dose-banding options; guarantee that sufficient overage is available in vials for all parenteral drugs; guarantee the availability of usable stability data on all manufactured products; ensure that the most appropriate presentation forms are provided for all cancer drugs.</w:t>
            </w:r>
          </w:p>
          <w:p w14:paraId="6D71D7F5" w14:textId="441F8BD7" w:rsidR="00351807" w:rsidRPr="009E5255" w:rsidRDefault="00351807" w:rsidP="008F4A38">
            <w:pPr>
              <w:spacing w:before="0" w:after="0" w:line="240" w:lineRule="auto"/>
              <w:rPr>
                <w:sz w:val="20"/>
                <w:szCs w:val="20"/>
              </w:rPr>
            </w:pPr>
          </w:p>
        </w:tc>
      </w:tr>
      <w:tr w:rsidR="00351807" w:rsidRPr="009E5255" w14:paraId="6C64C78E" w14:textId="77777777" w:rsidTr="00715C90">
        <w:tc>
          <w:tcPr>
            <w:tcW w:w="4077" w:type="dxa"/>
          </w:tcPr>
          <w:p w14:paraId="6C59435E" w14:textId="0590D9A7" w:rsidR="00351807" w:rsidRPr="009E5255" w:rsidRDefault="00351807" w:rsidP="00C82EBD">
            <w:pPr>
              <w:spacing w:before="0" w:after="0" w:line="240" w:lineRule="auto"/>
              <w:ind w:right="5"/>
              <w:rPr>
                <w:bCs w:val="0"/>
                <w:color w:val="000000"/>
                <w:sz w:val="20"/>
                <w:szCs w:val="20"/>
              </w:rPr>
            </w:pPr>
            <w:r w:rsidRPr="009E5255">
              <w:rPr>
                <w:bCs w:val="0"/>
                <w:color w:val="000000"/>
                <w:sz w:val="20"/>
                <w:szCs w:val="20"/>
              </w:rPr>
              <w:t xml:space="preserve">Gilbar, P., Chambers, C. &amp; Gilbar, E. (2017). Opportunities to significantly reduce expenditure associated with cancer drugs. </w:t>
            </w:r>
            <w:r w:rsidRPr="009E5255">
              <w:rPr>
                <w:bCs w:val="0"/>
                <w:i/>
                <w:iCs/>
                <w:color w:val="000000"/>
                <w:sz w:val="20"/>
                <w:szCs w:val="20"/>
              </w:rPr>
              <w:t>Future Oncology, 13</w:t>
            </w:r>
            <w:r w:rsidRPr="009E5255">
              <w:rPr>
                <w:bCs w:val="0"/>
                <w:color w:val="000000"/>
                <w:sz w:val="20"/>
                <w:szCs w:val="20"/>
              </w:rPr>
              <w:t>(15), 1311-1322.</w:t>
            </w:r>
          </w:p>
        </w:tc>
        <w:tc>
          <w:tcPr>
            <w:tcW w:w="954" w:type="dxa"/>
          </w:tcPr>
          <w:p w14:paraId="377A590C" w14:textId="35AEFA2A" w:rsidR="00351807" w:rsidRPr="009E5255" w:rsidRDefault="00351807" w:rsidP="00751697">
            <w:pPr>
              <w:spacing w:before="0" w:after="0" w:line="240" w:lineRule="auto"/>
              <w:rPr>
                <w:sz w:val="20"/>
                <w:szCs w:val="20"/>
              </w:rPr>
            </w:pPr>
            <w:r w:rsidRPr="009E5255">
              <w:rPr>
                <w:sz w:val="20"/>
                <w:szCs w:val="20"/>
              </w:rPr>
              <w:t>global</w:t>
            </w:r>
          </w:p>
        </w:tc>
        <w:tc>
          <w:tcPr>
            <w:tcW w:w="4197" w:type="dxa"/>
          </w:tcPr>
          <w:p w14:paraId="6BB6EA6A" w14:textId="51B8F673" w:rsidR="00351807" w:rsidRPr="009E5255" w:rsidRDefault="00351807" w:rsidP="00751697">
            <w:pPr>
              <w:spacing w:before="0" w:after="0" w:line="240" w:lineRule="auto"/>
              <w:rPr>
                <w:sz w:val="20"/>
                <w:szCs w:val="20"/>
              </w:rPr>
            </w:pPr>
            <w:r w:rsidRPr="009E5255">
              <w:rPr>
                <w:sz w:val="20"/>
                <w:szCs w:val="20"/>
              </w:rPr>
              <w:t>Review of product information of parenteral cytotoxic agents, cancer and noncancer monoclonal antibodies to identify cancer drugs amenable to reducing expenditure and avoiding drug wastage.</w:t>
            </w:r>
          </w:p>
        </w:tc>
        <w:tc>
          <w:tcPr>
            <w:tcW w:w="4709" w:type="dxa"/>
          </w:tcPr>
          <w:p w14:paraId="360049E4" w14:textId="77777777" w:rsidR="00351807" w:rsidRPr="009E5255" w:rsidRDefault="00351807" w:rsidP="00351807">
            <w:pPr>
              <w:spacing w:before="0" w:after="0" w:line="240" w:lineRule="auto"/>
              <w:rPr>
                <w:sz w:val="20"/>
                <w:szCs w:val="20"/>
              </w:rPr>
            </w:pPr>
            <w:r w:rsidRPr="009E5255">
              <w:rPr>
                <w:sz w:val="20"/>
                <w:szCs w:val="20"/>
              </w:rPr>
              <w:t>The countries in Africa and parts of Asia had the lowest availability, while richer countries in Australia, North America and Europe had access to the majority of medications, thus providing the greater opportunity for waste. In all countries there were many expensive medications that had only one or a limited number of vial sizes available.</w:t>
            </w:r>
          </w:p>
          <w:p w14:paraId="634BC22B" w14:textId="19BE5645" w:rsidR="00351807" w:rsidRPr="009E5255" w:rsidRDefault="00351807" w:rsidP="00351807">
            <w:pPr>
              <w:spacing w:before="0" w:after="0" w:line="240" w:lineRule="auto"/>
              <w:rPr>
                <w:sz w:val="20"/>
                <w:szCs w:val="20"/>
              </w:rPr>
            </w:pPr>
          </w:p>
        </w:tc>
      </w:tr>
      <w:tr w:rsidR="00DA467B" w:rsidRPr="009E5255" w14:paraId="60BF8286" w14:textId="77777777" w:rsidTr="00715C90">
        <w:tc>
          <w:tcPr>
            <w:tcW w:w="4077" w:type="dxa"/>
          </w:tcPr>
          <w:p w14:paraId="5DF9BCF1" w14:textId="65F1F801" w:rsidR="00DA467B" w:rsidRPr="009E5255" w:rsidRDefault="00DA467B" w:rsidP="00C82EBD">
            <w:pPr>
              <w:spacing w:before="0" w:after="0" w:line="240" w:lineRule="auto"/>
              <w:ind w:right="5"/>
              <w:rPr>
                <w:bCs w:val="0"/>
                <w:color w:val="000000"/>
                <w:sz w:val="20"/>
                <w:szCs w:val="20"/>
              </w:rPr>
            </w:pPr>
            <w:r w:rsidRPr="009E5255">
              <w:rPr>
                <w:bCs w:val="0"/>
                <w:color w:val="000000"/>
                <w:sz w:val="20"/>
                <w:szCs w:val="20"/>
              </w:rPr>
              <w:t xml:space="preserve">Gilbar, P., Chambers, C., Vandenbrouche, J., Sessink, P. &amp; Tyler, T. (2019). How can the use of closed system transfer devices to facilitate sharing of drug vials be optimised to achieve maximum cost savings? </w:t>
            </w:r>
            <w:r w:rsidRPr="009E5255">
              <w:rPr>
                <w:bCs w:val="0"/>
                <w:i/>
                <w:iCs/>
                <w:color w:val="000000"/>
                <w:sz w:val="20"/>
                <w:szCs w:val="20"/>
              </w:rPr>
              <w:t>Journal of Oncology Pharmacy Practice, 25</w:t>
            </w:r>
            <w:r w:rsidRPr="009E5255">
              <w:rPr>
                <w:bCs w:val="0"/>
                <w:color w:val="000000"/>
                <w:sz w:val="20"/>
                <w:szCs w:val="20"/>
              </w:rPr>
              <w:t>(1), 205-209.</w:t>
            </w:r>
          </w:p>
        </w:tc>
        <w:tc>
          <w:tcPr>
            <w:tcW w:w="954" w:type="dxa"/>
          </w:tcPr>
          <w:p w14:paraId="50D26329" w14:textId="27296B54" w:rsidR="00DA467B" w:rsidRPr="009E5255" w:rsidRDefault="00DA467B" w:rsidP="00751697">
            <w:pPr>
              <w:spacing w:before="0" w:after="0" w:line="240" w:lineRule="auto"/>
              <w:rPr>
                <w:sz w:val="20"/>
                <w:szCs w:val="20"/>
              </w:rPr>
            </w:pPr>
            <w:r w:rsidRPr="009E5255">
              <w:rPr>
                <w:sz w:val="20"/>
                <w:szCs w:val="20"/>
              </w:rPr>
              <w:t>n.a.</w:t>
            </w:r>
          </w:p>
        </w:tc>
        <w:tc>
          <w:tcPr>
            <w:tcW w:w="4197" w:type="dxa"/>
          </w:tcPr>
          <w:p w14:paraId="3232EE2B" w14:textId="14FCA855" w:rsidR="00DA467B" w:rsidRPr="009E5255" w:rsidRDefault="00DA467B" w:rsidP="00751697">
            <w:pPr>
              <w:spacing w:before="0" w:after="0" w:line="240" w:lineRule="auto"/>
              <w:rPr>
                <w:sz w:val="20"/>
                <w:szCs w:val="20"/>
              </w:rPr>
            </w:pPr>
            <w:r w:rsidRPr="009E5255">
              <w:rPr>
                <w:sz w:val="20"/>
                <w:szCs w:val="20"/>
              </w:rPr>
              <w:t>Review of the potential use of CSTD as a cost saving initiative by allowing vial sharing and extension of product expiry.</w:t>
            </w:r>
          </w:p>
        </w:tc>
        <w:tc>
          <w:tcPr>
            <w:tcW w:w="4709" w:type="dxa"/>
          </w:tcPr>
          <w:p w14:paraId="66E7AC07" w14:textId="69B031D9" w:rsidR="00DA467B" w:rsidRPr="009E5255" w:rsidRDefault="00DA467B" w:rsidP="00751697">
            <w:pPr>
              <w:spacing w:before="0" w:after="0" w:line="240" w:lineRule="auto"/>
              <w:rPr>
                <w:sz w:val="20"/>
                <w:szCs w:val="20"/>
              </w:rPr>
            </w:pPr>
            <w:r w:rsidRPr="009E5255">
              <w:rPr>
                <w:sz w:val="20"/>
                <w:szCs w:val="20"/>
              </w:rPr>
              <w:t xml:space="preserve">The study explored the following </w:t>
            </w:r>
            <w:r w:rsidR="00F22DC2" w:rsidRPr="009E5255">
              <w:rPr>
                <w:sz w:val="20"/>
                <w:szCs w:val="20"/>
              </w:rPr>
              <w:t>strategies</w:t>
            </w:r>
            <w:r w:rsidRPr="009E5255">
              <w:rPr>
                <w:sz w:val="20"/>
                <w:szCs w:val="20"/>
              </w:rPr>
              <w:t xml:space="preserve"> aimed at reducing parenteral drug wastage: the use of closed system drug transfer devices (CSTD) (i.e.  Chemoprotect spike, Clave connector, PhaSeal, Securmix), vial sharing and dose banding.</w:t>
            </w:r>
          </w:p>
        </w:tc>
      </w:tr>
      <w:tr w:rsidR="00C82EBD" w:rsidRPr="009E5255" w14:paraId="56FCE543" w14:textId="77777777" w:rsidTr="00715C90">
        <w:tc>
          <w:tcPr>
            <w:tcW w:w="4077" w:type="dxa"/>
          </w:tcPr>
          <w:p w14:paraId="305CECC9" w14:textId="7C3A1FA4" w:rsidR="00C82EBD" w:rsidRPr="009E5255" w:rsidRDefault="00641EC9" w:rsidP="00C82EBD">
            <w:pPr>
              <w:spacing w:before="0" w:after="0" w:line="240" w:lineRule="auto"/>
              <w:ind w:right="5"/>
              <w:rPr>
                <w:color w:val="FF0000"/>
                <w:sz w:val="20"/>
                <w:szCs w:val="20"/>
              </w:rPr>
            </w:pPr>
            <w:r w:rsidRPr="009E5255">
              <w:rPr>
                <w:bCs w:val="0"/>
                <w:color w:val="000000"/>
                <w:sz w:val="20"/>
                <w:szCs w:val="20"/>
              </w:rPr>
              <w:t xml:space="preserve">Gilbar, P. &amp; Davis, M. (2021). Dosing of PD-1 and PD-L1 inhibitors: Cost saving initiatives for significantly decreasing associated expenditure. </w:t>
            </w:r>
            <w:r w:rsidRPr="009E5255">
              <w:rPr>
                <w:bCs w:val="0"/>
                <w:i/>
                <w:iCs/>
                <w:color w:val="000000"/>
                <w:sz w:val="20"/>
                <w:szCs w:val="20"/>
              </w:rPr>
              <w:t>Journal of Oncology Pharmacy Practice, 27</w:t>
            </w:r>
            <w:r w:rsidRPr="009E5255">
              <w:rPr>
                <w:bCs w:val="0"/>
                <w:color w:val="000000"/>
                <w:sz w:val="20"/>
                <w:szCs w:val="20"/>
              </w:rPr>
              <w:t>(1), 199-204.</w:t>
            </w:r>
          </w:p>
        </w:tc>
        <w:tc>
          <w:tcPr>
            <w:tcW w:w="954" w:type="dxa"/>
          </w:tcPr>
          <w:p w14:paraId="77F4B574" w14:textId="0304BD8F" w:rsidR="00C82EBD" w:rsidRPr="009E5255" w:rsidRDefault="00641EC9" w:rsidP="00751697">
            <w:pPr>
              <w:spacing w:before="0" w:after="0" w:line="240" w:lineRule="auto"/>
              <w:rPr>
                <w:sz w:val="20"/>
                <w:szCs w:val="20"/>
              </w:rPr>
            </w:pPr>
            <w:r w:rsidRPr="009E5255">
              <w:rPr>
                <w:sz w:val="20"/>
                <w:szCs w:val="20"/>
              </w:rPr>
              <w:t>n.a.</w:t>
            </w:r>
          </w:p>
        </w:tc>
        <w:tc>
          <w:tcPr>
            <w:tcW w:w="4197" w:type="dxa"/>
          </w:tcPr>
          <w:p w14:paraId="01E22C90" w14:textId="63D295CC" w:rsidR="00C82EBD" w:rsidRPr="009E5255" w:rsidRDefault="00641EC9" w:rsidP="00751697">
            <w:pPr>
              <w:spacing w:before="0" w:after="0" w:line="240" w:lineRule="auto"/>
              <w:rPr>
                <w:sz w:val="20"/>
                <w:szCs w:val="20"/>
              </w:rPr>
            </w:pPr>
            <w:r w:rsidRPr="009E5255">
              <w:rPr>
                <w:sz w:val="20"/>
                <w:szCs w:val="20"/>
              </w:rPr>
              <w:t>Review of dosing strategies for PD-1 and PD-L1 inhibitors.</w:t>
            </w:r>
          </w:p>
        </w:tc>
        <w:tc>
          <w:tcPr>
            <w:tcW w:w="4709" w:type="dxa"/>
          </w:tcPr>
          <w:p w14:paraId="5CD448E2" w14:textId="3B65B394" w:rsidR="00C82EBD" w:rsidRPr="009E5255" w:rsidRDefault="00641EC9" w:rsidP="00751697">
            <w:pPr>
              <w:spacing w:before="0" w:after="0" w:line="240" w:lineRule="auto"/>
              <w:rPr>
                <w:sz w:val="20"/>
                <w:szCs w:val="20"/>
              </w:rPr>
            </w:pPr>
            <w:r w:rsidRPr="009E5255">
              <w:rPr>
                <w:sz w:val="20"/>
                <w:szCs w:val="20"/>
              </w:rPr>
              <w:t>Issues addressed in the study: body weight dosing, fixed dosing, dose rounding and dose banding options, vial sharing.</w:t>
            </w:r>
          </w:p>
        </w:tc>
      </w:tr>
      <w:tr w:rsidR="00C82EBD" w:rsidRPr="009E5255" w14:paraId="330CCEC9" w14:textId="77777777" w:rsidTr="00715C90">
        <w:tc>
          <w:tcPr>
            <w:tcW w:w="4077" w:type="dxa"/>
          </w:tcPr>
          <w:p w14:paraId="07F917C3" w14:textId="50252388" w:rsidR="00C82EBD" w:rsidRPr="009E5255" w:rsidRDefault="00641EC9" w:rsidP="00751697">
            <w:pPr>
              <w:spacing w:before="0" w:after="0" w:line="240" w:lineRule="auto"/>
              <w:rPr>
                <w:color w:val="FF0000"/>
                <w:sz w:val="20"/>
                <w:szCs w:val="20"/>
              </w:rPr>
            </w:pPr>
            <w:r w:rsidRPr="009E5255">
              <w:rPr>
                <w:bCs w:val="0"/>
                <w:color w:val="000000"/>
                <w:sz w:val="20"/>
                <w:szCs w:val="20"/>
              </w:rPr>
              <w:t xml:space="preserve">Gilbar, P., Sung, J., Brown, V. &amp; Kondalsany‐Chennakesavan, S. (2019). Expanding the war on waste: recycling cancer drugs. </w:t>
            </w:r>
            <w:r w:rsidRPr="009E5255">
              <w:rPr>
                <w:bCs w:val="0"/>
                <w:i/>
                <w:iCs/>
                <w:color w:val="000000"/>
                <w:sz w:val="20"/>
                <w:szCs w:val="20"/>
              </w:rPr>
              <w:t>Journal of Pharmacy Practice and Research, 49</w:t>
            </w:r>
            <w:r w:rsidRPr="009E5255">
              <w:rPr>
                <w:bCs w:val="0"/>
                <w:color w:val="000000"/>
                <w:sz w:val="20"/>
                <w:szCs w:val="20"/>
              </w:rPr>
              <w:t>(5), 454-459.</w:t>
            </w:r>
          </w:p>
        </w:tc>
        <w:tc>
          <w:tcPr>
            <w:tcW w:w="954" w:type="dxa"/>
          </w:tcPr>
          <w:p w14:paraId="7A113E05" w14:textId="5C6C89F5" w:rsidR="00C82EBD" w:rsidRPr="009E5255" w:rsidRDefault="00641EC9" w:rsidP="00751697">
            <w:pPr>
              <w:spacing w:before="0" w:after="0" w:line="240" w:lineRule="auto"/>
              <w:rPr>
                <w:sz w:val="20"/>
                <w:szCs w:val="20"/>
              </w:rPr>
            </w:pPr>
            <w:r w:rsidRPr="009E5255">
              <w:rPr>
                <w:sz w:val="20"/>
                <w:szCs w:val="20"/>
              </w:rPr>
              <w:t>Australia</w:t>
            </w:r>
          </w:p>
        </w:tc>
        <w:tc>
          <w:tcPr>
            <w:tcW w:w="4197" w:type="dxa"/>
          </w:tcPr>
          <w:p w14:paraId="0FD94AE7" w14:textId="104365C8" w:rsidR="00641EC9" w:rsidRPr="009E5255" w:rsidRDefault="00641EC9" w:rsidP="00641EC9">
            <w:pPr>
              <w:spacing w:before="0" w:after="0" w:line="240" w:lineRule="auto"/>
              <w:rPr>
                <w:sz w:val="20"/>
                <w:szCs w:val="20"/>
              </w:rPr>
            </w:pPr>
            <w:r w:rsidRPr="009E5255">
              <w:rPr>
                <w:sz w:val="20"/>
                <w:szCs w:val="20"/>
              </w:rPr>
              <w:t xml:space="preserve">Prospective study (6 months) of value and cost of parenteral cancer drugs that were orphaned (not utilised) during the study period to: evaluate the amount and cost of waste that can occur from drugs, purchased from external manufacturing companies, orphaned due to delays, dose reductions or discontinuation of treatment; </w:t>
            </w:r>
          </w:p>
          <w:p w14:paraId="02855023" w14:textId="2FF0BC3E" w:rsidR="00C82EBD" w:rsidRPr="009E5255" w:rsidRDefault="00641EC9" w:rsidP="00641EC9">
            <w:pPr>
              <w:spacing w:before="0" w:after="0" w:line="240" w:lineRule="auto"/>
              <w:rPr>
                <w:sz w:val="20"/>
                <w:szCs w:val="20"/>
              </w:rPr>
            </w:pPr>
            <w:r w:rsidRPr="009E5255">
              <w:rPr>
                <w:sz w:val="20"/>
                <w:szCs w:val="20"/>
              </w:rPr>
              <w:t>determine the amount and cost of waste that can be prevented by reusing, reassigning or adapting orphaned drugs; and identify possible strategies to reduce the number of drugs needing to be orphaned and to optimise the number of drugs able to be recycled.</w:t>
            </w:r>
          </w:p>
        </w:tc>
        <w:tc>
          <w:tcPr>
            <w:tcW w:w="4709" w:type="dxa"/>
          </w:tcPr>
          <w:p w14:paraId="23628F51" w14:textId="10565711" w:rsidR="00C82EBD" w:rsidRPr="009E5255" w:rsidRDefault="00641EC9" w:rsidP="00641EC9">
            <w:pPr>
              <w:spacing w:before="0" w:after="0" w:line="240" w:lineRule="auto"/>
              <w:rPr>
                <w:sz w:val="20"/>
                <w:szCs w:val="20"/>
              </w:rPr>
            </w:pPr>
            <w:r w:rsidRPr="009E5255">
              <w:rPr>
                <w:sz w:val="20"/>
                <w:szCs w:val="20"/>
              </w:rPr>
              <w:t xml:space="preserve">The shortest expiry for </w:t>
            </w:r>
            <w:r w:rsidR="00F22DC2" w:rsidRPr="009E5255">
              <w:rPr>
                <w:sz w:val="20"/>
                <w:szCs w:val="20"/>
              </w:rPr>
              <w:t>regularly</w:t>
            </w:r>
            <w:r w:rsidRPr="009E5255">
              <w:rPr>
                <w:sz w:val="20"/>
                <w:szCs w:val="20"/>
              </w:rPr>
              <w:t xml:space="preserve"> purchased drugs was 2 days (</w:t>
            </w:r>
            <w:r w:rsidR="00F22DC2" w:rsidRPr="009E5255">
              <w:rPr>
                <w:sz w:val="20"/>
                <w:szCs w:val="20"/>
              </w:rPr>
              <w:t>azacytidine</w:t>
            </w:r>
            <w:r w:rsidRPr="009E5255">
              <w:rPr>
                <w:sz w:val="20"/>
                <w:szCs w:val="20"/>
              </w:rPr>
              <w:t xml:space="preserve">, bendamustine), with these drugs manufactured onsite for the first day then ordered for the remainder of the cycle, and the longest was 90 days (bevacizumab, docetaxel, fluorouracil, gemcitabine, methotrexate, rituximab); 12.2% of </w:t>
            </w:r>
            <w:r w:rsidR="00F22DC2" w:rsidRPr="009E5255">
              <w:rPr>
                <w:sz w:val="20"/>
                <w:szCs w:val="20"/>
              </w:rPr>
              <w:t>purchased</w:t>
            </w:r>
            <w:r w:rsidRPr="009E5255">
              <w:rPr>
                <w:sz w:val="20"/>
                <w:szCs w:val="20"/>
              </w:rPr>
              <w:t xml:space="preserve"> drugs were orphaned (not-utilised) and 86.7% able to be recycled (re-used); 13.3% of drugs could not be re-used due to their expiry date and due to damage to the packaging or breach of storage conditions; 91% of drug costs (9.8%) of the total expenditure on cancer drug products for the 6 months of the study period) was saved via recycling; Method of drug reuse: use in the same patient (63%); recycled to other patients (at the same or at adapted dose); Reasons for discarding the drug: patient being unwell (20.3%), progressive disease (8%), infection (8%), delayed treatment start (6.3%), refused treatment or treatment break (6.3%).</w:t>
            </w:r>
          </w:p>
          <w:p w14:paraId="4F600E2E" w14:textId="0745FF5F" w:rsidR="00444BC6" w:rsidRPr="009E5255" w:rsidRDefault="00444BC6" w:rsidP="00641EC9">
            <w:pPr>
              <w:spacing w:before="0" w:after="0" w:line="240" w:lineRule="auto"/>
              <w:rPr>
                <w:sz w:val="20"/>
                <w:szCs w:val="20"/>
              </w:rPr>
            </w:pPr>
          </w:p>
        </w:tc>
      </w:tr>
      <w:tr w:rsidR="00C82EBD" w:rsidRPr="009E5255" w14:paraId="06F652BF" w14:textId="77777777" w:rsidTr="00715C90">
        <w:tc>
          <w:tcPr>
            <w:tcW w:w="4077" w:type="dxa"/>
          </w:tcPr>
          <w:p w14:paraId="7D4A6E06" w14:textId="39607300" w:rsidR="00C82EBD" w:rsidRPr="009E5255" w:rsidRDefault="00444BC6" w:rsidP="00751697">
            <w:pPr>
              <w:spacing w:before="0" w:after="0" w:line="240" w:lineRule="auto"/>
              <w:rPr>
                <w:color w:val="FF0000"/>
                <w:sz w:val="20"/>
                <w:szCs w:val="20"/>
              </w:rPr>
            </w:pPr>
            <w:r w:rsidRPr="009E5255">
              <w:rPr>
                <w:bCs w:val="0"/>
                <w:color w:val="000000"/>
                <w:sz w:val="20"/>
                <w:szCs w:val="20"/>
              </w:rPr>
              <w:t xml:space="preserve">Gilbert, R., Kozak, M., Dobish, R., et al. (2018). Intravenous Chemotherapy Compounding Errors in a Follow-Up Pan-Canadian Observational Study. </w:t>
            </w:r>
            <w:r w:rsidRPr="009E5255">
              <w:rPr>
                <w:bCs w:val="0"/>
                <w:i/>
                <w:iCs/>
                <w:color w:val="000000"/>
                <w:sz w:val="20"/>
                <w:szCs w:val="20"/>
              </w:rPr>
              <w:t>American Society of Clinical Oncology, 14</w:t>
            </w:r>
            <w:r w:rsidRPr="009E5255">
              <w:rPr>
                <w:bCs w:val="0"/>
                <w:color w:val="000000"/>
                <w:sz w:val="20"/>
                <w:szCs w:val="20"/>
              </w:rPr>
              <w:t>(5), e295-303.</w:t>
            </w:r>
          </w:p>
        </w:tc>
        <w:tc>
          <w:tcPr>
            <w:tcW w:w="954" w:type="dxa"/>
          </w:tcPr>
          <w:p w14:paraId="2B6BCA67" w14:textId="225EEB34" w:rsidR="00C82EBD" w:rsidRPr="009E5255" w:rsidRDefault="00444BC6" w:rsidP="00751697">
            <w:pPr>
              <w:spacing w:before="0" w:after="0" w:line="240" w:lineRule="auto"/>
              <w:rPr>
                <w:sz w:val="20"/>
                <w:szCs w:val="20"/>
              </w:rPr>
            </w:pPr>
            <w:r w:rsidRPr="009E5255">
              <w:rPr>
                <w:sz w:val="20"/>
                <w:szCs w:val="20"/>
              </w:rPr>
              <w:t>Canada</w:t>
            </w:r>
          </w:p>
        </w:tc>
        <w:tc>
          <w:tcPr>
            <w:tcW w:w="4197" w:type="dxa"/>
          </w:tcPr>
          <w:p w14:paraId="61408C63" w14:textId="68EDADA9" w:rsidR="00C82EBD" w:rsidRPr="009E5255" w:rsidRDefault="00444BC6" w:rsidP="00751697">
            <w:pPr>
              <w:spacing w:before="0" w:after="0" w:line="240" w:lineRule="auto"/>
              <w:rPr>
                <w:sz w:val="20"/>
                <w:szCs w:val="20"/>
              </w:rPr>
            </w:pPr>
            <w:r w:rsidRPr="009E5255">
              <w:rPr>
                <w:sz w:val="20"/>
                <w:szCs w:val="20"/>
              </w:rPr>
              <w:t>Field observation study identifying latent errors (potential human failures)s specific to manual chemotherapy compounding practices that could lead to outcomes such as wrong drug, dose or diluent.</w:t>
            </w:r>
          </w:p>
        </w:tc>
        <w:tc>
          <w:tcPr>
            <w:tcW w:w="4709" w:type="dxa"/>
          </w:tcPr>
          <w:p w14:paraId="66F3B231" w14:textId="77777777" w:rsidR="00444BC6" w:rsidRPr="009E5255" w:rsidRDefault="00444BC6" w:rsidP="00444BC6">
            <w:pPr>
              <w:spacing w:before="0" w:after="0" w:line="240" w:lineRule="auto"/>
              <w:rPr>
                <w:sz w:val="20"/>
                <w:szCs w:val="20"/>
              </w:rPr>
            </w:pPr>
            <w:r w:rsidRPr="009E5255">
              <w:rPr>
                <w:sz w:val="20"/>
                <w:szCs w:val="20"/>
              </w:rPr>
              <w:t>Overview of the approaches to preparation-related steps among the four sites: transcription, reconstitution, mixing, verification, label application;</w:t>
            </w:r>
          </w:p>
          <w:p w14:paraId="4D8AF984" w14:textId="5B56F28D" w:rsidR="00C82EBD" w:rsidRPr="009E5255" w:rsidRDefault="00444BC6" w:rsidP="00444BC6">
            <w:pPr>
              <w:spacing w:before="0" w:after="0" w:line="240" w:lineRule="auto"/>
              <w:rPr>
                <w:sz w:val="20"/>
                <w:szCs w:val="20"/>
              </w:rPr>
            </w:pPr>
            <w:r w:rsidRPr="009E5255">
              <w:rPr>
                <w:sz w:val="20"/>
                <w:szCs w:val="20"/>
              </w:rPr>
              <w:t>Latent errors were identified:  1. Manual transcription of prescription into pharmacy system; 2. More than one mix staged in each bin; 3. No systematic check of staging; 4. No drug-specific reconstitution instructions staged with mix; 5. No live verification of reconstitution; 6. More than one mix at a time in BSC; 7. Accumulation of partially used vials in BSC; 8. Reuse of same syringe to create total dose; 9. Proxy methods of mixing verification; 10. Verification biased by</w:t>
            </w:r>
            <w:r w:rsidR="00F22DC2" w:rsidRPr="009E5255">
              <w:rPr>
                <w:sz w:val="20"/>
                <w:szCs w:val="20"/>
              </w:rPr>
              <w:t xml:space="preserve"> </w:t>
            </w:r>
            <w:r w:rsidRPr="009E5255">
              <w:rPr>
                <w:sz w:val="20"/>
                <w:szCs w:val="20"/>
              </w:rPr>
              <w:t>drug and dose being spoken aloud; 11. Label applied after mix has left BSC.</w:t>
            </w:r>
          </w:p>
          <w:p w14:paraId="045689EF" w14:textId="642DD681" w:rsidR="00444BC6" w:rsidRPr="009E5255" w:rsidRDefault="00444BC6" w:rsidP="00444BC6">
            <w:pPr>
              <w:spacing w:before="0" w:after="0" w:line="240" w:lineRule="auto"/>
              <w:rPr>
                <w:sz w:val="20"/>
                <w:szCs w:val="20"/>
              </w:rPr>
            </w:pPr>
          </w:p>
        </w:tc>
      </w:tr>
      <w:tr w:rsidR="00C82EBD" w:rsidRPr="009E5255" w14:paraId="3B293AEB" w14:textId="77777777" w:rsidTr="00715C90">
        <w:tc>
          <w:tcPr>
            <w:tcW w:w="4077" w:type="dxa"/>
          </w:tcPr>
          <w:p w14:paraId="2EDD4B81" w14:textId="7B943A3D" w:rsidR="00C82EBD" w:rsidRPr="009E5255" w:rsidRDefault="00444BC6" w:rsidP="00751697">
            <w:pPr>
              <w:spacing w:before="0" w:after="0" w:line="240" w:lineRule="auto"/>
              <w:rPr>
                <w:color w:val="FF0000"/>
                <w:sz w:val="20"/>
                <w:szCs w:val="20"/>
              </w:rPr>
            </w:pPr>
            <w:r w:rsidRPr="009E5255">
              <w:rPr>
                <w:bCs w:val="0"/>
                <w:color w:val="000000"/>
                <w:sz w:val="20"/>
                <w:szCs w:val="20"/>
              </w:rPr>
              <w:t xml:space="preserve">Gopisankar, M., Wahlang, J., Jagtap, V., Sarkar, C., Purnima Devi, L. &amp; Harris, C. (2019). Cancer chemotherapy drug wastage in a tertiary care hospital in India-A 3-month prospective and 1-year retrospective study. </w:t>
            </w:r>
            <w:r w:rsidRPr="009E5255">
              <w:rPr>
                <w:bCs w:val="0"/>
                <w:i/>
                <w:iCs/>
                <w:color w:val="000000"/>
                <w:sz w:val="20"/>
                <w:szCs w:val="20"/>
              </w:rPr>
              <w:t>Br J Clin Pharmacol, 85</w:t>
            </w:r>
            <w:r w:rsidRPr="009E5255">
              <w:rPr>
                <w:bCs w:val="0"/>
                <w:color w:val="000000"/>
                <w:sz w:val="20"/>
                <w:szCs w:val="20"/>
              </w:rPr>
              <w:t>(10), 2428-2435.</w:t>
            </w:r>
          </w:p>
        </w:tc>
        <w:tc>
          <w:tcPr>
            <w:tcW w:w="954" w:type="dxa"/>
          </w:tcPr>
          <w:p w14:paraId="7AA65439" w14:textId="411D438B" w:rsidR="00C82EBD" w:rsidRPr="009E5255" w:rsidRDefault="00444BC6" w:rsidP="00751697">
            <w:pPr>
              <w:spacing w:before="0" w:after="0" w:line="240" w:lineRule="auto"/>
              <w:rPr>
                <w:sz w:val="20"/>
                <w:szCs w:val="20"/>
              </w:rPr>
            </w:pPr>
            <w:r w:rsidRPr="009E5255">
              <w:rPr>
                <w:sz w:val="20"/>
                <w:szCs w:val="20"/>
              </w:rPr>
              <w:t>India</w:t>
            </w:r>
          </w:p>
        </w:tc>
        <w:tc>
          <w:tcPr>
            <w:tcW w:w="4197" w:type="dxa"/>
          </w:tcPr>
          <w:p w14:paraId="796FCD20" w14:textId="77777777" w:rsidR="00C82EBD" w:rsidRPr="009E5255" w:rsidRDefault="00444BC6" w:rsidP="00751697">
            <w:pPr>
              <w:spacing w:before="0" w:after="0" w:line="240" w:lineRule="auto"/>
              <w:rPr>
                <w:sz w:val="20"/>
                <w:szCs w:val="20"/>
              </w:rPr>
            </w:pPr>
            <w:r w:rsidRPr="009E5255">
              <w:rPr>
                <w:sz w:val="20"/>
                <w:szCs w:val="20"/>
              </w:rPr>
              <w:t>Prospective analysis of chemotherapy drug usage over 3 months to  estimate proportion of drug wasted based on a ratio between the difference in post administered vial weight and empty vial weight to the difference between full vial weight and empty vial weight. The actual drug loss (ADL) was calculated by multiplying the proportion of drug wasted times amount (dose in mg) available for administration per vial. Wastage was converted into monetary vale based on cost of drug vial. Retrospective analysis of chemotherapy drug usage (12 months) to determine the estimated drug wastage based on the difference between dose required and dose in the vial for each patient who visited the day care unit between Jan 2018 and Dec 2018. Analysis was conducted accounting for the effect of vial sharing  and dose rounding.</w:t>
            </w:r>
          </w:p>
          <w:p w14:paraId="59FA1008" w14:textId="6024A8E2" w:rsidR="00444BC6" w:rsidRPr="009E5255" w:rsidRDefault="00444BC6" w:rsidP="00751697">
            <w:pPr>
              <w:spacing w:before="0" w:after="0" w:line="240" w:lineRule="auto"/>
              <w:rPr>
                <w:sz w:val="20"/>
                <w:szCs w:val="20"/>
              </w:rPr>
            </w:pPr>
          </w:p>
        </w:tc>
        <w:tc>
          <w:tcPr>
            <w:tcW w:w="4709" w:type="dxa"/>
          </w:tcPr>
          <w:p w14:paraId="6945F086" w14:textId="31A40116" w:rsidR="00C82EBD" w:rsidRPr="009E5255" w:rsidRDefault="00444BC6" w:rsidP="00444BC6">
            <w:pPr>
              <w:widowControl/>
              <w:spacing w:before="0" w:after="0" w:line="240" w:lineRule="auto"/>
              <w:rPr>
                <w:bCs w:val="0"/>
                <w:color w:val="000000"/>
                <w:sz w:val="20"/>
                <w:szCs w:val="20"/>
              </w:rPr>
            </w:pPr>
            <w:r w:rsidRPr="009E5255">
              <w:rPr>
                <w:color w:val="000000"/>
                <w:sz w:val="20"/>
                <w:szCs w:val="20"/>
              </w:rPr>
              <w:t>19.72% (95% confidence interval [CI],14.52–24.93%) of the available drug was wasted over 3 months. The associated total cost was INR 393 375 (£4278).The cost due to drug wastage in one year (results of retrospective analysis) was 17.14% (95% CI, 14.69–19.59%) of the total expenditure on drugs alone in 1 year. Vial sharing assumption showed that a reduction of around 9% (95% CI, 2.5–15.5%) cost would have been possible by sharing of vials among patients. Sharing would have prevented around INR 52 060 (£566) loss for pemetrexed, INR39 667 (£431) for docetaxel, INR 20 278 (£220) for paclitaxel and</w:t>
            </w:r>
            <w:r w:rsidR="00F22DC2" w:rsidRPr="009E5255">
              <w:rPr>
                <w:color w:val="000000"/>
                <w:sz w:val="20"/>
                <w:szCs w:val="20"/>
              </w:rPr>
              <w:t xml:space="preserve"> </w:t>
            </w:r>
            <w:r w:rsidRPr="009E5255">
              <w:rPr>
                <w:color w:val="000000"/>
                <w:sz w:val="20"/>
                <w:szCs w:val="20"/>
              </w:rPr>
              <w:t xml:space="preserve">INR 19 090 (£207) for cyclophosphamide. </w:t>
            </w:r>
          </w:p>
        </w:tc>
      </w:tr>
      <w:tr w:rsidR="00C82EBD" w:rsidRPr="009E5255" w14:paraId="622FEBCC" w14:textId="77777777" w:rsidTr="00715C90">
        <w:tc>
          <w:tcPr>
            <w:tcW w:w="4077" w:type="dxa"/>
          </w:tcPr>
          <w:p w14:paraId="07A1EFAE" w14:textId="2FC189E9" w:rsidR="00C82EBD" w:rsidRPr="009E5255" w:rsidRDefault="00444BC6" w:rsidP="00751697">
            <w:pPr>
              <w:spacing w:before="0" w:after="0" w:line="240" w:lineRule="auto"/>
              <w:rPr>
                <w:color w:val="FF0000"/>
                <w:sz w:val="20"/>
                <w:szCs w:val="20"/>
              </w:rPr>
            </w:pPr>
            <w:r w:rsidRPr="009E5255">
              <w:rPr>
                <w:bCs w:val="0"/>
                <w:color w:val="000000"/>
                <w:sz w:val="20"/>
                <w:szCs w:val="20"/>
              </w:rPr>
              <w:t xml:space="preserve">Gordon, H., Hoeber, M. &amp; Schneider, A. (2012). Telepharmacy in a rural Alberta Community Cancer Network. </w:t>
            </w:r>
            <w:r w:rsidRPr="009E5255">
              <w:rPr>
                <w:bCs w:val="0"/>
                <w:i/>
                <w:iCs/>
                <w:color w:val="000000"/>
                <w:sz w:val="20"/>
                <w:szCs w:val="20"/>
              </w:rPr>
              <w:t>Journal of Oncology Pharmacy Practice, 18</w:t>
            </w:r>
            <w:r w:rsidRPr="009E5255">
              <w:rPr>
                <w:bCs w:val="0"/>
                <w:color w:val="000000"/>
                <w:sz w:val="20"/>
                <w:szCs w:val="20"/>
              </w:rPr>
              <w:t>(3), 366-376.</w:t>
            </w:r>
          </w:p>
        </w:tc>
        <w:tc>
          <w:tcPr>
            <w:tcW w:w="954" w:type="dxa"/>
          </w:tcPr>
          <w:p w14:paraId="6A748DC5" w14:textId="2ABE24EE" w:rsidR="00C82EBD" w:rsidRPr="009E5255" w:rsidRDefault="00444BC6" w:rsidP="00751697">
            <w:pPr>
              <w:spacing w:before="0" w:after="0" w:line="240" w:lineRule="auto"/>
              <w:rPr>
                <w:sz w:val="20"/>
                <w:szCs w:val="20"/>
              </w:rPr>
            </w:pPr>
            <w:r w:rsidRPr="009E5255">
              <w:rPr>
                <w:sz w:val="20"/>
                <w:szCs w:val="20"/>
              </w:rPr>
              <w:t>Canada</w:t>
            </w:r>
          </w:p>
        </w:tc>
        <w:tc>
          <w:tcPr>
            <w:tcW w:w="4197" w:type="dxa"/>
          </w:tcPr>
          <w:p w14:paraId="146FBB2D" w14:textId="479C4033" w:rsidR="00C82EBD" w:rsidRPr="009E5255" w:rsidRDefault="00444BC6" w:rsidP="00751697">
            <w:pPr>
              <w:spacing w:before="0" w:after="0" w:line="240" w:lineRule="auto"/>
              <w:rPr>
                <w:sz w:val="20"/>
                <w:szCs w:val="20"/>
              </w:rPr>
            </w:pPr>
            <w:r w:rsidRPr="009E5255">
              <w:rPr>
                <w:sz w:val="20"/>
                <w:szCs w:val="20"/>
              </w:rPr>
              <w:t xml:space="preserve">Pharmacy technicians at two remote community cancer </w:t>
            </w:r>
            <w:r w:rsidR="00F22DC2" w:rsidRPr="009E5255">
              <w:rPr>
                <w:sz w:val="20"/>
                <w:szCs w:val="20"/>
              </w:rPr>
              <w:t>centres</w:t>
            </w:r>
            <w:r w:rsidRPr="009E5255">
              <w:rPr>
                <w:sz w:val="20"/>
                <w:szCs w:val="20"/>
              </w:rPr>
              <w:t xml:space="preserve"> were connected by telehealth with pharmacists at one of the two coordinating </w:t>
            </w:r>
            <w:r w:rsidR="00F22DC2" w:rsidRPr="009E5255">
              <w:rPr>
                <w:sz w:val="20"/>
                <w:szCs w:val="20"/>
              </w:rPr>
              <w:t>centres</w:t>
            </w:r>
            <w:r w:rsidRPr="009E5255">
              <w:rPr>
                <w:sz w:val="20"/>
                <w:szCs w:val="20"/>
              </w:rPr>
              <w:t xml:space="preserve"> to oversee the compounding of intravenous (I.V.) chemotherapy and provide clinical review of physician orders (8 months) to establish and evaluate a telepharmacy program for remote Community Cancer Centres preparing I.V. chemotherapy when a pharmacist is not on site.</w:t>
            </w:r>
          </w:p>
        </w:tc>
        <w:tc>
          <w:tcPr>
            <w:tcW w:w="4709" w:type="dxa"/>
          </w:tcPr>
          <w:p w14:paraId="1052A11B" w14:textId="370260D3" w:rsidR="00444BC6" w:rsidRPr="009E5255" w:rsidRDefault="00444BC6" w:rsidP="00444BC6">
            <w:pPr>
              <w:widowControl/>
              <w:spacing w:before="0" w:after="0" w:line="240" w:lineRule="auto"/>
              <w:rPr>
                <w:bCs w:val="0"/>
                <w:color w:val="000000"/>
                <w:sz w:val="20"/>
                <w:szCs w:val="20"/>
              </w:rPr>
            </w:pPr>
            <w:r w:rsidRPr="009E5255">
              <w:rPr>
                <w:color w:val="000000"/>
                <w:sz w:val="20"/>
                <w:szCs w:val="20"/>
              </w:rPr>
              <w:t xml:space="preserve">Over the 8-month study period 47 Albertans received chemotherapy during 109 visits to the remote </w:t>
            </w:r>
            <w:r w:rsidR="00F22DC2" w:rsidRPr="009E5255">
              <w:rPr>
                <w:color w:val="000000"/>
                <w:sz w:val="20"/>
                <w:szCs w:val="20"/>
              </w:rPr>
              <w:t>centres</w:t>
            </w:r>
            <w:r w:rsidRPr="009E5255">
              <w:rPr>
                <w:color w:val="000000"/>
                <w:sz w:val="20"/>
                <w:szCs w:val="20"/>
              </w:rPr>
              <w:t>. An estimated 44,580 km (27,700 miles) of patient travel was avoided. Out of the completed satisfaction surveys 100% of the patients (22/22), nurses and physicians (28/28), and pharmacy staff (60/60) preferred telepharmacy to treatment delay.</w:t>
            </w:r>
            <w:r w:rsidR="00F22DC2" w:rsidRPr="009E5255">
              <w:rPr>
                <w:color w:val="000000"/>
                <w:sz w:val="20"/>
                <w:szCs w:val="20"/>
              </w:rPr>
              <w:t xml:space="preserve"> </w:t>
            </w:r>
            <w:r w:rsidRPr="009E5255">
              <w:rPr>
                <w:color w:val="000000"/>
                <w:sz w:val="20"/>
                <w:szCs w:val="20"/>
              </w:rPr>
              <w:t xml:space="preserve">Processing time was on average 10 min longer per preparations. Nursing observed on average additional 27.5 min per patient related to preparing patient information for the reviewing pharmacist at the coordinating site. The results of the medical staff and nursing satisfaction survey indicated that while telepharmacy is acceptable, their preference is to have a pharmacist on site. </w:t>
            </w:r>
          </w:p>
          <w:p w14:paraId="1D6C6373" w14:textId="77777777" w:rsidR="00C82EBD" w:rsidRPr="009E5255" w:rsidRDefault="00C82EBD" w:rsidP="00751697">
            <w:pPr>
              <w:spacing w:before="0" w:after="0" w:line="240" w:lineRule="auto"/>
              <w:rPr>
                <w:sz w:val="20"/>
                <w:szCs w:val="20"/>
              </w:rPr>
            </w:pPr>
          </w:p>
        </w:tc>
      </w:tr>
      <w:tr w:rsidR="00C82EBD" w:rsidRPr="009E5255" w14:paraId="06399D2C" w14:textId="77777777" w:rsidTr="00715C90">
        <w:tc>
          <w:tcPr>
            <w:tcW w:w="4077" w:type="dxa"/>
          </w:tcPr>
          <w:p w14:paraId="5F893255" w14:textId="688D9197" w:rsidR="00C82EBD" w:rsidRPr="009E5255" w:rsidRDefault="00444BC6" w:rsidP="00751697">
            <w:pPr>
              <w:spacing w:before="0" w:after="0" w:line="240" w:lineRule="auto"/>
              <w:rPr>
                <w:color w:val="FF0000"/>
                <w:sz w:val="20"/>
                <w:szCs w:val="20"/>
              </w:rPr>
            </w:pPr>
            <w:r w:rsidRPr="009E5255">
              <w:rPr>
                <w:bCs w:val="0"/>
                <w:color w:val="000000"/>
                <w:sz w:val="20"/>
                <w:szCs w:val="20"/>
              </w:rPr>
              <w:t xml:space="preserve">Harris, C., Daniels, B., Ward, R. &amp; Pearson, S. (2017). Retrospective comparison of Australia's Pharmaceutical Benefits Scheme claims data with prescription data in HER2-positive early breast cancer patients, 2008-2012. </w:t>
            </w:r>
            <w:r w:rsidRPr="009E5255">
              <w:rPr>
                <w:bCs w:val="0"/>
                <w:i/>
                <w:iCs/>
                <w:color w:val="000000"/>
                <w:sz w:val="20"/>
                <w:szCs w:val="20"/>
              </w:rPr>
              <w:t>Public health research &amp; practice, 27</w:t>
            </w:r>
            <w:r w:rsidRPr="009E5255">
              <w:rPr>
                <w:bCs w:val="0"/>
                <w:color w:val="000000"/>
                <w:sz w:val="20"/>
                <w:szCs w:val="20"/>
              </w:rPr>
              <w:t>(5).</w:t>
            </w:r>
          </w:p>
        </w:tc>
        <w:tc>
          <w:tcPr>
            <w:tcW w:w="954" w:type="dxa"/>
          </w:tcPr>
          <w:p w14:paraId="2D5CBFF8" w14:textId="04F10857" w:rsidR="00C82EBD" w:rsidRPr="009E5255" w:rsidRDefault="00444BC6" w:rsidP="00751697">
            <w:pPr>
              <w:spacing w:before="0" w:after="0" w:line="240" w:lineRule="auto"/>
              <w:rPr>
                <w:sz w:val="20"/>
                <w:szCs w:val="20"/>
              </w:rPr>
            </w:pPr>
            <w:r w:rsidRPr="009E5255">
              <w:rPr>
                <w:sz w:val="20"/>
                <w:szCs w:val="20"/>
              </w:rPr>
              <w:t>Australia</w:t>
            </w:r>
          </w:p>
        </w:tc>
        <w:tc>
          <w:tcPr>
            <w:tcW w:w="4197" w:type="dxa"/>
          </w:tcPr>
          <w:p w14:paraId="751D9C9A" w14:textId="77777777" w:rsidR="00444BC6" w:rsidRPr="009E5255" w:rsidRDefault="00444BC6" w:rsidP="00444BC6">
            <w:pPr>
              <w:widowControl/>
              <w:spacing w:before="0" w:after="0" w:line="240" w:lineRule="auto"/>
              <w:rPr>
                <w:bCs w:val="0"/>
                <w:color w:val="000000"/>
                <w:sz w:val="20"/>
                <w:szCs w:val="20"/>
              </w:rPr>
            </w:pPr>
            <w:r w:rsidRPr="009E5255">
              <w:rPr>
                <w:color w:val="000000"/>
                <w:sz w:val="20"/>
                <w:szCs w:val="20"/>
              </w:rPr>
              <w:t xml:space="preserve">Comparison of the PBS dispensing claims data of HER2-positive patients with medicines prescribed and administered to determine the accuracy of dispensing data to identify treatment protocols, number of treatment cycles and duration of therapy. </w:t>
            </w:r>
          </w:p>
          <w:p w14:paraId="43B4C582" w14:textId="77777777" w:rsidR="00C82EBD" w:rsidRPr="009E5255" w:rsidRDefault="00444BC6" w:rsidP="00751697">
            <w:pPr>
              <w:spacing w:before="0" w:after="0" w:line="240" w:lineRule="auto"/>
              <w:rPr>
                <w:sz w:val="20"/>
                <w:szCs w:val="20"/>
              </w:rPr>
            </w:pPr>
            <w:r w:rsidRPr="009E5255">
              <w:rPr>
                <w:sz w:val="20"/>
                <w:szCs w:val="20"/>
              </w:rPr>
              <w:t xml:space="preserve"> Retrospective medical chart review to construct treatment protocols based on evidence based guidelines. Patients were classified according to chemotherapy and hormone therapy received using prescribing and dispensing data independently. Estimated the number of trastuzumab and cytotoxic treatments, and duration of anticancer treatment based on the number of treatments in prescription data by counting the number of medication entries signed on administration charts and the number of treatments in dispensing data by counting the number of dispensings of a drug in PBS claims.</w:t>
            </w:r>
          </w:p>
          <w:p w14:paraId="5A3D65CF" w14:textId="38F25507" w:rsidR="009F0BB4" w:rsidRPr="009E5255" w:rsidRDefault="009F0BB4" w:rsidP="00751697">
            <w:pPr>
              <w:spacing w:before="0" w:after="0" w:line="240" w:lineRule="auto"/>
              <w:rPr>
                <w:sz w:val="20"/>
                <w:szCs w:val="20"/>
              </w:rPr>
            </w:pPr>
          </w:p>
        </w:tc>
        <w:tc>
          <w:tcPr>
            <w:tcW w:w="4709" w:type="dxa"/>
          </w:tcPr>
          <w:p w14:paraId="2F6E19C4" w14:textId="77777777" w:rsidR="00444BC6" w:rsidRPr="009E5255" w:rsidRDefault="00444BC6" w:rsidP="00444BC6">
            <w:pPr>
              <w:widowControl/>
              <w:spacing w:before="0" w:after="0" w:line="240" w:lineRule="auto"/>
              <w:rPr>
                <w:bCs w:val="0"/>
                <w:color w:val="000000"/>
                <w:sz w:val="20"/>
                <w:szCs w:val="20"/>
              </w:rPr>
            </w:pPr>
            <w:r w:rsidRPr="009E5255">
              <w:rPr>
                <w:color w:val="000000"/>
                <w:sz w:val="20"/>
                <w:szCs w:val="20"/>
              </w:rPr>
              <w:t>Overall, 76 protocols (69%) based on combinations of medicine therapies in prescribing data matched protocols of the same combination of medicine therapies in dispensing claims; 32 of 35 (91.4%) TCH protocols were consistent across dispensing and prescribing data, but only 35 of 64 (54.7%) ACTH protocols matched across prescribing and dispensing data Based on prescribing data six unique chemotherapy protocols were identified, five of which were consistent with clinical guidelines Based on dispensing data 13 unique protocols were identifies, five of which were consistent with clinical guidelines. The median duration of treatment was similar across prescription and dispensing data for patients with matched protocols. Duration of therapy for ACTH was 443 days in prescription data and 422 in dispensing data.  </w:t>
            </w:r>
          </w:p>
          <w:p w14:paraId="00779271" w14:textId="77777777" w:rsidR="00C82EBD" w:rsidRPr="009E5255" w:rsidRDefault="00C82EBD" w:rsidP="00751697">
            <w:pPr>
              <w:spacing w:before="0" w:after="0" w:line="240" w:lineRule="auto"/>
              <w:rPr>
                <w:sz w:val="20"/>
                <w:szCs w:val="20"/>
              </w:rPr>
            </w:pPr>
          </w:p>
        </w:tc>
      </w:tr>
      <w:tr w:rsidR="00C82EBD" w:rsidRPr="009E5255" w14:paraId="6B26EA41" w14:textId="77777777" w:rsidTr="00715C90">
        <w:tc>
          <w:tcPr>
            <w:tcW w:w="4077" w:type="dxa"/>
          </w:tcPr>
          <w:p w14:paraId="00D5915F" w14:textId="29078B8D" w:rsidR="00C82EBD" w:rsidRPr="009E5255" w:rsidRDefault="00444BC6" w:rsidP="00751697">
            <w:pPr>
              <w:spacing w:before="0" w:after="0" w:line="240" w:lineRule="auto"/>
              <w:rPr>
                <w:color w:val="FF0000"/>
                <w:sz w:val="20"/>
                <w:szCs w:val="20"/>
              </w:rPr>
            </w:pPr>
            <w:r w:rsidRPr="009E5255">
              <w:rPr>
                <w:bCs w:val="0"/>
                <w:color w:val="000000"/>
                <w:sz w:val="20"/>
                <w:szCs w:val="20"/>
              </w:rPr>
              <w:t xml:space="preserve">Hatswell, A. &amp; Porter, J. (2019). Reducing Drug Wastage in Pharmaceuticals Dosed by Weight or Body Surface Areas by Optimising Vial Sizes. </w:t>
            </w:r>
            <w:r w:rsidRPr="009E5255">
              <w:rPr>
                <w:bCs w:val="0"/>
                <w:i/>
                <w:iCs/>
                <w:color w:val="000000"/>
                <w:sz w:val="20"/>
                <w:szCs w:val="20"/>
              </w:rPr>
              <w:t>Applied Health Economics and Health Policy, 17</w:t>
            </w:r>
            <w:r w:rsidRPr="009E5255">
              <w:rPr>
                <w:bCs w:val="0"/>
                <w:color w:val="000000"/>
                <w:sz w:val="20"/>
                <w:szCs w:val="20"/>
              </w:rPr>
              <w:t>(3), 391-397.</w:t>
            </w:r>
          </w:p>
        </w:tc>
        <w:tc>
          <w:tcPr>
            <w:tcW w:w="954" w:type="dxa"/>
          </w:tcPr>
          <w:p w14:paraId="1C36A083" w14:textId="7AA85DDC" w:rsidR="00C82EBD" w:rsidRPr="009E5255" w:rsidRDefault="00444BC6" w:rsidP="00751697">
            <w:pPr>
              <w:spacing w:before="0" w:after="0" w:line="240" w:lineRule="auto"/>
              <w:rPr>
                <w:sz w:val="20"/>
                <w:szCs w:val="20"/>
              </w:rPr>
            </w:pPr>
            <w:r w:rsidRPr="009E5255">
              <w:rPr>
                <w:sz w:val="20"/>
                <w:szCs w:val="20"/>
              </w:rPr>
              <w:t>UK</w:t>
            </w:r>
          </w:p>
        </w:tc>
        <w:tc>
          <w:tcPr>
            <w:tcW w:w="4197" w:type="dxa"/>
          </w:tcPr>
          <w:p w14:paraId="457F9410" w14:textId="663D8A0B" w:rsidR="00444BC6" w:rsidRPr="009E5255" w:rsidRDefault="00444BC6" w:rsidP="00444BC6">
            <w:pPr>
              <w:widowControl/>
              <w:spacing w:before="0" w:after="0" w:line="240" w:lineRule="auto"/>
              <w:rPr>
                <w:bCs w:val="0"/>
                <w:color w:val="000000"/>
                <w:sz w:val="20"/>
                <w:szCs w:val="20"/>
              </w:rPr>
            </w:pPr>
            <w:r w:rsidRPr="009E5255">
              <w:rPr>
                <w:color w:val="000000"/>
                <w:sz w:val="20"/>
                <w:szCs w:val="20"/>
              </w:rPr>
              <w:t>Analysis of optimum vial volume to minimize wastage based on data from clinical trials and general population data (Health Survey of England).</w:t>
            </w:r>
          </w:p>
          <w:p w14:paraId="76B88180" w14:textId="79565581" w:rsidR="00C82EBD" w:rsidRPr="009E5255" w:rsidRDefault="00C82EBD" w:rsidP="00444BC6">
            <w:pPr>
              <w:widowControl/>
              <w:spacing w:before="0" w:after="0" w:line="240" w:lineRule="auto"/>
              <w:rPr>
                <w:bCs w:val="0"/>
                <w:color w:val="000000"/>
                <w:sz w:val="20"/>
                <w:szCs w:val="20"/>
              </w:rPr>
            </w:pPr>
          </w:p>
        </w:tc>
        <w:tc>
          <w:tcPr>
            <w:tcW w:w="4709" w:type="dxa"/>
          </w:tcPr>
          <w:p w14:paraId="182D6534" w14:textId="0ED03F83" w:rsidR="00444BC6" w:rsidRPr="009E5255" w:rsidRDefault="00444BC6" w:rsidP="00444BC6">
            <w:pPr>
              <w:widowControl/>
              <w:spacing w:before="0" w:after="0" w:line="240" w:lineRule="auto"/>
              <w:rPr>
                <w:bCs w:val="0"/>
                <w:color w:val="000000"/>
                <w:sz w:val="20"/>
                <w:szCs w:val="20"/>
              </w:rPr>
            </w:pPr>
            <w:r w:rsidRPr="009E5255">
              <w:rPr>
                <w:color w:val="000000"/>
                <w:sz w:val="20"/>
                <w:szCs w:val="20"/>
              </w:rPr>
              <w:t>Changing the available vial sizes for pembrolizumab (available as 50 mg/100 mg vials) to 70 mg/100 mg, wastage could be cut from 13.3% to 8.7%. For cabazitaxel (only 60 mg vials available), increasing the vial to 70 mg could reduce wastage from 19.4% to 18.8%; Adding a 12.5 mg vial reduce wastage to 6.5%. Wastage was higher when the larger vial size was perfectly divisible by the smaller vial size.</w:t>
            </w:r>
          </w:p>
          <w:p w14:paraId="1F4D14E2" w14:textId="77777777" w:rsidR="00C82EBD" w:rsidRPr="009E5255" w:rsidRDefault="00C82EBD" w:rsidP="00751697">
            <w:pPr>
              <w:spacing w:before="0" w:after="0" w:line="240" w:lineRule="auto"/>
              <w:rPr>
                <w:sz w:val="20"/>
                <w:szCs w:val="20"/>
              </w:rPr>
            </w:pPr>
          </w:p>
        </w:tc>
      </w:tr>
      <w:tr w:rsidR="00830C65" w:rsidRPr="009E5255" w14:paraId="6B05CF72" w14:textId="77777777" w:rsidTr="00715C90">
        <w:tc>
          <w:tcPr>
            <w:tcW w:w="4077" w:type="dxa"/>
          </w:tcPr>
          <w:p w14:paraId="2CF35ACD" w14:textId="7DE2878C" w:rsidR="00830C65" w:rsidRPr="009E5255" w:rsidRDefault="00830C65" w:rsidP="00751697">
            <w:pPr>
              <w:spacing w:before="0" w:after="0" w:line="240" w:lineRule="auto"/>
              <w:rPr>
                <w:bCs w:val="0"/>
                <w:color w:val="000000"/>
                <w:sz w:val="20"/>
                <w:szCs w:val="20"/>
              </w:rPr>
            </w:pPr>
            <w:r w:rsidRPr="009E5255">
              <w:rPr>
                <w:bCs w:val="0"/>
                <w:color w:val="000000"/>
                <w:sz w:val="20"/>
                <w:szCs w:val="20"/>
              </w:rPr>
              <w:t xml:space="preserve">Hess, L., Cui, Z., Li, X., Oton, A., Shortenhaus, S. &amp; Watson, I. (2018). Drug wastage and costs to the healthcare system in the care of patients with non-small cell lung cancer in the United States. </w:t>
            </w:r>
            <w:r w:rsidRPr="009E5255">
              <w:rPr>
                <w:bCs w:val="0"/>
                <w:i/>
                <w:iCs/>
                <w:color w:val="000000"/>
                <w:sz w:val="20"/>
                <w:szCs w:val="20"/>
              </w:rPr>
              <w:t>Journal of Medical Economics, 21</w:t>
            </w:r>
            <w:r w:rsidRPr="009E5255">
              <w:rPr>
                <w:bCs w:val="0"/>
                <w:color w:val="000000"/>
                <w:sz w:val="20"/>
                <w:szCs w:val="20"/>
              </w:rPr>
              <w:t>(8), 755-761.</w:t>
            </w:r>
          </w:p>
        </w:tc>
        <w:tc>
          <w:tcPr>
            <w:tcW w:w="954" w:type="dxa"/>
          </w:tcPr>
          <w:p w14:paraId="0EEF261E" w14:textId="4A4CD79E" w:rsidR="00830C65" w:rsidRPr="009E5255" w:rsidRDefault="00830C65" w:rsidP="00751697">
            <w:pPr>
              <w:spacing w:before="0" w:after="0" w:line="240" w:lineRule="auto"/>
              <w:rPr>
                <w:sz w:val="20"/>
                <w:szCs w:val="20"/>
              </w:rPr>
            </w:pPr>
            <w:r w:rsidRPr="009E5255">
              <w:rPr>
                <w:sz w:val="20"/>
                <w:szCs w:val="20"/>
              </w:rPr>
              <w:t>US</w:t>
            </w:r>
          </w:p>
        </w:tc>
        <w:tc>
          <w:tcPr>
            <w:tcW w:w="4197" w:type="dxa"/>
          </w:tcPr>
          <w:p w14:paraId="57B1D97F" w14:textId="505477A6" w:rsidR="00830C65" w:rsidRPr="009E5255" w:rsidRDefault="00830C65" w:rsidP="00830C65">
            <w:pPr>
              <w:widowControl/>
              <w:spacing w:before="0" w:after="0" w:line="240" w:lineRule="auto"/>
              <w:rPr>
                <w:bCs w:val="0"/>
                <w:color w:val="000000"/>
                <w:sz w:val="20"/>
                <w:szCs w:val="20"/>
              </w:rPr>
            </w:pPr>
            <w:r w:rsidRPr="009E5255">
              <w:rPr>
                <w:color w:val="000000"/>
                <w:sz w:val="20"/>
                <w:szCs w:val="20"/>
              </w:rPr>
              <w:t xml:space="preserve">Retrospective cohort analysis of </w:t>
            </w:r>
            <w:r w:rsidR="00F22DC2" w:rsidRPr="009E5255">
              <w:rPr>
                <w:color w:val="000000"/>
                <w:sz w:val="20"/>
                <w:szCs w:val="20"/>
              </w:rPr>
              <w:t>chemotherapy</w:t>
            </w:r>
            <w:r w:rsidRPr="009E5255">
              <w:rPr>
                <w:color w:val="000000"/>
                <w:sz w:val="20"/>
                <w:szCs w:val="20"/>
              </w:rPr>
              <w:t xml:space="preserve"> usage, wastage and associated costs. The number of milligrams (mg) administered to each patient at each administration was used to estimate the optimal set of vials needed to treat the patient. The differences between the actual administered amounts and the quantity of drug in the optimal set of vials was used to estimate the total waste. Sensitivity analyses were conducted assuming vial sharing and dose rounding (5% and 10%).</w:t>
            </w:r>
          </w:p>
          <w:p w14:paraId="079616DB" w14:textId="77777777" w:rsidR="00830C65" w:rsidRPr="009E5255" w:rsidRDefault="00830C65" w:rsidP="00751697">
            <w:pPr>
              <w:spacing w:before="0" w:after="0" w:line="240" w:lineRule="auto"/>
              <w:rPr>
                <w:sz w:val="20"/>
                <w:szCs w:val="20"/>
              </w:rPr>
            </w:pPr>
          </w:p>
        </w:tc>
        <w:tc>
          <w:tcPr>
            <w:tcW w:w="4709" w:type="dxa"/>
          </w:tcPr>
          <w:p w14:paraId="35AEDDD3" w14:textId="588E9B65" w:rsidR="00830C65" w:rsidRPr="009E5255" w:rsidRDefault="00830C65" w:rsidP="00830C65">
            <w:pPr>
              <w:widowControl/>
              <w:spacing w:before="0" w:after="0" w:line="240" w:lineRule="auto"/>
              <w:rPr>
                <w:bCs w:val="0"/>
                <w:color w:val="000000"/>
                <w:sz w:val="20"/>
                <w:szCs w:val="20"/>
              </w:rPr>
            </w:pPr>
            <w:r w:rsidRPr="009E5255">
              <w:rPr>
                <w:color w:val="000000"/>
                <w:sz w:val="20"/>
                <w:szCs w:val="20"/>
              </w:rPr>
              <w:t xml:space="preserve">A total of 2,134,815 mg of drug wasted over the 2-year study period (4.4% of available drug). The proportion of available drug wasted varied considerably by drug, ranging from 0.2% to 16.9% for nab-paclitaxel and cisplatin. Each of these three drugs at each end of the range has only a single vial size available. The sensitivity analysis of the vial sharing assumption only slightly reduced drug waste to 1,815,775 mg (3.74% of available drug). Assuming dose rounding within 5% is consistent with the recommended dosage for NSCLC, 46.9% of all drug administrations were consistent with the </w:t>
            </w:r>
            <w:r w:rsidR="00F22DC2" w:rsidRPr="009E5255">
              <w:rPr>
                <w:color w:val="000000"/>
                <w:sz w:val="20"/>
                <w:szCs w:val="20"/>
              </w:rPr>
              <w:t>labelled</w:t>
            </w:r>
            <w:r w:rsidRPr="009E5255">
              <w:rPr>
                <w:color w:val="000000"/>
                <w:sz w:val="20"/>
                <w:szCs w:val="20"/>
              </w:rPr>
              <w:t xml:space="preserve"> dose; 46.1 % administrations were due to reduced doses and 7% of administrations were higher than recommended dose. The sensitivity analysis, allowing up to 10% rounding, only slightly decreased the overall proportion of doses with reduced dose (41.1% of all administrations) and of those with higher doses (3.2% of all administrations) The overall rate of drug wasted was 4.4% and the associated cost was $16,630,112 for the 8,467 patients in this study over a 2-year study period. Vial sharing assumption only slightly reduced the cost of wastage ($15,953,212 total and $1,884 per patient). </w:t>
            </w:r>
          </w:p>
          <w:p w14:paraId="23F78DC0" w14:textId="77777777" w:rsidR="00830C65" w:rsidRPr="009E5255" w:rsidRDefault="00830C65" w:rsidP="00751697">
            <w:pPr>
              <w:spacing w:before="0" w:after="0" w:line="240" w:lineRule="auto"/>
              <w:rPr>
                <w:sz w:val="20"/>
                <w:szCs w:val="20"/>
              </w:rPr>
            </w:pPr>
          </w:p>
        </w:tc>
      </w:tr>
      <w:tr w:rsidR="00C82EBD" w:rsidRPr="009E5255" w14:paraId="1E584B01" w14:textId="77777777" w:rsidTr="00715C90">
        <w:tc>
          <w:tcPr>
            <w:tcW w:w="4077" w:type="dxa"/>
          </w:tcPr>
          <w:p w14:paraId="6899219A" w14:textId="3289FEA8" w:rsidR="00C82EBD" w:rsidRPr="009E5255" w:rsidRDefault="00830C65" w:rsidP="00751697">
            <w:pPr>
              <w:spacing w:before="0" w:after="0" w:line="240" w:lineRule="auto"/>
              <w:rPr>
                <w:color w:val="FF0000"/>
                <w:sz w:val="20"/>
                <w:szCs w:val="20"/>
              </w:rPr>
            </w:pPr>
            <w:r w:rsidRPr="009E5255">
              <w:rPr>
                <w:bCs w:val="0"/>
                <w:color w:val="000000"/>
                <w:sz w:val="20"/>
                <w:szCs w:val="20"/>
              </w:rPr>
              <w:t xml:space="preserve">Hussain, R., M., M. &amp; Hunter, S. (2015). The Fly-in Fly-out and Drive-in Drive-out model of health care service provision for rural and remote Australia: benefits and disadvantages. </w:t>
            </w:r>
            <w:r w:rsidRPr="009E5255">
              <w:rPr>
                <w:bCs w:val="0"/>
                <w:i/>
                <w:iCs/>
                <w:color w:val="000000"/>
                <w:sz w:val="20"/>
                <w:szCs w:val="20"/>
              </w:rPr>
              <w:t>Rural Remote Health, 15</w:t>
            </w:r>
            <w:r w:rsidRPr="009E5255">
              <w:rPr>
                <w:bCs w:val="0"/>
                <w:color w:val="000000"/>
                <w:sz w:val="20"/>
                <w:szCs w:val="20"/>
              </w:rPr>
              <w:t>(3068).</w:t>
            </w:r>
          </w:p>
        </w:tc>
        <w:tc>
          <w:tcPr>
            <w:tcW w:w="954" w:type="dxa"/>
          </w:tcPr>
          <w:p w14:paraId="55AAFD11" w14:textId="4A5F63F4" w:rsidR="00C82EBD" w:rsidRPr="009E5255" w:rsidRDefault="00830C65" w:rsidP="00751697">
            <w:pPr>
              <w:spacing w:before="0" w:after="0" w:line="240" w:lineRule="auto"/>
              <w:rPr>
                <w:sz w:val="20"/>
                <w:szCs w:val="20"/>
              </w:rPr>
            </w:pPr>
            <w:r w:rsidRPr="009E5255">
              <w:rPr>
                <w:sz w:val="20"/>
                <w:szCs w:val="20"/>
              </w:rPr>
              <w:t>Australia</w:t>
            </w:r>
          </w:p>
        </w:tc>
        <w:tc>
          <w:tcPr>
            <w:tcW w:w="4197" w:type="dxa"/>
          </w:tcPr>
          <w:p w14:paraId="1BBB5323" w14:textId="7DCEB5C8" w:rsidR="00C82EBD" w:rsidRPr="009E5255" w:rsidRDefault="00830C65" w:rsidP="00751697">
            <w:pPr>
              <w:spacing w:before="0" w:after="0" w:line="240" w:lineRule="auto"/>
              <w:rPr>
                <w:sz w:val="20"/>
                <w:szCs w:val="20"/>
              </w:rPr>
            </w:pPr>
            <w:r w:rsidRPr="009E5255">
              <w:rPr>
                <w:sz w:val="20"/>
                <w:szCs w:val="20"/>
              </w:rPr>
              <w:t>Review to explore the opportunities of fly-in fly-out (FIFO) and drive-in drive-out (DIDO) services in delivery of health service delivery in rural Australia.</w:t>
            </w:r>
          </w:p>
        </w:tc>
        <w:tc>
          <w:tcPr>
            <w:tcW w:w="4709" w:type="dxa"/>
          </w:tcPr>
          <w:p w14:paraId="7F5556F2" w14:textId="2EF2026D" w:rsidR="00830C65" w:rsidRPr="009E5255" w:rsidRDefault="00830C65" w:rsidP="00830C65">
            <w:pPr>
              <w:widowControl/>
              <w:spacing w:before="0" w:after="0" w:line="240" w:lineRule="auto"/>
              <w:rPr>
                <w:bCs w:val="0"/>
                <w:color w:val="000000"/>
                <w:sz w:val="20"/>
                <w:szCs w:val="20"/>
              </w:rPr>
            </w:pPr>
            <w:r w:rsidRPr="009E5255">
              <w:rPr>
                <w:color w:val="000000"/>
                <w:sz w:val="20"/>
                <w:szCs w:val="20"/>
              </w:rPr>
              <w:t xml:space="preserve">FIFO and DIDO services offer services that otherwise would not be unavailable.  </w:t>
            </w:r>
          </w:p>
          <w:p w14:paraId="7C713702" w14:textId="77777777" w:rsidR="00C82EBD" w:rsidRPr="009E5255" w:rsidRDefault="00C82EBD" w:rsidP="00751697">
            <w:pPr>
              <w:spacing w:before="0" w:after="0" w:line="240" w:lineRule="auto"/>
              <w:rPr>
                <w:sz w:val="20"/>
                <w:szCs w:val="20"/>
              </w:rPr>
            </w:pPr>
          </w:p>
        </w:tc>
      </w:tr>
      <w:tr w:rsidR="00C82EBD" w:rsidRPr="009E5255" w14:paraId="2FDC8361" w14:textId="77777777" w:rsidTr="00715C90">
        <w:tc>
          <w:tcPr>
            <w:tcW w:w="4077" w:type="dxa"/>
          </w:tcPr>
          <w:p w14:paraId="340E0B81" w14:textId="41D15327" w:rsidR="00C82EBD" w:rsidRPr="009E5255" w:rsidRDefault="007711D1" w:rsidP="00751697">
            <w:pPr>
              <w:spacing w:before="0" w:after="0" w:line="240" w:lineRule="auto"/>
              <w:rPr>
                <w:color w:val="FF0000"/>
                <w:sz w:val="20"/>
                <w:szCs w:val="20"/>
              </w:rPr>
            </w:pPr>
            <w:r w:rsidRPr="009E5255">
              <w:rPr>
                <w:bCs w:val="0"/>
                <w:color w:val="000000"/>
                <w:sz w:val="20"/>
                <w:szCs w:val="20"/>
              </w:rPr>
              <w:t xml:space="preserve">Hyeda, A. &amp; da Costa, E. (2015). A preliminary analysis of the chemotherapy waste in cancer treatment. [Uma analise preliminar do desperdicio de quimioterapia No tratamento do cancer.]. </w:t>
            </w:r>
            <w:r w:rsidRPr="009E5255">
              <w:rPr>
                <w:bCs w:val="0"/>
                <w:i/>
                <w:iCs/>
                <w:color w:val="000000"/>
                <w:sz w:val="20"/>
                <w:szCs w:val="20"/>
              </w:rPr>
              <w:t>Value in Health Regional Issues, 8</w:t>
            </w:r>
            <w:r w:rsidRPr="009E5255">
              <w:rPr>
                <w:bCs w:val="0"/>
                <w:color w:val="000000"/>
                <w:sz w:val="20"/>
                <w:szCs w:val="20"/>
              </w:rPr>
              <w:t>, 107-111.</w:t>
            </w:r>
          </w:p>
        </w:tc>
        <w:tc>
          <w:tcPr>
            <w:tcW w:w="954" w:type="dxa"/>
          </w:tcPr>
          <w:p w14:paraId="19DC34D3" w14:textId="61A324BA" w:rsidR="00C82EBD" w:rsidRPr="009E5255" w:rsidRDefault="007711D1" w:rsidP="00751697">
            <w:pPr>
              <w:spacing w:before="0" w:after="0" w:line="240" w:lineRule="auto"/>
              <w:rPr>
                <w:sz w:val="20"/>
                <w:szCs w:val="20"/>
              </w:rPr>
            </w:pPr>
            <w:r w:rsidRPr="009E5255">
              <w:rPr>
                <w:sz w:val="20"/>
                <w:szCs w:val="20"/>
              </w:rPr>
              <w:t>Brazil</w:t>
            </w:r>
          </w:p>
        </w:tc>
        <w:tc>
          <w:tcPr>
            <w:tcW w:w="4197" w:type="dxa"/>
          </w:tcPr>
          <w:p w14:paraId="176F628E" w14:textId="77777777" w:rsidR="007711D1" w:rsidRPr="009E5255" w:rsidRDefault="007711D1" w:rsidP="007711D1">
            <w:pPr>
              <w:widowControl/>
              <w:spacing w:before="0" w:after="0" w:line="240" w:lineRule="auto"/>
              <w:rPr>
                <w:bCs w:val="0"/>
                <w:color w:val="000000"/>
                <w:sz w:val="20"/>
                <w:szCs w:val="20"/>
              </w:rPr>
            </w:pPr>
            <w:r w:rsidRPr="009E5255">
              <w:rPr>
                <w:color w:val="000000"/>
                <w:sz w:val="20"/>
                <w:szCs w:val="20"/>
              </w:rPr>
              <w:t xml:space="preserve">Cross-sectional observational study of prescription data. The discarded chemotherapy dose was calculated based on the difference between the dose prescribed by the physician and the commercialized dose of each drug. The sum of the total chemotherapy dose discarded was multiplied by the cost of each milligram of medication. Adding the cost of the discarded dose of each medication, the chemotherapy waste cost was obtained. A hypothetical model considering all chemotherapy applications were carried out in one clinic in the same day to estimate the minimum chemotherapy dose discarded assuming sum of the total  prescribed dose in a single day and the commercial presentation of each medication. </w:t>
            </w:r>
          </w:p>
          <w:p w14:paraId="2FE337C7" w14:textId="77777777" w:rsidR="00C82EBD" w:rsidRPr="009E5255" w:rsidRDefault="00C82EBD" w:rsidP="00751697">
            <w:pPr>
              <w:spacing w:before="0" w:after="0" w:line="240" w:lineRule="auto"/>
              <w:rPr>
                <w:sz w:val="20"/>
                <w:szCs w:val="20"/>
              </w:rPr>
            </w:pPr>
          </w:p>
        </w:tc>
        <w:tc>
          <w:tcPr>
            <w:tcW w:w="4709" w:type="dxa"/>
          </w:tcPr>
          <w:p w14:paraId="31C2DC6D" w14:textId="68A347C7" w:rsidR="007711D1" w:rsidRPr="009E5255" w:rsidRDefault="007711D1" w:rsidP="007711D1">
            <w:pPr>
              <w:widowControl/>
              <w:spacing w:before="0" w:after="0" w:line="240" w:lineRule="auto"/>
              <w:rPr>
                <w:bCs w:val="0"/>
                <w:color w:val="000000"/>
                <w:sz w:val="20"/>
                <w:szCs w:val="20"/>
              </w:rPr>
            </w:pPr>
            <w:r w:rsidRPr="009E5255">
              <w:rPr>
                <w:color w:val="000000"/>
                <w:sz w:val="20"/>
                <w:szCs w:val="20"/>
              </w:rPr>
              <w:t>The total dose of chemotherapy discarded in two years was 63,824.00mg. The largest amount of chemotherapy discarded was fluorouracil (29,354.00mg), gemcitabine (7420.00mg) and trastuzumab (6,946.00mg). There was a loss of approximately 602mg of chemotherapy per patient and 49mg per application performed A total cost of BRL 448,397.00 was identified. The medications contributing most to this cost were: trastuzumab (BRL 140,763.37), bortezomib (BRL 89,556.25) and oxaliplatin (BRL 68,755.00). The average cost of the chemotherapy dose discarded per patient was BRL 4,607.00, and BRL 380.00 per application Assuming hypothetical centralized model a total of 971.80mg discarded corresponding to BRL 13,991.64 (BRL 132 per patient and BRL 10.90 per application).</w:t>
            </w:r>
          </w:p>
          <w:p w14:paraId="3ADF9ED1" w14:textId="77777777" w:rsidR="00C82EBD" w:rsidRPr="009E5255" w:rsidRDefault="00C82EBD" w:rsidP="00751697">
            <w:pPr>
              <w:spacing w:before="0" w:after="0" w:line="240" w:lineRule="auto"/>
              <w:rPr>
                <w:sz w:val="20"/>
                <w:szCs w:val="20"/>
              </w:rPr>
            </w:pPr>
          </w:p>
        </w:tc>
      </w:tr>
      <w:tr w:rsidR="00C82EBD" w:rsidRPr="009E5255" w14:paraId="62DDADAC" w14:textId="77777777" w:rsidTr="00715C90">
        <w:tc>
          <w:tcPr>
            <w:tcW w:w="4077" w:type="dxa"/>
          </w:tcPr>
          <w:p w14:paraId="3220A97F" w14:textId="59474D1E" w:rsidR="00C82EBD" w:rsidRPr="009E5255" w:rsidRDefault="007711D1" w:rsidP="00751697">
            <w:pPr>
              <w:spacing w:before="0" w:after="0" w:line="240" w:lineRule="auto"/>
              <w:rPr>
                <w:color w:val="FF0000"/>
                <w:sz w:val="20"/>
                <w:szCs w:val="20"/>
              </w:rPr>
            </w:pPr>
            <w:r w:rsidRPr="009E5255">
              <w:rPr>
                <w:bCs w:val="0"/>
                <w:color w:val="000000"/>
                <w:sz w:val="20"/>
                <w:szCs w:val="20"/>
              </w:rPr>
              <w:t xml:space="preserve">Jang, A., Nakashima, L., Ng, T., et al. (2021). A real-world data approach to determine the optimal dosing strategy for pembrolizumab. </w:t>
            </w:r>
            <w:r w:rsidRPr="009E5255">
              <w:rPr>
                <w:bCs w:val="0"/>
                <w:i/>
                <w:iCs/>
                <w:color w:val="000000"/>
                <w:sz w:val="20"/>
                <w:szCs w:val="20"/>
              </w:rPr>
              <w:t>Journal of Oncology Pharmacy Practice, 27</w:t>
            </w:r>
            <w:r w:rsidRPr="009E5255">
              <w:rPr>
                <w:bCs w:val="0"/>
                <w:color w:val="000000"/>
                <w:sz w:val="20"/>
                <w:szCs w:val="20"/>
              </w:rPr>
              <w:t>(3), 635-643.</w:t>
            </w:r>
          </w:p>
        </w:tc>
        <w:tc>
          <w:tcPr>
            <w:tcW w:w="954" w:type="dxa"/>
          </w:tcPr>
          <w:p w14:paraId="2A1346AD" w14:textId="048D92B5" w:rsidR="00C82EBD" w:rsidRPr="009E5255" w:rsidRDefault="007711D1" w:rsidP="00751697">
            <w:pPr>
              <w:spacing w:before="0" w:after="0" w:line="240" w:lineRule="auto"/>
              <w:rPr>
                <w:sz w:val="20"/>
                <w:szCs w:val="20"/>
              </w:rPr>
            </w:pPr>
            <w:r w:rsidRPr="009E5255">
              <w:rPr>
                <w:sz w:val="20"/>
                <w:szCs w:val="20"/>
              </w:rPr>
              <w:t>Canada</w:t>
            </w:r>
          </w:p>
        </w:tc>
        <w:tc>
          <w:tcPr>
            <w:tcW w:w="4197" w:type="dxa"/>
          </w:tcPr>
          <w:p w14:paraId="766349E2" w14:textId="1E82A9B1" w:rsidR="007711D1" w:rsidRPr="009E5255" w:rsidRDefault="007711D1" w:rsidP="007711D1">
            <w:pPr>
              <w:widowControl/>
              <w:spacing w:before="0" w:after="0" w:line="240" w:lineRule="auto"/>
              <w:rPr>
                <w:bCs w:val="0"/>
                <w:color w:val="000000"/>
                <w:sz w:val="20"/>
                <w:szCs w:val="20"/>
              </w:rPr>
            </w:pPr>
            <w:r w:rsidRPr="009E5255">
              <w:rPr>
                <w:color w:val="000000"/>
                <w:sz w:val="20"/>
                <w:szCs w:val="20"/>
              </w:rPr>
              <w:t xml:space="preserve">Retrospective review of wastage logs and dispensing data. The total amounts of pembrolizumab wasted were collected from each centre’s pharmacy wastage logs and added together. Wastage was compared across centres by calculating the percentage of drug wasted out of total amounts of usage. Estimated savings with vial-sharing was based  the sum of doses dispensed per day at the same centre due to vial stability. Estimated savings without vial-sharing based on the amount of drug in mg from the lowest number of vials used to minimize waste and prepare the dispensed dose. Calculations were made for each centre and vial size. Dosing protocol where doses prescribed using 2mg/kg dosing were rounded down or up depending on predetermined band ranges (5% and 10% to vial size denominations). Estimated financial impact of 2mg/kg dosing versus flat dosing with 100mg and 200mg vials. </w:t>
            </w:r>
          </w:p>
          <w:p w14:paraId="408B3702" w14:textId="77777777" w:rsidR="00C82EBD" w:rsidRPr="009E5255" w:rsidRDefault="00C82EBD" w:rsidP="00751697">
            <w:pPr>
              <w:spacing w:before="0" w:after="0" w:line="240" w:lineRule="auto"/>
              <w:rPr>
                <w:sz w:val="20"/>
                <w:szCs w:val="20"/>
              </w:rPr>
            </w:pPr>
          </w:p>
        </w:tc>
        <w:tc>
          <w:tcPr>
            <w:tcW w:w="4709" w:type="dxa"/>
          </w:tcPr>
          <w:p w14:paraId="0B4FFF26" w14:textId="2D8DCE56" w:rsidR="007711D1" w:rsidRPr="009E5255" w:rsidRDefault="007711D1" w:rsidP="007711D1">
            <w:pPr>
              <w:widowControl/>
              <w:spacing w:before="0" w:after="0" w:line="240" w:lineRule="auto"/>
              <w:rPr>
                <w:bCs w:val="0"/>
                <w:color w:val="000000"/>
                <w:sz w:val="20"/>
                <w:szCs w:val="20"/>
              </w:rPr>
            </w:pPr>
            <w:r w:rsidRPr="009E5255">
              <w:rPr>
                <w:color w:val="000000"/>
                <w:sz w:val="20"/>
                <w:szCs w:val="20"/>
              </w:rPr>
              <w:t>Total of 2948 doses dispensed. NSCLC patients: 87.69% doses were in the 101 to 200 mg range (</w:t>
            </w:r>
            <w:r w:rsidR="00F22DC2" w:rsidRPr="009E5255">
              <w:rPr>
                <w:color w:val="000000"/>
                <w:sz w:val="20"/>
                <w:szCs w:val="20"/>
              </w:rPr>
              <w:t>dispensed</w:t>
            </w:r>
            <w:r w:rsidRPr="009E5255">
              <w:rPr>
                <w:color w:val="000000"/>
                <w:sz w:val="20"/>
                <w:szCs w:val="20"/>
              </w:rPr>
              <w:t xml:space="preserve"> to  86.34% patients); 5.94% of doses dispensed were less than 100mg (dispensed to 9.27% patients); Unresectable or metastatic melanoma:6.38% of doses greater than 200 mg dispensed to 4.39% of patients. Total wastage: 41,569 mg valued at $1,829,047 (8.65% of documented wastage out of total usage). Cost of wastage per patient $4,763; Savings with vial sharing when using 100mg vials: centres with the highest amount of usage had the highest opportunity for vial sharing. Under perfect vial-sharing conditions savings amount was $3,207,600 ($8,353 per patient). Total percentage of drug wasted for all </w:t>
            </w:r>
            <w:r w:rsidR="00F22DC2" w:rsidRPr="009E5255">
              <w:rPr>
                <w:color w:val="000000"/>
                <w:sz w:val="20"/>
                <w:szCs w:val="20"/>
              </w:rPr>
              <w:t>centres</w:t>
            </w:r>
            <w:r w:rsidRPr="009E5255">
              <w:rPr>
                <w:color w:val="000000"/>
                <w:sz w:val="20"/>
                <w:szCs w:val="20"/>
              </w:rPr>
              <w:t xml:space="preserve"> was 15.25% .  </w:t>
            </w:r>
            <w:r w:rsidRPr="009E5255">
              <w:rPr>
                <w:color w:val="000000"/>
                <w:sz w:val="20"/>
                <w:szCs w:val="20"/>
              </w:rPr>
              <w:br/>
              <w:t xml:space="preserve"> Cost-effective dosing regimen:  2 mg/kg (to a maximum of 200 mg) which could result in cost savings of $222,719.20 (1.15% decrease in mean cost per dose); 2 mg/kg dosing rounding down within 10% and 5% resulted in increased costs of $5,208,460.40 (26.96% increase in mean cost per dose) and $5,542,860.40 (28.69% increase in mean cost per dose), respectively; Flat dosing of 200mg was the most expensive ($6,625,260, 34.30% increase in mean cost per dose). </w:t>
            </w:r>
          </w:p>
          <w:p w14:paraId="37CA319A" w14:textId="77777777" w:rsidR="00C82EBD" w:rsidRPr="009E5255" w:rsidRDefault="00C82EBD" w:rsidP="00751697">
            <w:pPr>
              <w:spacing w:before="0" w:after="0" w:line="240" w:lineRule="auto"/>
              <w:rPr>
                <w:sz w:val="20"/>
                <w:szCs w:val="20"/>
              </w:rPr>
            </w:pPr>
          </w:p>
        </w:tc>
      </w:tr>
      <w:tr w:rsidR="00C82EBD" w:rsidRPr="009E5255" w14:paraId="6C9599EE" w14:textId="77777777" w:rsidTr="00715C90">
        <w:tc>
          <w:tcPr>
            <w:tcW w:w="4077" w:type="dxa"/>
          </w:tcPr>
          <w:p w14:paraId="1610943E" w14:textId="6AEF3E93" w:rsidR="00C82EBD" w:rsidRPr="009E5255" w:rsidRDefault="009F0BB4" w:rsidP="00751697">
            <w:pPr>
              <w:spacing w:before="0" w:after="0" w:line="240" w:lineRule="auto"/>
              <w:rPr>
                <w:color w:val="FF0000"/>
                <w:sz w:val="20"/>
                <w:szCs w:val="20"/>
              </w:rPr>
            </w:pPr>
            <w:r w:rsidRPr="009E5255">
              <w:rPr>
                <w:bCs w:val="0"/>
                <w:color w:val="000000"/>
                <w:sz w:val="20"/>
                <w:szCs w:val="20"/>
              </w:rPr>
              <w:t xml:space="preserve">Jarkowski, A., Nestico, J., Vona, K. &amp; Khushalani, N. (2014). Dose rounding of ipilimumab in adult metastatic melanoma patients results in significant cost savings. </w:t>
            </w:r>
            <w:r w:rsidRPr="009E5255">
              <w:rPr>
                <w:bCs w:val="0"/>
                <w:i/>
                <w:iCs/>
                <w:color w:val="000000"/>
                <w:sz w:val="20"/>
                <w:szCs w:val="20"/>
              </w:rPr>
              <w:t>Journal of Oncology Pharmacy Practice, 20</w:t>
            </w:r>
            <w:r w:rsidRPr="009E5255">
              <w:rPr>
                <w:bCs w:val="0"/>
                <w:color w:val="000000"/>
                <w:sz w:val="20"/>
                <w:szCs w:val="20"/>
              </w:rPr>
              <w:t>(1), 47-50.</w:t>
            </w:r>
          </w:p>
        </w:tc>
        <w:tc>
          <w:tcPr>
            <w:tcW w:w="954" w:type="dxa"/>
          </w:tcPr>
          <w:p w14:paraId="1513DB41" w14:textId="7E5DB4E7" w:rsidR="00C82EBD" w:rsidRPr="009E5255" w:rsidRDefault="009F0BB4" w:rsidP="00751697">
            <w:pPr>
              <w:spacing w:before="0" w:after="0" w:line="240" w:lineRule="auto"/>
              <w:rPr>
                <w:sz w:val="20"/>
                <w:szCs w:val="20"/>
              </w:rPr>
            </w:pPr>
            <w:r w:rsidRPr="009E5255">
              <w:rPr>
                <w:sz w:val="20"/>
                <w:szCs w:val="20"/>
              </w:rPr>
              <w:t>US</w:t>
            </w:r>
          </w:p>
        </w:tc>
        <w:tc>
          <w:tcPr>
            <w:tcW w:w="4197" w:type="dxa"/>
          </w:tcPr>
          <w:p w14:paraId="7A7AA9CC" w14:textId="4E1D6D55" w:rsidR="009F0BB4" w:rsidRPr="009E5255" w:rsidRDefault="009F0BB4" w:rsidP="009F0BB4">
            <w:pPr>
              <w:widowControl/>
              <w:spacing w:before="0" w:after="0" w:line="240" w:lineRule="auto"/>
              <w:rPr>
                <w:bCs w:val="0"/>
                <w:color w:val="000000"/>
                <w:sz w:val="20"/>
                <w:szCs w:val="20"/>
              </w:rPr>
            </w:pPr>
            <w:r w:rsidRPr="009E5255">
              <w:rPr>
                <w:color w:val="000000"/>
                <w:sz w:val="20"/>
                <w:szCs w:val="20"/>
              </w:rPr>
              <w:t xml:space="preserve">Prospective study of ipilimumab utilization data. Ipilimumab dosing was based on 3mg/kg of actual body weight every 21 days x 4 doses. The exact total mg as calculated per weight in kg was rounded to the nearest 50 mg. One to 24 mg was rounded down to the nearest 100 mg integer and 25–49 mg was rounded to the nearest 50 mg integer. </w:t>
            </w:r>
            <w:r w:rsidRPr="009E5255">
              <w:rPr>
                <w:color w:val="000000"/>
                <w:sz w:val="20"/>
                <w:szCs w:val="20"/>
              </w:rPr>
              <w:br/>
              <w:t>calculated dose was applied to the treatment regimen.</w:t>
            </w:r>
          </w:p>
          <w:p w14:paraId="35CF0017" w14:textId="77777777" w:rsidR="00C82EBD" w:rsidRPr="009E5255" w:rsidRDefault="00C82EBD" w:rsidP="00751697">
            <w:pPr>
              <w:spacing w:before="0" w:after="0" w:line="240" w:lineRule="auto"/>
              <w:rPr>
                <w:sz w:val="20"/>
                <w:szCs w:val="20"/>
              </w:rPr>
            </w:pPr>
          </w:p>
        </w:tc>
        <w:tc>
          <w:tcPr>
            <w:tcW w:w="4709" w:type="dxa"/>
          </w:tcPr>
          <w:p w14:paraId="3BD6502E" w14:textId="0F8692BA" w:rsidR="009F0BB4" w:rsidRPr="009E5255" w:rsidRDefault="009F0BB4" w:rsidP="009F0BB4">
            <w:pPr>
              <w:widowControl/>
              <w:spacing w:before="0" w:after="0" w:line="240" w:lineRule="auto"/>
              <w:rPr>
                <w:bCs w:val="0"/>
                <w:color w:val="000000"/>
                <w:sz w:val="20"/>
                <w:szCs w:val="20"/>
              </w:rPr>
            </w:pPr>
            <w:r w:rsidRPr="009E5255">
              <w:rPr>
                <w:color w:val="000000"/>
                <w:sz w:val="20"/>
                <w:szCs w:val="20"/>
              </w:rPr>
              <w:t>Of 22 patients included in the analysis, dose rounding was undertaken in 21 patients. 12 patients were rounded up on dose. The maximum potential cost savings for the 63 doses of ipilimumab given over the period (March 2011-2014) was US$155,400.</w:t>
            </w:r>
          </w:p>
          <w:p w14:paraId="61434407" w14:textId="77777777" w:rsidR="00C82EBD" w:rsidRPr="009E5255" w:rsidRDefault="00C82EBD" w:rsidP="00751697">
            <w:pPr>
              <w:spacing w:before="0" w:after="0" w:line="240" w:lineRule="auto"/>
              <w:rPr>
                <w:sz w:val="20"/>
                <w:szCs w:val="20"/>
              </w:rPr>
            </w:pPr>
          </w:p>
        </w:tc>
      </w:tr>
      <w:tr w:rsidR="00C82EBD" w:rsidRPr="009E5255" w14:paraId="6D641BAC" w14:textId="77777777" w:rsidTr="00715C90">
        <w:tc>
          <w:tcPr>
            <w:tcW w:w="4077" w:type="dxa"/>
          </w:tcPr>
          <w:p w14:paraId="5F72484A" w14:textId="6C77019F" w:rsidR="00C82EBD" w:rsidRPr="009E5255" w:rsidRDefault="009D1DA1" w:rsidP="00751697">
            <w:pPr>
              <w:spacing w:before="0" w:after="0" w:line="240" w:lineRule="auto"/>
              <w:rPr>
                <w:color w:val="FF0000"/>
                <w:sz w:val="20"/>
                <w:szCs w:val="20"/>
              </w:rPr>
            </w:pPr>
            <w:r w:rsidRPr="009E5255">
              <w:rPr>
                <w:bCs w:val="0"/>
                <w:color w:val="000000"/>
                <w:sz w:val="20"/>
                <w:szCs w:val="20"/>
              </w:rPr>
              <w:t xml:space="preserve">Jenkins, P. &amp; Wallis, R. (2010). Dose-rounding of adjuvant chemotherapy for breast cancer: an audit of toxicity. </w:t>
            </w:r>
            <w:r w:rsidRPr="009E5255">
              <w:rPr>
                <w:bCs w:val="0"/>
                <w:i/>
                <w:iCs/>
                <w:color w:val="000000"/>
                <w:sz w:val="20"/>
                <w:szCs w:val="20"/>
              </w:rPr>
              <w:t>Journal of Oncology Pharmacy Practice, 16</w:t>
            </w:r>
            <w:r w:rsidRPr="009E5255">
              <w:rPr>
                <w:bCs w:val="0"/>
                <w:color w:val="000000"/>
                <w:sz w:val="20"/>
                <w:szCs w:val="20"/>
              </w:rPr>
              <w:t>(4), 251-255.</w:t>
            </w:r>
          </w:p>
        </w:tc>
        <w:tc>
          <w:tcPr>
            <w:tcW w:w="954" w:type="dxa"/>
          </w:tcPr>
          <w:p w14:paraId="3E4C3AE4" w14:textId="2EEF7512" w:rsidR="00C82EBD" w:rsidRPr="009E5255" w:rsidRDefault="009D1DA1" w:rsidP="00751697">
            <w:pPr>
              <w:spacing w:before="0" w:after="0" w:line="240" w:lineRule="auto"/>
              <w:rPr>
                <w:sz w:val="20"/>
                <w:szCs w:val="20"/>
              </w:rPr>
            </w:pPr>
            <w:r w:rsidRPr="009E5255">
              <w:rPr>
                <w:sz w:val="20"/>
                <w:szCs w:val="20"/>
              </w:rPr>
              <w:t>UK</w:t>
            </w:r>
          </w:p>
        </w:tc>
        <w:tc>
          <w:tcPr>
            <w:tcW w:w="4197" w:type="dxa"/>
          </w:tcPr>
          <w:p w14:paraId="30E03006" w14:textId="34317D21" w:rsidR="009D1DA1" w:rsidRPr="009E5255" w:rsidRDefault="009D1DA1" w:rsidP="009D1DA1">
            <w:pPr>
              <w:widowControl/>
              <w:spacing w:before="0" w:after="0" w:line="240" w:lineRule="auto"/>
              <w:rPr>
                <w:bCs w:val="0"/>
                <w:color w:val="000000"/>
                <w:sz w:val="20"/>
                <w:szCs w:val="20"/>
              </w:rPr>
            </w:pPr>
            <w:r w:rsidRPr="009E5255">
              <w:rPr>
                <w:color w:val="000000"/>
                <w:sz w:val="20"/>
                <w:szCs w:val="20"/>
              </w:rPr>
              <w:t>An analysis of acute chemotherapy side effects in a cohort of 662 consecutive patients receiving adjuvant FEC (5-fluorouracil, epirubicin, cyclophosphamide) for breast cancer. A dose</w:t>
            </w:r>
            <w:r w:rsidR="00F22DC2" w:rsidRPr="009E5255">
              <w:rPr>
                <w:color w:val="000000"/>
                <w:sz w:val="20"/>
                <w:szCs w:val="20"/>
              </w:rPr>
              <w:t>-</w:t>
            </w:r>
            <w:r w:rsidRPr="009E5255">
              <w:rPr>
                <w:color w:val="000000"/>
                <w:sz w:val="20"/>
                <w:szCs w:val="20"/>
              </w:rPr>
              <w:t>rounding algorithm was used to deliver drug doses that were within 5% of the standard dose based on body surface area.</w:t>
            </w:r>
          </w:p>
          <w:p w14:paraId="0D7C07E9" w14:textId="77777777" w:rsidR="00C82EBD" w:rsidRPr="009E5255" w:rsidRDefault="00C82EBD" w:rsidP="00751697">
            <w:pPr>
              <w:spacing w:before="0" w:after="0" w:line="240" w:lineRule="auto"/>
              <w:rPr>
                <w:sz w:val="20"/>
                <w:szCs w:val="20"/>
              </w:rPr>
            </w:pPr>
          </w:p>
        </w:tc>
        <w:tc>
          <w:tcPr>
            <w:tcW w:w="4709" w:type="dxa"/>
          </w:tcPr>
          <w:p w14:paraId="26E6A379" w14:textId="77777777" w:rsidR="009D1DA1" w:rsidRPr="009E5255" w:rsidRDefault="009D1DA1" w:rsidP="009D1DA1">
            <w:pPr>
              <w:widowControl/>
              <w:spacing w:before="0" w:after="0" w:line="240" w:lineRule="auto"/>
              <w:rPr>
                <w:bCs w:val="0"/>
                <w:color w:val="000000"/>
                <w:sz w:val="20"/>
                <w:szCs w:val="20"/>
              </w:rPr>
            </w:pPr>
            <w:r w:rsidRPr="009E5255">
              <w:rPr>
                <w:color w:val="000000"/>
                <w:sz w:val="20"/>
                <w:szCs w:val="20"/>
              </w:rPr>
              <w:t xml:space="preserve">Dose-rounding of adjuvant FEC within the range 5% is not associated with any difference in acute chemotherapy side effects. Longer term follow-up is required to determine whether patients receiving rounded doses below that calculated from their body surface area are at increased risk of relapse. </w:t>
            </w:r>
          </w:p>
          <w:p w14:paraId="6A482945" w14:textId="77777777" w:rsidR="00C82EBD" w:rsidRPr="009E5255" w:rsidRDefault="00C82EBD" w:rsidP="00751697">
            <w:pPr>
              <w:spacing w:before="0" w:after="0" w:line="240" w:lineRule="auto"/>
              <w:rPr>
                <w:sz w:val="20"/>
                <w:szCs w:val="20"/>
              </w:rPr>
            </w:pPr>
          </w:p>
        </w:tc>
      </w:tr>
      <w:tr w:rsidR="009F0BB4" w:rsidRPr="009E5255" w14:paraId="115EC7C0" w14:textId="77777777" w:rsidTr="00715C90">
        <w:tc>
          <w:tcPr>
            <w:tcW w:w="4077" w:type="dxa"/>
          </w:tcPr>
          <w:p w14:paraId="23A0B382" w14:textId="3D0F95C2" w:rsidR="009F0BB4" w:rsidRPr="009E5255" w:rsidRDefault="009D1DA1" w:rsidP="00751697">
            <w:pPr>
              <w:spacing w:before="0" w:after="0" w:line="240" w:lineRule="auto"/>
              <w:rPr>
                <w:color w:val="FF0000"/>
                <w:sz w:val="20"/>
                <w:szCs w:val="20"/>
              </w:rPr>
            </w:pPr>
            <w:r w:rsidRPr="009E5255">
              <w:rPr>
                <w:bCs w:val="0"/>
                <w:color w:val="000000"/>
                <w:sz w:val="20"/>
                <w:szCs w:val="20"/>
              </w:rPr>
              <w:t xml:space="preserve">Jeon, J., White, R., Hunt, R., Cassano-Piché, A. &amp; Easty, A. (2012). Optimizing the Design of Preprinted Orders for Ambulatory Chemotherapy: Combining Oncology, Human Factors, and Graphic Design. </w:t>
            </w:r>
            <w:r w:rsidRPr="009E5255">
              <w:rPr>
                <w:bCs w:val="0"/>
                <w:i/>
                <w:iCs/>
                <w:color w:val="000000"/>
                <w:sz w:val="20"/>
                <w:szCs w:val="20"/>
              </w:rPr>
              <w:t>Journal of Oncology Practice, 8</w:t>
            </w:r>
            <w:r w:rsidRPr="009E5255">
              <w:rPr>
                <w:bCs w:val="0"/>
                <w:color w:val="000000"/>
                <w:sz w:val="20"/>
                <w:szCs w:val="20"/>
              </w:rPr>
              <w:t>(2), 97-102.</w:t>
            </w:r>
          </w:p>
        </w:tc>
        <w:tc>
          <w:tcPr>
            <w:tcW w:w="954" w:type="dxa"/>
          </w:tcPr>
          <w:p w14:paraId="67134164" w14:textId="3901A3A0" w:rsidR="009F0BB4" w:rsidRPr="009E5255" w:rsidRDefault="009D1DA1" w:rsidP="00751697">
            <w:pPr>
              <w:spacing w:before="0" w:after="0" w:line="240" w:lineRule="auto"/>
              <w:rPr>
                <w:sz w:val="20"/>
                <w:szCs w:val="20"/>
              </w:rPr>
            </w:pPr>
            <w:r w:rsidRPr="009E5255">
              <w:rPr>
                <w:sz w:val="20"/>
                <w:szCs w:val="20"/>
              </w:rPr>
              <w:t>Canada</w:t>
            </w:r>
          </w:p>
        </w:tc>
        <w:tc>
          <w:tcPr>
            <w:tcW w:w="4197" w:type="dxa"/>
          </w:tcPr>
          <w:p w14:paraId="58D51C07" w14:textId="53AAFCE1" w:rsidR="009D1DA1" w:rsidRPr="009E5255" w:rsidRDefault="009D1DA1" w:rsidP="009D1DA1">
            <w:pPr>
              <w:widowControl/>
              <w:spacing w:before="0" w:after="0" w:line="240" w:lineRule="auto"/>
              <w:rPr>
                <w:bCs w:val="0"/>
                <w:color w:val="000000"/>
                <w:sz w:val="20"/>
                <w:szCs w:val="20"/>
              </w:rPr>
            </w:pPr>
            <w:r w:rsidRPr="009E5255">
              <w:rPr>
                <w:color w:val="000000"/>
                <w:sz w:val="20"/>
                <w:szCs w:val="20"/>
              </w:rPr>
              <w:t xml:space="preserve">Literature review and environmental scan; analysis of field study observations and incident reports; critical review of evidence from the literature and field study observation analyses; review of the draft guidelines by a clinical advisory group; and collaboration with graphic designers to develop sample </w:t>
            </w:r>
            <w:r w:rsidR="004B001D" w:rsidRPr="009E5255">
              <w:rPr>
                <w:color w:val="000000"/>
                <w:sz w:val="20"/>
                <w:szCs w:val="20"/>
              </w:rPr>
              <w:t>pre-printed</w:t>
            </w:r>
            <w:r w:rsidRPr="009E5255">
              <w:rPr>
                <w:color w:val="000000"/>
                <w:sz w:val="20"/>
                <w:szCs w:val="20"/>
              </w:rPr>
              <w:t xml:space="preserve"> orders. </w:t>
            </w:r>
          </w:p>
          <w:p w14:paraId="68C077E3" w14:textId="77777777" w:rsidR="009F0BB4" w:rsidRPr="009E5255" w:rsidRDefault="009F0BB4" w:rsidP="00751697">
            <w:pPr>
              <w:spacing w:before="0" w:after="0" w:line="240" w:lineRule="auto"/>
              <w:rPr>
                <w:sz w:val="20"/>
                <w:szCs w:val="20"/>
              </w:rPr>
            </w:pPr>
          </w:p>
        </w:tc>
        <w:tc>
          <w:tcPr>
            <w:tcW w:w="4709" w:type="dxa"/>
          </w:tcPr>
          <w:p w14:paraId="6C4C1422" w14:textId="77777777" w:rsidR="009D1DA1" w:rsidRPr="009E5255" w:rsidRDefault="009D1DA1" w:rsidP="009D1DA1">
            <w:pPr>
              <w:widowControl/>
              <w:spacing w:before="0" w:after="0" w:line="240" w:lineRule="auto"/>
              <w:rPr>
                <w:bCs w:val="0"/>
                <w:color w:val="000000"/>
                <w:sz w:val="20"/>
                <w:szCs w:val="20"/>
              </w:rPr>
            </w:pPr>
            <w:r w:rsidRPr="009E5255">
              <w:rPr>
                <w:color w:val="000000"/>
                <w:sz w:val="20"/>
                <w:szCs w:val="20"/>
              </w:rPr>
              <w:t xml:space="preserve">Guidelines for Developing Ambulatory Chemotherapy Preprinted Orders. The document consists of three main sections: (A) Design Process, (B) Content Guidelines, and (C) Design Guidelines. </w:t>
            </w:r>
          </w:p>
          <w:p w14:paraId="3AC42225" w14:textId="77777777" w:rsidR="009F0BB4" w:rsidRPr="009E5255" w:rsidRDefault="009F0BB4" w:rsidP="00751697">
            <w:pPr>
              <w:spacing w:before="0" w:after="0" w:line="240" w:lineRule="auto"/>
              <w:rPr>
                <w:sz w:val="20"/>
                <w:szCs w:val="20"/>
              </w:rPr>
            </w:pPr>
          </w:p>
        </w:tc>
      </w:tr>
      <w:tr w:rsidR="009F0BB4" w:rsidRPr="009E5255" w14:paraId="6B3E1CBB" w14:textId="77777777" w:rsidTr="00715C90">
        <w:tc>
          <w:tcPr>
            <w:tcW w:w="4077" w:type="dxa"/>
          </w:tcPr>
          <w:p w14:paraId="232C46DF" w14:textId="1140D610" w:rsidR="009F0BB4" w:rsidRPr="009E5255" w:rsidRDefault="009D1DA1" w:rsidP="00751697">
            <w:pPr>
              <w:spacing w:before="0" w:after="0" w:line="240" w:lineRule="auto"/>
              <w:rPr>
                <w:color w:val="FF0000"/>
                <w:sz w:val="20"/>
                <w:szCs w:val="20"/>
              </w:rPr>
            </w:pPr>
            <w:r w:rsidRPr="009E5255">
              <w:rPr>
                <w:bCs w:val="0"/>
                <w:color w:val="000000"/>
                <w:sz w:val="20"/>
                <w:szCs w:val="20"/>
              </w:rPr>
              <w:t xml:space="preserve">Lennan, E. (2014). Non-medical prescribing of chemotherapy: engaging stakeholders to maximise success? </w:t>
            </w:r>
            <w:r w:rsidRPr="009E5255">
              <w:rPr>
                <w:bCs w:val="0"/>
                <w:i/>
                <w:iCs/>
                <w:color w:val="000000"/>
                <w:sz w:val="20"/>
                <w:szCs w:val="20"/>
              </w:rPr>
              <w:t>ecancermedicalscience, 8</w:t>
            </w:r>
          </w:p>
        </w:tc>
        <w:tc>
          <w:tcPr>
            <w:tcW w:w="954" w:type="dxa"/>
          </w:tcPr>
          <w:p w14:paraId="74A7A822" w14:textId="4227386F" w:rsidR="009F0BB4" w:rsidRPr="009E5255" w:rsidRDefault="009D1DA1" w:rsidP="00751697">
            <w:pPr>
              <w:spacing w:before="0" w:after="0" w:line="240" w:lineRule="auto"/>
              <w:rPr>
                <w:sz w:val="20"/>
                <w:szCs w:val="20"/>
              </w:rPr>
            </w:pPr>
            <w:r w:rsidRPr="009E5255">
              <w:rPr>
                <w:sz w:val="20"/>
                <w:szCs w:val="20"/>
              </w:rPr>
              <w:t>UK</w:t>
            </w:r>
          </w:p>
        </w:tc>
        <w:tc>
          <w:tcPr>
            <w:tcW w:w="4197" w:type="dxa"/>
          </w:tcPr>
          <w:p w14:paraId="4EEC19F8" w14:textId="60B2CF2F" w:rsidR="009D1DA1" w:rsidRPr="009E5255" w:rsidRDefault="009D1DA1" w:rsidP="009D1DA1">
            <w:pPr>
              <w:spacing w:before="0" w:after="0" w:line="240" w:lineRule="auto"/>
              <w:rPr>
                <w:sz w:val="20"/>
                <w:szCs w:val="20"/>
              </w:rPr>
            </w:pPr>
            <w:r w:rsidRPr="009E5255">
              <w:rPr>
                <w:sz w:val="20"/>
                <w:szCs w:val="20"/>
              </w:rPr>
              <w:t xml:space="preserve">Interviews, focus groups to </w:t>
            </w:r>
            <w:r w:rsidRPr="009E5255">
              <w:rPr>
                <w:color w:val="000000"/>
                <w:sz w:val="20"/>
                <w:szCs w:val="20"/>
              </w:rPr>
              <w:t xml:space="preserve">examine the views and experiences of professional stakeholders about non-medical prescribing of chemotherapy. </w:t>
            </w:r>
          </w:p>
          <w:p w14:paraId="5EEA195C" w14:textId="3B706624" w:rsidR="009F0BB4" w:rsidRPr="009E5255" w:rsidRDefault="009F0BB4" w:rsidP="00751697">
            <w:pPr>
              <w:spacing w:before="0" w:after="0" w:line="240" w:lineRule="auto"/>
              <w:rPr>
                <w:sz w:val="20"/>
                <w:szCs w:val="20"/>
              </w:rPr>
            </w:pPr>
          </w:p>
        </w:tc>
        <w:tc>
          <w:tcPr>
            <w:tcW w:w="4709" w:type="dxa"/>
          </w:tcPr>
          <w:p w14:paraId="177D9552" w14:textId="6DADAEB7" w:rsidR="009D1DA1" w:rsidRPr="009E5255" w:rsidRDefault="009D1DA1" w:rsidP="009D1DA1">
            <w:pPr>
              <w:widowControl/>
              <w:spacing w:before="0" w:after="0" w:line="240" w:lineRule="auto"/>
              <w:rPr>
                <w:color w:val="000000"/>
                <w:sz w:val="20"/>
                <w:szCs w:val="20"/>
              </w:rPr>
            </w:pPr>
            <w:r w:rsidRPr="009E5255">
              <w:rPr>
                <w:color w:val="000000"/>
                <w:sz w:val="20"/>
                <w:szCs w:val="20"/>
              </w:rPr>
              <w:t>Overview of recommendations for establishing NMP. Key features necessary to maintain necessary to maximise success of NMP in  chemotherapy clinics (i.e. open formulary, multidisciplinary team attendance, training).</w:t>
            </w:r>
          </w:p>
          <w:p w14:paraId="55DBC5BF" w14:textId="6208262E" w:rsidR="009F0BB4" w:rsidRPr="009E5255" w:rsidRDefault="009F0BB4" w:rsidP="009D1DA1">
            <w:pPr>
              <w:widowControl/>
              <w:spacing w:before="0" w:after="0" w:line="240" w:lineRule="auto"/>
              <w:rPr>
                <w:bCs w:val="0"/>
                <w:color w:val="000000"/>
                <w:sz w:val="20"/>
                <w:szCs w:val="20"/>
              </w:rPr>
            </w:pPr>
          </w:p>
        </w:tc>
      </w:tr>
      <w:tr w:rsidR="009F0BB4" w:rsidRPr="009E5255" w14:paraId="443D4031" w14:textId="77777777" w:rsidTr="00715C90">
        <w:tc>
          <w:tcPr>
            <w:tcW w:w="4077" w:type="dxa"/>
          </w:tcPr>
          <w:p w14:paraId="40B0F12E" w14:textId="7B679EEA" w:rsidR="009F0BB4" w:rsidRPr="009E5255" w:rsidRDefault="00030781" w:rsidP="00751697">
            <w:pPr>
              <w:spacing w:before="0" w:after="0" w:line="240" w:lineRule="auto"/>
              <w:rPr>
                <w:color w:val="FF0000"/>
                <w:sz w:val="20"/>
                <w:szCs w:val="20"/>
              </w:rPr>
            </w:pPr>
            <w:r w:rsidRPr="009E5255">
              <w:rPr>
                <w:bCs w:val="0"/>
                <w:color w:val="000000"/>
                <w:sz w:val="20"/>
                <w:szCs w:val="20"/>
              </w:rPr>
              <w:t xml:space="preserve">Li, G., Xu, B., He, R.-x. &amp; Zhang, S.-x. (2017). Using healthcare failure mode and effect analysis to reduce intravenous chemotherapy errors in Chinese hospitalized patients. </w:t>
            </w:r>
            <w:r w:rsidRPr="009E5255">
              <w:rPr>
                <w:bCs w:val="0"/>
                <w:i/>
                <w:iCs/>
                <w:color w:val="000000"/>
                <w:sz w:val="20"/>
                <w:szCs w:val="20"/>
              </w:rPr>
              <w:t>Cancer Nursing, 40</w:t>
            </w:r>
            <w:r w:rsidRPr="009E5255">
              <w:rPr>
                <w:bCs w:val="0"/>
                <w:color w:val="000000"/>
                <w:sz w:val="20"/>
                <w:szCs w:val="20"/>
              </w:rPr>
              <w:t>(2), 88-93.</w:t>
            </w:r>
          </w:p>
        </w:tc>
        <w:tc>
          <w:tcPr>
            <w:tcW w:w="954" w:type="dxa"/>
          </w:tcPr>
          <w:p w14:paraId="5F214C99" w14:textId="1EFD4E96" w:rsidR="009F0BB4" w:rsidRPr="009E5255" w:rsidRDefault="00030781" w:rsidP="00751697">
            <w:pPr>
              <w:spacing w:before="0" w:after="0" w:line="240" w:lineRule="auto"/>
              <w:rPr>
                <w:sz w:val="20"/>
                <w:szCs w:val="20"/>
              </w:rPr>
            </w:pPr>
            <w:r w:rsidRPr="009E5255">
              <w:rPr>
                <w:sz w:val="20"/>
                <w:szCs w:val="20"/>
              </w:rPr>
              <w:t>China</w:t>
            </w:r>
          </w:p>
        </w:tc>
        <w:tc>
          <w:tcPr>
            <w:tcW w:w="4197" w:type="dxa"/>
          </w:tcPr>
          <w:p w14:paraId="1B847016" w14:textId="43D22625" w:rsidR="009F0BB4" w:rsidRPr="009E5255" w:rsidRDefault="00030781" w:rsidP="00030781">
            <w:pPr>
              <w:widowControl/>
              <w:spacing w:before="0" w:after="0" w:line="240" w:lineRule="auto"/>
              <w:rPr>
                <w:bCs w:val="0"/>
                <w:color w:val="000000"/>
                <w:sz w:val="20"/>
                <w:szCs w:val="20"/>
              </w:rPr>
            </w:pPr>
            <w:r w:rsidRPr="009E5255">
              <w:rPr>
                <w:color w:val="000000"/>
                <w:sz w:val="20"/>
                <w:szCs w:val="20"/>
              </w:rPr>
              <w:t>Healthcare failure mode and effect analysis (6-step process that uses a multidisciplinary team to proactively evaluate a healthcare process)</w:t>
            </w:r>
            <w:r w:rsidR="00031D16" w:rsidRPr="009E5255">
              <w:rPr>
                <w:color w:val="000000"/>
                <w:sz w:val="20"/>
                <w:szCs w:val="20"/>
              </w:rPr>
              <w:t xml:space="preserve"> and</w:t>
            </w:r>
            <w:r w:rsidRPr="009E5255">
              <w:rPr>
                <w:color w:val="000000"/>
                <w:sz w:val="20"/>
                <w:szCs w:val="20"/>
              </w:rPr>
              <w:t xml:space="preserve"> flow diagram of the chemotherapy administration process.</w:t>
            </w:r>
          </w:p>
        </w:tc>
        <w:tc>
          <w:tcPr>
            <w:tcW w:w="4709" w:type="dxa"/>
          </w:tcPr>
          <w:p w14:paraId="38FB358E" w14:textId="01937EB9" w:rsidR="00030781" w:rsidRPr="009E5255" w:rsidRDefault="00030781" w:rsidP="00030781">
            <w:pPr>
              <w:widowControl/>
              <w:spacing w:before="0" w:after="0" w:line="240" w:lineRule="auto"/>
              <w:rPr>
                <w:bCs w:val="0"/>
                <w:color w:val="000000"/>
                <w:sz w:val="20"/>
                <w:szCs w:val="20"/>
              </w:rPr>
            </w:pPr>
            <w:r w:rsidRPr="009E5255">
              <w:rPr>
                <w:color w:val="000000"/>
                <w:sz w:val="20"/>
                <w:szCs w:val="20"/>
              </w:rPr>
              <w:t>5 failure modes (i.e. wrong prescription, dispensing, transporting, administration);</w:t>
            </w:r>
            <w:r w:rsidRPr="009E5255">
              <w:rPr>
                <w:color w:val="000000"/>
                <w:sz w:val="20"/>
                <w:szCs w:val="20"/>
              </w:rPr>
              <w:br/>
              <w:t xml:space="preserve">Implementation of the intervention resulted in reduction of chemotherapy error rates from 2.05% to 0.17%. </w:t>
            </w:r>
            <w:r w:rsidR="00031D16" w:rsidRPr="009E5255">
              <w:rPr>
                <w:color w:val="000000"/>
                <w:sz w:val="20"/>
                <w:szCs w:val="20"/>
              </w:rPr>
              <w:t>O</w:t>
            </w:r>
            <w:r w:rsidRPr="009E5255">
              <w:rPr>
                <w:color w:val="000000"/>
                <w:sz w:val="20"/>
                <w:szCs w:val="20"/>
              </w:rPr>
              <w:t>verall, nursing staff expressed a significant preference for the revised process (mean score, 93.5; n = 16).</w:t>
            </w:r>
          </w:p>
          <w:p w14:paraId="42CCC20D" w14:textId="77777777" w:rsidR="009F0BB4" w:rsidRPr="009E5255" w:rsidRDefault="009F0BB4" w:rsidP="00751697">
            <w:pPr>
              <w:spacing w:before="0" w:after="0" w:line="240" w:lineRule="auto"/>
              <w:rPr>
                <w:sz w:val="20"/>
                <w:szCs w:val="20"/>
              </w:rPr>
            </w:pPr>
          </w:p>
        </w:tc>
      </w:tr>
      <w:tr w:rsidR="009F0BB4" w:rsidRPr="009E5255" w14:paraId="468AA77C" w14:textId="77777777" w:rsidTr="00715C90">
        <w:tc>
          <w:tcPr>
            <w:tcW w:w="4077" w:type="dxa"/>
          </w:tcPr>
          <w:p w14:paraId="05D6B125" w14:textId="21077017" w:rsidR="009F0BB4" w:rsidRPr="009E5255" w:rsidRDefault="00031D16" w:rsidP="00751697">
            <w:pPr>
              <w:spacing w:before="0" w:after="0" w:line="240" w:lineRule="auto"/>
              <w:rPr>
                <w:color w:val="FF0000"/>
                <w:sz w:val="20"/>
                <w:szCs w:val="20"/>
              </w:rPr>
            </w:pPr>
            <w:r w:rsidRPr="009E5255">
              <w:rPr>
                <w:bCs w:val="0"/>
                <w:color w:val="000000"/>
                <w:sz w:val="20"/>
                <w:szCs w:val="20"/>
              </w:rPr>
              <w:t xml:space="preserve">Lingaratnam, S., Murray, D., Carle, A., Kirsa, S., Paterson, R. &amp; Rischin, D. (2013). Developing a Performance Data Suite to Facilitate Lean Improvement in a Chemotherapy Day Unit. </w:t>
            </w:r>
            <w:r w:rsidRPr="009E5255">
              <w:rPr>
                <w:bCs w:val="0"/>
                <w:i/>
                <w:iCs/>
                <w:color w:val="000000"/>
                <w:sz w:val="20"/>
                <w:szCs w:val="20"/>
              </w:rPr>
              <w:t>Journal of Oncology Practice, 9</w:t>
            </w:r>
            <w:r w:rsidRPr="009E5255">
              <w:rPr>
                <w:bCs w:val="0"/>
                <w:color w:val="000000"/>
                <w:sz w:val="20"/>
                <w:szCs w:val="20"/>
              </w:rPr>
              <w:t>(4), e115-121.</w:t>
            </w:r>
          </w:p>
        </w:tc>
        <w:tc>
          <w:tcPr>
            <w:tcW w:w="954" w:type="dxa"/>
          </w:tcPr>
          <w:p w14:paraId="18568913" w14:textId="455D8C2B" w:rsidR="009F0BB4" w:rsidRPr="009E5255" w:rsidRDefault="00031D16" w:rsidP="00751697">
            <w:pPr>
              <w:spacing w:before="0" w:after="0" w:line="240" w:lineRule="auto"/>
              <w:rPr>
                <w:sz w:val="20"/>
                <w:szCs w:val="20"/>
              </w:rPr>
            </w:pPr>
            <w:r w:rsidRPr="009E5255">
              <w:rPr>
                <w:sz w:val="20"/>
                <w:szCs w:val="20"/>
              </w:rPr>
              <w:t>Australia</w:t>
            </w:r>
          </w:p>
        </w:tc>
        <w:tc>
          <w:tcPr>
            <w:tcW w:w="4197" w:type="dxa"/>
          </w:tcPr>
          <w:p w14:paraId="7CE63285" w14:textId="596B5766" w:rsidR="00031D16" w:rsidRPr="009E5255" w:rsidRDefault="00031D16" w:rsidP="00031D16">
            <w:pPr>
              <w:widowControl/>
              <w:spacing w:before="0" w:after="0" w:line="240" w:lineRule="auto"/>
              <w:rPr>
                <w:bCs w:val="0"/>
                <w:color w:val="000000"/>
                <w:sz w:val="20"/>
                <w:szCs w:val="20"/>
              </w:rPr>
            </w:pPr>
            <w:r w:rsidRPr="009E5255">
              <w:rPr>
                <w:color w:val="000000"/>
                <w:sz w:val="20"/>
                <w:szCs w:val="20"/>
              </w:rPr>
              <w:t xml:space="preserve">Lean organisation redesign principles. </w:t>
            </w:r>
            <w:r w:rsidRPr="009E5255">
              <w:rPr>
                <w:color w:val="000000"/>
                <w:sz w:val="20"/>
                <w:szCs w:val="20"/>
              </w:rPr>
              <w:br/>
              <w:t>Diagnosing phase (4 month) focused on identifying constraints in the system and prioritizing themes for improvement preceded commencement of intervention phase was piloted in a stepwise approach over 5 months period based on ongoing refinement of the strategies , performance audit and feedback Evaluation phase was two months after implementation of the full set of interventions, performance measures were compared with those at baseline and from an equivalent period the year before.</w:t>
            </w:r>
          </w:p>
          <w:p w14:paraId="4AD54CF5" w14:textId="77777777" w:rsidR="009F0BB4" w:rsidRPr="009E5255" w:rsidRDefault="009F0BB4" w:rsidP="00751697">
            <w:pPr>
              <w:spacing w:before="0" w:after="0" w:line="240" w:lineRule="auto"/>
              <w:rPr>
                <w:sz w:val="20"/>
                <w:szCs w:val="20"/>
              </w:rPr>
            </w:pPr>
          </w:p>
        </w:tc>
        <w:tc>
          <w:tcPr>
            <w:tcW w:w="4709" w:type="dxa"/>
          </w:tcPr>
          <w:p w14:paraId="60EDFCA5" w14:textId="1309719A" w:rsidR="00031D16" w:rsidRPr="009E5255" w:rsidRDefault="00031D16" w:rsidP="00031D16">
            <w:pPr>
              <w:widowControl/>
              <w:spacing w:before="0" w:after="0" w:line="240" w:lineRule="auto"/>
              <w:rPr>
                <w:bCs w:val="0"/>
                <w:color w:val="000000"/>
                <w:sz w:val="20"/>
                <w:szCs w:val="20"/>
              </w:rPr>
            </w:pPr>
            <w:r w:rsidRPr="009E5255">
              <w:rPr>
                <w:color w:val="000000"/>
                <w:sz w:val="20"/>
                <w:szCs w:val="20"/>
              </w:rPr>
              <w:t>38% reduction in median wait time on the day (from 32 to 20 minutes; P  .01); 7-day reduction in time to commencement of treatment for patients receiving combined chemoradiotherapy regimens (from 25 to 18 days; P &lt; .01);  22% reduction in wastage associated with expired drug and pharmacy rework (from 29% to 7%; P &lt; .01).</w:t>
            </w:r>
            <w:r w:rsidRPr="009E5255">
              <w:rPr>
                <w:color w:val="000000"/>
                <w:sz w:val="20"/>
                <w:szCs w:val="20"/>
              </w:rPr>
              <w:br/>
              <w:t xml:space="preserve"> Improvements in efficiency enabled the cytosuite to increase the percentage of product manufactured within 10 minutes of appointment times by 29% (from 47% to 76%; P &lt;.01).</w:t>
            </w:r>
          </w:p>
          <w:p w14:paraId="73F62F8A" w14:textId="77777777" w:rsidR="009F0BB4" w:rsidRPr="009E5255" w:rsidRDefault="009F0BB4" w:rsidP="00751697">
            <w:pPr>
              <w:spacing w:before="0" w:after="0" w:line="240" w:lineRule="auto"/>
              <w:rPr>
                <w:sz w:val="20"/>
                <w:szCs w:val="20"/>
              </w:rPr>
            </w:pPr>
          </w:p>
        </w:tc>
      </w:tr>
      <w:tr w:rsidR="009F0BB4" w:rsidRPr="009E5255" w14:paraId="1DC54A28" w14:textId="77777777" w:rsidTr="00715C90">
        <w:tc>
          <w:tcPr>
            <w:tcW w:w="4077" w:type="dxa"/>
          </w:tcPr>
          <w:p w14:paraId="4BB47D82" w14:textId="69DA02C0" w:rsidR="009F0BB4" w:rsidRPr="009E5255" w:rsidRDefault="00D16B64" w:rsidP="00751697">
            <w:pPr>
              <w:spacing w:before="0" w:after="0" w:line="240" w:lineRule="auto"/>
              <w:rPr>
                <w:color w:val="FF0000"/>
                <w:sz w:val="20"/>
                <w:szCs w:val="20"/>
              </w:rPr>
            </w:pPr>
            <w:r w:rsidRPr="009E5255">
              <w:rPr>
                <w:bCs w:val="0"/>
                <w:color w:val="000000"/>
                <w:sz w:val="20"/>
                <w:szCs w:val="20"/>
              </w:rPr>
              <w:t xml:space="preserve">Liran, O., Prus, J., Gordon, N., Almog, V., Gruenewald, T. &amp; Goldstein, D. (2018). A real-world analysis of cancer drug wastage due to oversized vials. </w:t>
            </w:r>
            <w:r w:rsidRPr="009E5255">
              <w:rPr>
                <w:bCs w:val="0"/>
                <w:i/>
                <w:iCs/>
                <w:color w:val="000000"/>
                <w:sz w:val="20"/>
                <w:szCs w:val="20"/>
              </w:rPr>
              <w:t>Journal of the American Pharmacists Association, 58</w:t>
            </w:r>
            <w:r w:rsidRPr="009E5255">
              <w:rPr>
                <w:bCs w:val="0"/>
                <w:color w:val="000000"/>
                <w:sz w:val="20"/>
                <w:szCs w:val="20"/>
              </w:rPr>
              <w:t>(6), 643-646.</w:t>
            </w:r>
          </w:p>
        </w:tc>
        <w:tc>
          <w:tcPr>
            <w:tcW w:w="954" w:type="dxa"/>
          </w:tcPr>
          <w:p w14:paraId="663FC40F" w14:textId="296565B3" w:rsidR="009F0BB4" w:rsidRPr="009E5255" w:rsidRDefault="00D16B64" w:rsidP="00751697">
            <w:pPr>
              <w:spacing w:before="0" w:after="0" w:line="240" w:lineRule="auto"/>
              <w:rPr>
                <w:sz w:val="20"/>
                <w:szCs w:val="20"/>
              </w:rPr>
            </w:pPr>
            <w:r w:rsidRPr="009E5255">
              <w:rPr>
                <w:sz w:val="20"/>
                <w:szCs w:val="20"/>
              </w:rPr>
              <w:t>Israel</w:t>
            </w:r>
          </w:p>
        </w:tc>
        <w:tc>
          <w:tcPr>
            <w:tcW w:w="4197" w:type="dxa"/>
          </w:tcPr>
          <w:p w14:paraId="55F9A2CB" w14:textId="509B4902" w:rsidR="00D16B64" w:rsidRPr="009E5255" w:rsidRDefault="00D16B64" w:rsidP="00D16B64">
            <w:pPr>
              <w:widowControl/>
              <w:spacing w:before="0" w:after="0" w:line="240" w:lineRule="auto"/>
              <w:rPr>
                <w:bCs w:val="0"/>
                <w:color w:val="000000"/>
                <w:sz w:val="20"/>
                <w:szCs w:val="20"/>
              </w:rPr>
            </w:pPr>
            <w:r w:rsidRPr="009E5255">
              <w:rPr>
                <w:color w:val="000000"/>
                <w:sz w:val="20"/>
                <w:szCs w:val="20"/>
              </w:rPr>
              <w:t xml:space="preserve">Real-world analysis of drug wastage to assess the extent of the problem of cancer drug wastage in an attempt to verify the estimations made by Bach et al (2016). Featured a systematic examination of intravenous cancer drugs based on  usage and wastage data from a hospital’s pharmacy dispensing computerized logs. </w:t>
            </w:r>
          </w:p>
          <w:p w14:paraId="37515981" w14:textId="77777777" w:rsidR="009F0BB4" w:rsidRPr="009E5255" w:rsidRDefault="009F0BB4" w:rsidP="00751697">
            <w:pPr>
              <w:spacing w:before="0" w:after="0" w:line="240" w:lineRule="auto"/>
              <w:rPr>
                <w:sz w:val="20"/>
                <w:szCs w:val="20"/>
              </w:rPr>
            </w:pPr>
          </w:p>
        </w:tc>
        <w:tc>
          <w:tcPr>
            <w:tcW w:w="4709" w:type="dxa"/>
          </w:tcPr>
          <w:p w14:paraId="1715436D" w14:textId="77777777" w:rsidR="009F0BB4" w:rsidRPr="009E5255" w:rsidRDefault="00D16B64" w:rsidP="00FD40F6">
            <w:pPr>
              <w:widowControl/>
              <w:spacing w:before="0" w:after="0" w:line="240" w:lineRule="auto"/>
              <w:rPr>
                <w:color w:val="000000"/>
                <w:sz w:val="20"/>
                <w:szCs w:val="20"/>
              </w:rPr>
            </w:pPr>
            <w:r w:rsidRPr="009E5255">
              <w:rPr>
                <w:color w:val="000000"/>
                <w:sz w:val="20"/>
                <w:szCs w:val="20"/>
              </w:rPr>
              <w:t>The total amount spent on wasted drugs in 1 month was then extrapolated to calculate the annual spending, which was $141,196 per month (5.11% of the total cost) or $1,694,352 per year. Using U.S. prices, the total wastage would be $2,208,876 annually. The 5 drugs that led to the highest expenditure on wastage were bortezomib, trastuzumab, azacytidine, pemetrexed and carfilzomib. There was no wastage of 24 of the 74 drugs.</w:t>
            </w:r>
          </w:p>
          <w:p w14:paraId="46E36C79" w14:textId="557F7E18" w:rsidR="00FD40F6" w:rsidRPr="009E5255" w:rsidRDefault="00FD40F6" w:rsidP="00FD40F6">
            <w:pPr>
              <w:widowControl/>
              <w:spacing w:before="0" w:after="0" w:line="240" w:lineRule="auto"/>
              <w:rPr>
                <w:bCs w:val="0"/>
                <w:color w:val="000000"/>
                <w:sz w:val="20"/>
                <w:szCs w:val="20"/>
              </w:rPr>
            </w:pPr>
          </w:p>
        </w:tc>
      </w:tr>
      <w:tr w:rsidR="009F0BB4" w:rsidRPr="009E5255" w14:paraId="1510A6AC" w14:textId="77777777" w:rsidTr="00715C90">
        <w:tc>
          <w:tcPr>
            <w:tcW w:w="4077" w:type="dxa"/>
          </w:tcPr>
          <w:p w14:paraId="447354D0" w14:textId="2F13F6E2" w:rsidR="009F0BB4" w:rsidRPr="009E5255" w:rsidRDefault="00FD40F6" w:rsidP="00751697">
            <w:pPr>
              <w:spacing w:before="0" w:after="0" w:line="240" w:lineRule="auto"/>
              <w:rPr>
                <w:color w:val="FF0000"/>
                <w:sz w:val="20"/>
                <w:szCs w:val="20"/>
              </w:rPr>
            </w:pPr>
            <w:r w:rsidRPr="009E5255">
              <w:rPr>
                <w:bCs w:val="0"/>
                <w:color w:val="000000"/>
                <w:sz w:val="20"/>
                <w:szCs w:val="20"/>
              </w:rPr>
              <w:t xml:space="preserve">Matsuo, K., Nomura, H., Uchiyama, M., Miyazaki, M. &amp; Imakyure, O. (2020). Estimating the effect of optimizing anticancer drug vials on medical costs in Japan based on the data from a cancer hospital. </w:t>
            </w:r>
            <w:r w:rsidRPr="009E5255">
              <w:rPr>
                <w:bCs w:val="0"/>
                <w:i/>
                <w:iCs/>
                <w:color w:val="000000"/>
                <w:sz w:val="20"/>
                <w:szCs w:val="20"/>
              </w:rPr>
              <w:t>BMC Health Serv Res, 20</w:t>
            </w:r>
            <w:r w:rsidRPr="009E5255">
              <w:rPr>
                <w:bCs w:val="0"/>
                <w:color w:val="000000"/>
                <w:sz w:val="20"/>
                <w:szCs w:val="20"/>
              </w:rPr>
              <w:t>(1), 1-7.</w:t>
            </w:r>
          </w:p>
        </w:tc>
        <w:tc>
          <w:tcPr>
            <w:tcW w:w="954" w:type="dxa"/>
          </w:tcPr>
          <w:p w14:paraId="17898AE7" w14:textId="3B415C52" w:rsidR="009F0BB4" w:rsidRPr="009E5255" w:rsidRDefault="00FD40F6" w:rsidP="00751697">
            <w:pPr>
              <w:spacing w:before="0" w:after="0" w:line="240" w:lineRule="auto"/>
              <w:rPr>
                <w:sz w:val="20"/>
                <w:szCs w:val="20"/>
              </w:rPr>
            </w:pPr>
            <w:r w:rsidRPr="009E5255">
              <w:rPr>
                <w:sz w:val="20"/>
                <w:szCs w:val="20"/>
              </w:rPr>
              <w:t>Japan</w:t>
            </w:r>
          </w:p>
        </w:tc>
        <w:tc>
          <w:tcPr>
            <w:tcW w:w="4197" w:type="dxa"/>
          </w:tcPr>
          <w:p w14:paraId="1DDF5CFF" w14:textId="77777777" w:rsidR="00FD40F6" w:rsidRPr="009E5255" w:rsidRDefault="00FD40F6" w:rsidP="00FD40F6">
            <w:pPr>
              <w:widowControl/>
              <w:spacing w:before="0" w:after="0" w:line="240" w:lineRule="auto"/>
              <w:rPr>
                <w:bCs w:val="0"/>
                <w:color w:val="000000"/>
                <w:sz w:val="20"/>
                <w:szCs w:val="20"/>
              </w:rPr>
            </w:pPr>
            <w:r w:rsidRPr="009E5255">
              <w:rPr>
                <w:color w:val="000000"/>
                <w:sz w:val="20"/>
                <w:szCs w:val="20"/>
              </w:rPr>
              <w:t xml:space="preserve">An analysis of the doses of drugs used and quantity specifications for individually prepared vials for patients who received anticancer. Calculation of the total quantity of each drug used on a given day and the minimum cost for preparation of the number of specified combinations corresponding to the total cost (DVO preparation). Based on the differences in these two costs, the study estimated the economic impact of implementing DVO. </w:t>
            </w:r>
          </w:p>
          <w:p w14:paraId="12A28382" w14:textId="77777777" w:rsidR="009F0BB4" w:rsidRPr="009E5255" w:rsidRDefault="009F0BB4" w:rsidP="00751697">
            <w:pPr>
              <w:spacing w:before="0" w:after="0" w:line="240" w:lineRule="auto"/>
              <w:rPr>
                <w:sz w:val="20"/>
                <w:szCs w:val="20"/>
              </w:rPr>
            </w:pPr>
          </w:p>
        </w:tc>
        <w:tc>
          <w:tcPr>
            <w:tcW w:w="4709" w:type="dxa"/>
          </w:tcPr>
          <w:p w14:paraId="72FD3A5F" w14:textId="7E0456B9" w:rsidR="00FD40F6" w:rsidRPr="009E5255" w:rsidRDefault="00FD40F6" w:rsidP="00FD40F6">
            <w:pPr>
              <w:widowControl/>
              <w:spacing w:before="0" w:after="0" w:line="240" w:lineRule="auto"/>
              <w:rPr>
                <w:bCs w:val="0"/>
                <w:color w:val="000000"/>
                <w:sz w:val="20"/>
                <w:szCs w:val="20"/>
              </w:rPr>
            </w:pPr>
            <w:r w:rsidRPr="009E5255">
              <w:rPr>
                <w:color w:val="000000"/>
                <w:sz w:val="20"/>
                <w:szCs w:val="20"/>
              </w:rPr>
              <w:t>While the cost for anticancer drugs for the 1-month study period was US$3,305,595 (US$1 = \110) for individual preparations, the estimated cost for DVO preparations was US$3,092,955, equivalent to a reduction of US$212,640. Based on these study results, implementation of DVO-based preparation of injectable anticancer</w:t>
            </w:r>
            <w:r w:rsidR="00F22DC2" w:rsidRPr="009E5255">
              <w:rPr>
                <w:color w:val="000000"/>
                <w:sz w:val="20"/>
                <w:szCs w:val="20"/>
              </w:rPr>
              <w:t xml:space="preserve"> </w:t>
            </w:r>
            <w:r w:rsidRPr="009E5255">
              <w:rPr>
                <w:color w:val="000000"/>
                <w:sz w:val="20"/>
                <w:szCs w:val="20"/>
              </w:rPr>
              <w:t xml:space="preserve">drugs in Japan in 2017 would have resulted in saving approximately US$460 million. This calculation revealed the need for the Japanese government to modify the methods employed to calculate drug costs in the insurance system and develop policies for the proper and optimal use of medical resources. </w:t>
            </w:r>
          </w:p>
          <w:p w14:paraId="7F9BBF8E" w14:textId="77777777" w:rsidR="009F0BB4" w:rsidRPr="009E5255" w:rsidRDefault="009F0BB4" w:rsidP="00751697">
            <w:pPr>
              <w:spacing w:before="0" w:after="0" w:line="240" w:lineRule="auto"/>
              <w:rPr>
                <w:sz w:val="20"/>
                <w:szCs w:val="20"/>
              </w:rPr>
            </w:pPr>
          </w:p>
        </w:tc>
      </w:tr>
      <w:tr w:rsidR="009F0BB4" w:rsidRPr="009E5255" w14:paraId="6D2B8EF1" w14:textId="77777777" w:rsidTr="00715C90">
        <w:tc>
          <w:tcPr>
            <w:tcW w:w="4077" w:type="dxa"/>
          </w:tcPr>
          <w:p w14:paraId="6C8A0A28" w14:textId="54CA1ADE" w:rsidR="009F0BB4" w:rsidRPr="009E5255" w:rsidRDefault="00961BF9" w:rsidP="00751697">
            <w:pPr>
              <w:spacing w:before="0" w:after="0" w:line="240" w:lineRule="auto"/>
              <w:rPr>
                <w:color w:val="FF0000"/>
                <w:sz w:val="20"/>
                <w:szCs w:val="20"/>
              </w:rPr>
            </w:pPr>
            <w:r w:rsidRPr="009E5255">
              <w:rPr>
                <w:bCs w:val="0"/>
                <w:color w:val="000000"/>
                <w:sz w:val="20"/>
                <w:szCs w:val="20"/>
              </w:rPr>
              <w:t xml:space="preserve">North, R., Harvey, V., Cox, L. &amp; Ryan, S. (2015). Medical resource utilization for administration of trastuzumab in a New Zealand oncology outpatient setting: a time and motion study. </w:t>
            </w:r>
            <w:r w:rsidRPr="009E5255">
              <w:rPr>
                <w:bCs w:val="0"/>
                <w:i/>
                <w:iCs/>
                <w:color w:val="000000"/>
                <w:sz w:val="20"/>
                <w:szCs w:val="20"/>
              </w:rPr>
              <w:t>ClinicoEconomics and Outcomes Research, 7</w:t>
            </w:r>
            <w:r w:rsidRPr="009E5255">
              <w:rPr>
                <w:bCs w:val="0"/>
                <w:color w:val="000000"/>
                <w:sz w:val="20"/>
                <w:szCs w:val="20"/>
              </w:rPr>
              <w:t>, 423-430.</w:t>
            </w:r>
          </w:p>
        </w:tc>
        <w:tc>
          <w:tcPr>
            <w:tcW w:w="954" w:type="dxa"/>
          </w:tcPr>
          <w:p w14:paraId="06B48D7B" w14:textId="529FAA4C" w:rsidR="009F0BB4" w:rsidRPr="009E5255" w:rsidRDefault="00961BF9" w:rsidP="00751697">
            <w:pPr>
              <w:spacing w:before="0" w:after="0" w:line="240" w:lineRule="auto"/>
              <w:rPr>
                <w:sz w:val="20"/>
                <w:szCs w:val="20"/>
              </w:rPr>
            </w:pPr>
            <w:r w:rsidRPr="009E5255">
              <w:rPr>
                <w:sz w:val="20"/>
                <w:szCs w:val="20"/>
              </w:rPr>
              <w:t>New Zealand</w:t>
            </w:r>
          </w:p>
        </w:tc>
        <w:tc>
          <w:tcPr>
            <w:tcW w:w="4197" w:type="dxa"/>
          </w:tcPr>
          <w:p w14:paraId="14D0AC68" w14:textId="74682068" w:rsidR="00961BF9" w:rsidRPr="009E5255" w:rsidRDefault="00961BF9" w:rsidP="00961BF9">
            <w:pPr>
              <w:widowControl/>
              <w:spacing w:before="0" w:after="0" w:line="240" w:lineRule="auto"/>
              <w:rPr>
                <w:bCs w:val="0"/>
                <w:color w:val="000000"/>
                <w:sz w:val="20"/>
                <w:szCs w:val="20"/>
              </w:rPr>
            </w:pPr>
            <w:r w:rsidRPr="009E5255">
              <w:rPr>
                <w:color w:val="000000"/>
                <w:sz w:val="20"/>
                <w:szCs w:val="20"/>
              </w:rPr>
              <w:t xml:space="preserve">Observational study to determine medical resource utilization associated with administration of trastuzumab SC injection via handheld syringe vs. trastuzumab IV infusion.  </w:t>
            </w:r>
          </w:p>
          <w:p w14:paraId="57A45F5B" w14:textId="77777777" w:rsidR="009F0BB4" w:rsidRPr="009E5255" w:rsidRDefault="009F0BB4" w:rsidP="00751697">
            <w:pPr>
              <w:spacing w:before="0" w:after="0" w:line="240" w:lineRule="auto"/>
              <w:rPr>
                <w:sz w:val="20"/>
                <w:szCs w:val="20"/>
              </w:rPr>
            </w:pPr>
          </w:p>
        </w:tc>
        <w:tc>
          <w:tcPr>
            <w:tcW w:w="4709" w:type="dxa"/>
          </w:tcPr>
          <w:p w14:paraId="57EAFE53" w14:textId="6CF6AE87" w:rsidR="009F0BB4" w:rsidRPr="009E5255" w:rsidRDefault="00961BF9" w:rsidP="00961BF9">
            <w:pPr>
              <w:widowControl/>
              <w:spacing w:before="0" w:after="0" w:line="240" w:lineRule="auto"/>
              <w:rPr>
                <w:bCs w:val="0"/>
                <w:color w:val="000000"/>
                <w:sz w:val="20"/>
                <w:szCs w:val="20"/>
              </w:rPr>
            </w:pPr>
            <w:r w:rsidRPr="009E5255">
              <w:rPr>
                <w:color w:val="000000"/>
                <w:sz w:val="20"/>
                <w:szCs w:val="20"/>
              </w:rPr>
              <w:t xml:space="preserve">Nursing time was reduced by an average of 43% and chair time by an average of 75% in trastuzumab SC compared with trastuzumab IV; </w:t>
            </w:r>
            <w:r w:rsidR="00F22DC2" w:rsidRPr="009E5255">
              <w:rPr>
                <w:color w:val="000000"/>
                <w:sz w:val="20"/>
                <w:szCs w:val="20"/>
              </w:rPr>
              <w:t>t</w:t>
            </w:r>
            <w:r w:rsidRPr="009E5255">
              <w:rPr>
                <w:color w:val="000000"/>
                <w:sz w:val="20"/>
                <w:szCs w:val="20"/>
              </w:rPr>
              <w:t>he HCP time dedicated to drug preparation was substantially lower for trastuzumab SC compared with trastuzumab IV; estimated cost savings of switching from IV to SC was $76.94 NZD per patient per cycle ($61.67 NZD per administration, $15.27 NZD for consumables).</w:t>
            </w:r>
            <w:r w:rsidRPr="009E5255">
              <w:rPr>
                <w:color w:val="000000"/>
                <w:sz w:val="20"/>
                <w:szCs w:val="20"/>
              </w:rPr>
              <w:br/>
            </w:r>
          </w:p>
        </w:tc>
      </w:tr>
      <w:tr w:rsidR="009F0BB4" w:rsidRPr="009E5255" w14:paraId="2047450C" w14:textId="77777777" w:rsidTr="00715C90">
        <w:tc>
          <w:tcPr>
            <w:tcW w:w="4077" w:type="dxa"/>
          </w:tcPr>
          <w:p w14:paraId="537B2276" w14:textId="15C1BF64" w:rsidR="009F0BB4" w:rsidRPr="009E5255" w:rsidRDefault="006B3CF7" w:rsidP="00751697">
            <w:pPr>
              <w:spacing w:before="0" w:after="0" w:line="240" w:lineRule="auto"/>
              <w:rPr>
                <w:color w:val="FF0000"/>
                <w:sz w:val="20"/>
                <w:szCs w:val="20"/>
              </w:rPr>
            </w:pPr>
            <w:r w:rsidRPr="009E5255">
              <w:rPr>
                <w:bCs w:val="0"/>
                <w:color w:val="000000"/>
                <w:sz w:val="20"/>
                <w:szCs w:val="20"/>
              </w:rPr>
              <w:t xml:space="preserve">O’Leary, C., Collins, A., Henman, M. &amp; King, F. (2019). Introduction of a dose-banding system for parenteral chemotherapy on a haematology–oncology day ward. </w:t>
            </w:r>
            <w:r w:rsidRPr="009E5255">
              <w:rPr>
                <w:bCs w:val="0"/>
                <w:i/>
                <w:iCs/>
                <w:color w:val="000000"/>
                <w:sz w:val="20"/>
                <w:szCs w:val="20"/>
              </w:rPr>
              <w:t>Journal of Oncology Pharmacy Practice, 25</w:t>
            </w:r>
            <w:r w:rsidRPr="009E5255">
              <w:rPr>
                <w:bCs w:val="0"/>
                <w:color w:val="000000"/>
                <w:sz w:val="20"/>
                <w:szCs w:val="20"/>
              </w:rPr>
              <w:t>(2), 351-361.</w:t>
            </w:r>
          </w:p>
        </w:tc>
        <w:tc>
          <w:tcPr>
            <w:tcW w:w="954" w:type="dxa"/>
          </w:tcPr>
          <w:p w14:paraId="35E5F5E4" w14:textId="035C2700" w:rsidR="009F0BB4" w:rsidRPr="009E5255" w:rsidRDefault="006B3CF7" w:rsidP="00751697">
            <w:pPr>
              <w:spacing w:before="0" w:after="0" w:line="240" w:lineRule="auto"/>
              <w:rPr>
                <w:sz w:val="20"/>
                <w:szCs w:val="20"/>
              </w:rPr>
            </w:pPr>
            <w:r w:rsidRPr="009E5255">
              <w:rPr>
                <w:sz w:val="20"/>
                <w:szCs w:val="20"/>
              </w:rPr>
              <w:t>Ireland</w:t>
            </w:r>
          </w:p>
        </w:tc>
        <w:tc>
          <w:tcPr>
            <w:tcW w:w="4197" w:type="dxa"/>
          </w:tcPr>
          <w:p w14:paraId="5DF2CE8D" w14:textId="6109E6E9" w:rsidR="006B3CF7" w:rsidRPr="009E5255" w:rsidRDefault="006B3CF7" w:rsidP="006B3CF7">
            <w:pPr>
              <w:widowControl/>
              <w:spacing w:before="0" w:after="0" w:line="240" w:lineRule="auto"/>
              <w:rPr>
                <w:bCs w:val="0"/>
                <w:color w:val="000000"/>
                <w:sz w:val="20"/>
                <w:szCs w:val="20"/>
              </w:rPr>
            </w:pPr>
            <w:r w:rsidRPr="009E5255">
              <w:rPr>
                <w:color w:val="000000"/>
                <w:sz w:val="20"/>
                <w:szCs w:val="20"/>
              </w:rPr>
              <w:t>Kotter’s 8-step change management model was used to structure the implementation of dose-banding of 5-fluorouracil 46-h infusers on the haematology–oncology day ward in St. James’s Hospital, Dublin. The impact of dose</w:t>
            </w:r>
            <w:r w:rsidR="00F22DC2" w:rsidRPr="009E5255">
              <w:rPr>
                <w:color w:val="000000"/>
                <w:sz w:val="20"/>
                <w:szCs w:val="20"/>
              </w:rPr>
              <w:t>-</w:t>
            </w:r>
            <w:r w:rsidRPr="009E5255">
              <w:rPr>
                <w:color w:val="000000"/>
                <w:sz w:val="20"/>
                <w:szCs w:val="20"/>
              </w:rPr>
              <w:t>banding on local practice was assessed through pre- and post-implementation surveys of stakeholders.</w:t>
            </w:r>
          </w:p>
          <w:p w14:paraId="5216EA51" w14:textId="77777777" w:rsidR="009F0BB4" w:rsidRPr="009E5255" w:rsidRDefault="009F0BB4" w:rsidP="00751697">
            <w:pPr>
              <w:spacing w:before="0" w:after="0" w:line="240" w:lineRule="auto"/>
              <w:rPr>
                <w:sz w:val="20"/>
                <w:szCs w:val="20"/>
              </w:rPr>
            </w:pPr>
          </w:p>
        </w:tc>
        <w:tc>
          <w:tcPr>
            <w:tcW w:w="4709" w:type="dxa"/>
          </w:tcPr>
          <w:p w14:paraId="0A7E9E23" w14:textId="4E9263C2" w:rsidR="006B3CF7" w:rsidRPr="009E5255" w:rsidRDefault="006B3CF7" w:rsidP="006B3CF7">
            <w:pPr>
              <w:widowControl/>
              <w:spacing w:before="0" w:after="0" w:line="240" w:lineRule="auto"/>
              <w:rPr>
                <w:bCs w:val="0"/>
                <w:color w:val="000000"/>
                <w:sz w:val="20"/>
                <w:szCs w:val="20"/>
              </w:rPr>
            </w:pPr>
            <w:r w:rsidRPr="009E5255">
              <w:rPr>
                <w:color w:val="000000"/>
                <w:sz w:val="20"/>
                <w:szCs w:val="20"/>
              </w:rPr>
              <w:t>In-house surveys of pharmacy, medical and nursing staff identified a generally favourable attitude towards implementing changes in the parenteral chemotherapy supply system, with some resistance to change evident. Dose</w:t>
            </w:r>
            <w:r w:rsidR="00F22DC2" w:rsidRPr="009E5255">
              <w:rPr>
                <w:color w:val="000000"/>
                <w:sz w:val="20"/>
                <w:szCs w:val="20"/>
              </w:rPr>
              <w:t>-</w:t>
            </w:r>
            <w:r w:rsidRPr="009E5255">
              <w:rPr>
                <w:color w:val="000000"/>
                <w:sz w:val="20"/>
                <w:szCs w:val="20"/>
              </w:rPr>
              <w:t>banding of 5-fluorouracil 46-h infusers was implemented successfully on the haematology–oncology day ward. Dose rationalisation and flexibility of re-allocation of standard banded doses between patients were the primary benefits of dose-banding found. Post-implementation surveys showed that clinical staff were in favour of adopting dose-banding into standard practice; however, they were cautious about the degree to which the results of this limited study would be translated into substantive benefits if dose-banding was adopted for all suitable preparations.</w:t>
            </w:r>
          </w:p>
          <w:p w14:paraId="542811FF" w14:textId="77777777" w:rsidR="009F0BB4" w:rsidRPr="009E5255" w:rsidRDefault="009F0BB4" w:rsidP="00751697">
            <w:pPr>
              <w:spacing w:before="0" w:after="0" w:line="240" w:lineRule="auto"/>
              <w:rPr>
                <w:sz w:val="20"/>
                <w:szCs w:val="20"/>
              </w:rPr>
            </w:pPr>
          </w:p>
        </w:tc>
      </w:tr>
      <w:tr w:rsidR="009F0BB4" w:rsidRPr="009E5255" w14:paraId="4CE05522" w14:textId="77777777" w:rsidTr="00715C90">
        <w:tc>
          <w:tcPr>
            <w:tcW w:w="4077" w:type="dxa"/>
          </w:tcPr>
          <w:p w14:paraId="63B9DC80" w14:textId="764DCFC3" w:rsidR="009F0BB4" w:rsidRPr="009E5255" w:rsidRDefault="006B3CF7" w:rsidP="00751697">
            <w:pPr>
              <w:spacing w:before="0" w:after="0" w:line="240" w:lineRule="auto"/>
              <w:rPr>
                <w:color w:val="FF0000"/>
                <w:sz w:val="20"/>
                <w:szCs w:val="20"/>
              </w:rPr>
            </w:pPr>
            <w:r w:rsidRPr="009E5255">
              <w:rPr>
                <w:bCs w:val="0"/>
                <w:color w:val="000000"/>
                <w:sz w:val="20"/>
                <w:szCs w:val="20"/>
              </w:rPr>
              <w:t xml:space="preserve">Patel, S. &amp; Le, A. (2013). Rounding rituximab dose to nearest vial size. </w:t>
            </w:r>
            <w:r w:rsidRPr="009E5255">
              <w:rPr>
                <w:bCs w:val="0"/>
                <w:i/>
                <w:iCs/>
                <w:color w:val="000000"/>
                <w:sz w:val="20"/>
                <w:szCs w:val="20"/>
              </w:rPr>
              <w:t>Journal of Oncology Pharmacy Practice, 19</w:t>
            </w:r>
            <w:r w:rsidRPr="009E5255">
              <w:rPr>
                <w:bCs w:val="0"/>
                <w:color w:val="000000"/>
                <w:sz w:val="20"/>
                <w:szCs w:val="20"/>
              </w:rPr>
              <w:t>(3), 218-221.</w:t>
            </w:r>
          </w:p>
        </w:tc>
        <w:tc>
          <w:tcPr>
            <w:tcW w:w="954" w:type="dxa"/>
          </w:tcPr>
          <w:p w14:paraId="6C4CF8C2" w14:textId="3A5FC170" w:rsidR="009F0BB4" w:rsidRPr="009E5255" w:rsidRDefault="006B3CF7" w:rsidP="00751697">
            <w:pPr>
              <w:spacing w:before="0" w:after="0" w:line="240" w:lineRule="auto"/>
              <w:rPr>
                <w:sz w:val="20"/>
                <w:szCs w:val="20"/>
              </w:rPr>
            </w:pPr>
            <w:r w:rsidRPr="009E5255">
              <w:rPr>
                <w:sz w:val="20"/>
                <w:szCs w:val="20"/>
              </w:rPr>
              <w:t>US</w:t>
            </w:r>
          </w:p>
        </w:tc>
        <w:tc>
          <w:tcPr>
            <w:tcW w:w="4197" w:type="dxa"/>
          </w:tcPr>
          <w:p w14:paraId="3DD39F4B" w14:textId="5E767983" w:rsidR="006B3CF7" w:rsidRPr="009E5255" w:rsidRDefault="006B3CF7" w:rsidP="006B3CF7">
            <w:pPr>
              <w:widowControl/>
              <w:spacing w:before="0" w:after="0" w:line="240" w:lineRule="auto"/>
              <w:rPr>
                <w:bCs w:val="0"/>
                <w:color w:val="000000"/>
                <w:sz w:val="20"/>
                <w:szCs w:val="20"/>
              </w:rPr>
            </w:pPr>
            <w:r w:rsidRPr="009E5255">
              <w:rPr>
                <w:color w:val="000000"/>
                <w:sz w:val="20"/>
                <w:szCs w:val="20"/>
              </w:rPr>
              <w:t xml:space="preserve">Retrospective chart review to determine the feasibility of dose-rounding rituximab by looking at the potential deviation from the prescribed dose to the dose rounded to the nearest vial size. The feasibility of dose-rounding rituximab to the nearest vial size was evaluated by looking at the potential deviation of the prescribed dose to the rounded dose. Physician opinion towards dose rounding rituximab was assessed through a survey. </w:t>
            </w:r>
          </w:p>
          <w:p w14:paraId="5FF017A5" w14:textId="77777777" w:rsidR="009F0BB4" w:rsidRPr="009E5255" w:rsidRDefault="009F0BB4" w:rsidP="00751697">
            <w:pPr>
              <w:spacing w:before="0" w:after="0" w:line="240" w:lineRule="auto"/>
              <w:rPr>
                <w:sz w:val="20"/>
                <w:szCs w:val="20"/>
              </w:rPr>
            </w:pPr>
          </w:p>
        </w:tc>
        <w:tc>
          <w:tcPr>
            <w:tcW w:w="4709" w:type="dxa"/>
          </w:tcPr>
          <w:p w14:paraId="2E93CAFD" w14:textId="67751291" w:rsidR="006B3CF7" w:rsidRPr="009E5255" w:rsidRDefault="006B3CF7" w:rsidP="006B3CF7">
            <w:pPr>
              <w:widowControl/>
              <w:spacing w:before="0" w:after="0" w:line="240" w:lineRule="auto"/>
              <w:rPr>
                <w:color w:val="000000"/>
                <w:sz w:val="20"/>
                <w:szCs w:val="20"/>
              </w:rPr>
            </w:pPr>
            <w:r w:rsidRPr="009E5255">
              <w:rPr>
                <w:color w:val="000000"/>
                <w:sz w:val="20"/>
                <w:szCs w:val="20"/>
              </w:rPr>
              <w:t>Over a period of 24 months, there were 2028 rituximab orders processed through the pharmacy for a hematologic or oncologic indication. The theoretical analysis  of rounding rituximab doses ranged from 100mg and 1300mg. Dose was rounded up or down based on 100mg vials sizes. Of 2028 orders, 153 required no rounding; 789 orders could be rounded down to the nearest vial size;  1086 orders could be rounded up to the nearest vial size. When rounded up or down, 66.1% of all rituximab orders were less than 5% deviation of the actual dose while 25.7% of all orders were within 6–10%. Less than 1% of all rounded doses deviated greater than 10% of actual dose. In total, if these orders were rounded up or down to the nearest vial size, 99.4% of all rituximab doses would fall within 10% deviation from original dose ordered.</w:t>
            </w:r>
            <w:r w:rsidRPr="009E5255">
              <w:rPr>
                <w:color w:val="000000"/>
                <w:sz w:val="20"/>
                <w:szCs w:val="20"/>
              </w:rPr>
              <w:br/>
              <w:t xml:space="preserve">Clinician survey: </w:t>
            </w:r>
            <w:r w:rsidR="00F22DC2" w:rsidRPr="009E5255">
              <w:rPr>
                <w:color w:val="000000"/>
                <w:sz w:val="20"/>
                <w:szCs w:val="20"/>
              </w:rPr>
              <w:t>o</w:t>
            </w:r>
            <w:r w:rsidRPr="009E5255">
              <w:rPr>
                <w:color w:val="000000"/>
                <w:sz w:val="20"/>
                <w:szCs w:val="20"/>
              </w:rPr>
              <w:t>f 19 responders, 4 reported they would not prescribe rituximab often, 6  (40%) reported to be comfortable with a 5% or less difference in dose deviation if rounding to the</w:t>
            </w:r>
            <w:r w:rsidR="00F22DC2" w:rsidRPr="009E5255">
              <w:rPr>
                <w:color w:val="000000"/>
                <w:sz w:val="20"/>
                <w:szCs w:val="20"/>
              </w:rPr>
              <w:t xml:space="preserve"> </w:t>
            </w:r>
            <w:r w:rsidRPr="009E5255">
              <w:rPr>
                <w:color w:val="000000"/>
                <w:sz w:val="20"/>
                <w:szCs w:val="20"/>
              </w:rPr>
              <w:t xml:space="preserve">nearest vial, 5 (33%) reported to be comfortable with a 10% or less difference in dose deviation, 4  (27%) were comfortable with a greater than 10% dose deviation.  </w:t>
            </w:r>
          </w:p>
          <w:p w14:paraId="18C807CF" w14:textId="77777777" w:rsidR="009F0BB4" w:rsidRPr="009E5255" w:rsidRDefault="009F0BB4" w:rsidP="00751697">
            <w:pPr>
              <w:spacing w:before="0" w:after="0" w:line="240" w:lineRule="auto"/>
              <w:rPr>
                <w:sz w:val="20"/>
                <w:szCs w:val="20"/>
              </w:rPr>
            </w:pPr>
          </w:p>
        </w:tc>
      </w:tr>
      <w:tr w:rsidR="009F0BB4" w:rsidRPr="009E5255" w14:paraId="2ECEA19E" w14:textId="77777777" w:rsidTr="00715C90">
        <w:tc>
          <w:tcPr>
            <w:tcW w:w="4077" w:type="dxa"/>
          </w:tcPr>
          <w:p w14:paraId="0C5698E8" w14:textId="1DE05B54" w:rsidR="009F0BB4" w:rsidRPr="009E5255" w:rsidRDefault="006B3CF7" w:rsidP="00751697">
            <w:pPr>
              <w:spacing w:before="0" w:after="0" w:line="240" w:lineRule="auto"/>
              <w:rPr>
                <w:color w:val="FF0000"/>
                <w:sz w:val="20"/>
                <w:szCs w:val="20"/>
              </w:rPr>
            </w:pPr>
            <w:r w:rsidRPr="009E5255">
              <w:rPr>
                <w:bCs w:val="0"/>
                <w:color w:val="000000"/>
                <w:sz w:val="20"/>
                <w:szCs w:val="20"/>
              </w:rPr>
              <w:t xml:space="preserve">Prakash, V., Koczmara, C., Savage, P., et al. (2014). Mitigating errors caused by interruptions during medication verification and administration: interventions in a simulated ambulatory chemotherapy setting. </w:t>
            </w:r>
            <w:r w:rsidRPr="009E5255">
              <w:rPr>
                <w:bCs w:val="0"/>
                <w:i/>
                <w:iCs/>
                <w:color w:val="000000"/>
                <w:sz w:val="20"/>
                <w:szCs w:val="20"/>
              </w:rPr>
              <w:t>BMJ Qual Saf, 23</w:t>
            </w:r>
            <w:r w:rsidRPr="009E5255">
              <w:rPr>
                <w:bCs w:val="0"/>
                <w:color w:val="000000"/>
                <w:sz w:val="20"/>
                <w:szCs w:val="20"/>
              </w:rPr>
              <w:t>(11), 884-892.</w:t>
            </w:r>
          </w:p>
        </w:tc>
        <w:tc>
          <w:tcPr>
            <w:tcW w:w="954" w:type="dxa"/>
          </w:tcPr>
          <w:p w14:paraId="7134C436" w14:textId="6E659389" w:rsidR="009F0BB4" w:rsidRPr="009E5255" w:rsidRDefault="006B3CF7" w:rsidP="00751697">
            <w:pPr>
              <w:spacing w:before="0" w:after="0" w:line="240" w:lineRule="auto"/>
              <w:rPr>
                <w:sz w:val="20"/>
                <w:szCs w:val="20"/>
              </w:rPr>
            </w:pPr>
            <w:r w:rsidRPr="009E5255">
              <w:rPr>
                <w:sz w:val="20"/>
                <w:szCs w:val="20"/>
              </w:rPr>
              <w:t>Canada</w:t>
            </w:r>
          </w:p>
        </w:tc>
        <w:tc>
          <w:tcPr>
            <w:tcW w:w="4197" w:type="dxa"/>
          </w:tcPr>
          <w:p w14:paraId="7D7E2E04" w14:textId="77777777" w:rsidR="006B3CF7" w:rsidRPr="009E5255" w:rsidRDefault="006B3CF7" w:rsidP="006B3CF7">
            <w:pPr>
              <w:widowControl/>
              <w:spacing w:before="0" w:after="0" w:line="240" w:lineRule="auto"/>
              <w:rPr>
                <w:bCs w:val="0"/>
                <w:color w:val="000000"/>
                <w:sz w:val="20"/>
                <w:szCs w:val="20"/>
              </w:rPr>
            </w:pPr>
            <w:r w:rsidRPr="009E5255">
              <w:rPr>
                <w:color w:val="000000"/>
                <w:sz w:val="20"/>
                <w:szCs w:val="20"/>
              </w:rPr>
              <w:t xml:space="preserve">A simulation laboratory experiment to determine interruption-related error rates during specific medication verification and administration tasks. Interventions to reduce these errors were developed through a participatory design process, and their error reduction effectiveness was assessed through a postintervention experiment. </w:t>
            </w:r>
          </w:p>
          <w:p w14:paraId="105833D8" w14:textId="77777777" w:rsidR="009F0BB4" w:rsidRPr="009E5255" w:rsidRDefault="009F0BB4" w:rsidP="00751697">
            <w:pPr>
              <w:spacing w:before="0" w:after="0" w:line="240" w:lineRule="auto"/>
              <w:rPr>
                <w:sz w:val="20"/>
                <w:szCs w:val="20"/>
              </w:rPr>
            </w:pPr>
          </w:p>
        </w:tc>
        <w:tc>
          <w:tcPr>
            <w:tcW w:w="4709" w:type="dxa"/>
          </w:tcPr>
          <w:p w14:paraId="15466E53" w14:textId="34A328AA" w:rsidR="006B3CF7" w:rsidRPr="009E5255" w:rsidRDefault="006B3CF7" w:rsidP="006B3CF7">
            <w:pPr>
              <w:widowControl/>
              <w:spacing w:before="0" w:after="0" w:line="240" w:lineRule="auto"/>
              <w:rPr>
                <w:bCs w:val="0"/>
                <w:color w:val="000000"/>
                <w:sz w:val="20"/>
                <w:szCs w:val="20"/>
              </w:rPr>
            </w:pPr>
            <w:r w:rsidRPr="009E5255">
              <w:rPr>
                <w:color w:val="000000"/>
                <w:sz w:val="20"/>
                <w:szCs w:val="20"/>
              </w:rPr>
              <w:t>Significantly more nurses committed medication errors when interrupted than when uninterrupted interventions for medication administration tasks.</w:t>
            </w:r>
            <w:r w:rsidRPr="009E5255">
              <w:rPr>
                <w:color w:val="000000"/>
                <w:sz w:val="20"/>
                <w:szCs w:val="20"/>
              </w:rPr>
              <w:br/>
              <w:t xml:space="preserve">The following interventions were proposed for </w:t>
            </w:r>
            <w:r w:rsidR="00F22DC2" w:rsidRPr="009E5255">
              <w:rPr>
                <w:color w:val="000000"/>
                <w:sz w:val="20"/>
                <w:szCs w:val="20"/>
              </w:rPr>
              <w:t>medication</w:t>
            </w:r>
            <w:r w:rsidRPr="009E5255">
              <w:rPr>
                <w:color w:val="000000"/>
                <w:sz w:val="20"/>
                <w:szCs w:val="20"/>
              </w:rPr>
              <w:t xml:space="preserve"> administration tasks: visual timers for intravenous pushes, no interruption zones with motion-activated indicators, speaking aloud, reminder signage.  </w:t>
            </w:r>
          </w:p>
          <w:p w14:paraId="22C9B26C" w14:textId="77777777" w:rsidR="009F0BB4" w:rsidRPr="009E5255" w:rsidRDefault="009F0BB4" w:rsidP="00751697">
            <w:pPr>
              <w:spacing w:before="0" w:after="0" w:line="240" w:lineRule="auto"/>
              <w:rPr>
                <w:sz w:val="20"/>
                <w:szCs w:val="20"/>
              </w:rPr>
            </w:pPr>
          </w:p>
        </w:tc>
      </w:tr>
      <w:tr w:rsidR="009F0BB4" w:rsidRPr="009E5255" w14:paraId="5B62F22E" w14:textId="77777777" w:rsidTr="00715C90">
        <w:tc>
          <w:tcPr>
            <w:tcW w:w="4077" w:type="dxa"/>
          </w:tcPr>
          <w:p w14:paraId="2310CC65" w14:textId="28F0CDFA" w:rsidR="009F0BB4" w:rsidRPr="009E5255" w:rsidRDefault="00A860E6" w:rsidP="00751697">
            <w:pPr>
              <w:spacing w:before="0" w:after="0" w:line="240" w:lineRule="auto"/>
              <w:rPr>
                <w:color w:val="FF0000"/>
                <w:sz w:val="20"/>
                <w:szCs w:val="20"/>
              </w:rPr>
            </w:pPr>
            <w:r w:rsidRPr="009E5255">
              <w:rPr>
                <w:bCs w:val="0"/>
                <w:color w:val="000000"/>
                <w:sz w:val="20"/>
                <w:szCs w:val="20"/>
              </w:rPr>
              <w:t xml:space="preserve">Reinhardt, H., Otte, P., Eggleton, A., et al. (2019). Avoiding chemotherapy prescribing errors: Analysis and innovative strategies. </w:t>
            </w:r>
            <w:r w:rsidRPr="009E5255">
              <w:rPr>
                <w:bCs w:val="0"/>
                <w:i/>
                <w:iCs/>
                <w:color w:val="000000"/>
                <w:sz w:val="20"/>
                <w:szCs w:val="20"/>
              </w:rPr>
              <w:t>Cancer, 125</w:t>
            </w:r>
            <w:r w:rsidRPr="009E5255">
              <w:rPr>
                <w:bCs w:val="0"/>
                <w:color w:val="000000"/>
                <w:sz w:val="20"/>
                <w:szCs w:val="20"/>
              </w:rPr>
              <w:t>(9), 1547-1557.</w:t>
            </w:r>
          </w:p>
        </w:tc>
        <w:tc>
          <w:tcPr>
            <w:tcW w:w="954" w:type="dxa"/>
          </w:tcPr>
          <w:p w14:paraId="567E111D" w14:textId="539BB441" w:rsidR="009F0BB4" w:rsidRPr="009E5255" w:rsidRDefault="00A860E6" w:rsidP="00751697">
            <w:pPr>
              <w:spacing w:before="0" w:after="0" w:line="240" w:lineRule="auto"/>
              <w:rPr>
                <w:sz w:val="20"/>
                <w:szCs w:val="20"/>
              </w:rPr>
            </w:pPr>
            <w:r w:rsidRPr="009E5255">
              <w:rPr>
                <w:sz w:val="20"/>
                <w:szCs w:val="20"/>
              </w:rPr>
              <w:t>Germany</w:t>
            </w:r>
          </w:p>
        </w:tc>
        <w:tc>
          <w:tcPr>
            <w:tcW w:w="4197" w:type="dxa"/>
          </w:tcPr>
          <w:p w14:paraId="3AAB5BEA" w14:textId="49F6B531" w:rsidR="00A860E6" w:rsidRPr="009E5255" w:rsidRDefault="00A860E6" w:rsidP="00A860E6">
            <w:pPr>
              <w:widowControl/>
              <w:spacing w:before="0" w:after="0" w:line="240" w:lineRule="auto"/>
              <w:rPr>
                <w:color w:val="000000"/>
                <w:sz w:val="20"/>
                <w:szCs w:val="20"/>
              </w:rPr>
            </w:pPr>
            <w:r w:rsidRPr="009E5255">
              <w:rPr>
                <w:color w:val="000000"/>
                <w:sz w:val="20"/>
                <w:szCs w:val="20"/>
              </w:rPr>
              <w:t>Analysis of antineoplastic orders (2013-2014) to identify the relative frequency, root causes, and potential consequences of chemotherapy prescribing errors;</w:t>
            </w:r>
            <w:r w:rsidRPr="009E5255">
              <w:rPr>
                <w:color w:val="000000"/>
                <w:sz w:val="20"/>
                <w:szCs w:val="20"/>
              </w:rPr>
              <w:br/>
              <w:t xml:space="preserve">determine whether errors identified could be prevented using an upgraded CPOE tool; </w:t>
            </w:r>
            <w:r w:rsidRPr="009E5255">
              <w:rPr>
                <w:color w:val="000000"/>
                <w:sz w:val="20"/>
                <w:szCs w:val="20"/>
              </w:rPr>
              <w:br/>
              <w:t xml:space="preserve">a d develop effective methods for error avoidance by combining software engineering with conventional safety measures. Intercepted errors were </w:t>
            </w:r>
            <w:r w:rsidR="00F22DC2" w:rsidRPr="009E5255">
              <w:rPr>
                <w:color w:val="000000"/>
                <w:sz w:val="20"/>
                <w:szCs w:val="20"/>
              </w:rPr>
              <w:t>analysed</w:t>
            </w:r>
            <w:r w:rsidRPr="009E5255">
              <w:rPr>
                <w:color w:val="000000"/>
                <w:sz w:val="20"/>
                <w:szCs w:val="20"/>
              </w:rPr>
              <w:t xml:space="preserve"> for effective future prevention using IT measures.</w:t>
            </w:r>
          </w:p>
          <w:p w14:paraId="3D6357E2" w14:textId="77777777" w:rsidR="009F0BB4" w:rsidRPr="009E5255" w:rsidRDefault="009F0BB4" w:rsidP="00751697">
            <w:pPr>
              <w:spacing w:before="0" w:after="0" w:line="240" w:lineRule="auto"/>
              <w:rPr>
                <w:sz w:val="20"/>
                <w:szCs w:val="20"/>
              </w:rPr>
            </w:pPr>
          </w:p>
        </w:tc>
        <w:tc>
          <w:tcPr>
            <w:tcW w:w="4709" w:type="dxa"/>
          </w:tcPr>
          <w:p w14:paraId="272F447B" w14:textId="2E425416" w:rsidR="009F0BB4" w:rsidRPr="009E5255" w:rsidRDefault="00A860E6" w:rsidP="00A860E6">
            <w:pPr>
              <w:widowControl/>
              <w:spacing w:before="0" w:line="240" w:lineRule="auto"/>
              <w:rPr>
                <w:bCs w:val="0"/>
                <w:color w:val="000000"/>
                <w:sz w:val="20"/>
                <w:szCs w:val="20"/>
              </w:rPr>
            </w:pPr>
            <w:r w:rsidRPr="009E5255">
              <w:rPr>
                <w:color w:val="000000"/>
                <w:sz w:val="20"/>
                <w:szCs w:val="20"/>
              </w:rPr>
              <w:t xml:space="preserve">A total of 18,823 consecutive chemotherapy orders </w:t>
            </w:r>
            <w:r w:rsidR="00F22DC2" w:rsidRPr="009E5255">
              <w:rPr>
                <w:color w:val="000000"/>
                <w:sz w:val="20"/>
                <w:szCs w:val="20"/>
              </w:rPr>
              <w:t>occurred</w:t>
            </w:r>
            <w:r w:rsidRPr="009E5255">
              <w:rPr>
                <w:color w:val="000000"/>
                <w:sz w:val="20"/>
                <w:szCs w:val="20"/>
              </w:rPr>
              <w:t xml:space="preserve"> during the study period; 406 chemotherapy prescribing errors were identified, involving 375 (2%) of the total orders.</w:t>
            </w:r>
            <w:r w:rsidR="00F22DC2" w:rsidRPr="009E5255">
              <w:rPr>
                <w:color w:val="000000"/>
                <w:sz w:val="20"/>
                <w:szCs w:val="20"/>
              </w:rPr>
              <w:t xml:space="preserve"> </w:t>
            </w:r>
            <w:r w:rsidRPr="009E5255">
              <w:rPr>
                <w:color w:val="000000"/>
                <w:sz w:val="20"/>
                <w:szCs w:val="20"/>
              </w:rPr>
              <w:t>The error rate was 242 of 12,879 outpatient orders (1.9%) and 133 of 5944 inpatient orders (2.2%). The error rate in prescriptions following “standard chemotherapy protocols,” was 1.4%. Error rates of "non-standard" protocols was 3.6% and 0.9% for "orders forming part of clinical trial". For complex protocols, defined as protocols with  ≥3 agents and all high-dose protocols, the error rate for chemotherapy orders was 2.4%, whereas that for noncomplex protocols was 1.8%. Orders for consecutive doses or cycles within a protocol were found to be more error prone (2.2%) compared with initial protocol orders (1.6%). Error prevention by conventional measures  resulted in error-free prescription was achieved in 155 cases (38%) with thorough knowledge of chemotherapy protocol and in 143 cases (35%) with examination of the patient’s medical  records. Error prevention using upgraded software with increased safety features resulted in prevention of 249 of the prescribing errors (61%) and 20 (5%) were considered less likely to occur.</w:t>
            </w:r>
          </w:p>
        </w:tc>
      </w:tr>
      <w:tr w:rsidR="00A860E6" w:rsidRPr="009E5255" w14:paraId="76A62F65" w14:textId="77777777" w:rsidTr="00715C90">
        <w:tc>
          <w:tcPr>
            <w:tcW w:w="4077" w:type="dxa"/>
          </w:tcPr>
          <w:p w14:paraId="2934C28A" w14:textId="5FAB7605" w:rsidR="00A860E6" w:rsidRPr="009E5255" w:rsidRDefault="00472A39" w:rsidP="00751697">
            <w:pPr>
              <w:spacing w:before="0" w:after="0" w:line="240" w:lineRule="auto"/>
              <w:rPr>
                <w:color w:val="FF0000"/>
                <w:sz w:val="20"/>
                <w:szCs w:val="20"/>
              </w:rPr>
            </w:pPr>
            <w:r w:rsidRPr="009E5255">
              <w:rPr>
                <w:bCs w:val="0"/>
                <w:color w:val="000000"/>
                <w:sz w:val="20"/>
                <w:szCs w:val="20"/>
              </w:rPr>
              <w:t xml:space="preserve">Respaud, R., Tournamille, J., Saintenoy, G., et al. (2014). Computer-assisted management of unconsumed drugs as a cost-containment strategy in oncology. </w:t>
            </w:r>
            <w:r w:rsidRPr="009E5255">
              <w:rPr>
                <w:bCs w:val="0"/>
                <w:i/>
                <w:iCs/>
                <w:color w:val="000000"/>
                <w:sz w:val="20"/>
                <w:szCs w:val="20"/>
              </w:rPr>
              <w:t>Int J Clin Pharm, 36</w:t>
            </w:r>
            <w:r w:rsidRPr="009E5255">
              <w:rPr>
                <w:bCs w:val="0"/>
                <w:color w:val="000000"/>
                <w:sz w:val="20"/>
                <w:szCs w:val="20"/>
              </w:rPr>
              <w:t>(5), 892-895.</w:t>
            </w:r>
          </w:p>
        </w:tc>
        <w:tc>
          <w:tcPr>
            <w:tcW w:w="954" w:type="dxa"/>
          </w:tcPr>
          <w:p w14:paraId="6817E51F" w14:textId="5377E0B2" w:rsidR="00A860E6" w:rsidRPr="009E5255" w:rsidRDefault="00472A39" w:rsidP="00751697">
            <w:pPr>
              <w:spacing w:before="0" w:after="0" w:line="240" w:lineRule="auto"/>
              <w:rPr>
                <w:sz w:val="20"/>
                <w:szCs w:val="20"/>
              </w:rPr>
            </w:pPr>
            <w:r w:rsidRPr="009E5255">
              <w:rPr>
                <w:sz w:val="20"/>
                <w:szCs w:val="20"/>
              </w:rPr>
              <w:t>France</w:t>
            </w:r>
          </w:p>
        </w:tc>
        <w:tc>
          <w:tcPr>
            <w:tcW w:w="4197" w:type="dxa"/>
          </w:tcPr>
          <w:p w14:paraId="331F4EE0" w14:textId="4D0B3CF3" w:rsidR="00472A39" w:rsidRPr="009E5255" w:rsidRDefault="00472A39" w:rsidP="00472A39">
            <w:pPr>
              <w:widowControl/>
              <w:spacing w:before="0" w:after="0" w:line="240" w:lineRule="auto"/>
              <w:rPr>
                <w:color w:val="000000"/>
                <w:sz w:val="20"/>
                <w:szCs w:val="20"/>
              </w:rPr>
            </w:pPr>
            <w:r w:rsidRPr="009E5255">
              <w:rPr>
                <w:color w:val="000000"/>
                <w:sz w:val="20"/>
                <w:szCs w:val="20"/>
              </w:rPr>
              <w:t xml:space="preserve">Study to assess the cost savings resulting from the use of unconsumed drugs to minimize the wastage of anticancer drugs, through a computerized unconsumed anticancer drug bank management scheme. </w:t>
            </w:r>
          </w:p>
          <w:p w14:paraId="4263859D" w14:textId="3BF91A94" w:rsidR="00472A39" w:rsidRPr="009E5255" w:rsidRDefault="00472A39" w:rsidP="00472A39">
            <w:pPr>
              <w:widowControl/>
              <w:spacing w:before="0" w:after="0" w:line="240" w:lineRule="auto"/>
              <w:rPr>
                <w:bCs w:val="0"/>
                <w:color w:val="000000"/>
                <w:sz w:val="20"/>
                <w:szCs w:val="20"/>
              </w:rPr>
            </w:pPr>
            <w:r w:rsidRPr="009E5255">
              <w:rPr>
                <w:color w:val="000000"/>
                <w:sz w:val="20"/>
                <w:szCs w:val="20"/>
              </w:rPr>
              <w:t xml:space="preserve">Literature review of physicochemical stability studies to identify 37 anticancer drugs in aqueous solution as input to the computerized unconsumed drug bank; retrospective analysis of the amount of unconsumed drugs reused for subsequent preparation and the cost per drug over 1 year period.  </w:t>
            </w:r>
          </w:p>
          <w:p w14:paraId="77BDD0EB" w14:textId="77777777" w:rsidR="00A860E6" w:rsidRPr="009E5255" w:rsidRDefault="00A860E6" w:rsidP="00751697">
            <w:pPr>
              <w:spacing w:before="0" w:after="0" w:line="240" w:lineRule="auto"/>
              <w:rPr>
                <w:sz w:val="20"/>
                <w:szCs w:val="20"/>
              </w:rPr>
            </w:pPr>
          </w:p>
        </w:tc>
        <w:tc>
          <w:tcPr>
            <w:tcW w:w="4709" w:type="dxa"/>
          </w:tcPr>
          <w:p w14:paraId="3EBA0C9C" w14:textId="20F725FC" w:rsidR="00472A39" w:rsidRPr="009E5255" w:rsidRDefault="00472A39" w:rsidP="00472A39">
            <w:pPr>
              <w:widowControl/>
              <w:spacing w:before="0" w:after="0" w:line="240" w:lineRule="auto"/>
              <w:rPr>
                <w:bCs w:val="0"/>
                <w:color w:val="000000"/>
                <w:sz w:val="20"/>
                <w:szCs w:val="20"/>
              </w:rPr>
            </w:pPr>
            <w:r w:rsidRPr="009E5255">
              <w:rPr>
                <w:color w:val="000000"/>
                <w:sz w:val="20"/>
                <w:szCs w:val="20"/>
              </w:rPr>
              <w:t xml:space="preserve">The reuse of 37 unconsumed drugs prepared by the Pharmacy Department resulted in savings of about €450,000, corresponding to about 5 % of annual anticancer drug expenditure. Approximately 90 % of all cost savings related to nine drugs: azacitidine, bevacizumab, bortezomib, cetuximab, docetaxel, liposomal doxorubicin, rituximab, topotecan and trastuzumab. The other 28 drugs, accounting for 10 % of total cost savings. The processing time of one unconsumed drug required took 1 min for establishment of the computerized preparation form by the pharmacist plus 1.5 min for the </w:t>
            </w:r>
            <w:r w:rsidR="00F22DC2" w:rsidRPr="009E5255">
              <w:rPr>
                <w:color w:val="000000"/>
                <w:sz w:val="20"/>
                <w:szCs w:val="20"/>
              </w:rPr>
              <w:t>labelling</w:t>
            </w:r>
            <w:r w:rsidRPr="009E5255">
              <w:rPr>
                <w:color w:val="000000"/>
                <w:sz w:val="20"/>
                <w:szCs w:val="20"/>
              </w:rPr>
              <w:t xml:space="preserve"> and packaging of the drug by technician and its transfer into storage. The estimated cost of a single dose preparation was €1.7 (2.5% of total annual cost saving and 0.1% of annual cancer drug expenditure).  </w:t>
            </w:r>
          </w:p>
          <w:p w14:paraId="4804AE79" w14:textId="77777777" w:rsidR="00A860E6" w:rsidRPr="009E5255" w:rsidRDefault="00A860E6" w:rsidP="00751697">
            <w:pPr>
              <w:spacing w:before="0" w:after="0" w:line="240" w:lineRule="auto"/>
              <w:rPr>
                <w:sz w:val="20"/>
                <w:szCs w:val="20"/>
              </w:rPr>
            </w:pPr>
          </w:p>
        </w:tc>
      </w:tr>
      <w:tr w:rsidR="00A860E6" w:rsidRPr="009E5255" w14:paraId="4E3F8FEB" w14:textId="77777777" w:rsidTr="00715C90">
        <w:tc>
          <w:tcPr>
            <w:tcW w:w="4077" w:type="dxa"/>
          </w:tcPr>
          <w:p w14:paraId="60422243" w14:textId="5AE7272B" w:rsidR="00A860E6" w:rsidRPr="009E5255" w:rsidRDefault="00865C97" w:rsidP="00751697">
            <w:pPr>
              <w:spacing w:before="0" w:after="0" w:line="240" w:lineRule="auto"/>
              <w:rPr>
                <w:color w:val="FF0000"/>
                <w:sz w:val="20"/>
                <w:szCs w:val="20"/>
              </w:rPr>
            </w:pPr>
            <w:r w:rsidRPr="009E5255">
              <w:rPr>
                <w:bCs w:val="0"/>
                <w:color w:val="000000"/>
                <w:sz w:val="20"/>
                <w:szCs w:val="20"/>
              </w:rPr>
              <w:t xml:space="preserve">Rustemi, F., Malaj, L., Hoti, E. &amp; Balla, E. (2018). Cost savings as a result of bortezomib vial sharing in Albania. </w:t>
            </w:r>
            <w:r w:rsidRPr="009E5255">
              <w:rPr>
                <w:bCs w:val="0"/>
                <w:i/>
                <w:iCs/>
                <w:color w:val="000000"/>
                <w:sz w:val="20"/>
                <w:szCs w:val="20"/>
              </w:rPr>
              <w:t>European Scientific Journal, 14</w:t>
            </w:r>
            <w:r w:rsidRPr="009E5255">
              <w:rPr>
                <w:bCs w:val="0"/>
                <w:color w:val="000000"/>
                <w:sz w:val="20"/>
                <w:szCs w:val="20"/>
              </w:rPr>
              <w:t>(21), 278-285.</w:t>
            </w:r>
          </w:p>
        </w:tc>
        <w:tc>
          <w:tcPr>
            <w:tcW w:w="954" w:type="dxa"/>
          </w:tcPr>
          <w:p w14:paraId="64294EF6" w14:textId="5B2A7478" w:rsidR="00A860E6" w:rsidRPr="009E5255" w:rsidRDefault="00865C97" w:rsidP="00751697">
            <w:pPr>
              <w:spacing w:before="0" w:after="0" w:line="240" w:lineRule="auto"/>
              <w:rPr>
                <w:sz w:val="20"/>
                <w:szCs w:val="20"/>
              </w:rPr>
            </w:pPr>
            <w:r w:rsidRPr="009E5255">
              <w:rPr>
                <w:sz w:val="20"/>
                <w:szCs w:val="20"/>
              </w:rPr>
              <w:t>Albania</w:t>
            </w:r>
          </w:p>
        </w:tc>
        <w:tc>
          <w:tcPr>
            <w:tcW w:w="4197" w:type="dxa"/>
          </w:tcPr>
          <w:p w14:paraId="7B95133B" w14:textId="6CC9F7AC" w:rsidR="00865C97" w:rsidRPr="009E5255" w:rsidRDefault="00865C97" w:rsidP="00865C97">
            <w:pPr>
              <w:widowControl/>
              <w:spacing w:before="0" w:after="0" w:line="240" w:lineRule="auto"/>
              <w:rPr>
                <w:bCs w:val="0"/>
                <w:color w:val="000000"/>
                <w:sz w:val="20"/>
                <w:szCs w:val="20"/>
              </w:rPr>
            </w:pPr>
            <w:r w:rsidRPr="009E5255">
              <w:rPr>
                <w:color w:val="000000"/>
                <w:sz w:val="20"/>
                <w:szCs w:val="20"/>
              </w:rPr>
              <w:t>A retrospective analysis of bortezomib utilisation (Jan 2015- Jun 2015) to evaluate how to reduce costs and minimise drug waste with using vial sharing of bortezomib.</w:t>
            </w:r>
          </w:p>
          <w:p w14:paraId="1FC71F6B" w14:textId="77777777" w:rsidR="00A860E6" w:rsidRPr="009E5255" w:rsidRDefault="00A860E6" w:rsidP="00751697">
            <w:pPr>
              <w:spacing w:before="0" w:after="0" w:line="240" w:lineRule="auto"/>
              <w:rPr>
                <w:sz w:val="20"/>
                <w:szCs w:val="20"/>
              </w:rPr>
            </w:pPr>
          </w:p>
        </w:tc>
        <w:tc>
          <w:tcPr>
            <w:tcW w:w="4709" w:type="dxa"/>
          </w:tcPr>
          <w:p w14:paraId="3092E829" w14:textId="77777777" w:rsidR="00865C97" w:rsidRPr="009E5255" w:rsidRDefault="00865C97" w:rsidP="00865C97">
            <w:pPr>
              <w:widowControl/>
              <w:spacing w:before="0" w:after="0" w:line="240" w:lineRule="auto"/>
              <w:rPr>
                <w:bCs w:val="0"/>
                <w:color w:val="000000"/>
                <w:sz w:val="20"/>
                <w:szCs w:val="20"/>
              </w:rPr>
            </w:pPr>
            <w:r w:rsidRPr="009E5255">
              <w:rPr>
                <w:color w:val="000000"/>
                <w:sz w:val="20"/>
                <w:szCs w:val="20"/>
              </w:rPr>
              <w:t>Vial sharing of bortezomib between patients combining multiple infusions on the same day has improved patient experience by increasing access to therapy and reducing waiting times for treatment. Drug costs were reduced by 25.96% resulting in significant savings and more patients treated with the same amount  of vials of bortezomib used.</w:t>
            </w:r>
          </w:p>
          <w:p w14:paraId="350CFC80" w14:textId="77777777" w:rsidR="00A860E6" w:rsidRPr="009E5255" w:rsidRDefault="00A860E6" w:rsidP="00751697">
            <w:pPr>
              <w:spacing w:before="0" w:after="0" w:line="240" w:lineRule="auto"/>
              <w:rPr>
                <w:sz w:val="20"/>
                <w:szCs w:val="20"/>
              </w:rPr>
            </w:pPr>
          </w:p>
        </w:tc>
      </w:tr>
      <w:tr w:rsidR="00A860E6" w:rsidRPr="009E5255" w14:paraId="59081B9E" w14:textId="77777777" w:rsidTr="00715C90">
        <w:tc>
          <w:tcPr>
            <w:tcW w:w="4077" w:type="dxa"/>
          </w:tcPr>
          <w:p w14:paraId="164595DA" w14:textId="3CCA556F" w:rsidR="00A860E6" w:rsidRPr="009E5255" w:rsidRDefault="003D24AB" w:rsidP="00751697">
            <w:pPr>
              <w:spacing w:before="0" w:after="0" w:line="240" w:lineRule="auto"/>
              <w:rPr>
                <w:color w:val="FF0000"/>
                <w:sz w:val="20"/>
                <w:szCs w:val="20"/>
              </w:rPr>
            </w:pPr>
            <w:r w:rsidRPr="009E5255">
              <w:rPr>
                <w:bCs w:val="0"/>
                <w:color w:val="000000"/>
                <w:sz w:val="20"/>
                <w:szCs w:val="20"/>
              </w:rPr>
              <w:t xml:space="preserve">Sabesan, S., Brown, A. &amp; Joshi, A. (2018). Enhancing chemotherapy capabilities in rural hospitals: Implementation of a telechemotherapy model (QReCS) in North Queensland, Australia. </w:t>
            </w:r>
            <w:r w:rsidRPr="009E5255">
              <w:rPr>
                <w:bCs w:val="0"/>
                <w:i/>
                <w:iCs/>
                <w:color w:val="000000"/>
                <w:sz w:val="20"/>
                <w:szCs w:val="20"/>
              </w:rPr>
              <w:t>Journal of Clinical Oncology, 36</w:t>
            </w:r>
            <w:r w:rsidRPr="009E5255">
              <w:rPr>
                <w:bCs w:val="0"/>
                <w:color w:val="000000"/>
                <w:sz w:val="20"/>
                <w:szCs w:val="20"/>
              </w:rPr>
              <w:t>(15 Supplement 1).</w:t>
            </w:r>
          </w:p>
        </w:tc>
        <w:tc>
          <w:tcPr>
            <w:tcW w:w="954" w:type="dxa"/>
          </w:tcPr>
          <w:p w14:paraId="06928C1D" w14:textId="24019ACA" w:rsidR="00A860E6" w:rsidRPr="009E5255" w:rsidRDefault="003D24AB" w:rsidP="00751697">
            <w:pPr>
              <w:spacing w:before="0" w:after="0" w:line="240" w:lineRule="auto"/>
              <w:rPr>
                <w:sz w:val="20"/>
                <w:szCs w:val="20"/>
              </w:rPr>
            </w:pPr>
            <w:r w:rsidRPr="009E5255">
              <w:rPr>
                <w:sz w:val="20"/>
                <w:szCs w:val="20"/>
              </w:rPr>
              <w:t>Australia</w:t>
            </w:r>
          </w:p>
        </w:tc>
        <w:tc>
          <w:tcPr>
            <w:tcW w:w="4197" w:type="dxa"/>
          </w:tcPr>
          <w:p w14:paraId="3F0357EB" w14:textId="77777777" w:rsidR="003D24AB" w:rsidRPr="009E5255" w:rsidRDefault="003D24AB" w:rsidP="003D24AB">
            <w:pPr>
              <w:widowControl/>
              <w:spacing w:before="0" w:after="0" w:line="240" w:lineRule="auto"/>
              <w:rPr>
                <w:bCs w:val="0"/>
                <w:color w:val="000000"/>
                <w:sz w:val="20"/>
                <w:szCs w:val="20"/>
              </w:rPr>
            </w:pPr>
            <w:r w:rsidRPr="009E5255">
              <w:rPr>
                <w:color w:val="000000"/>
                <w:sz w:val="20"/>
                <w:szCs w:val="20"/>
              </w:rPr>
              <w:t xml:space="preserve">A retrospective review of the implementation records and patient records to evaluate whether the Queensland Remote Chemotherapy Supervision (QReCS) model was feasible to implement safely across a large geographic area. Details of implementation and patients’ clinical details for the period of 2014 to 2016 for descriptive analysis were extracted from telechemotherapy project notes and oncology information systems of North Queensland, respectively. </w:t>
            </w:r>
          </w:p>
          <w:p w14:paraId="3F15E5B0" w14:textId="77777777" w:rsidR="00A860E6" w:rsidRPr="009E5255" w:rsidRDefault="00A860E6" w:rsidP="00751697">
            <w:pPr>
              <w:spacing w:before="0" w:after="0" w:line="240" w:lineRule="auto"/>
              <w:rPr>
                <w:sz w:val="20"/>
                <w:szCs w:val="20"/>
              </w:rPr>
            </w:pPr>
          </w:p>
        </w:tc>
        <w:tc>
          <w:tcPr>
            <w:tcW w:w="4709" w:type="dxa"/>
          </w:tcPr>
          <w:p w14:paraId="6D76F2B7" w14:textId="72F6DE42" w:rsidR="003D24AB" w:rsidRPr="009E5255" w:rsidRDefault="003D24AB" w:rsidP="003D24AB">
            <w:pPr>
              <w:widowControl/>
              <w:spacing w:before="0" w:after="0" w:line="240" w:lineRule="auto"/>
              <w:rPr>
                <w:bCs w:val="0"/>
                <w:color w:val="000000"/>
                <w:sz w:val="20"/>
                <w:szCs w:val="20"/>
              </w:rPr>
            </w:pPr>
            <w:r w:rsidRPr="009E5255">
              <w:rPr>
                <w:color w:val="000000"/>
                <w:sz w:val="20"/>
                <w:szCs w:val="20"/>
              </w:rPr>
              <w:t xml:space="preserve">Factors enabling implementation included: leadership and close working relationship between health professionals and managers from across North Queensland through combined forums; support from health services chief executives and managers to adopt the model and provide recurrent funding; funding from Queensland Health innovation fund; financial incentives to the doctors to take part in telehealth; utilization of government </w:t>
            </w:r>
            <w:r w:rsidR="00F22DC2" w:rsidRPr="009E5255">
              <w:rPr>
                <w:color w:val="000000"/>
                <w:sz w:val="20"/>
                <w:szCs w:val="20"/>
              </w:rPr>
              <w:t>endorsed</w:t>
            </w:r>
            <w:r w:rsidRPr="009E5255">
              <w:rPr>
                <w:color w:val="000000"/>
                <w:sz w:val="20"/>
                <w:szCs w:val="20"/>
              </w:rPr>
              <w:t xml:space="preserve"> guide developed by Queensland Health cancer and rural cancer networks.  Barriers to implementation included: staff turnover; use of mobile videoconferencing applications.</w:t>
            </w:r>
          </w:p>
          <w:p w14:paraId="461970C5" w14:textId="77777777" w:rsidR="00A860E6" w:rsidRPr="009E5255" w:rsidRDefault="00A860E6" w:rsidP="00751697">
            <w:pPr>
              <w:spacing w:before="0" w:after="0" w:line="240" w:lineRule="auto"/>
              <w:rPr>
                <w:sz w:val="20"/>
                <w:szCs w:val="20"/>
              </w:rPr>
            </w:pPr>
          </w:p>
        </w:tc>
      </w:tr>
      <w:tr w:rsidR="00A860E6" w:rsidRPr="009E5255" w14:paraId="6D050EDA" w14:textId="77777777" w:rsidTr="00715C90">
        <w:tc>
          <w:tcPr>
            <w:tcW w:w="4077" w:type="dxa"/>
          </w:tcPr>
          <w:p w14:paraId="2EF211E8" w14:textId="023CC408" w:rsidR="00A860E6" w:rsidRPr="009E5255" w:rsidRDefault="005A6DAE" w:rsidP="00751697">
            <w:pPr>
              <w:spacing w:before="0" w:after="0" w:line="240" w:lineRule="auto"/>
              <w:rPr>
                <w:color w:val="FF0000"/>
                <w:sz w:val="20"/>
                <w:szCs w:val="20"/>
              </w:rPr>
            </w:pPr>
            <w:r w:rsidRPr="009E5255">
              <w:rPr>
                <w:bCs w:val="0"/>
                <w:color w:val="000000"/>
                <w:sz w:val="20"/>
                <w:szCs w:val="20"/>
              </w:rPr>
              <w:t xml:space="preserve">Shinder, G., Paradis, P., Posman, M. &amp; Mishagina, N. (2012). Patient and work flow and costs associated with staff time and facility usage at a comprehensive cancer centre in Quebec, Canada – a time and motion study. </w:t>
            </w:r>
            <w:r w:rsidRPr="009E5255">
              <w:rPr>
                <w:bCs w:val="0"/>
                <w:i/>
                <w:iCs/>
                <w:color w:val="000000"/>
                <w:sz w:val="20"/>
                <w:szCs w:val="20"/>
              </w:rPr>
              <w:t>BMC Health Serv Res, 12</w:t>
            </w:r>
            <w:r w:rsidRPr="009E5255">
              <w:rPr>
                <w:bCs w:val="0"/>
                <w:color w:val="000000"/>
                <w:sz w:val="20"/>
                <w:szCs w:val="20"/>
              </w:rPr>
              <w:t>(370).</w:t>
            </w:r>
          </w:p>
        </w:tc>
        <w:tc>
          <w:tcPr>
            <w:tcW w:w="954" w:type="dxa"/>
          </w:tcPr>
          <w:p w14:paraId="17A5CC79" w14:textId="66025326" w:rsidR="00A860E6" w:rsidRPr="009E5255" w:rsidRDefault="005A6DAE" w:rsidP="00751697">
            <w:pPr>
              <w:spacing w:before="0" w:after="0" w:line="240" w:lineRule="auto"/>
              <w:rPr>
                <w:sz w:val="20"/>
                <w:szCs w:val="20"/>
              </w:rPr>
            </w:pPr>
            <w:r w:rsidRPr="009E5255">
              <w:rPr>
                <w:sz w:val="20"/>
                <w:szCs w:val="20"/>
              </w:rPr>
              <w:t>Canada</w:t>
            </w:r>
          </w:p>
        </w:tc>
        <w:tc>
          <w:tcPr>
            <w:tcW w:w="4197" w:type="dxa"/>
          </w:tcPr>
          <w:p w14:paraId="37BFCCF1" w14:textId="6798EC13" w:rsidR="005A6DAE" w:rsidRPr="009E5255" w:rsidRDefault="005A6DAE" w:rsidP="005A6DAE">
            <w:pPr>
              <w:widowControl/>
              <w:spacing w:before="0" w:after="0" w:line="240" w:lineRule="auto"/>
              <w:rPr>
                <w:color w:val="000000"/>
                <w:sz w:val="20"/>
                <w:szCs w:val="20"/>
              </w:rPr>
            </w:pPr>
            <w:r w:rsidRPr="009E5255">
              <w:rPr>
                <w:color w:val="000000"/>
                <w:sz w:val="20"/>
                <w:szCs w:val="20"/>
              </w:rPr>
              <w:t xml:space="preserve">Time and motion study to assess the contribution of staff time and facility usage to the overall cost of cancer care during patient visits to cancer centre. A workflow diagram was created mapping direct and indirect steps involved during a patient’s physician or treatment (FOLFOX/bevacizumab or XELOX/bevacizumab) visit. Staff were timed as they performed each task and this data together with compensation amounts were used to calculate personnel costs. Mean work times and 95% confidence intervals (CI) were calculated. Operation and maintenance (O&amp;M) costs were calculated using information from hospital databases.  Personnel and  operation and maintenance (O&amp;M) cost were calculated  obtained by multiplying the mean duration of each work step by the total hourly rate. </w:t>
            </w:r>
          </w:p>
          <w:p w14:paraId="4EA1F39B" w14:textId="77777777" w:rsidR="00A860E6" w:rsidRPr="009E5255" w:rsidRDefault="00A860E6" w:rsidP="00751697">
            <w:pPr>
              <w:spacing w:before="0" w:after="0" w:line="240" w:lineRule="auto"/>
              <w:rPr>
                <w:sz w:val="20"/>
                <w:szCs w:val="20"/>
              </w:rPr>
            </w:pPr>
          </w:p>
        </w:tc>
        <w:tc>
          <w:tcPr>
            <w:tcW w:w="4709" w:type="dxa"/>
          </w:tcPr>
          <w:p w14:paraId="155EE440" w14:textId="03B9714F" w:rsidR="005A6DAE" w:rsidRPr="009E5255" w:rsidRDefault="005A6DAE" w:rsidP="005A6DAE">
            <w:pPr>
              <w:widowControl/>
              <w:spacing w:before="0" w:after="0" w:line="240" w:lineRule="auto"/>
              <w:rPr>
                <w:bCs w:val="0"/>
                <w:color w:val="000000"/>
                <w:sz w:val="20"/>
                <w:szCs w:val="20"/>
              </w:rPr>
            </w:pPr>
            <w:r w:rsidRPr="009E5255">
              <w:rPr>
                <w:color w:val="000000"/>
                <w:sz w:val="20"/>
                <w:szCs w:val="20"/>
              </w:rPr>
              <w:t xml:space="preserve">The mean total duration of the physician visit was 129.2 (95%CI:114.2-144.2) min; mean duration of the timed work steps was 51.6 (95%CI:46.3-57.1) min; average total duration of treatment visits was 393.0 (95%CI:374.9–411.1) min, with timed work steps taking up 343.5 (95%CI:328.1–358.7) min. Waiting or in-transit time was 77.6 min during physician visits (60% of visit time) and 49.5 min during treatment visits (13% of visit time). </w:t>
            </w:r>
            <w:r w:rsidRPr="009E5255">
              <w:rPr>
                <w:sz w:val="20"/>
                <w:szCs w:val="20"/>
              </w:rPr>
              <w:t>Comparison of the costs of the staff time and facility usage with physician salaries and pharmaceutical costs was noted in the discussion section but was not the main focus of the analysis. The study</w:t>
            </w:r>
            <w:r w:rsidR="00F22DC2" w:rsidRPr="009E5255">
              <w:rPr>
                <w:sz w:val="20"/>
                <w:szCs w:val="20"/>
              </w:rPr>
              <w:t xml:space="preserve"> </w:t>
            </w:r>
            <w:r w:rsidRPr="009E5255">
              <w:rPr>
                <w:sz w:val="20"/>
                <w:szCs w:val="20"/>
              </w:rPr>
              <w:t>demonstrated that for the treatment of metastatic colorectal cancer, personnel and O&amp;M costs are minimal, with drug costs contributing &gt;95% of the total cost.</w:t>
            </w:r>
            <w:r w:rsidRPr="009E5255">
              <w:rPr>
                <w:color w:val="FF0000"/>
                <w:sz w:val="20"/>
                <w:szCs w:val="20"/>
              </w:rPr>
              <w:t xml:space="preserve"> </w:t>
            </w:r>
          </w:p>
          <w:p w14:paraId="360B5D3F" w14:textId="77777777" w:rsidR="00A860E6" w:rsidRPr="009E5255" w:rsidRDefault="00A860E6" w:rsidP="00751697">
            <w:pPr>
              <w:spacing w:before="0" w:after="0" w:line="240" w:lineRule="auto"/>
              <w:rPr>
                <w:sz w:val="20"/>
                <w:szCs w:val="20"/>
              </w:rPr>
            </w:pPr>
          </w:p>
        </w:tc>
      </w:tr>
      <w:tr w:rsidR="00A860E6" w:rsidRPr="009E5255" w14:paraId="2722E8AD" w14:textId="77777777" w:rsidTr="00715C90">
        <w:tc>
          <w:tcPr>
            <w:tcW w:w="4077" w:type="dxa"/>
          </w:tcPr>
          <w:p w14:paraId="37938D60" w14:textId="0E781448" w:rsidR="00A860E6" w:rsidRPr="009E5255" w:rsidRDefault="00270CBC" w:rsidP="00751697">
            <w:pPr>
              <w:spacing w:before="0" w:after="0" w:line="240" w:lineRule="auto"/>
              <w:rPr>
                <w:color w:val="FF0000"/>
                <w:sz w:val="20"/>
                <w:szCs w:val="20"/>
              </w:rPr>
            </w:pPr>
            <w:r w:rsidRPr="009E5255">
              <w:rPr>
                <w:bCs w:val="0"/>
                <w:color w:val="000000"/>
                <w:sz w:val="20"/>
                <w:szCs w:val="20"/>
              </w:rPr>
              <w:t xml:space="preserve">Shortliffe, E. H., Lyman, G. H. &amp; Amankwah, F. K. (2021). Medications in Single-Dose Vials and Implications of Discarded Injectable Drugs: A National Academies Report. </w:t>
            </w:r>
            <w:r w:rsidRPr="009E5255">
              <w:rPr>
                <w:bCs w:val="0"/>
                <w:i/>
                <w:iCs/>
                <w:color w:val="000000"/>
                <w:sz w:val="20"/>
                <w:szCs w:val="20"/>
              </w:rPr>
              <w:t>Jama, 325</w:t>
            </w:r>
            <w:r w:rsidRPr="009E5255">
              <w:rPr>
                <w:bCs w:val="0"/>
                <w:color w:val="000000"/>
                <w:sz w:val="20"/>
                <w:szCs w:val="20"/>
              </w:rPr>
              <w:t>(15), 1507-1508.</w:t>
            </w:r>
          </w:p>
        </w:tc>
        <w:tc>
          <w:tcPr>
            <w:tcW w:w="954" w:type="dxa"/>
          </w:tcPr>
          <w:p w14:paraId="32A372F1" w14:textId="2BBE19D5" w:rsidR="00A860E6" w:rsidRPr="009E5255" w:rsidRDefault="00270CBC" w:rsidP="00751697">
            <w:pPr>
              <w:spacing w:before="0" w:after="0" w:line="240" w:lineRule="auto"/>
              <w:rPr>
                <w:sz w:val="20"/>
                <w:szCs w:val="20"/>
              </w:rPr>
            </w:pPr>
            <w:r w:rsidRPr="009E5255">
              <w:rPr>
                <w:sz w:val="20"/>
                <w:szCs w:val="20"/>
              </w:rPr>
              <w:t>US</w:t>
            </w:r>
          </w:p>
        </w:tc>
        <w:tc>
          <w:tcPr>
            <w:tcW w:w="4197" w:type="dxa"/>
          </w:tcPr>
          <w:p w14:paraId="1FBD4DDE" w14:textId="0FF94539" w:rsidR="00270CBC" w:rsidRPr="009E5255" w:rsidRDefault="00270CBC" w:rsidP="00270CBC">
            <w:pPr>
              <w:widowControl/>
              <w:spacing w:before="0" w:after="0" w:line="240" w:lineRule="auto"/>
              <w:rPr>
                <w:bCs w:val="0"/>
                <w:color w:val="000000"/>
                <w:sz w:val="20"/>
                <w:szCs w:val="20"/>
              </w:rPr>
            </w:pPr>
            <w:r w:rsidRPr="009E5255">
              <w:rPr>
                <w:color w:val="000000"/>
                <w:sz w:val="20"/>
                <w:szCs w:val="20"/>
              </w:rPr>
              <w:t xml:space="preserve">A review of  the </w:t>
            </w:r>
            <w:r w:rsidR="00F22DC2" w:rsidRPr="009E5255">
              <w:rPr>
                <w:color w:val="000000"/>
                <w:sz w:val="20"/>
                <w:szCs w:val="20"/>
              </w:rPr>
              <w:t>recommendations for</w:t>
            </w:r>
            <w:r w:rsidRPr="009E5255">
              <w:rPr>
                <w:color w:val="000000"/>
                <w:sz w:val="20"/>
                <w:szCs w:val="20"/>
              </w:rPr>
              <w:t xml:space="preserve"> reducing the inefficiencies in the existing US system for producing, administering, and paying for drugs that lead to discarded medications.</w:t>
            </w:r>
          </w:p>
          <w:p w14:paraId="437D63F0" w14:textId="77777777" w:rsidR="00A860E6" w:rsidRPr="009E5255" w:rsidRDefault="00A860E6" w:rsidP="00751697">
            <w:pPr>
              <w:spacing w:before="0" w:after="0" w:line="240" w:lineRule="auto"/>
              <w:rPr>
                <w:sz w:val="20"/>
                <w:szCs w:val="20"/>
              </w:rPr>
            </w:pPr>
          </w:p>
        </w:tc>
        <w:tc>
          <w:tcPr>
            <w:tcW w:w="4709" w:type="dxa"/>
          </w:tcPr>
          <w:p w14:paraId="0BE796F0" w14:textId="507D1763" w:rsidR="00270CBC" w:rsidRPr="009E5255" w:rsidRDefault="00270CBC" w:rsidP="00270CBC">
            <w:pPr>
              <w:widowControl/>
              <w:spacing w:before="0" w:after="0" w:line="240" w:lineRule="auto"/>
              <w:rPr>
                <w:bCs w:val="0"/>
                <w:color w:val="000000"/>
                <w:sz w:val="20"/>
                <w:szCs w:val="20"/>
              </w:rPr>
            </w:pPr>
            <w:r w:rsidRPr="009E5255">
              <w:rPr>
                <w:color w:val="000000"/>
                <w:sz w:val="20"/>
                <w:szCs w:val="20"/>
              </w:rPr>
              <w:t>Costs:  $725 million for discarded medication (2018 CMS estimated Medicare Part B costs);</w:t>
            </w:r>
            <w:r w:rsidR="00F22DC2" w:rsidRPr="009E5255">
              <w:rPr>
                <w:color w:val="000000"/>
                <w:sz w:val="20"/>
                <w:szCs w:val="20"/>
              </w:rPr>
              <w:t xml:space="preserve"> </w:t>
            </w:r>
            <w:r w:rsidRPr="009E5255">
              <w:rPr>
                <w:color w:val="000000"/>
                <w:sz w:val="20"/>
                <w:szCs w:val="20"/>
              </w:rPr>
              <w:t xml:space="preserve">$1.8 billion spent on </w:t>
            </w:r>
            <w:r w:rsidR="00F22DC2" w:rsidRPr="009E5255">
              <w:rPr>
                <w:color w:val="000000"/>
                <w:sz w:val="20"/>
                <w:szCs w:val="20"/>
              </w:rPr>
              <w:t>discarded drugs</w:t>
            </w:r>
            <w:r w:rsidRPr="009E5255">
              <w:rPr>
                <w:color w:val="000000"/>
                <w:sz w:val="20"/>
                <w:szCs w:val="20"/>
              </w:rPr>
              <w:t xml:space="preserve"> in single dose vials of cancer medication, $2.8 when physician and hospital mark-ups were included (2016 cost analysis); The National Academies recommendations on efficient, effective and safe use of infused or injected drugs: </w:t>
            </w:r>
            <w:r w:rsidRPr="009E5255">
              <w:rPr>
                <w:color w:val="000000"/>
                <w:sz w:val="20"/>
                <w:szCs w:val="20"/>
              </w:rPr>
              <w:br/>
              <w:t>• The FDA should require sponsors of pivotal trials for new or extended therapeutic indications to use fixed dosing for a given clinical indication unless studies show that safety and efficacy would be compromised.</w:t>
            </w:r>
            <w:r w:rsidRPr="009E5255">
              <w:rPr>
                <w:color w:val="000000"/>
                <w:sz w:val="20"/>
                <w:szCs w:val="20"/>
              </w:rPr>
              <w:br/>
              <w:t>• The US Department of Health and Human Services (HHS) secretary should direct the FDA, CMS, and CDC to work with the United States Pharmacopeia and other organizations to review and harmonize existing policies and guidelines to allow for delivering medication to multiple patients from a single vial in a safe manner.</w:t>
            </w:r>
            <w:r w:rsidRPr="009E5255">
              <w:rPr>
                <w:color w:val="000000"/>
                <w:sz w:val="20"/>
                <w:szCs w:val="20"/>
              </w:rPr>
              <w:br/>
              <w:t>• The HHS secretary should direct the FDA, CMS, and CDC to initiate a partnership with other agencies and organizations to identify and implement technological systems that allow for single</w:t>
            </w:r>
            <w:r w:rsidR="00F22DC2" w:rsidRPr="009E5255">
              <w:rPr>
                <w:color w:val="000000"/>
                <w:sz w:val="20"/>
                <w:szCs w:val="20"/>
              </w:rPr>
              <w:t xml:space="preserve"> </w:t>
            </w:r>
            <w:r w:rsidRPr="009E5255">
              <w:rPr>
                <w:color w:val="000000"/>
                <w:sz w:val="20"/>
                <w:szCs w:val="20"/>
              </w:rPr>
              <w:t>dose vials to be used safely across multiple patients.</w:t>
            </w:r>
            <w:r w:rsidRPr="009E5255">
              <w:rPr>
                <w:color w:val="000000"/>
                <w:sz w:val="20"/>
                <w:szCs w:val="20"/>
              </w:rPr>
              <w:br/>
              <w:t xml:space="preserve">• The HHS secretary should develop and implement policies that require drug manufacturers to produce injectable and infused drugs in multiple-dose vials when it is safe to do so. </w:t>
            </w:r>
            <w:r w:rsidRPr="009E5255">
              <w:rPr>
                <w:color w:val="000000"/>
                <w:sz w:val="20"/>
                <w:szCs w:val="20"/>
              </w:rPr>
              <w:br/>
              <w:t xml:space="preserve">Recommendations for efficient and effective </w:t>
            </w:r>
            <w:r w:rsidR="00F22DC2" w:rsidRPr="009E5255">
              <w:rPr>
                <w:color w:val="000000"/>
                <w:sz w:val="20"/>
                <w:szCs w:val="20"/>
              </w:rPr>
              <w:t>reimbursement</w:t>
            </w:r>
            <w:r w:rsidRPr="009E5255">
              <w:rPr>
                <w:color w:val="000000"/>
                <w:sz w:val="20"/>
                <w:szCs w:val="20"/>
              </w:rPr>
              <w:t xml:space="preserve"> system: </w:t>
            </w:r>
            <w:r w:rsidRPr="009E5255">
              <w:rPr>
                <w:color w:val="000000"/>
                <w:sz w:val="20"/>
                <w:szCs w:val="20"/>
              </w:rPr>
              <w:br/>
              <w:t>• The HHS secretary should require CMS to uncouple payments for clinician administration of drugs under Medicare Part B from the drug average sales price, targeting payment for clinical administration instead on CMS’s assessment of the time and complexity of treatment administration and safety monitoring.</w:t>
            </w:r>
            <w:r w:rsidRPr="009E5255">
              <w:rPr>
                <w:color w:val="000000"/>
                <w:sz w:val="20"/>
                <w:szCs w:val="20"/>
              </w:rPr>
              <w:br/>
              <w:t>• The HHS secretary should require the Center for Medicare &amp; Medicaid Innovation to develop and</w:t>
            </w:r>
            <w:r w:rsidR="00F22DC2" w:rsidRPr="009E5255">
              <w:rPr>
                <w:color w:val="000000"/>
                <w:sz w:val="20"/>
                <w:szCs w:val="20"/>
              </w:rPr>
              <w:t xml:space="preserve"> </w:t>
            </w:r>
            <w:r w:rsidRPr="009E5255">
              <w:rPr>
                <w:color w:val="000000"/>
                <w:sz w:val="20"/>
                <w:szCs w:val="20"/>
              </w:rPr>
              <w:t xml:space="preserve">evaluate new </w:t>
            </w:r>
            <w:r w:rsidR="00F22DC2" w:rsidRPr="009E5255">
              <w:rPr>
                <w:color w:val="000000"/>
                <w:sz w:val="20"/>
                <w:szCs w:val="20"/>
              </w:rPr>
              <w:t>payment models</w:t>
            </w:r>
            <w:r w:rsidRPr="009E5255">
              <w:rPr>
                <w:color w:val="000000"/>
                <w:sz w:val="20"/>
                <w:szCs w:val="20"/>
              </w:rPr>
              <w:t xml:space="preserve"> that reimburse health care </w:t>
            </w:r>
            <w:r w:rsidR="00F22DC2" w:rsidRPr="009E5255">
              <w:rPr>
                <w:color w:val="000000"/>
                <w:sz w:val="20"/>
                <w:szCs w:val="20"/>
              </w:rPr>
              <w:t>centres</w:t>
            </w:r>
            <w:r w:rsidRPr="009E5255">
              <w:rPr>
                <w:color w:val="000000"/>
                <w:sz w:val="20"/>
                <w:szCs w:val="20"/>
              </w:rPr>
              <w:t xml:space="preserve"> and clinicians by treatment episode rather than by the volume or cost of a drug vial.</w:t>
            </w:r>
            <w:r w:rsidRPr="009E5255">
              <w:rPr>
                <w:color w:val="000000"/>
                <w:sz w:val="20"/>
                <w:szCs w:val="20"/>
              </w:rPr>
              <w:br/>
              <w:t>• While the current Medicare Part B drug reimbursement system is in place, CMS should discontinue the use of the JW modifier.</w:t>
            </w:r>
            <w:r w:rsidRPr="009E5255">
              <w:rPr>
                <w:color w:val="000000"/>
                <w:sz w:val="20"/>
                <w:szCs w:val="20"/>
              </w:rPr>
              <w:br/>
              <w:t>• In the event that legislation is enacted or regulatory action is taken to require rebates from manufacturers for discarded drugs, the US Congress should require that such rebates be directed first to cover the patient’s out-of-pocket expense for the discarded portion of the drug they received.</w:t>
            </w:r>
          </w:p>
          <w:p w14:paraId="3C6FC69A" w14:textId="77777777" w:rsidR="00A860E6" w:rsidRPr="009E5255" w:rsidRDefault="00A860E6" w:rsidP="00751697">
            <w:pPr>
              <w:spacing w:before="0" w:after="0" w:line="240" w:lineRule="auto"/>
              <w:rPr>
                <w:sz w:val="20"/>
                <w:szCs w:val="20"/>
              </w:rPr>
            </w:pPr>
          </w:p>
        </w:tc>
      </w:tr>
      <w:tr w:rsidR="00A860E6" w:rsidRPr="009E5255" w14:paraId="62D15C46" w14:textId="77777777" w:rsidTr="00715C90">
        <w:tc>
          <w:tcPr>
            <w:tcW w:w="4077" w:type="dxa"/>
          </w:tcPr>
          <w:p w14:paraId="4413CA35" w14:textId="7895544E" w:rsidR="00A860E6" w:rsidRPr="009E5255" w:rsidRDefault="00270CBC" w:rsidP="00751697">
            <w:pPr>
              <w:spacing w:before="0" w:after="0" w:line="240" w:lineRule="auto"/>
              <w:rPr>
                <w:color w:val="FF0000"/>
                <w:sz w:val="20"/>
                <w:szCs w:val="20"/>
              </w:rPr>
            </w:pPr>
            <w:r w:rsidRPr="009E5255">
              <w:rPr>
                <w:bCs w:val="0"/>
                <w:color w:val="000000"/>
                <w:sz w:val="20"/>
                <w:szCs w:val="20"/>
              </w:rPr>
              <w:t xml:space="preserve">Sirintrapun, S. &amp; Lopez, A. (2018). Telemedicine in Cancer Care. </w:t>
            </w:r>
            <w:r w:rsidRPr="009E5255">
              <w:rPr>
                <w:bCs w:val="0"/>
                <w:i/>
                <w:iCs/>
                <w:color w:val="000000"/>
                <w:sz w:val="20"/>
                <w:szCs w:val="20"/>
              </w:rPr>
              <w:t>American Society of Clinical Oncology Educational Book, 38</w:t>
            </w:r>
            <w:r w:rsidRPr="009E5255">
              <w:rPr>
                <w:bCs w:val="0"/>
                <w:color w:val="000000"/>
                <w:sz w:val="20"/>
                <w:szCs w:val="20"/>
              </w:rPr>
              <w:t>, 540-545.</w:t>
            </w:r>
          </w:p>
        </w:tc>
        <w:tc>
          <w:tcPr>
            <w:tcW w:w="954" w:type="dxa"/>
          </w:tcPr>
          <w:p w14:paraId="464132B6" w14:textId="2A900886" w:rsidR="00A860E6" w:rsidRPr="009E5255" w:rsidRDefault="00270CBC" w:rsidP="00751697">
            <w:pPr>
              <w:spacing w:before="0" w:after="0" w:line="240" w:lineRule="auto"/>
              <w:rPr>
                <w:sz w:val="20"/>
                <w:szCs w:val="20"/>
              </w:rPr>
            </w:pPr>
            <w:r w:rsidRPr="009E5255">
              <w:rPr>
                <w:sz w:val="20"/>
                <w:szCs w:val="20"/>
              </w:rPr>
              <w:t>US</w:t>
            </w:r>
          </w:p>
        </w:tc>
        <w:tc>
          <w:tcPr>
            <w:tcW w:w="4197" w:type="dxa"/>
          </w:tcPr>
          <w:p w14:paraId="1957F183" w14:textId="403796A4" w:rsidR="00270CBC" w:rsidRPr="009E5255" w:rsidRDefault="00270CBC" w:rsidP="00270CBC">
            <w:pPr>
              <w:widowControl/>
              <w:spacing w:before="0" w:after="0" w:line="240" w:lineRule="auto"/>
              <w:rPr>
                <w:bCs w:val="0"/>
                <w:color w:val="000000"/>
                <w:sz w:val="20"/>
                <w:szCs w:val="20"/>
              </w:rPr>
            </w:pPr>
            <w:r w:rsidRPr="009E5255">
              <w:rPr>
                <w:color w:val="000000"/>
                <w:sz w:val="20"/>
                <w:szCs w:val="20"/>
              </w:rPr>
              <w:t xml:space="preserve">Review of telemedicine in cancer care. </w:t>
            </w:r>
          </w:p>
          <w:p w14:paraId="4E4359B1" w14:textId="77777777" w:rsidR="00A860E6" w:rsidRPr="009E5255" w:rsidRDefault="00A860E6" w:rsidP="00751697">
            <w:pPr>
              <w:spacing w:before="0" w:after="0" w:line="240" w:lineRule="auto"/>
              <w:rPr>
                <w:sz w:val="20"/>
                <w:szCs w:val="20"/>
              </w:rPr>
            </w:pPr>
          </w:p>
        </w:tc>
        <w:tc>
          <w:tcPr>
            <w:tcW w:w="4709" w:type="dxa"/>
          </w:tcPr>
          <w:p w14:paraId="28C378A1" w14:textId="482BADFF" w:rsidR="00270CBC" w:rsidRPr="009E5255" w:rsidRDefault="00270CBC" w:rsidP="00270CBC">
            <w:pPr>
              <w:widowControl/>
              <w:spacing w:before="0" w:after="0" w:line="240" w:lineRule="auto"/>
              <w:rPr>
                <w:bCs w:val="0"/>
                <w:color w:val="000000"/>
                <w:sz w:val="20"/>
                <w:szCs w:val="20"/>
              </w:rPr>
            </w:pPr>
            <w:r w:rsidRPr="009E5255">
              <w:rPr>
                <w:color w:val="000000"/>
                <w:sz w:val="20"/>
                <w:szCs w:val="20"/>
              </w:rPr>
              <w:t>Review of the application of telemedi</w:t>
            </w:r>
            <w:r w:rsidR="00F22DC2" w:rsidRPr="009E5255">
              <w:rPr>
                <w:color w:val="000000"/>
                <w:sz w:val="20"/>
                <w:szCs w:val="20"/>
              </w:rPr>
              <w:t>ci</w:t>
            </w:r>
            <w:r w:rsidRPr="009E5255">
              <w:rPr>
                <w:color w:val="000000"/>
                <w:sz w:val="20"/>
                <w:szCs w:val="20"/>
              </w:rPr>
              <w:t>ne in cancer care:  effective teleoncology interventions; bundling of services (i.e.  teleradiology, telepathology, and teleoncology in breast cancer care,); telegenetics for cancer care; portable, home-based and mobile technologies; home health follow</w:t>
            </w:r>
            <w:r w:rsidR="00F22DC2" w:rsidRPr="009E5255">
              <w:rPr>
                <w:color w:val="000000"/>
                <w:sz w:val="20"/>
                <w:szCs w:val="20"/>
              </w:rPr>
              <w:t>-</w:t>
            </w:r>
            <w:r w:rsidRPr="009E5255">
              <w:rPr>
                <w:color w:val="000000"/>
                <w:sz w:val="20"/>
                <w:szCs w:val="20"/>
              </w:rPr>
              <w:t xml:space="preserve">up (including wound care symptom management and </w:t>
            </w:r>
            <w:r w:rsidR="00F22DC2" w:rsidRPr="009E5255">
              <w:rPr>
                <w:color w:val="000000"/>
                <w:sz w:val="20"/>
                <w:szCs w:val="20"/>
              </w:rPr>
              <w:t>palliative</w:t>
            </w:r>
            <w:r w:rsidRPr="009E5255">
              <w:rPr>
                <w:color w:val="000000"/>
                <w:sz w:val="20"/>
                <w:szCs w:val="20"/>
              </w:rPr>
              <w:t xml:space="preserve"> care); telepathology. </w:t>
            </w:r>
          </w:p>
          <w:p w14:paraId="08D4B285" w14:textId="77777777" w:rsidR="00A860E6" w:rsidRPr="009E5255" w:rsidRDefault="00A860E6" w:rsidP="00751697">
            <w:pPr>
              <w:spacing w:before="0" w:after="0" w:line="240" w:lineRule="auto"/>
              <w:rPr>
                <w:sz w:val="20"/>
                <w:szCs w:val="20"/>
              </w:rPr>
            </w:pPr>
          </w:p>
        </w:tc>
      </w:tr>
      <w:tr w:rsidR="00A860E6" w:rsidRPr="009E5255" w14:paraId="512D9776" w14:textId="77777777" w:rsidTr="00715C90">
        <w:tc>
          <w:tcPr>
            <w:tcW w:w="4077" w:type="dxa"/>
          </w:tcPr>
          <w:p w14:paraId="53A3B35B" w14:textId="45F94859" w:rsidR="00A860E6" w:rsidRPr="009E5255" w:rsidRDefault="00D9315A" w:rsidP="00751697">
            <w:pPr>
              <w:spacing w:before="0" w:after="0" w:line="240" w:lineRule="auto"/>
              <w:rPr>
                <w:color w:val="FF0000"/>
                <w:sz w:val="20"/>
                <w:szCs w:val="20"/>
              </w:rPr>
            </w:pPr>
            <w:r w:rsidRPr="009E5255">
              <w:rPr>
                <w:bCs w:val="0"/>
                <w:color w:val="000000"/>
                <w:sz w:val="20"/>
                <w:szCs w:val="20"/>
              </w:rPr>
              <w:t xml:space="preserve">Smith, R. (2015). A 2-year retrospective review of vial sharing options for the compounding of cytotoxics. </w:t>
            </w:r>
            <w:r w:rsidRPr="009E5255">
              <w:rPr>
                <w:bCs w:val="0"/>
                <w:i/>
                <w:iCs/>
                <w:color w:val="000000"/>
                <w:sz w:val="20"/>
                <w:szCs w:val="20"/>
              </w:rPr>
              <w:t>European Journal of Hospital Pharmacy, 22</w:t>
            </w:r>
            <w:r w:rsidRPr="009E5255">
              <w:rPr>
                <w:bCs w:val="0"/>
                <w:color w:val="000000"/>
                <w:sz w:val="20"/>
                <w:szCs w:val="20"/>
              </w:rPr>
              <w:t>(3), 161-164.</w:t>
            </w:r>
          </w:p>
        </w:tc>
        <w:tc>
          <w:tcPr>
            <w:tcW w:w="954" w:type="dxa"/>
          </w:tcPr>
          <w:p w14:paraId="4A24810D" w14:textId="09E8DE0A" w:rsidR="00A860E6" w:rsidRPr="009E5255" w:rsidRDefault="00D9315A" w:rsidP="00751697">
            <w:pPr>
              <w:spacing w:before="0" w:after="0" w:line="240" w:lineRule="auto"/>
              <w:rPr>
                <w:sz w:val="20"/>
                <w:szCs w:val="20"/>
              </w:rPr>
            </w:pPr>
            <w:r w:rsidRPr="009E5255">
              <w:rPr>
                <w:sz w:val="20"/>
                <w:szCs w:val="20"/>
              </w:rPr>
              <w:t>UK</w:t>
            </w:r>
          </w:p>
        </w:tc>
        <w:tc>
          <w:tcPr>
            <w:tcW w:w="4197" w:type="dxa"/>
          </w:tcPr>
          <w:p w14:paraId="3C68F229" w14:textId="32317AB2" w:rsidR="00D9315A" w:rsidRPr="009E5255" w:rsidRDefault="00D9315A" w:rsidP="00D9315A">
            <w:pPr>
              <w:widowControl/>
              <w:spacing w:before="0" w:after="0" w:line="240" w:lineRule="auto"/>
              <w:rPr>
                <w:color w:val="000000"/>
                <w:sz w:val="20"/>
                <w:szCs w:val="20"/>
              </w:rPr>
            </w:pPr>
            <w:r w:rsidRPr="009E5255">
              <w:rPr>
                <w:color w:val="000000"/>
                <w:sz w:val="20"/>
                <w:szCs w:val="20"/>
              </w:rPr>
              <w:t>A prospective 2 year (2012-2013) analysis of different vial sha</w:t>
            </w:r>
            <w:r w:rsidR="00F22DC2" w:rsidRPr="009E5255">
              <w:rPr>
                <w:color w:val="000000"/>
                <w:sz w:val="20"/>
                <w:szCs w:val="20"/>
              </w:rPr>
              <w:t>r</w:t>
            </w:r>
            <w:r w:rsidRPr="009E5255">
              <w:rPr>
                <w:color w:val="000000"/>
                <w:sz w:val="20"/>
                <w:szCs w:val="20"/>
              </w:rPr>
              <w:t>ing options in the compounding practice for drug doses to quantify the financial gain that can be achieved from vial sharing options for the compounding of cytotoxics. Option 1 was for no vial sharing, option 2 was for vial sharing on a single day, option 3 was for vial sharing Monday to Friday and option 4 was for vial sharing on a rolling 7-day basis. Options 3 and 4 allowed for an added consumable cost per vial.</w:t>
            </w:r>
          </w:p>
          <w:p w14:paraId="7577A523" w14:textId="77777777" w:rsidR="00A860E6" w:rsidRPr="009E5255" w:rsidRDefault="00A860E6" w:rsidP="00751697">
            <w:pPr>
              <w:spacing w:before="0" w:after="0" w:line="240" w:lineRule="auto"/>
              <w:rPr>
                <w:sz w:val="20"/>
                <w:szCs w:val="20"/>
              </w:rPr>
            </w:pPr>
          </w:p>
        </w:tc>
        <w:tc>
          <w:tcPr>
            <w:tcW w:w="4709" w:type="dxa"/>
          </w:tcPr>
          <w:p w14:paraId="1AB10F28" w14:textId="77777777" w:rsidR="00D9315A" w:rsidRPr="009E5255" w:rsidRDefault="00D9315A" w:rsidP="00D9315A">
            <w:pPr>
              <w:widowControl/>
              <w:spacing w:before="0" w:after="0" w:line="240" w:lineRule="auto"/>
              <w:rPr>
                <w:bCs w:val="0"/>
                <w:color w:val="000000"/>
                <w:sz w:val="20"/>
                <w:szCs w:val="20"/>
              </w:rPr>
            </w:pPr>
            <w:r w:rsidRPr="009E5255">
              <w:rPr>
                <w:color w:val="000000"/>
                <w:sz w:val="20"/>
                <w:szCs w:val="20"/>
              </w:rPr>
              <w:t xml:space="preserve">Over the 2-year period, a rolling 7-day vial sharing practice showed considerable cost savings. This saving was not uniform across all drugs compounded, with some high-cost low-volume drugs resulting in additional cost from a rolling 7-day vial sharing practice. </w:t>
            </w:r>
          </w:p>
          <w:p w14:paraId="0A07329E" w14:textId="77777777" w:rsidR="00A860E6" w:rsidRPr="009E5255" w:rsidRDefault="00A860E6" w:rsidP="00751697">
            <w:pPr>
              <w:spacing w:before="0" w:after="0" w:line="240" w:lineRule="auto"/>
              <w:rPr>
                <w:sz w:val="20"/>
                <w:szCs w:val="20"/>
              </w:rPr>
            </w:pPr>
          </w:p>
        </w:tc>
      </w:tr>
      <w:tr w:rsidR="00A860E6" w:rsidRPr="009E5255" w14:paraId="63AE53EB" w14:textId="77777777" w:rsidTr="00715C90">
        <w:tc>
          <w:tcPr>
            <w:tcW w:w="4077" w:type="dxa"/>
          </w:tcPr>
          <w:p w14:paraId="3DDDEEAA" w14:textId="6617F033" w:rsidR="00A860E6" w:rsidRPr="009E5255" w:rsidRDefault="000D11CF" w:rsidP="00751697">
            <w:pPr>
              <w:spacing w:before="0" w:after="0" w:line="240" w:lineRule="auto"/>
              <w:rPr>
                <w:color w:val="FF0000"/>
                <w:sz w:val="20"/>
                <w:szCs w:val="20"/>
              </w:rPr>
            </w:pPr>
            <w:r w:rsidRPr="009E5255">
              <w:rPr>
                <w:bCs w:val="0"/>
                <w:color w:val="000000"/>
                <w:sz w:val="20"/>
                <w:szCs w:val="20"/>
              </w:rPr>
              <w:t xml:space="preserve">Vandyke, T., Athmann, P., Ballmer, C. &amp; Kintzel, P. (2017). Cost avoidance from dose rounding biologic and cytotoxic antineoplastics. </w:t>
            </w:r>
            <w:r w:rsidRPr="009E5255">
              <w:rPr>
                <w:bCs w:val="0"/>
                <w:i/>
                <w:iCs/>
                <w:color w:val="000000"/>
                <w:sz w:val="20"/>
                <w:szCs w:val="20"/>
              </w:rPr>
              <w:t>Journal of Oncology Pharmacy Practice, 23</w:t>
            </w:r>
            <w:r w:rsidRPr="009E5255">
              <w:rPr>
                <w:bCs w:val="0"/>
                <w:color w:val="000000"/>
                <w:sz w:val="20"/>
                <w:szCs w:val="20"/>
              </w:rPr>
              <w:t>(5), 379-383.</w:t>
            </w:r>
          </w:p>
        </w:tc>
        <w:tc>
          <w:tcPr>
            <w:tcW w:w="954" w:type="dxa"/>
          </w:tcPr>
          <w:p w14:paraId="0619B213" w14:textId="4AA74BFA" w:rsidR="00A860E6" w:rsidRPr="009E5255" w:rsidRDefault="000D11CF" w:rsidP="00751697">
            <w:pPr>
              <w:spacing w:before="0" w:after="0" w:line="240" w:lineRule="auto"/>
              <w:rPr>
                <w:sz w:val="20"/>
                <w:szCs w:val="20"/>
              </w:rPr>
            </w:pPr>
            <w:r w:rsidRPr="009E5255">
              <w:rPr>
                <w:sz w:val="20"/>
                <w:szCs w:val="20"/>
              </w:rPr>
              <w:t>US</w:t>
            </w:r>
          </w:p>
        </w:tc>
        <w:tc>
          <w:tcPr>
            <w:tcW w:w="4197" w:type="dxa"/>
          </w:tcPr>
          <w:p w14:paraId="22D12CDD" w14:textId="317B667F" w:rsidR="00A860E6" w:rsidRPr="009E5255" w:rsidRDefault="000D11CF" w:rsidP="000D11CF">
            <w:pPr>
              <w:widowControl/>
              <w:spacing w:before="0" w:after="0" w:line="240" w:lineRule="auto"/>
              <w:rPr>
                <w:sz w:val="20"/>
                <w:szCs w:val="20"/>
              </w:rPr>
            </w:pPr>
            <w:r w:rsidRPr="009E5255">
              <w:rPr>
                <w:color w:val="000000"/>
                <w:sz w:val="20"/>
                <w:szCs w:val="20"/>
              </w:rPr>
              <w:t xml:space="preserve">Review of pharmacist-managed automatic dose rounding of biologic anticancer agents (10%) and cytotoxic anticancer agents (5%) to the nearest vial size, when dose calculation is based on body surface area or weight, to prevent product wastage and streamline product preparation. </w:t>
            </w:r>
            <w:r w:rsidRPr="009E5255">
              <w:rPr>
                <w:color w:val="000000"/>
                <w:sz w:val="20"/>
                <w:szCs w:val="20"/>
              </w:rPr>
              <w:br/>
            </w:r>
          </w:p>
        </w:tc>
        <w:tc>
          <w:tcPr>
            <w:tcW w:w="4709" w:type="dxa"/>
          </w:tcPr>
          <w:p w14:paraId="13896934" w14:textId="3C98DBCE" w:rsidR="000D11CF" w:rsidRPr="009E5255" w:rsidRDefault="000D11CF" w:rsidP="000D11CF">
            <w:pPr>
              <w:widowControl/>
              <w:spacing w:before="0" w:line="240" w:lineRule="auto"/>
              <w:rPr>
                <w:bCs w:val="0"/>
                <w:color w:val="000000"/>
                <w:sz w:val="20"/>
                <w:szCs w:val="20"/>
              </w:rPr>
            </w:pPr>
            <w:r w:rsidRPr="009E5255">
              <w:rPr>
                <w:color w:val="000000"/>
                <w:sz w:val="20"/>
                <w:szCs w:val="20"/>
              </w:rPr>
              <w:t xml:space="preserve">Pharmacist-managed automatic dose rounding resulted in saving of $200,000 in product inventory. Biologic products accounted for 78% of the total cost avoided; Approximately, 37% and 4% of the biologic and cytotoxic doses that were rounded were increased up to the vial size. </w:t>
            </w:r>
          </w:p>
          <w:p w14:paraId="4DB2E956" w14:textId="77777777" w:rsidR="00A860E6" w:rsidRPr="009E5255" w:rsidRDefault="00A860E6" w:rsidP="00751697">
            <w:pPr>
              <w:spacing w:before="0" w:after="0" w:line="240" w:lineRule="auto"/>
              <w:rPr>
                <w:sz w:val="20"/>
                <w:szCs w:val="20"/>
              </w:rPr>
            </w:pPr>
          </w:p>
        </w:tc>
      </w:tr>
      <w:tr w:rsidR="00A860E6" w:rsidRPr="009E5255" w14:paraId="5EE1BB13" w14:textId="77777777" w:rsidTr="00715C90">
        <w:tc>
          <w:tcPr>
            <w:tcW w:w="4077" w:type="dxa"/>
          </w:tcPr>
          <w:p w14:paraId="419AC921" w14:textId="7F135B36" w:rsidR="00A860E6" w:rsidRPr="009E5255" w:rsidRDefault="007F43AC" w:rsidP="00751697">
            <w:pPr>
              <w:spacing w:before="0" w:after="0" w:line="240" w:lineRule="auto"/>
              <w:rPr>
                <w:color w:val="FF0000"/>
                <w:sz w:val="20"/>
                <w:szCs w:val="20"/>
              </w:rPr>
            </w:pPr>
            <w:r w:rsidRPr="009E5255">
              <w:rPr>
                <w:bCs w:val="0"/>
                <w:color w:val="000000"/>
                <w:sz w:val="20"/>
                <w:szCs w:val="20"/>
              </w:rPr>
              <w:t xml:space="preserve">Vo, A. &amp; Gustafson, D. (2020). Telepharmacy in oncology care: A scoping review. </w:t>
            </w:r>
            <w:r w:rsidRPr="009E5255">
              <w:rPr>
                <w:bCs w:val="0"/>
                <w:i/>
                <w:iCs/>
                <w:color w:val="000000"/>
                <w:sz w:val="20"/>
                <w:szCs w:val="20"/>
              </w:rPr>
              <w:t>Journal of Telemedicine and Telecare.</w:t>
            </w:r>
          </w:p>
        </w:tc>
        <w:tc>
          <w:tcPr>
            <w:tcW w:w="954" w:type="dxa"/>
          </w:tcPr>
          <w:p w14:paraId="6A22CF1A" w14:textId="7019801A" w:rsidR="00A860E6" w:rsidRPr="009E5255" w:rsidRDefault="007F43AC" w:rsidP="00751697">
            <w:pPr>
              <w:spacing w:before="0" w:after="0" w:line="240" w:lineRule="auto"/>
              <w:rPr>
                <w:sz w:val="20"/>
                <w:szCs w:val="20"/>
              </w:rPr>
            </w:pPr>
            <w:r w:rsidRPr="009E5255">
              <w:rPr>
                <w:sz w:val="20"/>
                <w:szCs w:val="20"/>
              </w:rPr>
              <w:t>n.a.</w:t>
            </w:r>
          </w:p>
        </w:tc>
        <w:tc>
          <w:tcPr>
            <w:tcW w:w="4197" w:type="dxa"/>
          </w:tcPr>
          <w:p w14:paraId="0820937E" w14:textId="1B4B8F5C" w:rsidR="007F43AC" w:rsidRPr="009E5255" w:rsidRDefault="007F43AC" w:rsidP="007F43AC">
            <w:pPr>
              <w:spacing w:before="0" w:after="0" w:line="240" w:lineRule="auto"/>
              <w:rPr>
                <w:sz w:val="20"/>
                <w:szCs w:val="20"/>
              </w:rPr>
            </w:pPr>
            <w:r w:rsidRPr="009E5255">
              <w:rPr>
                <w:sz w:val="20"/>
                <w:szCs w:val="20"/>
              </w:rPr>
              <w:t>Literature review t</w:t>
            </w:r>
            <w:r w:rsidRPr="009E5255">
              <w:rPr>
                <w:color w:val="000000"/>
                <w:sz w:val="20"/>
                <w:szCs w:val="20"/>
              </w:rPr>
              <w:t>o explore the range, critical benefits and barriers of using telepharmacy services in oncology care.</w:t>
            </w:r>
          </w:p>
          <w:p w14:paraId="547009A9" w14:textId="04123AE5" w:rsidR="00A860E6" w:rsidRPr="009E5255" w:rsidRDefault="00A860E6" w:rsidP="00751697">
            <w:pPr>
              <w:spacing w:before="0" w:after="0" w:line="240" w:lineRule="auto"/>
              <w:rPr>
                <w:sz w:val="20"/>
                <w:szCs w:val="20"/>
              </w:rPr>
            </w:pPr>
          </w:p>
        </w:tc>
        <w:tc>
          <w:tcPr>
            <w:tcW w:w="4709" w:type="dxa"/>
          </w:tcPr>
          <w:p w14:paraId="6DC575B1" w14:textId="77777777" w:rsidR="007F43AC" w:rsidRPr="009E5255" w:rsidRDefault="007F43AC" w:rsidP="007F43AC">
            <w:pPr>
              <w:widowControl/>
              <w:spacing w:before="0" w:after="0" w:line="240" w:lineRule="auto"/>
              <w:rPr>
                <w:bCs w:val="0"/>
                <w:color w:val="000000"/>
                <w:sz w:val="20"/>
                <w:szCs w:val="20"/>
              </w:rPr>
            </w:pPr>
            <w:r w:rsidRPr="009E5255">
              <w:rPr>
                <w:color w:val="000000"/>
                <w:sz w:val="20"/>
                <w:szCs w:val="20"/>
              </w:rPr>
              <w:t>Telepharmacy in oncology care was used for follow-up, monitoring and counselling, intravenous chemotherapy and sterile compounding, expanding availability of pharmacy services, and remote education. Telepharmacy obtained high acceptability among cancer patients (n = 5) and healthcare professionals (n = 5), and increased accessibility of pharmaceutical services to underserved cancer populations (n = 2). Commonly cited effectiveness and safety outcomes were improved patient adherence (n = 5), increased pharmacy services (n = 3) and early identification of medication-related problems (n = 5). Telepharmacy improved efficiency in staffing and workload (n = 3), and increased cost savings (n = 3). A shortage of resources (n = 5), technical problems (n = 4) and prolonged turnaround time (n = 4), safety concerns (n = 2) and patient willingness to pay (n = 1) were identified barriers to implementing telepharmacy in oncology care.</w:t>
            </w:r>
          </w:p>
          <w:p w14:paraId="692F83D7" w14:textId="77777777" w:rsidR="00A860E6" w:rsidRPr="009E5255" w:rsidRDefault="00A860E6" w:rsidP="00751697">
            <w:pPr>
              <w:spacing w:before="0" w:after="0" w:line="240" w:lineRule="auto"/>
              <w:rPr>
                <w:sz w:val="20"/>
                <w:szCs w:val="20"/>
              </w:rPr>
            </w:pPr>
          </w:p>
        </w:tc>
      </w:tr>
      <w:tr w:rsidR="003D063D" w:rsidRPr="009E5255" w14:paraId="6E999E85" w14:textId="77777777" w:rsidTr="00715C90">
        <w:tc>
          <w:tcPr>
            <w:tcW w:w="4077" w:type="dxa"/>
          </w:tcPr>
          <w:p w14:paraId="6799BEAB" w14:textId="73A909B2" w:rsidR="003D063D" w:rsidRPr="009E5255" w:rsidRDefault="007F43AC" w:rsidP="00751697">
            <w:pPr>
              <w:spacing w:before="0" w:after="0" w:line="240" w:lineRule="auto"/>
              <w:rPr>
                <w:color w:val="FF0000"/>
                <w:sz w:val="20"/>
                <w:szCs w:val="20"/>
              </w:rPr>
            </w:pPr>
            <w:r w:rsidRPr="009E5255">
              <w:rPr>
                <w:bCs w:val="0"/>
                <w:color w:val="000000"/>
                <w:sz w:val="20"/>
                <w:szCs w:val="20"/>
              </w:rPr>
              <w:t xml:space="preserve">Ward, J., Levit, L., Page, R., et al. (2018). Impact on Oncology Practices of Including Drug Costs in Bundled Payments. </w:t>
            </w:r>
            <w:r w:rsidRPr="009E5255">
              <w:rPr>
                <w:bCs w:val="0"/>
                <w:i/>
                <w:iCs/>
                <w:color w:val="000000"/>
                <w:sz w:val="20"/>
                <w:szCs w:val="20"/>
              </w:rPr>
              <w:t>Journal of Oncology Practice, 14</w:t>
            </w:r>
            <w:r w:rsidRPr="009E5255">
              <w:rPr>
                <w:bCs w:val="0"/>
                <w:color w:val="000000"/>
                <w:sz w:val="20"/>
                <w:szCs w:val="20"/>
              </w:rPr>
              <w:t>(5), e259-268.</w:t>
            </w:r>
          </w:p>
        </w:tc>
        <w:tc>
          <w:tcPr>
            <w:tcW w:w="954" w:type="dxa"/>
          </w:tcPr>
          <w:p w14:paraId="103498C4" w14:textId="03989655" w:rsidR="003D063D" w:rsidRPr="009E5255" w:rsidRDefault="007F43AC" w:rsidP="00751697">
            <w:pPr>
              <w:spacing w:before="0" w:after="0" w:line="240" w:lineRule="auto"/>
              <w:rPr>
                <w:sz w:val="20"/>
                <w:szCs w:val="20"/>
              </w:rPr>
            </w:pPr>
            <w:r w:rsidRPr="009E5255">
              <w:rPr>
                <w:sz w:val="20"/>
                <w:szCs w:val="20"/>
              </w:rPr>
              <w:t>US</w:t>
            </w:r>
          </w:p>
        </w:tc>
        <w:tc>
          <w:tcPr>
            <w:tcW w:w="4197" w:type="dxa"/>
          </w:tcPr>
          <w:p w14:paraId="1F4CE00C" w14:textId="33A99C92" w:rsidR="007F43AC" w:rsidRPr="009E5255" w:rsidRDefault="007F43AC" w:rsidP="007F43AC">
            <w:pPr>
              <w:spacing w:before="0" w:after="0" w:line="240" w:lineRule="auto"/>
              <w:rPr>
                <w:sz w:val="20"/>
                <w:szCs w:val="20"/>
              </w:rPr>
            </w:pPr>
            <w:r w:rsidRPr="009E5255">
              <w:rPr>
                <w:sz w:val="20"/>
                <w:szCs w:val="20"/>
              </w:rPr>
              <w:t xml:space="preserve">Evaluation of the impact of including drug costs into a hypothetic bundled payment. </w:t>
            </w:r>
            <w:r w:rsidRPr="009E5255">
              <w:rPr>
                <w:color w:val="000000"/>
                <w:sz w:val="20"/>
                <w:szCs w:val="20"/>
              </w:rPr>
              <w:t>Monte</w:t>
            </w:r>
            <w:r w:rsidR="00F22DC2" w:rsidRPr="009E5255">
              <w:rPr>
                <w:color w:val="000000"/>
                <w:sz w:val="20"/>
                <w:szCs w:val="20"/>
              </w:rPr>
              <w:t xml:space="preserve"> </w:t>
            </w:r>
            <w:r w:rsidRPr="009E5255">
              <w:rPr>
                <w:color w:val="000000"/>
                <w:sz w:val="20"/>
                <w:szCs w:val="20"/>
              </w:rPr>
              <w:t>Carlo simulation based on 2016 Medicare reimbursement rates to calculate the average FFS for patient vignettes and included fees for evaluation and management, chemotherapy and supportive care drugs, and administration. The amount of bundled payment was calculated as the weighted average across various scenarios of patient vignettes. The model accounted for variation in reimbursement by setting (hospital v office) and area (rural v urban).The hypothetic bundle assumed no savings to Medicare program nor did it include additional cost associated with care (</w:t>
            </w:r>
            <w:r w:rsidR="008A004F" w:rsidRPr="009E5255">
              <w:rPr>
                <w:color w:val="000000"/>
                <w:sz w:val="20"/>
                <w:szCs w:val="20"/>
              </w:rPr>
              <w:t>e.g.</w:t>
            </w:r>
            <w:r w:rsidRPr="009E5255">
              <w:rPr>
                <w:color w:val="000000"/>
                <w:sz w:val="20"/>
                <w:szCs w:val="20"/>
              </w:rPr>
              <w:t xml:space="preserve">, hospitalisations, emergency room visits, radiology)in order to isolate the practice revenues from insurance payments associated with drug treatment. </w:t>
            </w:r>
          </w:p>
          <w:p w14:paraId="4CD5473B" w14:textId="54D1FE4F" w:rsidR="003D063D" w:rsidRPr="009E5255" w:rsidRDefault="003D063D" w:rsidP="00751697">
            <w:pPr>
              <w:spacing w:before="0" w:after="0" w:line="240" w:lineRule="auto"/>
              <w:rPr>
                <w:sz w:val="20"/>
                <w:szCs w:val="20"/>
              </w:rPr>
            </w:pPr>
          </w:p>
        </w:tc>
        <w:tc>
          <w:tcPr>
            <w:tcW w:w="4709" w:type="dxa"/>
          </w:tcPr>
          <w:p w14:paraId="7D8A91F5" w14:textId="2041CA5F" w:rsidR="007F43AC" w:rsidRPr="009E5255" w:rsidRDefault="007F43AC" w:rsidP="007F43AC">
            <w:pPr>
              <w:widowControl/>
              <w:spacing w:before="0" w:after="0" w:line="240" w:lineRule="auto"/>
              <w:rPr>
                <w:bCs w:val="0"/>
                <w:color w:val="000000"/>
                <w:sz w:val="20"/>
                <w:szCs w:val="20"/>
              </w:rPr>
            </w:pPr>
            <w:r w:rsidRPr="009E5255">
              <w:rPr>
                <w:color w:val="000000"/>
                <w:sz w:val="20"/>
                <w:szCs w:val="20"/>
              </w:rPr>
              <w:t xml:space="preserve">Colon cancer: The simulations showed the impact of variability in patient mix on small, medium, and large practices when reimbursed under a bundled payment compared with FFS. Approximately half of practices, regardless of size, would incur a loss under the bundle based entirely on the particular characteristics of their patients. Small practices were more likely than medium or large practices to experience a loss; 10%: 44% for small, 29% for medium, and 13% for large practices. In addition, 15% and 3% of small practices experienced losses of 20% and 30%, respectively. NSCLC: FFS service reimbursement per NSCLC vignette varied from $2,500 to $104,518 in the office-urban setting. This variation was partly due to patients clinical responses to treatment, and availability of multiple chemotherapy options with divergent costs. The simulations showed all practice sizes were at equal risk of gaining or losing revenue under an NSCLC bundled payment. Small practices were more likely to experience a loss &gt;10% than the larger practices: 21% for small, 8% for medium, and 2% for large practices. The magnitude of potential loss for practices in the NSCLC scenario was larger than in the ML scenario because of the greater cost of NSCLC treatments and the likelihood of significant loss was lower than in colon cancer because of wide variability in treatment cost. </w:t>
            </w:r>
          </w:p>
          <w:p w14:paraId="2D1A8CD5" w14:textId="77777777" w:rsidR="003D063D" w:rsidRPr="009E5255" w:rsidRDefault="003D063D" w:rsidP="00751697">
            <w:pPr>
              <w:spacing w:before="0" w:after="0" w:line="240" w:lineRule="auto"/>
              <w:rPr>
                <w:sz w:val="20"/>
                <w:szCs w:val="20"/>
              </w:rPr>
            </w:pPr>
          </w:p>
        </w:tc>
      </w:tr>
      <w:tr w:rsidR="003D063D" w:rsidRPr="009E5255" w14:paraId="52466BA3" w14:textId="77777777" w:rsidTr="00715C90">
        <w:tc>
          <w:tcPr>
            <w:tcW w:w="4077" w:type="dxa"/>
          </w:tcPr>
          <w:p w14:paraId="38484D5D" w14:textId="5DD73F5D" w:rsidR="003D063D" w:rsidRPr="009E5255" w:rsidRDefault="000F3404" w:rsidP="00751697">
            <w:pPr>
              <w:spacing w:before="0" w:after="0" w:line="240" w:lineRule="auto"/>
              <w:rPr>
                <w:color w:val="FF0000"/>
                <w:sz w:val="20"/>
                <w:szCs w:val="20"/>
              </w:rPr>
            </w:pPr>
            <w:r w:rsidRPr="009E5255">
              <w:rPr>
                <w:bCs w:val="0"/>
                <w:color w:val="000000"/>
                <w:sz w:val="20"/>
                <w:szCs w:val="20"/>
              </w:rPr>
              <w:t xml:space="preserve">Weingart, S., Zhang, L., Sweeney, M. &amp; Hassett, M. (2018). Chemotherapy medication errors. </w:t>
            </w:r>
            <w:r w:rsidRPr="009E5255">
              <w:rPr>
                <w:bCs w:val="0"/>
                <w:i/>
                <w:iCs/>
                <w:color w:val="000000"/>
                <w:sz w:val="20"/>
                <w:szCs w:val="20"/>
              </w:rPr>
              <w:t>The Lancet Oncology, 19</w:t>
            </w:r>
            <w:r w:rsidRPr="009E5255">
              <w:rPr>
                <w:bCs w:val="0"/>
                <w:color w:val="000000"/>
                <w:sz w:val="20"/>
                <w:szCs w:val="20"/>
              </w:rPr>
              <w:t>(4), e191-199.</w:t>
            </w:r>
          </w:p>
        </w:tc>
        <w:tc>
          <w:tcPr>
            <w:tcW w:w="954" w:type="dxa"/>
          </w:tcPr>
          <w:p w14:paraId="48CCC3AC" w14:textId="7949F8BB" w:rsidR="003D063D" w:rsidRPr="009E5255" w:rsidRDefault="000F3404" w:rsidP="00751697">
            <w:pPr>
              <w:spacing w:before="0" w:after="0" w:line="240" w:lineRule="auto"/>
              <w:rPr>
                <w:sz w:val="20"/>
                <w:szCs w:val="20"/>
              </w:rPr>
            </w:pPr>
            <w:r w:rsidRPr="009E5255">
              <w:rPr>
                <w:sz w:val="20"/>
                <w:szCs w:val="20"/>
              </w:rPr>
              <w:t>n.a.</w:t>
            </w:r>
          </w:p>
        </w:tc>
        <w:tc>
          <w:tcPr>
            <w:tcW w:w="4197" w:type="dxa"/>
          </w:tcPr>
          <w:p w14:paraId="4409DB03" w14:textId="4AD2C05C" w:rsidR="000F3404" w:rsidRPr="009E5255" w:rsidRDefault="000F3404" w:rsidP="000F3404">
            <w:pPr>
              <w:spacing w:before="0" w:after="0" w:line="240" w:lineRule="auto"/>
              <w:rPr>
                <w:sz w:val="20"/>
                <w:szCs w:val="20"/>
              </w:rPr>
            </w:pPr>
            <w:r w:rsidRPr="009E5255">
              <w:rPr>
                <w:sz w:val="20"/>
                <w:szCs w:val="20"/>
              </w:rPr>
              <w:t>Literature review t</w:t>
            </w:r>
            <w:r w:rsidRPr="009E5255">
              <w:rPr>
                <w:color w:val="000000"/>
                <w:sz w:val="20"/>
                <w:szCs w:val="20"/>
              </w:rPr>
              <w:t>o understand the extent and nature of medication errors in cancer chemotherapy, and to identify effective interventions to help prevent errors.</w:t>
            </w:r>
          </w:p>
          <w:p w14:paraId="727B83FC" w14:textId="1EA04A19" w:rsidR="003D063D" w:rsidRPr="009E5255" w:rsidRDefault="003D063D" w:rsidP="00751697">
            <w:pPr>
              <w:spacing w:before="0" w:after="0" w:line="240" w:lineRule="auto"/>
              <w:rPr>
                <w:sz w:val="20"/>
                <w:szCs w:val="20"/>
              </w:rPr>
            </w:pPr>
          </w:p>
        </w:tc>
        <w:tc>
          <w:tcPr>
            <w:tcW w:w="4709" w:type="dxa"/>
          </w:tcPr>
          <w:p w14:paraId="0642BEE2" w14:textId="70A755BF" w:rsidR="000F3404" w:rsidRPr="009E5255" w:rsidRDefault="000F3404" w:rsidP="000F3404">
            <w:pPr>
              <w:widowControl/>
              <w:spacing w:before="0" w:after="0" w:line="240" w:lineRule="auto"/>
              <w:rPr>
                <w:bCs w:val="0"/>
                <w:color w:val="000000"/>
                <w:sz w:val="20"/>
                <w:szCs w:val="20"/>
              </w:rPr>
            </w:pPr>
            <w:r w:rsidRPr="009E5255">
              <w:rPr>
                <w:color w:val="000000"/>
                <w:sz w:val="20"/>
                <w:szCs w:val="20"/>
              </w:rPr>
              <w:t xml:space="preserve">Chemotherapy errors </w:t>
            </w:r>
            <w:r w:rsidR="00F22DC2" w:rsidRPr="009E5255">
              <w:rPr>
                <w:color w:val="000000"/>
                <w:sz w:val="20"/>
                <w:szCs w:val="20"/>
              </w:rPr>
              <w:t>occurred</w:t>
            </w:r>
            <w:r w:rsidRPr="009E5255">
              <w:rPr>
                <w:color w:val="000000"/>
                <w:sz w:val="20"/>
                <w:szCs w:val="20"/>
              </w:rPr>
              <w:t xml:space="preserve"> at a rate of about one to four per 1000 orders, affected at least 1–3% of adult and paediatric oncology patients, and </w:t>
            </w:r>
            <w:r w:rsidR="00F22DC2" w:rsidRPr="009E5255">
              <w:rPr>
                <w:color w:val="000000"/>
                <w:sz w:val="20"/>
                <w:szCs w:val="20"/>
              </w:rPr>
              <w:t>occurred</w:t>
            </w:r>
            <w:r w:rsidRPr="009E5255">
              <w:rPr>
                <w:color w:val="000000"/>
                <w:sz w:val="20"/>
                <w:szCs w:val="20"/>
              </w:rPr>
              <w:t xml:space="preserve"> at all stages of the medication use process. Oral chemotherapy use was a particular area of growing risk. The rate of chemotherapy error-related injuries was generally lower than those seen in comparable studies of general medical patients. Although many interventions showed promise in reducing chemotherapy errors, most have little empirical support. </w:t>
            </w:r>
          </w:p>
          <w:p w14:paraId="078346F9" w14:textId="77777777" w:rsidR="003D063D" w:rsidRPr="009E5255" w:rsidRDefault="003D063D" w:rsidP="00751697">
            <w:pPr>
              <w:spacing w:before="0" w:after="0" w:line="240" w:lineRule="auto"/>
              <w:rPr>
                <w:sz w:val="20"/>
                <w:szCs w:val="20"/>
              </w:rPr>
            </w:pPr>
          </w:p>
        </w:tc>
      </w:tr>
      <w:tr w:rsidR="003D063D" w:rsidRPr="009E5255" w14:paraId="774CE0BC" w14:textId="77777777" w:rsidTr="00715C90">
        <w:tc>
          <w:tcPr>
            <w:tcW w:w="4077" w:type="dxa"/>
          </w:tcPr>
          <w:p w14:paraId="106C48E4" w14:textId="767904BC" w:rsidR="003D063D" w:rsidRPr="009E5255" w:rsidRDefault="000F3404" w:rsidP="00751697">
            <w:pPr>
              <w:spacing w:before="0" w:after="0" w:line="240" w:lineRule="auto"/>
              <w:rPr>
                <w:color w:val="FF0000"/>
                <w:sz w:val="20"/>
                <w:szCs w:val="20"/>
              </w:rPr>
            </w:pPr>
            <w:r w:rsidRPr="009E5255">
              <w:rPr>
                <w:bCs w:val="0"/>
                <w:color w:val="000000"/>
                <w:sz w:val="20"/>
                <w:szCs w:val="20"/>
              </w:rPr>
              <w:t xml:space="preserve">White, R., Cassano-Piché, A., Fields, A., Cheng, R. &amp; Easty, A. (2014). Intravenous chemotherapy preparation errors: Patient safety risks identified in a pan-Canadian exploratory study. </w:t>
            </w:r>
            <w:r w:rsidRPr="009E5255">
              <w:rPr>
                <w:bCs w:val="0"/>
                <w:i/>
                <w:iCs/>
                <w:color w:val="000000"/>
                <w:sz w:val="20"/>
                <w:szCs w:val="20"/>
              </w:rPr>
              <w:t>Journal of Oncology Pharmacy Practice, 20</w:t>
            </w:r>
            <w:r w:rsidRPr="009E5255">
              <w:rPr>
                <w:bCs w:val="0"/>
                <w:color w:val="000000"/>
                <w:sz w:val="20"/>
                <w:szCs w:val="20"/>
              </w:rPr>
              <w:t>(1), 40-46.</w:t>
            </w:r>
          </w:p>
        </w:tc>
        <w:tc>
          <w:tcPr>
            <w:tcW w:w="954" w:type="dxa"/>
          </w:tcPr>
          <w:p w14:paraId="25351135" w14:textId="103B2A1F" w:rsidR="003D063D" w:rsidRPr="009E5255" w:rsidRDefault="000F3404" w:rsidP="00751697">
            <w:pPr>
              <w:spacing w:before="0" w:after="0" w:line="240" w:lineRule="auto"/>
              <w:rPr>
                <w:sz w:val="20"/>
                <w:szCs w:val="20"/>
              </w:rPr>
            </w:pPr>
            <w:r w:rsidRPr="009E5255">
              <w:rPr>
                <w:sz w:val="20"/>
                <w:szCs w:val="20"/>
              </w:rPr>
              <w:t>Canada</w:t>
            </w:r>
          </w:p>
        </w:tc>
        <w:tc>
          <w:tcPr>
            <w:tcW w:w="4197" w:type="dxa"/>
          </w:tcPr>
          <w:p w14:paraId="27790987" w14:textId="0F15F192" w:rsidR="000F3404" w:rsidRPr="009E5255" w:rsidRDefault="000F3404" w:rsidP="000F3404">
            <w:pPr>
              <w:widowControl/>
              <w:spacing w:before="0" w:after="0" w:line="240" w:lineRule="auto"/>
              <w:rPr>
                <w:bCs w:val="0"/>
                <w:color w:val="000000"/>
                <w:sz w:val="20"/>
                <w:szCs w:val="20"/>
              </w:rPr>
            </w:pPr>
            <w:r w:rsidRPr="009E5255">
              <w:rPr>
                <w:color w:val="000000"/>
                <w:sz w:val="20"/>
                <w:szCs w:val="20"/>
              </w:rPr>
              <w:t xml:space="preserve">Field observations in six cancer </w:t>
            </w:r>
            <w:r w:rsidR="00F22DC2" w:rsidRPr="009E5255">
              <w:rPr>
                <w:color w:val="000000"/>
                <w:sz w:val="20"/>
                <w:szCs w:val="20"/>
              </w:rPr>
              <w:t>centres</w:t>
            </w:r>
            <w:r w:rsidRPr="009E5255">
              <w:rPr>
                <w:color w:val="000000"/>
                <w:sz w:val="20"/>
                <w:szCs w:val="20"/>
              </w:rPr>
              <w:t xml:space="preserve"> to identify end-to-end processes in clinic, pharmacy, and treatment areas; analysis of processes to identify risks. </w:t>
            </w:r>
          </w:p>
          <w:p w14:paraId="7FE1ED30" w14:textId="77777777" w:rsidR="003D063D" w:rsidRPr="009E5255" w:rsidRDefault="003D063D" w:rsidP="00751697">
            <w:pPr>
              <w:spacing w:before="0" w:after="0" w:line="240" w:lineRule="auto"/>
              <w:rPr>
                <w:sz w:val="20"/>
                <w:szCs w:val="20"/>
              </w:rPr>
            </w:pPr>
          </w:p>
        </w:tc>
        <w:tc>
          <w:tcPr>
            <w:tcW w:w="4709" w:type="dxa"/>
          </w:tcPr>
          <w:p w14:paraId="12487C09" w14:textId="50A07A55" w:rsidR="000F3404" w:rsidRPr="009E5255" w:rsidRDefault="000F3404" w:rsidP="000F3404">
            <w:pPr>
              <w:widowControl/>
              <w:spacing w:before="0" w:after="0" w:line="240" w:lineRule="auto"/>
              <w:rPr>
                <w:bCs w:val="0"/>
                <w:color w:val="000000"/>
                <w:sz w:val="20"/>
                <w:szCs w:val="20"/>
              </w:rPr>
            </w:pPr>
            <w:r w:rsidRPr="009E5255">
              <w:rPr>
                <w:color w:val="000000"/>
                <w:sz w:val="20"/>
                <w:szCs w:val="20"/>
              </w:rPr>
              <w:t>Steps involved in chemotherapy preparation (i.e.</w:t>
            </w:r>
            <w:r w:rsidR="00F22DC2" w:rsidRPr="009E5255">
              <w:rPr>
                <w:color w:val="000000"/>
                <w:sz w:val="20"/>
                <w:szCs w:val="20"/>
              </w:rPr>
              <w:t>,</w:t>
            </w:r>
            <w:r w:rsidRPr="009E5255">
              <w:rPr>
                <w:color w:val="000000"/>
                <w:sz w:val="20"/>
                <w:szCs w:val="20"/>
              </w:rPr>
              <w:t xml:space="preserve"> staging, reconstitution, mixing, versification), and an overview of error mechanisms in the chemotherapy preparation process. </w:t>
            </w:r>
          </w:p>
          <w:p w14:paraId="19554536" w14:textId="77777777" w:rsidR="003D063D" w:rsidRPr="009E5255" w:rsidRDefault="003D063D" w:rsidP="00751697">
            <w:pPr>
              <w:spacing w:before="0" w:after="0" w:line="240" w:lineRule="auto"/>
              <w:rPr>
                <w:sz w:val="20"/>
                <w:szCs w:val="20"/>
              </w:rPr>
            </w:pPr>
          </w:p>
        </w:tc>
      </w:tr>
      <w:tr w:rsidR="003D063D" w:rsidRPr="009E5255" w14:paraId="0DDDFBEA" w14:textId="77777777" w:rsidTr="00715C90">
        <w:tc>
          <w:tcPr>
            <w:tcW w:w="4077" w:type="dxa"/>
          </w:tcPr>
          <w:p w14:paraId="7A398B6B" w14:textId="14DB3D74" w:rsidR="003D063D" w:rsidRPr="009E5255" w:rsidRDefault="00FF2FEF" w:rsidP="00751697">
            <w:pPr>
              <w:spacing w:before="0" w:after="0" w:line="240" w:lineRule="auto"/>
              <w:rPr>
                <w:color w:val="FF0000"/>
                <w:sz w:val="20"/>
                <w:szCs w:val="20"/>
              </w:rPr>
            </w:pPr>
            <w:r w:rsidRPr="009E5255">
              <w:rPr>
                <w:bCs w:val="0"/>
                <w:color w:val="000000"/>
                <w:sz w:val="20"/>
                <w:szCs w:val="20"/>
              </w:rPr>
              <w:t xml:space="preserve">Willis, A., Bullement, A. &amp; Sullivan, W. (2018). PRM133-Estimated cost savings from dose banding guidance: A case study using treatments for stage IV melanoma. </w:t>
            </w:r>
            <w:r w:rsidRPr="009E5255">
              <w:rPr>
                <w:bCs w:val="0"/>
                <w:i/>
                <w:iCs/>
                <w:color w:val="000000"/>
                <w:sz w:val="20"/>
                <w:szCs w:val="20"/>
              </w:rPr>
              <w:t>Value in Health, 21</w:t>
            </w:r>
            <w:r w:rsidRPr="009E5255">
              <w:rPr>
                <w:bCs w:val="0"/>
                <w:color w:val="000000"/>
                <w:sz w:val="20"/>
                <w:szCs w:val="20"/>
              </w:rPr>
              <w:t>, S378-S379.</w:t>
            </w:r>
          </w:p>
        </w:tc>
        <w:tc>
          <w:tcPr>
            <w:tcW w:w="954" w:type="dxa"/>
          </w:tcPr>
          <w:p w14:paraId="0CA6902B" w14:textId="4A5FEF77" w:rsidR="003D063D" w:rsidRPr="009E5255" w:rsidRDefault="00FF2FEF" w:rsidP="00751697">
            <w:pPr>
              <w:spacing w:before="0" w:after="0" w:line="240" w:lineRule="auto"/>
              <w:rPr>
                <w:sz w:val="20"/>
                <w:szCs w:val="20"/>
              </w:rPr>
            </w:pPr>
            <w:r w:rsidRPr="009E5255">
              <w:rPr>
                <w:sz w:val="20"/>
                <w:szCs w:val="20"/>
              </w:rPr>
              <w:t>UK</w:t>
            </w:r>
          </w:p>
        </w:tc>
        <w:tc>
          <w:tcPr>
            <w:tcW w:w="4197" w:type="dxa"/>
          </w:tcPr>
          <w:p w14:paraId="61E92C66" w14:textId="64028B22" w:rsidR="00FF2FEF" w:rsidRPr="009E5255" w:rsidRDefault="00FF2FEF" w:rsidP="00FF2FEF">
            <w:pPr>
              <w:widowControl/>
              <w:spacing w:before="0" w:after="0" w:line="240" w:lineRule="auto"/>
              <w:rPr>
                <w:bCs w:val="0"/>
                <w:color w:val="000000"/>
                <w:sz w:val="20"/>
                <w:szCs w:val="20"/>
              </w:rPr>
            </w:pPr>
            <w:r w:rsidRPr="009E5255">
              <w:rPr>
                <w:color w:val="000000"/>
                <w:sz w:val="20"/>
                <w:szCs w:val="20"/>
              </w:rPr>
              <w:t>Comparison of per-</w:t>
            </w:r>
            <w:r w:rsidR="00F22DC2" w:rsidRPr="009E5255">
              <w:rPr>
                <w:color w:val="000000"/>
                <w:sz w:val="20"/>
                <w:szCs w:val="20"/>
              </w:rPr>
              <w:t>patient</w:t>
            </w:r>
            <w:r w:rsidRPr="009E5255">
              <w:rPr>
                <w:color w:val="000000"/>
                <w:sz w:val="20"/>
                <w:szCs w:val="20"/>
              </w:rPr>
              <w:t xml:space="preserve"> annual drug and administration cost for Stage IV melanoma with dose banding and no dose </w:t>
            </w:r>
            <w:r w:rsidR="00F22DC2" w:rsidRPr="009E5255">
              <w:rPr>
                <w:color w:val="000000"/>
                <w:sz w:val="20"/>
                <w:szCs w:val="20"/>
              </w:rPr>
              <w:t>banding</w:t>
            </w:r>
            <w:r w:rsidRPr="009E5255">
              <w:rPr>
                <w:color w:val="000000"/>
                <w:sz w:val="20"/>
                <w:szCs w:val="20"/>
              </w:rPr>
              <w:t xml:space="preserve"> alternative. Analysis of Health Survey for England data based on 3 scenarios: 1) non-banded dosing assuming individual preparation, (2) banded dosing assuming individual preparation, and (3) exact dose (i.e. no drug wastage due to preparation for the population). </w:t>
            </w:r>
          </w:p>
          <w:p w14:paraId="248DFA0B" w14:textId="6665A715" w:rsidR="00FF2FEF" w:rsidRPr="009E5255" w:rsidRDefault="00FF2FEF" w:rsidP="00FF2FEF">
            <w:pPr>
              <w:widowControl/>
              <w:spacing w:before="0" w:after="0" w:line="240" w:lineRule="auto"/>
              <w:rPr>
                <w:bCs w:val="0"/>
                <w:color w:val="000000"/>
                <w:sz w:val="20"/>
                <w:szCs w:val="20"/>
              </w:rPr>
            </w:pPr>
          </w:p>
          <w:p w14:paraId="6CF584AE" w14:textId="77777777" w:rsidR="003D063D" w:rsidRPr="009E5255" w:rsidRDefault="003D063D" w:rsidP="00751697">
            <w:pPr>
              <w:spacing w:before="0" w:after="0" w:line="240" w:lineRule="auto"/>
              <w:rPr>
                <w:sz w:val="20"/>
                <w:szCs w:val="20"/>
              </w:rPr>
            </w:pPr>
          </w:p>
        </w:tc>
        <w:tc>
          <w:tcPr>
            <w:tcW w:w="4709" w:type="dxa"/>
          </w:tcPr>
          <w:p w14:paraId="3F96D43C" w14:textId="77777777" w:rsidR="00FF2FEF" w:rsidRPr="009E5255" w:rsidRDefault="00FF2FEF" w:rsidP="00FF2FEF">
            <w:pPr>
              <w:widowControl/>
              <w:spacing w:before="0" w:after="0" w:line="240" w:lineRule="auto"/>
              <w:rPr>
                <w:bCs w:val="0"/>
                <w:color w:val="2E2E2E"/>
                <w:sz w:val="20"/>
                <w:szCs w:val="20"/>
              </w:rPr>
            </w:pPr>
            <w:r w:rsidRPr="009E5255">
              <w:rPr>
                <w:color w:val="2E2E2E"/>
                <w:sz w:val="20"/>
                <w:szCs w:val="20"/>
              </w:rPr>
              <w:t>Potential cost savings possible with dose banding, due to similar or lower drug costs and reduced administration time. </w:t>
            </w:r>
          </w:p>
          <w:p w14:paraId="21EFF6DB" w14:textId="77777777" w:rsidR="003D063D" w:rsidRPr="009E5255" w:rsidRDefault="003D063D" w:rsidP="00751697">
            <w:pPr>
              <w:spacing w:before="0" w:after="0" w:line="240" w:lineRule="auto"/>
              <w:rPr>
                <w:sz w:val="20"/>
                <w:szCs w:val="20"/>
              </w:rPr>
            </w:pPr>
          </w:p>
        </w:tc>
      </w:tr>
      <w:tr w:rsidR="003D063D" w:rsidRPr="009E5255" w14:paraId="3C73B5E8" w14:textId="77777777" w:rsidTr="00715C90">
        <w:tc>
          <w:tcPr>
            <w:tcW w:w="4077" w:type="dxa"/>
            <w:tcBorders>
              <w:bottom w:val="single" w:sz="4" w:space="0" w:color="auto"/>
            </w:tcBorders>
          </w:tcPr>
          <w:p w14:paraId="243E8547" w14:textId="2491AD0A" w:rsidR="003D063D" w:rsidRPr="009E5255" w:rsidRDefault="00FF2FEF" w:rsidP="00751697">
            <w:pPr>
              <w:spacing w:before="0" w:after="0" w:line="240" w:lineRule="auto"/>
              <w:rPr>
                <w:color w:val="FF0000"/>
                <w:sz w:val="20"/>
                <w:szCs w:val="20"/>
              </w:rPr>
            </w:pPr>
            <w:r w:rsidRPr="009E5255">
              <w:rPr>
                <w:bCs w:val="0"/>
                <w:color w:val="000000"/>
                <w:sz w:val="20"/>
                <w:szCs w:val="20"/>
              </w:rPr>
              <w:t xml:space="preserve">Winger, B., Clements, E., Deyoung, J., et al. (2011). Cost savings from dose rounding of biologic anticancer agents in adults. </w:t>
            </w:r>
            <w:r w:rsidRPr="009E5255">
              <w:rPr>
                <w:bCs w:val="0"/>
                <w:i/>
                <w:iCs/>
                <w:color w:val="000000"/>
                <w:sz w:val="20"/>
                <w:szCs w:val="20"/>
              </w:rPr>
              <w:t>Journal of Oncology Pharmacy Practice, 17</w:t>
            </w:r>
            <w:r w:rsidRPr="009E5255">
              <w:rPr>
                <w:bCs w:val="0"/>
                <w:color w:val="000000"/>
                <w:sz w:val="20"/>
                <w:szCs w:val="20"/>
              </w:rPr>
              <w:t>(3), 246-251.</w:t>
            </w:r>
          </w:p>
        </w:tc>
        <w:tc>
          <w:tcPr>
            <w:tcW w:w="954" w:type="dxa"/>
            <w:tcBorders>
              <w:bottom w:val="single" w:sz="4" w:space="0" w:color="auto"/>
            </w:tcBorders>
          </w:tcPr>
          <w:p w14:paraId="0D8BB768" w14:textId="3D4E456C" w:rsidR="003D063D" w:rsidRPr="009E5255" w:rsidRDefault="00FF2FEF" w:rsidP="00751697">
            <w:pPr>
              <w:spacing w:before="0" w:after="0" w:line="240" w:lineRule="auto"/>
              <w:rPr>
                <w:sz w:val="20"/>
                <w:szCs w:val="20"/>
              </w:rPr>
            </w:pPr>
            <w:r w:rsidRPr="009E5255">
              <w:rPr>
                <w:sz w:val="20"/>
                <w:szCs w:val="20"/>
              </w:rPr>
              <w:t>US</w:t>
            </w:r>
          </w:p>
        </w:tc>
        <w:tc>
          <w:tcPr>
            <w:tcW w:w="4197" w:type="dxa"/>
            <w:tcBorders>
              <w:bottom w:val="single" w:sz="4" w:space="0" w:color="auto"/>
            </w:tcBorders>
          </w:tcPr>
          <w:p w14:paraId="16084A8E" w14:textId="487BE80E" w:rsidR="00FF2FEF" w:rsidRPr="009E5255" w:rsidRDefault="00FF2FEF" w:rsidP="00FF2FEF">
            <w:pPr>
              <w:widowControl/>
              <w:spacing w:before="0" w:after="0" w:line="240" w:lineRule="auto"/>
              <w:rPr>
                <w:color w:val="000000"/>
                <w:sz w:val="20"/>
                <w:szCs w:val="20"/>
              </w:rPr>
            </w:pPr>
            <w:r w:rsidRPr="009E5255">
              <w:rPr>
                <w:color w:val="000000"/>
                <w:sz w:val="20"/>
                <w:szCs w:val="20"/>
              </w:rPr>
              <w:t>Retrospective review of preparation and medication orders for biologic anticancer drugs to determine the cost savings related to a dose-rounding process for adult biologic anticancer agents in inpatient and outpatient settings. Evaluation of the procedure allowing automatic dose rounding of biologic anticancer agents to a value within 10% of the ordered dose by the pharmacist at the time of order entry. Data collected included drug name, ordered dose, rounded dose, and product vials not wasted Specific drug costs were provided by the department’s purchasing office. Cost savings were evaluated retrospectively for the time period of January 1, 2005 through March 31, 2005</w:t>
            </w:r>
          </w:p>
          <w:p w14:paraId="4407D69D" w14:textId="77777777" w:rsidR="003D063D" w:rsidRPr="009E5255" w:rsidRDefault="003D063D" w:rsidP="00751697">
            <w:pPr>
              <w:spacing w:before="0" w:after="0" w:line="240" w:lineRule="auto"/>
              <w:rPr>
                <w:sz w:val="20"/>
                <w:szCs w:val="20"/>
              </w:rPr>
            </w:pPr>
          </w:p>
        </w:tc>
        <w:tc>
          <w:tcPr>
            <w:tcW w:w="4709" w:type="dxa"/>
            <w:tcBorders>
              <w:bottom w:val="single" w:sz="4" w:space="0" w:color="auto"/>
            </w:tcBorders>
          </w:tcPr>
          <w:p w14:paraId="76F8BE0A" w14:textId="66785675" w:rsidR="00FF2FEF" w:rsidRPr="009E5255" w:rsidRDefault="00FF2FEF" w:rsidP="00FF2FEF">
            <w:pPr>
              <w:widowControl/>
              <w:spacing w:before="0" w:after="0" w:line="240" w:lineRule="auto"/>
              <w:rPr>
                <w:bCs w:val="0"/>
                <w:color w:val="000000"/>
                <w:sz w:val="20"/>
                <w:szCs w:val="20"/>
              </w:rPr>
            </w:pPr>
            <w:r w:rsidRPr="009E5255">
              <w:rPr>
                <w:color w:val="000000"/>
                <w:sz w:val="20"/>
                <w:szCs w:val="20"/>
              </w:rPr>
              <w:t xml:space="preserve">Dose rounding to a value of 10% of ordered dose could reduce drug wastage for 42% of the orders included in the analysis. </w:t>
            </w:r>
          </w:p>
          <w:p w14:paraId="7BC129F6" w14:textId="77777777" w:rsidR="003D063D" w:rsidRPr="009E5255" w:rsidRDefault="003D063D" w:rsidP="00751697">
            <w:pPr>
              <w:spacing w:before="0" w:after="0" w:line="240" w:lineRule="auto"/>
              <w:rPr>
                <w:sz w:val="20"/>
                <w:szCs w:val="20"/>
              </w:rPr>
            </w:pPr>
          </w:p>
        </w:tc>
      </w:tr>
    </w:tbl>
    <w:p w14:paraId="6E0AE662" w14:textId="77777777" w:rsidR="00751697" w:rsidRPr="009E5255" w:rsidRDefault="00751697" w:rsidP="00014354"/>
    <w:p w14:paraId="434CB67E" w14:textId="77777777" w:rsidR="00751697" w:rsidRPr="009E5255" w:rsidRDefault="00751697" w:rsidP="00014354">
      <w:pPr>
        <w:sectPr w:rsidR="00751697" w:rsidRPr="009E5255" w:rsidSect="00751697">
          <w:pgSz w:w="16817" w:h="11901" w:orient="landscape"/>
          <w:pgMar w:top="1440" w:right="1440" w:bottom="1440" w:left="1440" w:header="709" w:footer="709" w:gutter="0"/>
          <w:cols w:space="708"/>
          <w:docGrid w:linePitch="360"/>
        </w:sectPr>
      </w:pPr>
    </w:p>
    <w:p w14:paraId="33FC65DA" w14:textId="603912D5" w:rsidR="00CE23A2" w:rsidRPr="009E5255" w:rsidRDefault="00CE23A2" w:rsidP="00CE23A2">
      <w:pPr>
        <w:pStyle w:val="Title"/>
        <w:spacing w:after="240" w:line="360" w:lineRule="auto"/>
      </w:pPr>
      <w:r w:rsidRPr="009E5255">
        <w:fldChar w:fldCharType="begin"/>
      </w:r>
      <w:r w:rsidRPr="009E5255">
        <w:instrText xml:space="preserve"> REF _Ref94157232 \h  \* MERGEFORMAT </w:instrText>
      </w:r>
      <w:r w:rsidRPr="009E5255">
        <w:fldChar w:fldCharType="separate"/>
      </w:r>
      <w:bookmarkStart w:id="400" w:name="_Toc144886282"/>
      <w:r w:rsidR="000C766B" w:rsidRPr="009E5255">
        <w:t xml:space="preserve">Appendix </w:t>
      </w:r>
      <w:r w:rsidR="000C766B">
        <w:rPr>
          <w:noProof/>
        </w:rPr>
        <w:t>4</w:t>
      </w:r>
      <w:r w:rsidR="000C766B" w:rsidRPr="009E5255">
        <w:rPr>
          <w:noProof/>
        </w:rPr>
        <w:t>.</w:t>
      </w:r>
      <w:r w:rsidR="000C766B" w:rsidRPr="009E5255">
        <w:t xml:space="preserve"> Consultations</w:t>
      </w:r>
      <w:bookmarkEnd w:id="400"/>
      <w:r w:rsidRPr="009E5255">
        <w:fldChar w:fldCharType="end"/>
      </w:r>
    </w:p>
    <w:p w14:paraId="27F70840" w14:textId="42EDB318" w:rsidR="009D7697" w:rsidRPr="009E5255" w:rsidRDefault="009D7697" w:rsidP="009D7697">
      <w:pPr>
        <w:widowControl/>
        <w:rPr>
          <w:i/>
          <w:iCs/>
          <w:u w:val="single"/>
        </w:rPr>
      </w:pPr>
      <w:r w:rsidRPr="009E5255">
        <w:rPr>
          <w:i/>
          <w:iCs/>
          <w:u w:val="single"/>
        </w:rPr>
        <w:t>Written submissions</w:t>
      </w:r>
    </w:p>
    <w:p w14:paraId="4B044575" w14:textId="77777777" w:rsidR="009D7697" w:rsidRPr="009E5255" w:rsidRDefault="009D7697" w:rsidP="009D7697">
      <w:pPr>
        <w:widowControl/>
      </w:pPr>
      <w:r w:rsidRPr="009E5255">
        <w:t xml:space="preserve">In May, 2021, the Department of Health released a Discussion Paper inviting submissions to the Review by stakeholders to the EFC supply chain.  A total of 40 formal submissions were received.  A thematic analysis of these written submissions was conducted to formulate an understanding of EFC supply chain activities, costs and remuneration, and stakeholders’ concerns in these areas.  This analysis, conducted in collaboration with the Department of Health and Lead Reviewer, also informed the development of interview protocols for the subsequent, in-depth consultation of identified stakeholders. </w:t>
      </w:r>
    </w:p>
    <w:p w14:paraId="7DE97AE8" w14:textId="77777777" w:rsidR="009D7697" w:rsidRPr="009E5255" w:rsidRDefault="009D7697" w:rsidP="009D7697">
      <w:pPr>
        <w:widowControl/>
      </w:pPr>
      <w:r w:rsidRPr="009E5255">
        <w:rPr>
          <w:i/>
          <w:iCs/>
          <w:u w:val="single"/>
        </w:rPr>
        <w:t>Face-to-face consultations</w:t>
      </w:r>
    </w:p>
    <w:p w14:paraId="2C7FC0AC" w14:textId="77777777" w:rsidR="009D7697" w:rsidRPr="009E5255" w:rsidRDefault="009D7697" w:rsidP="009D7697">
      <w:r w:rsidRPr="009E5255">
        <w:t>The Review team conducted semi-structured interviews with stakeholders involved in the supply, delivery and administration of EFC-funded medicines, including manufacturers, wholesalers and compounders; State and Territory public health services; hospital pharmacists and administrators; health-sector peak bodies; health care professionals involved in cancer treatment and care; and patients.  A total of 23 consultations were conducted, including 67 interviewees representing 23 organisations.</w:t>
      </w:r>
    </w:p>
    <w:p w14:paraId="325CDF71" w14:textId="77777777" w:rsidR="009D7697" w:rsidRPr="009E5255" w:rsidRDefault="009D7697">
      <w:pPr>
        <w:widowControl/>
        <w:spacing w:before="0" w:after="0" w:line="240" w:lineRule="auto"/>
        <w:rPr>
          <w:rFonts w:eastAsiaTheme="majorEastAsia" w:cstheme="majorBidi"/>
          <w:b/>
          <w:spacing w:val="-10"/>
          <w:kern w:val="28"/>
          <w:szCs w:val="56"/>
        </w:rPr>
      </w:pPr>
      <w:r w:rsidRPr="009E5255">
        <w:br w:type="page"/>
      </w:r>
    </w:p>
    <w:p w14:paraId="02D0C92C" w14:textId="2B252B2B" w:rsidR="00584A9D" w:rsidRPr="009E5255" w:rsidRDefault="00584A9D" w:rsidP="009D7697">
      <w:pPr>
        <w:pStyle w:val="Title"/>
        <w:spacing w:after="240" w:line="360" w:lineRule="auto"/>
      </w:pPr>
      <w:r w:rsidRPr="009E5255">
        <w:fldChar w:fldCharType="begin"/>
      </w:r>
      <w:r w:rsidRPr="009E5255">
        <w:instrText xml:space="preserve"> REF _Ref92645248 \h  \* MERGEFORMAT </w:instrText>
      </w:r>
      <w:r w:rsidRPr="009E5255">
        <w:fldChar w:fldCharType="separate"/>
      </w:r>
      <w:bookmarkStart w:id="401" w:name="_Toc144886283"/>
      <w:r w:rsidR="000C766B" w:rsidRPr="009E5255">
        <w:t xml:space="preserve">Appendix </w:t>
      </w:r>
      <w:r w:rsidR="000C766B">
        <w:t>5</w:t>
      </w:r>
      <w:r w:rsidR="000C766B" w:rsidRPr="009E5255">
        <w:t xml:space="preserve">. Comparison of Drug Utilisation under the CPAP and EFC </w:t>
      </w:r>
      <w:bookmarkEnd w:id="401"/>
      <w:r w:rsidRPr="009E5255">
        <w:fldChar w:fldCharType="end"/>
      </w:r>
    </w:p>
    <w:p w14:paraId="10BAE20A" w14:textId="2F54C8A6" w:rsidR="00185844" w:rsidRPr="009E5255" w:rsidRDefault="00185844" w:rsidP="00185844">
      <w:r w:rsidRPr="009E5255">
        <w:t xml:space="preserve">Prior to commencement of the EFC in 2011, extant drugs subsequently listed on the EFC were supplied on the PBS via the Chemotherapy Product Access Program (CPAP) for public hospitals, with parallel listings under s100 and the General Benefits section of the PBS for private hospital access.  Under pre-EFC funding arrangements, drugs were reimbursed on the basis of the full pack quantity, rather than the minimum combination of vials required to provide the prescribed dose.  To assess the impact of shifting to remuneration on the basis of the efficient combination of vials, an historical analysis of aggregate PBS services volumes and benefit value was conducted.  </w:t>
      </w:r>
    </w:p>
    <w:p w14:paraId="464F669A" w14:textId="1256B5B5" w:rsidR="00185844" w:rsidRPr="009E5255" w:rsidRDefault="008B4AA3" w:rsidP="00185844">
      <w:r w:rsidRPr="009E5255">
        <w:t>M</w:t>
      </w:r>
      <w:r w:rsidR="00185844" w:rsidRPr="009E5255">
        <w:t xml:space="preserve">olecules used as the basis for this comparison and their corresponding PBS indications are listed in </w:t>
      </w:r>
      <w:r w:rsidR="00185844" w:rsidRPr="009E5255">
        <w:fldChar w:fldCharType="begin"/>
      </w:r>
      <w:r w:rsidR="00185844" w:rsidRPr="009E5255">
        <w:instrText xml:space="preserve"> REF _Ref94010440 \h </w:instrText>
      </w:r>
      <w:r w:rsidR="00185844" w:rsidRPr="009E5255">
        <w:fldChar w:fldCharType="separate"/>
      </w:r>
      <w:r w:rsidR="000C766B" w:rsidRPr="009E5255">
        <w:t>Table A</w:t>
      </w:r>
      <w:r w:rsidR="000C766B">
        <w:rPr>
          <w:noProof/>
        </w:rPr>
        <w:t>7</w:t>
      </w:r>
      <w:r w:rsidR="00185844" w:rsidRPr="009E5255">
        <w:fldChar w:fldCharType="end"/>
      </w:r>
      <w:r w:rsidR="00185844" w:rsidRPr="009E5255">
        <w:t xml:space="preserve">. Molecules were included if previously funded via the CPAP, with at least two years of PBS service and benefit value data prior to the commencement of the EFC. </w:t>
      </w:r>
      <w:r w:rsidRPr="009E5255">
        <w:t xml:space="preserve"> </w:t>
      </w:r>
      <w:r w:rsidR="00185844" w:rsidRPr="009E5255">
        <w:t>All non-</w:t>
      </w:r>
      <w:r w:rsidRPr="009E5255">
        <w:t>IV</w:t>
      </w:r>
      <w:r w:rsidR="00185844" w:rsidRPr="009E5255">
        <w:t xml:space="preserve"> formulations (i.e., tablets) were excluded from the analysis.  To mitigate confounding, the molecules rituximab, trastuzumab, doxorubicin and methotrexate were excluded, as these drugs have PBS-approved </w:t>
      </w:r>
      <w:r w:rsidRPr="009E5255">
        <w:t>IV</w:t>
      </w:r>
      <w:r w:rsidR="00185844" w:rsidRPr="009E5255">
        <w:t xml:space="preserve"> formulations for non-EFC indications. </w:t>
      </w:r>
    </w:p>
    <w:p w14:paraId="23DB5E3F" w14:textId="5075DA8F" w:rsidR="00185844" w:rsidRPr="009E5255" w:rsidRDefault="00185844" w:rsidP="00185844">
      <w:pPr>
        <w:pStyle w:val="Caption"/>
      </w:pPr>
      <w:bookmarkStart w:id="402" w:name="_Ref94010440"/>
      <w:r w:rsidRPr="009E5255">
        <w:t>Table A</w:t>
      </w:r>
      <w:r w:rsidR="00E36C93">
        <w:fldChar w:fldCharType="begin"/>
      </w:r>
      <w:r w:rsidR="00E36C93">
        <w:instrText xml:space="preserve"> SEQ Table_A \* ARABIC </w:instrText>
      </w:r>
      <w:r w:rsidR="00E36C93">
        <w:fldChar w:fldCharType="separate"/>
      </w:r>
      <w:r w:rsidR="000C766B">
        <w:rPr>
          <w:noProof/>
        </w:rPr>
        <w:t>7</w:t>
      </w:r>
      <w:r w:rsidR="00E36C93">
        <w:rPr>
          <w:noProof/>
        </w:rPr>
        <w:fldChar w:fldCharType="end"/>
      </w:r>
      <w:bookmarkEnd w:id="402"/>
      <w:r w:rsidRPr="009E5255">
        <w:t>. Select EFC-listed drugs by PBS ind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Select EFC-listed drugs by PBS indication"/>
      </w:tblPr>
      <w:tblGrid>
        <w:gridCol w:w="1701"/>
        <w:gridCol w:w="6785"/>
      </w:tblGrid>
      <w:tr w:rsidR="00185844" w:rsidRPr="009E5255" w14:paraId="26950DF5" w14:textId="77777777" w:rsidTr="0058163D">
        <w:tc>
          <w:tcPr>
            <w:tcW w:w="1701" w:type="dxa"/>
            <w:tcBorders>
              <w:bottom w:val="single" w:sz="4" w:space="0" w:color="auto"/>
            </w:tcBorders>
            <w:tcMar>
              <w:left w:w="0" w:type="dxa"/>
              <w:right w:w="0" w:type="dxa"/>
            </w:tcMar>
          </w:tcPr>
          <w:p w14:paraId="6F1FE933" w14:textId="77777777" w:rsidR="00185844" w:rsidRPr="009E5255" w:rsidRDefault="00185844" w:rsidP="00185844">
            <w:pPr>
              <w:spacing w:before="0" w:after="0" w:line="240" w:lineRule="auto"/>
              <w:rPr>
                <w:i/>
                <w:iCs/>
                <w:sz w:val="20"/>
                <w:szCs w:val="20"/>
              </w:rPr>
            </w:pPr>
            <w:r w:rsidRPr="009E5255">
              <w:rPr>
                <w:i/>
                <w:iCs/>
                <w:sz w:val="20"/>
                <w:szCs w:val="20"/>
              </w:rPr>
              <w:t xml:space="preserve">Molecule </w:t>
            </w:r>
          </w:p>
        </w:tc>
        <w:tc>
          <w:tcPr>
            <w:tcW w:w="6785" w:type="dxa"/>
            <w:tcBorders>
              <w:bottom w:val="single" w:sz="4" w:space="0" w:color="auto"/>
            </w:tcBorders>
            <w:tcMar>
              <w:left w:w="0" w:type="dxa"/>
              <w:right w:w="0" w:type="dxa"/>
            </w:tcMar>
          </w:tcPr>
          <w:p w14:paraId="36423FC4" w14:textId="77777777" w:rsidR="00185844" w:rsidRPr="009E5255" w:rsidRDefault="00185844" w:rsidP="00185844">
            <w:pPr>
              <w:spacing w:before="0" w:after="0" w:line="240" w:lineRule="auto"/>
              <w:rPr>
                <w:i/>
                <w:iCs/>
                <w:sz w:val="20"/>
                <w:szCs w:val="20"/>
              </w:rPr>
            </w:pPr>
            <w:r w:rsidRPr="009E5255">
              <w:rPr>
                <w:i/>
                <w:iCs/>
                <w:sz w:val="20"/>
                <w:szCs w:val="20"/>
              </w:rPr>
              <w:t>PBS indication (intravenous formulations only)</w:t>
            </w:r>
          </w:p>
        </w:tc>
      </w:tr>
      <w:tr w:rsidR="00185844" w:rsidRPr="009E5255" w14:paraId="4A0579B2" w14:textId="77777777" w:rsidTr="0058163D">
        <w:tc>
          <w:tcPr>
            <w:tcW w:w="1701" w:type="dxa"/>
            <w:tcBorders>
              <w:top w:val="single" w:sz="4" w:space="0" w:color="auto"/>
            </w:tcBorders>
            <w:tcMar>
              <w:left w:w="0" w:type="dxa"/>
              <w:right w:w="0" w:type="dxa"/>
            </w:tcMar>
          </w:tcPr>
          <w:p w14:paraId="3F453BFB" w14:textId="77777777" w:rsidR="00185844" w:rsidRPr="009E5255" w:rsidRDefault="00185844" w:rsidP="00185844">
            <w:pPr>
              <w:spacing w:before="0" w:after="0" w:line="240" w:lineRule="auto"/>
              <w:rPr>
                <w:sz w:val="20"/>
                <w:szCs w:val="20"/>
              </w:rPr>
            </w:pPr>
            <w:r w:rsidRPr="009E5255">
              <w:rPr>
                <w:sz w:val="20"/>
                <w:szCs w:val="20"/>
              </w:rPr>
              <w:t>Bleomycin</w:t>
            </w:r>
          </w:p>
        </w:tc>
        <w:tc>
          <w:tcPr>
            <w:tcW w:w="6785" w:type="dxa"/>
            <w:tcBorders>
              <w:top w:val="single" w:sz="4" w:space="0" w:color="auto"/>
            </w:tcBorders>
            <w:tcMar>
              <w:left w:w="0" w:type="dxa"/>
              <w:right w:w="0" w:type="dxa"/>
            </w:tcMar>
          </w:tcPr>
          <w:p w14:paraId="5E1AED10" w14:textId="77777777" w:rsidR="00185844" w:rsidRPr="009E5255" w:rsidRDefault="00185844" w:rsidP="00185844">
            <w:pPr>
              <w:spacing w:before="0" w:after="0" w:line="240" w:lineRule="auto"/>
              <w:rPr>
                <w:sz w:val="20"/>
                <w:szCs w:val="20"/>
              </w:rPr>
            </w:pPr>
            <w:r w:rsidRPr="009E5255">
              <w:rPr>
                <w:sz w:val="20"/>
                <w:szCs w:val="20"/>
              </w:rPr>
              <w:t>Germ cell neoplasm</w:t>
            </w:r>
          </w:p>
        </w:tc>
      </w:tr>
      <w:tr w:rsidR="00185844" w:rsidRPr="009E5255" w14:paraId="09A59849" w14:textId="77777777" w:rsidTr="0058163D">
        <w:tc>
          <w:tcPr>
            <w:tcW w:w="1701" w:type="dxa"/>
            <w:tcMar>
              <w:left w:w="0" w:type="dxa"/>
              <w:right w:w="0" w:type="dxa"/>
            </w:tcMar>
          </w:tcPr>
          <w:p w14:paraId="4F1A774E" w14:textId="77777777" w:rsidR="00185844" w:rsidRPr="009E5255" w:rsidRDefault="00185844" w:rsidP="00185844">
            <w:pPr>
              <w:spacing w:before="0" w:after="0" w:line="240" w:lineRule="auto"/>
              <w:rPr>
                <w:sz w:val="20"/>
                <w:szCs w:val="20"/>
              </w:rPr>
            </w:pPr>
            <w:r w:rsidRPr="009E5255">
              <w:rPr>
                <w:sz w:val="20"/>
                <w:szCs w:val="20"/>
              </w:rPr>
              <w:t>Bortezomib</w:t>
            </w:r>
          </w:p>
        </w:tc>
        <w:tc>
          <w:tcPr>
            <w:tcW w:w="6785" w:type="dxa"/>
            <w:tcMar>
              <w:left w:w="0" w:type="dxa"/>
              <w:right w:w="0" w:type="dxa"/>
            </w:tcMar>
          </w:tcPr>
          <w:p w14:paraId="455FDCC7" w14:textId="77777777" w:rsidR="00185844" w:rsidRPr="009E5255" w:rsidRDefault="00185844" w:rsidP="00185844">
            <w:pPr>
              <w:spacing w:before="0" w:after="0" w:line="240" w:lineRule="auto"/>
              <w:rPr>
                <w:sz w:val="20"/>
                <w:szCs w:val="20"/>
              </w:rPr>
            </w:pPr>
            <w:r w:rsidRPr="009E5255">
              <w:rPr>
                <w:sz w:val="20"/>
                <w:szCs w:val="20"/>
              </w:rPr>
              <w:t>Multiple myeloma</w:t>
            </w:r>
          </w:p>
        </w:tc>
      </w:tr>
      <w:tr w:rsidR="00185844" w:rsidRPr="009E5255" w14:paraId="67E264AB" w14:textId="77777777" w:rsidTr="0058163D">
        <w:tc>
          <w:tcPr>
            <w:tcW w:w="1701" w:type="dxa"/>
            <w:tcMar>
              <w:left w:w="0" w:type="dxa"/>
              <w:right w:w="0" w:type="dxa"/>
            </w:tcMar>
          </w:tcPr>
          <w:p w14:paraId="30CFE1C4" w14:textId="77777777" w:rsidR="00185844" w:rsidRPr="009E5255" w:rsidRDefault="00185844" w:rsidP="00185844">
            <w:pPr>
              <w:spacing w:before="0" w:after="0" w:line="240" w:lineRule="auto"/>
              <w:rPr>
                <w:sz w:val="20"/>
                <w:szCs w:val="20"/>
              </w:rPr>
            </w:pPr>
            <w:r w:rsidRPr="009E5255">
              <w:rPr>
                <w:sz w:val="20"/>
                <w:szCs w:val="20"/>
              </w:rPr>
              <w:t>Carboplatin</w:t>
            </w:r>
          </w:p>
        </w:tc>
        <w:tc>
          <w:tcPr>
            <w:tcW w:w="6785" w:type="dxa"/>
            <w:tcMar>
              <w:left w:w="0" w:type="dxa"/>
              <w:right w:w="0" w:type="dxa"/>
            </w:tcMar>
          </w:tcPr>
          <w:p w14:paraId="3214ED5A" w14:textId="77777777" w:rsidR="00185844" w:rsidRPr="009E5255" w:rsidRDefault="00185844" w:rsidP="00185844">
            <w:pPr>
              <w:spacing w:before="0" w:after="0" w:line="240" w:lineRule="auto"/>
              <w:rPr>
                <w:sz w:val="20"/>
                <w:szCs w:val="20"/>
              </w:rPr>
            </w:pPr>
            <w:r w:rsidRPr="009E5255">
              <w:rPr>
                <w:sz w:val="20"/>
                <w:szCs w:val="20"/>
              </w:rPr>
              <w:t>Not restricted (NR)</w:t>
            </w:r>
          </w:p>
        </w:tc>
      </w:tr>
      <w:tr w:rsidR="00185844" w:rsidRPr="009E5255" w14:paraId="406E03E0" w14:textId="77777777" w:rsidTr="0058163D">
        <w:tc>
          <w:tcPr>
            <w:tcW w:w="1701" w:type="dxa"/>
            <w:tcMar>
              <w:left w:w="0" w:type="dxa"/>
              <w:right w:w="0" w:type="dxa"/>
            </w:tcMar>
          </w:tcPr>
          <w:p w14:paraId="733CDF31" w14:textId="77777777" w:rsidR="00185844" w:rsidRPr="009E5255" w:rsidRDefault="00185844" w:rsidP="00185844">
            <w:pPr>
              <w:spacing w:before="0" w:after="0" w:line="240" w:lineRule="auto"/>
              <w:rPr>
                <w:sz w:val="20"/>
                <w:szCs w:val="20"/>
              </w:rPr>
            </w:pPr>
            <w:r w:rsidRPr="009E5255">
              <w:rPr>
                <w:sz w:val="20"/>
                <w:szCs w:val="20"/>
              </w:rPr>
              <w:t>Cetuximab</w:t>
            </w:r>
          </w:p>
        </w:tc>
        <w:tc>
          <w:tcPr>
            <w:tcW w:w="6785" w:type="dxa"/>
            <w:tcMar>
              <w:left w:w="0" w:type="dxa"/>
              <w:right w:w="0" w:type="dxa"/>
            </w:tcMar>
          </w:tcPr>
          <w:p w14:paraId="014B4A4C" w14:textId="77777777" w:rsidR="00185844" w:rsidRPr="009E5255" w:rsidRDefault="00185844" w:rsidP="00185844">
            <w:pPr>
              <w:spacing w:before="0" w:after="0" w:line="240" w:lineRule="auto"/>
              <w:rPr>
                <w:sz w:val="20"/>
                <w:szCs w:val="20"/>
              </w:rPr>
            </w:pPr>
            <w:r w:rsidRPr="009E5255">
              <w:rPr>
                <w:sz w:val="20"/>
                <w:szCs w:val="20"/>
              </w:rPr>
              <w:t>Stage III, IVa or IVb squamous cell cancer of the larynx, oropharynx or hypopharynx</w:t>
            </w:r>
          </w:p>
        </w:tc>
      </w:tr>
      <w:tr w:rsidR="00185844" w:rsidRPr="009E5255" w14:paraId="34B33271" w14:textId="77777777" w:rsidTr="0058163D">
        <w:tc>
          <w:tcPr>
            <w:tcW w:w="1701" w:type="dxa"/>
            <w:tcMar>
              <w:left w:w="0" w:type="dxa"/>
              <w:right w:w="0" w:type="dxa"/>
            </w:tcMar>
          </w:tcPr>
          <w:p w14:paraId="5797800B" w14:textId="77777777" w:rsidR="00185844" w:rsidRPr="009E5255" w:rsidRDefault="00185844" w:rsidP="00185844">
            <w:pPr>
              <w:spacing w:before="0" w:after="0" w:line="240" w:lineRule="auto"/>
              <w:rPr>
                <w:sz w:val="20"/>
                <w:szCs w:val="20"/>
              </w:rPr>
            </w:pPr>
            <w:r w:rsidRPr="009E5255">
              <w:rPr>
                <w:sz w:val="20"/>
                <w:szCs w:val="20"/>
              </w:rPr>
              <w:t>Cisplatin</w:t>
            </w:r>
          </w:p>
        </w:tc>
        <w:tc>
          <w:tcPr>
            <w:tcW w:w="6785" w:type="dxa"/>
            <w:tcMar>
              <w:left w:w="0" w:type="dxa"/>
              <w:right w:w="0" w:type="dxa"/>
            </w:tcMar>
          </w:tcPr>
          <w:p w14:paraId="6A17F8DD"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732D0917" w14:textId="77777777" w:rsidTr="0058163D">
        <w:tc>
          <w:tcPr>
            <w:tcW w:w="1701" w:type="dxa"/>
            <w:tcMar>
              <w:left w:w="0" w:type="dxa"/>
              <w:right w:w="0" w:type="dxa"/>
            </w:tcMar>
          </w:tcPr>
          <w:p w14:paraId="59A2F210" w14:textId="77777777" w:rsidR="00185844" w:rsidRPr="009E5255" w:rsidRDefault="00185844" w:rsidP="00185844">
            <w:pPr>
              <w:spacing w:before="0" w:after="0" w:line="240" w:lineRule="auto"/>
              <w:rPr>
                <w:sz w:val="20"/>
                <w:szCs w:val="20"/>
              </w:rPr>
            </w:pPr>
            <w:r w:rsidRPr="009E5255">
              <w:rPr>
                <w:sz w:val="20"/>
                <w:szCs w:val="20"/>
              </w:rPr>
              <w:t>Cladribine</w:t>
            </w:r>
          </w:p>
        </w:tc>
        <w:tc>
          <w:tcPr>
            <w:tcW w:w="6785" w:type="dxa"/>
            <w:tcMar>
              <w:left w:w="0" w:type="dxa"/>
              <w:right w:w="0" w:type="dxa"/>
            </w:tcMar>
          </w:tcPr>
          <w:p w14:paraId="5B2D47EC" w14:textId="77777777" w:rsidR="00185844" w:rsidRPr="009E5255" w:rsidRDefault="00185844" w:rsidP="00185844">
            <w:pPr>
              <w:spacing w:before="0" w:after="0" w:line="240" w:lineRule="auto"/>
              <w:rPr>
                <w:sz w:val="20"/>
                <w:szCs w:val="20"/>
              </w:rPr>
            </w:pPr>
            <w:r w:rsidRPr="009E5255">
              <w:rPr>
                <w:sz w:val="20"/>
                <w:szCs w:val="20"/>
              </w:rPr>
              <w:t>Hairy cell leukaemia</w:t>
            </w:r>
          </w:p>
        </w:tc>
      </w:tr>
      <w:tr w:rsidR="00185844" w:rsidRPr="009E5255" w14:paraId="622C41FB" w14:textId="77777777" w:rsidTr="0058163D">
        <w:tc>
          <w:tcPr>
            <w:tcW w:w="1701" w:type="dxa"/>
            <w:tcMar>
              <w:left w:w="0" w:type="dxa"/>
              <w:right w:w="0" w:type="dxa"/>
            </w:tcMar>
          </w:tcPr>
          <w:p w14:paraId="21C2A7D3" w14:textId="77777777" w:rsidR="00185844" w:rsidRPr="009E5255" w:rsidRDefault="00185844" w:rsidP="00185844">
            <w:pPr>
              <w:spacing w:before="0" w:after="0" w:line="240" w:lineRule="auto"/>
              <w:rPr>
                <w:sz w:val="20"/>
                <w:szCs w:val="20"/>
              </w:rPr>
            </w:pPr>
            <w:r w:rsidRPr="009E5255">
              <w:rPr>
                <w:sz w:val="20"/>
                <w:szCs w:val="20"/>
              </w:rPr>
              <w:t>Cyclophosphamide</w:t>
            </w:r>
          </w:p>
        </w:tc>
        <w:tc>
          <w:tcPr>
            <w:tcW w:w="6785" w:type="dxa"/>
            <w:tcMar>
              <w:left w:w="0" w:type="dxa"/>
              <w:right w:w="0" w:type="dxa"/>
            </w:tcMar>
          </w:tcPr>
          <w:p w14:paraId="43AD15DB"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525CDD68" w14:textId="77777777" w:rsidTr="0058163D">
        <w:tc>
          <w:tcPr>
            <w:tcW w:w="1701" w:type="dxa"/>
            <w:tcMar>
              <w:left w:w="0" w:type="dxa"/>
              <w:right w:w="0" w:type="dxa"/>
            </w:tcMar>
          </w:tcPr>
          <w:p w14:paraId="56EC28B4" w14:textId="77777777" w:rsidR="00185844" w:rsidRPr="009E5255" w:rsidRDefault="00185844" w:rsidP="00185844">
            <w:pPr>
              <w:spacing w:before="0" w:after="0" w:line="240" w:lineRule="auto"/>
              <w:rPr>
                <w:sz w:val="20"/>
                <w:szCs w:val="20"/>
              </w:rPr>
            </w:pPr>
            <w:r w:rsidRPr="009E5255">
              <w:rPr>
                <w:sz w:val="20"/>
                <w:szCs w:val="20"/>
              </w:rPr>
              <w:t>Cytarabine</w:t>
            </w:r>
          </w:p>
        </w:tc>
        <w:tc>
          <w:tcPr>
            <w:tcW w:w="6785" w:type="dxa"/>
            <w:tcMar>
              <w:left w:w="0" w:type="dxa"/>
              <w:right w:w="0" w:type="dxa"/>
            </w:tcMar>
          </w:tcPr>
          <w:p w14:paraId="3CE25828"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64F308BC" w14:textId="77777777" w:rsidTr="0058163D">
        <w:tc>
          <w:tcPr>
            <w:tcW w:w="1701" w:type="dxa"/>
            <w:tcMar>
              <w:left w:w="0" w:type="dxa"/>
              <w:right w:w="0" w:type="dxa"/>
            </w:tcMar>
          </w:tcPr>
          <w:p w14:paraId="4FA6C7AE" w14:textId="77777777" w:rsidR="00185844" w:rsidRPr="009E5255" w:rsidRDefault="00185844" w:rsidP="00185844">
            <w:pPr>
              <w:spacing w:before="0" w:after="0" w:line="240" w:lineRule="auto"/>
              <w:rPr>
                <w:sz w:val="20"/>
                <w:szCs w:val="20"/>
              </w:rPr>
            </w:pPr>
            <w:r w:rsidRPr="009E5255">
              <w:rPr>
                <w:sz w:val="20"/>
                <w:szCs w:val="20"/>
              </w:rPr>
              <w:t>Docetaxel</w:t>
            </w:r>
          </w:p>
        </w:tc>
        <w:tc>
          <w:tcPr>
            <w:tcW w:w="6785" w:type="dxa"/>
            <w:tcMar>
              <w:left w:w="0" w:type="dxa"/>
              <w:right w:w="0" w:type="dxa"/>
            </w:tcMar>
          </w:tcPr>
          <w:p w14:paraId="4C474370"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3DA62C66" w14:textId="77777777" w:rsidTr="0058163D">
        <w:tc>
          <w:tcPr>
            <w:tcW w:w="1701" w:type="dxa"/>
            <w:tcMar>
              <w:left w:w="0" w:type="dxa"/>
              <w:right w:w="0" w:type="dxa"/>
            </w:tcMar>
          </w:tcPr>
          <w:p w14:paraId="5AA30776" w14:textId="77777777" w:rsidR="00185844" w:rsidRPr="009E5255" w:rsidRDefault="00185844" w:rsidP="00185844">
            <w:pPr>
              <w:spacing w:before="0" w:after="0" w:line="240" w:lineRule="auto"/>
              <w:rPr>
                <w:sz w:val="20"/>
                <w:szCs w:val="20"/>
              </w:rPr>
            </w:pPr>
            <w:r w:rsidRPr="009E5255">
              <w:rPr>
                <w:sz w:val="20"/>
                <w:szCs w:val="20"/>
              </w:rPr>
              <w:t>Epirubicin</w:t>
            </w:r>
          </w:p>
        </w:tc>
        <w:tc>
          <w:tcPr>
            <w:tcW w:w="6785" w:type="dxa"/>
            <w:tcMar>
              <w:left w:w="0" w:type="dxa"/>
              <w:right w:w="0" w:type="dxa"/>
            </w:tcMar>
          </w:tcPr>
          <w:p w14:paraId="3B621AAD"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42E275C9" w14:textId="77777777" w:rsidTr="0058163D">
        <w:tc>
          <w:tcPr>
            <w:tcW w:w="1701" w:type="dxa"/>
            <w:tcMar>
              <w:left w:w="0" w:type="dxa"/>
              <w:right w:w="0" w:type="dxa"/>
            </w:tcMar>
          </w:tcPr>
          <w:p w14:paraId="2B021ED2" w14:textId="77777777" w:rsidR="00185844" w:rsidRPr="009E5255" w:rsidRDefault="00185844" w:rsidP="00185844">
            <w:pPr>
              <w:spacing w:before="0" w:after="0" w:line="240" w:lineRule="auto"/>
              <w:rPr>
                <w:sz w:val="20"/>
                <w:szCs w:val="20"/>
              </w:rPr>
            </w:pPr>
            <w:r w:rsidRPr="009E5255">
              <w:rPr>
                <w:sz w:val="20"/>
                <w:szCs w:val="20"/>
              </w:rPr>
              <w:t>Etoposide</w:t>
            </w:r>
          </w:p>
        </w:tc>
        <w:tc>
          <w:tcPr>
            <w:tcW w:w="6785" w:type="dxa"/>
            <w:tcMar>
              <w:left w:w="0" w:type="dxa"/>
              <w:right w:w="0" w:type="dxa"/>
            </w:tcMar>
          </w:tcPr>
          <w:p w14:paraId="0B6528FF"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1942781B" w14:textId="77777777" w:rsidTr="0058163D">
        <w:tc>
          <w:tcPr>
            <w:tcW w:w="1701" w:type="dxa"/>
            <w:tcMar>
              <w:left w:w="0" w:type="dxa"/>
              <w:right w:w="0" w:type="dxa"/>
            </w:tcMar>
          </w:tcPr>
          <w:p w14:paraId="04CD6DE0" w14:textId="77777777" w:rsidR="00185844" w:rsidRPr="009E5255" w:rsidRDefault="00185844" w:rsidP="00185844">
            <w:pPr>
              <w:spacing w:before="0" w:after="0" w:line="240" w:lineRule="auto"/>
              <w:rPr>
                <w:sz w:val="20"/>
                <w:szCs w:val="20"/>
              </w:rPr>
            </w:pPr>
            <w:r w:rsidRPr="009E5255">
              <w:rPr>
                <w:sz w:val="20"/>
                <w:szCs w:val="20"/>
              </w:rPr>
              <w:t>Fludarabine</w:t>
            </w:r>
          </w:p>
        </w:tc>
        <w:tc>
          <w:tcPr>
            <w:tcW w:w="6785" w:type="dxa"/>
            <w:tcMar>
              <w:left w:w="0" w:type="dxa"/>
              <w:right w:w="0" w:type="dxa"/>
            </w:tcMar>
          </w:tcPr>
          <w:p w14:paraId="57FCD349"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24B184A6" w14:textId="77777777" w:rsidTr="0058163D">
        <w:tc>
          <w:tcPr>
            <w:tcW w:w="1701" w:type="dxa"/>
            <w:tcMar>
              <w:left w:w="0" w:type="dxa"/>
              <w:right w:w="0" w:type="dxa"/>
            </w:tcMar>
          </w:tcPr>
          <w:p w14:paraId="26065C75" w14:textId="77777777" w:rsidR="00185844" w:rsidRPr="009E5255" w:rsidRDefault="00185844" w:rsidP="00185844">
            <w:pPr>
              <w:spacing w:before="0" w:after="0" w:line="240" w:lineRule="auto"/>
              <w:rPr>
                <w:sz w:val="20"/>
                <w:szCs w:val="20"/>
              </w:rPr>
            </w:pPr>
            <w:r w:rsidRPr="009E5255">
              <w:rPr>
                <w:sz w:val="20"/>
                <w:szCs w:val="20"/>
              </w:rPr>
              <w:t>Fluorouracil</w:t>
            </w:r>
          </w:p>
        </w:tc>
        <w:tc>
          <w:tcPr>
            <w:tcW w:w="6785" w:type="dxa"/>
            <w:tcMar>
              <w:left w:w="0" w:type="dxa"/>
              <w:right w:w="0" w:type="dxa"/>
            </w:tcMar>
          </w:tcPr>
          <w:p w14:paraId="5D15B444"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19826822" w14:textId="77777777" w:rsidTr="0058163D">
        <w:tc>
          <w:tcPr>
            <w:tcW w:w="1701" w:type="dxa"/>
            <w:tcMar>
              <w:left w:w="0" w:type="dxa"/>
              <w:right w:w="0" w:type="dxa"/>
            </w:tcMar>
          </w:tcPr>
          <w:p w14:paraId="493A9604" w14:textId="77777777" w:rsidR="00185844" w:rsidRPr="009E5255" w:rsidRDefault="00185844" w:rsidP="00185844">
            <w:pPr>
              <w:spacing w:before="0" w:after="0" w:line="240" w:lineRule="auto"/>
              <w:rPr>
                <w:sz w:val="20"/>
                <w:szCs w:val="20"/>
              </w:rPr>
            </w:pPr>
            <w:r w:rsidRPr="009E5255">
              <w:rPr>
                <w:sz w:val="20"/>
                <w:szCs w:val="20"/>
              </w:rPr>
              <w:t>Fotemustine</w:t>
            </w:r>
          </w:p>
        </w:tc>
        <w:tc>
          <w:tcPr>
            <w:tcW w:w="6785" w:type="dxa"/>
            <w:tcMar>
              <w:left w:w="0" w:type="dxa"/>
              <w:right w:w="0" w:type="dxa"/>
            </w:tcMar>
          </w:tcPr>
          <w:p w14:paraId="6799FCC1" w14:textId="77777777" w:rsidR="00185844" w:rsidRPr="009E5255" w:rsidRDefault="00185844" w:rsidP="00185844">
            <w:pPr>
              <w:spacing w:before="0" w:after="0" w:line="240" w:lineRule="auto"/>
              <w:rPr>
                <w:sz w:val="20"/>
                <w:szCs w:val="20"/>
              </w:rPr>
            </w:pPr>
            <w:r w:rsidRPr="009E5255">
              <w:rPr>
                <w:sz w:val="20"/>
                <w:szCs w:val="20"/>
              </w:rPr>
              <w:t>Metastatic malignant melanoma</w:t>
            </w:r>
          </w:p>
        </w:tc>
      </w:tr>
      <w:tr w:rsidR="00185844" w:rsidRPr="009E5255" w14:paraId="72183162" w14:textId="77777777" w:rsidTr="0058163D">
        <w:tc>
          <w:tcPr>
            <w:tcW w:w="1701" w:type="dxa"/>
            <w:tcMar>
              <w:left w:w="0" w:type="dxa"/>
              <w:right w:w="0" w:type="dxa"/>
            </w:tcMar>
          </w:tcPr>
          <w:p w14:paraId="3AE1A908" w14:textId="77777777" w:rsidR="00185844" w:rsidRPr="009E5255" w:rsidRDefault="00185844" w:rsidP="00185844">
            <w:pPr>
              <w:spacing w:before="0" w:after="0" w:line="240" w:lineRule="auto"/>
              <w:rPr>
                <w:sz w:val="20"/>
                <w:szCs w:val="20"/>
              </w:rPr>
            </w:pPr>
            <w:r w:rsidRPr="009E5255">
              <w:rPr>
                <w:sz w:val="20"/>
                <w:szCs w:val="20"/>
              </w:rPr>
              <w:t>Gemcitabine</w:t>
            </w:r>
          </w:p>
        </w:tc>
        <w:tc>
          <w:tcPr>
            <w:tcW w:w="6785" w:type="dxa"/>
            <w:tcMar>
              <w:left w:w="0" w:type="dxa"/>
              <w:right w:w="0" w:type="dxa"/>
            </w:tcMar>
          </w:tcPr>
          <w:p w14:paraId="7E1E7916"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5FE856A9" w14:textId="77777777" w:rsidTr="0058163D">
        <w:tc>
          <w:tcPr>
            <w:tcW w:w="1701" w:type="dxa"/>
            <w:tcMar>
              <w:left w:w="0" w:type="dxa"/>
              <w:right w:w="0" w:type="dxa"/>
            </w:tcMar>
          </w:tcPr>
          <w:p w14:paraId="252B6820" w14:textId="77777777" w:rsidR="00185844" w:rsidRPr="009E5255" w:rsidRDefault="00185844" w:rsidP="00185844">
            <w:pPr>
              <w:spacing w:before="0" w:after="0" w:line="240" w:lineRule="auto"/>
              <w:rPr>
                <w:sz w:val="20"/>
                <w:szCs w:val="20"/>
              </w:rPr>
            </w:pPr>
            <w:r w:rsidRPr="009E5255">
              <w:rPr>
                <w:sz w:val="20"/>
                <w:szCs w:val="20"/>
              </w:rPr>
              <w:t>Idarubicin</w:t>
            </w:r>
          </w:p>
        </w:tc>
        <w:tc>
          <w:tcPr>
            <w:tcW w:w="6785" w:type="dxa"/>
            <w:tcMar>
              <w:left w:w="0" w:type="dxa"/>
              <w:right w:w="0" w:type="dxa"/>
            </w:tcMar>
          </w:tcPr>
          <w:p w14:paraId="0D466048" w14:textId="77777777" w:rsidR="00185844" w:rsidRPr="009E5255" w:rsidRDefault="00185844" w:rsidP="00185844">
            <w:pPr>
              <w:spacing w:before="0" w:after="0" w:line="240" w:lineRule="auto"/>
              <w:rPr>
                <w:sz w:val="20"/>
                <w:szCs w:val="20"/>
              </w:rPr>
            </w:pPr>
            <w:r w:rsidRPr="009E5255">
              <w:rPr>
                <w:sz w:val="20"/>
                <w:szCs w:val="20"/>
              </w:rPr>
              <w:t>Acute myelogenous leukaemia</w:t>
            </w:r>
          </w:p>
        </w:tc>
      </w:tr>
      <w:tr w:rsidR="00185844" w:rsidRPr="009E5255" w14:paraId="50AA7CE8" w14:textId="77777777" w:rsidTr="0058163D">
        <w:tc>
          <w:tcPr>
            <w:tcW w:w="1701" w:type="dxa"/>
            <w:tcMar>
              <w:left w:w="0" w:type="dxa"/>
              <w:right w:w="0" w:type="dxa"/>
            </w:tcMar>
          </w:tcPr>
          <w:p w14:paraId="6F518D8C" w14:textId="77777777" w:rsidR="00185844" w:rsidRPr="009E5255" w:rsidRDefault="00185844" w:rsidP="00185844">
            <w:pPr>
              <w:spacing w:before="0" w:after="0" w:line="240" w:lineRule="auto"/>
              <w:rPr>
                <w:sz w:val="20"/>
                <w:szCs w:val="20"/>
              </w:rPr>
            </w:pPr>
            <w:r w:rsidRPr="009E5255">
              <w:rPr>
                <w:sz w:val="20"/>
                <w:szCs w:val="20"/>
              </w:rPr>
              <w:t>Ifosfamide</w:t>
            </w:r>
          </w:p>
        </w:tc>
        <w:tc>
          <w:tcPr>
            <w:tcW w:w="6785" w:type="dxa"/>
            <w:tcMar>
              <w:left w:w="0" w:type="dxa"/>
              <w:right w:w="0" w:type="dxa"/>
            </w:tcMar>
          </w:tcPr>
          <w:p w14:paraId="26B0333D"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5C37FEB3" w14:textId="77777777" w:rsidTr="0058163D">
        <w:tc>
          <w:tcPr>
            <w:tcW w:w="1701" w:type="dxa"/>
            <w:tcMar>
              <w:left w:w="0" w:type="dxa"/>
              <w:right w:w="0" w:type="dxa"/>
            </w:tcMar>
          </w:tcPr>
          <w:p w14:paraId="3786B0A4" w14:textId="77777777" w:rsidR="00185844" w:rsidRPr="009E5255" w:rsidRDefault="00185844" w:rsidP="00185844">
            <w:pPr>
              <w:spacing w:before="0" w:after="0" w:line="240" w:lineRule="auto"/>
              <w:rPr>
                <w:sz w:val="20"/>
                <w:szCs w:val="20"/>
              </w:rPr>
            </w:pPr>
            <w:r w:rsidRPr="009E5255">
              <w:rPr>
                <w:sz w:val="20"/>
                <w:szCs w:val="20"/>
              </w:rPr>
              <w:t>Irinotecan</w:t>
            </w:r>
          </w:p>
        </w:tc>
        <w:tc>
          <w:tcPr>
            <w:tcW w:w="6785" w:type="dxa"/>
            <w:tcMar>
              <w:left w:w="0" w:type="dxa"/>
              <w:right w:w="0" w:type="dxa"/>
            </w:tcMar>
          </w:tcPr>
          <w:p w14:paraId="45334DAF"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44C8F4B7" w14:textId="77777777" w:rsidTr="0058163D">
        <w:tc>
          <w:tcPr>
            <w:tcW w:w="1701" w:type="dxa"/>
            <w:tcMar>
              <w:left w:w="0" w:type="dxa"/>
              <w:right w:w="0" w:type="dxa"/>
            </w:tcMar>
          </w:tcPr>
          <w:p w14:paraId="6B3307D8" w14:textId="77777777" w:rsidR="00185844" w:rsidRPr="009E5255" w:rsidRDefault="00185844" w:rsidP="00185844">
            <w:pPr>
              <w:spacing w:before="0" w:after="0" w:line="240" w:lineRule="auto"/>
              <w:rPr>
                <w:sz w:val="20"/>
                <w:szCs w:val="20"/>
              </w:rPr>
            </w:pPr>
            <w:r w:rsidRPr="009E5255">
              <w:rPr>
                <w:sz w:val="20"/>
                <w:szCs w:val="20"/>
              </w:rPr>
              <w:t>Oxaliplatin</w:t>
            </w:r>
          </w:p>
        </w:tc>
        <w:tc>
          <w:tcPr>
            <w:tcW w:w="6785" w:type="dxa"/>
            <w:tcMar>
              <w:left w:w="0" w:type="dxa"/>
              <w:right w:w="0" w:type="dxa"/>
            </w:tcMar>
          </w:tcPr>
          <w:p w14:paraId="1FC0DC1D"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2D37A2D0" w14:textId="77777777" w:rsidTr="0058163D">
        <w:tc>
          <w:tcPr>
            <w:tcW w:w="1701" w:type="dxa"/>
            <w:tcMar>
              <w:left w:w="0" w:type="dxa"/>
              <w:right w:w="0" w:type="dxa"/>
            </w:tcMar>
          </w:tcPr>
          <w:p w14:paraId="6C60E273" w14:textId="77777777" w:rsidR="00185844" w:rsidRPr="009E5255" w:rsidRDefault="00185844" w:rsidP="00185844">
            <w:pPr>
              <w:spacing w:before="0" w:after="0" w:line="240" w:lineRule="auto"/>
              <w:rPr>
                <w:sz w:val="20"/>
                <w:szCs w:val="20"/>
              </w:rPr>
            </w:pPr>
            <w:r w:rsidRPr="009E5255">
              <w:rPr>
                <w:sz w:val="20"/>
                <w:szCs w:val="20"/>
              </w:rPr>
              <w:t>Paclitaxel</w:t>
            </w:r>
          </w:p>
        </w:tc>
        <w:tc>
          <w:tcPr>
            <w:tcW w:w="6785" w:type="dxa"/>
            <w:tcMar>
              <w:left w:w="0" w:type="dxa"/>
              <w:right w:w="0" w:type="dxa"/>
            </w:tcMar>
          </w:tcPr>
          <w:p w14:paraId="5BDC4B0A"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463FF9F2" w14:textId="77777777" w:rsidTr="0058163D">
        <w:tc>
          <w:tcPr>
            <w:tcW w:w="1701" w:type="dxa"/>
            <w:tcMar>
              <w:left w:w="0" w:type="dxa"/>
              <w:right w:w="0" w:type="dxa"/>
            </w:tcMar>
          </w:tcPr>
          <w:p w14:paraId="4A6DD9C8" w14:textId="77777777" w:rsidR="00185844" w:rsidRPr="009E5255" w:rsidRDefault="00185844" w:rsidP="00185844">
            <w:pPr>
              <w:spacing w:before="0" w:after="0" w:line="240" w:lineRule="auto"/>
              <w:rPr>
                <w:sz w:val="20"/>
                <w:szCs w:val="20"/>
              </w:rPr>
            </w:pPr>
            <w:r w:rsidRPr="009E5255">
              <w:rPr>
                <w:sz w:val="20"/>
                <w:szCs w:val="20"/>
              </w:rPr>
              <w:t>Raltitrexed</w:t>
            </w:r>
          </w:p>
        </w:tc>
        <w:tc>
          <w:tcPr>
            <w:tcW w:w="6785" w:type="dxa"/>
            <w:tcMar>
              <w:left w:w="0" w:type="dxa"/>
              <w:right w:w="0" w:type="dxa"/>
            </w:tcMar>
          </w:tcPr>
          <w:p w14:paraId="7348ADC9" w14:textId="77777777" w:rsidR="00185844" w:rsidRPr="009E5255" w:rsidRDefault="00185844" w:rsidP="00185844">
            <w:pPr>
              <w:spacing w:before="0" w:after="0" w:line="240" w:lineRule="auto"/>
              <w:rPr>
                <w:sz w:val="20"/>
                <w:szCs w:val="20"/>
              </w:rPr>
            </w:pPr>
            <w:r w:rsidRPr="009E5255">
              <w:rPr>
                <w:sz w:val="20"/>
                <w:szCs w:val="20"/>
              </w:rPr>
              <w:t>Advanced colorectal cancer</w:t>
            </w:r>
          </w:p>
        </w:tc>
      </w:tr>
      <w:tr w:rsidR="00185844" w:rsidRPr="009E5255" w14:paraId="1ABCA529" w14:textId="77777777" w:rsidTr="0058163D">
        <w:tc>
          <w:tcPr>
            <w:tcW w:w="1701" w:type="dxa"/>
            <w:tcMar>
              <w:left w:w="0" w:type="dxa"/>
              <w:right w:w="0" w:type="dxa"/>
            </w:tcMar>
          </w:tcPr>
          <w:p w14:paraId="1F64918E" w14:textId="77777777" w:rsidR="00185844" w:rsidRPr="009E5255" w:rsidRDefault="00185844" w:rsidP="00185844">
            <w:pPr>
              <w:spacing w:before="0" w:after="0" w:line="240" w:lineRule="auto"/>
              <w:rPr>
                <w:sz w:val="20"/>
                <w:szCs w:val="20"/>
              </w:rPr>
            </w:pPr>
            <w:r w:rsidRPr="009E5255">
              <w:rPr>
                <w:sz w:val="20"/>
                <w:szCs w:val="20"/>
              </w:rPr>
              <w:t>Topotecan</w:t>
            </w:r>
          </w:p>
        </w:tc>
        <w:tc>
          <w:tcPr>
            <w:tcW w:w="6785" w:type="dxa"/>
            <w:tcMar>
              <w:left w:w="0" w:type="dxa"/>
              <w:right w:w="0" w:type="dxa"/>
            </w:tcMar>
          </w:tcPr>
          <w:p w14:paraId="7030C9DA"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714DC911" w14:textId="77777777" w:rsidTr="0058163D">
        <w:tc>
          <w:tcPr>
            <w:tcW w:w="1701" w:type="dxa"/>
            <w:tcMar>
              <w:left w:w="0" w:type="dxa"/>
              <w:right w:w="0" w:type="dxa"/>
            </w:tcMar>
          </w:tcPr>
          <w:p w14:paraId="5218DE33" w14:textId="77777777" w:rsidR="00185844" w:rsidRPr="009E5255" w:rsidRDefault="00185844" w:rsidP="00185844">
            <w:pPr>
              <w:spacing w:before="0" w:after="0" w:line="240" w:lineRule="auto"/>
              <w:rPr>
                <w:sz w:val="20"/>
                <w:szCs w:val="20"/>
              </w:rPr>
            </w:pPr>
            <w:r w:rsidRPr="009E5255">
              <w:rPr>
                <w:sz w:val="20"/>
                <w:szCs w:val="20"/>
              </w:rPr>
              <w:t>Vinblastine</w:t>
            </w:r>
          </w:p>
        </w:tc>
        <w:tc>
          <w:tcPr>
            <w:tcW w:w="6785" w:type="dxa"/>
            <w:tcMar>
              <w:left w:w="0" w:type="dxa"/>
              <w:right w:w="0" w:type="dxa"/>
            </w:tcMar>
          </w:tcPr>
          <w:p w14:paraId="1F112F3C"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2ED48DB0" w14:textId="77777777" w:rsidTr="0058163D">
        <w:tc>
          <w:tcPr>
            <w:tcW w:w="1701" w:type="dxa"/>
            <w:tcMar>
              <w:left w:w="0" w:type="dxa"/>
              <w:right w:w="0" w:type="dxa"/>
            </w:tcMar>
          </w:tcPr>
          <w:p w14:paraId="50277AD3" w14:textId="77777777" w:rsidR="00185844" w:rsidRPr="009E5255" w:rsidRDefault="00185844" w:rsidP="00185844">
            <w:pPr>
              <w:spacing w:before="0" w:after="0" w:line="240" w:lineRule="auto"/>
              <w:rPr>
                <w:sz w:val="20"/>
                <w:szCs w:val="20"/>
              </w:rPr>
            </w:pPr>
            <w:r w:rsidRPr="009E5255">
              <w:rPr>
                <w:sz w:val="20"/>
                <w:szCs w:val="20"/>
              </w:rPr>
              <w:t>Vincristine</w:t>
            </w:r>
          </w:p>
        </w:tc>
        <w:tc>
          <w:tcPr>
            <w:tcW w:w="6785" w:type="dxa"/>
            <w:tcMar>
              <w:left w:w="0" w:type="dxa"/>
              <w:right w:w="0" w:type="dxa"/>
            </w:tcMar>
          </w:tcPr>
          <w:p w14:paraId="159FCEFD" w14:textId="77777777" w:rsidR="00185844" w:rsidRPr="009E5255" w:rsidRDefault="00185844" w:rsidP="00185844">
            <w:pPr>
              <w:spacing w:before="0" w:after="0" w:line="240" w:lineRule="auto"/>
              <w:rPr>
                <w:sz w:val="20"/>
                <w:szCs w:val="20"/>
              </w:rPr>
            </w:pPr>
            <w:r w:rsidRPr="009E5255">
              <w:rPr>
                <w:sz w:val="20"/>
                <w:szCs w:val="20"/>
              </w:rPr>
              <w:t>NR</w:t>
            </w:r>
          </w:p>
        </w:tc>
      </w:tr>
      <w:tr w:rsidR="00185844" w:rsidRPr="009E5255" w14:paraId="7EB3CBB4" w14:textId="77777777" w:rsidTr="0058163D">
        <w:tc>
          <w:tcPr>
            <w:tcW w:w="1701" w:type="dxa"/>
            <w:tcBorders>
              <w:bottom w:val="single" w:sz="4" w:space="0" w:color="auto"/>
            </w:tcBorders>
            <w:tcMar>
              <w:left w:w="0" w:type="dxa"/>
              <w:right w:w="0" w:type="dxa"/>
            </w:tcMar>
          </w:tcPr>
          <w:p w14:paraId="2B4C613F" w14:textId="77777777" w:rsidR="00185844" w:rsidRPr="009E5255" w:rsidRDefault="00185844" w:rsidP="00185844">
            <w:pPr>
              <w:spacing w:before="0" w:after="0" w:line="240" w:lineRule="auto"/>
              <w:rPr>
                <w:sz w:val="20"/>
                <w:szCs w:val="20"/>
              </w:rPr>
            </w:pPr>
            <w:r w:rsidRPr="009E5255">
              <w:rPr>
                <w:sz w:val="20"/>
                <w:szCs w:val="20"/>
              </w:rPr>
              <w:t>Vinorelbine</w:t>
            </w:r>
          </w:p>
        </w:tc>
        <w:tc>
          <w:tcPr>
            <w:tcW w:w="6785" w:type="dxa"/>
            <w:tcBorders>
              <w:bottom w:val="single" w:sz="4" w:space="0" w:color="auto"/>
            </w:tcBorders>
            <w:tcMar>
              <w:left w:w="0" w:type="dxa"/>
              <w:right w:w="0" w:type="dxa"/>
            </w:tcMar>
          </w:tcPr>
          <w:p w14:paraId="2C3B6C3B" w14:textId="77777777" w:rsidR="00185844" w:rsidRPr="009E5255" w:rsidRDefault="00185844" w:rsidP="00185844">
            <w:pPr>
              <w:spacing w:before="0" w:after="0" w:line="240" w:lineRule="auto"/>
              <w:rPr>
                <w:sz w:val="20"/>
                <w:szCs w:val="20"/>
              </w:rPr>
            </w:pPr>
            <w:r w:rsidRPr="009E5255">
              <w:rPr>
                <w:sz w:val="20"/>
                <w:szCs w:val="20"/>
              </w:rPr>
              <w:t>NR</w:t>
            </w:r>
          </w:p>
        </w:tc>
      </w:tr>
    </w:tbl>
    <w:p w14:paraId="1E3BE77F" w14:textId="6BBBE4E5" w:rsidR="008B4AA3" w:rsidRPr="009E5255" w:rsidRDefault="008B4AA3" w:rsidP="008B4AA3">
      <w:pPr>
        <w:contextualSpacing/>
      </w:pPr>
    </w:p>
    <w:p w14:paraId="114737F9" w14:textId="04625008" w:rsidR="00185844" w:rsidRPr="009E5255" w:rsidRDefault="00185844" w:rsidP="008B4AA3">
      <w:pPr>
        <w:spacing w:before="240"/>
        <w:sectPr w:rsidR="00185844" w:rsidRPr="009E5255" w:rsidSect="00761B05">
          <w:headerReference w:type="default" r:id="rId81"/>
          <w:footerReference w:type="even" r:id="rId82"/>
          <w:headerReference w:type="first" r:id="rId83"/>
          <w:footerReference w:type="first" r:id="rId84"/>
          <w:pgSz w:w="11901" w:h="16817"/>
          <w:pgMar w:top="1440" w:right="1440" w:bottom="1440" w:left="1440" w:header="709" w:footer="709" w:gutter="0"/>
          <w:cols w:space="708"/>
          <w:docGrid w:linePitch="360"/>
        </w:sectPr>
      </w:pPr>
      <w:r w:rsidRPr="009E5255">
        <w:t>Each drug’s corresponding PBS item codes active under the CPAP and EFC periods were used to derive historical PBS service volumes and benefit values for the periods immediately before (2008-2011) and after the introduction of the EFC (2012-2020).</w:t>
      </w:r>
      <w:r w:rsidRPr="009E5255">
        <w:rPr>
          <w:rStyle w:val="FootnoteReference"/>
        </w:rPr>
        <w:footnoteReference w:id="2"/>
      </w:r>
      <w:r w:rsidRPr="009E5255">
        <w:t xml:space="preserve">  For each molecule, the year-on-year growth rate (i.e., percent change) in PBS service volume and benefit value was calculated and plotted to assess whether the introduction of the EFC corresponded with an apparent change in utilisation. Results are presented </w:t>
      </w:r>
      <w:r w:rsidR="003F361A" w:rsidRPr="009E5255">
        <w:t xml:space="preserve">in </w:t>
      </w:r>
      <w:r w:rsidR="003F361A" w:rsidRPr="009E5255">
        <w:fldChar w:fldCharType="begin"/>
      </w:r>
      <w:r w:rsidR="003F361A" w:rsidRPr="009E5255">
        <w:instrText xml:space="preserve"> REF _Ref94010946 \h </w:instrText>
      </w:r>
      <w:r w:rsidR="003F361A" w:rsidRPr="009E5255">
        <w:fldChar w:fldCharType="separate"/>
      </w:r>
      <w:r w:rsidR="000C766B" w:rsidRPr="009E5255">
        <w:t>Figure A</w:t>
      </w:r>
      <w:r w:rsidR="000C766B">
        <w:rPr>
          <w:noProof/>
        </w:rPr>
        <w:t>1</w:t>
      </w:r>
      <w:r w:rsidR="003F361A" w:rsidRPr="009E5255">
        <w:fldChar w:fldCharType="end"/>
      </w:r>
      <w:r w:rsidR="003F361A" w:rsidRPr="009E5255">
        <w:t>.</w:t>
      </w:r>
    </w:p>
    <w:p w14:paraId="4A656D38" w14:textId="73F2EAF6" w:rsidR="003F361A" w:rsidRPr="009E5255" w:rsidRDefault="003F361A" w:rsidP="003F361A">
      <w:pPr>
        <w:pStyle w:val="Caption"/>
      </w:pPr>
      <w:bookmarkStart w:id="403" w:name="_Ref94010946"/>
      <w:r w:rsidRPr="009E5255">
        <w:t>Figure A</w:t>
      </w:r>
      <w:r w:rsidR="00E36C93">
        <w:fldChar w:fldCharType="begin"/>
      </w:r>
      <w:r w:rsidR="00E36C93">
        <w:instrText xml:space="preserve"> SEQ Figure_A \* ARABIC </w:instrText>
      </w:r>
      <w:r w:rsidR="00E36C93">
        <w:fldChar w:fldCharType="separate"/>
      </w:r>
      <w:r w:rsidR="000C766B">
        <w:rPr>
          <w:noProof/>
        </w:rPr>
        <w:t>1</w:t>
      </w:r>
      <w:r w:rsidR="00E36C93">
        <w:rPr>
          <w:noProof/>
        </w:rPr>
        <w:fldChar w:fldCharType="end"/>
      </w:r>
      <w:bookmarkEnd w:id="403"/>
      <w:r w:rsidRPr="009E5255">
        <w:t>. Annual percent change, PBS service volume and benefit value by molecule (2008-2020)</w:t>
      </w:r>
    </w:p>
    <w:tbl>
      <w:tblPr>
        <w:tblStyle w:val="TableGrid"/>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767"/>
        <w:gridCol w:w="4762"/>
      </w:tblGrid>
      <w:tr w:rsidR="00185844" w:rsidRPr="009E5255" w14:paraId="72805D7E" w14:textId="77777777" w:rsidTr="0058163D">
        <w:tc>
          <w:tcPr>
            <w:tcW w:w="4767" w:type="dxa"/>
            <w:tcMar>
              <w:left w:w="0" w:type="dxa"/>
              <w:right w:w="0" w:type="dxa"/>
            </w:tcMar>
          </w:tcPr>
          <w:p w14:paraId="14841D52" w14:textId="77777777" w:rsidR="00185844" w:rsidRPr="009E5255" w:rsidRDefault="00185844" w:rsidP="0058163D">
            <w:pPr>
              <w:spacing w:after="0" w:line="240" w:lineRule="auto"/>
              <w:jc w:val="center"/>
              <w:rPr>
                <w:sz w:val="20"/>
                <w:szCs w:val="20"/>
              </w:rPr>
            </w:pPr>
            <w:r w:rsidRPr="009E5255">
              <w:rPr>
                <w:noProof/>
                <w:sz w:val="20"/>
                <w:szCs w:val="20"/>
              </w:rPr>
              <w:drawing>
                <wp:inline distT="0" distB="0" distL="0" distR="0" wp14:anchorId="73ED01F5" wp14:editId="0285DCDF">
                  <wp:extent cx="3024000" cy="1864800"/>
                  <wp:effectExtent l="0" t="0" r="0" b="2540"/>
                  <wp:docPr id="28" name="Picture 28" descr="a Line chart of bleomycin showing 67.4k total services and $11.4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Line chart of bleomycin showing 67.4k total services and $11.4 million total benefits. "/>
                          <pic:cNvPicPr/>
                        </pic:nvPicPr>
                        <pic:blipFill rotWithShape="1">
                          <a:blip r:embed="rId85" cstate="print">
                            <a:extLst>
                              <a:ext uri="{28A0092B-C50C-407E-A947-70E740481C1C}">
                                <a14:useLocalDpi xmlns:a14="http://schemas.microsoft.com/office/drawing/2010/main" val="0"/>
                              </a:ext>
                            </a:extLst>
                          </a:blip>
                          <a:srcRect b="9016"/>
                          <a:stretch/>
                        </pic:blipFill>
                        <pic:spPr bwMode="auto">
                          <a:xfrm>
                            <a:off x="0" y="0"/>
                            <a:ext cx="3024000" cy="18648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2B659135" w14:textId="77777777" w:rsidR="00185844" w:rsidRPr="009E5255" w:rsidRDefault="00185844" w:rsidP="0058163D">
            <w:pPr>
              <w:spacing w:after="0" w:line="240" w:lineRule="auto"/>
              <w:jc w:val="center"/>
              <w:rPr>
                <w:sz w:val="20"/>
                <w:szCs w:val="20"/>
              </w:rPr>
            </w:pPr>
            <w:r w:rsidRPr="009E5255">
              <w:rPr>
                <w:noProof/>
                <w:sz w:val="20"/>
                <w:szCs w:val="20"/>
              </w:rPr>
              <w:drawing>
                <wp:inline distT="0" distB="0" distL="0" distR="0" wp14:anchorId="1BB3A07C" wp14:editId="44C60D9B">
                  <wp:extent cx="3024000" cy="1861200"/>
                  <wp:effectExtent l="0" t="0" r="0" b="5715"/>
                  <wp:docPr id="29" name="Picture 29" descr="a Line chart of bortezomib showing 322.9k total services and $531.8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Line chart of bortezomib showing 322.9k total services and $531.8 million total benefits. "/>
                          <pic:cNvPicPr/>
                        </pic:nvPicPr>
                        <pic:blipFill rotWithShape="1">
                          <a:blip r:embed="rId86" cstate="print">
                            <a:extLst>
                              <a:ext uri="{28A0092B-C50C-407E-A947-70E740481C1C}">
                                <a14:useLocalDpi xmlns:a14="http://schemas.microsoft.com/office/drawing/2010/main" val="0"/>
                              </a:ext>
                            </a:extLst>
                          </a:blip>
                          <a:srcRect b="9180"/>
                          <a:stretch/>
                        </pic:blipFill>
                        <pic:spPr bwMode="auto">
                          <a:xfrm>
                            <a:off x="0" y="0"/>
                            <a:ext cx="3024000" cy="18612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7979FBF4" w14:textId="77777777" w:rsidTr="0058163D">
        <w:tc>
          <w:tcPr>
            <w:tcW w:w="4767" w:type="dxa"/>
            <w:tcMar>
              <w:left w:w="0" w:type="dxa"/>
              <w:right w:w="0" w:type="dxa"/>
            </w:tcMar>
          </w:tcPr>
          <w:p w14:paraId="418F904D"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569BD6C2" wp14:editId="2F0EE995">
                  <wp:extent cx="2977200" cy="1836000"/>
                  <wp:effectExtent l="0" t="0" r="0" b="5715"/>
                  <wp:docPr id="45" name="Picture 45" descr="a Line chart of carboplatin showing 655.6k total services and $105.6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Line chart of carboplatin showing 655.6k total services and $105.6 million total benefits. "/>
                          <pic:cNvPicPr/>
                        </pic:nvPicPr>
                        <pic:blipFill rotWithShape="1">
                          <a:blip r:embed="rId87" cstate="print">
                            <a:extLst>
                              <a:ext uri="{28A0092B-C50C-407E-A947-70E740481C1C}">
                                <a14:useLocalDpi xmlns:a14="http://schemas.microsoft.com/office/drawing/2010/main" val="0"/>
                              </a:ext>
                            </a:extLst>
                          </a:blip>
                          <a:srcRect b="8980"/>
                          <a:stretch/>
                        </pic:blipFill>
                        <pic:spPr bwMode="auto">
                          <a:xfrm>
                            <a:off x="0" y="0"/>
                            <a:ext cx="2977200" cy="18360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3B9FB89C"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69899909" wp14:editId="6AC632D0">
                  <wp:extent cx="2980800" cy="1828800"/>
                  <wp:effectExtent l="0" t="0" r="3810" b="0"/>
                  <wp:docPr id="65" name="Picture 65" descr="a Line chart of cetuximab showing 165k total services and $356.8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Line chart of cetuximab showing 165k total services and $356.8 million total benefits. "/>
                          <pic:cNvPicPr/>
                        </pic:nvPicPr>
                        <pic:blipFill rotWithShape="1">
                          <a:blip r:embed="rId88" cstate="print">
                            <a:extLst>
                              <a:ext uri="{28A0092B-C50C-407E-A947-70E740481C1C}">
                                <a14:useLocalDpi xmlns:a14="http://schemas.microsoft.com/office/drawing/2010/main" val="0"/>
                              </a:ext>
                            </a:extLst>
                          </a:blip>
                          <a:srcRect b="9440"/>
                          <a:stretch/>
                        </pic:blipFill>
                        <pic:spPr bwMode="auto">
                          <a:xfrm>
                            <a:off x="0" y="0"/>
                            <a:ext cx="2980800" cy="18288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19478300" w14:textId="77777777" w:rsidTr="0058163D">
        <w:tc>
          <w:tcPr>
            <w:tcW w:w="4767" w:type="dxa"/>
            <w:tcMar>
              <w:left w:w="0" w:type="dxa"/>
              <w:right w:w="0" w:type="dxa"/>
            </w:tcMar>
          </w:tcPr>
          <w:p w14:paraId="57C3C430"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283C2424" wp14:editId="2AAB0CEE">
                  <wp:extent cx="2980800" cy="1832400"/>
                  <wp:effectExtent l="0" t="0" r="3810" b="0"/>
                  <wp:docPr id="68" name="Picture 68" descr="a Line chart of cisplatin showing 378.1k total services and $36.4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Line chart of cisplatin showing 378.1k total services and $36.4 million total benefits. "/>
                          <pic:cNvPicPr/>
                        </pic:nvPicPr>
                        <pic:blipFill rotWithShape="1">
                          <a:blip r:embed="rId89" cstate="print">
                            <a:extLst>
                              <a:ext uri="{28A0092B-C50C-407E-A947-70E740481C1C}">
                                <a14:useLocalDpi xmlns:a14="http://schemas.microsoft.com/office/drawing/2010/main" val="0"/>
                              </a:ext>
                            </a:extLst>
                          </a:blip>
                          <a:srcRect b="9286"/>
                          <a:stretch/>
                        </pic:blipFill>
                        <pic:spPr bwMode="auto">
                          <a:xfrm>
                            <a:off x="0" y="0"/>
                            <a:ext cx="2980800" cy="18324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0C4A4BB8"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7FDF3265" wp14:editId="27206F2C">
                  <wp:extent cx="2984400" cy="1836000"/>
                  <wp:effectExtent l="0" t="0" r="635" b="5715"/>
                  <wp:docPr id="99" name="Picture 99" descr="a Line chart of cladribine showing 5.4k total services and $7.1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Line chart of cladribine showing 5.4k total services and $7.1 million total benefits. "/>
                          <pic:cNvPicPr/>
                        </pic:nvPicPr>
                        <pic:blipFill rotWithShape="1">
                          <a:blip r:embed="rId90" cstate="print">
                            <a:extLst>
                              <a:ext uri="{28A0092B-C50C-407E-A947-70E740481C1C}">
                                <a14:useLocalDpi xmlns:a14="http://schemas.microsoft.com/office/drawing/2010/main" val="0"/>
                              </a:ext>
                            </a:extLst>
                          </a:blip>
                          <a:srcRect b="9133"/>
                          <a:stretch/>
                        </pic:blipFill>
                        <pic:spPr bwMode="auto">
                          <a:xfrm>
                            <a:off x="0" y="0"/>
                            <a:ext cx="2984400" cy="18360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09132FEB" w14:textId="77777777" w:rsidTr="0058163D">
        <w:tc>
          <w:tcPr>
            <w:tcW w:w="4767" w:type="dxa"/>
            <w:tcMar>
              <w:left w:w="0" w:type="dxa"/>
              <w:right w:w="0" w:type="dxa"/>
            </w:tcMar>
          </w:tcPr>
          <w:p w14:paraId="67795078"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1A74035B" wp14:editId="65404995">
                  <wp:extent cx="2977200" cy="1839600"/>
                  <wp:effectExtent l="0" t="0" r="0" b="1905"/>
                  <wp:docPr id="116" name="Picture 116" descr="a Line chart of cyclophosphamide showing 1.4 million total services and $148.8 million total benefi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a Line chart of cyclophosphamide showing 1.4 million total services and $148.8 million total benefit. "/>
                          <pic:cNvPicPr/>
                        </pic:nvPicPr>
                        <pic:blipFill rotWithShape="1">
                          <a:blip r:embed="rId91" cstate="print">
                            <a:extLst>
                              <a:ext uri="{28A0092B-C50C-407E-A947-70E740481C1C}">
                                <a14:useLocalDpi xmlns:a14="http://schemas.microsoft.com/office/drawing/2010/main" val="0"/>
                              </a:ext>
                            </a:extLst>
                          </a:blip>
                          <a:srcRect b="8826"/>
                          <a:stretch/>
                        </pic:blipFill>
                        <pic:spPr bwMode="auto">
                          <a:xfrm>
                            <a:off x="0" y="0"/>
                            <a:ext cx="2977200" cy="18396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3410F1A6"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07DA6EE1" wp14:editId="0F4B76CD">
                  <wp:extent cx="2977200" cy="1839600"/>
                  <wp:effectExtent l="0" t="0" r="0" b="1905"/>
                  <wp:docPr id="117" name="Picture 117" descr="a Line chart of cytarabine showing 101k total services and $23.9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a Line chart of cytarabine showing 101k total services and $23.9 million total benefits. "/>
                          <pic:cNvPicPr/>
                        </pic:nvPicPr>
                        <pic:blipFill rotWithShape="1">
                          <a:blip r:embed="rId92" cstate="print">
                            <a:extLst>
                              <a:ext uri="{28A0092B-C50C-407E-A947-70E740481C1C}">
                                <a14:useLocalDpi xmlns:a14="http://schemas.microsoft.com/office/drawing/2010/main" val="0"/>
                              </a:ext>
                            </a:extLst>
                          </a:blip>
                          <a:srcRect b="8826"/>
                          <a:stretch/>
                        </pic:blipFill>
                        <pic:spPr bwMode="auto">
                          <a:xfrm>
                            <a:off x="0" y="0"/>
                            <a:ext cx="2977200" cy="18396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74386876" w14:textId="77777777" w:rsidTr="0058163D">
        <w:tc>
          <w:tcPr>
            <w:tcW w:w="4767" w:type="dxa"/>
            <w:tcMar>
              <w:left w:w="0" w:type="dxa"/>
              <w:right w:w="0" w:type="dxa"/>
            </w:tcMar>
          </w:tcPr>
          <w:p w14:paraId="40221034"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611F6EE8" wp14:editId="5DC91F43">
                  <wp:extent cx="2980800" cy="1843200"/>
                  <wp:effectExtent l="0" t="0" r="3810" b="0"/>
                  <wp:docPr id="118" name="Picture 118" descr="a Line chart of docetaxel showing 398k total services and $321.4 million total benefi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Line chart of docetaxel showing 398k total services and $321.4 million total benefit. "/>
                          <pic:cNvPicPr/>
                        </pic:nvPicPr>
                        <pic:blipFill rotWithShape="1">
                          <a:blip r:embed="rId93" cstate="print">
                            <a:extLst>
                              <a:ext uri="{28A0092B-C50C-407E-A947-70E740481C1C}">
                                <a14:useLocalDpi xmlns:a14="http://schemas.microsoft.com/office/drawing/2010/main" val="0"/>
                              </a:ext>
                            </a:extLst>
                          </a:blip>
                          <a:srcRect l="-1" r="9" b="8770"/>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75D47FD1"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16532850" wp14:editId="637EF7A5">
                  <wp:extent cx="2980800" cy="1843200"/>
                  <wp:effectExtent l="0" t="0" r="3810" b="0"/>
                  <wp:docPr id="119" name="Picture 119" descr="a Line chart of epirubicin showing 150k total services and $60.1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a Line chart of epirubicin showing 150k total services and $60.1 million total benefits. "/>
                          <pic:cNvPicPr/>
                        </pic:nvPicPr>
                        <pic:blipFill rotWithShape="1">
                          <a:blip r:embed="rId94" cstate="print">
                            <a:extLst>
                              <a:ext uri="{28A0092B-C50C-407E-A947-70E740481C1C}">
                                <a14:useLocalDpi xmlns:a14="http://schemas.microsoft.com/office/drawing/2010/main" val="0"/>
                              </a:ext>
                            </a:extLst>
                          </a:blip>
                          <a:srcRect l="-1" r="9" b="8770"/>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7C2B0EA0" w14:textId="77777777" w:rsidTr="0058163D">
        <w:tc>
          <w:tcPr>
            <w:tcW w:w="4767" w:type="dxa"/>
            <w:tcMar>
              <w:left w:w="0" w:type="dxa"/>
              <w:right w:w="0" w:type="dxa"/>
            </w:tcMar>
          </w:tcPr>
          <w:p w14:paraId="330C7AAB"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64087567" wp14:editId="2197F55D">
                  <wp:extent cx="3027600" cy="1879200"/>
                  <wp:effectExtent l="0" t="0" r="0" b="635"/>
                  <wp:docPr id="12" name="Picture 12" descr="a Line chart of etoposide showing 384k total services and $64.6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Line chart of etoposide showing 384k total services and $64.6 million total benefits. "/>
                          <pic:cNvPicPr/>
                        </pic:nvPicPr>
                        <pic:blipFill rotWithShape="1">
                          <a:blip r:embed="rId95" cstate="print">
                            <a:extLst>
                              <a:ext uri="{28A0092B-C50C-407E-A947-70E740481C1C}">
                                <a14:useLocalDpi xmlns:a14="http://schemas.microsoft.com/office/drawing/2010/main" val="0"/>
                              </a:ext>
                            </a:extLst>
                          </a:blip>
                          <a:srcRect b="8435"/>
                          <a:stretch/>
                        </pic:blipFill>
                        <pic:spPr bwMode="auto">
                          <a:xfrm>
                            <a:off x="0" y="0"/>
                            <a:ext cx="3027600" cy="18792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00CAB915"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3D997C3B" wp14:editId="5D54C5AA">
                  <wp:extent cx="2980800" cy="1843200"/>
                  <wp:effectExtent l="0" t="0" r="3810" b="0"/>
                  <wp:docPr id="120" name="Picture 120" descr="a Line chart of fludarabine showing 42k total services and $12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Line chart of fludarabine showing 42k total services and $12 million total benefits. "/>
                          <pic:cNvPicPr/>
                        </pic:nvPicPr>
                        <pic:blipFill rotWithShape="1">
                          <a:blip r:embed="rId96" cstate="print">
                            <a:extLst>
                              <a:ext uri="{28A0092B-C50C-407E-A947-70E740481C1C}">
                                <a14:useLocalDpi xmlns:a14="http://schemas.microsoft.com/office/drawing/2010/main" val="0"/>
                              </a:ext>
                            </a:extLst>
                          </a:blip>
                          <a:srcRect b="8673"/>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631E5780" w14:textId="77777777" w:rsidTr="0058163D">
        <w:tc>
          <w:tcPr>
            <w:tcW w:w="4767" w:type="dxa"/>
            <w:tcMar>
              <w:left w:w="0" w:type="dxa"/>
              <w:right w:w="0" w:type="dxa"/>
            </w:tcMar>
          </w:tcPr>
          <w:p w14:paraId="1ADD1294"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5D8929E0" wp14:editId="7B4F8521">
                  <wp:extent cx="2980800" cy="1843200"/>
                  <wp:effectExtent l="0" t="0" r="3810" b="0"/>
                  <wp:docPr id="14" name="Picture 14" descr="a Line chart of fluorouracil showing 1.7 million total services and $182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Line chart of fluorouracil showing 1.7 million total services and $182 million total benefits. "/>
                          <pic:cNvPicPr/>
                        </pic:nvPicPr>
                        <pic:blipFill rotWithShape="1">
                          <a:blip r:embed="rId97" cstate="print">
                            <a:extLst>
                              <a:ext uri="{28A0092B-C50C-407E-A947-70E740481C1C}">
                                <a14:useLocalDpi xmlns:a14="http://schemas.microsoft.com/office/drawing/2010/main" val="0"/>
                              </a:ext>
                            </a:extLst>
                          </a:blip>
                          <a:srcRect b="8673"/>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2E1E7FEC"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2AC71446" wp14:editId="09C3FAEC">
                  <wp:extent cx="2980800" cy="1843200"/>
                  <wp:effectExtent l="0" t="0" r="3810" b="0"/>
                  <wp:docPr id="9" name="Picture 9" descr="a Line chart of fotemustine showing 6k total services and $8.3 million total bene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Line chart of fotemustine showing 6k total services and $8.3 million total benefits."/>
                          <pic:cNvPicPr/>
                        </pic:nvPicPr>
                        <pic:blipFill rotWithShape="1">
                          <a:blip r:embed="rId98" cstate="print">
                            <a:extLst>
                              <a:ext uri="{28A0092B-C50C-407E-A947-70E740481C1C}">
                                <a14:useLocalDpi xmlns:a14="http://schemas.microsoft.com/office/drawing/2010/main" val="0"/>
                              </a:ext>
                            </a:extLst>
                          </a:blip>
                          <a:srcRect b="8694"/>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00780029" w14:textId="77777777" w:rsidTr="0058163D">
        <w:tc>
          <w:tcPr>
            <w:tcW w:w="4767" w:type="dxa"/>
            <w:tcMar>
              <w:left w:w="0" w:type="dxa"/>
              <w:right w:w="0" w:type="dxa"/>
            </w:tcMar>
          </w:tcPr>
          <w:p w14:paraId="1E0FB061"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62E81642" wp14:editId="178ACD08">
                  <wp:extent cx="2980800" cy="1843200"/>
                  <wp:effectExtent l="0" t="0" r="3810" b="0"/>
                  <wp:docPr id="121" name="Picture 121" descr="a line chart of gemcitabine showing 690k total services and $158.9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line chart of gemcitabine showing 690k total services and $158.9 million total benefits. "/>
                          <pic:cNvPicPr/>
                        </pic:nvPicPr>
                        <pic:blipFill rotWithShape="1">
                          <a:blip r:embed="rId99" cstate="print">
                            <a:extLst>
                              <a:ext uri="{28A0092B-C50C-407E-A947-70E740481C1C}">
                                <a14:useLocalDpi xmlns:a14="http://schemas.microsoft.com/office/drawing/2010/main" val="0"/>
                              </a:ext>
                            </a:extLst>
                          </a:blip>
                          <a:srcRect b="8673"/>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5AEE3BC6"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3EE83C18" wp14:editId="601E7751">
                  <wp:extent cx="2980800" cy="1843200"/>
                  <wp:effectExtent l="0" t="0" r="3810" b="0"/>
                  <wp:docPr id="17" name="Picture 17" descr="a Line chart of idarubicin showing 5k total services and 3.5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Line chart of idarubicin showing 5k total services and 3.5 million total benefits. "/>
                          <pic:cNvPicPr/>
                        </pic:nvPicPr>
                        <pic:blipFill rotWithShape="1">
                          <a:blip r:embed="rId100" cstate="print">
                            <a:extLst>
                              <a:ext uri="{28A0092B-C50C-407E-A947-70E740481C1C}">
                                <a14:useLocalDpi xmlns:a14="http://schemas.microsoft.com/office/drawing/2010/main" val="0"/>
                              </a:ext>
                            </a:extLst>
                          </a:blip>
                          <a:srcRect b="8673"/>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7F6D95C4" w14:textId="77777777" w:rsidTr="0058163D">
        <w:tc>
          <w:tcPr>
            <w:tcW w:w="4767" w:type="dxa"/>
            <w:tcMar>
              <w:left w:w="0" w:type="dxa"/>
              <w:right w:w="0" w:type="dxa"/>
            </w:tcMar>
          </w:tcPr>
          <w:p w14:paraId="16AAE795"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7F5FB1F6" wp14:editId="169CA66D">
                  <wp:extent cx="2980800" cy="1843200"/>
                  <wp:effectExtent l="0" t="0" r="3810" b="0"/>
                  <wp:docPr id="18" name="Picture 18" descr="a Line chart of ifosfamide showing 44k total services and $14.1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Line chart of ifosfamide showing 44k total services and $14.1 million total benefits. "/>
                          <pic:cNvPicPr/>
                        </pic:nvPicPr>
                        <pic:blipFill rotWithShape="1">
                          <a:blip r:embed="rId101" cstate="print">
                            <a:extLst>
                              <a:ext uri="{28A0092B-C50C-407E-A947-70E740481C1C}">
                                <a14:useLocalDpi xmlns:a14="http://schemas.microsoft.com/office/drawing/2010/main" val="0"/>
                              </a:ext>
                            </a:extLst>
                          </a:blip>
                          <a:srcRect b="8673"/>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35830BEF"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17EE8B08" wp14:editId="0A7CF526">
                  <wp:extent cx="2980800" cy="1843200"/>
                  <wp:effectExtent l="0" t="0" r="3810" b="0"/>
                  <wp:docPr id="19" name="Picture 19" descr="a line chart of irinotecan showing 358k total services and $112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line chart of irinotecan showing 358k total services and $112 million total benefits.  "/>
                          <pic:cNvPicPr/>
                        </pic:nvPicPr>
                        <pic:blipFill rotWithShape="1">
                          <a:blip r:embed="rId102" cstate="print">
                            <a:extLst>
                              <a:ext uri="{28A0092B-C50C-407E-A947-70E740481C1C}">
                                <a14:useLocalDpi xmlns:a14="http://schemas.microsoft.com/office/drawing/2010/main" val="0"/>
                              </a:ext>
                            </a:extLst>
                          </a:blip>
                          <a:srcRect b="8673"/>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6C39B8E1" w14:textId="77777777" w:rsidTr="0058163D">
        <w:tc>
          <w:tcPr>
            <w:tcW w:w="4767" w:type="dxa"/>
            <w:tcMar>
              <w:left w:w="0" w:type="dxa"/>
              <w:right w:w="0" w:type="dxa"/>
            </w:tcMar>
          </w:tcPr>
          <w:p w14:paraId="2A1782BB"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1EEDA778" wp14:editId="17F82AAE">
                  <wp:extent cx="2980800" cy="1843200"/>
                  <wp:effectExtent l="0" t="0" r="3810" b="0"/>
                  <wp:docPr id="20" name="Picture 20" descr="a Line chart of oxaliplatin showing 553k total services and $220.8 million total bene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Line chart of oxaliplatin showing 553k total services and $220.8 million total benefits."/>
                          <pic:cNvPicPr/>
                        </pic:nvPicPr>
                        <pic:blipFill rotWithShape="1">
                          <a:blip r:embed="rId103" cstate="print">
                            <a:extLst>
                              <a:ext uri="{28A0092B-C50C-407E-A947-70E740481C1C}">
                                <a14:useLocalDpi xmlns:a14="http://schemas.microsoft.com/office/drawing/2010/main" val="0"/>
                              </a:ext>
                            </a:extLst>
                          </a:blip>
                          <a:srcRect b="8673"/>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62FF0398"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5B8D79A1" wp14:editId="69E29058">
                  <wp:extent cx="2980800" cy="1843200"/>
                  <wp:effectExtent l="0" t="0" r="3810" b="0"/>
                  <wp:docPr id="122" name="Picture 122" descr="a line chart of paclitaxel showing 747k total services and $256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a line chart of paclitaxel showing 747k total services and $256 million total benefits. "/>
                          <pic:cNvPicPr/>
                        </pic:nvPicPr>
                        <pic:blipFill rotWithShape="1">
                          <a:blip r:embed="rId104" cstate="print">
                            <a:extLst>
                              <a:ext uri="{28A0092B-C50C-407E-A947-70E740481C1C}">
                                <a14:useLocalDpi xmlns:a14="http://schemas.microsoft.com/office/drawing/2010/main" val="0"/>
                              </a:ext>
                            </a:extLst>
                          </a:blip>
                          <a:srcRect b="8673"/>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17C0DE12" w14:textId="77777777" w:rsidTr="0058163D">
        <w:tc>
          <w:tcPr>
            <w:tcW w:w="4767" w:type="dxa"/>
            <w:tcMar>
              <w:left w:w="0" w:type="dxa"/>
              <w:right w:w="0" w:type="dxa"/>
            </w:tcMar>
          </w:tcPr>
          <w:p w14:paraId="7D7687B2"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117A4AC4" wp14:editId="76EBE961">
                  <wp:extent cx="2980800" cy="1846800"/>
                  <wp:effectExtent l="0" t="0" r="3810" b="0"/>
                  <wp:docPr id="22" name="Picture 22" descr="a line chart of raltitrexed showing 4k total services and $3.5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line chart of raltitrexed showing 4k total services and $3.5 million total benefits. "/>
                          <pic:cNvPicPr/>
                        </pic:nvPicPr>
                        <pic:blipFill rotWithShape="1">
                          <a:blip r:embed="rId105" cstate="print">
                            <a:extLst>
                              <a:ext uri="{28A0092B-C50C-407E-A947-70E740481C1C}">
                                <a14:useLocalDpi xmlns:a14="http://schemas.microsoft.com/office/drawing/2010/main" val="0"/>
                              </a:ext>
                            </a:extLst>
                          </a:blip>
                          <a:srcRect b="8520"/>
                          <a:stretch/>
                        </pic:blipFill>
                        <pic:spPr bwMode="auto">
                          <a:xfrm>
                            <a:off x="0" y="0"/>
                            <a:ext cx="2980800" cy="18468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4740B086"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71BE51FD" wp14:editId="52EB2369">
                  <wp:extent cx="2980800" cy="1843200"/>
                  <wp:effectExtent l="0" t="0" r="3810" b="0"/>
                  <wp:docPr id="123" name="Picture 123" descr="a line chart of topotecan showing 14k total services and $6.2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a line chart of topotecan showing 14k total services and $6.2 million total benefits. "/>
                          <pic:cNvPicPr/>
                        </pic:nvPicPr>
                        <pic:blipFill rotWithShape="1">
                          <a:blip r:embed="rId106" cstate="print">
                            <a:extLst>
                              <a:ext uri="{28A0092B-C50C-407E-A947-70E740481C1C}">
                                <a14:useLocalDpi xmlns:a14="http://schemas.microsoft.com/office/drawing/2010/main" val="0"/>
                              </a:ext>
                            </a:extLst>
                          </a:blip>
                          <a:srcRect b="8684"/>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0A9E9AFC" w14:textId="77777777" w:rsidTr="0058163D">
        <w:tc>
          <w:tcPr>
            <w:tcW w:w="4767" w:type="dxa"/>
            <w:tcMar>
              <w:left w:w="0" w:type="dxa"/>
              <w:right w:w="0" w:type="dxa"/>
            </w:tcMar>
          </w:tcPr>
          <w:p w14:paraId="5D1426C3"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4A61670A" wp14:editId="7FF716E6">
                  <wp:extent cx="2980800" cy="1843200"/>
                  <wp:effectExtent l="0" t="0" r="3810" b="0"/>
                  <wp:docPr id="24" name="Picture 24" descr="a line chart of vinblastine showing 62k total services and $8.2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line chart of vinblastine showing 62k total services and $8.2 million total benefits. "/>
                          <pic:cNvPicPr/>
                        </pic:nvPicPr>
                        <pic:blipFill rotWithShape="1">
                          <a:blip r:embed="rId107" cstate="print">
                            <a:extLst>
                              <a:ext uri="{28A0092B-C50C-407E-A947-70E740481C1C}">
                                <a14:useLocalDpi xmlns:a14="http://schemas.microsoft.com/office/drawing/2010/main" val="0"/>
                              </a:ext>
                            </a:extLst>
                          </a:blip>
                          <a:srcRect b="8690"/>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691FF8F4"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379D5850" wp14:editId="3DC66F02">
                  <wp:extent cx="2980800" cy="1843200"/>
                  <wp:effectExtent l="0" t="0" r="3810" b="0"/>
                  <wp:docPr id="25" name="Picture 25" descr="a line chart of vincristine showing 251k total services and $26.3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line chart of vincristine showing 251k total services and $26.3 million total benefits. "/>
                          <pic:cNvPicPr/>
                        </pic:nvPicPr>
                        <pic:blipFill rotWithShape="1">
                          <a:blip r:embed="rId108" cstate="print">
                            <a:extLst>
                              <a:ext uri="{28A0092B-C50C-407E-A947-70E740481C1C}">
                                <a14:useLocalDpi xmlns:a14="http://schemas.microsoft.com/office/drawing/2010/main" val="0"/>
                              </a:ext>
                            </a:extLst>
                          </a:blip>
                          <a:srcRect b="8684"/>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r>
      <w:tr w:rsidR="00185844" w:rsidRPr="009E5255" w14:paraId="6711524F" w14:textId="77777777" w:rsidTr="0058163D">
        <w:tc>
          <w:tcPr>
            <w:tcW w:w="4767" w:type="dxa"/>
            <w:tcMar>
              <w:left w:w="0" w:type="dxa"/>
              <w:right w:w="0" w:type="dxa"/>
            </w:tcMar>
          </w:tcPr>
          <w:p w14:paraId="01AC7012"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1E982FCF" wp14:editId="4E6A9695">
                  <wp:extent cx="2980800" cy="1843200"/>
                  <wp:effectExtent l="0" t="0" r="3810" b="0"/>
                  <wp:docPr id="124" name="Picture 124" descr="a line chart of vinorelbine showing 89k total services and $23 m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a line chart of vinorelbine showing 89k total services and $23 million total benefits. "/>
                          <pic:cNvPicPr/>
                        </pic:nvPicPr>
                        <pic:blipFill rotWithShape="1">
                          <a:blip r:embed="rId109" cstate="print">
                            <a:extLst>
                              <a:ext uri="{28A0092B-C50C-407E-A947-70E740481C1C}">
                                <a14:useLocalDpi xmlns:a14="http://schemas.microsoft.com/office/drawing/2010/main" val="0"/>
                              </a:ext>
                            </a:extLst>
                          </a:blip>
                          <a:srcRect b="8690"/>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c>
          <w:tcPr>
            <w:tcW w:w="4762" w:type="dxa"/>
            <w:tcMar>
              <w:left w:w="0" w:type="dxa"/>
              <w:right w:w="0" w:type="dxa"/>
            </w:tcMar>
          </w:tcPr>
          <w:p w14:paraId="4F5410B2" w14:textId="77777777" w:rsidR="00185844" w:rsidRPr="009E5255" w:rsidRDefault="00185844" w:rsidP="0058163D">
            <w:pPr>
              <w:spacing w:after="0" w:line="240" w:lineRule="auto"/>
              <w:rPr>
                <w:sz w:val="20"/>
                <w:szCs w:val="20"/>
              </w:rPr>
            </w:pPr>
            <w:r w:rsidRPr="009E5255">
              <w:rPr>
                <w:noProof/>
                <w:sz w:val="20"/>
                <w:szCs w:val="20"/>
              </w:rPr>
              <w:drawing>
                <wp:inline distT="0" distB="0" distL="0" distR="0" wp14:anchorId="6B42FE17" wp14:editId="62C6C4D8">
                  <wp:extent cx="2984400" cy="1832400"/>
                  <wp:effectExtent l="0" t="0" r="635" b="0"/>
                  <wp:docPr id="27" name="Picture 27" descr="a line chart of all molecules showing 7.9 million total services and $2.6 billion total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line chart of all molecules showing 7.9 million total services and $2.6 billion total benefits. "/>
                          <pic:cNvPicPr/>
                        </pic:nvPicPr>
                        <pic:blipFill rotWithShape="1">
                          <a:blip r:embed="rId110" cstate="print">
                            <a:extLst>
                              <a:ext uri="{28A0092B-C50C-407E-A947-70E740481C1C}">
                                <a14:useLocalDpi xmlns:a14="http://schemas.microsoft.com/office/drawing/2010/main" val="0"/>
                              </a:ext>
                            </a:extLst>
                          </a:blip>
                          <a:srcRect b="9303"/>
                          <a:stretch/>
                        </pic:blipFill>
                        <pic:spPr bwMode="auto">
                          <a:xfrm>
                            <a:off x="0" y="0"/>
                            <a:ext cx="2984400" cy="18324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8F82C8" w14:textId="77777777" w:rsidR="00185844" w:rsidRPr="009E5255" w:rsidRDefault="00185844" w:rsidP="00185844">
      <w:pPr>
        <w:sectPr w:rsidR="00185844" w:rsidRPr="009E5255" w:rsidSect="00080B8D">
          <w:type w:val="continuous"/>
          <w:pgSz w:w="11901" w:h="16817"/>
          <w:pgMar w:top="1440" w:right="1134" w:bottom="1440" w:left="1134" w:header="709" w:footer="709" w:gutter="0"/>
          <w:cols w:space="708"/>
          <w:titlePg/>
          <w:docGrid w:linePitch="360"/>
        </w:sectPr>
      </w:pPr>
    </w:p>
    <w:p w14:paraId="02990395" w14:textId="77777777" w:rsidR="00185844" w:rsidRPr="009E5255" w:rsidRDefault="00185844" w:rsidP="00185844">
      <w:r w:rsidRPr="009E5255">
        <w:t>Across all molecules analysed, aggregated annual service volumes increased 54% in the year following the introduction of the EFC (i.e., in the calendar year ending December 2012).  In the same period, aggregated benefit values increased by only 2%, representing greater overall service provision at reduced per-unit cost to government over the previous year (i.e., percent growth in service volume was greater than percent growth in benefit value in 2012).</w:t>
      </w:r>
    </w:p>
    <w:p w14:paraId="432B2533" w14:textId="77777777" w:rsidR="00185844" w:rsidRPr="009E5255" w:rsidRDefault="00185844" w:rsidP="00185844">
      <w:r w:rsidRPr="009E5255">
        <w:t>For the majority of molecules (88%), introduction of the EFC coincided with a year-on-year increase in PBS service volume in the year ending December 2012, with only docetaxel, fotemustine and raltitrexed experiencing a decline in the number of services relative to 2011 (</w:t>
      </w:r>
      <w:r w:rsidRPr="009E5255">
        <w:noBreakHyphen/>
        <w:t xml:space="preserve">12%, </w:t>
      </w:r>
      <w:r w:rsidRPr="009E5255">
        <w:noBreakHyphen/>
        <w:t xml:space="preserve">14% and </w:t>
      </w:r>
      <w:r w:rsidRPr="009E5255">
        <w:noBreakHyphen/>
        <w:t>16%, respectively).  For around one-third of molecules (36%), the introduction of the EFC corresponded with a substantial increase (+100%) in the number of PBS services provided in the year to December 2012, including bortezomib (317%), cetuximab (393%), cladribine (277%), cytarabine (167%), etoposide (115%), fludarabine (293%), fluorouracil (106%), topotecan (292%) and vincristine (106%).</w:t>
      </w:r>
    </w:p>
    <w:p w14:paraId="693EE69A" w14:textId="77777777" w:rsidR="00185844" w:rsidRPr="009E5255" w:rsidRDefault="00185844" w:rsidP="00185844">
      <w:r w:rsidRPr="009E5255">
        <w:t>Notwithstanding the potential impacts of changed reimbursement arrangements introduced with the EFC, increased service volumes in 2012 may be linked to new recommended indications for approved drugs.  To further contextualise changes in service volumes, public summary documents were analysed for new recommendations made by the Pharmaceutical Benefits Advisory Committee (PBAC) in the period 2008-2012 for all EFC-listed molecules previously available under CPAP arrangements.  In the period 2008-2012, PBAC recommended additional indications for bortezomib—for first-line treatment of patients with multiple myeloma in combination with melphalan or cyclophosphamide and corticosteroids (Jul 2009), for initial treatment of symptomatic multiple myeloma in newly diagnosed patients who have severe acute renal failure (Jul 2011), and for treatment in combination with chemotherapy of a patient with newly diagnosed symptomatic multiple myeloma who is eligible for high-dose chemotherapy and a primary stem cell transplant (Mar 2012); cetuximab—for treatment of metastatic colorectal cancer (Jul 2010); docetaxel—for neoadjuvant treatment of squamous cell carcinoma (Jul 2008), and for adjuvant treatment of operable breast cancer in combination with cyclophosphamide (Nov 2009); and fludarabine—for treatment of B-cell chronic lymphocytic leukaemia in combination with an alkylating agent, where the patient has advanced disease (Binet Stage B or C) or evidence of progressive disease (Mar 2008).</w:t>
      </w:r>
      <w:r w:rsidRPr="009E5255">
        <w:rPr>
          <w:rStyle w:val="FootnoteReference"/>
        </w:rPr>
        <w:footnoteReference w:id="3"/>
      </w:r>
    </w:p>
    <w:p w14:paraId="2D2180F5" w14:textId="77777777" w:rsidR="00185844" w:rsidRPr="009E5255" w:rsidRDefault="00185844" w:rsidP="00185844">
      <w:r w:rsidRPr="009E5255">
        <w:t>Year-on-year service volume growth in the year ending December 2012 was not necessarily commensurate with changes in drugs’ corresponding benefit values.  For 17 of the molecules analysed (68%), the year following the introduction of the EFC coincided with greater overall service provision at reduced per-unit cost to government.  Drugs with increased service volume at lower per-service cost in the year ending December 2012 included bleomycin, bortezomib, carboplatin, cetuximab, cladribine, cytarabine, epirubicin, etoposide, fludarabine, gemcitabine, idarubicin, ifosfamide, irinotecan, oxaliplatin, paclitaxel, topotecan, and vinorelbine.</w:t>
      </w:r>
    </w:p>
    <w:p w14:paraId="795CF6C4" w14:textId="77777777" w:rsidR="00185844" w:rsidRPr="009E5255" w:rsidRDefault="00185844" w:rsidP="00185844">
      <w:r w:rsidRPr="009E5255">
        <w:t>Evident reductions in per-unit costs to government may have been impacted by statutory price reductions due to price disclosure or introduction of generic or biosimilar competitors.  Among analysed drugs with greater overall service provision at reduced per-unit cost to government in the year ending December 2012, statutory price reductions were enacted in the period 2008-2012 for fludarabine, irinotecan (2008); gemcitabine, oxaliplatin, paclitaxel, vinorelbine (2009); carboplatin, epirubicin, oxaliplatin and docetaxel (2012).</w:t>
      </w:r>
      <w:r w:rsidRPr="009E5255">
        <w:rPr>
          <w:rStyle w:val="FootnoteReference"/>
        </w:rPr>
        <w:footnoteReference w:id="4"/>
      </w:r>
    </w:p>
    <w:p w14:paraId="40349333" w14:textId="7B329F74" w:rsidR="00384EE0" w:rsidRPr="009E5255" w:rsidRDefault="00185844" w:rsidP="00384EE0">
      <w:r w:rsidRPr="009E5255">
        <w:t>In a limited number of cases, introduction of the EFC coincided with an increase in benefit value, but without a commensurate increase in service volume, indicating a greater per-unit cost to government for services in the period.  Drugs demonstrating higher growth in benefit value relative to service volume for the year ending December 2012 included cisplatin, cyclophosphamide, fluorouracil, vinblastine and vincristine (see</w:t>
      </w:r>
      <w:r w:rsidR="00E05A59" w:rsidRPr="009E5255">
        <w:t xml:space="preserve"> </w:t>
      </w:r>
      <w:r w:rsidR="00E05A59" w:rsidRPr="009E5255">
        <w:fldChar w:fldCharType="begin"/>
      </w:r>
      <w:r w:rsidR="00E05A59" w:rsidRPr="009E5255">
        <w:instrText xml:space="preserve"> REF _Ref94011094 \h </w:instrText>
      </w:r>
      <w:r w:rsidR="00E05A59" w:rsidRPr="009E5255">
        <w:fldChar w:fldCharType="separate"/>
      </w:r>
      <w:r w:rsidR="000C766B" w:rsidRPr="009E5255">
        <w:t>Figure A</w:t>
      </w:r>
      <w:r w:rsidR="000C766B">
        <w:rPr>
          <w:noProof/>
        </w:rPr>
        <w:t>2</w:t>
      </w:r>
      <w:r w:rsidR="00E05A59" w:rsidRPr="009E5255">
        <w:fldChar w:fldCharType="end"/>
      </w:r>
      <w:r w:rsidRPr="009E5255">
        <w:t xml:space="preserve">).  On a mean benefit-per-service basis, year-on-year cost growth to December 2012 was substantial (+100%) for cisplatin (162%), cyclophosphamide (199%) and fluorouracil (143%).  Across all drugs previously funded under CPAP arrangements, mean benefit-per-service fell 34% in the year immediately following the introduction of the EFC.  Over the full time horizon of this analysis, the mean overall cost-per-service to government for EFC drugs previously funded under CPAP arrangements fell 62%, from $666 (2008) to $255 (2020). </w:t>
      </w:r>
    </w:p>
    <w:p w14:paraId="57E1AFCA" w14:textId="73688969" w:rsidR="00384EE0" w:rsidRPr="009E5255" w:rsidRDefault="00384EE0" w:rsidP="00384EE0">
      <w:pPr>
        <w:pStyle w:val="Caption"/>
      </w:pPr>
      <w:bookmarkStart w:id="404" w:name="_Ref94011094"/>
      <w:r w:rsidRPr="009E5255">
        <w:t>Figure A</w:t>
      </w:r>
      <w:r w:rsidR="00E36C93">
        <w:fldChar w:fldCharType="begin"/>
      </w:r>
      <w:r w:rsidR="00E36C93">
        <w:instrText xml:space="preserve"> SEQ Figure_A \* ARABIC </w:instrText>
      </w:r>
      <w:r w:rsidR="00E36C93">
        <w:fldChar w:fldCharType="separate"/>
      </w:r>
      <w:r w:rsidR="000C766B">
        <w:rPr>
          <w:noProof/>
        </w:rPr>
        <w:t>2</w:t>
      </w:r>
      <w:r w:rsidR="00E36C93">
        <w:rPr>
          <w:noProof/>
        </w:rPr>
        <w:fldChar w:fldCharType="end"/>
      </w:r>
      <w:bookmarkEnd w:id="404"/>
      <w:r w:rsidRPr="009E5255">
        <w:t>. Annual percent change, mean PBS benefit-per-service by molecule (2008-2020)</w:t>
      </w:r>
    </w:p>
    <w:tbl>
      <w:tblPr>
        <w:tblStyle w:val="TableGrid"/>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10"/>
        <w:gridCol w:w="4511"/>
      </w:tblGrid>
      <w:tr w:rsidR="00384EE0" w:rsidRPr="009E5255" w14:paraId="517A6586" w14:textId="77777777" w:rsidTr="00EA0B5A">
        <w:tc>
          <w:tcPr>
            <w:tcW w:w="4510" w:type="dxa"/>
            <w:tcMar>
              <w:left w:w="0" w:type="dxa"/>
              <w:right w:w="0" w:type="dxa"/>
            </w:tcMar>
          </w:tcPr>
          <w:p w14:paraId="0821C0B0" w14:textId="77777777" w:rsidR="00384EE0" w:rsidRPr="009E5255" w:rsidRDefault="00384EE0" w:rsidP="00EA0B5A">
            <w:pPr>
              <w:spacing w:after="0" w:line="240" w:lineRule="auto"/>
              <w:rPr>
                <w:sz w:val="20"/>
                <w:szCs w:val="20"/>
              </w:rPr>
            </w:pPr>
            <w:r w:rsidRPr="009E5255">
              <w:rPr>
                <w:noProof/>
                <w:sz w:val="20"/>
                <w:szCs w:val="20"/>
              </w:rPr>
              <w:drawing>
                <wp:inline distT="0" distB="0" distL="0" distR="0" wp14:anchorId="361CCED3" wp14:editId="0C7EA279">
                  <wp:extent cx="2980800" cy="1843200"/>
                  <wp:effectExtent l="0" t="0" r="3810" b="0"/>
                  <wp:docPr id="125" name="Picture 125" descr="a line chart of cisplatin showing the mean benefit per service at $70 in 2012 and $121 in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a line chart of cisplatin showing the mean benefit per service at $70 in 2012 and $121 in 2020. "/>
                          <pic:cNvPicPr/>
                        </pic:nvPicPr>
                        <pic:blipFill rotWithShape="1">
                          <a:blip r:embed="rId111" cstate="print">
                            <a:extLst>
                              <a:ext uri="{28A0092B-C50C-407E-A947-70E740481C1C}">
                                <a14:useLocalDpi xmlns:a14="http://schemas.microsoft.com/office/drawing/2010/main" val="0"/>
                              </a:ext>
                            </a:extLst>
                          </a:blip>
                          <a:srcRect b="8694"/>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c>
          <w:tcPr>
            <w:tcW w:w="4510" w:type="dxa"/>
            <w:tcMar>
              <w:left w:w="0" w:type="dxa"/>
              <w:right w:w="0" w:type="dxa"/>
            </w:tcMar>
          </w:tcPr>
          <w:p w14:paraId="11E9CD6C" w14:textId="77777777" w:rsidR="00384EE0" w:rsidRPr="009E5255" w:rsidRDefault="00384EE0" w:rsidP="00EA0B5A">
            <w:pPr>
              <w:spacing w:after="0" w:line="240" w:lineRule="auto"/>
              <w:rPr>
                <w:sz w:val="20"/>
                <w:szCs w:val="20"/>
              </w:rPr>
            </w:pPr>
            <w:r w:rsidRPr="009E5255">
              <w:rPr>
                <w:noProof/>
                <w:sz w:val="20"/>
                <w:szCs w:val="20"/>
              </w:rPr>
              <w:drawing>
                <wp:inline distT="0" distB="0" distL="0" distR="0" wp14:anchorId="032A9339" wp14:editId="00068842">
                  <wp:extent cx="2980800" cy="1843200"/>
                  <wp:effectExtent l="0" t="0" r="3810" b="0"/>
                  <wp:docPr id="126" name="Picture 126" descr="a line chart of cyclophosphamide showing the mean benefit per service at $80 in 2012 and $138 in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a line chart of cyclophosphamide showing the mean benefit per service at $80 in 2012 and $138 in 2020. "/>
                          <pic:cNvPicPr/>
                        </pic:nvPicPr>
                        <pic:blipFill rotWithShape="1">
                          <a:blip r:embed="rId112" cstate="print">
                            <a:extLst>
                              <a:ext uri="{28A0092B-C50C-407E-A947-70E740481C1C}">
                                <a14:useLocalDpi xmlns:a14="http://schemas.microsoft.com/office/drawing/2010/main" val="0"/>
                              </a:ext>
                            </a:extLst>
                          </a:blip>
                          <a:srcRect b="8694"/>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r>
      <w:tr w:rsidR="00384EE0" w:rsidRPr="009E5255" w14:paraId="544640B7" w14:textId="77777777" w:rsidTr="00EA0B5A">
        <w:tc>
          <w:tcPr>
            <w:tcW w:w="4510" w:type="dxa"/>
            <w:tcMar>
              <w:left w:w="0" w:type="dxa"/>
              <w:right w:w="0" w:type="dxa"/>
            </w:tcMar>
          </w:tcPr>
          <w:p w14:paraId="5F95B5D9" w14:textId="77777777" w:rsidR="00384EE0" w:rsidRPr="009E5255" w:rsidRDefault="00384EE0" w:rsidP="00EA0B5A">
            <w:pPr>
              <w:spacing w:after="0" w:line="240" w:lineRule="auto"/>
              <w:rPr>
                <w:sz w:val="20"/>
                <w:szCs w:val="20"/>
              </w:rPr>
            </w:pPr>
            <w:r w:rsidRPr="009E5255">
              <w:rPr>
                <w:noProof/>
                <w:sz w:val="20"/>
                <w:szCs w:val="20"/>
              </w:rPr>
              <w:drawing>
                <wp:inline distT="0" distB="0" distL="0" distR="0" wp14:anchorId="2F250292" wp14:editId="2D9A3E17">
                  <wp:extent cx="2980800" cy="1843200"/>
                  <wp:effectExtent l="0" t="0" r="3810" b="0"/>
                  <wp:docPr id="127" name="Picture 127" descr="a line chart of fluorouracil showing the mean benefit per service at $75 in 2012 and $128 in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a line chart of fluorouracil showing the mean benefit per service at $75 in 2012 and $128 in 2020. "/>
                          <pic:cNvPicPr/>
                        </pic:nvPicPr>
                        <pic:blipFill rotWithShape="1">
                          <a:blip r:embed="rId113" cstate="print">
                            <a:extLst>
                              <a:ext uri="{28A0092B-C50C-407E-A947-70E740481C1C}">
                                <a14:useLocalDpi xmlns:a14="http://schemas.microsoft.com/office/drawing/2010/main" val="0"/>
                              </a:ext>
                            </a:extLst>
                          </a:blip>
                          <a:srcRect b="8694"/>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c>
          <w:tcPr>
            <w:tcW w:w="4510" w:type="dxa"/>
            <w:tcMar>
              <w:left w:w="0" w:type="dxa"/>
              <w:right w:w="0" w:type="dxa"/>
            </w:tcMar>
          </w:tcPr>
          <w:p w14:paraId="0D6E1C74" w14:textId="77777777" w:rsidR="00384EE0" w:rsidRPr="009E5255" w:rsidRDefault="00384EE0" w:rsidP="00EA0B5A">
            <w:pPr>
              <w:spacing w:after="0" w:line="240" w:lineRule="auto"/>
              <w:rPr>
                <w:sz w:val="20"/>
                <w:szCs w:val="20"/>
              </w:rPr>
            </w:pPr>
            <w:r w:rsidRPr="009E5255">
              <w:rPr>
                <w:noProof/>
                <w:sz w:val="20"/>
                <w:szCs w:val="20"/>
              </w:rPr>
              <w:drawing>
                <wp:inline distT="0" distB="0" distL="0" distR="0" wp14:anchorId="7244352B" wp14:editId="06197140">
                  <wp:extent cx="2980800" cy="1843200"/>
                  <wp:effectExtent l="0" t="0" r="3810" b="0"/>
                  <wp:docPr id="128" name="Picture 128" descr="a line chart of vinblastine showing the mean benefit per service at $94 in 2012 and $149 in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a line chart of vinblastine showing the mean benefit per service at $94 in 2012 and $149 in 2020. "/>
                          <pic:cNvPicPr/>
                        </pic:nvPicPr>
                        <pic:blipFill rotWithShape="1">
                          <a:blip r:embed="rId114" cstate="print">
                            <a:extLst>
                              <a:ext uri="{28A0092B-C50C-407E-A947-70E740481C1C}">
                                <a14:useLocalDpi xmlns:a14="http://schemas.microsoft.com/office/drawing/2010/main" val="0"/>
                              </a:ext>
                            </a:extLst>
                          </a:blip>
                          <a:srcRect b="8694"/>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r>
      <w:tr w:rsidR="00384EE0" w:rsidRPr="009E5255" w14:paraId="34763141" w14:textId="77777777" w:rsidTr="00EA0B5A">
        <w:tc>
          <w:tcPr>
            <w:tcW w:w="4510" w:type="dxa"/>
            <w:tcMar>
              <w:left w:w="0" w:type="dxa"/>
              <w:right w:w="0" w:type="dxa"/>
            </w:tcMar>
          </w:tcPr>
          <w:p w14:paraId="262D9DA0" w14:textId="77777777" w:rsidR="00384EE0" w:rsidRPr="009E5255" w:rsidRDefault="00384EE0" w:rsidP="00EA0B5A">
            <w:pPr>
              <w:spacing w:after="0" w:line="240" w:lineRule="auto"/>
              <w:rPr>
                <w:sz w:val="20"/>
                <w:szCs w:val="20"/>
              </w:rPr>
            </w:pPr>
            <w:r w:rsidRPr="009E5255">
              <w:rPr>
                <w:noProof/>
                <w:sz w:val="20"/>
                <w:szCs w:val="20"/>
              </w:rPr>
              <w:drawing>
                <wp:inline distT="0" distB="0" distL="0" distR="0" wp14:anchorId="6E6F7FE7" wp14:editId="61AD6E8C">
                  <wp:extent cx="2980800" cy="1843200"/>
                  <wp:effectExtent l="0" t="0" r="3810" b="0"/>
                  <wp:docPr id="129" name="Picture 129" descr="a line chart of vincristine showing the mean benefit per service at $76 in 2012 and $113 in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a line chart of vincristine showing the mean benefit per service at $76 in 2012 and $113 in 2020. "/>
                          <pic:cNvPicPr/>
                        </pic:nvPicPr>
                        <pic:blipFill rotWithShape="1">
                          <a:blip r:embed="rId115" cstate="print">
                            <a:extLst>
                              <a:ext uri="{28A0092B-C50C-407E-A947-70E740481C1C}">
                                <a14:useLocalDpi xmlns:a14="http://schemas.microsoft.com/office/drawing/2010/main" val="0"/>
                              </a:ext>
                            </a:extLst>
                          </a:blip>
                          <a:srcRect b="8694"/>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c>
          <w:tcPr>
            <w:tcW w:w="4510" w:type="dxa"/>
            <w:tcMar>
              <w:left w:w="0" w:type="dxa"/>
              <w:right w:w="0" w:type="dxa"/>
            </w:tcMar>
          </w:tcPr>
          <w:p w14:paraId="3F04C13E" w14:textId="77777777" w:rsidR="00384EE0" w:rsidRPr="009E5255" w:rsidRDefault="00384EE0" w:rsidP="00EA0B5A">
            <w:pPr>
              <w:keepNext/>
              <w:spacing w:after="0" w:line="240" w:lineRule="auto"/>
              <w:rPr>
                <w:sz w:val="20"/>
                <w:szCs w:val="20"/>
              </w:rPr>
            </w:pPr>
            <w:r w:rsidRPr="009E5255">
              <w:rPr>
                <w:noProof/>
                <w:sz w:val="20"/>
                <w:szCs w:val="20"/>
              </w:rPr>
              <w:drawing>
                <wp:inline distT="0" distB="0" distL="0" distR="0" wp14:anchorId="503A20CF" wp14:editId="02771BCF">
                  <wp:extent cx="2980800" cy="1843200"/>
                  <wp:effectExtent l="0" t="0" r="3810" b="0"/>
                  <wp:docPr id="130" name="Picture 130" descr="a line chart of all molecules showing the mean benefit per service at $346 in 2012 and $255 in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a line chart of all molecules showing the mean benefit per service at $346 in 2012 and $255 in 2020. "/>
                          <pic:cNvPicPr/>
                        </pic:nvPicPr>
                        <pic:blipFill rotWithShape="1">
                          <a:blip r:embed="rId116" cstate="print">
                            <a:extLst>
                              <a:ext uri="{28A0092B-C50C-407E-A947-70E740481C1C}">
                                <a14:useLocalDpi xmlns:a14="http://schemas.microsoft.com/office/drawing/2010/main" val="0"/>
                              </a:ext>
                            </a:extLst>
                          </a:blip>
                          <a:srcRect b="8694"/>
                          <a:stretch/>
                        </pic:blipFill>
                        <pic:spPr bwMode="auto">
                          <a:xfrm>
                            <a:off x="0" y="0"/>
                            <a:ext cx="2980800" cy="18432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E73AD24" w14:textId="4A7EF276" w:rsidR="00384EE0" w:rsidRPr="009E5255" w:rsidRDefault="00384EE0" w:rsidP="00D65C5C">
      <w:pPr>
        <w:sectPr w:rsidR="00384EE0" w:rsidRPr="009E5255" w:rsidSect="00873D68">
          <w:type w:val="continuous"/>
          <w:pgSz w:w="11901" w:h="16817"/>
          <w:pgMar w:top="1440" w:right="1440" w:bottom="1440" w:left="1440" w:header="709" w:footer="709" w:gutter="0"/>
          <w:cols w:space="708"/>
          <w:titlePg/>
          <w:docGrid w:linePitch="360"/>
        </w:sectPr>
      </w:pPr>
      <w:r w:rsidRPr="009E5255">
        <w:t>Overall, transition to the EFC was associated with an increase in PBS service volumes and benefit values for drugs previously available under the CPAP arrangements.  While the present analysis has not determined this relationship to be causal—both service volumes and benefit values are a function of multiple inter-related factors, including underlying clinical demand and relative prices—evidence suggests that reimbursement of infusible chemotherapies based on the efficient combination of vials has generally promoted access to these drugs at a reduced per-unit cost to government relative to previous arrangements under the CPAP.</w:t>
      </w:r>
    </w:p>
    <w:p w14:paraId="6A0D7FE5" w14:textId="738501FA" w:rsidR="006513CF" w:rsidRPr="009E5255" w:rsidRDefault="00965D8B" w:rsidP="00965D8B">
      <w:pPr>
        <w:pStyle w:val="Title"/>
        <w:spacing w:after="240" w:line="360" w:lineRule="auto"/>
      </w:pPr>
      <w:r w:rsidRPr="009E5255">
        <w:fldChar w:fldCharType="begin"/>
      </w:r>
      <w:r w:rsidRPr="009E5255">
        <w:instrText xml:space="preserve"> REF _Ref94157899 \h </w:instrText>
      </w:r>
      <w:r w:rsidRPr="009E5255">
        <w:fldChar w:fldCharType="separate"/>
      </w:r>
      <w:bookmarkStart w:id="405" w:name="_Toc144886284"/>
      <w:r w:rsidR="000C766B" w:rsidRPr="009E5255">
        <w:t xml:space="preserve">Appendix </w:t>
      </w:r>
      <w:r w:rsidR="000C766B">
        <w:rPr>
          <w:noProof/>
        </w:rPr>
        <w:t>6</w:t>
      </w:r>
      <w:r w:rsidR="000C766B" w:rsidRPr="009E5255">
        <w:t>. Analysis of Cancer Medicines Supplied via the PBS</w:t>
      </w:r>
      <w:bookmarkEnd w:id="405"/>
      <w:r w:rsidRPr="009E5255">
        <w:fldChar w:fldCharType="end"/>
      </w:r>
    </w:p>
    <w:p w14:paraId="35D6187C" w14:textId="77777777" w:rsidR="001A46E6" w:rsidRPr="009E5255" w:rsidRDefault="001A46E6" w:rsidP="001A46E6">
      <w:r w:rsidRPr="009E5255">
        <w:t>The purpose of this analysis was to examine the utilisation of cancer medicines listed on the EFC by patient demographics, such as age, sex and state.  Additionally, this analysis sought to examine patient access using metrics such as out-of-pocket costs and remoteness (the distribution of patients geographically as compared with that of their prescribing clinician and dispensing pharmacy.</w:t>
      </w:r>
    </w:p>
    <w:p w14:paraId="71762F46" w14:textId="0C9EEF53" w:rsidR="001A46E6" w:rsidRPr="009E5255" w:rsidRDefault="001A46E6" w:rsidP="001A46E6">
      <w:pPr>
        <w:rPr>
          <w:i/>
          <w:iCs/>
          <w:u w:val="single"/>
        </w:rPr>
      </w:pPr>
      <w:r w:rsidRPr="009E5255">
        <w:rPr>
          <w:i/>
          <w:iCs/>
          <w:u w:val="single"/>
        </w:rPr>
        <w:t xml:space="preserve">PBS </w:t>
      </w:r>
      <w:r w:rsidR="00C56459" w:rsidRPr="009E5255">
        <w:rPr>
          <w:i/>
          <w:iCs/>
          <w:u w:val="single"/>
        </w:rPr>
        <w:t>d</w:t>
      </w:r>
      <w:r w:rsidRPr="009E5255">
        <w:rPr>
          <w:i/>
          <w:iCs/>
          <w:u w:val="single"/>
        </w:rPr>
        <w:t>ata</w:t>
      </w:r>
    </w:p>
    <w:p w14:paraId="5E0095A7" w14:textId="6244B836" w:rsidR="001A46E6" w:rsidRPr="009E5255" w:rsidRDefault="001A46E6" w:rsidP="001A46E6">
      <w:r w:rsidRPr="009E5255">
        <w:t xml:space="preserve">Prescription data for cancer medicines listed on the PBS were provided by the Department of Health based on items dispensed for the period 1 July 2016 to 30 June 2021.  Data were extracted in September 2021 and comprise information on Schedule 1 and Schedule 2 medicines (see </w:t>
      </w:r>
      <w:r w:rsidR="003A41D0" w:rsidRPr="009E5255">
        <w:fldChar w:fldCharType="begin"/>
      </w:r>
      <w:r w:rsidR="003A41D0" w:rsidRPr="009E5255">
        <w:instrText xml:space="preserve"> REF _Ref94158327 \h </w:instrText>
      </w:r>
      <w:r w:rsidR="003A41D0" w:rsidRPr="009E5255">
        <w:fldChar w:fldCharType="separate"/>
      </w:r>
      <w:r w:rsidR="000C766B" w:rsidRPr="009E5255">
        <w:t>Table A</w:t>
      </w:r>
      <w:r w:rsidR="000C766B">
        <w:rPr>
          <w:noProof/>
        </w:rPr>
        <w:t>8</w:t>
      </w:r>
      <w:r w:rsidR="003A41D0" w:rsidRPr="009E5255">
        <w:fldChar w:fldCharType="end"/>
      </w:r>
      <w:r w:rsidR="003A41D0" w:rsidRPr="009E5255">
        <w:t xml:space="preserve"> </w:t>
      </w:r>
      <w:r w:rsidRPr="009E5255">
        <w:t xml:space="preserve">and </w:t>
      </w:r>
      <w:r w:rsidR="006B0DE3" w:rsidRPr="009E5255">
        <w:fldChar w:fldCharType="begin"/>
      </w:r>
      <w:r w:rsidR="006B0DE3" w:rsidRPr="009E5255">
        <w:instrText xml:space="preserve"> REF _Ref94158621 \h </w:instrText>
      </w:r>
      <w:r w:rsidR="006B0DE3" w:rsidRPr="009E5255">
        <w:fldChar w:fldCharType="separate"/>
      </w:r>
      <w:r w:rsidR="000C766B" w:rsidRPr="009E5255">
        <w:t>Table A</w:t>
      </w:r>
      <w:r w:rsidR="000C766B">
        <w:rPr>
          <w:noProof/>
        </w:rPr>
        <w:t>9</w:t>
      </w:r>
      <w:r w:rsidR="006B0DE3" w:rsidRPr="009E5255">
        <w:fldChar w:fldCharType="end"/>
      </w:r>
      <w:r w:rsidRPr="009E5255">
        <w:t>, respectively).  The supplied data comprised 6,303,730 dispensing records, across 27,676 unique patient records.  Patient-level analyses and counts of patients supplied with EFC medicines were conducted using person-specific numbers (non-identifying) in the data.</w:t>
      </w:r>
    </w:p>
    <w:p w14:paraId="3FF343DC" w14:textId="4C35922B" w:rsidR="001A46E6" w:rsidRPr="009E5255" w:rsidRDefault="001A46E6" w:rsidP="001A46E6">
      <w:pPr>
        <w:pStyle w:val="Caption"/>
      </w:pPr>
      <w:bookmarkStart w:id="406" w:name="_Ref94158327"/>
      <w:bookmarkStart w:id="407" w:name="_Ref94158292"/>
      <w:r w:rsidRPr="009E5255">
        <w:t>Table A</w:t>
      </w:r>
      <w:r w:rsidR="00E36C93">
        <w:fldChar w:fldCharType="begin"/>
      </w:r>
      <w:r w:rsidR="00E36C93">
        <w:instrText xml:space="preserve"> SEQ Table_A \* ARABIC </w:instrText>
      </w:r>
      <w:r w:rsidR="00E36C93">
        <w:fldChar w:fldCharType="separate"/>
      </w:r>
      <w:r w:rsidR="000C766B">
        <w:rPr>
          <w:noProof/>
        </w:rPr>
        <w:t>8</w:t>
      </w:r>
      <w:r w:rsidR="00E36C93">
        <w:rPr>
          <w:noProof/>
        </w:rPr>
        <w:fldChar w:fldCharType="end"/>
      </w:r>
      <w:bookmarkEnd w:id="406"/>
      <w:r w:rsidRPr="009E5255">
        <w:t xml:space="preserve">. PBS item codes and presentations by EFC </w:t>
      </w:r>
      <w:bookmarkEnd w:id="407"/>
      <w:r w:rsidR="006B0DE3" w:rsidRPr="009E5255">
        <w:t>item, Schedule 1</w:t>
      </w:r>
    </w:p>
    <w:tbl>
      <w:tblPr>
        <w:tblW w:w="9016" w:type="dxa"/>
        <w:tblLook w:val="04A0" w:firstRow="1" w:lastRow="0" w:firstColumn="1" w:lastColumn="0" w:noHBand="0" w:noVBand="1"/>
        <w:tblCaption w:val="PBS item codes and presentations by EFC item, Schedule 1"/>
      </w:tblPr>
      <w:tblGrid>
        <w:gridCol w:w="1742"/>
        <w:gridCol w:w="3356"/>
        <w:gridCol w:w="3918"/>
      </w:tblGrid>
      <w:tr w:rsidR="001A46E6" w:rsidRPr="009E5255" w14:paraId="06435FE3" w14:textId="77777777" w:rsidTr="003A41D0">
        <w:trPr>
          <w:trHeight w:val="20"/>
          <w:tblHeader/>
        </w:trPr>
        <w:tc>
          <w:tcPr>
            <w:tcW w:w="1742" w:type="dxa"/>
            <w:tcBorders>
              <w:bottom w:val="single" w:sz="4" w:space="0" w:color="auto"/>
            </w:tcBorders>
            <w:shd w:val="clear" w:color="auto" w:fill="auto"/>
            <w:noWrap/>
            <w:hideMark/>
          </w:tcPr>
          <w:p w14:paraId="7B5ABCDD" w14:textId="1381DC6A" w:rsidR="001A46E6" w:rsidRPr="009E5255" w:rsidRDefault="001A46E6" w:rsidP="00EA0B5A">
            <w:pPr>
              <w:pStyle w:val="NoSpacing"/>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Molecule</w:t>
            </w:r>
          </w:p>
        </w:tc>
        <w:tc>
          <w:tcPr>
            <w:tcW w:w="3356" w:type="dxa"/>
            <w:tcBorders>
              <w:bottom w:val="single" w:sz="4" w:space="0" w:color="auto"/>
            </w:tcBorders>
            <w:shd w:val="clear" w:color="auto" w:fill="auto"/>
            <w:noWrap/>
            <w:hideMark/>
          </w:tcPr>
          <w:p w14:paraId="630C60E5" w14:textId="54AA18CB" w:rsidR="001A46E6" w:rsidRPr="009E5255" w:rsidRDefault="001A46E6" w:rsidP="001A46E6">
            <w:pPr>
              <w:pStyle w:val="NoSpacing"/>
              <w:jc w:val="center"/>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PBS item codes</w:t>
            </w:r>
          </w:p>
        </w:tc>
        <w:tc>
          <w:tcPr>
            <w:tcW w:w="3918" w:type="dxa"/>
            <w:tcBorders>
              <w:bottom w:val="single" w:sz="4" w:space="0" w:color="auto"/>
            </w:tcBorders>
            <w:shd w:val="clear" w:color="auto" w:fill="auto"/>
          </w:tcPr>
          <w:p w14:paraId="6CEE1FB5" w14:textId="09255A6D" w:rsidR="001A46E6" w:rsidRPr="009E5255" w:rsidRDefault="001A46E6" w:rsidP="001A46E6">
            <w:pPr>
              <w:pStyle w:val="NoSpacing"/>
              <w:jc w:val="center"/>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Presentations</w:t>
            </w:r>
          </w:p>
        </w:tc>
      </w:tr>
      <w:tr w:rsidR="001A46E6" w:rsidRPr="009E5255" w14:paraId="221ECE12" w14:textId="77777777" w:rsidTr="003A41D0">
        <w:trPr>
          <w:trHeight w:val="20"/>
        </w:trPr>
        <w:tc>
          <w:tcPr>
            <w:tcW w:w="1742" w:type="dxa"/>
            <w:tcBorders>
              <w:top w:val="single" w:sz="4" w:space="0" w:color="auto"/>
            </w:tcBorders>
            <w:shd w:val="clear" w:color="auto" w:fill="auto"/>
            <w:noWrap/>
            <w:hideMark/>
          </w:tcPr>
          <w:p w14:paraId="61C24820"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Arsenic</w:t>
            </w:r>
          </w:p>
        </w:tc>
        <w:tc>
          <w:tcPr>
            <w:tcW w:w="3356" w:type="dxa"/>
            <w:tcBorders>
              <w:top w:val="single" w:sz="4" w:space="0" w:color="auto"/>
            </w:tcBorders>
            <w:shd w:val="clear" w:color="auto" w:fill="auto"/>
            <w:noWrap/>
            <w:hideMark/>
          </w:tcPr>
          <w:p w14:paraId="7555EA75"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71C; 07241D; 10691Q; 10699D</w:t>
            </w:r>
          </w:p>
        </w:tc>
        <w:tc>
          <w:tcPr>
            <w:tcW w:w="3918" w:type="dxa"/>
            <w:tcBorders>
              <w:top w:val="single" w:sz="4" w:space="0" w:color="auto"/>
            </w:tcBorders>
            <w:shd w:val="clear" w:color="auto" w:fill="auto"/>
            <w:vAlign w:val="center"/>
          </w:tcPr>
          <w:p w14:paraId="7C108DDA"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10 mg/10 mL injection</w:t>
            </w:r>
          </w:p>
        </w:tc>
      </w:tr>
      <w:tr w:rsidR="001A46E6" w:rsidRPr="009E5255" w14:paraId="069E248F" w14:textId="77777777" w:rsidTr="003A41D0">
        <w:trPr>
          <w:trHeight w:val="20"/>
        </w:trPr>
        <w:tc>
          <w:tcPr>
            <w:tcW w:w="1742" w:type="dxa"/>
            <w:shd w:val="clear" w:color="auto" w:fill="auto"/>
            <w:noWrap/>
            <w:hideMark/>
          </w:tcPr>
          <w:p w14:paraId="12D45558"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Atezolizumab</w:t>
            </w:r>
          </w:p>
        </w:tc>
        <w:tc>
          <w:tcPr>
            <w:tcW w:w="3356" w:type="dxa"/>
            <w:shd w:val="clear" w:color="auto" w:fill="auto"/>
            <w:noWrap/>
            <w:hideMark/>
          </w:tcPr>
          <w:p w14:paraId="76DACB69"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277M; 11284X; 11297N; 11309F; 11792P; 11801D; 11802E; 11807K; 11926Q; 11927R; 11928T; 11929W; 11930X; 11931Y; 11940K; 11957H; 12076N; 12078Q; 12097Q; 12098R; 12155R; 12159Y; 12163E; 12164F; 12167J; 12168K; 12171N; 12174R</w:t>
            </w:r>
          </w:p>
        </w:tc>
        <w:tc>
          <w:tcPr>
            <w:tcW w:w="3918" w:type="dxa"/>
            <w:shd w:val="clear" w:color="auto" w:fill="auto"/>
            <w:vAlign w:val="center"/>
          </w:tcPr>
          <w:p w14:paraId="42BA6F0F"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1.2 g/20 mL injection, 20 mL vial</w:t>
            </w:r>
          </w:p>
          <w:p w14:paraId="05436C4B"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840 mg/14 mL injection, 14 mL vial</w:t>
            </w:r>
          </w:p>
        </w:tc>
      </w:tr>
      <w:tr w:rsidR="001A46E6" w:rsidRPr="009E5255" w14:paraId="24998D84" w14:textId="77777777" w:rsidTr="003A41D0">
        <w:trPr>
          <w:trHeight w:val="20"/>
        </w:trPr>
        <w:tc>
          <w:tcPr>
            <w:tcW w:w="1742" w:type="dxa"/>
            <w:shd w:val="clear" w:color="auto" w:fill="auto"/>
            <w:noWrap/>
            <w:hideMark/>
          </w:tcPr>
          <w:p w14:paraId="7BED34F9"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Avelumab</w:t>
            </w:r>
          </w:p>
        </w:tc>
        <w:tc>
          <w:tcPr>
            <w:tcW w:w="3356" w:type="dxa"/>
            <w:shd w:val="clear" w:color="auto" w:fill="auto"/>
            <w:noWrap/>
            <w:hideMark/>
          </w:tcPr>
          <w:p w14:paraId="5616290B"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671G; 11679Q; 11685B; 11695M</w:t>
            </w:r>
          </w:p>
        </w:tc>
        <w:tc>
          <w:tcPr>
            <w:tcW w:w="3918" w:type="dxa"/>
            <w:shd w:val="clear" w:color="auto" w:fill="auto"/>
            <w:vAlign w:val="center"/>
          </w:tcPr>
          <w:p w14:paraId="2B317D1D"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200 mg/10 mL injection, 10 mL vial</w:t>
            </w:r>
          </w:p>
        </w:tc>
      </w:tr>
      <w:tr w:rsidR="001A46E6" w:rsidRPr="009E5255" w14:paraId="3704F330" w14:textId="77777777" w:rsidTr="003A41D0">
        <w:trPr>
          <w:trHeight w:val="20"/>
        </w:trPr>
        <w:tc>
          <w:tcPr>
            <w:tcW w:w="1742" w:type="dxa"/>
            <w:shd w:val="clear" w:color="auto" w:fill="auto"/>
            <w:noWrap/>
            <w:hideMark/>
          </w:tcPr>
          <w:p w14:paraId="31D6BB79"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Bendamustine</w:t>
            </w:r>
          </w:p>
        </w:tc>
        <w:tc>
          <w:tcPr>
            <w:tcW w:w="3356" w:type="dxa"/>
            <w:shd w:val="clear" w:color="auto" w:fill="auto"/>
            <w:noWrap/>
            <w:hideMark/>
          </w:tcPr>
          <w:p w14:paraId="15E2E57B"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760H; 10763L</w:t>
            </w:r>
          </w:p>
        </w:tc>
        <w:tc>
          <w:tcPr>
            <w:tcW w:w="3918" w:type="dxa"/>
            <w:shd w:val="clear" w:color="auto" w:fill="auto"/>
            <w:vAlign w:val="center"/>
          </w:tcPr>
          <w:p w14:paraId="3C8A4EF7"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100 mg injection, 1 vial</w:t>
            </w:r>
          </w:p>
          <w:p w14:paraId="210424D0"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25 mg injection, 1 vial</w:t>
            </w:r>
          </w:p>
        </w:tc>
      </w:tr>
      <w:tr w:rsidR="001A46E6" w:rsidRPr="009E5255" w14:paraId="3B04D313" w14:textId="77777777" w:rsidTr="003A41D0">
        <w:trPr>
          <w:trHeight w:val="20"/>
        </w:trPr>
        <w:tc>
          <w:tcPr>
            <w:tcW w:w="1742" w:type="dxa"/>
            <w:shd w:val="clear" w:color="auto" w:fill="auto"/>
            <w:noWrap/>
            <w:hideMark/>
          </w:tcPr>
          <w:p w14:paraId="53F2580C"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Bevacizumab</w:t>
            </w:r>
          </w:p>
        </w:tc>
        <w:tc>
          <w:tcPr>
            <w:tcW w:w="3356" w:type="dxa"/>
            <w:shd w:val="clear" w:color="auto" w:fill="auto"/>
            <w:noWrap/>
            <w:hideMark/>
          </w:tcPr>
          <w:p w14:paraId="13289583"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400N; 07243F; 10114H; 10115J; 10120P; 10121Q; 10881Q; 10885X; 11727F; 11731K; 11745E; 11749J; 11791N; 11803F; 11809M; 11811P; 12165G; 12166H; 12479T; 12508H</w:t>
            </w:r>
          </w:p>
        </w:tc>
        <w:tc>
          <w:tcPr>
            <w:tcW w:w="3918" w:type="dxa"/>
            <w:shd w:val="clear" w:color="auto" w:fill="auto"/>
            <w:vAlign w:val="center"/>
          </w:tcPr>
          <w:p w14:paraId="16FC6B34"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400 mg/16 mL injection, 16 mL vial</w:t>
            </w:r>
          </w:p>
          <w:p w14:paraId="6CA96E99"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100 mg/4 mL injection, 4 mL vial</w:t>
            </w:r>
          </w:p>
        </w:tc>
      </w:tr>
      <w:tr w:rsidR="001A46E6" w:rsidRPr="009E5255" w14:paraId="367C8983" w14:textId="77777777" w:rsidTr="003A41D0">
        <w:trPr>
          <w:trHeight w:val="20"/>
        </w:trPr>
        <w:tc>
          <w:tcPr>
            <w:tcW w:w="1742" w:type="dxa"/>
            <w:shd w:val="clear" w:color="auto" w:fill="auto"/>
            <w:noWrap/>
            <w:hideMark/>
          </w:tcPr>
          <w:p w14:paraId="43226488"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Bleomycin</w:t>
            </w:r>
          </w:p>
        </w:tc>
        <w:tc>
          <w:tcPr>
            <w:tcW w:w="3356" w:type="dxa"/>
            <w:shd w:val="clear" w:color="auto" w:fill="auto"/>
            <w:noWrap/>
            <w:hideMark/>
          </w:tcPr>
          <w:p w14:paraId="19778D13"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433H; 07244G; 11701W; 11704B</w:t>
            </w:r>
          </w:p>
        </w:tc>
        <w:tc>
          <w:tcPr>
            <w:tcW w:w="3918" w:type="dxa"/>
            <w:shd w:val="clear" w:color="auto" w:fill="auto"/>
          </w:tcPr>
          <w:p w14:paraId="1A6BD950"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15 000 international units injection, 1 vial</w:t>
            </w:r>
          </w:p>
        </w:tc>
      </w:tr>
      <w:tr w:rsidR="001A46E6" w:rsidRPr="009E5255" w14:paraId="7B4470EA" w14:textId="77777777" w:rsidTr="003A41D0">
        <w:trPr>
          <w:trHeight w:val="20"/>
        </w:trPr>
        <w:tc>
          <w:tcPr>
            <w:tcW w:w="1742" w:type="dxa"/>
            <w:shd w:val="clear" w:color="auto" w:fill="auto"/>
            <w:noWrap/>
            <w:hideMark/>
          </w:tcPr>
          <w:p w14:paraId="62B429F3"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Blinatumomab</w:t>
            </w:r>
          </w:p>
        </w:tc>
        <w:tc>
          <w:tcPr>
            <w:tcW w:w="3356" w:type="dxa"/>
            <w:shd w:val="clear" w:color="auto" w:fill="auto"/>
            <w:noWrap/>
            <w:hideMark/>
          </w:tcPr>
          <w:p w14:paraId="34BA346E"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115B; 11116C; 11117D; 11118E; 11119F; 11120G; 11814T; 11850Q; 11867N</w:t>
            </w:r>
          </w:p>
        </w:tc>
        <w:tc>
          <w:tcPr>
            <w:tcW w:w="3918" w:type="dxa"/>
            <w:shd w:val="clear" w:color="auto" w:fill="auto"/>
          </w:tcPr>
          <w:p w14:paraId="667A420A"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38.5 microgram injection [1 vial] (&amp;) inert substance solution [10 mL vial], 1 pack</w:t>
            </w:r>
          </w:p>
        </w:tc>
      </w:tr>
      <w:tr w:rsidR="001A46E6" w:rsidRPr="009E5255" w14:paraId="593726EA" w14:textId="77777777" w:rsidTr="003A41D0">
        <w:trPr>
          <w:trHeight w:val="20"/>
        </w:trPr>
        <w:tc>
          <w:tcPr>
            <w:tcW w:w="1742" w:type="dxa"/>
            <w:shd w:val="clear" w:color="auto" w:fill="auto"/>
            <w:noWrap/>
            <w:hideMark/>
          </w:tcPr>
          <w:p w14:paraId="0BACC7CF"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Bortezomib</w:t>
            </w:r>
          </w:p>
        </w:tc>
        <w:tc>
          <w:tcPr>
            <w:tcW w:w="3356" w:type="dxa"/>
            <w:shd w:val="clear" w:color="auto" w:fill="auto"/>
            <w:noWrap/>
            <w:hideMark/>
          </w:tcPr>
          <w:p w14:paraId="7E79FAFB"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403R; 04429D; 04706Q; 04712B; 04713C; 04725Q; 04732C; 07238Y; 07268M; 07269N; 07271Q; 07272R; 07274W; 07275X; 12219D; 12227M</w:t>
            </w:r>
          </w:p>
        </w:tc>
        <w:tc>
          <w:tcPr>
            <w:tcW w:w="3918" w:type="dxa"/>
            <w:shd w:val="clear" w:color="auto" w:fill="auto"/>
          </w:tcPr>
          <w:p w14:paraId="289E6486"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1 mg injection, 1 vial</w:t>
            </w:r>
          </w:p>
          <w:p w14:paraId="5F832D8A"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3 mg injection, 1 vial</w:t>
            </w:r>
          </w:p>
          <w:p w14:paraId="4676DE33"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3.5 mg injection, 1 vial</w:t>
            </w:r>
          </w:p>
        </w:tc>
      </w:tr>
      <w:tr w:rsidR="001A46E6" w:rsidRPr="009E5255" w14:paraId="12176BFD" w14:textId="77777777" w:rsidTr="003A41D0">
        <w:trPr>
          <w:trHeight w:val="20"/>
        </w:trPr>
        <w:tc>
          <w:tcPr>
            <w:tcW w:w="1742" w:type="dxa"/>
            <w:shd w:val="clear" w:color="auto" w:fill="auto"/>
            <w:noWrap/>
            <w:hideMark/>
          </w:tcPr>
          <w:p w14:paraId="33DCB76D"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Brentuximab Vedotin</w:t>
            </w:r>
          </w:p>
        </w:tc>
        <w:tc>
          <w:tcPr>
            <w:tcW w:w="3356" w:type="dxa"/>
            <w:shd w:val="clear" w:color="auto" w:fill="auto"/>
            <w:noWrap/>
            <w:hideMark/>
          </w:tcPr>
          <w:p w14:paraId="357590F6"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166C; 10171H; 10172J; 10180T; 11067L; 11073T; 11079D; 11080E; 11086L; 11087M; 11089P; 11096B; 11651F; 11660Q; 11661R; 11664X</w:t>
            </w:r>
          </w:p>
        </w:tc>
        <w:tc>
          <w:tcPr>
            <w:tcW w:w="3918" w:type="dxa"/>
            <w:shd w:val="clear" w:color="auto" w:fill="auto"/>
          </w:tcPr>
          <w:p w14:paraId="7A470854"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rPr>
              <w:t>50 mg injection, 1 vial</w:t>
            </w:r>
          </w:p>
        </w:tc>
      </w:tr>
      <w:tr w:rsidR="001A46E6" w:rsidRPr="009E5255" w14:paraId="56B8C8DF" w14:textId="77777777" w:rsidTr="003A41D0">
        <w:trPr>
          <w:trHeight w:val="20"/>
        </w:trPr>
        <w:tc>
          <w:tcPr>
            <w:tcW w:w="1742" w:type="dxa"/>
            <w:shd w:val="clear" w:color="auto" w:fill="auto"/>
            <w:noWrap/>
            <w:hideMark/>
          </w:tcPr>
          <w:p w14:paraId="27968AEC"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Cabazitaxel</w:t>
            </w:r>
          </w:p>
        </w:tc>
        <w:tc>
          <w:tcPr>
            <w:tcW w:w="3356" w:type="dxa"/>
            <w:shd w:val="clear" w:color="auto" w:fill="auto"/>
            <w:noWrap/>
            <w:hideMark/>
          </w:tcPr>
          <w:p w14:paraId="555C5A8C"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76H; 07236W</w:t>
            </w:r>
          </w:p>
        </w:tc>
        <w:tc>
          <w:tcPr>
            <w:tcW w:w="3918" w:type="dxa"/>
            <w:shd w:val="clear" w:color="auto" w:fill="auto"/>
          </w:tcPr>
          <w:p w14:paraId="530A8C64"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60 mg/1.5 mL injection [1.5 mL vial] (&amp;) inert substance diluent [4.5 mL vial</w:t>
            </w:r>
          </w:p>
        </w:tc>
      </w:tr>
      <w:tr w:rsidR="001A46E6" w:rsidRPr="009E5255" w14:paraId="7E73AB76" w14:textId="77777777" w:rsidTr="003A41D0">
        <w:trPr>
          <w:trHeight w:val="20"/>
        </w:trPr>
        <w:tc>
          <w:tcPr>
            <w:tcW w:w="1742" w:type="dxa"/>
            <w:shd w:val="clear" w:color="auto" w:fill="auto"/>
            <w:noWrap/>
            <w:hideMark/>
          </w:tcPr>
          <w:p w14:paraId="09FEE61C"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Carboplatin</w:t>
            </w:r>
          </w:p>
        </w:tc>
        <w:tc>
          <w:tcPr>
            <w:tcW w:w="3356" w:type="dxa"/>
            <w:shd w:val="clear" w:color="auto" w:fill="auto"/>
            <w:noWrap/>
            <w:hideMark/>
          </w:tcPr>
          <w:p w14:paraId="12CE8482"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09T; 07222D</w:t>
            </w:r>
          </w:p>
        </w:tc>
        <w:tc>
          <w:tcPr>
            <w:tcW w:w="3918" w:type="dxa"/>
            <w:shd w:val="clear" w:color="auto" w:fill="auto"/>
          </w:tcPr>
          <w:p w14:paraId="17BE3BE2"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150 mg/15 mL injection, 15 mL vial</w:t>
            </w:r>
          </w:p>
          <w:p w14:paraId="780BF99B"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450 mg/45 mL injection, 45 mL vial</w:t>
            </w:r>
          </w:p>
        </w:tc>
      </w:tr>
      <w:tr w:rsidR="001A46E6" w:rsidRPr="009E5255" w14:paraId="6F6F2E1F" w14:textId="77777777" w:rsidTr="003A41D0">
        <w:trPr>
          <w:trHeight w:val="20"/>
        </w:trPr>
        <w:tc>
          <w:tcPr>
            <w:tcW w:w="1742" w:type="dxa"/>
            <w:shd w:val="clear" w:color="auto" w:fill="auto"/>
            <w:noWrap/>
            <w:hideMark/>
          </w:tcPr>
          <w:p w14:paraId="3685CD52"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Carfilzomib</w:t>
            </w:r>
          </w:p>
        </w:tc>
        <w:tc>
          <w:tcPr>
            <w:tcW w:w="3356" w:type="dxa"/>
            <w:shd w:val="clear" w:color="auto" w:fill="auto"/>
            <w:noWrap/>
            <w:hideMark/>
          </w:tcPr>
          <w:p w14:paraId="46229B94"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229B; 11230C; 12243J; 12244K</w:t>
            </w:r>
          </w:p>
        </w:tc>
        <w:tc>
          <w:tcPr>
            <w:tcW w:w="3918" w:type="dxa"/>
            <w:shd w:val="clear" w:color="auto" w:fill="auto"/>
          </w:tcPr>
          <w:p w14:paraId="38B75FF9"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lang w:eastAsia="en-AU"/>
              </w:rPr>
              <w:t xml:space="preserve">10 </w:t>
            </w:r>
            <w:r w:rsidRPr="009E5255">
              <w:rPr>
                <w:rFonts w:asciiTheme="majorHAnsi" w:hAnsiTheme="majorHAnsi" w:cstheme="majorHAnsi"/>
                <w:szCs w:val="20"/>
              </w:rPr>
              <w:t>mg injection, 1 vial</w:t>
            </w:r>
          </w:p>
          <w:p w14:paraId="6DE999D0" w14:textId="77777777" w:rsidR="001A46E6" w:rsidRPr="009E5255" w:rsidRDefault="001A46E6" w:rsidP="001A46E6">
            <w:pPr>
              <w:pStyle w:val="NoSpacing"/>
              <w:ind w:left="171"/>
              <w:jc w:val="center"/>
              <w:rPr>
                <w:rFonts w:asciiTheme="majorHAnsi" w:hAnsiTheme="majorHAnsi" w:cstheme="majorHAnsi"/>
                <w:szCs w:val="20"/>
              </w:rPr>
            </w:pPr>
            <w:r w:rsidRPr="009E5255">
              <w:rPr>
                <w:rFonts w:asciiTheme="majorHAnsi" w:hAnsiTheme="majorHAnsi" w:cstheme="majorHAnsi"/>
                <w:szCs w:val="20"/>
              </w:rPr>
              <w:t>30 mg injection, 1 vial</w:t>
            </w:r>
          </w:p>
          <w:p w14:paraId="35BEAFE8"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60 mg injection, 1 vial</w:t>
            </w:r>
          </w:p>
        </w:tc>
      </w:tr>
      <w:tr w:rsidR="001A46E6" w:rsidRPr="009E5255" w14:paraId="28151E98" w14:textId="77777777" w:rsidTr="003A41D0">
        <w:trPr>
          <w:trHeight w:val="20"/>
        </w:trPr>
        <w:tc>
          <w:tcPr>
            <w:tcW w:w="1742" w:type="dxa"/>
            <w:shd w:val="clear" w:color="auto" w:fill="auto"/>
            <w:noWrap/>
            <w:hideMark/>
          </w:tcPr>
          <w:p w14:paraId="1749491C"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Cetuximab</w:t>
            </w:r>
          </w:p>
        </w:tc>
        <w:tc>
          <w:tcPr>
            <w:tcW w:w="3356" w:type="dxa"/>
            <w:shd w:val="clear" w:color="auto" w:fill="auto"/>
            <w:noWrap/>
            <w:hideMark/>
          </w:tcPr>
          <w:p w14:paraId="718675BC"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12Y; 04435K; 04436L; 04731B; 07223E; 07240C; 07242E; 07273T; 10262D; 10265G</w:t>
            </w:r>
          </w:p>
        </w:tc>
        <w:tc>
          <w:tcPr>
            <w:tcW w:w="3918" w:type="dxa"/>
            <w:shd w:val="clear" w:color="auto" w:fill="auto"/>
          </w:tcPr>
          <w:p w14:paraId="4E5FA0D6"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0 mg/100 mL injection, 100 mL vial</w:t>
            </w:r>
          </w:p>
          <w:p w14:paraId="45AA0F2E"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20 mL injection, 20 mL vial</w:t>
            </w:r>
          </w:p>
        </w:tc>
      </w:tr>
      <w:tr w:rsidR="001A46E6" w:rsidRPr="009E5255" w14:paraId="77244135" w14:textId="77777777" w:rsidTr="003A41D0">
        <w:trPr>
          <w:trHeight w:val="20"/>
        </w:trPr>
        <w:tc>
          <w:tcPr>
            <w:tcW w:w="1742" w:type="dxa"/>
            <w:shd w:val="clear" w:color="auto" w:fill="auto"/>
            <w:noWrap/>
            <w:hideMark/>
          </w:tcPr>
          <w:p w14:paraId="4D43809D"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Cisplatin</w:t>
            </w:r>
          </w:p>
        </w:tc>
        <w:tc>
          <w:tcPr>
            <w:tcW w:w="3356" w:type="dxa"/>
            <w:shd w:val="clear" w:color="auto" w:fill="auto"/>
            <w:noWrap/>
            <w:hideMark/>
          </w:tcPr>
          <w:p w14:paraId="31A9E73F"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19H; 07224F</w:t>
            </w:r>
          </w:p>
        </w:tc>
        <w:tc>
          <w:tcPr>
            <w:tcW w:w="3918" w:type="dxa"/>
            <w:shd w:val="clear" w:color="auto" w:fill="auto"/>
          </w:tcPr>
          <w:p w14:paraId="5E19180D"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50 mL injection, 50 mL vial</w:t>
            </w:r>
          </w:p>
          <w:p w14:paraId="03BCA576"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100 mL injection, 100 mL vial</w:t>
            </w:r>
          </w:p>
        </w:tc>
      </w:tr>
      <w:tr w:rsidR="001A46E6" w:rsidRPr="009E5255" w14:paraId="65310675" w14:textId="77777777" w:rsidTr="003A41D0">
        <w:trPr>
          <w:trHeight w:val="20"/>
        </w:trPr>
        <w:tc>
          <w:tcPr>
            <w:tcW w:w="1742" w:type="dxa"/>
            <w:shd w:val="clear" w:color="auto" w:fill="auto"/>
            <w:noWrap/>
            <w:hideMark/>
          </w:tcPr>
          <w:p w14:paraId="44E687F0"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Cladribine</w:t>
            </w:r>
          </w:p>
        </w:tc>
        <w:tc>
          <w:tcPr>
            <w:tcW w:w="3356" w:type="dxa"/>
            <w:shd w:val="clear" w:color="auto" w:fill="auto"/>
            <w:noWrap/>
            <w:hideMark/>
          </w:tcPr>
          <w:p w14:paraId="5AF9DB6D"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26Q; 07225G</w:t>
            </w:r>
          </w:p>
        </w:tc>
        <w:tc>
          <w:tcPr>
            <w:tcW w:w="3918" w:type="dxa"/>
            <w:shd w:val="clear" w:color="auto" w:fill="auto"/>
          </w:tcPr>
          <w:p w14:paraId="3E63CB40"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 mg tablet</w:t>
            </w:r>
          </w:p>
          <w:p w14:paraId="15792A3F"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 mg/10 mL injection, 10 mL vial</w:t>
            </w:r>
          </w:p>
          <w:p w14:paraId="64567E1D"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 mg/5 mL injection, 5 mL vial</w:t>
            </w:r>
          </w:p>
        </w:tc>
      </w:tr>
      <w:tr w:rsidR="001A46E6" w:rsidRPr="009E5255" w14:paraId="731D2AD2" w14:textId="77777777" w:rsidTr="003A41D0">
        <w:trPr>
          <w:trHeight w:val="20"/>
        </w:trPr>
        <w:tc>
          <w:tcPr>
            <w:tcW w:w="1742" w:type="dxa"/>
            <w:shd w:val="clear" w:color="auto" w:fill="auto"/>
            <w:noWrap/>
            <w:hideMark/>
          </w:tcPr>
          <w:p w14:paraId="24D1B43C"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Cyclophosphamide</w:t>
            </w:r>
          </w:p>
        </w:tc>
        <w:tc>
          <w:tcPr>
            <w:tcW w:w="3356" w:type="dxa"/>
            <w:shd w:val="clear" w:color="auto" w:fill="auto"/>
            <w:noWrap/>
            <w:hideMark/>
          </w:tcPr>
          <w:p w14:paraId="1BFC33B2"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27R; 07226H</w:t>
            </w:r>
          </w:p>
        </w:tc>
        <w:tc>
          <w:tcPr>
            <w:tcW w:w="3918" w:type="dxa"/>
            <w:shd w:val="clear" w:color="auto" w:fill="auto"/>
          </w:tcPr>
          <w:p w14:paraId="3557FB99"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 tablet, 50</w:t>
            </w:r>
          </w:p>
          <w:p w14:paraId="0B5BDE73"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0 mg injection, 1 vial</w:t>
            </w:r>
          </w:p>
          <w:p w14:paraId="5E71884A"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 g injection, 1 vial</w:t>
            </w:r>
          </w:p>
          <w:p w14:paraId="448666A9"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 g injection, 1 vial</w:t>
            </w:r>
          </w:p>
        </w:tc>
      </w:tr>
      <w:tr w:rsidR="001A46E6" w:rsidRPr="009E5255" w14:paraId="4634FAC3" w14:textId="77777777" w:rsidTr="003A41D0">
        <w:trPr>
          <w:trHeight w:val="20"/>
        </w:trPr>
        <w:tc>
          <w:tcPr>
            <w:tcW w:w="1742" w:type="dxa"/>
            <w:shd w:val="clear" w:color="auto" w:fill="auto"/>
            <w:noWrap/>
            <w:hideMark/>
          </w:tcPr>
          <w:p w14:paraId="4100BACB"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Cytarabine</w:t>
            </w:r>
          </w:p>
        </w:tc>
        <w:tc>
          <w:tcPr>
            <w:tcW w:w="3356" w:type="dxa"/>
            <w:shd w:val="clear" w:color="auto" w:fill="auto"/>
            <w:noWrap/>
            <w:hideMark/>
          </w:tcPr>
          <w:p w14:paraId="540AC501"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57H; 07227J</w:t>
            </w:r>
          </w:p>
        </w:tc>
        <w:tc>
          <w:tcPr>
            <w:tcW w:w="3918" w:type="dxa"/>
            <w:shd w:val="clear" w:color="auto" w:fill="auto"/>
          </w:tcPr>
          <w:p w14:paraId="3C34873D"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5 mL injection, 5 x 5 mL vials</w:t>
            </w:r>
          </w:p>
        </w:tc>
      </w:tr>
      <w:tr w:rsidR="001A46E6" w:rsidRPr="009E5255" w14:paraId="637D0624" w14:textId="77777777" w:rsidTr="003A41D0">
        <w:trPr>
          <w:trHeight w:val="20"/>
        </w:trPr>
        <w:tc>
          <w:tcPr>
            <w:tcW w:w="1742" w:type="dxa"/>
            <w:shd w:val="clear" w:color="auto" w:fill="auto"/>
            <w:noWrap/>
            <w:hideMark/>
          </w:tcPr>
          <w:p w14:paraId="7984EF3E"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Daratumumab</w:t>
            </w:r>
          </w:p>
        </w:tc>
        <w:tc>
          <w:tcPr>
            <w:tcW w:w="3356" w:type="dxa"/>
            <w:shd w:val="clear" w:color="auto" w:fill="auto"/>
            <w:noWrap/>
            <w:hideMark/>
          </w:tcPr>
          <w:p w14:paraId="7BDB06A5"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2220E; 12221F; 12225K; 12226L; 12228N; 12229P; 12230Q; 12231R</w:t>
            </w:r>
          </w:p>
        </w:tc>
        <w:tc>
          <w:tcPr>
            <w:tcW w:w="3918" w:type="dxa"/>
            <w:shd w:val="clear" w:color="auto" w:fill="auto"/>
          </w:tcPr>
          <w:p w14:paraId="1C9AE227"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8 g/15 mL injection, 15 mL vial</w:t>
            </w:r>
          </w:p>
          <w:p w14:paraId="7CE2AF88"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5 mL injection, 5 mL vial</w:t>
            </w:r>
          </w:p>
          <w:p w14:paraId="1F74EB8B"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400 mg/20 mL injection, 20 mL vial</w:t>
            </w:r>
          </w:p>
        </w:tc>
      </w:tr>
      <w:tr w:rsidR="001A46E6" w:rsidRPr="009E5255" w14:paraId="656EF6D7" w14:textId="77777777" w:rsidTr="003A41D0">
        <w:trPr>
          <w:trHeight w:val="20"/>
        </w:trPr>
        <w:tc>
          <w:tcPr>
            <w:tcW w:w="1742" w:type="dxa"/>
            <w:shd w:val="clear" w:color="auto" w:fill="auto"/>
            <w:noWrap/>
            <w:hideMark/>
          </w:tcPr>
          <w:p w14:paraId="4E617A54"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Docetaxel</w:t>
            </w:r>
          </w:p>
        </w:tc>
        <w:tc>
          <w:tcPr>
            <w:tcW w:w="3356" w:type="dxa"/>
            <w:shd w:val="clear" w:color="auto" w:fill="auto"/>
            <w:noWrap/>
            <w:hideMark/>
          </w:tcPr>
          <w:p w14:paraId="0C9ECDE6"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148D; 10158P</w:t>
            </w:r>
          </w:p>
        </w:tc>
        <w:tc>
          <w:tcPr>
            <w:tcW w:w="3918" w:type="dxa"/>
            <w:shd w:val="clear" w:color="auto" w:fill="auto"/>
          </w:tcPr>
          <w:p w14:paraId="434D9AD0"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60 mg/16 mL injection, 16 mL vial</w:t>
            </w:r>
          </w:p>
          <w:p w14:paraId="1339087D"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80 mg/4 mL injection, 4 mL vial</w:t>
            </w:r>
          </w:p>
          <w:p w14:paraId="0E075E9B"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80 mg/8 mL injection, 8 mL vial</w:t>
            </w:r>
          </w:p>
          <w:p w14:paraId="4BC526D1"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60 mg/8 mL injection, 8 mL vial</w:t>
            </w:r>
          </w:p>
        </w:tc>
      </w:tr>
      <w:tr w:rsidR="001A46E6" w:rsidRPr="009E5255" w14:paraId="20B5C1E4" w14:textId="77777777" w:rsidTr="003A41D0">
        <w:trPr>
          <w:trHeight w:val="20"/>
        </w:trPr>
        <w:tc>
          <w:tcPr>
            <w:tcW w:w="1742" w:type="dxa"/>
            <w:shd w:val="clear" w:color="auto" w:fill="auto"/>
            <w:noWrap/>
            <w:hideMark/>
          </w:tcPr>
          <w:p w14:paraId="6D008AEB"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Doxorubicin</w:t>
            </w:r>
          </w:p>
        </w:tc>
        <w:tc>
          <w:tcPr>
            <w:tcW w:w="3356" w:type="dxa"/>
            <w:shd w:val="clear" w:color="auto" w:fill="auto"/>
            <w:noWrap/>
            <w:hideMark/>
          </w:tcPr>
          <w:p w14:paraId="48DE3A07"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61M; 07229L</w:t>
            </w:r>
          </w:p>
        </w:tc>
        <w:tc>
          <w:tcPr>
            <w:tcW w:w="3918" w:type="dxa"/>
            <w:shd w:val="clear" w:color="auto" w:fill="auto"/>
          </w:tcPr>
          <w:p w14:paraId="106504AC"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0 mg/100 mL injection, 100 mL vial</w:t>
            </w:r>
          </w:p>
          <w:p w14:paraId="0E710411"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25 mL injection, 25 mL vial</w:t>
            </w:r>
          </w:p>
        </w:tc>
      </w:tr>
      <w:tr w:rsidR="001A46E6" w:rsidRPr="009E5255" w14:paraId="422FFCBA" w14:textId="77777777" w:rsidTr="003A41D0">
        <w:trPr>
          <w:trHeight w:val="20"/>
        </w:trPr>
        <w:tc>
          <w:tcPr>
            <w:tcW w:w="1742" w:type="dxa"/>
            <w:shd w:val="clear" w:color="auto" w:fill="auto"/>
            <w:noWrap/>
            <w:hideMark/>
          </w:tcPr>
          <w:p w14:paraId="77DC06C4"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Doxorubicin Hydrochloride (As Pegylated Liposomal)</w:t>
            </w:r>
          </w:p>
        </w:tc>
        <w:tc>
          <w:tcPr>
            <w:tcW w:w="3356" w:type="dxa"/>
            <w:shd w:val="clear" w:color="auto" w:fill="auto"/>
            <w:noWrap/>
            <w:hideMark/>
          </w:tcPr>
          <w:p w14:paraId="4EFC7D38"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64Q; 07230M</w:t>
            </w:r>
          </w:p>
        </w:tc>
        <w:tc>
          <w:tcPr>
            <w:tcW w:w="3918" w:type="dxa"/>
            <w:shd w:val="clear" w:color="auto" w:fill="auto"/>
          </w:tcPr>
          <w:p w14:paraId="475CBC76"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25 mL injection, 25 mL vial (as pegylated liposomal)</w:t>
            </w:r>
          </w:p>
          <w:p w14:paraId="4BB6E304"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 mg/10 mL injection, 10 mL vial (as pegylated liposomal)</w:t>
            </w:r>
          </w:p>
        </w:tc>
      </w:tr>
      <w:tr w:rsidR="001A46E6" w:rsidRPr="009E5255" w14:paraId="30053B6D" w14:textId="77777777" w:rsidTr="003A41D0">
        <w:trPr>
          <w:trHeight w:val="20"/>
        </w:trPr>
        <w:tc>
          <w:tcPr>
            <w:tcW w:w="1742" w:type="dxa"/>
            <w:shd w:val="clear" w:color="auto" w:fill="auto"/>
            <w:noWrap/>
            <w:hideMark/>
          </w:tcPr>
          <w:p w14:paraId="45FF311B"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Durvalumab</w:t>
            </w:r>
          </w:p>
        </w:tc>
        <w:tc>
          <w:tcPr>
            <w:tcW w:w="3356" w:type="dxa"/>
            <w:shd w:val="clear" w:color="auto" w:fill="auto"/>
            <w:noWrap/>
            <w:hideMark/>
          </w:tcPr>
          <w:p w14:paraId="6A0BA1DD"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911X; 11915D</w:t>
            </w:r>
          </w:p>
        </w:tc>
        <w:tc>
          <w:tcPr>
            <w:tcW w:w="3918" w:type="dxa"/>
            <w:shd w:val="clear" w:color="auto" w:fill="auto"/>
          </w:tcPr>
          <w:p w14:paraId="5B4D78F2" w14:textId="7A0FDB31"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0 mg/10 mL injection, 10 mL vial</w:t>
            </w:r>
          </w:p>
          <w:p w14:paraId="4625B7B3"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20 mg/2.4 mL injection, 2.4 mL vial</w:t>
            </w:r>
          </w:p>
        </w:tc>
      </w:tr>
      <w:tr w:rsidR="001A46E6" w:rsidRPr="009E5255" w14:paraId="2736353E" w14:textId="77777777" w:rsidTr="003A41D0">
        <w:trPr>
          <w:trHeight w:val="20"/>
        </w:trPr>
        <w:tc>
          <w:tcPr>
            <w:tcW w:w="1742" w:type="dxa"/>
            <w:shd w:val="clear" w:color="auto" w:fill="auto"/>
            <w:noWrap/>
            <w:hideMark/>
          </w:tcPr>
          <w:p w14:paraId="53C57F91"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Epirubicin</w:t>
            </w:r>
          </w:p>
        </w:tc>
        <w:tc>
          <w:tcPr>
            <w:tcW w:w="3356" w:type="dxa"/>
            <w:shd w:val="clear" w:color="auto" w:fill="auto"/>
            <w:noWrap/>
            <w:hideMark/>
          </w:tcPr>
          <w:p w14:paraId="5ABBB5A4"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75G; 07231N</w:t>
            </w:r>
          </w:p>
        </w:tc>
        <w:tc>
          <w:tcPr>
            <w:tcW w:w="3918" w:type="dxa"/>
            <w:shd w:val="clear" w:color="auto" w:fill="auto"/>
          </w:tcPr>
          <w:p w14:paraId="6E3437DB"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0 mg/100 mL injection, 100 mL vial</w:t>
            </w:r>
          </w:p>
          <w:p w14:paraId="644FC03F"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50 mL injection, 50 mL vial</w:t>
            </w:r>
          </w:p>
          <w:p w14:paraId="628F1C1B"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25 mL injection, 25 mL vial</w:t>
            </w:r>
          </w:p>
        </w:tc>
      </w:tr>
      <w:tr w:rsidR="001A46E6" w:rsidRPr="009E5255" w14:paraId="48C21D7E" w14:textId="77777777" w:rsidTr="003A41D0">
        <w:trPr>
          <w:trHeight w:val="20"/>
        </w:trPr>
        <w:tc>
          <w:tcPr>
            <w:tcW w:w="1742" w:type="dxa"/>
            <w:shd w:val="clear" w:color="auto" w:fill="auto"/>
            <w:noWrap/>
            <w:hideMark/>
          </w:tcPr>
          <w:p w14:paraId="65A5418B"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Eribulin</w:t>
            </w:r>
          </w:p>
        </w:tc>
        <w:tc>
          <w:tcPr>
            <w:tcW w:w="3356" w:type="dxa"/>
            <w:shd w:val="clear" w:color="auto" w:fill="auto"/>
            <w:noWrap/>
            <w:hideMark/>
          </w:tcPr>
          <w:p w14:paraId="0FD07047"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140Q; 10144X; 11199K; 11212D</w:t>
            </w:r>
          </w:p>
        </w:tc>
        <w:tc>
          <w:tcPr>
            <w:tcW w:w="3918" w:type="dxa"/>
            <w:shd w:val="clear" w:color="auto" w:fill="auto"/>
          </w:tcPr>
          <w:p w14:paraId="4A701428"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 mg/2 mL injection, 2 mL vial</w:t>
            </w:r>
          </w:p>
        </w:tc>
      </w:tr>
      <w:tr w:rsidR="001A46E6" w:rsidRPr="009E5255" w14:paraId="6195C7FA" w14:textId="77777777" w:rsidTr="003A41D0">
        <w:trPr>
          <w:trHeight w:val="20"/>
        </w:trPr>
        <w:tc>
          <w:tcPr>
            <w:tcW w:w="1742" w:type="dxa"/>
            <w:shd w:val="clear" w:color="auto" w:fill="auto"/>
            <w:noWrap/>
            <w:hideMark/>
          </w:tcPr>
          <w:p w14:paraId="59F2583E"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Etoposide</w:t>
            </w:r>
          </w:p>
        </w:tc>
        <w:tc>
          <w:tcPr>
            <w:tcW w:w="3356" w:type="dxa"/>
            <w:shd w:val="clear" w:color="auto" w:fill="auto"/>
            <w:noWrap/>
            <w:hideMark/>
          </w:tcPr>
          <w:p w14:paraId="41302AD3"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428C; 07237X</w:t>
            </w:r>
          </w:p>
        </w:tc>
        <w:tc>
          <w:tcPr>
            <w:tcW w:w="3918" w:type="dxa"/>
            <w:shd w:val="clear" w:color="auto" w:fill="auto"/>
          </w:tcPr>
          <w:p w14:paraId="6FE7B47F"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 capsule, 20</w:t>
            </w:r>
          </w:p>
          <w:p w14:paraId="27044FCB"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 capsule, 10</w:t>
            </w:r>
          </w:p>
          <w:p w14:paraId="6B75E8B3"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5 mL injection, 5 x 5 mL vials</w:t>
            </w:r>
          </w:p>
          <w:p w14:paraId="256CFF95"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5 mL injection, 5 mL vial</w:t>
            </w:r>
          </w:p>
        </w:tc>
      </w:tr>
      <w:tr w:rsidR="001A46E6" w:rsidRPr="009E5255" w14:paraId="6C5BDDED" w14:textId="77777777" w:rsidTr="003A41D0">
        <w:trPr>
          <w:trHeight w:val="20"/>
        </w:trPr>
        <w:tc>
          <w:tcPr>
            <w:tcW w:w="1742" w:type="dxa"/>
            <w:shd w:val="clear" w:color="auto" w:fill="auto"/>
            <w:noWrap/>
            <w:hideMark/>
          </w:tcPr>
          <w:p w14:paraId="4A259B49"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Fludarabine</w:t>
            </w:r>
          </w:p>
        </w:tc>
        <w:tc>
          <w:tcPr>
            <w:tcW w:w="3356" w:type="dxa"/>
            <w:shd w:val="clear" w:color="auto" w:fill="auto"/>
            <w:noWrap/>
            <w:hideMark/>
          </w:tcPr>
          <w:p w14:paraId="1FC314B7"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93F; 07233Q</w:t>
            </w:r>
          </w:p>
        </w:tc>
        <w:tc>
          <w:tcPr>
            <w:tcW w:w="3918" w:type="dxa"/>
            <w:shd w:val="clear" w:color="auto" w:fill="auto"/>
          </w:tcPr>
          <w:p w14:paraId="19FE781D"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 mg tablet, 20</w:t>
            </w:r>
          </w:p>
          <w:p w14:paraId="5252BCE3"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2 mL injection, 5 x 2 mL vials</w:t>
            </w:r>
          </w:p>
          <w:p w14:paraId="4B252DD3"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 injection, 1 vial</w:t>
            </w:r>
          </w:p>
        </w:tc>
      </w:tr>
      <w:tr w:rsidR="001A46E6" w:rsidRPr="009E5255" w14:paraId="7CDB65B6" w14:textId="77777777" w:rsidTr="003A41D0">
        <w:trPr>
          <w:trHeight w:val="20"/>
        </w:trPr>
        <w:tc>
          <w:tcPr>
            <w:tcW w:w="1742" w:type="dxa"/>
            <w:shd w:val="clear" w:color="auto" w:fill="auto"/>
            <w:noWrap/>
            <w:hideMark/>
          </w:tcPr>
          <w:p w14:paraId="1B5DCAFB"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Fluorouracil</w:t>
            </w:r>
          </w:p>
        </w:tc>
        <w:tc>
          <w:tcPr>
            <w:tcW w:w="3356" w:type="dxa"/>
            <w:shd w:val="clear" w:color="auto" w:fill="auto"/>
            <w:noWrap/>
            <w:hideMark/>
          </w:tcPr>
          <w:p w14:paraId="7840B8A7"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394G; 04431F; 07234R; 07239B</w:t>
            </w:r>
          </w:p>
        </w:tc>
        <w:tc>
          <w:tcPr>
            <w:tcW w:w="3918" w:type="dxa"/>
            <w:shd w:val="clear" w:color="auto" w:fill="auto"/>
          </w:tcPr>
          <w:p w14:paraId="65F8C4B8"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 cream, 20 g</w:t>
            </w:r>
          </w:p>
          <w:p w14:paraId="139FAFF9"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 g/100 mL injection, 100 mL vial</w:t>
            </w:r>
          </w:p>
          <w:p w14:paraId="702E90DC"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5 g/50 mL injection, 50 mL vial</w:t>
            </w:r>
          </w:p>
          <w:p w14:paraId="45784AF9"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 g/20 mL injection, 20 mL vial</w:t>
            </w:r>
          </w:p>
          <w:p w14:paraId="32E10075"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0 mg/10 mL injection, 10 mL vial</w:t>
            </w:r>
          </w:p>
        </w:tc>
      </w:tr>
      <w:tr w:rsidR="001A46E6" w:rsidRPr="009E5255" w14:paraId="238D460A" w14:textId="77777777" w:rsidTr="003A41D0">
        <w:trPr>
          <w:trHeight w:val="20"/>
        </w:trPr>
        <w:tc>
          <w:tcPr>
            <w:tcW w:w="1742" w:type="dxa"/>
            <w:shd w:val="clear" w:color="auto" w:fill="auto"/>
            <w:noWrap/>
            <w:hideMark/>
          </w:tcPr>
          <w:p w14:paraId="07D9F5D3"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Fotemustine</w:t>
            </w:r>
          </w:p>
        </w:tc>
        <w:tc>
          <w:tcPr>
            <w:tcW w:w="3356" w:type="dxa"/>
            <w:shd w:val="clear" w:color="auto" w:fill="auto"/>
            <w:noWrap/>
            <w:hideMark/>
          </w:tcPr>
          <w:p w14:paraId="4FB8591F"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437M; 07245H</w:t>
            </w:r>
          </w:p>
        </w:tc>
        <w:tc>
          <w:tcPr>
            <w:tcW w:w="3918" w:type="dxa"/>
            <w:shd w:val="clear" w:color="auto" w:fill="auto"/>
          </w:tcPr>
          <w:p w14:paraId="6E3FE050"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8 mg injection [1 vial] (&amp;) inert substance diluent [4 mL ampoule], 1 pack</w:t>
            </w:r>
          </w:p>
        </w:tc>
      </w:tr>
      <w:tr w:rsidR="001A46E6" w:rsidRPr="009E5255" w14:paraId="1ABFEF47" w14:textId="77777777" w:rsidTr="003A41D0">
        <w:trPr>
          <w:trHeight w:val="20"/>
        </w:trPr>
        <w:tc>
          <w:tcPr>
            <w:tcW w:w="1742" w:type="dxa"/>
            <w:shd w:val="clear" w:color="auto" w:fill="auto"/>
            <w:noWrap/>
            <w:hideMark/>
          </w:tcPr>
          <w:p w14:paraId="7DC4B38A"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Gemcitabine</w:t>
            </w:r>
          </w:p>
        </w:tc>
        <w:tc>
          <w:tcPr>
            <w:tcW w:w="3356" w:type="dxa"/>
            <w:shd w:val="clear" w:color="auto" w:fill="auto"/>
            <w:noWrap/>
            <w:hideMark/>
          </w:tcPr>
          <w:p w14:paraId="7E28A107"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439P; 07246J</w:t>
            </w:r>
          </w:p>
        </w:tc>
        <w:tc>
          <w:tcPr>
            <w:tcW w:w="3918" w:type="dxa"/>
            <w:shd w:val="clear" w:color="auto" w:fill="auto"/>
          </w:tcPr>
          <w:p w14:paraId="77B678F5"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 g/26.3 mL injection, 26.3 mL vial</w:t>
            </w:r>
          </w:p>
          <w:p w14:paraId="2E4B531B"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 g/52.6 mL injection, 52.6 mL vial</w:t>
            </w:r>
          </w:p>
        </w:tc>
      </w:tr>
      <w:tr w:rsidR="001A46E6" w:rsidRPr="009E5255" w14:paraId="0DABA394" w14:textId="77777777" w:rsidTr="003A41D0">
        <w:trPr>
          <w:trHeight w:val="20"/>
        </w:trPr>
        <w:tc>
          <w:tcPr>
            <w:tcW w:w="1742" w:type="dxa"/>
            <w:shd w:val="clear" w:color="auto" w:fill="auto"/>
            <w:noWrap/>
            <w:hideMark/>
          </w:tcPr>
          <w:p w14:paraId="504B40AC"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Idarubicin</w:t>
            </w:r>
          </w:p>
        </w:tc>
        <w:tc>
          <w:tcPr>
            <w:tcW w:w="3356" w:type="dxa"/>
            <w:shd w:val="clear" w:color="auto" w:fill="auto"/>
            <w:noWrap/>
            <w:hideMark/>
          </w:tcPr>
          <w:p w14:paraId="71FCE411"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440Q; 07247K</w:t>
            </w:r>
          </w:p>
        </w:tc>
        <w:tc>
          <w:tcPr>
            <w:tcW w:w="3918" w:type="dxa"/>
            <w:shd w:val="clear" w:color="auto" w:fill="auto"/>
          </w:tcPr>
          <w:p w14:paraId="0DC65B5C"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 mg/5 mL injection, 5 mL vial</w:t>
            </w:r>
          </w:p>
        </w:tc>
      </w:tr>
      <w:tr w:rsidR="001A46E6" w:rsidRPr="009E5255" w14:paraId="7CF4E812" w14:textId="77777777" w:rsidTr="003A41D0">
        <w:trPr>
          <w:trHeight w:val="20"/>
        </w:trPr>
        <w:tc>
          <w:tcPr>
            <w:tcW w:w="1742" w:type="dxa"/>
            <w:shd w:val="clear" w:color="auto" w:fill="auto"/>
            <w:noWrap/>
            <w:hideMark/>
          </w:tcPr>
          <w:p w14:paraId="0CAF1F5D"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Ifosfamide</w:t>
            </w:r>
          </w:p>
        </w:tc>
        <w:tc>
          <w:tcPr>
            <w:tcW w:w="3356" w:type="dxa"/>
            <w:shd w:val="clear" w:color="auto" w:fill="auto"/>
            <w:noWrap/>
            <w:hideMark/>
          </w:tcPr>
          <w:p w14:paraId="3552E7E9"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448D; 07248L</w:t>
            </w:r>
          </w:p>
        </w:tc>
        <w:tc>
          <w:tcPr>
            <w:tcW w:w="3918" w:type="dxa"/>
            <w:shd w:val="clear" w:color="auto" w:fill="auto"/>
          </w:tcPr>
          <w:p w14:paraId="4897A72B"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 mg injection, 1 vial</w:t>
            </w:r>
          </w:p>
        </w:tc>
      </w:tr>
      <w:tr w:rsidR="001A46E6" w:rsidRPr="009E5255" w14:paraId="31264BF8" w14:textId="77777777" w:rsidTr="003A41D0">
        <w:trPr>
          <w:trHeight w:val="20"/>
        </w:trPr>
        <w:tc>
          <w:tcPr>
            <w:tcW w:w="1742" w:type="dxa"/>
            <w:shd w:val="clear" w:color="auto" w:fill="auto"/>
            <w:noWrap/>
            <w:hideMark/>
          </w:tcPr>
          <w:p w14:paraId="5A77F75E"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Inotuzumab Ozogamicin</w:t>
            </w:r>
          </w:p>
        </w:tc>
        <w:tc>
          <w:tcPr>
            <w:tcW w:w="3356" w:type="dxa"/>
            <w:shd w:val="clear" w:color="auto" w:fill="auto"/>
            <w:noWrap/>
            <w:hideMark/>
          </w:tcPr>
          <w:p w14:paraId="4759C2AA"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668D; 11673J; 11674K; 11680R; 11696N</w:t>
            </w:r>
          </w:p>
        </w:tc>
        <w:tc>
          <w:tcPr>
            <w:tcW w:w="3918" w:type="dxa"/>
            <w:shd w:val="clear" w:color="auto" w:fill="auto"/>
          </w:tcPr>
          <w:p w14:paraId="598DD4B7"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 mg injection, 1 vial</w:t>
            </w:r>
          </w:p>
        </w:tc>
      </w:tr>
      <w:tr w:rsidR="001A46E6" w:rsidRPr="009E5255" w14:paraId="0AE8BADD" w14:textId="77777777" w:rsidTr="003A41D0">
        <w:trPr>
          <w:trHeight w:val="20"/>
        </w:trPr>
        <w:tc>
          <w:tcPr>
            <w:tcW w:w="1742" w:type="dxa"/>
            <w:shd w:val="clear" w:color="auto" w:fill="auto"/>
            <w:noWrap/>
            <w:hideMark/>
          </w:tcPr>
          <w:p w14:paraId="253D3A9E"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Ipilimumab</w:t>
            </w:r>
          </w:p>
        </w:tc>
        <w:tc>
          <w:tcPr>
            <w:tcW w:w="3356" w:type="dxa"/>
            <w:shd w:val="clear" w:color="auto" w:fill="auto"/>
            <w:noWrap/>
            <w:hideMark/>
          </w:tcPr>
          <w:p w14:paraId="38FE8ADA"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2638W; 02641B; 02643D; 02663E; 11628B; 11641Q; 11644W; 11647B; 12304N; 12322M; 12324P</w:t>
            </w:r>
          </w:p>
        </w:tc>
        <w:tc>
          <w:tcPr>
            <w:tcW w:w="3918" w:type="dxa"/>
            <w:shd w:val="clear" w:color="auto" w:fill="auto"/>
          </w:tcPr>
          <w:p w14:paraId="1821A3AA"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0 mg/40 mL injection, 40 mL vial</w:t>
            </w:r>
          </w:p>
          <w:p w14:paraId="5D907BC2"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10 mL injection, 10 mL vial</w:t>
            </w:r>
          </w:p>
        </w:tc>
      </w:tr>
      <w:tr w:rsidR="001A46E6" w:rsidRPr="009E5255" w14:paraId="4F378513" w14:textId="77777777" w:rsidTr="003A41D0">
        <w:trPr>
          <w:trHeight w:val="20"/>
        </w:trPr>
        <w:tc>
          <w:tcPr>
            <w:tcW w:w="1742" w:type="dxa"/>
            <w:shd w:val="clear" w:color="auto" w:fill="auto"/>
            <w:noWrap/>
            <w:hideMark/>
          </w:tcPr>
          <w:p w14:paraId="1D556DA7"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Irinotecan</w:t>
            </w:r>
          </w:p>
        </w:tc>
        <w:tc>
          <w:tcPr>
            <w:tcW w:w="3356" w:type="dxa"/>
            <w:shd w:val="clear" w:color="auto" w:fill="auto"/>
            <w:noWrap/>
            <w:hideMark/>
          </w:tcPr>
          <w:p w14:paraId="715C7070"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451G; 07249M</w:t>
            </w:r>
          </w:p>
        </w:tc>
        <w:tc>
          <w:tcPr>
            <w:tcW w:w="3918" w:type="dxa"/>
            <w:shd w:val="clear" w:color="auto" w:fill="auto"/>
          </w:tcPr>
          <w:p w14:paraId="0252718D"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0 mg/25 mL injection, 25 mL vial</w:t>
            </w:r>
          </w:p>
          <w:p w14:paraId="2FDAE140"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5 mL injection, 5 mL vial</w:t>
            </w:r>
          </w:p>
          <w:p w14:paraId="7B002279"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40 mg/2 mL injection, 2 mL vial</w:t>
            </w:r>
          </w:p>
        </w:tc>
      </w:tr>
      <w:tr w:rsidR="001A46E6" w:rsidRPr="009E5255" w14:paraId="671ECBCC" w14:textId="77777777" w:rsidTr="003A41D0">
        <w:trPr>
          <w:trHeight w:val="20"/>
        </w:trPr>
        <w:tc>
          <w:tcPr>
            <w:tcW w:w="1742" w:type="dxa"/>
            <w:shd w:val="clear" w:color="auto" w:fill="auto"/>
            <w:noWrap/>
            <w:hideMark/>
          </w:tcPr>
          <w:p w14:paraId="1FF91354"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Methotrexate</w:t>
            </w:r>
          </w:p>
        </w:tc>
        <w:tc>
          <w:tcPr>
            <w:tcW w:w="3356" w:type="dxa"/>
            <w:shd w:val="clear" w:color="auto" w:fill="auto"/>
            <w:noWrap/>
            <w:hideMark/>
          </w:tcPr>
          <w:p w14:paraId="316746CC"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502Y; 04512L; 07250N; 07251P</w:t>
            </w:r>
          </w:p>
        </w:tc>
        <w:tc>
          <w:tcPr>
            <w:tcW w:w="3918" w:type="dxa"/>
            <w:shd w:val="clear" w:color="auto" w:fill="auto"/>
          </w:tcPr>
          <w:p w14:paraId="6213CC4F"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 mg tablet</w:t>
            </w:r>
          </w:p>
          <w:p w14:paraId="2C91E87D"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2 mL injection, 2 mL vial</w:t>
            </w:r>
          </w:p>
          <w:p w14:paraId="7490CB90"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7.5 mg/0.3 mL injection, 4 x 0.3 mL syringes</w:t>
            </w:r>
          </w:p>
          <w:p w14:paraId="71DE5071"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5 mg/0.6 mL injection, 4 x 0.6 mL syringes</w:t>
            </w:r>
          </w:p>
          <w:p w14:paraId="78C0E613"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 mg/0.8 mL injection, 4 x 0.8 mL syringes</w:t>
            </w:r>
          </w:p>
          <w:p w14:paraId="1B475DD1"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 mg/0.4 mL injection, 4 x 0.4 mL syringes</w:t>
            </w:r>
          </w:p>
          <w:p w14:paraId="1BE6D898"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7.5 mg/0.15 mL injection, 0.15 mL syringe</w:t>
            </w:r>
          </w:p>
          <w:p w14:paraId="02100581"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 mg/2 mL injection, 5 x 2 mL vials</w:t>
            </w:r>
          </w:p>
          <w:p w14:paraId="3BAFE7E0"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5 mg/0.5 mL injection, 0.5 mL syringe</w:t>
            </w:r>
          </w:p>
          <w:p w14:paraId="665F5730"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5 mg tablet, 30</w:t>
            </w:r>
          </w:p>
          <w:p w14:paraId="72A0C2F9"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 mg/0.4 mL injection, 0.4 mL syringe</w:t>
            </w:r>
          </w:p>
          <w:p w14:paraId="1C64B1EF"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2 mL injection, 5 x 2 mL vials</w:t>
            </w:r>
          </w:p>
          <w:p w14:paraId="5E0AF1D1"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 mg/0.2 mL injection, 0.2 mL syringe</w:t>
            </w:r>
          </w:p>
          <w:p w14:paraId="64EBD084"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5 mg/0.3 mL injection, 0.3 mL syringe</w:t>
            </w:r>
          </w:p>
          <w:p w14:paraId="45AB3FE1"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5 mg/mL injection, 4 x 1 mL syringes</w:t>
            </w:r>
          </w:p>
          <w:p w14:paraId="55BE721B"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 g/10 mL injection, 10 mL vial</w:t>
            </w:r>
          </w:p>
          <w:p w14:paraId="062C47B6"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0 mg/20 mL injection, 20 mL vial</w:t>
            </w:r>
          </w:p>
          <w:p w14:paraId="6BC7B2AF"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 g/50 mL injection, 50 mL via</w:t>
            </w:r>
          </w:p>
        </w:tc>
      </w:tr>
      <w:tr w:rsidR="001A46E6" w:rsidRPr="009E5255" w14:paraId="634A2D8B" w14:textId="77777777" w:rsidTr="003A41D0">
        <w:trPr>
          <w:trHeight w:val="20"/>
        </w:trPr>
        <w:tc>
          <w:tcPr>
            <w:tcW w:w="1742" w:type="dxa"/>
            <w:shd w:val="clear" w:color="auto" w:fill="auto"/>
            <w:noWrap/>
            <w:hideMark/>
          </w:tcPr>
          <w:p w14:paraId="237D446D"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Mitozantrone</w:t>
            </w:r>
          </w:p>
        </w:tc>
        <w:tc>
          <w:tcPr>
            <w:tcW w:w="3356" w:type="dxa"/>
            <w:shd w:val="clear" w:color="auto" w:fill="auto"/>
            <w:noWrap/>
            <w:hideMark/>
          </w:tcPr>
          <w:p w14:paraId="17B6D1FB"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514N; 07252Q</w:t>
            </w:r>
          </w:p>
        </w:tc>
        <w:tc>
          <w:tcPr>
            <w:tcW w:w="3918" w:type="dxa"/>
            <w:shd w:val="clear" w:color="auto" w:fill="auto"/>
          </w:tcPr>
          <w:p w14:paraId="5BA24F7E" w14:textId="4D58D9E4"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5 mg/12.5 mL injection, 12.5 mL vial</w:t>
            </w:r>
          </w:p>
          <w:p w14:paraId="7CD06F49"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 mg/10 mL injection, 10 mL vial</w:t>
            </w:r>
          </w:p>
        </w:tc>
      </w:tr>
      <w:tr w:rsidR="001A46E6" w:rsidRPr="009E5255" w14:paraId="162852B7" w14:textId="77777777" w:rsidTr="003A41D0">
        <w:trPr>
          <w:trHeight w:val="590"/>
        </w:trPr>
        <w:tc>
          <w:tcPr>
            <w:tcW w:w="1742" w:type="dxa"/>
            <w:shd w:val="clear" w:color="auto" w:fill="auto"/>
            <w:noWrap/>
            <w:hideMark/>
          </w:tcPr>
          <w:p w14:paraId="2FC2083C"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Nanoparticle Albumin-Bound Paclitaxel</w:t>
            </w:r>
          </w:p>
        </w:tc>
        <w:tc>
          <w:tcPr>
            <w:tcW w:w="3356" w:type="dxa"/>
            <w:shd w:val="clear" w:color="auto" w:fill="auto"/>
            <w:noWrap/>
            <w:hideMark/>
          </w:tcPr>
          <w:p w14:paraId="41C2BE5D"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531L; 07270P; 10150F; 10165B</w:t>
            </w:r>
          </w:p>
        </w:tc>
        <w:tc>
          <w:tcPr>
            <w:tcW w:w="3918" w:type="dxa"/>
            <w:shd w:val="clear" w:color="auto" w:fill="auto"/>
          </w:tcPr>
          <w:p w14:paraId="670DC415"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 injection, 1 vial</w:t>
            </w:r>
          </w:p>
        </w:tc>
      </w:tr>
      <w:tr w:rsidR="001A46E6" w:rsidRPr="009E5255" w14:paraId="4882B715" w14:textId="77777777" w:rsidTr="003A41D0">
        <w:trPr>
          <w:trHeight w:val="20"/>
        </w:trPr>
        <w:tc>
          <w:tcPr>
            <w:tcW w:w="1742" w:type="dxa"/>
            <w:shd w:val="clear" w:color="auto" w:fill="auto"/>
            <w:noWrap/>
            <w:hideMark/>
          </w:tcPr>
          <w:p w14:paraId="23F9FE57"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Nivolumab</w:t>
            </w:r>
          </w:p>
        </w:tc>
        <w:tc>
          <w:tcPr>
            <w:tcW w:w="3356" w:type="dxa"/>
            <w:shd w:val="clear" w:color="auto" w:fill="auto"/>
            <w:noWrap/>
            <w:hideMark/>
          </w:tcPr>
          <w:p w14:paraId="489F0A80"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745M; 10748Q; 10764M; 10775D; 11143L; 11150W; 11152Y; 11153B; 11157F; 11158G; 11159H; 11160J; 11411N; 11425H; 11434T; 11435W; 11532Y; 11543M; 11626X; 11627Y; 11631E; 11635J; 11636K; 11642R; 11900H; 11906P; 12315E; 12323N</w:t>
            </w:r>
          </w:p>
        </w:tc>
        <w:tc>
          <w:tcPr>
            <w:tcW w:w="3918" w:type="dxa"/>
            <w:shd w:val="clear" w:color="auto" w:fill="auto"/>
          </w:tcPr>
          <w:p w14:paraId="1862A180"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40 mg/4 mL injection, 4 mL vial</w:t>
            </w:r>
          </w:p>
          <w:p w14:paraId="1ADA6C8A"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40 mg/4 mL injection, 4 mL vial</w:t>
            </w:r>
          </w:p>
        </w:tc>
      </w:tr>
      <w:tr w:rsidR="001A46E6" w:rsidRPr="009E5255" w14:paraId="4F7EC884" w14:textId="77777777" w:rsidTr="003A41D0">
        <w:trPr>
          <w:trHeight w:val="20"/>
        </w:trPr>
        <w:tc>
          <w:tcPr>
            <w:tcW w:w="1742" w:type="dxa"/>
            <w:shd w:val="clear" w:color="auto" w:fill="auto"/>
            <w:noWrap/>
            <w:hideMark/>
          </w:tcPr>
          <w:p w14:paraId="59B68F5F"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Obinutuzumab</w:t>
            </w:r>
          </w:p>
        </w:tc>
        <w:tc>
          <w:tcPr>
            <w:tcW w:w="3356" w:type="dxa"/>
            <w:shd w:val="clear" w:color="auto" w:fill="auto"/>
            <w:noWrap/>
            <w:hideMark/>
          </w:tcPr>
          <w:p w14:paraId="4BA71B2F"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407R; 10418H; 11455X; 11456Y; 11457B; 11458C; 11460E; 11462G; 11468N; 11473W; 12193R; 12204H</w:t>
            </w:r>
          </w:p>
        </w:tc>
        <w:tc>
          <w:tcPr>
            <w:tcW w:w="3918" w:type="dxa"/>
            <w:shd w:val="clear" w:color="auto" w:fill="auto"/>
          </w:tcPr>
          <w:p w14:paraId="64CAB496"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 g/40 mL injection, 40 mL vial</w:t>
            </w:r>
          </w:p>
        </w:tc>
      </w:tr>
      <w:tr w:rsidR="001A46E6" w:rsidRPr="009E5255" w14:paraId="47C8B6CC" w14:textId="77777777" w:rsidTr="003A41D0">
        <w:trPr>
          <w:trHeight w:val="20"/>
        </w:trPr>
        <w:tc>
          <w:tcPr>
            <w:tcW w:w="1742" w:type="dxa"/>
            <w:shd w:val="clear" w:color="auto" w:fill="auto"/>
            <w:noWrap/>
            <w:hideMark/>
          </w:tcPr>
          <w:p w14:paraId="4DDF4A9E"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Ofatumumab</w:t>
            </w:r>
          </w:p>
        </w:tc>
        <w:tc>
          <w:tcPr>
            <w:tcW w:w="3356" w:type="dxa"/>
            <w:shd w:val="clear" w:color="auto" w:fill="auto"/>
            <w:noWrap/>
            <w:hideMark/>
          </w:tcPr>
          <w:p w14:paraId="0A3E6100"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236R; 10237T; 10239X; 10240Y; 10249K; 10252N</w:t>
            </w:r>
          </w:p>
        </w:tc>
        <w:tc>
          <w:tcPr>
            <w:tcW w:w="3918" w:type="dxa"/>
            <w:shd w:val="clear" w:color="auto" w:fill="auto"/>
          </w:tcPr>
          <w:p w14:paraId="161BE910"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 mg/0.4 mL injection, 0.4 mL pen device</w:t>
            </w:r>
          </w:p>
        </w:tc>
      </w:tr>
      <w:tr w:rsidR="001A46E6" w:rsidRPr="009E5255" w14:paraId="0492BEC3" w14:textId="77777777" w:rsidTr="003A41D0">
        <w:trPr>
          <w:trHeight w:val="20"/>
        </w:trPr>
        <w:tc>
          <w:tcPr>
            <w:tcW w:w="1742" w:type="dxa"/>
            <w:shd w:val="clear" w:color="auto" w:fill="auto"/>
            <w:noWrap/>
            <w:hideMark/>
          </w:tcPr>
          <w:p w14:paraId="7A197B7C"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Oxaliplatin</w:t>
            </w:r>
          </w:p>
        </w:tc>
        <w:tc>
          <w:tcPr>
            <w:tcW w:w="3356" w:type="dxa"/>
            <w:shd w:val="clear" w:color="auto" w:fill="auto"/>
            <w:noWrap/>
            <w:hideMark/>
          </w:tcPr>
          <w:p w14:paraId="3EA339E9"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542C; 07253R</w:t>
            </w:r>
          </w:p>
        </w:tc>
        <w:tc>
          <w:tcPr>
            <w:tcW w:w="3918" w:type="dxa"/>
            <w:shd w:val="clear" w:color="auto" w:fill="auto"/>
          </w:tcPr>
          <w:p w14:paraId="16F16ED9"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20 mL injection, 20 mL vial</w:t>
            </w:r>
          </w:p>
          <w:p w14:paraId="47362E15"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0 mg/40 mL injection, 40 mL vial</w:t>
            </w:r>
          </w:p>
        </w:tc>
      </w:tr>
      <w:tr w:rsidR="001A46E6" w:rsidRPr="009E5255" w14:paraId="4F90DAB7" w14:textId="77777777" w:rsidTr="003A41D0">
        <w:trPr>
          <w:trHeight w:val="20"/>
        </w:trPr>
        <w:tc>
          <w:tcPr>
            <w:tcW w:w="1742" w:type="dxa"/>
            <w:shd w:val="clear" w:color="auto" w:fill="auto"/>
            <w:noWrap/>
            <w:hideMark/>
          </w:tcPr>
          <w:p w14:paraId="0CACFE3C"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Paclitaxel</w:t>
            </w:r>
          </w:p>
        </w:tc>
        <w:tc>
          <w:tcPr>
            <w:tcW w:w="3356" w:type="dxa"/>
            <w:shd w:val="clear" w:color="auto" w:fill="auto"/>
            <w:noWrap/>
            <w:hideMark/>
          </w:tcPr>
          <w:p w14:paraId="63A1EA88"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567J; 07254T</w:t>
            </w:r>
          </w:p>
        </w:tc>
        <w:tc>
          <w:tcPr>
            <w:tcW w:w="3918" w:type="dxa"/>
            <w:shd w:val="clear" w:color="auto" w:fill="auto"/>
          </w:tcPr>
          <w:p w14:paraId="55AF6016"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300 mg/50 mL injection, 50 mL vial</w:t>
            </w:r>
          </w:p>
          <w:p w14:paraId="44060F6C"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30 mg/5 mL injection, 5 mL vial</w:t>
            </w:r>
          </w:p>
          <w:p w14:paraId="378A7D7F"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50 mg/25 mL injection, 25 mL vial</w:t>
            </w:r>
          </w:p>
          <w:p w14:paraId="56FD541E"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16.7 mL injection, 16.7 mL vial</w:t>
            </w:r>
          </w:p>
        </w:tc>
      </w:tr>
      <w:tr w:rsidR="001A46E6" w:rsidRPr="009E5255" w14:paraId="2ADF8F52" w14:textId="77777777" w:rsidTr="003A41D0">
        <w:trPr>
          <w:trHeight w:val="20"/>
        </w:trPr>
        <w:tc>
          <w:tcPr>
            <w:tcW w:w="1742" w:type="dxa"/>
            <w:shd w:val="clear" w:color="auto" w:fill="auto"/>
            <w:noWrap/>
            <w:hideMark/>
          </w:tcPr>
          <w:p w14:paraId="032373D4"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Panitumumab</w:t>
            </w:r>
          </w:p>
        </w:tc>
        <w:tc>
          <w:tcPr>
            <w:tcW w:w="3356" w:type="dxa"/>
            <w:shd w:val="clear" w:color="auto" w:fill="auto"/>
            <w:noWrap/>
            <w:hideMark/>
          </w:tcPr>
          <w:p w14:paraId="021F3B39"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069Y; 10082P; 10508C</w:t>
            </w:r>
          </w:p>
          <w:p w14:paraId="032FBDD3"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513H</w:t>
            </w:r>
          </w:p>
        </w:tc>
        <w:tc>
          <w:tcPr>
            <w:tcW w:w="3918" w:type="dxa"/>
            <w:shd w:val="clear" w:color="auto" w:fill="auto"/>
          </w:tcPr>
          <w:p w14:paraId="5991F008"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5 mL injection, 5 mL vial</w:t>
            </w:r>
          </w:p>
          <w:p w14:paraId="4EB257CF"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400 mg/20 mL injection, 20 mL vial</w:t>
            </w:r>
          </w:p>
        </w:tc>
      </w:tr>
      <w:tr w:rsidR="001A46E6" w:rsidRPr="009E5255" w14:paraId="1B8FE3A9" w14:textId="77777777" w:rsidTr="003A41D0">
        <w:trPr>
          <w:trHeight w:val="20"/>
        </w:trPr>
        <w:tc>
          <w:tcPr>
            <w:tcW w:w="1742" w:type="dxa"/>
            <w:shd w:val="clear" w:color="auto" w:fill="auto"/>
            <w:noWrap/>
            <w:hideMark/>
          </w:tcPr>
          <w:p w14:paraId="5D89FE93"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Pembrolizumab</w:t>
            </w:r>
          </w:p>
        </w:tc>
        <w:tc>
          <w:tcPr>
            <w:tcW w:w="3356" w:type="dxa"/>
            <w:shd w:val="clear" w:color="auto" w:fill="auto"/>
            <w:noWrap/>
            <w:hideMark/>
          </w:tcPr>
          <w:p w14:paraId="11F839AD"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424P; 10436G; 10475H; 10493G; 11330H; 11352L; 11492W; 11494Y; 11632F; 11646Y; 12119W; 12120X; 12121Y; 12122B; 12123C; 12124D; 12125E; 12126F; 12127G; 12128H; 12129J; 12130K</w:t>
            </w:r>
          </w:p>
        </w:tc>
        <w:tc>
          <w:tcPr>
            <w:tcW w:w="3918" w:type="dxa"/>
            <w:shd w:val="clear" w:color="auto" w:fill="auto"/>
          </w:tcPr>
          <w:p w14:paraId="7AC96761"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4 mL injection, 4 mL vial</w:t>
            </w:r>
          </w:p>
        </w:tc>
      </w:tr>
      <w:tr w:rsidR="001A46E6" w:rsidRPr="009E5255" w14:paraId="7B0977FE" w14:textId="77777777" w:rsidTr="003A41D0">
        <w:trPr>
          <w:trHeight w:val="20"/>
        </w:trPr>
        <w:tc>
          <w:tcPr>
            <w:tcW w:w="1742" w:type="dxa"/>
            <w:shd w:val="clear" w:color="auto" w:fill="auto"/>
            <w:noWrap/>
            <w:hideMark/>
          </w:tcPr>
          <w:p w14:paraId="7A1D81C3"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Pemetrexed</w:t>
            </w:r>
          </w:p>
        </w:tc>
        <w:tc>
          <w:tcPr>
            <w:tcW w:w="3356" w:type="dxa"/>
            <w:shd w:val="clear" w:color="auto" w:fill="auto"/>
            <w:noWrap/>
            <w:hideMark/>
          </w:tcPr>
          <w:p w14:paraId="59081EF5"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600D; 07255W; 10267J; 10268K; 10308M; 10309N; 10333W; 10334X</w:t>
            </w:r>
          </w:p>
        </w:tc>
        <w:tc>
          <w:tcPr>
            <w:tcW w:w="3918" w:type="dxa"/>
            <w:shd w:val="clear" w:color="auto" w:fill="auto"/>
          </w:tcPr>
          <w:p w14:paraId="2798866E" w14:textId="77777777" w:rsidR="001A46E6" w:rsidRPr="009E5255" w:rsidRDefault="001A46E6" w:rsidP="001A46E6">
            <w:pPr>
              <w:spacing w:after="0"/>
              <w:ind w:left="171"/>
              <w:jc w:val="center"/>
              <w:rPr>
                <w:sz w:val="20"/>
                <w:szCs w:val="20"/>
                <w:lang w:eastAsia="en-AU"/>
              </w:rPr>
            </w:pPr>
            <w:r w:rsidRPr="009E5255">
              <w:rPr>
                <w:sz w:val="20"/>
                <w:szCs w:val="20"/>
                <w:lang w:eastAsia="en-AU"/>
              </w:rPr>
              <w:t>·500 mg injection, 1 vial</w:t>
            </w:r>
          </w:p>
          <w:p w14:paraId="2169F33E" w14:textId="77777777" w:rsidR="001A46E6" w:rsidRPr="009E5255" w:rsidRDefault="001A46E6" w:rsidP="001A46E6">
            <w:pPr>
              <w:spacing w:after="0"/>
              <w:ind w:left="171"/>
              <w:jc w:val="center"/>
              <w:rPr>
                <w:sz w:val="20"/>
                <w:szCs w:val="20"/>
                <w:lang w:eastAsia="en-AU"/>
              </w:rPr>
            </w:pPr>
            <w:r w:rsidRPr="009E5255">
              <w:rPr>
                <w:sz w:val="20"/>
                <w:szCs w:val="20"/>
                <w:lang w:eastAsia="en-AU"/>
              </w:rPr>
              <w:t>·100 mg injection, 1 vial</w:t>
            </w:r>
          </w:p>
          <w:p w14:paraId="78A55DB9" w14:textId="77777777" w:rsidR="001A46E6" w:rsidRPr="009E5255" w:rsidRDefault="001A46E6" w:rsidP="001A46E6">
            <w:pPr>
              <w:spacing w:after="0"/>
              <w:ind w:left="171"/>
              <w:jc w:val="center"/>
              <w:rPr>
                <w:sz w:val="20"/>
                <w:szCs w:val="20"/>
                <w:lang w:eastAsia="en-AU"/>
              </w:rPr>
            </w:pPr>
            <w:r w:rsidRPr="009E5255">
              <w:rPr>
                <w:sz w:val="20"/>
                <w:szCs w:val="20"/>
                <w:lang w:eastAsia="en-AU"/>
              </w:rPr>
              <w:t>·1 g injection, 1 vial</w:t>
            </w:r>
          </w:p>
        </w:tc>
      </w:tr>
      <w:tr w:rsidR="001A46E6" w:rsidRPr="009E5255" w14:paraId="15217F2C" w14:textId="77777777" w:rsidTr="003A41D0">
        <w:trPr>
          <w:trHeight w:val="20"/>
        </w:trPr>
        <w:tc>
          <w:tcPr>
            <w:tcW w:w="1742" w:type="dxa"/>
            <w:shd w:val="clear" w:color="auto" w:fill="auto"/>
            <w:noWrap/>
            <w:hideMark/>
          </w:tcPr>
          <w:p w14:paraId="354D39CB"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Pralatrexate</w:t>
            </w:r>
          </w:p>
        </w:tc>
        <w:tc>
          <w:tcPr>
            <w:tcW w:w="3356" w:type="dxa"/>
            <w:shd w:val="clear" w:color="auto" w:fill="auto"/>
            <w:noWrap/>
            <w:hideMark/>
          </w:tcPr>
          <w:p w14:paraId="6EAEF796"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271F; 11272G; 11278N; 11293J</w:t>
            </w:r>
          </w:p>
        </w:tc>
        <w:tc>
          <w:tcPr>
            <w:tcW w:w="3918" w:type="dxa"/>
            <w:shd w:val="clear" w:color="auto" w:fill="auto"/>
          </w:tcPr>
          <w:p w14:paraId="495D2356"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 mg/mL injection, 1 mL vial</w:t>
            </w:r>
          </w:p>
        </w:tc>
      </w:tr>
      <w:tr w:rsidR="001A46E6" w:rsidRPr="009E5255" w14:paraId="30750974" w14:textId="77777777" w:rsidTr="003A41D0">
        <w:trPr>
          <w:trHeight w:val="20"/>
        </w:trPr>
        <w:tc>
          <w:tcPr>
            <w:tcW w:w="1742" w:type="dxa"/>
            <w:shd w:val="clear" w:color="auto" w:fill="auto"/>
            <w:noWrap/>
            <w:hideMark/>
          </w:tcPr>
          <w:p w14:paraId="41188829"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Raltitrexed</w:t>
            </w:r>
          </w:p>
        </w:tc>
        <w:tc>
          <w:tcPr>
            <w:tcW w:w="3356" w:type="dxa"/>
            <w:shd w:val="clear" w:color="auto" w:fill="auto"/>
            <w:noWrap/>
            <w:hideMark/>
          </w:tcPr>
          <w:p w14:paraId="652C6A2E"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610P; 07256X</w:t>
            </w:r>
          </w:p>
        </w:tc>
        <w:tc>
          <w:tcPr>
            <w:tcW w:w="3918" w:type="dxa"/>
            <w:shd w:val="clear" w:color="auto" w:fill="auto"/>
          </w:tcPr>
          <w:p w14:paraId="73F24604"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 mg injection, 1 vial</w:t>
            </w:r>
          </w:p>
        </w:tc>
      </w:tr>
      <w:tr w:rsidR="001A46E6" w:rsidRPr="009E5255" w14:paraId="2A198E58" w14:textId="77777777" w:rsidTr="003A41D0">
        <w:trPr>
          <w:trHeight w:val="20"/>
        </w:trPr>
        <w:tc>
          <w:tcPr>
            <w:tcW w:w="1742" w:type="dxa"/>
            <w:shd w:val="clear" w:color="auto" w:fill="auto"/>
            <w:noWrap/>
            <w:hideMark/>
          </w:tcPr>
          <w:p w14:paraId="14F886AD"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Rituximab</w:t>
            </w:r>
          </w:p>
        </w:tc>
        <w:tc>
          <w:tcPr>
            <w:tcW w:w="3356" w:type="dxa"/>
            <w:shd w:val="clear" w:color="auto" w:fill="auto"/>
            <w:noWrap/>
            <w:hideMark/>
          </w:tcPr>
          <w:p w14:paraId="1D536507"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613T; 04614W; 04615X; 07257Y; 07258B; 07259C; 10179R; 10193L; 11935E; 11936F</w:t>
            </w:r>
          </w:p>
        </w:tc>
        <w:tc>
          <w:tcPr>
            <w:tcW w:w="3918" w:type="dxa"/>
            <w:shd w:val="clear" w:color="auto" w:fill="auto"/>
          </w:tcPr>
          <w:p w14:paraId="235790A4"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4 g/11.7 mL injection, 11.7 mL vial</w:t>
            </w:r>
          </w:p>
          <w:p w14:paraId="7154A7E9"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10 mL injection, 2 x 10 mL vials</w:t>
            </w:r>
          </w:p>
          <w:p w14:paraId="57BA88A9"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0 mg/50 mL injection, 50 mL vial</w:t>
            </w:r>
          </w:p>
        </w:tc>
      </w:tr>
      <w:tr w:rsidR="001A46E6" w:rsidRPr="009E5255" w14:paraId="46AB2229" w14:textId="77777777" w:rsidTr="003A41D0">
        <w:trPr>
          <w:trHeight w:val="20"/>
        </w:trPr>
        <w:tc>
          <w:tcPr>
            <w:tcW w:w="1742" w:type="dxa"/>
            <w:shd w:val="clear" w:color="auto" w:fill="auto"/>
            <w:noWrap/>
            <w:hideMark/>
          </w:tcPr>
          <w:p w14:paraId="31767C5E"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Topotecan</w:t>
            </w:r>
          </w:p>
        </w:tc>
        <w:tc>
          <w:tcPr>
            <w:tcW w:w="3356" w:type="dxa"/>
            <w:shd w:val="clear" w:color="auto" w:fill="auto"/>
            <w:noWrap/>
            <w:hideMark/>
          </w:tcPr>
          <w:p w14:paraId="298DF70B"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617B; 07260D</w:t>
            </w:r>
          </w:p>
        </w:tc>
        <w:tc>
          <w:tcPr>
            <w:tcW w:w="3918" w:type="dxa"/>
            <w:shd w:val="clear" w:color="auto" w:fill="auto"/>
          </w:tcPr>
          <w:p w14:paraId="464B331E"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4 mg injection, 5 vials</w:t>
            </w:r>
          </w:p>
          <w:p w14:paraId="4DF4E2BC"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4 mg/4 mL injection, 5 x 4 mL vials</w:t>
            </w:r>
          </w:p>
        </w:tc>
      </w:tr>
      <w:tr w:rsidR="001A46E6" w:rsidRPr="009E5255" w14:paraId="0F582A68" w14:textId="77777777" w:rsidTr="003A41D0">
        <w:trPr>
          <w:trHeight w:val="20"/>
        </w:trPr>
        <w:tc>
          <w:tcPr>
            <w:tcW w:w="1742" w:type="dxa"/>
            <w:shd w:val="clear" w:color="auto" w:fill="auto"/>
            <w:noWrap/>
            <w:hideMark/>
          </w:tcPr>
          <w:p w14:paraId="2E4A4CE5"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Trastuzumab</w:t>
            </w:r>
          </w:p>
        </w:tc>
        <w:tc>
          <w:tcPr>
            <w:tcW w:w="3356" w:type="dxa"/>
            <w:shd w:val="clear" w:color="auto" w:fill="auto"/>
            <w:noWrap/>
            <w:hideMark/>
          </w:tcPr>
          <w:p w14:paraId="7374CA66"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632T; 04639E; 04650R; 04703M; 07264H; 07265J; 07266K; 07267L; 10381J; 10383L; 10391X; 10401K; 10402L; 10423N; 10575N; 10581X; 10588G; 10589H; 10595P; 10597R</w:t>
            </w:r>
          </w:p>
        </w:tc>
        <w:tc>
          <w:tcPr>
            <w:tcW w:w="3918" w:type="dxa"/>
            <w:shd w:val="clear" w:color="auto" w:fill="auto"/>
          </w:tcPr>
          <w:p w14:paraId="6285A9C2"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600 mg/5 mL injection, 5 mL vial</w:t>
            </w:r>
          </w:p>
          <w:p w14:paraId="3CCE574F"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50 mg injection, 1 vial</w:t>
            </w:r>
          </w:p>
          <w:p w14:paraId="52F857C0"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60 mg injection, 1 vial</w:t>
            </w:r>
          </w:p>
          <w:p w14:paraId="1C4B49BA"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420 mg injection, 1 vial</w:t>
            </w:r>
          </w:p>
        </w:tc>
      </w:tr>
      <w:tr w:rsidR="001A46E6" w:rsidRPr="009E5255" w14:paraId="71991030" w14:textId="77777777" w:rsidTr="003A41D0">
        <w:trPr>
          <w:trHeight w:val="20"/>
        </w:trPr>
        <w:tc>
          <w:tcPr>
            <w:tcW w:w="1742" w:type="dxa"/>
            <w:shd w:val="clear" w:color="auto" w:fill="auto"/>
            <w:noWrap/>
            <w:hideMark/>
          </w:tcPr>
          <w:p w14:paraId="445F9659"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Trastuzumab Emtansine</w:t>
            </w:r>
          </w:p>
        </w:tc>
        <w:tc>
          <w:tcPr>
            <w:tcW w:w="3356" w:type="dxa"/>
            <w:shd w:val="clear" w:color="auto" w:fill="auto"/>
            <w:noWrap/>
            <w:hideMark/>
          </w:tcPr>
          <w:p w14:paraId="2217A183"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281D; 10282E; 11951B; 11956G</w:t>
            </w:r>
          </w:p>
        </w:tc>
        <w:tc>
          <w:tcPr>
            <w:tcW w:w="3918" w:type="dxa"/>
            <w:shd w:val="clear" w:color="auto" w:fill="auto"/>
          </w:tcPr>
          <w:p w14:paraId="7F9BD582"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60 mg injection, 1 vial</w:t>
            </w:r>
          </w:p>
          <w:p w14:paraId="185AE1E7"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0 mg injection, 1 vial</w:t>
            </w:r>
          </w:p>
        </w:tc>
      </w:tr>
      <w:tr w:rsidR="001A46E6" w:rsidRPr="009E5255" w14:paraId="65D4B6CA" w14:textId="77777777" w:rsidTr="003A41D0">
        <w:trPr>
          <w:trHeight w:val="20"/>
        </w:trPr>
        <w:tc>
          <w:tcPr>
            <w:tcW w:w="1742" w:type="dxa"/>
            <w:shd w:val="clear" w:color="auto" w:fill="auto"/>
            <w:noWrap/>
            <w:hideMark/>
          </w:tcPr>
          <w:p w14:paraId="180F0743"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Vinblastine</w:t>
            </w:r>
          </w:p>
        </w:tc>
        <w:tc>
          <w:tcPr>
            <w:tcW w:w="3356" w:type="dxa"/>
            <w:shd w:val="clear" w:color="auto" w:fill="auto"/>
            <w:noWrap/>
            <w:hideMark/>
          </w:tcPr>
          <w:p w14:paraId="139658B4"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618C; 07261E</w:t>
            </w:r>
          </w:p>
        </w:tc>
        <w:tc>
          <w:tcPr>
            <w:tcW w:w="3918" w:type="dxa"/>
            <w:shd w:val="clear" w:color="auto" w:fill="auto"/>
          </w:tcPr>
          <w:p w14:paraId="09D5B02F"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 mg/10 mL injection, 5 x 10 mL vials</w:t>
            </w:r>
          </w:p>
        </w:tc>
      </w:tr>
      <w:tr w:rsidR="001A46E6" w:rsidRPr="009E5255" w14:paraId="7E6E1566" w14:textId="77777777" w:rsidTr="003A41D0">
        <w:trPr>
          <w:trHeight w:val="20"/>
        </w:trPr>
        <w:tc>
          <w:tcPr>
            <w:tcW w:w="1742" w:type="dxa"/>
            <w:shd w:val="clear" w:color="auto" w:fill="auto"/>
            <w:noWrap/>
            <w:hideMark/>
          </w:tcPr>
          <w:p w14:paraId="2C755AAC"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Vincristine</w:t>
            </w:r>
          </w:p>
        </w:tc>
        <w:tc>
          <w:tcPr>
            <w:tcW w:w="3356" w:type="dxa"/>
            <w:shd w:val="clear" w:color="auto" w:fill="auto"/>
            <w:noWrap/>
            <w:hideMark/>
          </w:tcPr>
          <w:p w14:paraId="2D24328E"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619D; 07262F</w:t>
            </w:r>
          </w:p>
        </w:tc>
        <w:tc>
          <w:tcPr>
            <w:tcW w:w="3918" w:type="dxa"/>
            <w:shd w:val="clear" w:color="auto" w:fill="auto"/>
          </w:tcPr>
          <w:p w14:paraId="60B442A8" w14:textId="77777777" w:rsidR="001A46E6" w:rsidRPr="009E5255" w:rsidRDefault="001A46E6" w:rsidP="001A46E6">
            <w:pPr>
              <w:spacing w:after="0"/>
              <w:ind w:left="171"/>
              <w:jc w:val="center"/>
              <w:rPr>
                <w:sz w:val="20"/>
                <w:szCs w:val="20"/>
                <w:lang w:eastAsia="en-AU"/>
              </w:rPr>
            </w:pPr>
            <w:r w:rsidRPr="009E5255">
              <w:rPr>
                <w:sz w:val="20"/>
                <w:szCs w:val="20"/>
                <w:lang w:eastAsia="en-AU"/>
              </w:rPr>
              <w:t>·1 mg/mL injection, 5 x 1 mL vials</w:t>
            </w:r>
          </w:p>
        </w:tc>
      </w:tr>
      <w:tr w:rsidR="001A46E6" w:rsidRPr="009E5255" w14:paraId="4959D837" w14:textId="77777777" w:rsidTr="003A41D0">
        <w:trPr>
          <w:trHeight w:val="20"/>
        </w:trPr>
        <w:tc>
          <w:tcPr>
            <w:tcW w:w="1742" w:type="dxa"/>
            <w:tcBorders>
              <w:bottom w:val="single" w:sz="4" w:space="0" w:color="auto"/>
            </w:tcBorders>
            <w:shd w:val="clear" w:color="auto" w:fill="auto"/>
            <w:noWrap/>
            <w:hideMark/>
          </w:tcPr>
          <w:p w14:paraId="6037D93F" w14:textId="77777777" w:rsidR="001A46E6" w:rsidRPr="009E5255" w:rsidRDefault="001A46E6"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Vinorelbine</w:t>
            </w:r>
          </w:p>
        </w:tc>
        <w:tc>
          <w:tcPr>
            <w:tcW w:w="3356" w:type="dxa"/>
            <w:tcBorders>
              <w:bottom w:val="single" w:sz="4" w:space="0" w:color="auto"/>
            </w:tcBorders>
            <w:shd w:val="clear" w:color="auto" w:fill="auto"/>
            <w:noWrap/>
            <w:hideMark/>
          </w:tcPr>
          <w:p w14:paraId="59963501" w14:textId="77777777" w:rsidR="001A46E6" w:rsidRPr="009E5255" w:rsidRDefault="001A46E6" w:rsidP="001A46E6">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4620E; 07263G</w:t>
            </w:r>
          </w:p>
        </w:tc>
        <w:tc>
          <w:tcPr>
            <w:tcW w:w="3918" w:type="dxa"/>
            <w:tcBorders>
              <w:bottom w:val="single" w:sz="4" w:space="0" w:color="auto"/>
            </w:tcBorders>
            <w:shd w:val="clear" w:color="auto" w:fill="auto"/>
          </w:tcPr>
          <w:p w14:paraId="727C4F83"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20 mg capsule, 1</w:t>
            </w:r>
          </w:p>
          <w:p w14:paraId="260340DD"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10 mg/mL injection, 1 mL vial</w:t>
            </w:r>
          </w:p>
          <w:p w14:paraId="65DC23E4" w14:textId="77777777" w:rsidR="001A46E6" w:rsidRPr="009E5255" w:rsidRDefault="001A46E6" w:rsidP="001A46E6">
            <w:pPr>
              <w:pStyle w:val="NoSpacing"/>
              <w:ind w:left="171"/>
              <w:jc w:val="center"/>
              <w:rPr>
                <w:rFonts w:asciiTheme="majorHAnsi" w:hAnsiTheme="majorHAnsi" w:cstheme="majorHAnsi"/>
                <w:szCs w:val="20"/>
                <w:lang w:eastAsia="en-AU"/>
              </w:rPr>
            </w:pPr>
            <w:r w:rsidRPr="009E5255">
              <w:rPr>
                <w:rFonts w:asciiTheme="majorHAnsi" w:hAnsiTheme="majorHAnsi" w:cstheme="majorHAnsi"/>
                <w:szCs w:val="20"/>
                <w:lang w:eastAsia="en-AU"/>
              </w:rPr>
              <w:t>·50 mg/5 mL injection, 5 mL vial</w:t>
            </w:r>
          </w:p>
        </w:tc>
      </w:tr>
    </w:tbl>
    <w:p w14:paraId="418FF268" w14:textId="3E52C115" w:rsidR="006B0DE3" w:rsidRPr="009E5255" w:rsidRDefault="006B0DE3" w:rsidP="003A6F1A">
      <w:pPr>
        <w:pStyle w:val="TableNotes"/>
        <w:rPr>
          <w:rFonts w:asciiTheme="majorHAnsi" w:hAnsiTheme="majorHAnsi"/>
        </w:rPr>
      </w:pPr>
      <w:r w:rsidRPr="009E5255">
        <w:t>Source:</w:t>
      </w:r>
      <w:r w:rsidRPr="009E5255">
        <w:tab/>
      </w:r>
      <w:r w:rsidRPr="009E5255">
        <w:tab/>
        <w:t>PBS website—compiled for the Review</w:t>
      </w:r>
    </w:p>
    <w:p w14:paraId="41710BF2" w14:textId="4B405747" w:rsidR="006B0DE3" w:rsidRPr="009E5255" w:rsidRDefault="006B0DE3" w:rsidP="006B0DE3">
      <w:pPr>
        <w:pStyle w:val="Caption"/>
      </w:pPr>
      <w:bookmarkStart w:id="408" w:name="_Ref94158621"/>
      <w:r w:rsidRPr="009E5255">
        <w:t>Table A</w:t>
      </w:r>
      <w:r w:rsidR="00E36C93">
        <w:fldChar w:fldCharType="begin"/>
      </w:r>
      <w:r w:rsidR="00E36C93">
        <w:instrText xml:space="preserve"> SEQ Table_A \* ARABIC </w:instrText>
      </w:r>
      <w:r w:rsidR="00E36C93">
        <w:fldChar w:fldCharType="separate"/>
      </w:r>
      <w:r w:rsidR="000C766B">
        <w:rPr>
          <w:noProof/>
        </w:rPr>
        <w:t>9</w:t>
      </w:r>
      <w:r w:rsidR="00E36C93">
        <w:rPr>
          <w:noProof/>
        </w:rPr>
        <w:fldChar w:fldCharType="end"/>
      </w:r>
      <w:bookmarkEnd w:id="408"/>
      <w:r w:rsidRPr="009E5255">
        <w:t>. PBS item codes and presentations by EFC item, Schedule 2</w:t>
      </w:r>
    </w:p>
    <w:tbl>
      <w:tblPr>
        <w:tblW w:w="9016" w:type="dxa"/>
        <w:tblBorders>
          <w:bottom w:val="single" w:sz="4" w:space="0" w:color="auto"/>
        </w:tblBorders>
        <w:tblLook w:val="04A0" w:firstRow="1" w:lastRow="0" w:firstColumn="1" w:lastColumn="0" w:noHBand="0" w:noVBand="1"/>
        <w:tblCaption w:val="PBS item codes and presentations by EFC item, Schedule 2"/>
      </w:tblPr>
      <w:tblGrid>
        <w:gridCol w:w="1696"/>
        <w:gridCol w:w="3402"/>
        <w:gridCol w:w="3918"/>
      </w:tblGrid>
      <w:tr w:rsidR="006B0DE3" w:rsidRPr="009E5255" w14:paraId="67969773" w14:textId="77777777" w:rsidTr="005202B3">
        <w:trPr>
          <w:trHeight w:val="20"/>
          <w:tblHeader/>
        </w:trPr>
        <w:tc>
          <w:tcPr>
            <w:tcW w:w="1696" w:type="dxa"/>
            <w:tcBorders>
              <w:bottom w:val="single" w:sz="4" w:space="0" w:color="auto"/>
            </w:tcBorders>
            <w:shd w:val="clear" w:color="auto" w:fill="auto"/>
            <w:noWrap/>
            <w:hideMark/>
          </w:tcPr>
          <w:p w14:paraId="4A534936" w14:textId="14C325E6" w:rsidR="006B0DE3" w:rsidRPr="009E5255" w:rsidRDefault="005202B3" w:rsidP="00EA0B5A">
            <w:pPr>
              <w:pStyle w:val="NoSpacing"/>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Item</w:t>
            </w:r>
          </w:p>
        </w:tc>
        <w:tc>
          <w:tcPr>
            <w:tcW w:w="3402" w:type="dxa"/>
            <w:tcBorders>
              <w:bottom w:val="single" w:sz="4" w:space="0" w:color="auto"/>
            </w:tcBorders>
            <w:shd w:val="clear" w:color="auto" w:fill="auto"/>
            <w:noWrap/>
            <w:hideMark/>
          </w:tcPr>
          <w:p w14:paraId="782C76C1" w14:textId="77777777" w:rsidR="006B0DE3" w:rsidRPr="009E5255" w:rsidRDefault="006B0DE3" w:rsidP="006B0DE3">
            <w:pPr>
              <w:pStyle w:val="NoSpacing"/>
              <w:jc w:val="center"/>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PBS Item Code</w:t>
            </w:r>
          </w:p>
        </w:tc>
        <w:tc>
          <w:tcPr>
            <w:tcW w:w="3918" w:type="dxa"/>
            <w:tcBorders>
              <w:bottom w:val="single" w:sz="4" w:space="0" w:color="auto"/>
            </w:tcBorders>
            <w:shd w:val="clear" w:color="auto" w:fill="auto"/>
          </w:tcPr>
          <w:p w14:paraId="5CD4B7A8" w14:textId="77777777" w:rsidR="006B0DE3" w:rsidRPr="009E5255" w:rsidRDefault="006B0DE3" w:rsidP="006B0DE3">
            <w:pPr>
              <w:pStyle w:val="NoSpacing"/>
              <w:jc w:val="center"/>
              <w:rPr>
                <w:rFonts w:asciiTheme="majorHAnsi" w:hAnsiTheme="majorHAnsi" w:cstheme="majorHAnsi"/>
                <w:bCs/>
                <w:i/>
                <w:iCs/>
                <w:szCs w:val="20"/>
                <w:lang w:eastAsia="en-AU"/>
              </w:rPr>
            </w:pPr>
            <w:r w:rsidRPr="009E5255">
              <w:rPr>
                <w:rFonts w:asciiTheme="majorHAnsi" w:hAnsiTheme="majorHAnsi" w:cstheme="majorHAnsi"/>
                <w:bCs/>
                <w:i/>
                <w:iCs/>
                <w:szCs w:val="20"/>
                <w:lang w:eastAsia="en-AU"/>
              </w:rPr>
              <w:t>Presentations Available</w:t>
            </w:r>
          </w:p>
        </w:tc>
      </w:tr>
      <w:tr w:rsidR="006B0DE3" w:rsidRPr="009E5255" w14:paraId="48C75907" w14:textId="77777777" w:rsidTr="005202B3">
        <w:trPr>
          <w:trHeight w:val="20"/>
        </w:trPr>
        <w:tc>
          <w:tcPr>
            <w:tcW w:w="1696" w:type="dxa"/>
            <w:tcBorders>
              <w:top w:val="single" w:sz="4" w:space="0" w:color="auto"/>
            </w:tcBorders>
            <w:shd w:val="clear" w:color="auto" w:fill="auto"/>
            <w:noWrap/>
            <w:hideMark/>
          </w:tcPr>
          <w:p w14:paraId="173CF471"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Aprepitant</w:t>
            </w:r>
          </w:p>
        </w:tc>
        <w:tc>
          <w:tcPr>
            <w:tcW w:w="3402" w:type="dxa"/>
            <w:tcBorders>
              <w:top w:val="single" w:sz="4" w:space="0" w:color="auto"/>
            </w:tcBorders>
            <w:shd w:val="clear" w:color="auto" w:fill="auto"/>
            <w:noWrap/>
            <w:hideMark/>
          </w:tcPr>
          <w:p w14:paraId="187A487A"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2550F</w:t>
            </w:r>
          </w:p>
        </w:tc>
        <w:tc>
          <w:tcPr>
            <w:tcW w:w="3918" w:type="dxa"/>
            <w:tcBorders>
              <w:top w:val="single" w:sz="4" w:space="0" w:color="auto"/>
            </w:tcBorders>
          </w:tcPr>
          <w:p w14:paraId="263B375B"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5 mg capsules</w:t>
            </w:r>
          </w:p>
        </w:tc>
      </w:tr>
      <w:tr w:rsidR="006B0DE3" w:rsidRPr="009E5255" w14:paraId="21501F72" w14:textId="77777777" w:rsidTr="005202B3">
        <w:trPr>
          <w:trHeight w:val="20"/>
        </w:trPr>
        <w:tc>
          <w:tcPr>
            <w:tcW w:w="1696" w:type="dxa"/>
            <w:shd w:val="clear" w:color="auto" w:fill="auto"/>
            <w:noWrap/>
            <w:hideMark/>
          </w:tcPr>
          <w:p w14:paraId="22AF3983"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Folinic Acid</w:t>
            </w:r>
          </w:p>
        </w:tc>
        <w:tc>
          <w:tcPr>
            <w:tcW w:w="3402" w:type="dxa"/>
            <w:shd w:val="clear" w:color="auto" w:fill="auto"/>
            <w:noWrap/>
            <w:hideMark/>
          </w:tcPr>
          <w:p w14:paraId="373E1382"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5890B; 05870Y; 01904F; 05904R; 01899Y; 05886T; 05863N</w:t>
            </w:r>
          </w:p>
        </w:tc>
        <w:tc>
          <w:tcPr>
            <w:tcW w:w="3918" w:type="dxa"/>
          </w:tcPr>
          <w:p w14:paraId="637F2F8D"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oral liquid (400 grams)</w:t>
            </w:r>
          </w:p>
        </w:tc>
      </w:tr>
      <w:tr w:rsidR="006B0DE3" w:rsidRPr="009E5255" w14:paraId="541B675E" w14:textId="77777777" w:rsidTr="005202B3">
        <w:trPr>
          <w:trHeight w:val="20"/>
        </w:trPr>
        <w:tc>
          <w:tcPr>
            <w:tcW w:w="1696" w:type="dxa"/>
            <w:shd w:val="clear" w:color="auto" w:fill="auto"/>
            <w:noWrap/>
            <w:hideMark/>
          </w:tcPr>
          <w:p w14:paraId="19D32F7C"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Fosaprepitant</w:t>
            </w:r>
          </w:p>
        </w:tc>
        <w:tc>
          <w:tcPr>
            <w:tcW w:w="3402" w:type="dxa"/>
            <w:shd w:val="clear" w:color="auto" w:fill="auto"/>
            <w:noWrap/>
            <w:hideMark/>
          </w:tcPr>
          <w:p w14:paraId="55D15E12"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103J</w:t>
            </w:r>
          </w:p>
        </w:tc>
        <w:tc>
          <w:tcPr>
            <w:tcW w:w="3918" w:type="dxa"/>
          </w:tcPr>
          <w:p w14:paraId="5C12B0F4"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50 mg injection, 1 vial</w:t>
            </w:r>
          </w:p>
        </w:tc>
      </w:tr>
      <w:tr w:rsidR="006B0DE3" w:rsidRPr="009E5255" w14:paraId="55015D95" w14:textId="77777777" w:rsidTr="005202B3">
        <w:trPr>
          <w:trHeight w:val="20"/>
        </w:trPr>
        <w:tc>
          <w:tcPr>
            <w:tcW w:w="1696" w:type="dxa"/>
            <w:shd w:val="clear" w:color="auto" w:fill="auto"/>
            <w:noWrap/>
            <w:hideMark/>
          </w:tcPr>
          <w:p w14:paraId="3A595C1D"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Granisetron</w:t>
            </w:r>
          </w:p>
        </w:tc>
        <w:tc>
          <w:tcPr>
            <w:tcW w:w="3402" w:type="dxa"/>
            <w:shd w:val="clear" w:color="auto" w:fill="auto"/>
            <w:noWrap/>
            <w:hideMark/>
          </w:tcPr>
          <w:p w14:paraId="112F8BA5"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5899L; 05898K</w:t>
            </w:r>
          </w:p>
        </w:tc>
        <w:tc>
          <w:tcPr>
            <w:tcW w:w="3918" w:type="dxa"/>
          </w:tcPr>
          <w:p w14:paraId="680CFAE0" w14:textId="77777777" w:rsidR="006B0DE3" w:rsidRPr="009E5255" w:rsidRDefault="006B0DE3" w:rsidP="006B0DE3">
            <w:pPr>
              <w:pStyle w:val="NoSpacing"/>
              <w:jc w:val="center"/>
              <w:rPr>
                <w:rFonts w:asciiTheme="majorHAnsi" w:hAnsiTheme="majorHAnsi" w:cstheme="majorHAnsi"/>
                <w:szCs w:val="20"/>
                <w:lang w:eastAsia="en-AU"/>
              </w:rPr>
            </w:pPr>
          </w:p>
        </w:tc>
      </w:tr>
      <w:tr w:rsidR="006B0DE3" w:rsidRPr="009E5255" w14:paraId="49E1FAB3" w14:textId="77777777" w:rsidTr="005202B3">
        <w:trPr>
          <w:trHeight w:val="20"/>
        </w:trPr>
        <w:tc>
          <w:tcPr>
            <w:tcW w:w="1696" w:type="dxa"/>
            <w:shd w:val="clear" w:color="auto" w:fill="auto"/>
            <w:noWrap/>
            <w:hideMark/>
          </w:tcPr>
          <w:p w14:paraId="307000C9"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Interferon Alfa-2a</w:t>
            </w:r>
          </w:p>
        </w:tc>
        <w:tc>
          <w:tcPr>
            <w:tcW w:w="3402" w:type="dxa"/>
            <w:shd w:val="clear" w:color="auto" w:fill="auto"/>
            <w:noWrap/>
            <w:hideMark/>
          </w:tcPr>
          <w:p w14:paraId="53DAE8D3"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5945X; 05946Y; 05997P; 05996N; 05998Q; 05949D; 05948C; 05953H; 05956L</w:t>
            </w:r>
          </w:p>
        </w:tc>
        <w:tc>
          <w:tcPr>
            <w:tcW w:w="3918" w:type="dxa"/>
          </w:tcPr>
          <w:p w14:paraId="1022BD46"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5 mL injection, 4 x 1.5 mL cartridges</w:t>
            </w:r>
          </w:p>
          <w:p w14:paraId="1FC3D902"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5 mL injection, 12 x 0.5 mL pen devices</w:t>
            </w:r>
          </w:p>
          <w:p w14:paraId="3768EC81"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5 mL injection, 12 x 0.5 mL syringes</w:t>
            </w:r>
          </w:p>
          <w:p w14:paraId="4F45F557"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5 mL injection, 4 x 0.5 mL syringes</w:t>
            </w:r>
          </w:p>
        </w:tc>
      </w:tr>
      <w:tr w:rsidR="006B0DE3" w:rsidRPr="009E5255" w14:paraId="7C894A19" w14:textId="77777777" w:rsidTr="005202B3">
        <w:trPr>
          <w:trHeight w:val="20"/>
        </w:trPr>
        <w:tc>
          <w:tcPr>
            <w:tcW w:w="1696" w:type="dxa"/>
            <w:shd w:val="clear" w:color="auto" w:fill="auto"/>
            <w:noWrap/>
          </w:tcPr>
          <w:p w14:paraId="7D5B74AC"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Interferon Beta-1B</w:t>
            </w:r>
          </w:p>
        </w:tc>
        <w:tc>
          <w:tcPr>
            <w:tcW w:w="3402" w:type="dxa"/>
            <w:shd w:val="clear" w:color="auto" w:fill="auto"/>
            <w:noWrap/>
          </w:tcPr>
          <w:p w14:paraId="3897EDE9"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8101J</w:t>
            </w:r>
          </w:p>
        </w:tc>
        <w:tc>
          <w:tcPr>
            <w:tcW w:w="3918" w:type="dxa"/>
          </w:tcPr>
          <w:p w14:paraId="378ECE33" w14:textId="73FFC12C"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50 mg injections (15 x 1.2 mL syringe)</w:t>
            </w:r>
          </w:p>
        </w:tc>
      </w:tr>
      <w:tr w:rsidR="006B0DE3" w:rsidRPr="009E5255" w14:paraId="7CEA9A0C" w14:textId="77777777" w:rsidTr="005202B3">
        <w:trPr>
          <w:trHeight w:val="20"/>
        </w:trPr>
        <w:tc>
          <w:tcPr>
            <w:tcW w:w="1696" w:type="dxa"/>
            <w:shd w:val="clear" w:color="auto" w:fill="auto"/>
            <w:noWrap/>
            <w:hideMark/>
          </w:tcPr>
          <w:p w14:paraId="39EC9D8A"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Mesna</w:t>
            </w:r>
          </w:p>
        </w:tc>
        <w:tc>
          <w:tcPr>
            <w:tcW w:w="3402" w:type="dxa"/>
            <w:shd w:val="clear" w:color="auto" w:fill="auto"/>
            <w:noWrap/>
            <w:hideMark/>
          </w:tcPr>
          <w:p w14:paraId="456485BC"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5961R; 05960Q</w:t>
            </w:r>
          </w:p>
        </w:tc>
        <w:tc>
          <w:tcPr>
            <w:tcW w:w="3918" w:type="dxa"/>
          </w:tcPr>
          <w:p w14:paraId="3C6B4587"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00 mg/4 mL injection, 15 x 4 mL ampoules</w:t>
            </w:r>
          </w:p>
          <w:p w14:paraId="7A5729C6"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 g/10 mL injection, 15 x 10 mL ampoules</w:t>
            </w:r>
          </w:p>
        </w:tc>
      </w:tr>
      <w:tr w:rsidR="006B0DE3" w:rsidRPr="009E5255" w14:paraId="6B1CA0A9" w14:textId="77777777" w:rsidTr="005202B3">
        <w:trPr>
          <w:trHeight w:val="20"/>
        </w:trPr>
        <w:tc>
          <w:tcPr>
            <w:tcW w:w="1696" w:type="dxa"/>
            <w:shd w:val="clear" w:color="auto" w:fill="auto"/>
            <w:noWrap/>
            <w:hideMark/>
          </w:tcPr>
          <w:p w14:paraId="4F24A7C8" w14:textId="72BABBFA"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Mycobacterium Bovis (Bacillus Calmette And Guerin (Bcg</w:t>
            </w:r>
            <w:r w:rsidR="007101B0">
              <w:rPr>
                <w:rFonts w:asciiTheme="majorHAnsi" w:hAnsiTheme="majorHAnsi" w:cstheme="majorHAnsi"/>
                <w:szCs w:val="20"/>
                <w:lang w:eastAsia="en-AU"/>
              </w:rPr>
              <w:t>)</w:t>
            </w:r>
            <w:r w:rsidRPr="009E5255">
              <w:rPr>
                <w:rFonts w:asciiTheme="majorHAnsi" w:hAnsiTheme="majorHAnsi" w:cstheme="majorHAnsi"/>
                <w:szCs w:val="20"/>
                <w:lang w:eastAsia="en-AU"/>
              </w:rPr>
              <w:t>) Tice Strain</w:t>
            </w:r>
          </w:p>
        </w:tc>
        <w:tc>
          <w:tcPr>
            <w:tcW w:w="3402" w:type="dxa"/>
            <w:shd w:val="clear" w:color="auto" w:fill="auto"/>
            <w:noWrap/>
            <w:hideMark/>
          </w:tcPr>
          <w:p w14:paraId="4C459360"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5902P</w:t>
            </w:r>
          </w:p>
        </w:tc>
        <w:tc>
          <w:tcPr>
            <w:tcW w:w="3918" w:type="dxa"/>
          </w:tcPr>
          <w:p w14:paraId="24339D0C"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00 million CFU injection, 3 vials</w:t>
            </w:r>
          </w:p>
        </w:tc>
      </w:tr>
      <w:tr w:rsidR="006B0DE3" w:rsidRPr="009E5255" w14:paraId="5F39A6BF" w14:textId="77777777" w:rsidTr="005202B3">
        <w:trPr>
          <w:trHeight w:val="20"/>
        </w:trPr>
        <w:tc>
          <w:tcPr>
            <w:tcW w:w="1696" w:type="dxa"/>
            <w:shd w:val="clear" w:color="auto" w:fill="auto"/>
            <w:noWrap/>
            <w:hideMark/>
          </w:tcPr>
          <w:p w14:paraId="444C624A"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Netupitant + Palonosetron</w:t>
            </w:r>
          </w:p>
        </w:tc>
        <w:tc>
          <w:tcPr>
            <w:tcW w:w="3402" w:type="dxa"/>
            <w:shd w:val="clear" w:color="auto" w:fill="auto"/>
            <w:noWrap/>
            <w:hideMark/>
          </w:tcPr>
          <w:p w14:paraId="41638421"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714X</w:t>
            </w:r>
          </w:p>
        </w:tc>
        <w:tc>
          <w:tcPr>
            <w:tcW w:w="3918" w:type="dxa"/>
          </w:tcPr>
          <w:p w14:paraId="21D0B843"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netupitant 300 mg + palonosetron 500 microgram capsule</w:t>
            </w:r>
          </w:p>
        </w:tc>
      </w:tr>
      <w:tr w:rsidR="006B0DE3" w:rsidRPr="009E5255" w14:paraId="41362571" w14:textId="77777777" w:rsidTr="005202B3">
        <w:trPr>
          <w:trHeight w:val="20"/>
        </w:trPr>
        <w:tc>
          <w:tcPr>
            <w:tcW w:w="1696" w:type="dxa"/>
            <w:shd w:val="clear" w:color="auto" w:fill="auto"/>
            <w:noWrap/>
            <w:hideMark/>
          </w:tcPr>
          <w:p w14:paraId="41BEE75F"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Ondansetron</w:t>
            </w:r>
          </w:p>
        </w:tc>
        <w:tc>
          <w:tcPr>
            <w:tcW w:w="3402" w:type="dxa"/>
            <w:shd w:val="clear" w:color="auto" w:fill="auto"/>
            <w:noWrap/>
            <w:hideMark/>
          </w:tcPr>
          <w:p w14:paraId="53BEF643"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5968D; 05848T; 05857G; 05858H; 05967C; 05970F; 05969E; 05972H; 05971G</w:t>
            </w:r>
          </w:p>
        </w:tc>
        <w:tc>
          <w:tcPr>
            <w:tcW w:w="3918" w:type="dxa"/>
          </w:tcPr>
          <w:p w14:paraId="5FFA3E81"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 mg wafer, 4</w:t>
            </w:r>
          </w:p>
          <w:p w14:paraId="1E3CD6B9"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 mg orally disintegrating tablet, 4</w:t>
            </w:r>
          </w:p>
          <w:p w14:paraId="1F06345A"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 mg tablet, 10</w:t>
            </w:r>
          </w:p>
          <w:p w14:paraId="4C131C90"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 mg wafer, 10</w:t>
            </w:r>
          </w:p>
          <w:p w14:paraId="143B9F2D"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 mg orally disintegrating tablet, 10</w:t>
            </w:r>
          </w:p>
          <w:p w14:paraId="4E56332D"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 mg orally disintegrating tablet, 4</w:t>
            </w:r>
          </w:p>
          <w:p w14:paraId="5BF6172B"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 mg orally disintegrating tablet, 10</w:t>
            </w:r>
          </w:p>
          <w:p w14:paraId="0AE3B3F3"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 mg tablet, 4</w:t>
            </w:r>
          </w:p>
          <w:p w14:paraId="5C7B3742"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 mg tablet, 4</w:t>
            </w:r>
          </w:p>
          <w:p w14:paraId="7E03D1D7"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 mg tablet, 10</w:t>
            </w:r>
          </w:p>
          <w:p w14:paraId="73961066"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 mg wafer, 4</w:t>
            </w:r>
          </w:p>
          <w:p w14:paraId="5F001D74"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 mg wafer, 10</w:t>
            </w:r>
          </w:p>
          <w:p w14:paraId="2276C37C"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 mg/5 mL oral liquid, 50 mL</w:t>
            </w:r>
          </w:p>
        </w:tc>
      </w:tr>
      <w:tr w:rsidR="006B0DE3" w:rsidRPr="009E5255" w14:paraId="73956B3E" w14:textId="77777777" w:rsidTr="005202B3">
        <w:trPr>
          <w:trHeight w:val="20"/>
        </w:trPr>
        <w:tc>
          <w:tcPr>
            <w:tcW w:w="1696" w:type="dxa"/>
            <w:shd w:val="clear" w:color="auto" w:fill="auto"/>
            <w:noWrap/>
            <w:hideMark/>
          </w:tcPr>
          <w:p w14:paraId="55473F22"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Palonosetron</w:t>
            </w:r>
          </w:p>
        </w:tc>
        <w:tc>
          <w:tcPr>
            <w:tcW w:w="3402" w:type="dxa"/>
            <w:shd w:val="clear" w:color="auto" w:fill="auto"/>
            <w:noWrap/>
            <w:hideMark/>
          </w:tcPr>
          <w:p w14:paraId="294DE873"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5853C</w:t>
            </w:r>
          </w:p>
        </w:tc>
        <w:tc>
          <w:tcPr>
            <w:tcW w:w="3918" w:type="dxa"/>
          </w:tcPr>
          <w:p w14:paraId="2CDB493D"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50 microgram/5 mL injection, 5 mL vial</w:t>
            </w:r>
          </w:p>
        </w:tc>
      </w:tr>
      <w:tr w:rsidR="006B0DE3" w:rsidRPr="009E5255" w14:paraId="1CCBB9A7" w14:textId="77777777" w:rsidTr="005202B3">
        <w:trPr>
          <w:trHeight w:val="20"/>
        </w:trPr>
        <w:tc>
          <w:tcPr>
            <w:tcW w:w="1696" w:type="dxa"/>
            <w:shd w:val="clear" w:color="auto" w:fill="auto"/>
            <w:noWrap/>
            <w:hideMark/>
          </w:tcPr>
          <w:p w14:paraId="464031AB"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Rituximab</w:t>
            </w:r>
          </w:p>
        </w:tc>
        <w:tc>
          <w:tcPr>
            <w:tcW w:w="3402" w:type="dxa"/>
            <w:shd w:val="clear" w:color="auto" w:fill="auto"/>
            <w:noWrap/>
            <w:hideMark/>
          </w:tcPr>
          <w:p w14:paraId="27BE489C"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710Q; 10741H; 10720F; 10708N; 11942M</w:t>
            </w:r>
          </w:p>
        </w:tc>
        <w:tc>
          <w:tcPr>
            <w:tcW w:w="3918" w:type="dxa"/>
          </w:tcPr>
          <w:p w14:paraId="49F45A32"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 g/11.7 mL injection, 11.7 mL vial</w:t>
            </w:r>
          </w:p>
          <w:p w14:paraId="3E34FB9E"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0 mg/10 mL injection, 2 x 10 mL vials</w:t>
            </w:r>
          </w:p>
          <w:p w14:paraId="11A5B2DE"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00 mg/50 mL injection, 50 mL vial</w:t>
            </w:r>
          </w:p>
        </w:tc>
      </w:tr>
      <w:tr w:rsidR="006B0DE3" w:rsidRPr="009E5255" w14:paraId="4EE673E2" w14:textId="77777777" w:rsidTr="005202B3">
        <w:trPr>
          <w:trHeight w:val="20"/>
        </w:trPr>
        <w:tc>
          <w:tcPr>
            <w:tcW w:w="1696" w:type="dxa"/>
            <w:shd w:val="clear" w:color="auto" w:fill="auto"/>
            <w:noWrap/>
            <w:hideMark/>
          </w:tcPr>
          <w:p w14:paraId="4E9E0EB0"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Trastuzumab</w:t>
            </w:r>
          </w:p>
        </w:tc>
        <w:tc>
          <w:tcPr>
            <w:tcW w:w="3402" w:type="dxa"/>
            <w:shd w:val="clear" w:color="auto" w:fill="auto"/>
            <w:noWrap/>
            <w:hideMark/>
          </w:tcPr>
          <w:p w14:paraId="20A659AB"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743K; 10817H; 10744L; 10829Y; 10811B</w:t>
            </w:r>
          </w:p>
        </w:tc>
        <w:tc>
          <w:tcPr>
            <w:tcW w:w="3918" w:type="dxa"/>
          </w:tcPr>
          <w:p w14:paraId="28CAC5E5"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00 mg/5 mL injection, 5 mL vial</w:t>
            </w:r>
          </w:p>
          <w:p w14:paraId="0616B4B1"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50 mg injection, 1 vial</w:t>
            </w:r>
          </w:p>
          <w:p w14:paraId="301E9D41"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0 mg injection, 1 vial</w:t>
            </w:r>
          </w:p>
          <w:p w14:paraId="21838DDF"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20 mg injection, 1 vial</w:t>
            </w:r>
          </w:p>
        </w:tc>
      </w:tr>
      <w:tr w:rsidR="006B0DE3" w:rsidRPr="009E5255" w14:paraId="6DD3DF98" w14:textId="77777777" w:rsidTr="005202B3">
        <w:trPr>
          <w:trHeight w:val="20"/>
        </w:trPr>
        <w:tc>
          <w:tcPr>
            <w:tcW w:w="1696" w:type="dxa"/>
            <w:shd w:val="clear" w:color="auto" w:fill="auto"/>
            <w:noWrap/>
            <w:hideMark/>
          </w:tcPr>
          <w:p w14:paraId="79F89710" w14:textId="77777777" w:rsidR="006B0DE3" w:rsidRPr="009E5255" w:rsidRDefault="006B0DE3" w:rsidP="00EA0B5A">
            <w:pPr>
              <w:pStyle w:val="NoSpacing"/>
              <w:rPr>
                <w:rFonts w:asciiTheme="majorHAnsi" w:hAnsiTheme="majorHAnsi" w:cstheme="majorHAnsi"/>
                <w:szCs w:val="20"/>
                <w:lang w:eastAsia="en-AU"/>
              </w:rPr>
            </w:pPr>
            <w:r w:rsidRPr="009E5255">
              <w:rPr>
                <w:rFonts w:asciiTheme="majorHAnsi" w:hAnsiTheme="majorHAnsi" w:cstheme="majorHAnsi"/>
                <w:szCs w:val="20"/>
                <w:lang w:eastAsia="en-AU"/>
              </w:rPr>
              <w:t>Tropisetron</w:t>
            </w:r>
          </w:p>
        </w:tc>
        <w:tc>
          <w:tcPr>
            <w:tcW w:w="3402" w:type="dxa"/>
            <w:shd w:val="clear" w:color="auto" w:fill="auto"/>
            <w:noWrap/>
            <w:hideMark/>
          </w:tcPr>
          <w:p w14:paraId="50C84B94"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05987D</w:t>
            </w:r>
          </w:p>
        </w:tc>
        <w:tc>
          <w:tcPr>
            <w:tcW w:w="3918" w:type="dxa"/>
          </w:tcPr>
          <w:p w14:paraId="2F0855E4" w14:textId="77777777" w:rsidR="006B0DE3" w:rsidRPr="009E5255" w:rsidRDefault="006B0DE3" w:rsidP="006B0DE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 mg/5 mL injection, 5 mL ampoule</w:t>
            </w:r>
          </w:p>
        </w:tc>
      </w:tr>
    </w:tbl>
    <w:p w14:paraId="7435CD44" w14:textId="77777777" w:rsidR="006B0DE3" w:rsidRPr="009E5255" w:rsidRDefault="006B0DE3" w:rsidP="003A6F1A">
      <w:pPr>
        <w:pStyle w:val="TableNotes"/>
      </w:pPr>
      <w:r w:rsidRPr="009E5255">
        <w:t>Source:</w:t>
      </w:r>
      <w:r w:rsidRPr="009E5255">
        <w:tab/>
        <w:t>Information from the PBS Website – compiled for this Review.</w:t>
      </w:r>
    </w:p>
    <w:p w14:paraId="17BBBFA8" w14:textId="5FA8185D" w:rsidR="00962A84" w:rsidRPr="009E5255" w:rsidRDefault="00962A84" w:rsidP="00962A84">
      <w:pPr>
        <w:rPr>
          <w:i/>
          <w:iCs/>
          <w:u w:val="single"/>
        </w:rPr>
      </w:pPr>
      <w:r w:rsidRPr="009E5255">
        <w:rPr>
          <w:i/>
          <w:iCs/>
          <w:u w:val="single"/>
        </w:rPr>
        <w:t xml:space="preserve">PBS </w:t>
      </w:r>
      <w:r w:rsidR="00C56459" w:rsidRPr="009E5255">
        <w:rPr>
          <w:i/>
          <w:iCs/>
          <w:u w:val="single"/>
        </w:rPr>
        <w:t>expenditure</w:t>
      </w:r>
      <w:r w:rsidRPr="009E5255">
        <w:rPr>
          <w:i/>
          <w:iCs/>
          <w:u w:val="single"/>
        </w:rPr>
        <w:t xml:space="preserve"> on the EFC</w:t>
      </w:r>
    </w:p>
    <w:p w14:paraId="3AB11771" w14:textId="2684E919" w:rsidR="00A7119E" w:rsidRPr="009E5255" w:rsidRDefault="00962A84" w:rsidP="00A7119E">
      <w:pPr>
        <w:rPr>
          <w:lang w:eastAsia="en-AU"/>
        </w:rPr>
      </w:pPr>
      <w:r w:rsidRPr="009E5255">
        <w:rPr>
          <w:lang w:eastAsia="en-AU"/>
        </w:rPr>
        <w:t xml:space="preserve">A summary of total Government </w:t>
      </w:r>
      <w:r w:rsidR="00FF4F3F" w:rsidRPr="009E5255">
        <w:rPr>
          <w:lang w:eastAsia="en-AU"/>
        </w:rPr>
        <w:t>expenditure</w:t>
      </w:r>
      <w:r w:rsidRPr="009E5255">
        <w:rPr>
          <w:lang w:eastAsia="en-AU"/>
        </w:rPr>
        <w:t xml:space="preserve"> for</w:t>
      </w:r>
      <w:r w:rsidR="00FF4F3F" w:rsidRPr="009E5255">
        <w:rPr>
          <w:lang w:eastAsia="en-AU"/>
        </w:rPr>
        <w:t xml:space="preserve"> EFC</w:t>
      </w:r>
      <w:r w:rsidRPr="009E5255">
        <w:rPr>
          <w:lang w:eastAsia="en-AU"/>
        </w:rPr>
        <w:t xml:space="preserve"> Schedule 1 and Schedule 2 medicines is presented in </w:t>
      </w:r>
      <w:r w:rsidR="00A7119E" w:rsidRPr="009E5255">
        <w:rPr>
          <w:lang w:eastAsia="en-AU"/>
        </w:rPr>
        <w:fldChar w:fldCharType="begin"/>
      </w:r>
      <w:r w:rsidR="00A7119E" w:rsidRPr="009E5255">
        <w:rPr>
          <w:lang w:eastAsia="en-AU"/>
        </w:rPr>
        <w:instrText xml:space="preserve"> REF _Ref94159061 \h </w:instrText>
      </w:r>
      <w:r w:rsidR="00A7119E" w:rsidRPr="009E5255">
        <w:rPr>
          <w:lang w:eastAsia="en-AU"/>
        </w:rPr>
      </w:r>
      <w:r w:rsidR="00A7119E" w:rsidRPr="009E5255">
        <w:rPr>
          <w:lang w:eastAsia="en-AU"/>
        </w:rPr>
        <w:fldChar w:fldCharType="separate"/>
      </w:r>
      <w:r w:rsidR="000C766B" w:rsidRPr="009E5255">
        <w:t>Figure A</w:t>
      </w:r>
      <w:r w:rsidR="000C766B">
        <w:rPr>
          <w:noProof/>
        </w:rPr>
        <w:t>3</w:t>
      </w:r>
      <w:r w:rsidR="00A7119E" w:rsidRPr="009E5255">
        <w:rPr>
          <w:lang w:eastAsia="en-AU"/>
        </w:rPr>
        <w:fldChar w:fldCharType="end"/>
      </w:r>
      <w:r w:rsidR="00A7119E" w:rsidRPr="009E5255">
        <w:rPr>
          <w:lang w:eastAsia="en-AU"/>
        </w:rPr>
        <w:t xml:space="preserve"> </w:t>
      </w:r>
      <w:r w:rsidRPr="009E5255">
        <w:rPr>
          <w:lang w:eastAsia="en-AU"/>
        </w:rPr>
        <w:t>and</w:t>
      </w:r>
      <w:r w:rsidR="00A7119E" w:rsidRPr="009E5255">
        <w:rPr>
          <w:lang w:eastAsia="en-AU"/>
        </w:rPr>
        <w:t xml:space="preserve"> </w:t>
      </w:r>
      <w:r w:rsidR="00AF60A4" w:rsidRPr="009E5255">
        <w:rPr>
          <w:lang w:eastAsia="en-AU"/>
        </w:rPr>
        <w:fldChar w:fldCharType="begin"/>
      </w:r>
      <w:r w:rsidR="00AF60A4" w:rsidRPr="009E5255">
        <w:rPr>
          <w:lang w:eastAsia="en-AU"/>
        </w:rPr>
        <w:instrText xml:space="preserve"> REF _Ref94159149 \h </w:instrText>
      </w:r>
      <w:r w:rsidR="00AF60A4" w:rsidRPr="009E5255">
        <w:rPr>
          <w:lang w:eastAsia="en-AU"/>
        </w:rPr>
      </w:r>
      <w:r w:rsidR="00AF60A4" w:rsidRPr="009E5255">
        <w:rPr>
          <w:lang w:eastAsia="en-AU"/>
        </w:rPr>
        <w:fldChar w:fldCharType="separate"/>
      </w:r>
      <w:r w:rsidR="000C766B" w:rsidRPr="009E5255">
        <w:t>Figure A</w:t>
      </w:r>
      <w:r w:rsidR="000C766B">
        <w:rPr>
          <w:noProof/>
        </w:rPr>
        <w:t>4</w:t>
      </w:r>
      <w:r w:rsidR="00AF60A4" w:rsidRPr="009E5255">
        <w:rPr>
          <w:lang w:eastAsia="en-AU"/>
        </w:rPr>
        <w:fldChar w:fldCharType="end"/>
      </w:r>
      <w:r w:rsidR="00776821" w:rsidRPr="009E5255">
        <w:rPr>
          <w:lang w:eastAsia="en-AU"/>
        </w:rPr>
        <w:t>, respectively</w:t>
      </w:r>
      <w:r w:rsidRPr="009E5255">
        <w:rPr>
          <w:lang w:eastAsia="en-AU"/>
        </w:rPr>
        <w:t xml:space="preserve">.  Overall, total </w:t>
      </w:r>
      <w:r w:rsidR="004A393F" w:rsidRPr="009E5255">
        <w:rPr>
          <w:lang w:eastAsia="en-AU"/>
        </w:rPr>
        <w:t>Government expenditure</w:t>
      </w:r>
      <w:r w:rsidRPr="009E5255">
        <w:rPr>
          <w:lang w:eastAsia="en-AU"/>
        </w:rPr>
        <w:t xml:space="preserve"> for the period </w:t>
      </w:r>
      <w:r w:rsidR="004A393F" w:rsidRPr="009E5255">
        <w:rPr>
          <w:lang w:eastAsia="en-AU"/>
        </w:rPr>
        <w:t>July 2016 to June 2021 was</w:t>
      </w:r>
      <w:r w:rsidRPr="009E5255">
        <w:rPr>
          <w:lang w:eastAsia="en-AU"/>
        </w:rPr>
        <w:t xml:space="preserve"> $7,</w:t>
      </w:r>
      <w:r w:rsidR="00E52A17" w:rsidRPr="009E5255">
        <w:rPr>
          <w:lang w:eastAsia="en-AU"/>
        </w:rPr>
        <w:t>100,970,748</w:t>
      </w:r>
      <w:r w:rsidRPr="009E5255">
        <w:rPr>
          <w:lang w:eastAsia="en-AU"/>
        </w:rPr>
        <w:t xml:space="preserve"> </w:t>
      </w:r>
      <w:r w:rsidR="00FF4F3F" w:rsidRPr="009E5255">
        <w:rPr>
          <w:lang w:eastAsia="en-AU"/>
        </w:rPr>
        <w:t>(</w:t>
      </w:r>
      <w:r w:rsidRPr="009E5255">
        <w:rPr>
          <w:lang w:eastAsia="en-AU"/>
        </w:rPr>
        <w:t xml:space="preserve">$7,073,197,870 </w:t>
      </w:r>
      <w:r w:rsidR="00FF4F3F" w:rsidRPr="009E5255">
        <w:rPr>
          <w:lang w:eastAsia="en-AU"/>
        </w:rPr>
        <w:t>for</w:t>
      </w:r>
      <w:r w:rsidRPr="009E5255">
        <w:rPr>
          <w:lang w:eastAsia="en-AU"/>
        </w:rPr>
        <w:t xml:space="preserve"> Schedule 1 medicines and $</w:t>
      </w:r>
      <w:r w:rsidR="00E52A17" w:rsidRPr="009E5255">
        <w:rPr>
          <w:lang w:eastAsia="en-AU"/>
        </w:rPr>
        <w:t>27,772,878</w:t>
      </w:r>
      <w:r w:rsidRPr="009E5255">
        <w:rPr>
          <w:lang w:eastAsia="en-AU"/>
        </w:rPr>
        <w:t xml:space="preserve"> </w:t>
      </w:r>
      <w:r w:rsidR="00FF4F3F" w:rsidRPr="009E5255">
        <w:rPr>
          <w:lang w:eastAsia="en-AU"/>
        </w:rPr>
        <w:t>for</w:t>
      </w:r>
      <w:r w:rsidRPr="009E5255">
        <w:rPr>
          <w:lang w:eastAsia="en-AU"/>
        </w:rPr>
        <w:t xml:space="preserve"> Schedule 2 medicines</w:t>
      </w:r>
      <w:r w:rsidR="00776821" w:rsidRPr="009E5255">
        <w:rPr>
          <w:lang w:eastAsia="en-AU"/>
        </w:rPr>
        <w:t xml:space="preserve">, excluding the payment of the CCPS and other administrative fees, which fall outside of the PBS benefit).  </w:t>
      </w:r>
    </w:p>
    <w:p w14:paraId="2E5BAE08" w14:textId="3B0F86F5" w:rsidR="00A7119E" w:rsidRPr="009E5255" w:rsidRDefault="00A7119E" w:rsidP="00A7119E">
      <w:pPr>
        <w:pStyle w:val="Caption"/>
      </w:pPr>
      <w:bookmarkStart w:id="409" w:name="_Ref94159061"/>
      <w:r w:rsidRPr="009E5255">
        <w:t>Figure A</w:t>
      </w:r>
      <w:r w:rsidR="00E36C93">
        <w:fldChar w:fldCharType="begin"/>
      </w:r>
      <w:r w:rsidR="00E36C93">
        <w:instrText xml:space="preserve"> SEQ Figure_A \* ARABIC </w:instrText>
      </w:r>
      <w:r w:rsidR="00E36C93">
        <w:fldChar w:fldCharType="separate"/>
      </w:r>
      <w:r w:rsidR="000C766B">
        <w:rPr>
          <w:noProof/>
        </w:rPr>
        <w:t>3</w:t>
      </w:r>
      <w:r w:rsidR="00E36C93">
        <w:rPr>
          <w:noProof/>
        </w:rPr>
        <w:fldChar w:fldCharType="end"/>
      </w:r>
      <w:bookmarkEnd w:id="409"/>
      <w:r w:rsidRPr="009E5255">
        <w:t xml:space="preserve">. PBS </w:t>
      </w:r>
      <w:r w:rsidR="00041ABD" w:rsidRPr="009E5255">
        <w:t>s</w:t>
      </w:r>
      <w:r w:rsidRPr="009E5255">
        <w:t xml:space="preserve">pending by EFC item, Schedule 1 (July 2016 </w:t>
      </w:r>
      <w:r w:rsidR="00041ABD" w:rsidRPr="009E5255">
        <w:t xml:space="preserve">- </w:t>
      </w:r>
      <w:r w:rsidRPr="009E5255">
        <w:t>June 2021)</w:t>
      </w:r>
    </w:p>
    <w:p w14:paraId="36DD27F0" w14:textId="77777777" w:rsidR="00A7119E" w:rsidRPr="009E5255" w:rsidRDefault="00A7119E" w:rsidP="00A7119E">
      <w:pPr>
        <w:pStyle w:val="NoSpacing"/>
        <w:rPr>
          <w:rFonts w:cstheme="majorHAnsi"/>
          <w:lang w:eastAsia="en-AU"/>
        </w:rPr>
      </w:pPr>
      <w:r w:rsidRPr="009E5255">
        <w:rPr>
          <w:rFonts w:cstheme="majorHAnsi"/>
          <w:noProof/>
        </w:rPr>
        <w:drawing>
          <wp:inline distT="0" distB="0" distL="0" distR="0" wp14:anchorId="6375F4F4" wp14:editId="0E993AA8">
            <wp:extent cx="4546600" cy="6286500"/>
            <wp:effectExtent l="0" t="0" r="0" b="0"/>
            <wp:docPr id="31" name="Graphic 31" descr="a bar chart of PBS spending by EFC item,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descr="a bar chart of PBS spending by EFC item, Schedule 1 from July 2016 to June 2021."/>
                    <pic:cNvPicPr/>
                  </pic:nvPicPr>
                  <pic:blipFill>
                    <a:blip r:embed="rId117">
                      <a:extLst>
                        <a:ext uri="{96DAC541-7B7A-43D3-8B79-37D633B846F1}">
                          <asvg:svgBlip xmlns:asvg="http://schemas.microsoft.com/office/drawing/2016/SVG/main" r:embed="rId118"/>
                        </a:ext>
                      </a:extLst>
                    </a:blip>
                    <a:stretch>
                      <a:fillRect/>
                    </a:stretch>
                  </pic:blipFill>
                  <pic:spPr>
                    <a:xfrm>
                      <a:off x="0" y="0"/>
                      <a:ext cx="4546600" cy="6286500"/>
                    </a:xfrm>
                    <a:prstGeom prst="rect">
                      <a:avLst/>
                    </a:prstGeom>
                  </pic:spPr>
                </pic:pic>
              </a:graphicData>
            </a:graphic>
          </wp:inline>
        </w:drawing>
      </w:r>
    </w:p>
    <w:p w14:paraId="5D51EC84" w14:textId="7AE75DEC" w:rsidR="00A7119E" w:rsidRPr="009E5255" w:rsidRDefault="00A7119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2AEB64FD" w14:textId="77777777" w:rsidR="00A7119E" w:rsidRPr="009E5255" w:rsidRDefault="00A7119E" w:rsidP="00A7119E">
      <w:pPr>
        <w:pStyle w:val="NoSpacing"/>
        <w:rPr>
          <w:rFonts w:cstheme="majorHAnsi"/>
          <w:lang w:eastAsia="en-AU"/>
        </w:rPr>
      </w:pPr>
    </w:p>
    <w:p w14:paraId="322A3D39" w14:textId="437ED071" w:rsidR="00A7119E" w:rsidRPr="009E5255" w:rsidRDefault="00A7119E" w:rsidP="00A7119E">
      <w:pPr>
        <w:pStyle w:val="Caption"/>
      </w:pPr>
      <w:bookmarkStart w:id="410" w:name="_Ref94159149"/>
      <w:r w:rsidRPr="009E5255">
        <w:t>Figure A</w:t>
      </w:r>
      <w:r w:rsidR="00E36C93">
        <w:fldChar w:fldCharType="begin"/>
      </w:r>
      <w:r w:rsidR="00E36C93">
        <w:instrText xml:space="preserve"> SEQ Figure_A \* ARABIC </w:instrText>
      </w:r>
      <w:r w:rsidR="00E36C93">
        <w:fldChar w:fldCharType="separate"/>
      </w:r>
      <w:r w:rsidR="000C766B">
        <w:rPr>
          <w:noProof/>
        </w:rPr>
        <w:t>4</w:t>
      </w:r>
      <w:r w:rsidR="00E36C93">
        <w:rPr>
          <w:noProof/>
        </w:rPr>
        <w:fldChar w:fldCharType="end"/>
      </w:r>
      <w:bookmarkEnd w:id="410"/>
      <w:r w:rsidRPr="009E5255">
        <w:t xml:space="preserve">. PBS </w:t>
      </w:r>
      <w:r w:rsidR="00041ABD" w:rsidRPr="009E5255">
        <w:t>s</w:t>
      </w:r>
      <w:r w:rsidRPr="009E5255">
        <w:t xml:space="preserve">pending by EFC item, Schedule 2 (July 2016 </w:t>
      </w:r>
      <w:r w:rsidR="00041ABD" w:rsidRPr="009E5255">
        <w:t xml:space="preserve">- </w:t>
      </w:r>
      <w:r w:rsidRPr="009E5255">
        <w:t>June 2021)</w:t>
      </w:r>
    </w:p>
    <w:p w14:paraId="18BCC5C4" w14:textId="77777777" w:rsidR="00A7119E" w:rsidRPr="009E5255" w:rsidRDefault="00A7119E" w:rsidP="00A95547">
      <w:pPr>
        <w:pStyle w:val="TableHeader"/>
      </w:pPr>
      <w:r w:rsidRPr="009E5255">
        <w:drawing>
          <wp:inline distT="0" distB="0" distL="0" distR="0" wp14:anchorId="0F916B11" wp14:editId="6EE5CCB6">
            <wp:extent cx="4194907" cy="2895600"/>
            <wp:effectExtent l="0" t="0" r="0" b="0"/>
            <wp:docPr id="39" name="Graphic 39" descr="a bar chart of PBS spending by EFC item, Schedule 2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descr="a bar chart of PBS spending by EFC item, Schedule 2 from July 2016 to June 202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194907" cy="2895600"/>
                    </a:xfrm>
                    <a:prstGeom prst="rect">
                      <a:avLst/>
                    </a:prstGeom>
                  </pic:spPr>
                </pic:pic>
              </a:graphicData>
            </a:graphic>
          </wp:inline>
        </w:drawing>
      </w:r>
    </w:p>
    <w:p w14:paraId="1CFBBC08" w14:textId="593295C4" w:rsidR="00A7119E" w:rsidRPr="009E5255" w:rsidRDefault="00A7119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7FEAF504" w14:textId="77777777" w:rsidR="00AF60A4" w:rsidRPr="009E5255" w:rsidRDefault="00AF60A4" w:rsidP="00A95547">
      <w:pPr>
        <w:pStyle w:val="TableHeader"/>
        <w:sectPr w:rsidR="00AF60A4" w:rsidRPr="009E5255" w:rsidSect="009D79E4">
          <w:pgSz w:w="11900" w:h="16840"/>
          <w:pgMar w:top="1440" w:right="1440" w:bottom="1440" w:left="1440" w:header="708" w:footer="708" w:gutter="0"/>
          <w:cols w:space="708"/>
          <w:docGrid w:linePitch="360"/>
        </w:sectPr>
      </w:pPr>
    </w:p>
    <w:p w14:paraId="6867837D" w14:textId="25BAAADB" w:rsidR="00776821" w:rsidRPr="009E5255" w:rsidRDefault="00C76813" w:rsidP="00776821">
      <w:bookmarkStart w:id="411" w:name="_Ref94159465"/>
      <w:r w:rsidRPr="009E5255">
        <w:rPr>
          <w:lang w:eastAsia="en-AU"/>
        </w:rPr>
        <w:t>PBS per annum</w:t>
      </w:r>
      <w:r w:rsidR="00776821" w:rsidRPr="009E5255">
        <w:rPr>
          <w:lang w:eastAsia="en-AU"/>
        </w:rPr>
        <w:t xml:space="preserve"> expenditure </w:t>
      </w:r>
      <w:r w:rsidRPr="009E5255">
        <w:rPr>
          <w:lang w:eastAsia="en-AU"/>
        </w:rPr>
        <w:t>and</w:t>
      </w:r>
      <w:r w:rsidR="00776821" w:rsidRPr="009E5255">
        <w:rPr>
          <w:lang w:eastAsia="en-AU"/>
        </w:rPr>
        <w:t xml:space="preserve"> script volume </w:t>
      </w:r>
      <w:r w:rsidRPr="009E5255">
        <w:rPr>
          <w:lang w:eastAsia="en-AU"/>
        </w:rPr>
        <w:t xml:space="preserve">for EFC-listed items </w:t>
      </w:r>
      <w:r w:rsidR="00776821" w:rsidRPr="009E5255">
        <w:rPr>
          <w:lang w:eastAsia="en-AU"/>
        </w:rPr>
        <w:t xml:space="preserve">are detailed in </w:t>
      </w:r>
      <w:r w:rsidR="00FE154F">
        <w:rPr>
          <w:lang w:eastAsia="en-AU"/>
        </w:rPr>
        <w:fldChar w:fldCharType="begin"/>
      </w:r>
      <w:r w:rsidR="00FE154F">
        <w:rPr>
          <w:lang w:eastAsia="en-AU"/>
        </w:rPr>
        <w:instrText xml:space="preserve"> REF _Ref124943814 \h </w:instrText>
      </w:r>
      <w:r w:rsidR="00FE154F">
        <w:rPr>
          <w:lang w:eastAsia="en-AU"/>
        </w:rPr>
      </w:r>
      <w:r w:rsidR="00FE154F">
        <w:rPr>
          <w:lang w:eastAsia="en-AU"/>
        </w:rPr>
        <w:fldChar w:fldCharType="separate"/>
      </w:r>
      <w:r w:rsidR="000C766B" w:rsidRPr="009E5255">
        <w:t>Table A</w:t>
      </w:r>
      <w:r w:rsidR="000C766B">
        <w:rPr>
          <w:noProof/>
        </w:rPr>
        <w:t>10</w:t>
      </w:r>
      <w:r w:rsidR="00FE154F">
        <w:rPr>
          <w:lang w:eastAsia="en-AU"/>
        </w:rPr>
        <w:fldChar w:fldCharType="end"/>
      </w:r>
      <w:r w:rsidR="00FE154F">
        <w:rPr>
          <w:lang w:eastAsia="en-AU"/>
        </w:rPr>
        <w:t xml:space="preserve"> </w:t>
      </w:r>
      <w:r w:rsidR="00776821" w:rsidRPr="009E5255">
        <w:rPr>
          <w:lang w:eastAsia="en-AU"/>
        </w:rPr>
        <w:t xml:space="preserve">and </w:t>
      </w:r>
      <w:r w:rsidR="00776821" w:rsidRPr="009E5255">
        <w:rPr>
          <w:lang w:eastAsia="en-AU"/>
        </w:rPr>
        <w:fldChar w:fldCharType="begin"/>
      </w:r>
      <w:r w:rsidR="00776821" w:rsidRPr="009E5255">
        <w:rPr>
          <w:lang w:eastAsia="en-AU"/>
        </w:rPr>
        <w:instrText xml:space="preserve"> REF _Ref106182857 \h </w:instrText>
      </w:r>
      <w:r w:rsidR="00776821" w:rsidRPr="009E5255">
        <w:rPr>
          <w:lang w:eastAsia="en-AU"/>
        </w:rPr>
      </w:r>
      <w:r w:rsidR="00776821" w:rsidRPr="009E5255">
        <w:rPr>
          <w:lang w:eastAsia="en-AU"/>
        </w:rPr>
        <w:fldChar w:fldCharType="separate"/>
      </w:r>
      <w:r w:rsidR="000C766B" w:rsidRPr="009E5255">
        <w:t>Table A</w:t>
      </w:r>
      <w:r w:rsidR="000C766B">
        <w:rPr>
          <w:noProof/>
        </w:rPr>
        <w:t>11</w:t>
      </w:r>
      <w:r w:rsidR="00776821" w:rsidRPr="009E5255">
        <w:rPr>
          <w:lang w:eastAsia="en-AU"/>
        </w:rPr>
        <w:fldChar w:fldCharType="end"/>
      </w:r>
      <w:r w:rsidR="00776821" w:rsidRPr="009E5255">
        <w:rPr>
          <w:lang w:eastAsia="en-AU"/>
        </w:rPr>
        <w:t>, respectively.</w:t>
      </w:r>
    </w:p>
    <w:p w14:paraId="234F7DEB" w14:textId="684A6151" w:rsidR="00041ABD" w:rsidRPr="009E5255" w:rsidRDefault="00041ABD" w:rsidP="00041ABD">
      <w:pPr>
        <w:pStyle w:val="Caption"/>
      </w:pPr>
      <w:bookmarkStart w:id="412" w:name="_Ref124943814"/>
      <w:r w:rsidRPr="009E5255">
        <w:t>Table A</w:t>
      </w:r>
      <w:r w:rsidR="00E36C93">
        <w:fldChar w:fldCharType="begin"/>
      </w:r>
      <w:r w:rsidR="00E36C93">
        <w:instrText xml:space="preserve"> SEQ Table_A \* ARABIC </w:instrText>
      </w:r>
      <w:r w:rsidR="00E36C93">
        <w:fldChar w:fldCharType="separate"/>
      </w:r>
      <w:r w:rsidR="000C766B">
        <w:rPr>
          <w:noProof/>
        </w:rPr>
        <w:t>10</w:t>
      </w:r>
      <w:r w:rsidR="00E36C93">
        <w:rPr>
          <w:noProof/>
        </w:rPr>
        <w:fldChar w:fldCharType="end"/>
      </w:r>
      <w:bookmarkEnd w:id="411"/>
      <w:bookmarkEnd w:id="412"/>
      <w:r w:rsidRPr="009E5255">
        <w:t>. PBS spending on EFC by schedule and item (July 2016 - June 2020)</w:t>
      </w:r>
    </w:p>
    <w:tbl>
      <w:tblPr>
        <w:tblW w:w="13958" w:type="dxa"/>
        <w:tblLayout w:type="fixed"/>
        <w:tblLook w:val="04A0" w:firstRow="1" w:lastRow="0" w:firstColumn="1" w:lastColumn="0" w:noHBand="0" w:noVBand="1"/>
        <w:tblCaption w:val="PBS spending on EFC by schedule and item from July 2016 to June 2020"/>
      </w:tblPr>
      <w:tblGrid>
        <w:gridCol w:w="2405"/>
        <w:gridCol w:w="1650"/>
        <w:gridCol w:w="1650"/>
        <w:gridCol w:w="1651"/>
        <w:gridCol w:w="1650"/>
        <w:gridCol w:w="1651"/>
        <w:gridCol w:w="1650"/>
        <w:gridCol w:w="1651"/>
      </w:tblGrid>
      <w:tr w:rsidR="00AF60A4" w:rsidRPr="009E5255" w14:paraId="009A07A4" w14:textId="77777777" w:rsidTr="00D47AAD">
        <w:trPr>
          <w:trHeight w:val="255"/>
          <w:tblHeader/>
        </w:trPr>
        <w:tc>
          <w:tcPr>
            <w:tcW w:w="2405" w:type="dxa"/>
            <w:tcBorders>
              <w:bottom w:val="single" w:sz="4" w:space="0" w:color="auto"/>
            </w:tcBorders>
            <w:shd w:val="clear" w:color="auto" w:fill="auto"/>
            <w:noWrap/>
            <w:vAlign w:val="bottom"/>
            <w:hideMark/>
          </w:tcPr>
          <w:p w14:paraId="03798360" w14:textId="79B65662" w:rsidR="00AF60A4" w:rsidRPr="009E5255" w:rsidRDefault="00AF60A4" w:rsidP="00A95547">
            <w:pPr>
              <w:pStyle w:val="TableHeader"/>
            </w:pPr>
            <w:r w:rsidRPr="009E5255">
              <w:t>Drug</w:t>
            </w:r>
          </w:p>
        </w:tc>
        <w:tc>
          <w:tcPr>
            <w:tcW w:w="1650" w:type="dxa"/>
            <w:tcBorders>
              <w:bottom w:val="single" w:sz="4" w:space="0" w:color="auto"/>
            </w:tcBorders>
            <w:shd w:val="clear" w:color="auto" w:fill="auto"/>
            <w:noWrap/>
            <w:vAlign w:val="center"/>
            <w:hideMark/>
          </w:tcPr>
          <w:p w14:paraId="67B1BA50" w14:textId="77777777" w:rsidR="00AF60A4" w:rsidRPr="009E5255" w:rsidRDefault="00AF60A4" w:rsidP="00A95547">
            <w:pPr>
              <w:pStyle w:val="TableHeader"/>
            </w:pPr>
            <w:r w:rsidRPr="009E5255">
              <w:t>2016</w:t>
            </w:r>
          </w:p>
        </w:tc>
        <w:tc>
          <w:tcPr>
            <w:tcW w:w="1650" w:type="dxa"/>
            <w:tcBorders>
              <w:bottom w:val="single" w:sz="4" w:space="0" w:color="auto"/>
            </w:tcBorders>
            <w:shd w:val="clear" w:color="auto" w:fill="auto"/>
            <w:noWrap/>
            <w:vAlign w:val="center"/>
            <w:hideMark/>
          </w:tcPr>
          <w:p w14:paraId="284570FF" w14:textId="77777777" w:rsidR="00AF60A4" w:rsidRPr="009E5255" w:rsidRDefault="00AF60A4" w:rsidP="00A95547">
            <w:pPr>
              <w:pStyle w:val="TableHeader"/>
            </w:pPr>
            <w:r w:rsidRPr="009E5255">
              <w:t>2017</w:t>
            </w:r>
          </w:p>
        </w:tc>
        <w:tc>
          <w:tcPr>
            <w:tcW w:w="1651" w:type="dxa"/>
            <w:tcBorders>
              <w:bottom w:val="single" w:sz="4" w:space="0" w:color="auto"/>
            </w:tcBorders>
            <w:shd w:val="clear" w:color="auto" w:fill="auto"/>
            <w:noWrap/>
            <w:vAlign w:val="center"/>
            <w:hideMark/>
          </w:tcPr>
          <w:p w14:paraId="0B0CA9A0" w14:textId="77777777" w:rsidR="00AF60A4" w:rsidRPr="009E5255" w:rsidRDefault="00AF60A4" w:rsidP="00A95547">
            <w:pPr>
              <w:pStyle w:val="TableHeader"/>
            </w:pPr>
            <w:r w:rsidRPr="009E5255">
              <w:t>2018</w:t>
            </w:r>
          </w:p>
        </w:tc>
        <w:tc>
          <w:tcPr>
            <w:tcW w:w="1650" w:type="dxa"/>
            <w:tcBorders>
              <w:bottom w:val="single" w:sz="4" w:space="0" w:color="auto"/>
            </w:tcBorders>
            <w:shd w:val="clear" w:color="auto" w:fill="auto"/>
            <w:noWrap/>
            <w:vAlign w:val="center"/>
            <w:hideMark/>
          </w:tcPr>
          <w:p w14:paraId="7FD4216F" w14:textId="77777777" w:rsidR="00AF60A4" w:rsidRPr="009E5255" w:rsidRDefault="00AF60A4" w:rsidP="00A95547">
            <w:pPr>
              <w:pStyle w:val="TableHeader"/>
            </w:pPr>
            <w:r w:rsidRPr="009E5255">
              <w:t>2019</w:t>
            </w:r>
          </w:p>
        </w:tc>
        <w:tc>
          <w:tcPr>
            <w:tcW w:w="1651" w:type="dxa"/>
            <w:tcBorders>
              <w:bottom w:val="single" w:sz="4" w:space="0" w:color="auto"/>
            </w:tcBorders>
            <w:shd w:val="clear" w:color="auto" w:fill="auto"/>
            <w:noWrap/>
            <w:vAlign w:val="center"/>
            <w:hideMark/>
          </w:tcPr>
          <w:p w14:paraId="08139604" w14:textId="77777777" w:rsidR="00AF60A4" w:rsidRPr="009E5255" w:rsidRDefault="00AF60A4" w:rsidP="00A95547">
            <w:pPr>
              <w:pStyle w:val="TableHeader"/>
            </w:pPr>
            <w:r w:rsidRPr="009E5255">
              <w:t>2020</w:t>
            </w:r>
          </w:p>
        </w:tc>
        <w:tc>
          <w:tcPr>
            <w:tcW w:w="1650" w:type="dxa"/>
            <w:tcBorders>
              <w:bottom w:val="single" w:sz="4" w:space="0" w:color="auto"/>
            </w:tcBorders>
            <w:shd w:val="clear" w:color="auto" w:fill="auto"/>
            <w:noWrap/>
            <w:vAlign w:val="center"/>
            <w:hideMark/>
          </w:tcPr>
          <w:p w14:paraId="726EC023" w14:textId="77777777" w:rsidR="00AF60A4" w:rsidRPr="009E5255" w:rsidRDefault="00AF60A4" w:rsidP="00A95547">
            <w:pPr>
              <w:pStyle w:val="TableHeader"/>
            </w:pPr>
            <w:r w:rsidRPr="009E5255">
              <w:t>2021</w:t>
            </w:r>
          </w:p>
        </w:tc>
        <w:tc>
          <w:tcPr>
            <w:tcW w:w="1651" w:type="dxa"/>
            <w:tcBorders>
              <w:bottom w:val="single" w:sz="4" w:space="0" w:color="auto"/>
            </w:tcBorders>
            <w:shd w:val="clear" w:color="auto" w:fill="auto"/>
            <w:noWrap/>
            <w:vAlign w:val="center"/>
            <w:hideMark/>
          </w:tcPr>
          <w:p w14:paraId="1DCDF0C2" w14:textId="77777777" w:rsidR="00AF60A4" w:rsidRPr="009E5255" w:rsidRDefault="00AF60A4" w:rsidP="00A95547">
            <w:pPr>
              <w:pStyle w:val="TableHeader"/>
            </w:pPr>
            <w:r w:rsidRPr="009E5255">
              <w:t>Total</w:t>
            </w:r>
          </w:p>
        </w:tc>
      </w:tr>
      <w:tr w:rsidR="00AF60A4" w:rsidRPr="009E5255" w14:paraId="67416BA6" w14:textId="77777777" w:rsidTr="00D47AAD">
        <w:trPr>
          <w:trHeight w:val="255"/>
        </w:trPr>
        <w:tc>
          <w:tcPr>
            <w:tcW w:w="13958" w:type="dxa"/>
            <w:gridSpan w:val="8"/>
            <w:tcBorders>
              <w:top w:val="single" w:sz="4" w:space="0" w:color="auto"/>
            </w:tcBorders>
            <w:shd w:val="clear" w:color="auto" w:fill="auto"/>
            <w:noWrap/>
            <w:vAlign w:val="center"/>
          </w:tcPr>
          <w:p w14:paraId="3023C4CB" w14:textId="77777777" w:rsidR="00AF60A4" w:rsidRPr="009E5255" w:rsidRDefault="00AF60A4" w:rsidP="00A95547">
            <w:pPr>
              <w:pStyle w:val="TableHeader"/>
            </w:pPr>
            <w:r w:rsidRPr="009E5255">
              <w:t>Schedule 1 Medicines</w:t>
            </w:r>
          </w:p>
        </w:tc>
      </w:tr>
      <w:tr w:rsidR="00AF60A4" w:rsidRPr="009E5255" w14:paraId="71B325FE" w14:textId="77777777" w:rsidTr="00F17C53">
        <w:trPr>
          <w:trHeight w:val="255"/>
        </w:trPr>
        <w:tc>
          <w:tcPr>
            <w:tcW w:w="2405" w:type="dxa"/>
            <w:shd w:val="clear" w:color="auto" w:fill="auto"/>
            <w:noWrap/>
            <w:vAlign w:val="bottom"/>
            <w:hideMark/>
          </w:tcPr>
          <w:p w14:paraId="53CBA4B8"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Arsenic</w:t>
            </w:r>
          </w:p>
        </w:tc>
        <w:tc>
          <w:tcPr>
            <w:tcW w:w="1650" w:type="dxa"/>
            <w:shd w:val="clear" w:color="auto" w:fill="auto"/>
            <w:noWrap/>
            <w:hideMark/>
          </w:tcPr>
          <w:p w14:paraId="467B0E1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49,416</w:t>
            </w:r>
          </w:p>
        </w:tc>
        <w:tc>
          <w:tcPr>
            <w:tcW w:w="1650" w:type="dxa"/>
            <w:shd w:val="clear" w:color="auto" w:fill="auto"/>
            <w:noWrap/>
            <w:hideMark/>
          </w:tcPr>
          <w:p w14:paraId="79D8941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922,527</w:t>
            </w:r>
          </w:p>
        </w:tc>
        <w:tc>
          <w:tcPr>
            <w:tcW w:w="1651" w:type="dxa"/>
            <w:shd w:val="clear" w:color="auto" w:fill="auto"/>
            <w:noWrap/>
            <w:hideMark/>
          </w:tcPr>
          <w:p w14:paraId="04B653B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304,897</w:t>
            </w:r>
          </w:p>
        </w:tc>
        <w:tc>
          <w:tcPr>
            <w:tcW w:w="1650" w:type="dxa"/>
            <w:shd w:val="clear" w:color="auto" w:fill="auto"/>
            <w:noWrap/>
            <w:hideMark/>
          </w:tcPr>
          <w:p w14:paraId="61B60B5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256,043</w:t>
            </w:r>
          </w:p>
        </w:tc>
        <w:tc>
          <w:tcPr>
            <w:tcW w:w="1651" w:type="dxa"/>
            <w:shd w:val="clear" w:color="auto" w:fill="auto"/>
            <w:noWrap/>
            <w:hideMark/>
          </w:tcPr>
          <w:p w14:paraId="1FDCDD9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596,804</w:t>
            </w:r>
          </w:p>
        </w:tc>
        <w:tc>
          <w:tcPr>
            <w:tcW w:w="1650" w:type="dxa"/>
            <w:shd w:val="clear" w:color="auto" w:fill="auto"/>
            <w:noWrap/>
            <w:hideMark/>
          </w:tcPr>
          <w:p w14:paraId="772EE34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069,707</w:t>
            </w:r>
          </w:p>
        </w:tc>
        <w:tc>
          <w:tcPr>
            <w:tcW w:w="1651" w:type="dxa"/>
            <w:shd w:val="clear" w:color="auto" w:fill="auto"/>
            <w:noWrap/>
            <w:hideMark/>
          </w:tcPr>
          <w:p w14:paraId="5CD1A4F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8,799,394</w:t>
            </w:r>
          </w:p>
        </w:tc>
      </w:tr>
      <w:tr w:rsidR="00AF60A4" w:rsidRPr="009E5255" w14:paraId="0B51A3CC" w14:textId="77777777" w:rsidTr="00F17C53">
        <w:trPr>
          <w:trHeight w:val="255"/>
        </w:trPr>
        <w:tc>
          <w:tcPr>
            <w:tcW w:w="2405" w:type="dxa"/>
            <w:shd w:val="clear" w:color="auto" w:fill="auto"/>
            <w:noWrap/>
            <w:vAlign w:val="bottom"/>
            <w:hideMark/>
          </w:tcPr>
          <w:p w14:paraId="00C5884C"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Atezolizumab</w:t>
            </w:r>
          </w:p>
        </w:tc>
        <w:tc>
          <w:tcPr>
            <w:tcW w:w="1650" w:type="dxa"/>
            <w:shd w:val="clear" w:color="auto" w:fill="auto"/>
            <w:noWrap/>
            <w:hideMark/>
          </w:tcPr>
          <w:p w14:paraId="350A8B60" w14:textId="19A3345D"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7091AB74" w14:textId="773EDC45"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1F6B74B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5,512,122</w:t>
            </w:r>
          </w:p>
        </w:tc>
        <w:tc>
          <w:tcPr>
            <w:tcW w:w="1650" w:type="dxa"/>
            <w:shd w:val="clear" w:color="auto" w:fill="auto"/>
            <w:noWrap/>
            <w:hideMark/>
          </w:tcPr>
          <w:p w14:paraId="7869848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1,923,748</w:t>
            </w:r>
          </w:p>
        </w:tc>
        <w:tc>
          <w:tcPr>
            <w:tcW w:w="1651" w:type="dxa"/>
            <w:shd w:val="clear" w:color="auto" w:fill="auto"/>
            <w:noWrap/>
            <w:hideMark/>
          </w:tcPr>
          <w:p w14:paraId="030EB03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0,559,720</w:t>
            </w:r>
          </w:p>
        </w:tc>
        <w:tc>
          <w:tcPr>
            <w:tcW w:w="1650" w:type="dxa"/>
            <w:shd w:val="clear" w:color="auto" w:fill="auto"/>
            <w:noWrap/>
            <w:hideMark/>
          </w:tcPr>
          <w:p w14:paraId="658A56F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9,142,644</w:t>
            </w:r>
          </w:p>
        </w:tc>
        <w:tc>
          <w:tcPr>
            <w:tcW w:w="1651" w:type="dxa"/>
            <w:shd w:val="clear" w:color="auto" w:fill="auto"/>
            <w:noWrap/>
            <w:hideMark/>
          </w:tcPr>
          <w:p w14:paraId="0738062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07,138,240</w:t>
            </w:r>
          </w:p>
        </w:tc>
      </w:tr>
      <w:tr w:rsidR="00AF60A4" w:rsidRPr="009E5255" w14:paraId="2C3DCFAF" w14:textId="77777777" w:rsidTr="00F17C53">
        <w:trPr>
          <w:trHeight w:val="255"/>
        </w:trPr>
        <w:tc>
          <w:tcPr>
            <w:tcW w:w="2405" w:type="dxa"/>
            <w:shd w:val="clear" w:color="auto" w:fill="auto"/>
            <w:noWrap/>
            <w:vAlign w:val="bottom"/>
            <w:hideMark/>
          </w:tcPr>
          <w:p w14:paraId="56058C78"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Avelumab</w:t>
            </w:r>
          </w:p>
        </w:tc>
        <w:tc>
          <w:tcPr>
            <w:tcW w:w="1650" w:type="dxa"/>
            <w:shd w:val="clear" w:color="auto" w:fill="auto"/>
            <w:noWrap/>
            <w:hideMark/>
          </w:tcPr>
          <w:p w14:paraId="2DEABCC0" w14:textId="12266F26"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2157CD78" w14:textId="1FB033A1"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40724584" w14:textId="7445177E"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7AE1B96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494,113</w:t>
            </w:r>
          </w:p>
        </w:tc>
        <w:tc>
          <w:tcPr>
            <w:tcW w:w="1651" w:type="dxa"/>
            <w:shd w:val="clear" w:color="auto" w:fill="auto"/>
            <w:noWrap/>
            <w:hideMark/>
          </w:tcPr>
          <w:p w14:paraId="4091DC0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905,486</w:t>
            </w:r>
          </w:p>
        </w:tc>
        <w:tc>
          <w:tcPr>
            <w:tcW w:w="1650" w:type="dxa"/>
            <w:shd w:val="clear" w:color="auto" w:fill="auto"/>
            <w:noWrap/>
            <w:hideMark/>
          </w:tcPr>
          <w:p w14:paraId="36B333C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431,575</w:t>
            </w:r>
          </w:p>
        </w:tc>
        <w:tc>
          <w:tcPr>
            <w:tcW w:w="1651" w:type="dxa"/>
            <w:shd w:val="clear" w:color="auto" w:fill="auto"/>
            <w:noWrap/>
            <w:hideMark/>
          </w:tcPr>
          <w:p w14:paraId="13D6A32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1,831,176</w:t>
            </w:r>
          </w:p>
        </w:tc>
      </w:tr>
      <w:tr w:rsidR="00AF60A4" w:rsidRPr="009E5255" w14:paraId="691A11B4" w14:textId="77777777" w:rsidTr="00F17C53">
        <w:trPr>
          <w:trHeight w:val="255"/>
        </w:trPr>
        <w:tc>
          <w:tcPr>
            <w:tcW w:w="2405" w:type="dxa"/>
            <w:shd w:val="clear" w:color="auto" w:fill="auto"/>
            <w:noWrap/>
            <w:vAlign w:val="bottom"/>
            <w:hideMark/>
          </w:tcPr>
          <w:p w14:paraId="5A552F1C"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endamustine</w:t>
            </w:r>
          </w:p>
        </w:tc>
        <w:tc>
          <w:tcPr>
            <w:tcW w:w="1650" w:type="dxa"/>
            <w:shd w:val="clear" w:color="auto" w:fill="auto"/>
            <w:noWrap/>
            <w:hideMark/>
          </w:tcPr>
          <w:p w14:paraId="10FD2A6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823,934</w:t>
            </w:r>
          </w:p>
        </w:tc>
        <w:tc>
          <w:tcPr>
            <w:tcW w:w="1650" w:type="dxa"/>
            <w:shd w:val="clear" w:color="auto" w:fill="auto"/>
            <w:noWrap/>
            <w:hideMark/>
          </w:tcPr>
          <w:p w14:paraId="5B50741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974,108</w:t>
            </w:r>
          </w:p>
        </w:tc>
        <w:tc>
          <w:tcPr>
            <w:tcW w:w="1651" w:type="dxa"/>
            <w:shd w:val="clear" w:color="auto" w:fill="auto"/>
            <w:noWrap/>
            <w:hideMark/>
          </w:tcPr>
          <w:p w14:paraId="3882FC9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7,664,850</w:t>
            </w:r>
          </w:p>
        </w:tc>
        <w:tc>
          <w:tcPr>
            <w:tcW w:w="1650" w:type="dxa"/>
            <w:shd w:val="clear" w:color="auto" w:fill="auto"/>
            <w:noWrap/>
            <w:hideMark/>
          </w:tcPr>
          <w:p w14:paraId="1421CD7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8,797,334</w:t>
            </w:r>
          </w:p>
        </w:tc>
        <w:tc>
          <w:tcPr>
            <w:tcW w:w="1651" w:type="dxa"/>
            <w:shd w:val="clear" w:color="auto" w:fill="auto"/>
            <w:noWrap/>
            <w:hideMark/>
          </w:tcPr>
          <w:p w14:paraId="6FD4B53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8,646,948</w:t>
            </w:r>
          </w:p>
        </w:tc>
        <w:tc>
          <w:tcPr>
            <w:tcW w:w="1650" w:type="dxa"/>
            <w:shd w:val="clear" w:color="auto" w:fill="auto"/>
            <w:noWrap/>
            <w:hideMark/>
          </w:tcPr>
          <w:p w14:paraId="4E39988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902,049</w:t>
            </w:r>
          </w:p>
        </w:tc>
        <w:tc>
          <w:tcPr>
            <w:tcW w:w="1651" w:type="dxa"/>
            <w:shd w:val="clear" w:color="auto" w:fill="auto"/>
            <w:noWrap/>
            <w:hideMark/>
          </w:tcPr>
          <w:p w14:paraId="129E972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8,809,224</w:t>
            </w:r>
          </w:p>
        </w:tc>
      </w:tr>
      <w:tr w:rsidR="00AF60A4" w:rsidRPr="009E5255" w14:paraId="0CB89B59" w14:textId="77777777" w:rsidTr="00F17C53">
        <w:trPr>
          <w:trHeight w:val="255"/>
        </w:trPr>
        <w:tc>
          <w:tcPr>
            <w:tcW w:w="2405" w:type="dxa"/>
            <w:shd w:val="clear" w:color="auto" w:fill="auto"/>
            <w:noWrap/>
            <w:vAlign w:val="bottom"/>
            <w:hideMark/>
          </w:tcPr>
          <w:p w14:paraId="2826125D"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evacizumab</w:t>
            </w:r>
          </w:p>
        </w:tc>
        <w:tc>
          <w:tcPr>
            <w:tcW w:w="1650" w:type="dxa"/>
            <w:shd w:val="clear" w:color="auto" w:fill="auto"/>
            <w:noWrap/>
            <w:hideMark/>
          </w:tcPr>
          <w:p w14:paraId="579B49C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2,787,848</w:t>
            </w:r>
          </w:p>
        </w:tc>
        <w:tc>
          <w:tcPr>
            <w:tcW w:w="1650" w:type="dxa"/>
            <w:shd w:val="clear" w:color="auto" w:fill="auto"/>
            <w:noWrap/>
            <w:hideMark/>
          </w:tcPr>
          <w:p w14:paraId="7B6B63B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5,416,088</w:t>
            </w:r>
          </w:p>
        </w:tc>
        <w:tc>
          <w:tcPr>
            <w:tcW w:w="1651" w:type="dxa"/>
            <w:shd w:val="clear" w:color="auto" w:fill="auto"/>
            <w:noWrap/>
            <w:hideMark/>
          </w:tcPr>
          <w:p w14:paraId="61DE25D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4,587,160</w:t>
            </w:r>
          </w:p>
        </w:tc>
        <w:tc>
          <w:tcPr>
            <w:tcW w:w="1650" w:type="dxa"/>
            <w:shd w:val="clear" w:color="auto" w:fill="auto"/>
            <w:noWrap/>
            <w:hideMark/>
          </w:tcPr>
          <w:p w14:paraId="225DD35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2,266,032</w:t>
            </w:r>
          </w:p>
        </w:tc>
        <w:tc>
          <w:tcPr>
            <w:tcW w:w="1651" w:type="dxa"/>
            <w:shd w:val="clear" w:color="auto" w:fill="auto"/>
            <w:noWrap/>
            <w:hideMark/>
          </w:tcPr>
          <w:p w14:paraId="04807EB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2,808,608</w:t>
            </w:r>
          </w:p>
        </w:tc>
        <w:tc>
          <w:tcPr>
            <w:tcW w:w="1650" w:type="dxa"/>
            <w:shd w:val="clear" w:color="auto" w:fill="auto"/>
            <w:noWrap/>
            <w:hideMark/>
          </w:tcPr>
          <w:p w14:paraId="508A772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5,721,948</w:t>
            </w:r>
          </w:p>
        </w:tc>
        <w:tc>
          <w:tcPr>
            <w:tcW w:w="1651" w:type="dxa"/>
            <w:shd w:val="clear" w:color="auto" w:fill="auto"/>
            <w:noWrap/>
            <w:hideMark/>
          </w:tcPr>
          <w:p w14:paraId="6B0A7F0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33,587,680</w:t>
            </w:r>
          </w:p>
        </w:tc>
      </w:tr>
      <w:tr w:rsidR="00AF60A4" w:rsidRPr="009E5255" w14:paraId="3DB4C135" w14:textId="77777777" w:rsidTr="00F17C53">
        <w:trPr>
          <w:trHeight w:val="255"/>
        </w:trPr>
        <w:tc>
          <w:tcPr>
            <w:tcW w:w="2405" w:type="dxa"/>
            <w:shd w:val="clear" w:color="auto" w:fill="auto"/>
            <w:noWrap/>
            <w:vAlign w:val="bottom"/>
            <w:hideMark/>
          </w:tcPr>
          <w:p w14:paraId="212C4A6C"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leomycin</w:t>
            </w:r>
          </w:p>
        </w:tc>
        <w:tc>
          <w:tcPr>
            <w:tcW w:w="1650" w:type="dxa"/>
            <w:shd w:val="clear" w:color="auto" w:fill="auto"/>
            <w:noWrap/>
            <w:hideMark/>
          </w:tcPr>
          <w:p w14:paraId="3B2FE7B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50,150</w:t>
            </w:r>
          </w:p>
        </w:tc>
        <w:tc>
          <w:tcPr>
            <w:tcW w:w="1650" w:type="dxa"/>
            <w:shd w:val="clear" w:color="auto" w:fill="auto"/>
            <w:noWrap/>
            <w:hideMark/>
          </w:tcPr>
          <w:p w14:paraId="37D8AF6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61,686</w:t>
            </w:r>
          </w:p>
        </w:tc>
        <w:tc>
          <w:tcPr>
            <w:tcW w:w="1651" w:type="dxa"/>
            <w:shd w:val="clear" w:color="auto" w:fill="auto"/>
            <w:noWrap/>
            <w:hideMark/>
          </w:tcPr>
          <w:p w14:paraId="0ECD88B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44,570</w:t>
            </w:r>
          </w:p>
        </w:tc>
        <w:tc>
          <w:tcPr>
            <w:tcW w:w="1650" w:type="dxa"/>
            <w:shd w:val="clear" w:color="auto" w:fill="auto"/>
            <w:noWrap/>
            <w:hideMark/>
          </w:tcPr>
          <w:p w14:paraId="7E0291D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15,784</w:t>
            </w:r>
          </w:p>
        </w:tc>
        <w:tc>
          <w:tcPr>
            <w:tcW w:w="1651" w:type="dxa"/>
            <w:shd w:val="clear" w:color="auto" w:fill="auto"/>
            <w:noWrap/>
            <w:hideMark/>
          </w:tcPr>
          <w:p w14:paraId="43A2029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72,955</w:t>
            </w:r>
          </w:p>
        </w:tc>
        <w:tc>
          <w:tcPr>
            <w:tcW w:w="1650" w:type="dxa"/>
            <w:shd w:val="clear" w:color="auto" w:fill="auto"/>
            <w:noWrap/>
            <w:hideMark/>
          </w:tcPr>
          <w:p w14:paraId="394AC6F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90,878</w:t>
            </w:r>
          </w:p>
        </w:tc>
        <w:tc>
          <w:tcPr>
            <w:tcW w:w="1651" w:type="dxa"/>
            <w:shd w:val="clear" w:color="auto" w:fill="auto"/>
            <w:noWrap/>
            <w:hideMark/>
          </w:tcPr>
          <w:p w14:paraId="04BF65E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036,023</w:t>
            </w:r>
          </w:p>
        </w:tc>
      </w:tr>
      <w:tr w:rsidR="00AF60A4" w:rsidRPr="009E5255" w14:paraId="6677EF91" w14:textId="77777777" w:rsidTr="00F17C53">
        <w:trPr>
          <w:trHeight w:val="255"/>
        </w:trPr>
        <w:tc>
          <w:tcPr>
            <w:tcW w:w="2405" w:type="dxa"/>
            <w:shd w:val="clear" w:color="auto" w:fill="auto"/>
            <w:noWrap/>
            <w:vAlign w:val="bottom"/>
            <w:hideMark/>
          </w:tcPr>
          <w:p w14:paraId="5A64DEE0"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linatumomab</w:t>
            </w:r>
          </w:p>
        </w:tc>
        <w:tc>
          <w:tcPr>
            <w:tcW w:w="1650" w:type="dxa"/>
            <w:shd w:val="clear" w:color="auto" w:fill="auto"/>
            <w:noWrap/>
            <w:hideMark/>
          </w:tcPr>
          <w:p w14:paraId="6AC7224C" w14:textId="51E86DBC"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747B9F2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158,481</w:t>
            </w:r>
          </w:p>
        </w:tc>
        <w:tc>
          <w:tcPr>
            <w:tcW w:w="1651" w:type="dxa"/>
            <w:shd w:val="clear" w:color="auto" w:fill="auto"/>
            <w:noWrap/>
            <w:hideMark/>
          </w:tcPr>
          <w:p w14:paraId="4595FB4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214,214</w:t>
            </w:r>
          </w:p>
        </w:tc>
        <w:tc>
          <w:tcPr>
            <w:tcW w:w="1650" w:type="dxa"/>
            <w:shd w:val="clear" w:color="auto" w:fill="auto"/>
            <w:noWrap/>
            <w:hideMark/>
          </w:tcPr>
          <w:p w14:paraId="25D5B7B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997,769</w:t>
            </w:r>
          </w:p>
        </w:tc>
        <w:tc>
          <w:tcPr>
            <w:tcW w:w="1651" w:type="dxa"/>
            <w:shd w:val="clear" w:color="auto" w:fill="auto"/>
            <w:noWrap/>
            <w:hideMark/>
          </w:tcPr>
          <w:p w14:paraId="12F6016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189,041</w:t>
            </w:r>
          </w:p>
        </w:tc>
        <w:tc>
          <w:tcPr>
            <w:tcW w:w="1650" w:type="dxa"/>
            <w:shd w:val="clear" w:color="auto" w:fill="auto"/>
            <w:noWrap/>
            <w:hideMark/>
          </w:tcPr>
          <w:p w14:paraId="029FE9E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074,092</w:t>
            </w:r>
          </w:p>
        </w:tc>
        <w:tc>
          <w:tcPr>
            <w:tcW w:w="1651" w:type="dxa"/>
            <w:shd w:val="clear" w:color="auto" w:fill="auto"/>
            <w:noWrap/>
            <w:hideMark/>
          </w:tcPr>
          <w:p w14:paraId="4BDC88C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8,633,596</w:t>
            </w:r>
          </w:p>
        </w:tc>
      </w:tr>
      <w:tr w:rsidR="00AF60A4" w:rsidRPr="009E5255" w14:paraId="307A681E" w14:textId="77777777" w:rsidTr="00F17C53">
        <w:trPr>
          <w:trHeight w:val="255"/>
        </w:trPr>
        <w:tc>
          <w:tcPr>
            <w:tcW w:w="2405" w:type="dxa"/>
            <w:shd w:val="clear" w:color="auto" w:fill="auto"/>
            <w:noWrap/>
            <w:vAlign w:val="bottom"/>
            <w:hideMark/>
          </w:tcPr>
          <w:p w14:paraId="222E8424"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ortezomib</w:t>
            </w:r>
          </w:p>
        </w:tc>
        <w:tc>
          <w:tcPr>
            <w:tcW w:w="1650" w:type="dxa"/>
            <w:shd w:val="clear" w:color="auto" w:fill="auto"/>
            <w:noWrap/>
            <w:hideMark/>
          </w:tcPr>
          <w:p w14:paraId="6D90133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2,886,088</w:t>
            </w:r>
          </w:p>
        </w:tc>
        <w:tc>
          <w:tcPr>
            <w:tcW w:w="1650" w:type="dxa"/>
            <w:shd w:val="clear" w:color="auto" w:fill="auto"/>
            <w:noWrap/>
            <w:hideMark/>
          </w:tcPr>
          <w:p w14:paraId="4B3E49B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8,885,912</w:t>
            </w:r>
          </w:p>
        </w:tc>
        <w:tc>
          <w:tcPr>
            <w:tcW w:w="1651" w:type="dxa"/>
            <w:shd w:val="clear" w:color="auto" w:fill="auto"/>
            <w:noWrap/>
            <w:hideMark/>
          </w:tcPr>
          <w:p w14:paraId="2FA00EB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3,739,108</w:t>
            </w:r>
          </w:p>
        </w:tc>
        <w:tc>
          <w:tcPr>
            <w:tcW w:w="1650" w:type="dxa"/>
            <w:shd w:val="clear" w:color="auto" w:fill="auto"/>
            <w:noWrap/>
            <w:hideMark/>
          </w:tcPr>
          <w:p w14:paraId="2A612C4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7,155,188</w:t>
            </w:r>
          </w:p>
        </w:tc>
        <w:tc>
          <w:tcPr>
            <w:tcW w:w="1651" w:type="dxa"/>
            <w:shd w:val="clear" w:color="auto" w:fill="auto"/>
            <w:noWrap/>
            <w:hideMark/>
          </w:tcPr>
          <w:p w14:paraId="6CECFA5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3,012,956</w:t>
            </w:r>
          </w:p>
        </w:tc>
        <w:tc>
          <w:tcPr>
            <w:tcW w:w="1650" w:type="dxa"/>
            <w:shd w:val="clear" w:color="auto" w:fill="auto"/>
            <w:noWrap/>
            <w:hideMark/>
          </w:tcPr>
          <w:p w14:paraId="5A4D6F5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3,548,936</w:t>
            </w:r>
          </w:p>
        </w:tc>
        <w:tc>
          <w:tcPr>
            <w:tcW w:w="1651" w:type="dxa"/>
            <w:shd w:val="clear" w:color="auto" w:fill="auto"/>
            <w:noWrap/>
            <w:hideMark/>
          </w:tcPr>
          <w:p w14:paraId="67B5473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89,228,192</w:t>
            </w:r>
          </w:p>
        </w:tc>
      </w:tr>
      <w:tr w:rsidR="00AF60A4" w:rsidRPr="009E5255" w14:paraId="074596D8" w14:textId="77777777" w:rsidTr="00F17C53">
        <w:trPr>
          <w:trHeight w:val="255"/>
        </w:trPr>
        <w:tc>
          <w:tcPr>
            <w:tcW w:w="2405" w:type="dxa"/>
            <w:shd w:val="clear" w:color="auto" w:fill="auto"/>
            <w:noWrap/>
            <w:vAlign w:val="bottom"/>
            <w:hideMark/>
          </w:tcPr>
          <w:p w14:paraId="62F91DE3"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rentuximab Vedotin</w:t>
            </w:r>
          </w:p>
        </w:tc>
        <w:tc>
          <w:tcPr>
            <w:tcW w:w="1650" w:type="dxa"/>
            <w:shd w:val="clear" w:color="auto" w:fill="auto"/>
            <w:noWrap/>
            <w:hideMark/>
          </w:tcPr>
          <w:p w14:paraId="09FC894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38,673</w:t>
            </w:r>
          </w:p>
        </w:tc>
        <w:tc>
          <w:tcPr>
            <w:tcW w:w="1650" w:type="dxa"/>
            <w:shd w:val="clear" w:color="auto" w:fill="auto"/>
            <w:noWrap/>
            <w:hideMark/>
          </w:tcPr>
          <w:p w14:paraId="382A126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339,322</w:t>
            </w:r>
          </w:p>
        </w:tc>
        <w:tc>
          <w:tcPr>
            <w:tcW w:w="1651" w:type="dxa"/>
            <w:shd w:val="clear" w:color="auto" w:fill="auto"/>
            <w:noWrap/>
            <w:hideMark/>
          </w:tcPr>
          <w:p w14:paraId="41119F9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518,501</w:t>
            </w:r>
          </w:p>
        </w:tc>
        <w:tc>
          <w:tcPr>
            <w:tcW w:w="1650" w:type="dxa"/>
            <w:shd w:val="clear" w:color="auto" w:fill="auto"/>
            <w:noWrap/>
            <w:hideMark/>
          </w:tcPr>
          <w:p w14:paraId="5C241BF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592,789</w:t>
            </w:r>
          </w:p>
        </w:tc>
        <w:tc>
          <w:tcPr>
            <w:tcW w:w="1651" w:type="dxa"/>
            <w:shd w:val="clear" w:color="auto" w:fill="auto"/>
            <w:noWrap/>
            <w:hideMark/>
          </w:tcPr>
          <w:p w14:paraId="7052218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2,564,556</w:t>
            </w:r>
          </w:p>
        </w:tc>
        <w:tc>
          <w:tcPr>
            <w:tcW w:w="1650" w:type="dxa"/>
            <w:shd w:val="clear" w:color="auto" w:fill="auto"/>
            <w:noWrap/>
            <w:hideMark/>
          </w:tcPr>
          <w:p w14:paraId="19DD44D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292,536</w:t>
            </w:r>
          </w:p>
        </w:tc>
        <w:tc>
          <w:tcPr>
            <w:tcW w:w="1651" w:type="dxa"/>
            <w:shd w:val="clear" w:color="auto" w:fill="auto"/>
            <w:noWrap/>
            <w:hideMark/>
          </w:tcPr>
          <w:p w14:paraId="58A684E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0,646,376</w:t>
            </w:r>
          </w:p>
        </w:tc>
      </w:tr>
      <w:tr w:rsidR="00AF60A4" w:rsidRPr="009E5255" w14:paraId="25D1B7F8" w14:textId="77777777" w:rsidTr="00F17C53">
        <w:trPr>
          <w:trHeight w:val="255"/>
        </w:trPr>
        <w:tc>
          <w:tcPr>
            <w:tcW w:w="2405" w:type="dxa"/>
            <w:shd w:val="clear" w:color="auto" w:fill="auto"/>
            <w:noWrap/>
            <w:vAlign w:val="bottom"/>
            <w:hideMark/>
          </w:tcPr>
          <w:p w14:paraId="13B898CA"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abazitaxel</w:t>
            </w:r>
          </w:p>
        </w:tc>
        <w:tc>
          <w:tcPr>
            <w:tcW w:w="1650" w:type="dxa"/>
            <w:shd w:val="clear" w:color="auto" w:fill="auto"/>
            <w:noWrap/>
            <w:hideMark/>
          </w:tcPr>
          <w:p w14:paraId="2BCA395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2,172,889</w:t>
            </w:r>
          </w:p>
        </w:tc>
        <w:tc>
          <w:tcPr>
            <w:tcW w:w="1650" w:type="dxa"/>
            <w:shd w:val="clear" w:color="auto" w:fill="auto"/>
            <w:noWrap/>
            <w:hideMark/>
          </w:tcPr>
          <w:p w14:paraId="08060AF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2,934,946</w:t>
            </w:r>
          </w:p>
        </w:tc>
        <w:tc>
          <w:tcPr>
            <w:tcW w:w="1651" w:type="dxa"/>
            <w:shd w:val="clear" w:color="auto" w:fill="auto"/>
            <w:noWrap/>
            <w:hideMark/>
          </w:tcPr>
          <w:p w14:paraId="6AE0134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158,070</w:t>
            </w:r>
          </w:p>
        </w:tc>
        <w:tc>
          <w:tcPr>
            <w:tcW w:w="1650" w:type="dxa"/>
            <w:shd w:val="clear" w:color="auto" w:fill="auto"/>
            <w:noWrap/>
            <w:hideMark/>
          </w:tcPr>
          <w:p w14:paraId="314F76D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5,336,579</w:t>
            </w:r>
          </w:p>
        </w:tc>
        <w:tc>
          <w:tcPr>
            <w:tcW w:w="1651" w:type="dxa"/>
            <w:shd w:val="clear" w:color="auto" w:fill="auto"/>
            <w:noWrap/>
            <w:hideMark/>
          </w:tcPr>
          <w:p w14:paraId="508DC71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879,614</w:t>
            </w:r>
          </w:p>
        </w:tc>
        <w:tc>
          <w:tcPr>
            <w:tcW w:w="1650" w:type="dxa"/>
            <w:shd w:val="clear" w:color="auto" w:fill="auto"/>
            <w:noWrap/>
            <w:hideMark/>
          </w:tcPr>
          <w:p w14:paraId="6A1B28F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236,722</w:t>
            </w:r>
          </w:p>
        </w:tc>
        <w:tc>
          <w:tcPr>
            <w:tcW w:w="1651" w:type="dxa"/>
            <w:shd w:val="clear" w:color="auto" w:fill="auto"/>
            <w:noWrap/>
            <w:hideMark/>
          </w:tcPr>
          <w:p w14:paraId="2EFFC91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4,718,824</w:t>
            </w:r>
          </w:p>
        </w:tc>
      </w:tr>
      <w:tr w:rsidR="00AF60A4" w:rsidRPr="009E5255" w14:paraId="604184C8" w14:textId="77777777" w:rsidTr="00F17C53">
        <w:trPr>
          <w:trHeight w:val="255"/>
        </w:trPr>
        <w:tc>
          <w:tcPr>
            <w:tcW w:w="2405" w:type="dxa"/>
            <w:shd w:val="clear" w:color="auto" w:fill="auto"/>
            <w:noWrap/>
            <w:vAlign w:val="bottom"/>
            <w:hideMark/>
          </w:tcPr>
          <w:p w14:paraId="798B654E"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arboplatin</w:t>
            </w:r>
          </w:p>
        </w:tc>
        <w:tc>
          <w:tcPr>
            <w:tcW w:w="1650" w:type="dxa"/>
            <w:shd w:val="clear" w:color="auto" w:fill="auto"/>
            <w:noWrap/>
            <w:hideMark/>
          </w:tcPr>
          <w:p w14:paraId="73BA54B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732,065</w:t>
            </w:r>
          </w:p>
        </w:tc>
        <w:tc>
          <w:tcPr>
            <w:tcW w:w="1650" w:type="dxa"/>
            <w:shd w:val="clear" w:color="auto" w:fill="auto"/>
            <w:noWrap/>
            <w:hideMark/>
          </w:tcPr>
          <w:p w14:paraId="4E5132E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072,468</w:t>
            </w:r>
          </w:p>
        </w:tc>
        <w:tc>
          <w:tcPr>
            <w:tcW w:w="1651" w:type="dxa"/>
            <w:shd w:val="clear" w:color="auto" w:fill="auto"/>
            <w:noWrap/>
            <w:hideMark/>
          </w:tcPr>
          <w:p w14:paraId="1C1B490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447,373</w:t>
            </w:r>
          </w:p>
        </w:tc>
        <w:tc>
          <w:tcPr>
            <w:tcW w:w="1650" w:type="dxa"/>
            <w:shd w:val="clear" w:color="auto" w:fill="auto"/>
            <w:noWrap/>
            <w:hideMark/>
          </w:tcPr>
          <w:p w14:paraId="5DCC407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789,125</w:t>
            </w:r>
          </w:p>
        </w:tc>
        <w:tc>
          <w:tcPr>
            <w:tcW w:w="1651" w:type="dxa"/>
            <w:shd w:val="clear" w:color="auto" w:fill="auto"/>
            <w:noWrap/>
            <w:hideMark/>
          </w:tcPr>
          <w:p w14:paraId="7FD3042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401,576</w:t>
            </w:r>
          </w:p>
        </w:tc>
        <w:tc>
          <w:tcPr>
            <w:tcW w:w="1650" w:type="dxa"/>
            <w:shd w:val="clear" w:color="auto" w:fill="auto"/>
            <w:noWrap/>
            <w:hideMark/>
          </w:tcPr>
          <w:p w14:paraId="5D5338F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828,159</w:t>
            </w:r>
          </w:p>
        </w:tc>
        <w:tc>
          <w:tcPr>
            <w:tcW w:w="1651" w:type="dxa"/>
            <w:shd w:val="clear" w:color="auto" w:fill="auto"/>
            <w:noWrap/>
            <w:hideMark/>
          </w:tcPr>
          <w:p w14:paraId="5CBD2BA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3,270,768</w:t>
            </w:r>
          </w:p>
        </w:tc>
      </w:tr>
      <w:tr w:rsidR="00AF60A4" w:rsidRPr="009E5255" w14:paraId="764DF4E8" w14:textId="77777777" w:rsidTr="00F17C53">
        <w:trPr>
          <w:trHeight w:val="255"/>
        </w:trPr>
        <w:tc>
          <w:tcPr>
            <w:tcW w:w="2405" w:type="dxa"/>
            <w:shd w:val="clear" w:color="auto" w:fill="auto"/>
            <w:noWrap/>
            <w:vAlign w:val="bottom"/>
            <w:hideMark/>
          </w:tcPr>
          <w:p w14:paraId="4C8FCCF0"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arfilzomib</w:t>
            </w:r>
          </w:p>
        </w:tc>
        <w:tc>
          <w:tcPr>
            <w:tcW w:w="1650" w:type="dxa"/>
            <w:shd w:val="clear" w:color="auto" w:fill="auto"/>
            <w:noWrap/>
            <w:hideMark/>
          </w:tcPr>
          <w:p w14:paraId="43B5FCB0" w14:textId="4E20ED5D"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37ABBC30" w14:textId="69DECAE5"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525F458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8,302,312</w:t>
            </w:r>
          </w:p>
        </w:tc>
        <w:tc>
          <w:tcPr>
            <w:tcW w:w="1650" w:type="dxa"/>
            <w:shd w:val="clear" w:color="auto" w:fill="auto"/>
            <w:noWrap/>
            <w:hideMark/>
          </w:tcPr>
          <w:p w14:paraId="2BFACF1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2,898,980</w:t>
            </w:r>
          </w:p>
        </w:tc>
        <w:tc>
          <w:tcPr>
            <w:tcW w:w="1651" w:type="dxa"/>
            <w:shd w:val="clear" w:color="auto" w:fill="auto"/>
            <w:noWrap/>
            <w:hideMark/>
          </w:tcPr>
          <w:p w14:paraId="4FE8768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6,633,612</w:t>
            </w:r>
          </w:p>
        </w:tc>
        <w:tc>
          <w:tcPr>
            <w:tcW w:w="1650" w:type="dxa"/>
            <w:shd w:val="clear" w:color="auto" w:fill="auto"/>
            <w:noWrap/>
            <w:hideMark/>
          </w:tcPr>
          <w:p w14:paraId="241827E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5,170,406</w:t>
            </w:r>
          </w:p>
        </w:tc>
        <w:tc>
          <w:tcPr>
            <w:tcW w:w="1651" w:type="dxa"/>
            <w:shd w:val="clear" w:color="auto" w:fill="auto"/>
            <w:noWrap/>
            <w:hideMark/>
          </w:tcPr>
          <w:p w14:paraId="4DC0BE3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83,005,312</w:t>
            </w:r>
          </w:p>
        </w:tc>
      </w:tr>
      <w:tr w:rsidR="00AF60A4" w:rsidRPr="009E5255" w14:paraId="2EF9E288" w14:textId="77777777" w:rsidTr="00F17C53">
        <w:trPr>
          <w:trHeight w:val="255"/>
        </w:trPr>
        <w:tc>
          <w:tcPr>
            <w:tcW w:w="2405" w:type="dxa"/>
            <w:shd w:val="clear" w:color="auto" w:fill="auto"/>
            <w:noWrap/>
            <w:vAlign w:val="bottom"/>
            <w:hideMark/>
          </w:tcPr>
          <w:p w14:paraId="27B95993"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etuximab</w:t>
            </w:r>
          </w:p>
        </w:tc>
        <w:tc>
          <w:tcPr>
            <w:tcW w:w="1650" w:type="dxa"/>
            <w:shd w:val="clear" w:color="auto" w:fill="auto"/>
            <w:noWrap/>
            <w:hideMark/>
          </w:tcPr>
          <w:p w14:paraId="0CAE287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0,979,912</w:t>
            </w:r>
          </w:p>
        </w:tc>
        <w:tc>
          <w:tcPr>
            <w:tcW w:w="1650" w:type="dxa"/>
            <w:shd w:val="clear" w:color="auto" w:fill="auto"/>
            <w:noWrap/>
            <w:hideMark/>
          </w:tcPr>
          <w:p w14:paraId="1052D1F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8,488,364</w:t>
            </w:r>
          </w:p>
        </w:tc>
        <w:tc>
          <w:tcPr>
            <w:tcW w:w="1651" w:type="dxa"/>
            <w:shd w:val="clear" w:color="auto" w:fill="auto"/>
            <w:noWrap/>
            <w:hideMark/>
          </w:tcPr>
          <w:p w14:paraId="544ECDA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5,864,496</w:t>
            </w:r>
          </w:p>
        </w:tc>
        <w:tc>
          <w:tcPr>
            <w:tcW w:w="1650" w:type="dxa"/>
            <w:shd w:val="clear" w:color="auto" w:fill="auto"/>
            <w:noWrap/>
            <w:hideMark/>
          </w:tcPr>
          <w:p w14:paraId="6E35158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3,349,322</w:t>
            </w:r>
          </w:p>
        </w:tc>
        <w:tc>
          <w:tcPr>
            <w:tcW w:w="1651" w:type="dxa"/>
            <w:shd w:val="clear" w:color="auto" w:fill="auto"/>
            <w:noWrap/>
            <w:hideMark/>
          </w:tcPr>
          <w:p w14:paraId="0586BD6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3,444,922</w:t>
            </w:r>
          </w:p>
        </w:tc>
        <w:tc>
          <w:tcPr>
            <w:tcW w:w="1650" w:type="dxa"/>
            <w:shd w:val="clear" w:color="auto" w:fill="auto"/>
            <w:noWrap/>
            <w:hideMark/>
          </w:tcPr>
          <w:p w14:paraId="1D1D9DB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592,838</w:t>
            </w:r>
          </w:p>
        </w:tc>
        <w:tc>
          <w:tcPr>
            <w:tcW w:w="1651" w:type="dxa"/>
            <w:shd w:val="clear" w:color="auto" w:fill="auto"/>
            <w:noWrap/>
            <w:hideMark/>
          </w:tcPr>
          <w:p w14:paraId="143777C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78,719,856</w:t>
            </w:r>
          </w:p>
        </w:tc>
      </w:tr>
      <w:tr w:rsidR="00AF60A4" w:rsidRPr="009E5255" w14:paraId="45A762CD" w14:textId="77777777" w:rsidTr="00F17C53">
        <w:trPr>
          <w:trHeight w:val="255"/>
        </w:trPr>
        <w:tc>
          <w:tcPr>
            <w:tcW w:w="2405" w:type="dxa"/>
            <w:shd w:val="clear" w:color="auto" w:fill="auto"/>
            <w:noWrap/>
            <w:vAlign w:val="bottom"/>
            <w:hideMark/>
          </w:tcPr>
          <w:p w14:paraId="437456D2"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isplatin</w:t>
            </w:r>
          </w:p>
        </w:tc>
        <w:tc>
          <w:tcPr>
            <w:tcW w:w="1650" w:type="dxa"/>
            <w:shd w:val="clear" w:color="auto" w:fill="auto"/>
            <w:noWrap/>
            <w:hideMark/>
          </w:tcPr>
          <w:p w14:paraId="613380D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058,491</w:t>
            </w:r>
          </w:p>
        </w:tc>
        <w:tc>
          <w:tcPr>
            <w:tcW w:w="1650" w:type="dxa"/>
            <w:shd w:val="clear" w:color="auto" w:fill="auto"/>
            <w:noWrap/>
            <w:hideMark/>
          </w:tcPr>
          <w:p w14:paraId="0FE2AE0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759,051</w:t>
            </w:r>
          </w:p>
        </w:tc>
        <w:tc>
          <w:tcPr>
            <w:tcW w:w="1651" w:type="dxa"/>
            <w:shd w:val="clear" w:color="auto" w:fill="auto"/>
            <w:noWrap/>
            <w:hideMark/>
          </w:tcPr>
          <w:p w14:paraId="063BB21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823,924</w:t>
            </w:r>
          </w:p>
        </w:tc>
        <w:tc>
          <w:tcPr>
            <w:tcW w:w="1650" w:type="dxa"/>
            <w:shd w:val="clear" w:color="auto" w:fill="auto"/>
            <w:noWrap/>
            <w:hideMark/>
          </w:tcPr>
          <w:p w14:paraId="3B2BEAE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980,342</w:t>
            </w:r>
          </w:p>
        </w:tc>
        <w:tc>
          <w:tcPr>
            <w:tcW w:w="1651" w:type="dxa"/>
            <w:shd w:val="clear" w:color="auto" w:fill="auto"/>
            <w:noWrap/>
            <w:hideMark/>
          </w:tcPr>
          <w:p w14:paraId="1EDEA15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873,989</w:t>
            </w:r>
          </w:p>
        </w:tc>
        <w:tc>
          <w:tcPr>
            <w:tcW w:w="1650" w:type="dxa"/>
            <w:shd w:val="clear" w:color="auto" w:fill="auto"/>
            <w:noWrap/>
            <w:hideMark/>
          </w:tcPr>
          <w:p w14:paraId="5DE14EA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76,796</w:t>
            </w:r>
          </w:p>
        </w:tc>
        <w:tc>
          <w:tcPr>
            <w:tcW w:w="1651" w:type="dxa"/>
            <w:shd w:val="clear" w:color="auto" w:fill="auto"/>
            <w:noWrap/>
            <w:hideMark/>
          </w:tcPr>
          <w:p w14:paraId="2792CBF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472,592</w:t>
            </w:r>
          </w:p>
        </w:tc>
      </w:tr>
      <w:tr w:rsidR="00AF60A4" w:rsidRPr="009E5255" w14:paraId="1F2AA1DC" w14:textId="77777777" w:rsidTr="00F17C53">
        <w:trPr>
          <w:trHeight w:val="255"/>
        </w:trPr>
        <w:tc>
          <w:tcPr>
            <w:tcW w:w="2405" w:type="dxa"/>
            <w:shd w:val="clear" w:color="auto" w:fill="auto"/>
            <w:noWrap/>
            <w:vAlign w:val="bottom"/>
            <w:hideMark/>
          </w:tcPr>
          <w:p w14:paraId="4186226C"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ladribine</w:t>
            </w:r>
          </w:p>
        </w:tc>
        <w:tc>
          <w:tcPr>
            <w:tcW w:w="1650" w:type="dxa"/>
            <w:shd w:val="clear" w:color="auto" w:fill="auto"/>
            <w:noWrap/>
            <w:hideMark/>
          </w:tcPr>
          <w:p w14:paraId="51E35BC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31,745</w:t>
            </w:r>
          </w:p>
        </w:tc>
        <w:tc>
          <w:tcPr>
            <w:tcW w:w="1650" w:type="dxa"/>
            <w:shd w:val="clear" w:color="auto" w:fill="auto"/>
            <w:noWrap/>
            <w:hideMark/>
          </w:tcPr>
          <w:p w14:paraId="1A45CE1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98,722</w:t>
            </w:r>
          </w:p>
        </w:tc>
        <w:tc>
          <w:tcPr>
            <w:tcW w:w="1651" w:type="dxa"/>
            <w:shd w:val="clear" w:color="auto" w:fill="auto"/>
            <w:noWrap/>
            <w:hideMark/>
          </w:tcPr>
          <w:p w14:paraId="03013E6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87,690</w:t>
            </w:r>
          </w:p>
        </w:tc>
        <w:tc>
          <w:tcPr>
            <w:tcW w:w="1650" w:type="dxa"/>
            <w:shd w:val="clear" w:color="auto" w:fill="auto"/>
            <w:noWrap/>
            <w:hideMark/>
          </w:tcPr>
          <w:p w14:paraId="61C39F4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83,296</w:t>
            </w:r>
          </w:p>
        </w:tc>
        <w:tc>
          <w:tcPr>
            <w:tcW w:w="1651" w:type="dxa"/>
            <w:shd w:val="clear" w:color="auto" w:fill="auto"/>
            <w:noWrap/>
            <w:hideMark/>
          </w:tcPr>
          <w:p w14:paraId="28C33B6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83,864</w:t>
            </w:r>
          </w:p>
        </w:tc>
        <w:tc>
          <w:tcPr>
            <w:tcW w:w="1650" w:type="dxa"/>
            <w:shd w:val="clear" w:color="auto" w:fill="auto"/>
            <w:noWrap/>
            <w:hideMark/>
          </w:tcPr>
          <w:p w14:paraId="64CB5EA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44,569</w:t>
            </w:r>
          </w:p>
        </w:tc>
        <w:tc>
          <w:tcPr>
            <w:tcW w:w="1651" w:type="dxa"/>
            <w:shd w:val="clear" w:color="auto" w:fill="auto"/>
            <w:noWrap/>
            <w:hideMark/>
          </w:tcPr>
          <w:p w14:paraId="68FBCE6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729,886</w:t>
            </w:r>
          </w:p>
        </w:tc>
      </w:tr>
      <w:tr w:rsidR="00AF60A4" w:rsidRPr="009E5255" w14:paraId="0919F88C" w14:textId="77777777" w:rsidTr="00F17C53">
        <w:trPr>
          <w:trHeight w:val="255"/>
        </w:trPr>
        <w:tc>
          <w:tcPr>
            <w:tcW w:w="2405" w:type="dxa"/>
            <w:shd w:val="clear" w:color="auto" w:fill="auto"/>
            <w:noWrap/>
            <w:vAlign w:val="bottom"/>
            <w:hideMark/>
          </w:tcPr>
          <w:p w14:paraId="4190373C"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yclophosphamide</w:t>
            </w:r>
          </w:p>
        </w:tc>
        <w:tc>
          <w:tcPr>
            <w:tcW w:w="1650" w:type="dxa"/>
            <w:shd w:val="clear" w:color="auto" w:fill="auto"/>
            <w:noWrap/>
            <w:hideMark/>
          </w:tcPr>
          <w:p w14:paraId="54A3C91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104,160</w:t>
            </w:r>
          </w:p>
        </w:tc>
        <w:tc>
          <w:tcPr>
            <w:tcW w:w="1650" w:type="dxa"/>
            <w:shd w:val="clear" w:color="auto" w:fill="auto"/>
            <w:noWrap/>
            <w:hideMark/>
          </w:tcPr>
          <w:p w14:paraId="2A67795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970,324</w:t>
            </w:r>
          </w:p>
        </w:tc>
        <w:tc>
          <w:tcPr>
            <w:tcW w:w="1651" w:type="dxa"/>
            <w:shd w:val="clear" w:color="auto" w:fill="auto"/>
            <w:noWrap/>
            <w:hideMark/>
          </w:tcPr>
          <w:p w14:paraId="5EA5BDB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975,681</w:t>
            </w:r>
          </w:p>
        </w:tc>
        <w:tc>
          <w:tcPr>
            <w:tcW w:w="1650" w:type="dxa"/>
            <w:shd w:val="clear" w:color="auto" w:fill="auto"/>
            <w:noWrap/>
            <w:hideMark/>
          </w:tcPr>
          <w:p w14:paraId="176CE70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903,521</w:t>
            </w:r>
          </w:p>
        </w:tc>
        <w:tc>
          <w:tcPr>
            <w:tcW w:w="1651" w:type="dxa"/>
            <w:shd w:val="clear" w:color="auto" w:fill="auto"/>
            <w:noWrap/>
            <w:hideMark/>
          </w:tcPr>
          <w:p w14:paraId="47E802E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708,152</w:t>
            </w:r>
          </w:p>
        </w:tc>
        <w:tc>
          <w:tcPr>
            <w:tcW w:w="1650" w:type="dxa"/>
            <w:shd w:val="clear" w:color="auto" w:fill="auto"/>
            <w:noWrap/>
            <w:hideMark/>
          </w:tcPr>
          <w:p w14:paraId="2AC478C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630,611</w:t>
            </w:r>
          </w:p>
        </w:tc>
        <w:tc>
          <w:tcPr>
            <w:tcW w:w="1651" w:type="dxa"/>
            <w:shd w:val="clear" w:color="auto" w:fill="auto"/>
            <w:noWrap/>
            <w:hideMark/>
          </w:tcPr>
          <w:p w14:paraId="4E5AB68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9,292,448</w:t>
            </w:r>
          </w:p>
        </w:tc>
      </w:tr>
      <w:tr w:rsidR="00AF60A4" w:rsidRPr="009E5255" w14:paraId="43CD6B3C" w14:textId="77777777" w:rsidTr="00F17C53">
        <w:trPr>
          <w:trHeight w:val="255"/>
        </w:trPr>
        <w:tc>
          <w:tcPr>
            <w:tcW w:w="2405" w:type="dxa"/>
            <w:shd w:val="clear" w:color="auto" w:fill="auto"/>
            <w:noWrap/>
            <w:vAlign w:val="bottom"/>
            <w:hideMark/>
          </w:tcPr>
          <w:p w14:paraId="4460C49D"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ytarabine</w:t>
            </w:r>
          </w:p>
        </w:tc>
        <w:tc>
          <w:tcPr>
            <w:tcW w:w="1650" w:type="dxa"/>
            <w:shd w:val="clear" w:color="auto" w:fill="auto"/>
            <w:noWrap/>
            <w:hideMark/>
          </w:tcPr>
          <w:p w14:paraId="4F6385E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19,184</w:t>
            </w:r>
          </w:p>
        </w:tc>
        <w:tc>
          <w:tcPr>
            <w:tcW w:w="1650" w:type="dxa"/>
            <w:shd w:val="clear" w:color="auto" w:fill="auto"/>
            <w:noWrap/>
            <w:hideMark/>
          </w:tcPr>
          <w:p w14:paraId="381440E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468,151</w:t>
            </w:r>
          </w:p>
        </w:tc>
        <w:tc>
          <w:tcPr>
            <w:tcW w:w="1651" w:type="dxa"/>
            <w:shd w:val="clear" w:color="auto" w:fill="auto"/>
            <w:noWrap/>
            <w:hideMark/>
          </w:tcPr>
          <w:p w14:paraId="7C0B169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798,025</w:t>
            </w:r>
          </w:p>
        </w:tc>
        <w:tc>
          <w:tcPr>
            <w:tcW w:w="1650" w:type="dxa"/>
            <w:shd w:val="clear" w:color="auto" w:fill="auto"/>
            <w:noWrap/>
            <w:hideMark/>
          </w:tcPr>
          <w:p w14:paraId="506F7B6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738,060</w:t>
            </w:r>
          </w:p>
        </w:tc>
        <w:tc>
          <w:tcPr>
            <w:tcW w:w="1651" w:type="dxa"/>
            <w:shd w:val="clear" w:color="auto" w:fill="auto"/>
            <w:noWrap/>
            <w:hideMark/>
          </w:tcPr>
          <w:p w14:paraId="5FDEB7C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268,729</w:t>
            </w:r>
          </w:p>
        </w:tc>
        <w:tc>
          <w:tcPr>
            <w:tcW w:w="1650" w:type="dxa"/>
            <w:shd w:val="clear" w:color="auto" w:fill="auto"/>
            <w:noWrap/>
            <w:hideMark/>
          </w:tcPr>
          <w:p w14:paraId="7E3D031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04,543</w:t>
            </w:r>
          </w:p>
        </w:tc>
        <w:tc>
          <w:tcPr>
            <w:tcW w:w="1651" w:type="dxa"/>
            <w:shd w:val="clear" w:color="auto" w:fill="auto"/>
            <w:noWrap/>
            <w:hideMark/>
          </w:tcPr>
          <w:p w14:paraId="05AC733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296,692</w:t>
            </w:r>
          </w:p>
        </w:tc>
      </w:tr>
      <w:tr w:rsidR="00AF60A4" w:rsidRPr="009E5255" w14:paraId="5EF8A422" w14:textId="77777777" w:rsidTr="00F17C53">
        <w:trPr>
          <w:trHeight w:val="255"/>
        </w:trPr>
        <w:tc>
          <w:tcPr>
            <w:tcW w:w="2405" w:type="dxa"/>
            <w:shd w:val="clear" w:color="auto" w:fill="auto"/>
            <w:noWrap/>
            <w:vAlign w:val="bottom"/>
            <w:hideMark/>
          </w:tcPr>
          <w:p w14:paraId="3A97BD9B"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Daratumumab</w:t>
            </w:r>
          </w:p>
        </w:tc>
        <w:tc>
          <w:tcPr>
            <w:tcW w:w="1650" w:type="dxa"/>
            <w:shd w:val="clear" w:color="auto" w:fill="auto"/>
            <w:noWrap/>
            <w:hideMark/>
          </w:tcPr>
          <w:p w14:paraId="6A51B0DB" w14:textId="5055D2E6"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5AFAC1AF" w14:textId="21D79FAC"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60E547A4" w14:textId="13C4A48A"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56FA3C16" w14:textId="7AD81FAF"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58E00C34" w14:textId="6C854648"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26411C8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8,309,288</w:t>
            </w:r>
          </w:p>
        </w:tc>
        <w:tc>
          <w:tcPr>
            <w:tcW w:w="1651" w:type="dxa"/>
            <w:shd w:val="clear" w:color="auto" w:fill="auto"/>
            <w:noWrap/>
            <w:hideMark/>
          </w:tcPr>
          <w:p w14:paraId="2AF047A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8,309,288</w:t>
            </w:r>
          </w:p>
        </w:tc>
      </w:tr>
      <w:tr w:rsidR="00AF60A4" w:rsidRPr="009E5255" w14:paraId="664E0849" w14:textId="77777777" w:rsidTr="00F17C53">
        <w:trPr>
          <w:trHeight w:val="255"/>
        </w:trPr>
        <w:tc>
          <w:tcPr>
            <w:tcW w:w="2405" w:type="dxa"/>
            <w:shd w:val="clear" w:color="auto" w:fill="auto"/>
            <w:noWrap/>
            <w:vAlign w:val="bottom"/>
            <w:hideMark/>
          </w:tcPr>
          <w:p w14:paraId="03BD927C"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Docetaxel</w:t>
            </w:r>
          </w:p>
        </w:tc>
        <w:tc>
          <w:tcPr>
            <w:tcW w:w="1650" w:type="dxa"/>
            <w:shd w:val="clear" w:color="auto" w:fill="auto"/>
            <w:noWrap/>
            <w:hideMark/>
          </w:tcPr>
          <w:p w14:paraId="1AA9424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39,331</w:t>
            </w:r>
          </w:p>
        </w:tc>
        <w:tc>
          <w:tcPr>
            <w:tcW w:w="1650" w:type="dxa"/>
            <w:shd w:val="clear" w:color="auto" w:fill="auto"/>
            <w:noWrap/>
            <w:hideMark/>
          </w:tcPr>
          <w:p w14:paraId="6A5FEC6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872,206</w:t>
            </w:r>
          </w:p>
        </w:tc>
        <w:tc>
          <w:tcPr>
            <w:tcW w:w="1651" w:type="dxa"/>
            <w:shd w:val="clear" w:color="auto" w:fill="auto"/>
            <w:noWrap/>
            <w:hideMark/>
          </w:tcPr>
          <w:p w14:paraId="7CFD83C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168,203</w:t>
            </w:r>
          </w:p>
        </w:tc>
        <w:tc>
          <w:tcPr>
            <w:tcW w:w="1650" w:type="dxa"/>
            <w:shd w:val="clear" w:color="auto" w:fill="auto"/>
            <w:noWrap/>
            <w:hideMark/>
          </w:tcPr>
          <w:p w14:paraId="24B68C3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379,428</w:t>
            </w:r>
          </w:p>
        </w:tc>
        <w:tc>
          <w:tcPr>
            <w:tcW w:w="1651" w:type="dxa"/>
            <w:shd w:val="clear" w:color="auto" w:fill="auto"/>
            <w:noWrap/>
            <w:hideMark/>
          </w:tcPr>
          <w:p w14:paraId="0A2E091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170,718</w:t>
            </w:r>
          </w:p>
        </w:tc>
        <w:tc>
          <w:tcPr>
            <w:tcW w:w="1650" w:type="dxa"/>
            <w:shd w:val="clear" w:color="auto" w:fill="auto"/>
            <w:noWrap/>
            <w:hideMark/>
          </w:tcPr>
          <w:p w14:paraId="231FEC3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137,177</w:t>
            </w:r>
          </w:p>
        </w:tc>
        <w:tc>
          <w:tcPr>
            <w:tcW w:w="1651" w:type="dxa"/>
            <w:shd w:val="clear" w:color="auto" w:fill="auto"/>
            <w:noWrap/>
            <w:hideMark/>
          </w:tcPr>
          <w:p w14:paraId="1AB67FB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0,667,062</w:t>
            </w:r>
          </w:p>
        </w:tc>
      </w:tr>
      <w:tr w:rsidR="00AF60A4" w:rsidRPr="009E5255" w14:paraId="12171610" w14:textId="77777777" w:rsidTr="00F17C53">
        <w:trPr>
          <w:trHeight w:val="255"/>
        </w:trPr>
        <w:tc>
          <w:tcPr>
            <w:tcW w:w="2405" w:type="dxa"/>
            <w:shd w:val="clear" w:color="auto" w:fill="auto"/>
            <w:noWrap/>
            <w:vAlign w:val="bottom"/>
            <w:hideMark/>
          </w:tcPr>
          <w:p w14:paraId="5AA0C7F0"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Doxorubicin</w:t>
            </w:r>
          </w:p>
        </w:tc>
        <w:tc>
          <w:tcPr>
            <w:tcW w:w="1650" w:type="dxa"/>
            <w:shd w:val="clear" w:color="auto" w:fill="auto"/>
            <w:noWrap/>
            <w:hideMark/>
          </w:tcPr>
          <w:p w14:paraId="65231FD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425,309</w:t>
            </w:r>
          </w:p>
        </w:tc>
        <w:tc>
          <w:tcPr>
            <w:tcW w:w="1650" w:type="dxa"/>
            <w:shd w:val="clear" w:color="auto" w:fill="auto"/>
            <w:noWrap/>
            <w:hideMark/>
          </w:tcPr>
          <w:p w14:paraId="0F89A39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262,150</w:t>
            </w:r>
          </w:p>
        </w:tc>
        <w:tc>
          <w:tcPr>
            <w:tcW w:w="1651" w:type="dxa"/>
            <w:shd w:val="clear" w:color="auto" w:fill="auto"/>
            <w:noWrap/>
            <w:hideMark/>
          </w:tcPr>
          <w:p w14:paraId="2E56D1C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051,998</w:t>
            </w:r>
          </w:p>
        </w:tc>
        <w:tc>
          <w:tcPr>
            <w:tcW w:w="1650" w:type="dxa"/>
            <w:shd w:val="clear" w:color="auto" w:fill="auto"/>
            <w:noWrap/>
            <w:hideMark/>
          </w:tcPr>
          <w:p w14:paraId="53BB3A1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133,349</w:t>
            </w:r>
          </w:p>
        </w:tc>
        <w:tc>
          <w:tcPr>
            <w:tcW w:w="1651" w:type="dxa"/>
            <w:shd w:val="clear" w:color="auto" w:fill="auto"/>
            <w:noWrap/>
            <w:hideMark/>
          </w:tcPr>
          <w:p w14:paraId="50AFE93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162,071</w:t>
            </w:r>
          </w:p>
        </w:tc>
        <w:tc>
          <w:tcPr>
            <w:tcW w:w="1650" w:type="dxa"/>
            <w:shd w:val="clear" w:color="auto" w:fill="auto"/>
            <w:noWrap/>
            <w:hideMark/>
          </w:tcPr>
          <w:p w14:paraId="07935FB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066,423</w:t>
            </w:r>
          </w:p>
        </w:tc>
        <w:tc>
          <w:tcPr>
            <w:tcW w:w="1651" w:type="dxa"/>
            <w:shd w:val="clear" w:color="auto" w:fill="auto"/>
            <w:noWrap/>
            <w:hideMark/>
          </w:tcPr>
          <w:p w14:paraId="3BCBBCC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9,101,298</w:t>
            </w:r>
          </w:p>
        </w:tc>
      </w:tr>
      <w:tr w:rsidR="00AF60A4" w:rsidRPr="009E5255" w14:paraId="6782A372" w14:textId="77777777" w:rsidTr="00F17C53">
        <w:trPr>
          <w:trHeight w:val="255"/>
        </w:trPr>
        <w:tc>
          <w:tcPr>
            <w:tcW w:w="2405" w:type="dxa"/>
            <w:shd w:val="clear" w:color="auto" w:fill="auto"/>
            <w:noWrap/>
            <w:vAlign w:val="bottom"/>
            <w:hideMark/>
          </w:tcPr>
          <w:p w14:paraId="1AB61485" w14:textId="3D9D81EB"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Doxorubicin</w:t>
            </w:r>
            <w:r w:rsidR="00F17C53" w:rsidRPr="009E5255">
              <w:rPr>
                <w:rFonts w:asciiTheme="majorHAnsi" w:hAnsiTheme="majorHAnsi" w:cstheme="majorHAnsi"/>
                <w:szCs w:val="20"/>
                <w:lang w:eastAsia="en-AU"/>
              </w:rPr>
              <w:t>-</w:t>
            </w:r>
            <w:r w:rsidRPr="009E5255">
              <w:rPr>
                <w:rFonts w:asciiTheme="majorHAnsi" w:hAnsiTheme="majorHAnsi" w:cstheme="majorHAnsi"/>
                <w:szCs w:val="20"/>
                <w:lang w:eastAsia="en-AU"/>
              </w:rPr>
              <w:t>Hydrochloride</w:t>
            </w:r>
          </w:p>
        </w:tc>
        <w:tc>
          <w:tcPr>
            <w:tcW w:w="1650" w:type="dxa"/>
            <w:shd w:val="clear" w:color="auto" w:fill="auto"/>
            <w:noWrap/>
            <w:hideMark/>
          </w:tcPr>
          <w:p w14:paraId="563DE85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942,616</w:t>
            </w:r>
          </w:p>
        </w:tc>
        <w:tc>
          <w:tcPr>
            <w:tcW w:w="1650" w:type="dxa"/>
            <w:shd w:val="clear" w:color="auto" w:fill="auto"/>
            <w:noWrap/>
            <w:hideMark/>
          </w:tcPr>
          <w:p w14:paraId="20072A0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633,545</w:t>
            </w:r>
          </w:p>
        </w:tc>
        <w:tc>
          <w:tcPr>
            <w:tcW w:w="1651" w:type="dxa"/>
            <w:shd w:val="clear" w:color="auto" w:fill="auto"/>
            <w:noWrap/>
            <w:hideMark/>
          </w:tcPr>
          <w:p w14:paraId="4DE3E88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183,014</w:t>
            </w:r>
          </w:p>
        </w:tc>
        <w:tc>
          <w:tcPr>
            <w:tcW w:w="1650" w:type="dxa"/>
            <w:shd w:val="clear" w:color="auto" w:fill="auto"/>
            <w:noWrap/>
            <w:hideMark/>
          </w:tcPr>
          <w:p w14:paraId="3B5CF77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212,530</w:t>
            </w:r>
          </w:p>
        </w:tc>
        <w:tc>
          <w:tcPr>
            <w:tcW w:w="1651" w:type="dxa"/>
            <w:shd w:val="clear" w:color="auto" w:fill="auto"/>
            <w:noWrap/>
            <w:hideMark/>
          </w:tcPr>
          <w:p w14:paraId="788E30F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280,403</w:t>
            </w:r>
          </w:p>
        </w:tc>
        <w:tc>
          <w:tcPr>
            <w:tcW w:w="1650" w:type="dxa"/>
            <w:shd w:val="clear" w:color="auto" w:fill="auto"/>
            <w:noWrap/>
            <w:hideMark/>
          </w:tcPr>
          <w:p w14:paraId="01F9A8C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077,103</w:t>
            </w:r>
          </w:p>
        </w:tc>
        <w:tc>
          <w:tcPr>
            <w:tcW w:w="1651" w:type="dxa"/>
            <w:shd w:val="clear" w:color="auto" w:fill="auto"/>
            <w:noWrap/>
            <w:hideMark/>
          </w:tcPr>
          <w:p w14:paraId="61CBEE5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2,329,210</w:t>
            </w:r>
          </w:p>
        </w:tc>
      </w:tr>
      <w:tr w:rsidR="00AF60A4" w:rsidRPr="009E5255" w14:paraId="0747FDE0" w14:textId="77777777" w:rsidTr="00F17C53">
        <w:trPr>
          <w:trHeight w:val="255"/>
        </w:trPr>
        <w:tc>
          <w:tcPr>
            <w:tcW w:w="2405" w:type="dxa"/>
            <w:shd w:val="clear" w:color="auto" w:fill="auto"/>
            <w:noWrap/>
            <w:vAlign w:val="bottom"/>
            <w:hideMark/>
          </w:tcPr>
          <w:p w14:paraId="19C52D39"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Durvalumab</w:t>
            </w:r>
          </w:p>
        </w:tc>
        <w:tc>
          <w:tcPr>
            <w:tcW w:w="1650" w:type="dxa"/>
            <w:shd w:val="clear" w:color="auto" w:fill="auto"/>
            <w:noWrap/>
            <w:hideMark/>
          </w:tcPr>
          <w:p w14:paraId="3C64B142" w14:textId="4C04AAA7"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7DF10ABD" w14:textId="0D20547B"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2335E5BB" w14:textId="6E5E12D9"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65BAEE27" w14:textId="414B6E54"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4F4F495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1,052,512</w:t>
            </w:r>
          </w:p>
        </w:tc>
        <w:tc>
          <w:tcPr>
            <w:tcW w:w="1650" w:type="dxa"/>
            <w:shd w:val="clear" w:color="auto" w:fill="auto"/>
            <w:noWrap/>
            <w:hideMark/>
          </w:tcPr>
          <w:p w14:paraId="2FBDCCD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4,298,976</w:t>
            </w:r>
          </w:p>
        </w:tc>
        <w:tc>
          <w:tcPr>
            <w:tcW w:w="1651" w:type="dxa"/>
            <w:shd w:val="clear" w:color="auto" w:fill="auto"/>
            <w:noWrap/>
            <w:hideMark/>
          </w:tcPr>
          <w:p w14:paraId="1F6881C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5,351,488</w:t>
            </w:r>
          </w:p>
        </w:tc>
      </w:tr>
      <w:tr w:rsidR="00AF60A4" w:rsidRPr="009E5255" w14:paraId="0497EA08" w14:textId="77777777" w:rsidTr="00F17C53">
        <w:trPr>
          <w:trHeight w:val="255"/>
        </w:trPr>
        <w:tc>
          <w:tcPr>
            <w:tcW w:w="2405" w:type="dxa"/>
            <w:shd w:val="clear" w:color="auto" w:fill="auto"/>
            <w:noWrap/>
            <w:vAlign w:val="bottom"/>
            <w:hideMark/>
          </w:tcPr>
          <w:p w14:paraId="6FE32588"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Epirubicin</w:t>
            </w:r>
          </w:p>
        </w:tc>
        <w:tc>
          <w:tcPr>
            <w:tcW w:w="1650" w:type="dxa"/>
            <w:shd w:val="clear" w:color="auto" w:fill="auto"/>
            <w:noWrap/>
            <w:hideMark/>
          </w:tcPr>
          <w:p w14:paraId="7823C43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78,835</w:t>
            </w:r>
          </w:p>
        </w:tc>
        <w:tc>
          <w:tcPr>
            <w:tcW w:w="1650" w:type="dxa"/>
            <w:shd w:val="clear" w:color="auto" w:fill="auto"/>
            <w:noWrap/>
            <w:hideMark/>
          </w:tcPr>
          <w:p w14:paraId="0F2B954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12,686</w:t>
            </w:r>
          </w:p>
        </w:tc>
        <w:tc>
          <w:tcPr>
            <w:tcW w:w="1651" w:type="dxa"/>
            <w:shd w:val="clear" w:color="auto" w:fill="auto"/>
            <w:noWrap/>
            <w:hideMark/>
          </w:tcPr>
          <w:p w14:paraId="16098A4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12,466</w:t>
            </w:r>
          </w:p>
        </w:tc>
        <w:tc>
          <w:tcPr>
            <w:tcW w:w="1650" w:type="dxa"/>
            <w:shd w:val="clear" w:color="auto" w:fill="auto"/>
            <w:noWrap/>
            <w:hideMark/>
          </w:tcPr>
          <w:p w14:paraId="070B5B7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93,515</w:t>
            </w:r>
          </w:p>
        </w:tc>
        <w:tc>
          <w:tcPr>
            <w:tcW w:w="1651" w:type="dxa"/>
            <w:shd w:val="clear" w:color="auto" w:fill="auto"/>
            <w:noWrap/>
            <w:hideMark/>
          </w:tcPr>
          <w:p w14:paraId="59C1374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07,674</w:t>
            </w:r>
          </w:p>
        </w:tc>
        <w:tc>
          <w:tcPr>
            <w:tcW w:w="1650" w:type="dxa"/>
            <w:shd w:val="clear" w:color="auto" w:fill="auto"/>
            <w:noWrap/>
            <w:hideMark/>
          </w:tcPr>
          <w:p w14:paraId="647378F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6,062</w:t>
            </w:r>
          </w:p>
        </w:tc>
        <w:tc>
          <w:tcPr>
            <w:tcW w:w="1651" w:type="dxa"/>
            <w:shd w:val="clear" w:color="auto" w:fill="auto"/>
            <w:noWrap/>
            <w:hideMark/>
          </w:tcPr>
          <w:p w14:paraId="3CF4561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151,238</w:t>
            </w:r>
          </w:p>
        </w:tc>
      </w:tr>
      <w:tr w:rsidR="00AF60A4" w:rsidRPr="009E5255" w14:paraId="44F31324" w14:textId="77777777" w:rsidTr="00F17C53">
        <w:trPr>
          <w:trHeight w:val="255"/>
        </w:trPr>
        <w:tc>
          <w:tcPr>
            <w:tcW w:w="2405" w:type="dxa"/>
            <w:shd w:val="clear" w:color="auto" w:fill="auto"/>
            <w:noWrap/>
            <w:vAlign w:val="bottom"/>
            <w:hideMark/>
          </w:tcPr>
          <w:p w14:paraId="52F9EC6D"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Eribulin</w:t>
            </w:r>
          </w:p>
        </w:tc>
        <w:tc>
          <w:tcPr>
            <w:tcW w:w="1650" w:type="dxa"/>
            <w:shd w:val="clear" w:color="auto" w:fill="auto"/>
            <w:noWrap/>
            <w:hideMark/>
          </w:tcPr>
          <w:p w14:paraId="58F0024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296,375</w:t>
            </w:r>
          </w:p>
        </w:tc>
        <w:tc>
          <w:tcPr>
            <w:tcW w:w="1650" w:type="dxa"/>
            <w:shd w:val="clear" w:color="auto" w:fill="auto"/>
            <w:noWrap/>
            <w:hideMark/>
          </w:tcPr>
          <w:p w14:paraId="0A94B1E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602,102</w:t>
            </w:r>
          </w:p>
        </w:tc>
        <w:tc>
          <w:tcPr>
            <w:tcW w:w="1651" w:type="dxa"/>
            <w:shd w:val="clear" w:color="auto" w:fill="auto"/>
            <w:noWrap/>
            <w:hideMark/>
          </w:tcPr>
          <w:p w14:paraId="057A407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765,378</w:t>
            </w:r>
          </w:p>
        </w:tc>
        <w:tc>
          <w:tcPr>
            <w:tcW w:w="1650" w:type="dxa"/>
            <w:shd w:val="clear" w:color="auto" w:fill="auto"/>
            <w:noWrap/>
            <w:hideMark/>
          </w:tcPr>
          <w:p w14:paraId="3E07E2A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218,889</w:t>
            </w:r>
          </w:p>
        </w:tc>
        <w:tc>
          <w:tcPr>
            <w:tcW w:w="1651" w:type="dxa"/>
            <w:shd w:val="clear" w:color="auto" w:fill="auto"/>
            <w:noWrap/>
            <w:hideMark/>
          </w:tcPr>
          <w:p w14:paraId="4F8E2CA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934,953</w:t>
            </w:r>
          </w:p>
        </w:tc>
        <w:tc>
          <w:tcPr>
            <w:tcW w:w="1650" w:type="dxa"/>
            <w:shd w:val="clear" w:color="auto" w:fill="auto"/>
            <w:noWrap/>
            <w:hideMark/>
          </w:tcPr>
          <w:p w14:paraId="1C54E22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014,677</w:t>
            </w:r>
          </w:p>
        </w:tc>
        <w:tc>
          <w:tcPr>
            <w:tcW w:w="1651" w:type="dxa"/>
            <w:shd w:val="clear" w:color="auto" w:fill="auto"/>
            <w:noWrap/>
            <w:hideMark/>
          </w:tcPr>
          <w:p w14:paraId="7F74F54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1,832,372</w:t>
            </w:r>
          </w:p>
        </w:tc>
      </w:tr>
      <w:tr w:rsidR="00AF60A4" w:rsidRPr="009E5255" w14:paraId="084255D8" w14:textId="77777777" w:rsidTr="00F17C53">
        <w:trPr>
          <w:trHeight w:val="255"/>
        </w:trPr>
        <w:tc>
          <w:tcPr>
            <w:tcW w:w="2405" w:type="dxa"/>
            <w:shd w:val="clear" w:color="auto" w:fill="auto"/>
            <w:noWrap/>
            <w:vAlign w:val="bottom"/>
            <w:hideMark/>
          </w:tcPr>
          <w:p w14:paraId="3C321E46"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Etoposide</w:t>
            </w:r>
          </w:p>
        </w:tc>
        <w:tc>
          <w:tcPr>
            <w:tcW w:w="1650" w:type="dxa"/>
            <w:shd w:val="clear" w:color="auto" w:fill="auto"/>
            <w:noWrap/>
            <w:hideMark/>
          </w:tcPr>
          <w:p w14:paraId="69C0473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470,119</w:t>
            </w:r>
          </w:p>
        </w:tc>
        <w:tc>
          <w:tcPr>
            <w:tcW w:w="1650" w:type="dxa"/>
            <w:shd w:val="clear" w:color="auto" w:fill="auto"/>
            <w:noWrap/>
            <w:hideMark/>
          </w:tcPr>
          <w:p w14:paraId="1079A08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926,292</w:t>
            </w:r>
          </w:p>
        </w:tc>
        <w:tc>
          <w:tcPr>
            <w:tcW w:w="1651" w:type="dxa"/>
            <w:shd w:val="clear" w:color="auto" w:fill="auto"/>
            <w:noWrap/>
            <w:hideMark/>
          </w:tcPr>
          <w:p w14:paraId="25109C8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719,367</w:t>
            </w:r>
          </w:p>
        </w:tc>
        <w:tc>
          <w:tcPr>
            <w:tcW w:w="1650" w:type="dxa"/>
            <w:shd w:val="clear" w:color="auto" w:fill="auto"/>
            <w:noWrap/>
            <w:hideMark/>
          </w:tcPr>
          <w:p w14:paraId="095100E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601,632</w:t>
            </w:r>
          </w:p>
        </w:tc>
        <w:tc>
          <w:tcPr>
            <w:tcW w:w="1651" w:type="dxa"/>
            <w:shd w:val="clear" w:color="auto" w:fill="auto"/>
            <w:noWrap/>
            <w:hideMark/>
          </w:tcPr>
          <w:p w14:paraId="039CFB1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600,078</w:t>
            </w:r>
          </w:p>
        </w:tc>
        <w:tc>
          <w:tcPr>
            <w:tcW w:w="1650" w:type="dxa"/>
            <w:shd w:val="clear" w:color="auto" w:fill="auto"/>
            <w:noWrap/>
            <w:hideMark/>
          </w:tcPr>
          <w:p w14:paraId="385A1C7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722,598</w:t>
            </w:r>
          </w:p>
        </w:tc>
        <w:tc>
          <w:tcPr>
            <w:tcW w:w="1651" w:type="dxa"/>
            <w:shd w:val="clear" w:color="auto" w:fill="auto"/>
            <w:noWrap/>
            <w:hideMark/>
          </w:tcPr>
          <w:p w14:paraId="7401E88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7,040,084</w:t>
            </w:r>
          </w:p>
        </w:tc>
      </w:tr>
      <w:tr w:rsidR="00AF60A4" w:rsidRPr="009E5255" w14:paraId="0489B024" w14:textId="77777777" w:rsidTr="00F17C53">
        <w:trPr>
          <w:trHeight w:val="255"/>
        </w:trPr>
        <w:tc>
          <w:tcPr>
            <w:tcW w:w="2405" w:type="dxa"/>
            <w:shd w:val="clear" w:color="auto" w:fill="auto"/>
            <w:noWrap/>
            <w:vAlign w:val="bottom"/>
            <w:hideMark/>
          </w:tcPr>
          <w:p w14:paraId="73E3E801"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Fludarabine</w:t>
            </w:r>
          </w:p>
        </w:tc>
        <w:tc>
          <w:tcPr>
            <w:tcW w:w="1650" w:type="dxa"/>
            <w:shd w:val="clear" w:color="auto" w:fill="auto"/>
            <w:noWrap/>
            <w:hideMark/>
          </w:tcPr>
          <w:p w14:paraId="0948527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79,514</w:t>
            </w:r>
          </w:p>
        </w:tc>
        <w:tc>
          <w:tcPr>
            <w:tcW w:w="1650" w:type="dxa"/>
            <w:shd w:val="clear" w:color="auto" w:fill="auto"/>
            <w:noWrap/>
            <w:hideMark/>
          </w:tcPr>
          <w:p w14:paraId="369092D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25,854</w:t>
            </w:r>
          </w:p>
        </w:tc>
        <w:tc>
          <w:tcPr>
            <w:tcW w:w="1651" w:type="dxa"/>
            <w:shd w:val="clear" w:color="auto" w:fill="auto"/>
            <w:noWrap/>
            <w:hideMark/>
          </w:tcPr>
          <w:p w14:paraId="635E4CB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37,862</w:t>
            </w:r>
          </w:p>
        </w:tc>
        <w:tc>
          <w:tcPr>
            <w:tcW w:w="1650" w:type="dxa"/>
            <w:shd w:val="clear" w:color="auto" w:fill="auto"/>
            <w:noWrap/>
            <w:hideMark/>
          </w:tcPr>
          <w:p w14:paraId="33B2306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79,054</w:t>
            </w:r>
          </w:p>
        </w:tc>
        <w:tc>
          <w:tcPr>
            <w:tcW w:w="1651" w:type="dxa"/>
            <w:shd w:val="clear" w:color="auto" w:fill="auto"/>
            <w:noWrap/>
            <w:hideMark/>
          </w:tcPr>
          <w:p w14:paraId="55F76EB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73,976</w:t>
            </w:r>
          </w:p>
        </w:tc>
        <w:tc>
          <w:tcPr>
            <w:tcW w:w="1650" w:type="dxa"/>
            <w:shd w:val="clear" w:color="auto" w:fill="auto"/>
            <w:noWrap/>
            <w:hideMark/>
          </w:tcPr>
          <w:p w14:paraId="105ECB5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4,861</w:t>
            </w:r>
          </w:p>
        </w:tc>
        <w:tc>
          <w:tcPr>
            <w:tcW w:w="1651" w:type="dxa"/>
            <w:shd w:val="clear" w:color="auto" w:fill="auto"/>
            <w:noWrap/>
            <w:hideMark/>
          </w:tcPr>
          <w:p w14:paraId="1FAB2A7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361,121</w:t>
            </w:r>
          </w:p>
        </w:tc>
      </w:tr>
      <w:tr w:rsidR="00AF60A4" w:rsidRPr="009E5255" w14:paraId="0ED13E82" w14:textId="77777777" w:rsidTr="00F17C53">
        <w:trPr>
          <w:trHeight w:val="255"/>
        </w:trPr>
        <w:tc>
          <w:tcPr>
            <w:tcW w:w="2405" w:type="dxa"/>
            <w:shd w:val="clear" w:color="auto" w:fill="auto"/>
            <w:noWrap/>
            <w:vAlign w:val="bottom"/>
            <w:hideMark/>
          </w:tcPr>
          <w:p w14:paraId="3137076E"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Fluorouracil</w:t>
            </w:r>
          </w:p>
        </w:tc>
        <w:tc>
          <w:tcPr>
            <w:tcW w:w="1650" w:type="dxa"/>
            <w:shd w:val="clear" w:color="auto" w:fill="auto"/>
            <w:noWrap/>
            <w:hideMark/>
          </w:tcPr>
          <w:p w14:paraId="2724E33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840,593</w:t>
            </w:r>
          </w:p>
        </w:tc>
        <w:tc>
          <w:tcPr>
            <w:tcW w:w="1650" w:type="dxa"/>
            <w:shd w:val="clear" w:color="auto" w:fill="auto"/>
            <w:noWrap/>
            <w:hideMark/>
          </w:tcPr>
          <w:p w14:paraId="4D2CE60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645,970</w:t>
            </w:r>
          </w:p>
        </w:tc>
        <w:tc>
          <w:tcPr>
            <w:tcW w:w="1651" w:type="dxa"/>
            <w:shd w:val="clear" w:color="auto" w:fill="auto"/>
            <w:noWrap/>
            <w:hideMark/>
          </w:tcPr>
          <w:p w14:paraId="4E80A35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0,241,096</w:t>
            </w:r>
          </w:p>
        </w:tc>
        <w:tc>
          <w:tcPr>
            <w:tcW w:w="1650" w:type="dxa"/>
            <w:shd w:val="clear" w:color="auto" w:fill="auto"/>
            <w:noWrap/>
            <w:hideMark/>
          </w:tcPr>
          <w:p w14:paraId="3806CE1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1,295,834</w:t>
            </w:r>
          </w:p>
        </w:tc>
        <w:tc>
          <w:tcPr>
            <w:tcW w:w="1651" w:type="dxa"/>
            <w:shd w:val="clear" w:color="auto" w:fill="auto"/>
            <w:noWrap/>
            <w:hideMark/>
          </w:tcPr>
          <w:p w14:paraId="781D3CD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2,346,438</w:t>
            </w:r>
          </w:p>
        </w:tc>
        <w:tc>
          <w:tcPr>
            <w:tcW w:w="1650" w:type="dxa"/>
            <w:shd w:val="clear" w:color="auto" w:fill="auto"/>
            <w:noWrap/>
            <w:hideMark/>
          </w:tcPr>
          <w:p w14:paraId="14B4FBC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264,455</w:t>
            </w:r>
          </w:p>
        </w:tc>
        <w:tc>
          <w:tcPr>
            <w:tcW w:w="1651" w:type="dxa"/>
            <w:shd w:val="clear" w:color="auto" w:fill="auto"/>
            <w:noWrap/>
            <w:hideMark/>
          </w:tcPr>
          <w:p w14:paraId="7E2C915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4,634,384</w:t>
            </w:r>
          </w:p>
        </w:tc>
      </w:tr>
      <w:tr w:rsidR="00AF60A4" w:rsidRPr="009E5255" w14:paraId="4058CC50" w14:textId="77777777" w:rsidTr="00F17C53">
        <w:trPr>
          <w:trHeight w:val="255"/>
        </w:trPr>
        <w:tc>
          <w:tcPr>
            <w:tcW w:w="2405" w:type="dxa"/>
            <w:shd w:val="clear" w:color="auto" w:fill="auto"/>
            <w:noWrap/>
            <w:vAlign w:val="bottom"/>
            <w:hideMark/>
          </w:tcPr>
          <w:p w14:paraId="0C57AAD1"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Fotemustine</w:t>
            </w:r>
          </w:p>
        </w:tc>
        <w:tc>
          <w:tcPr>
            <w:tcW w:w="1650" w:type="dxa"/>
            <w:shd w:val="clear" w:color="auto" w:fill="auto"/>
            <w:noWrap/>
            <w:hideMark/>
          </w:tcPr>
          <w:p w14:paraId="1A40C02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1,122</w:t>
            </w:r>
          </w:p>
        </w:tc>
        <w:tc>
          <w:tcPr>
            <w:tcW w:w="1650" w:type="dxa"/>
            <w:shd w:val="clear" w:color="auto" w:fill="auto"/>
            <w:noWrap/>
            <w:hideMark/>
          </w:tcPr>
          <w:p w14:paraId="4117B8A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1,494</w:t>
            </w:r>
          </w:p>
        </w:tc>
        <w:tc>
          <w:tcPr>
            <w:tcW w:w="1651" w:type="dxa"/>
            <w:shd w:val="clear" w:color="auto" w:fill="auto"/>
            <w:noWrap/>
            <w:hideMark/>
          </w:tcPr>
          <w:p w14:paraId="4613085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9,924</w:t>
            </w:r>
          </w:p>
        </w:tc>
        <w:tc>
          <w:tcPr>
            <w:tcW w:w="1650" w:type="dxa"/>
            <w:shd w:val="clear" w:color="auto" w:fill="auto"/>
            <w:noWrap/>
            <w:hideMark/>
          </w:tcPr>
          <w:p w14:paraId="633434F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4,151</w:t>
            </w:r>
          </w:p>
        </w:tc>
        <w:tc>
          <w:tcPr>
            <w:tcW w:w="1651" w:type="dxa"/>
            <w:shd w:val="clear" w:color="auto" w:fill="auto"/>
            <w:noWrap/>
            <w:hideMark/>
          </w:tcPr>
          <w:p w14:paraId="64DFEFF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2,510</w:t>
            </w:r>
          </w:p>
        </w:tc>
        <w:tc>
          <w:tcPr>
            <w:tcW w:w="1650" w:type="dxa"/>
            <w:shd w:val="clear" w:color="auto" w:fill="auto"/>
            <w:noWrap/>
            <w:hideMark/>
          </w:tcPr>
          <w:p w14:paraId="7E06D96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365</w:t>
            </w:r>
          </w:p>
        </w:tc>
        <w:tc>
          <w:tcPr>
            <w:tcW w:w="1651" w:type="dxa"/>
            <w:shd w:val="clear" w:color="auto" w:fill="auto"/>
            <w:noWrap/>
            <w:hideMark/>
          </w:tcPr>
          <w:p w14:paraId="67D0625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20,565</w:t>
            </w:r>
          </w:p>
        </w:tc>
      </w:tr>
      <w:tr w:rsidR="00AF60A4" w:rsidRPr="009E5255" w14:paraId="75FE1177" w14:textId="77777777" w:rsidTr="00F17C53">
        <w:trPr>
          <w:trHeight w:val="255"/>
        </w:trPr>
        <w:tc>
          <w:tcPr>
            <w:tcW w:w="2405" w:type="dxa"/>
            <w:shd w:val="clear" w:color="auto" w:fill="auto"/>
            <w:noWrap/>
            <w:vAlign w:val="bottom"/>
            <w:hideMark/>
          </w:tcPr>
          <w:p w14:paraId="29A301D0"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Gemcitabine</w:t>
            </w:r>
          </w:p>
        </w:tc>
        <w:tc>
          <w:tcPr>
            <w:tcW w:w="1650" w:type="dxa"/>
            <w:shd w:val="clear" w:color="auto" w:fill="auto"/>
            <w:noWrap/>
            <w:hideMark/>
          </w:tcPr>
          <w:p w14:paraId="6D895FD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251,385</w:t>
            </w:r>
          </w:p>
        </w:tc>
        <w:tc>
          <w:tcPr>
            <w:tcW w:w="1650" w:type="dxa"/>
            <w:shd w:val="clear" w:color="auto" w:fill="auto"/>
            <w:noWrap/>
            <w:hideMark/>
          </w:tcPr>
          <w:p w14:paraId="4A2F1F7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024,637</w:t>
            </w:r>
          </w:p>
        </w:tc>
        <w:tc>
          <w:tcPr>
            <w:tcW w:w="1651" w:type="dxa"/>
            <w:shd w:val="clear" w:color="auto" w:fill="auto"/>
            <w:noWrap/>
            <w:hideMark/>
          </w:tcPr>
          <w:p w14:paraId="0CD7CA7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402,586</w:t>
            </w:r>
          </w:p>
        </w:tc>
        <w:tc>
          <w:tcPr>
            <w:tcW w:w="1650" w:type="dxa"/>
            <w:shd w:val="clear" w:color="auto" w:fill="auto"/>
            <w:noWrap/>
            <w:hideMark/>
          </w:tcPr>
          <w:p w14:paraId="4D7EF8B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808,929</w:t>
            </w:r>
          </w:p>
        </w:tc>
        <w:tc>
          <w:tcPr>
            <w:tcW w:w="1651" w:type="dxa"/>
            <w:shd w:val="clear" w:color="auto" w:fill="auto"/>
            <w:noWrap/>
            <w:hideMark/>
          </w:tcPr>
          <w:p w14:paraId="1B187B3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745,547</w:t>
            </w:r>
          </w:p>
        </w:tc>
        <w:tc>
          <w:tcPr>
            <w:tcW w:w="1650" w:type="dxa"/>
            <w:shd w:val="clear" w:color="auto" w:fill="auto"/>
            <w:noWrap/>
            <w:hideMark/>
          </w:tcPr>
          <w:p w14:paraId="153CCF8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523,351</w:t>
            </w:r>
          </w:p>
        </w:tc>
        <w:tc>
          <w:tcPr>
            <w:tcW w:w="1651" w:type="dxa"/>
            <w:shd w:val="clear" w:color="auto" w:fill="auto"/>
            <w:noWrap/>
            <w:hideMark/>
          </w:tcPr>
          <w:p w14:paraId="58F2CF0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4,756,436</w:t>
            </w:r>
          </w:p>
        </w:tc>
      </w:tr>
      <w:tr w:rsidR="00AF60A4" w:rsidRPr="009E5255" w14:paraId="0C343AD6" w14:textId="77777777" w:rsidTr="00F17C53">
        <w:trPr>
          <w:trHeight w:val="255"/>
        </w:trPr>
        <w:tc>
          <w:tcPr>
            <w:tcW w:w="2405" w:type="dxa"/>
            <w:shd w:val="clear" w:color="auto" w:fill="auto"/>
            <w:noWrap/>
            <w:vAlign w:val="bottom"/>
            <w:hideMark/>
          </w:tcPr>
          <w:p w14:paraId="2EF10A14"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darubicin</w:t>
            </w:r>
          </w:p>
        </w:tc>
        <w:tc>
          <w:tcPr>
            <w:tcW w:w="1650" w:type="dxa"/>
            <w:shd w:val="clear" w:color="auto" w:fill="auto"/>
            <w:noWrap/>
            <w:hideMark/>
          </w:tcPr>
          <w:p w14:paraId="701C60E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8,855</w:t>
            </w:r>
          </w:p>
        </w:tc>
        <w:tc>
          <w:tcPr>
            <w:tcW w:w="1650" w:type="dxa"/>
            <w:shd w:val="clear" w:color="auto" w:fill="auto"/>
            <w:noWrap/>
            <w:hideMark/>
          </w:tcPr>
          <w:p w14:paraId="0BBD79B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3,737</w:t>
            </w:r>
          </w:p>
        </w:tc>
        <w:tc>
          <w:tcPr>
            <w:tcW w:w="1651" w:type="dxa"/>
            <w:shd w:val="clear" w:color="auto" w:fill="auto"/>
            <w:noWrap/>
            <w:hideMark/>
          </w:tcPr>
          <w:p w14:paraId="7EF45E5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5,509</w:t>
            </w:r>
          </w:p>
        </w:tc>
        <w:tc>
          <w:tcPr>
            <w:tcW w:w="1650" w:type="dxa"/>
            <w:shd w:val="clear" w:color="auto" w:fill="auto"/>
            <w:noWrap/>
            <w:hideMark/>
          </w:tcPr>
          <w:p w14:paraId="7FD4142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9,746</w:t>
            </w:r>
          </w:p>
        </w:tc>
        <w:tc>
          <w:tcPr>
            <w:tcW w:w="1651" w:type="dxa"/>
            <w:shd w:val="clear" w:color="auto" w:fill="auto"/>
            <w:noWrap/>
            <w:hideMark/>
          </w:tcPr>
          <w:p w14:paraId="061639B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2,884</w:t>
            </w:r>
          </w:p>
        </w:tc>
        <w:tc>
          <w:tcPr>
            <w:tcW w:w="1650" w:type="dxa"/>
            <w:shd w:val="clear" w:color="auto" w:fill="auto"/>
            <w:noWrap/>
            <w:hideMark/>
          </w:tcPr>
          <w:p w14:paraId="1DB2079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8,137</w:t>
            </w:r>
          </w:p>
        </w:tc>
        <w:tc>
          <w:tcPr>
            <w:tcW w:w="1651" w:type="dxa"/>
            <w:shd w:val="clear" w:color="auto" w:fill="auto"/>
            <w:noWrap/>
            <w:hideMark/>
          </w:tcPr>
          <w:p w14:paraId="51D8FB7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98,868</w:t>
            </w:r>
          </w:p>
        </w:tc>
      </w:tr>
      <w:tr w:rsidR="00AF60A4" w:rsidRPr="009E5255" w14:paraId="7C6E6F97" w14:textId="77777777" w:rsidTr="00F17C53">
        <w:trPr>
          <w:trHeight w:val="255"/>
        </w:trPr>
        <w:tc>
          <w:tcPr>
            <w:tcW w:w="2405" w:type="dxa"/>
            <w:shd w:val="clear" w:color="auto" w:fill="auto"/>
            <w:noWrap/>
            <w:vAlign w:val="bottom"/>
            <w:hideMark/>
          </w:tcPr>
          <w:p w14:paraId="4AC1CA1B"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fosfamide</w:t>
            </w:r>
          </w:p>
        </w:tc>
        <w:tc>
          <w:tcPr>
            <w:tcW w:w="1650" w:type="dxa"/>
            <w:shd w:val="clear" w:color="auto" w:fill="auto"/>
            <w:noWrap/>
            <w:hideMark/>
          </w:tcPr>
          <w:p w14:paraId="077347A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64,868</w:t>
            </w:r>
          </w:p>
        </w:tc>
        <w:tc>
          <w:tcPr>
            <w:tcW w:w="1650" w:type="dxa"/>
            <w:shd w:val="clear" w:color="auto" w:fill="auto"/>
            <w:noWrap/>
            <w:hideMark/>
          </w:tcPr>
          <w:p w14:paraId="6C907CF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44,422</w:t>
            </w:r>
          </w:p>
        </w:tc>
        <w:tc>
          <w:tcPr>
            <w:tcW w:w="1651" w:type="dxa"/>
            <w:shd w:val="clear" w:color="auto" w:fill="auto"/>
            <w:noWrap/>
            <w:hideMark/>
          </w:tcPr>
          <w:p w14:paraId="7E175C3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30,765</w:t>
            </w:r>
          </w:p>
        </w:tc>
        <w:tc>
          <w:tcPr>
            <w:tcW w:w="1650" w:type="dxa"/>
            <w:shd w:val="clear" w:color="auto" w:fill="auto"/>
            <w:noWrap/>
            <w:hideMark/>
          </w:tcPr>
          <w:p w14:paraId="613951E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55,518</w:t>
            </w:r>
          </w:p>
        </w:tc>
        <w:tc>
          <w:tcPr>
            <w:tcW w:w="1651" w:type="dxa"/>
            <w:shd w:val="clear" w:color="auto" w:fill="auto"/>
            <w:noWrap/>
            <w:hideMark/>
          </w:tcPr>
          <w:p w14:paraId="6F08772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79,449</w:t>
            </w:r>
          </w:p>
        </w:tc>
        <w:tc>
          <w:tcPr>
            <w:tcW w:w="1650" w:type="dxa"/>
            <w:shd w:val="clear" w:color="auto" w:fill="auto"/>
            <w:noWrap/>
            <w:hideMark/>
          </w:tcPr>
          <w:p w14:paraId="32D07B7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68,015</w:t>
            </w:r>
          </w:p>
        </w:tc>
        <w:tc>
          <w:tcPr>
            <w:tcW w:w="1651" w:type="dxa"/>
            <w:shd w:val="clear" w:color="auto" w:fill="auto"/>
            <w:noWrap/>
            <w:hideMark/>
          </w:tcPr>
          <w:p w14:paraId="031CA18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843,039</w:t>
            </w:r>
          </w:p>
        </w:tc>
      </w:tr>
      <w:tr w:rsidR="00AF60A4" w:rsidRPr="009E5255" w14:paraId="7BCF923B" w14:textId="77777777" w:rsidTr="00F17C53">
        <w:trPr>
          <w:trHeight w:val="255"/>
        </w:trPr>
        <w:tc>
          <w:tcPr>
            <w:tcW w:w="2405" w:type="dxa"/>
            <w:shd w:val="clear" w:color="auto" w:fill="auto"/>
            <w:noWrap/>
            <w:vAlign w:val="bottom"/>
            <w:hideMark/>
          </w:tcPr>
          <w:p w14:paraId="33BBFE1A"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notuzumab Ozogamicin</w:t>
            </w:r>
          </w:p>
        </w:tc>
        <w:tc>
          <w:tcPr>
            <w:tcW w:w="1650" w:type="dxa"/>
            <w:shd w:val="clear" w:color="auto" w:fill="auto"/>
            <w:noWrap/>
            <w:hideMark/>
          </w:tcPr>
          <w:p w14:paraId="4E0FFACB" w14:textId="42D186ED"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5615254C" w14:textId="4962AEF9"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0444AF80" w14:textId="38E89C02"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5A0D81A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736,799</w:t>
            </w:r>
          </w:p>
        </w:tc>
        <w:tc>
          <w:tcPr>
            <w:tcW w:w="1651" w:type="dxa"/>
            <w:shd w:val="clear" w:color="auto" w:fill="auto"/>
            <w:noWrap/>
            <w:hideMark/>
          </w:tcPr>
          <w:p w14:paraId="533336A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411,223</w:t>
            </w:r>
          </w:p>
        </w:tc>
        <w:tc>
          <w:tcPr>
            <w:tcW w:w="1650" w:type="dxa"/>
            <w:shd w:val="clear" w:color="auto" w:fill="auto"/>
            <w:noWrap/>
            <w:hideMark/>
          </w:tcPr>
          <w:p w14:paraId="6EC3DEA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257,400</w:t>
            </w:r>
          </w:p>
        </w:tc>
        <w:tc>
          <w:tcPr>
            <w:tcW w:w="1651" w:type="dxa"/>
            <w:shd w:val="clear" w:color="auto" w:fill="auto"/>
            <w:noWrap/>
            <w:hideMark/>
          </w:tcPr>
          <w:p w14:paraId="6B42C6C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405,423</w:t>
            </w:r>
          </w:p>
        </w:tc>
      </w:tr>
      <w:tr w:rsidR="00AF60A4" w:rsidRPr="009E5255" w14:paraId="56ED37AD" w14:textId="77777777" w:rsidTr="00F17C53">
        <w:trPr>
          <w:trHeight w:val="255"/>
        </w:trPr>
        <w:tc>
          <w:tcPr>
            <w:tcW w:w="2405" w:type="dxa"/>
            <w:shd w:val="clear" w:color="auto" w:fill="auto"/>
            <w:noWrap/>
            <w:vAlign w:val="bottom"/>
            <w:hideMark/>
          </w:tcPr>
          <w:p w14:paraId="6529E395"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pilimumab</w:t>
            </w:r>
          </w:p>
        </w:tc>
        <w:tc>
          <w:tcPr>
            <w:tcW w:w="1650" w:type="dxa"/>
            <w:shd w:val="clear" w:color="auto" w:fill="auto"/>
            <w:noWrap/>
            <w:hideMark/>
          </w:tcPr>
          <w:p w14:paraId="130CB89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388,846</w:t>
            </w:r>
          </w:p>
        </w:tc>
        <w:tc>
          <w:tcPr>
            <w:tcW w:w="1650" w:type="dxa"/>
            <w:shd w:val="clear" w:color="auto" w:fill="auto"/>
            <w:noWrap/>
            <w:hideMark/>
          </w:tcPr>
          <w:p w14:paraId="6A12ADE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4,371,608</w:t>
            </w:r>
          </w:p>
        </w:tc>
        <w:tc>
          <w:tcPr>
            <w:tcW w:w="1651" w:type="dxa"/>
            <w:shd w:val="clear" w:color="auto" w:fill="auto"/>
            <w:noWrap/>
            <w:hideMark/>
          </w:tcPr>
          <w:p w14:paraId="69A58AF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2,696,320</w:t>
            </w:r>
          </w:p>
        </w:tc>
        <w:tc>
          <w:tcPr>
            <w:tcW w:w="1650" w:type="dxa"/>
            <w:shd w:val="clear" w:color="auto" w:fill="auto"/>
            <w:noWrap/>
            <w:hideMark/>
          </w:tcPr>
          <w:p w14:paraId="0ED0499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2,794,360</w:t>
            </w:r>
          </w:p>
        </w:tc>
        <w:tc>
          <w:tcPr>
            <w:tcW w:w="1651" w:type="dxa"/>
            <w:shd w:val="clear" w:color="auto" w:fill="auto"/>
            <w:noWrap/>
            <w:hideMark/>
          </w:tcPr>
          <w:p w14:paraId="67A32FD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1,482,920</w:t>
            </w:r>
          </w:p>
        </w:tc>
        <w:tc>
          <w:tcPr>
            <w:tcW w:w="1650" w:type="dxa"/>
            <w:shd w:val="clear" w:color="auto" w:fill="auto"/>
            <w:noWrap/>
            <w:hideMark/>
          </w:tcPr>
          <w:p w14:paraId="7A6F481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3,837,556</w:t>
            </w:r>
          </w:p>
        </w:tc>
        <w:tc>
          <w:tcPr>
            <w:tcW w:w="1651" w:type="dxa"/>
            <w:shd w:val="clear" w:color="auto" w:fill="auto"/>
            <w:noWrap/>
            <w:hideMark/>
          </w:tcPr>
          <w:p w14:paraId="1A2D4CE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01,571,616</w:t>
            </w:r>
          </w:p>
        </w:tc>
      </w:tr>
      <w:tr w:rsidR="00AF60A4" w:rsidRPr="009E5255" w14:paraId="67A366BF" w14:textId="77777777" w:rsidTr="00F17C53">
        <w:trPr>
          <w:trHeight w:val="255"/>
        </w:trPr>
        <w:tc>
          <w:tcPr>
            <w:tcW w:w="2405" w:type="dxa"/>
            <w:shd w:val="clear" w:color="auto" w:fill="auto"/>
            <w:noWrap/>
            <w:vAlign w:val="bottom"/>
            <w:hideMark/>
          </w:tcPr>
          <w:p w14:paraId="657DD34B"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rinotecan</w:t>
            </w:r>
          </w:p>
        </w:tc>
        <w:tc>
          <w:tcPr>
            <w:tcW w:w="1650" w:type="dxa"/>
            <w:shd w:val="clear" w:color="auto" w:fill="auto"/>
            <w:noWrap/>
            <w:hideMark/>
          </w:tcPr>
          <w:p w14:paraId="271FD03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033,522</w:t>
            </w:r>
          </w:p>
        </w:tc>
        <w:tc>
          <w:tcPr>
            <w:tcW w:w="1650" w:type="dxa"/>
            <w:shd w:val="clear" w:color="auto" w:fill="auto"/>
            <w:noWrap/>
            <w:hideMark/>
          </w:tcPr>
          <w:p w14:paraId="0A83C45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512,638</w:t>
            </w:r>
          </w:p>
        </w:tc>
        <w:tc>
          <w:tcPr>
            <w:tcW w:w="1651" w:type="dxa"/>
            <w:shd w:val="clear" w:color="auto" w:fill="auto"/>
            <w:noWrap/>
            <w:hideMark/>
          </w:tcPr>
          <w:p w14:paraId="7C1123A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565,256</w:t>
            </w:r>
          </w:p>
        </w:tc>
        <w:tc>
          <w:tcPr>
            <w:tcW w:w="1650" w:type="dxa"/>
            <w:shd w:val="clear" w:color="auto" w:fill="auto"/>
            <w:noWrap/>
            <w:hideMark/>
          </w:tcPr>
          <w:p w14:paraId="3892F31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488,779</w:t>
            </w:r>
          </w:p>
        </w:tc>
        <w:tc>
          <w:tcPr>
            <w:tcW w:w="1651" w:type="dxa"/>
            <w:shd w:val="clear" w:color="auto" w:fill="auto"/>
            <w:noWrap/>
            <w:hideMark/>
          </w:tcPr>
          <w:p w14:paraId="7884F01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788,423</w:t>
            </w:r>
          </w:p>
        </w:tc>
        <w:tc>
          <w:tcPr>
            <w:tcW w:w="1650" w:type="dxa"/>
            <w:shd w:val="clear" w:color="auto" w:fill="auto"/>
            <w:noWrap/>
            <w:hideMark/>
          </w:tcPr>
          <w:p w14:paraId="1EFC167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004,142</w:t>
            </w:r>
          </w:p>
        </w:tc>
        <w:tc>
          <w:tcPr>
            <w:tcW w:w="1651" w:type="dxa"/>
            <w:shd w:val="clear" w:color="auto" w:fill="auto"/>
            <w:noWrap/>
            <w:hideMark/>
          </w:tcPr>
          <w:p w14:paraId="47F6F1B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8,392,758</w:t>
            </w:r>
          </w:p>
        </w:tc>
      </w:tr>
      <w:tr w:rsidR="00AF60A4" w:rsidRPr="009E5255" w14:paraId="3E25131F" w14:textId="77777777" w:rsidTr="00F17C53">
        <w:trPr>
          <w:trHeight w:val="255"/>
        </w:trPr>
        <w:tc>
          <w:tcPr>
            <w:tcW w:w="2405" w:type="dxa"/>
            <w:shd w:val="clear" w:color="auto" w:fill="auto"/>
            <w:noWrap/>
            <w:vAlign w:val="bottom"/>
            <w:hideMark/>
          </w:tcPr>
          <w:p w14:paraId="02A99DDC"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Methotrexate</w:t>
            </w:r>
          </w:p>
        </w:tc>
        <w:tc>
          <w:tcPr>
            <w:tcW w:w="1650" w:type="dxa"/>
            <w:shd w:val="clear" w:color="auto" w:fill="auto"/>
            <w:noWrap/>
            <w:hideMark/>
          </w:tcPr>
          <w:p w14:paraId="4019A6B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46,906</w:t>
            </w:r>
          </w:p>
        </w:tc>
        <w:tc>
          <w:tcPr>
            <w:tcW w:w="1650" w:type="dxa"/>
            <w:shd w:val="clear" w:color="auto" w:fill="auto"/>
            <w:noWrap/>
            <w:hideMark/>
          </w:tcPr>
          <w:p w14:paraId="331C766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957,485</w:t>
            </w:r>
          </w:p>
        </w:tc>
        <w:tc>
          <w:tcPr>
            <w:tcW w:w="1651" w:type="dxa"/>
            <w:shd w:val="clear" w:color="auto" w:fill="auto"/>
            <w:noWrap/>
            <w:hideMark/>
          </w:tcPr>
          <w:p w14:paraId="65F6E3F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118,106</w:t>
            </w:r>
          </w:p>
        </w:tc>
        <w:tc>
          <w:tcPr>
            <w:tcW w:w="1650" w:type="dxa"/>
            <w:shd w:val="clear" w:color="auto" w:fill="auto"/>
            <w:noWrap/>
            <w:hideMark/>
          </w:tcPr>
          <w:p w14:paraId="4B9494C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556,944</w:t>
            </w:r>
          </w:p>
        </w:tc>
        <w:tc>
          <w:tcPr>
            <w:tcW w:w="1651" w:type="dxa"/>
            <w:shd w:val="clear" w:color="auto" w:fill="auto"/>
            <w:noWrap/>
            <w:hideMark/>
          </w:tcPr>
          <w:p w14:paraId="1E1CA7E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315,467</w:t>
            </w:r>
          </w:p>
        </w:tc>
        <w:tc>
          <w:tcPr>
            <w:tcW w:w="1650" w:type="dxa"/>
            <w:shd w:val="clear" w:color="auto" w:fill="auto"/>
            <w:noWrap/>
            <w:hideMark/>
          </w:tcPr>
          <w:p w14:paraId="4C6139C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32,339</w:t>
            </w:r>
          </w:p>
        </w:tc>
        <w:tc>
          <w:tcPr>
            <w:tcW w:w="1651" w:type="dxa"/>
            <w:shd w:val="clear" w:color="auto" w:fill="auto"/>
            <w:noWrap/>
            <w:hideMark/>
          </w:tcPr>
          <w:p w14:paraId="48F3703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8,227,246</w:t>
            </w:r>
          </w:p>
        </w:tc>
      </w:tr>
      <w:tr w:rsidR="00AF60A4" w:rsidRPr="009E5255" w14:paraId="58232FDF" w14:textId="77777777" w:rsidTr="00F17C53">
        <w:trPr>
          <w:trHeight w:val="255"/>
        </w:trPr>
        <w:tc>
          <w:tcPr>
            <w:tcW w:w="2405" w:type="dxa"/>
            <w:shd w:val="clear" w:color="auto" w:fill="auto"/>
            <w:noWrap/>
            <w:vAlign w:val="bottom"/>
            <w:hideMark/>
          </w:tcPr>
          <w:p w14:paraId="2F5B72FD"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Mitozantrone</w:t>
            </w:r>
          </w:p>
        </w:tc>
        <w:tc>
          <w:tcPr>
            <w:tcW w:w="1650" w:type="dxa"/>
            <w:shd w:val="clear" w:color="auto" w:fill="auto"/>
            <w:noWrap/>
            <w:hideMark/>
          </w:tcPr>
          <w:p w14:paraId="62572ED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9,014</w:t>
            </w:r>
          </w:p>
        </w:tc>
        <w:tc>
          <w:tcPr>
            <w:tcW w:w="1650" w:type="dxa"/>
            <w:shd w:val="clear" w:color="auto" w:fill="auto"/>
            <w:noWrap/>
            <w:hideMark/>
          </w:tcPr>
          <w:p w14:paraId="45AE0E7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1,667</w:t>
            </w:r>
          </w:p>
        </w:tc>
        <w:tc>
          <w:tcPr>
            <w:tcW w:w="1651" w:type="dxa"/>
            <w:shd w:val="clear" w:color="auto" w:fill="auto"/>
            <w:noWrap/>
            <w:hideMark/>
          </w:tcPr>
          <w:p w14:paraId="416E6CF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8,144</w:t>
            </w:r>
          </w:p>
        </w:tc>
        <w:tc>
          <w:tcPr>
            <w:tcW w:w="1650" w:type="dxa"/>
            <w:shd w:val="clear" w:color="auto" w:fill="auto"/>
            <w:noWrap/>
            <w:hideMark/>
          </w:tcPr>
          <w:p w14:paraId="4457D36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5,367</w:t>
            </w:r>
          </w:p>
        </w:tc>
        <w:tc>
          <w:tcPr>
            <w:tcW w:w="1651" w:type="dxa"/>
            <w:shd w:val="clear" w:color="auto" w:fill="auto"/>
            <w:noWrap/>
            <w:hideMark/>
          </w:tcPr>
          <w:p w14:paraId="785586F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6,784</w:t>
            </w:r>
          </w:p>
        </w:tc>
        <w:tc>
          <w:tcPr>
            <w:tcW w:w="1650" w:type="dxa"/>
            <w:shd w:val="clear" w:color="auto" w:fill="auto"/>
            <w:noWrap/>
            <w:hideMark/>
          </w:tcPr>
          <w:p w14:paraId="04283B5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4,574</w:t>
            </w:r>
          </w:p>
        </w:tc>
        <w:tc>
          <w:tcPr>
            <w:tcW w:w="1651" w:type="dxa"/>
            <w:shd w:val="clear" w:color="auto" w:fill="auto"/>
            <w:noWrap/>
            <w:hideMark/>
          </w:tcPr>
          <w:p w14:paraId="1679C26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95,550</w:t>
            </w:r>
          </w:p>
        </w:tc>
      </w:tr>
      <w:tr w:rsidR="00AF60A4" w:rsidRPr="009E5255" w14:paraId="7501C0C4" w14:textId="77777777" w:rsidTr="00F17C53">
        <w:trPr>
          <w:trHeight w:val="255"/>
        </w:trPr>
        <w:tc>
          <w:tcPr>
            <w:tcW w:w="2405" w:type="dxa"/>
            <w:shd w:val="clear" w:color="auto" w:fill="auto"/>
            <w:noWrap/>
            <w:vAlign w:val="bottom"/>
            <w:hideMark/>
          </w:tcPr>
          <w:p w14:paraId="58F06B08" w14:textId="1EDD8B50" w:rsidR="00AF60A4" w:rsidRPr="009E5255" w:rsidRDefault="00D47AAD"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NAB</w:t>
            </w:r>
            <w:r w:rsidR="00AF60A4" w:rsidRPr="009E5255">
              <w:rPr>
                <w:rFonts w:asciiTheme="majorHAnsi" w:hAnsiTheme="majorHAnsi" w:cstheme="majorHAnsi"/>
                <w:szCs w:val="20"/>
                <w:lang w:eastAsia="en-AU"/>
              </w:rPr>
              <w:t xml:space="preserve"> Paclitaxel</w:t>
            </w:r>
          </w:p>
        </w:tc>
        <w:tc>
          <w:tcPr>
            <w:tcW w:w="1650" w:type="dxa"/>
            <w:shd w:val="clear" w:color="auto" w:fill="auto"/>
            <w:noWrap/>
            <w:hideMark/>
          </w:tcPr>
          <w:p w14:paraId="1A46F6C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655,600</w:t>
            </w:r>
          </w:p>
        </w:tc>
        <w:tc>
          <w:tcPr>
            <w:tcW w:w="1650" w:type="dxa"/>
            <w:shd w:val="clear" w:color="auto" w:fill="auto"/>
            <w:noWrap/>
            <w:hideMark/>
          </w:tcPr>
          <w:p w14:paraId="2F755D0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7,420,772</w:t>
            </w:r>
          </w:p>
        </w:tc>
        <w:tc>
          <w:tcPr>
            <w:tcW w:w="1651" w:type="dxa"/>
            <w:shd w:val="clear" w:color="auto" w:fill="auto"/>
            <w:noWrap/>
            <w:hideMark/>
          </w:tcPr>
          <w:p w14:paraId="447F76C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7,237,908</w:t>
            </w:r>
          </w:p>
        </w:tc>
        <w:tc>
          <w:tcPr>
            <w:tcW w:w="1650" w:type="dxa"/>
            <w:shd w:val="clear" w:color="auto" w:fill="auto"/>
            <w:noWrap/>
            <w:hideMark/>
          </w:tcPr>
          <w:p w14:paraId="68FC1C2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6,676,470</w:t>
            </w:r>
          </w:p>
        </w:tc>
        <w:tc>
          <w:tcPr>
            <w:tcW w:w="1651" w:type="dxa"/>
            <w:shd w:val="clear" w:color="auto" w:fill="auto"/>
            <w:noWrap/>
            <w:hideMark/>
          </w:tcPr>
          <w:p w14:paraId="2AD049E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7,612,604</w:t>
            </w:r>
          </w:p>
        </w:tc>
        <w:tc>
          <w:tcPr>
            <w:tcW w:w="1650" w:type="dxa"/>
            <w:shd w:val="clear" w:color="auto" w:fill="auto"/>
            <w:noWrap/>
            <w:hideMark/>
          </w:tcPr>
          <w:p w14:paraId="13AEE41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813,467</w:t>
            </w:r>
          </w:p>
        </w:tc>
        <w:tc>
          <w:tcPr>
            <w:tcW w:w="1651" w:type="dxa"/>
            <w:shd w:val="clear" w:color="auto" w:fill="auto"/>
            <w:noWrap/>
            <w:hideMark/>
          </w:tcPr>
          <w:p w14:paraId="3770949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6,416,816</w:t>
            </w:r>
          </w:p>
        </w:tc>
      </w:tr>
      <w:tr w:rsidR="00AF60A4" w:rsidRPr="009E5255" w14:paraId="2D5C6C1E" w14:textId="77777777" w:rsidTr="00F17C53">
        <w:trPr>
          <w:trHeight w:val="255"/>
        </w:trPr>
        <w:tc>
          <w:tcPr>
            <w:tcW w:w="2405" w:type="dxa"/>
            <w:shd w:val="clear" w:color="auto" w:fill="auto"/>
            <w:noWrap/>
            <w:vAlign w:val="bottom"/>
            <w:hideMark/>
          </w:tcPr>
          <w:p w14:paraId="5F4D23D3"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Nivolumab</w:t>
            </w:r>
          </w:p>
        </w:tc>
        <w:tc>
          <w:tcPr>
            <w:tcW w:w="1650" w:type="dxa"/>
            <w:shd w:val="clear" w:color="auto" w:fill="auto"/>
            <w:noWrap/>
            <w:hideMark/>
          </w:tcPr>
          <w:p w14:paraId="2D6442F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765,645</w:t>
            </w:r>
          </w:p>
        </w:tc>
        <w:tc>
          <w:tcPr>
            <w:tcW w:w="1650" w:type="dxa"/>
            <w:shd w:val="clear" w:color="auto" w:fill="auto"/>
            <w:noWrap/>
            <w:hideMark/>
          </w:tcPr>
          <w:p w14:paraId="7A6A24D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6,914,280</w:t>
            </w:r>
          </w:p>
        </w:tc>
        <w:tc>
          <w:tcPr>
            <w:tcW w:w="1651" w:type="dxa"/>
            <w:shd w:val="clear" w:color="auto" w:fill="auto"/>
            <w:noWrap/>
            <w:hideMark/>
          </w:tcPr>
          <w:p w14:paraId="5513686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52,392,144</w:t>
            </w:r>
          </w:p>
        </w:tc>
        <w:tc>
          <w:tcPr>
            <w:tcW w:w="1650" w:type="dxa"/>
            <w:shd w:val="clear" w:color="auto" w:fill="auto"/>
            <w:noWrap/>
            <w:hideMark/>
          </w:tcPr>
          <w:p w14:paraId="64980DD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93,468,544</w:t>
            </w:r>
          </w:p>
        </w:tc>
        <w:tc>
          <w:tcPr>
            <w:tcW w:w="1651" w:type="dxa"/>
            <w:shd w:val="clear" w:color="auto" w:fill="auto"/>
            <w:noWrap/>
            <w:hideMark/>
          </w:tcPr>
          <w:p w14:paraId="3858626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97,628,096</w:t>
            </w:r>
          </w:p>
        </w:tc>
        <w:tc>
          <w:tcPr>
            <w:tcW w:w="1650" w:type="dxa"/>
            <w:shd w:val="clear" w:color="auto" w:fill="auto"/>
            <w:noWrap/>
            <w:hideMark/>
          </w:tcPr>
          <w:p w14:paraId="31C2D23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5,427,696</w:t>
            </w:r>
          </w:p>
        </w:tc>
        <w:tc>
          <w:tcPr>
            <w:tcW w:w="1651" w:type="dxa"/>
            <w:shd w:val="clear" w:color="auto" w:fill="auto"/>
            <w:noWrap/>
            <w:hideMark/>
          </w:tcPr>
          <w:p w14:paraId="1A0783E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239,596,416</w:t>
            </w:r>
          </w:p>
        </w:tc>
      </w:tr>
      <w:tr w:rsidR="00AF60A4" w:rsidRPr="009E5255" w14:paraId="01E54EF3" w14:textId="77777777" w:rsidTr="00F17C53">
        <w:trPr>
          <w:trHeight w:val="255"/>
        </w:trPr>
        <w:tc>
          <w:tcPr>
            <w:tcW w:w="2405" w:type="dxa"/>
            <w:shd w:val="clear" w:color="auto" w:fill="auto"/>
            <w:noWrap/>
            <w:vAlign w:val="bottom"/>
            <w:hideMark/>
          </w:tcPr>
          <w:p w14:paraId="4DAC9902"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Obinutuzumab</w:t>
            </w:r>
          </w:p>
        </w:tc>
        <w:tc>
          <w:tcPr>
            <w:tcW w:w="1650" w:type="dxa"/>
            <w:shd w:val="clear" w:color="auto" w:fill="auto"/>
            <w:noWrap/>
            <w:hideMark/>
          </w:tcPr>
          <w:p w14:paraId="7176C0F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645,379</w:t>
            </w:r>
          </w:p>
        </w:tc>
        <w:tc>
          <w:tcPr>
            <w:tcW w:w="1650" w:type="dxa"/>
            <w:shd w:val="clear" w:color="auto" w:fill="auto"/>
            <w:noWrap/>
            <w:hideMark/>
          </w:tcPr>
          <w:p w14:paraId="73D5720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761,236</w:t>
            </w:r>
          </w:p>
        </w:tc>
        <w:tc>
          <w:tcPr>
            <w:tcW w:w="1651" w:type="dxa"/>
            <w:shd w:val="clear" w:color="auto" w:fill="auto"/>
            <w:noWrap/>
            <w:hideMark/>
          </w:tcPr>
          <w:p w14:paraId="5E84A6F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359,069</w:t>
            </w:r>
          </w:p>
        </w:tc>
        <w:tc>
          <w:tcPr>
            <w:tcW w:w="1650" w:type="dxa"/>
            <w:shd w:val="clear" w:color="auto" w:fill="auto"/>
            <w:noWrap/>
            <w:hideMark/>
          </w:tcPr>
          <w:p w14:paraId="22077BD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3,272,362</w:t>
            </w:r>
          </w:p>
        </w:tc>
        <w:tc>
          <w:tcPr>
            <w:tcW w:w="1651" w:type="dxa"/>
            <w:shd w:val="clear" w:color="auto" w:fill="auto"/>
            <w:noWrap/>
            <w:hideMark/>
          </w:tcPr>
          <w:p w14:paraId="14270D4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0,581,164</w:t>
            </w:r>
          </w:p>
        </w:tc>
        <w:tc>
          <w:tcPr>
            <w:tcW w:w="1650" w:type="dxa"/>
            <w:shd w:val="clear" w:color="auto" w:fill="auto"/>
            <w:noWrap/>
            <w:hideMark/>
          </w:tcPr>
          <w:p w14:paraId="3935F1C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2,396,380</w:t>
            </w:r>
          </w:p>
        </w:tc>
        <w:tc>
          <w:tcPr>
            <w:tcW w:w="1651" w:type="dxa"/>
            <w:shd w:val="clear" w:color="auto" w:fill="auto"/>
            <w:noWrap/>
            <w:hideMark/>
          </w:tcPr>
          <w:p w14:paraId="658A337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9,015,584</w:t>
            </w:r>
          </w:p>
        </w:tc>
      </w:tr>
      <w:tr w:rsidR="00AF60A4" w:rsidRPr="009E5255" w14:paraId="33A65900" w14:textId="77777777" w:rsidTr="00F17C53">
        <w:trPr>
          <w:trHeight w:val="255"/>
        </w:trPr>
        <w:tc>
          <w:tcPr>
            <w:tcW w:w="2405" w:type="dxa"/>
            <w:shd w:val="clear" w:color="auto" w:fill="auto"/>
            <w:noWrap/>
            <w:vAlign w:val="bottom"/>
            <w:hideMark/>
          </w:tcPr>
          <w:p w14:paraId="55127746"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Ofatumumab</w:t>
            </w:r>
          </w:p>
        </w:tc>
        <w:tc>
          <w:tcPr>
            <w:tcW w:w="1650" w:type="dxa"/>
            <w:shd w:val="clear" w:color="auto" w:fill="auto"/>
            <w:noWrap/>
            <w:hideMark/>
          </w:tcPr>
          <w:p w14:paraId="40769EB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63,206</w:t>
            </w:r>
          </w:p>
        </w:tc>
        <w:tc>
          <w:tcPr>
            <w:tcW w:w="1650" w:type="dxa"/>
            <w:shd w:val="clear" w:color="auto" w:fill="auto"/>
            <w:noWrap/>
            <w:hideMark/>
          </w:tcPr>
          <w:p w14:paraId="21B3744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076,581</w:t>
            </w:r>
          </w:p>
        </w:tc>
        <w:tc>
          <w:tcPr>
            <w:tcW w:w="1651" w:type="dxa"/>
            <w:shd w:val="clear" w:color="auto" w:fill="auto"/>
            <w:noWrap/>
            <w:hideMark/>
          </w:tcPr>
          <w:p w14:paraId="7C80783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55,957</w:t>
            </w:r>
          </w:p>
        </w:tc>
        <w:tc>
          <w:tcPr>
            <w:tcW w:w="1650" w:type="dxa"/>
            <w:shd w:val="clear" w:color="auto" w:fill="auto"/>
            <w:noWrap/>
            <w:hideMark/>
          </w:tcPr>
          <w:p w14:paraId="678FFD0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22,434</w:t>
            </w:r>
          </w:p>
        </w:tc>
        <w:tc>
          <w:tcPr>
            <w:tcW w:w="1651" w:type="dxa"/>
            <w:shd w:val="clear" w:color="auto" w:fill="auto"/>
            <w:noWrap/>
            <w:hideMark/>
          </w:tcPr>
          <w:p w14:paraId="19EB519C" w14:textId="2DE9328B"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73A69381" w14:textId="76C2543A"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5875A0CA" w14:textId="0ACB67B8"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r>
      <w:tr w:rsidR="00AF60A4" w:rsidRPr="009E5255" w14:paraId="16994076" w14:textId="77777777" w:rsidTr="00F17C53">
        <w:trPr>
          <w:trHeight w:val="255"/>
        </w:trPr>
        <w:tc>
          <w:tcPr>
            <w:tcW w:w="2405" w:type="dxa"/>
            <w:shd w:val="clear" w:color="auto" w:fill="auto"/>
            <w:noWrap/>
            <w:vAlign w:val="bottom"/>
            <w:hideMark/>
          </w:tcPr>
          <w:p w14:paraId="0FB112E5"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Oxaliplatin</w:t>
            </w:r>
          </w:p>
        </w:tc>
        <w:tc>
          <w:tcPr>
            <w:tcW w:w="1650" w:type="dxa"/>
            <w:shd w:val="clear" w:color="auto" w:fill="auto"/>
            <w:noWrap/>
            <w:hideMark/>
          </w:tcPr>
          <w:p w14:paraId="172E900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005,568</w:t>
            </w:r>
          </w:p>
        </w:tc>
        <w:tc>
          <w:tcPr>
            <w:tcW w:w="1650" w:type="dxa"/>
            <w:shd w:val="clear" w:color="auto" w:fill="auto"/>
            <w:noWrap/>
            <w:hideMark/>
          </w:tcPr>
          <w:p w14:paraId="7057C57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724,713</w:t>
            </w:r>
          </w:p>
        </w:tc>
        <w:tc>
          <w:tcPr>
            <w:tcW w:w="1651" w:type="dxa"/>
            <w:shd w:val="clear" w:color="auto" w:fill="auto"/>
            <w:noWrap/>
            <w:hideMark/>
          </w:tcPr>
          <w:p w14:paraId="723F422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025,102</w:t>
            </w:r>
          </w:p>
        </w:tc>
        <w:tc>
          <w:tcPr>
            <w:tcW w:w="1650" w:type="dxa"/>
            <w:shd w:val="clear" w:color="auto" w:fill="auto"/>
            <w:noWrap/>
            <w:hideMark/>
          </w:tcPr>
          <w:p w14:paraId="7FDA40A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418,237</w:t>
            </w:r>
          </w:p>
        </w:tc>
        <w:tc>
          <w:tcPr>
            <w:tcW w:w="1651" w:type="dxa"/>
            <w:shd w:val="clear" w:color="auto" w:fill="auto"/>
            <w:noWrap/>
            <w:hideMark/>
          </w:tcPr>
          <w:p w14:paraId="72EF99E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038,657</w:t>
            </w:r>
          </w:p>
        </w:tc>
        <w:tc>
          <w:tcPr>
            <w:tcW w:w="1650" w:type="dxa"/>
            <w:shd w:val="clear" w:color="auto" w:fill="auto"/>
            <w:noWrap/>
            <w:hideMark/>
          </w:tcPr>
          <w:p w14:paraId="6CEF9B7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273,548</w:t>
            </w:r>
          </w:p>
        </w:tc>
        <w:tc>
          <w:tcPr>
            <w:tcW w:w="1651" w:type="dxa"/>
            <w:shd w:val="clear" w:color="auto" w:fill="auto"/>
            <w:noWrap/>
            <w:hideMark/>
          </w:tcPr>
          <w:p w14:paraId="3F2C03C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6,485,824</w:t>
            </w:r>
          </w:p>
        </w:tc>
      </w:tr>
      <w:tr w:rsidR="00AF60A4" w:rsidRPr="009E5255" w14:paraId="0E3C6F92" w14:textId="77777777" w:rsidTr="00F17C53">
        <w:trPr>
          <w:trHeight w:val="255"/>
        </w:trPr>
        <w:tc>
          <w:tcPr>
            <w:tcW w:w="2405" w:type="dxa"/>
            <w:shd w:val="clear" w:color="auto" w:fill="auto"/>
            <w:noWrap/>
            <w:vAlign w:val="bottom"/>
            <w:hideMark/>
          </w:tcPr>
          <w:p w14:paraId="104AA292"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aclitaxel</w:t>
            </w:r>
          </w:p>
        </w:tc>
        <w:tc>
          <w:tcPr>
            <w:tcW w:w="1650" w:type="dxa"/>
            <w:shd w:val="clear" w:color="auto" w:fill="auto"/>
            <w:noWrap/>
            <w:hideMark/>
          </w:tcPr>
          <w:p w14:paraId="1A4B7B4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851,141</w:t>
            </w:r>
          </w:p>
        </w:tc>
        <w:tc>
          <w:tcPr>
            <w:tcW w:w="1650" w:type="dxa"/>
            <w:shd w:val="clear" w:color="auto" w:fill="auto"/>
            <w:noWrap/>
            <w:hideMark/>
          </w:tcPr>
          <w:p w14:paraId="5CC439A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170,748</w:t>
            </w:r>
          </w:p>
        </w:tc>
        <w:tc>
          <w:tcPr>
            <w:tcW w:w="1651" w:type="dxa"/>
            <w:shd w:val="clear" w:color="auto" w:fill="auto"/>
            <w:noWrap/>
            <w:hideMark/>
          </w:tcPr>
          <w:p w14:paraId="6EE417E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467,172</w:t>
            </w:r>
          </w:p>
        </w:tc>
        <w:tc>
          <w:tcPr>
            <w:tcW w:w="1650" w:type="dxa"/>
            <w:shd w:val="clear" w:color="auto" w:fill="auto"/>
            <w:noWrap/>
            <w:hideMark/>
          </w:tcPr>
          <w:p w14:paraId="3F76C6A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986,310</w:t>
            </w:r>
          </w:p>
        </w:tc>
        <w:tc>
          <w:tcPr>
            <w:tcW w:w="1651" w:type="dxa"/>
            <w:shd w:val="clear" w:color="auto" w:fill="auto"/>
            <w:noWrap/>
            <w:hideMark/>
          </w:tcPr>
          <w:p w14:paraId="4AAFA95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2,353,789</w:t>
            </w:r>
          </w:p>
        </w:tc>
        <w:tc>
          <w:tcPr>
            <w:tcW w:w="1650" w:type="dxa"/>
            <w:shd w:val="clear" w:color="auto" w:fill="auto"/>
            <w:noWrap/>
            <w:hideMark/>
          </w:tcPr>
          <w:p w14:paraId="5000630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181,280</w:t>
            </w:r>
          </w:p>
        </w:tc>
        <w:tc>
          <w:tcPr>
            <w:tcW w:w="1651" w:type="dxa"/>
            <w:shd w:val="clear" w:color="auto" w:fill="auto"/>
            <w:noWrap/>
            <w:hideMark/>
          </w:tcPr>
          <w:p w14:paraId="39E4812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9,010,440</w:t>
            </w:r>
          </w:p>
        </w:tc>
      </w:tr>
      <w:tr w:rsidR="00AF60A4" w:rsidRPr="009E5255" w14:paraId="22E32576" w14:textId="77777777" w:rsidTr="00F17C53">
        <w:trPr>
          <w:trHeight w:val="255"/>
        </w:trPr>
        <w:tc>
          <w:tcPr>
            <w:tcW w:w="2405" w:type="dxa"/>
            <w:shd w:val="clear" w:color="auto" w:fill="auto"/>
            <w:noWrap/>
            <w:vAlign w:val="bottom"/>
            <w:hideMark/>
          </w:tcPr>
          <w:p w14:paraId="3F90EDCF"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anitumumab</w:t>
            </w:r>
          </w:p>
        </w:tc>
        <w:tc>
          <w:tcPr>
            <w:tcW w:w="1650" w:type="dxa"/>
            <w:shd w:val="clear" w:color="auto" w:fill="auto"/>
            <w:noWrap/>
            <w:hideMark/>
          </w:tcPr>
          <w:p w14:paraId="35FFF9C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257,805</w:t>
            </w:r>
          </w:p>
        </w:tc>
        <w:tc>
          <w:tcPr>
            <w:tcW w:w="1650" w:type="dxa"/>
            <w:shd w:val="clear" w:color="auto" w:fill="auto"/>
            <w:noWrap/>
            <w:hideMark/>
          </w:tcPr>
          <w:p w14:paraId="381D865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904,150</w:t>
            </w:r>
          </w:p>
        </w:tc>
        <w:tc>
          <w:tcPr>
            <w:tcW w:w="1651" w:type="dxa"/>
            <w:shd w:val="clear" w:color="auto" w:fill="auto"/>
            <w:noWrap/>
            <w:hideMark/>
          </w:tcPr>
          <w:p w14:paraId="5FB7323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640,552</w:t>
            </w:r>
          </w:p>
        </w:tc>
        <w:tc>
          <w:tcPr>
            <w:tcW w:w="1650" w:type="dxa"/>
            <w:shd w:val="clear" w:color="auto" w:fill="auto"/>
            <w:noWrap/>
            <w:hideMark/>
          </w:tcPr>
          <w:p w14:paraId="120E187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5,381,979</w:t>
            </w:r>
          </w:p>
        </w:tc>
        <w:tc>
          <w:tcPr>
            <w:tcW w:w="1651" w:type="dxa"/>
            <w:shd w:val="clear" w:color="auto" w:fill="auto"/>
            <w:noWrap/>
            <w:hideMark/>
          </w:tcPr>
          <w:p w14:paraId="41CD2E5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180,276</w:t>
            </w:r>
          </w:p>
        </w:tc>
        <w:tc>
          <w:tcPr>
            <w:tcW w:w="1650" w:type="dxa"/>
            <w:shd w:val="clear" w:color="auto" w:fill="auto"/>
            <w:noWrap/>
            <w:hideMark/>
          </w:tcPr>
          <w:p w14:paraId="7777F11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007,912</w:t>
            </w:r>
          </w:p>
        </w:tc>
        <w:tc>
          <w:tcPr>
            <w:tcW w:w="1651" w:type="dxa"/>
            <w:shd w:val="clear" w:color="auto" w:fill="auto"/>
            <w:noWrap/>
            <w:hideMark/>
          </w:tcPr>
          <w:p w14:paraId="4F69A4C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2,372,672</w:t>
            </w:r>
          </w:p>
        </w:tc>
      </w:tr>
      <w:tr w:rsidR="00AF60A4" w:rsidRPr="009E5255" w14:paraId="2F8E1C22" w14:textId="77777777" w:rsidTr="00F17C53">
        <w:trPr>
          <w:trHeight w:val="255"/>
        </w:trPr>
        <w:tc>
          <w:tcPr>
            <w:tcW w:w="2405" w:type="dxa"/>
            <w:shd w:val="clear" w:color="auto" w:fill="auto"/>
            <w:noWrap/>
            <w:vAlign w:val="bottom"/>
            <w:hideMark/>
          </w:tcPr>
          <w:p w14:paraId="7F20D80F"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embrolizumab</w:t>
            </w:r>
          </w:p>
        </w:tc>
        <w:tc>
          <w:tcPr>
            <w:tcW w:w="1650" w:type="dxa"/>
            <w:shd w:val="clear" w:color="auto" w:fill="auto"/>
            <w:noWrap/>
            <w:hideMark/>
          </w:tcPr>
          <w:p w14:paraId="2A0DC07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6,367,576</w:t>
            </w:r>
          </w:p>
        </w:tc>
        <w:tc>
          <w:tcPr>
            <w:tcW w:w="1650" w:type="dxa"/>
            <w:shd w:val="clear" w:color="auto" w:fill="auto"/>
            <w:noWrap/>
            <w:hideMark/>
          </w:tcPr>
          <w:p w14:paraId="6C9E842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1,935,808</w:t>
            </w:r>
          </w:p>
        </w:tc>
        <w:tc>
          <w:tcPr>
            <w:tcW w:w="1651" w:type="dxa"/>
            <w:shd w:val="clear" w:color="auto" w:fill="auto"/>
            <w:noWrap/>
            <w:hideMark/>
          </w:tcPr>
          <w:p w14:paraId="1840B8F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6,311,792</w:t>
            </w:r>
          </w:p>
        </w:tc>
        <w:tc>
          <w:tcPr>
            <w:tcW w:w="1650" w:type="dxa"/>
            <w:shd w:val="clear" w:color="auto" w:fill="auto"/>
            <w:noWrap/>
            <w:hideMark/>
          </w:tcPr>
          <w:p w14:paraId="0604ABA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82,645,152</w:t>
            </w:r>
          </w:p>
        </w:tc>
        <w:tc>
          <w:tcPr>
            <w:tcW w:w="1651" w:type="dxa"/>
            <w:shd w:val="clear" w:color="auto" w:fill="auto"/>
            <w:noWrap/>
            <w:hideMark/>
          </w:tcPr>
          <w:p w14:paraId="7C3B04C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08,762,784</w:t>
            </w:r>
          </w:p>
        </w:tc>
        <w:tc>
          <w:tcPr>
            <w:tcW w:w="1650" w:type="dxa"/>
            <w:shd w:val="clear" w:color="auto" w:fill="auto"/>
            <w:noWrap/>
            <w:hideMark/>
          </w:tcPr>
          <w:p w14:paraId="7F334CF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14,986,128</w:t>
            </w:r>
          </w:p>
        </w:tc>
        <w:tc>
          <w:tcPr>
            <w:tcW w:w="1651" w:type="dxa"/>
            <w:shd w:val="clear" w:color="auto" w:fill="auto"/>
            <w:noWrap/>
            <w:hideMark/>
          </w:tcPr>
          <w:p w14:paraId="6E1B7CC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281,009,280</w:t>
            </w:r>
          </w:p>
        </w:tc>
      </w:tr>
      <w:tr w:rsidR="00AF60A4" w:rsidRPr="009E5255" w14:paraId="2FE05D46" w14:textId="77777777" w:rsidTr="00F17C53">
        <w:trPr>
          <w:trHeight w:val="255"/>
        </w:trPr>
        <w:tc>
          <w:tcPr>
            <w:tcW w:w="2405" w:type="dxa"/>
            <w:shd w:val="clear" w:color="auto" w:fill="auto"/>
            <w:noWrap/>
            <w:vAlign w:val="bottom"/>
            <w:hideMark/>
          </w:tcPr>
          <w:p w14:paraId="79DA0F5A"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emetrexed</w:t>
            </w:r>
          </w:p>
        </w:tc>
        <w:tc>
          <w:tcPr>
            <w:tcW w:w="1650" w:type="dxa"/>
            <w:shd w:val="clear" w:color="auto" w:fill="auto"/>
            <w:noWrap/>
            <w:hideMark/>
          </w:tcPr>
          <w:p w14:paraId="3D8BE91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092,767</w:t>
            </w:r>
          </w:p>
        </w:tc>
        <w:tc>
          <w:tcPr>
            <w:tcW w:w="1650" w:type="dxa"/>
            <w:shd w:val="clear" w:color="auto" w:fill="auto"/>
            <w:noWrap/>
            <w:hideMark/>
          </w:tcPr>
          <w:p w14:paraId="3B7987F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786,756</w:t>
            </w:r>
          </w:p>
        </w:tc>
        <w:tc>
          <w:tcPr>
            <w:tcW w:w="1651" w:type="dxa"/>
            <w:shd w:val="clear" w:color="auto" w:fill="auto"/>
            <w:noWrap/>
            <w:hideMark/>
          </w:tcPr>
          <w:p w14:paraId="4063126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232,138</w:t>
            </w:r>
          </w:p>
        </w:tc>
        <w:tc>
          <w:tcPr>
            <w:tcW w:w="1650" w:type="dxa"/>
            <w:shd w:val="clear" w:color="auto" w:fill="auto"/>
            <w:noWrap/>
            <w:hideMark/>
          </w:tcPr>
          <w:p w14:paraId="33C618A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164,847</w:t>
            </w:r>
          </w:p>
        </w:tc>
        <w:tc>
          <w:tcPr>
            <w:tcW w:w="1651" w:type="dxa"/>
            <w:shd w:val="clear" w:color="auto" w:fill="auto"/>
            <w:noWrap/>
            <w:hideMark/>
          </w:tcPr>
          <w:p w14:paraId="51AC24E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539,618</w:t>
            </w:r>
          </w:p>
        </w:tc>
        <w:tc>
          <w:tcPr>
            <w:tcW w:w="1650" w:type="dxa"/>
            <w:shd w:val="clear" w:color="auto" w:fill="auto"/>
            <w:noWrap/>
            <w:hideMark/>
          </w:tcPr>
          <w:p w14:paraId="54102C7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032,366</w:t>
            </w:r>
          </w:p>
        </w:tc>
        <w:tc>
          <w:tcPr>
            <w:tcW w:w="1651" w:type="dxa"/>
            <w:shd w:val="clear" w:color="auto" w:fill="auto"/>
            <w:noWrap/>
            <w:hideMark/>
          </w:tcPr>
          <w:p w14:paraId="0B8607A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3,848,492</w:t>
            </w:r>
          </w:p>
        </w:tc>
      </w:tr>
      <w:tr w:rsidR="00AF60A4" w:rsidRPr="009E5255" w14:paraId="637C40D3" w14:textId="77777777" w:rsidTr="00F17C53">
        <w:trPr>
          <w:trHeight w:val="255"/>
        </w:trPr>
        <w:tc>
          <w:tcPr>
            <w:tcW w:w="2405" w:type="dxa"/>
            <w:shd w:val="clear" w:color="auto" w:fill="auto"/>
            <w:noWrap/>
            <w:vAlign w:val="bottom"/>
            <w:hideMark/>
          </w:tcPr>
          <w:p w14:paraId="4D670478"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ertuzumab</w:t>
            </w:r>
          </w:p>
        </w:tc>
        <w:tc>
          <w:tcPr>
            <w:tcW w:w="1650" w:type="dxa"/>
            <w:shd w:val="clear" w:color="auto" w:fill="auto"/>
            <w:noWrap/>
            <w:hideMark/>
          </w:tcPr>
          <w:p w14:paraId="042358B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482,725</w:t>
            </w:r>
          </w:p>
        </w:tc>
        <w:tc>
          <w:tcPr>
            <w:tcW w:w="1650" w:type="dxa"/>
            <w:shd w:val="clear" w:color="auto" w:fill="auto"/>
            <w:noWrap/>
            <w:hideMark/>
          </w:tcPr>
          <w:p w14:paraId="5B0F5E9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9,918,368</w:t>
            </w:r>
          </w:p>
        </w:tc>
        <w:tc>
          <w:tcPr>
            <w:tcW w:w="1651" w:type="dxa"/>
            <w:shd w:val="clear" w:color="auto" w:fill="auto"/>
            <w:noWrap/>
            <w:hideMark/>
          </w:tcPr>
          <w:p w14:paraId="77AD89B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7,184,100</w:t>
            </w:r>
          </w:p>
        </w:tc>
        <w:tc>
          <w:tcPr>
            <w:tcW w:w="1650" w:type="dxa"/>
            <w:shd w:val="clear" w:color="auto" w:fill="auto"/>
            <w:noWrap/>
            <w:hideMark/>
          </w:tcPr>
          <w:p w14:paraId="57894C2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3,806,256</w:t>
            </w:r>
          </w:p>
        </w:tc>
        <w:tc>
          <w:tcPr>
            <w:tcW w:w="1651" w:type="dxa"/>
            <w:shd w:val="clear" w:color="auto" w:fill="auto"/>
            <w:noWrap/>
            <w:hideMark/>
          </w:tcPr>
          <w:p w14:paraId="493A8A9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1,439,788</w:t>
            </w:r>
          </w:p>
        </w:tc>
        <w:tc>
          <w:tcPr>
            <w:tcW w:w="1650" w:type="dxa"/>
            <w:shd w:val="clear" w:color="auto" w:fill="auto"/>
            <w:noWrap/>
            <w:hideMark/>
          </w:tcPr>
          <w:p w14:paraId="65E3C5A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0,236,084</w:t>
            </w:r>
          </w:p>
        </w:tc>
        <w:tc>
          <w:tcPr>
            <w:tcW w:w="1651" w:type="dxa"/>
            <w:shd w:val="clear" w:color="auto" w:fill="auto"/>
            <w:noWrap/>
            <w:hideMark/>
          </w:tcPr>
          <w:p w14:paraId="6E23839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49,067,312</w:t>
            </w:r>
          </w:p>
        </w:tc>
      </w:tr>
      <w:tr w:rsidR="00AF60A4" w:rsidRPr="009E5255" w14:paraId="31680FA0" w14:textId="77777777" w:rsidTr="00F17C53">
        <w:trPr>
          <w:trHeight w:val="255"/>
        </w:trPr>
        <w:tc>
          <w:tcPr>
            <w:tcW w:w="2405" w:type="dxa"/>
            <w:shd w:val="clear" w:color="auto" w:fill="auto"/>
            <w:noWrap/>
            <w:vAlign w:val="bottom"/>
            <w:hideMark/>
          </w:tcPr>
          <w:p w14:paraId="30CFB9FE"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ralatrexate</w:t>
            </w:r>
          </w:p>
        </w:tc>
        <w:tc>
          <w:tcPr>
            <w:tcW w:w="1650" w:type="dxa"/>
            <w:shd w:val="clear" w:color="auto" w:fill="auto"/>
            <w:noWrap/>
            <w:hideMark/>
          </w:tcPr>
          <w:p w14:paraId="2C1F08DC" w14:textId="6F425AF4"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3DA3B39E" w14:textId="515BF55B"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4C2E8A1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69,737</w:t>
            </w:r>
          </w:p>
        </w:tc>
        <w:tc>
          <w:tcPr>
            <w:tcW w:w="1650" w:type="dxa"/>
            <w:shd w:val="clear" w:color="auto" w:fill="auto"/>
            <w:noWrap/>
            <w:hideMark/>
          </w:tcPr>
          <w:p w14:paraId="307572F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393,528</w:t>
            </w:r>
          </w:p>
        </w:tc>
        <w:tc>
          <w:tcPr>
            <w:tcW w:w="1651" w:type="dxa"/>
            <w:shd w:val="clear" w:color="auto" w:fill="auto"/>
            <w:noWrap/>
            <w:hideMark/>
          </w:tcPr>
          <w:p w14:paraId="24C783C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150,300</w:t>
            </w:r>
          </w:p>
        </w:tc>
        <w:tc>
          <w:tcPr>
            <w:tcW w:w="1650" w:type="dxa"/>
            <w:shd w:val="clear" w:color="auto" w:fill="auto"/>
            <w:noWrap/>
            <w:hideMark/>
          </w:tcPr>
          <w:p w14:paraId="15176FA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55,407</w:t>
            </w:r>
          </w:p>
        </w:tc>
        <w:tc>
          <w:tcPr>
            <w:tcW w:w="1651" w:type="dxa"/>
            <w:shd w:val="clear" w:color="auto" w:fill="auto"/>
            <w:noWrap/>
            <w:hideMark/>
          </w:tcPr>
          <w:p w14:paraId="3F22B43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368,971</w:t>
            </w:r>
          </w:p>
        </w:tc>
      </w:tr>
      <w:tr w:rsidR="00AF60A4" w:rsidRPr="009E5255" w14:paraId="4058B3A6" w14:textId="77777777" w:rsidTr="00F17C53">
        <w:trPr>
          <w:trHeight w:val="255"/>
        </w:trPr>
        <w:tc>
          <w:tcPr>
            <w:tcW w:w="2405" w:type="dxa"/>
            <w:shd w:val="clear" w:color="auto" w:fill="auto"/>
            <w:noWrap/>
            <w:vAlign w:val="bottom"/>
            <w:hideMark/>
          </w:tcPr>
          <w:p w14:paraId="002C33B6"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Raltitrexed</w:t>
            </w:r>
          </w:p>
        </w:tc>
        <w:tc>
          <w:tcPr>
            <w:tcW w:w="1650" w:type="dxa"/>
            <w:shd w:val="clear" w:color="auto" w:fill="auto"/>
            <w:noWrap/>
            <w:hideMark/>
          </w:tcPr>
          <w:p w14:paraId="3AC884A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9,613</w:t>
            </w:r>
          </w:p>
        </w:tc>
        <w:tc>
          <w:tcPr>
            <w:tcW w:w="1650" w:type="dxa"/>
            <w:shd w:val="clear" w:color="auto" w:fill="auto"/>
            <w:noWrap/>
            <w:hideMark/>
          </w:tcPr>
          <w:p w14:paraId="399551E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98,908</w:t>
            </w:r>
          </w:p>
        </w:tc>
        <w:tc>
          <w:tcPr>
            <w:tcW w:w="1651" w:type="dxa"/>
            <w:shd w:val="clear" w:color="auto" w:fill="auto"/>
            <w:noWrap/>
            <w:hideMark/>
          </w:tcPr>
          <w:p w14:paraId="307420B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94,255</w:t>
            </w:r>
          </w:p>
        </w:tc>
        <w:tc>
          <w:tcPr>
            <w:tcW w:w="1650" w:type="dxa"/>
            <w:shd w:val="clear" w:color="auto" w:fill="auto"/>
            <w:noWrap/>
            <w:hideMark/>
          </w:tcPr>
          <w:p w14:paraId="721750A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42,467</w:t>
            </w:r>
          </w:p>
        </w:tc>
        <w:tc>
          <w:tcPr>
            <w:tcW w:w="1651" w:type="dxa"/>
            <w:shd w:val="clear" w:color="auto" w:fill="auto"/>
            <w:noWrap/>
            <w:hideMark/>
          </w:tcPr>
          <w:p w14:paraId="037F4BB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59,974</w:t>
            </w:r>
          </w:p>
        </w:tc>
        <w:tc>
          <w:tcPr>
            <w:tcW w:w="1650" w:type="dxa"/>
            <w:shd w:val="clear" w:color="auto" w:fill="auto"/>
            <w:noWrap/>
            <w:hideMark/>
          </w:tcPr>
          <w:p w14:paraId="4588E5A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5,125</w:t>
            </w:r>
          </w:p>
        </w:tc>
        <w:tc>
          <w:tcPr>
            <w:tcW w:w="1651" w:type="dxa"/>
            <w:shd w:val="clear" w:color="auto" w:fill="auto"/>
            <w:noWrap/>
            <w:hideMark/>
          </w:tcPr>
          <w:p w14:paraId="2FE0062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500,340</w:t>
            </w:r>
          </w:p>
        </w:tc>
      </w:tr>
      <w:tr w:rsidR="00AF60A4" w:rsidRPr="009E5255" w14:paraId="05D20C37" w14:textId="77777777" w:rsidTr="00F17C53">
        <w:trPr>
          <w:trHeight w:val="255"/>
        </w:trPr>
        <w:tc>
          <w:tcPr>
            <w:tcW w:w="2405" w:type="dxa"/>
            <w:shd w:val="clear" w:color="auto" w:fill="auto"/>
            <w:noWrap/>
            <w:vAlign w:val="bottom"/>
            <w:hideMark/>
          </w:tcPr>
          <w:p w14:paraId="25F0CAF6"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Rituximab</w:t>
            </w:r>
          </w:p>
        </w:tc>
        <w:tc>
          <w:tcPr>
            <w:tcW w:w="1650" w:type="dxa"/>
            <w:shd w:val="clear" w:color="auto" w:fill="auto"/>
            <w:noWrap/>
            <w:hideMark/>
          </w:tcPr>
          <w:p w14:paraId="21A7092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0,385,536</w:t>
            </w:r>
          </w:p>
        </w:tc>
        <w:tc>
          <w:tcPr>
            <w:tcW w:w="1650" w:type="dxa"/>
            <w:shd w:val="clear" w:color="auto" w:fill="auto"/>
            <w:noWrap/>
            <w:hideMark/>
          </w:tcPr>
          <w:p w14:paraId="2017B39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4,978,432</w:t>
            </w:r>
          </w:p>
        </w:tc>
        <w:tc>
          <w:tcPr>
            <w:tcW w:w="1651" w:type="dxa"/>
            <w:shd w:val="clear" w:color="auto" w:fill="auto"/>
            <w:noWrap/>
            <w:hideMark/>
          </w:tcPr>
          <w:p w14:paraId="4851F3E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8,464,568</w:t>
            </w:r>
          </w:p>
        </w:tc>
        <w:tc>
          <w:tcPr>
            <w:tcW w:w="1650" w:type="dxa"/>
            <w:shd w:val="clear" w:color="auto" w:fill="auto"/>
            <w:noWrap/>
            <w:hideMark/>
          </w:tcPr>
          <w:p w14:paraId="0B06163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1,208,864</w:t>
            </w:r>
          </w:p>
        </w:tc>
        <w:tc>
          <w:tcPr>
            <w:tcW w:w="1651" w:type="dxa"/>
            <w:shd w:val="clear" w:color="auto" w:fill="auto"/>
            <w:noWrap/>
            <w:hideMark/>
          </w:tcPr>
          <w:p w14:paraId="03902D0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2,446,560</w:t>
            </w:r>
          </w:p>
        </w:tc>
        <w:tc>
          <w:tcPr>
            <w:tcW w:w="1650" w:type="dxa"/>
            <w:shd w:val="clear" w:color="auto" w:fill="auto"/>
            <w:noWrap/>
            <w:hideMark/>
          </w:tcPr>
          <w:p w14:paraId="4D1B491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4,328,712</w:t>
            </w:r>
          </w:p>
        </w:tc>
        <w:tc>
          <w:tcPr>
            <w:tcW w:w="1651" w:type="dxa"/>
            <w:shd w:val="clear" w:color="auto" w:fill="auto"/>
            <w:noWrap/>
            <w:hideMark/>
          </w:tcPr>
          <w:p w14:paraId="2ACFED5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41,812,672</w:t>
            </w:r>
          </w:p>
        </w:tc>
      </w:tr>
      <w:tr w:rsidR="00AF60A4" w:rsidRPr="009E5255" w14:paraId="384514DE" w14:textId="77777777" w:rsidTr="00F17C53">
        <w:trPr>
          <w:trHeight w:val="255"/>
        </w:trPr>
        <w:tc>
          <w:tcPr>
            <w:tcW w:w="2405" w:type="dxa"/>
            <w:shd w:val="clear" w:color="auto" w:fill="auto"/>
            <w:noWrap/>
            <w:vAlign w:val="bottom"/>
            <w:hideMark/>
          </w:tcPr>
          <w:p w14:paraId="662B3E05"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Topotecan</w:t>
            </w:r>
          </w:p>
        </w:tc>
        <w:tc>
          <w:tcPr>
            <w:tcW w:w="1650" w:type="dxa"/>
            <w:shd w:val="clear" w:color="auto" w:fill="auto"/>
            <w:noWrap/>
            <w:hideMark/>
          </w:tcPr>
          <w:p w14:paraId="23F72DD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4,700</w:t>
            </w:r>
          </w:p>
        </w:tc>
        <w:tc>
          <w:tcPr>
            <w:tcW w:w="1650" w:type="dxa"/>
            <w:shd w:val="clear" w:color="auto" w:fill="auto"/>
            <w:noWrap/>
            <w:hideMark/>
          </w:tcPr>
          <w:p w14:paraId="5CA5894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5,224</w:t>
            </w:r>
          </w:p>
        </w:tc>
        <w:tc>
          <w:tcPr>
            <w:tcW w:w="1651" w:type="dxa"/>
            <w:shd w:val="clear" w:color="auto" w:fill="auto"/>
            <w:noWrap/>
            <w:hideMark/>
          </w:tcPr>
          <w:p w14:paraId="558F9D1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2,489</w:t>
            </w:r>
          </w:p>
        </w:tc>
        <w:tc>
          <w:tcPr>
            <w:tcW w:w="1650" w:type="dxa"/>
            <w:shd w:val="clear" w:color="auto" w:fill="auto"/>
            <w:noWrap/>
            <w:hideMark/>
          </w:tcPr>
          <w:p w14:paraId="018B503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33,315</w:t>
            </w:r>
          </w:p>
        </w:tc>
        <w:tc>
          <w:tcPr>
            <w:tcW w:w="1651" w:type="dxa"/>
            <w:shd w:val="clear" w:color="auto" w:fill="auto"/>
            <w:noWrap/>
            <w:hideMark/>
          </w:tcPr>
          <w:p w14:paraId="5890BF9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41,910</w:t>
            </w:r>
          </w:p>
        </w:tc>
        <w:tc>
          <w:tcPr>
            <w:tcW w:w="1650" w:type="dxa"/>
            <w:shd w:val="clear" w:color="auto" w:fill="auto"/>
            <w:noWrap/>
            <w:hideMark/>
          </w:tcPr>
          <w:p w14:paraId="441308D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89,303</w:t>
            </w:r>
          </w:p>
        </w:tc>
        <w:tc>
          <w:tcPr>
            <w:tcW w:w="1651" w:type="dxa"/>
            <w:shd w:val="clear" w:color="auto" w:fill="auto"/>
            <w:noWrap/>
            <w:hideMark/>
          </w:tcPr>
          <w:p w14:paraId="2947884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46,939</w:t>
            </w:r>
          </w:p>
        </w:tc>
      </w:tr>
      <w:tr w:rsidR="00AF60A4" w:rsidRPr="009E5255" w14:paraId="4FD0370A" w14:textId="77777777" w:rsidTr="00F17C53">
        <w:trPr>
          <w:trHeight w:val="255"/>
        </w:trPr>
        <w:tc>
          <w:tcPr>
            <w:tcW w:w="2405" w:type="dxa"/>
            <w:shd w:val="clear" w:color="auto" w:fill="auto"/>
            <w:noWrap/>
            <w:vAlign w:val="bottom"/>
            <w:hideMark/>
          </w:tcPr>
          <w:p w14:paraId="4D3E5E24"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Trastuzumab</w:t>
            </w:r>
          </w:p>
        </w:tc>
        <w:tc>
          <w:tcPr>
            <w:tcW w:w="1650" w:type="dxa"/>
            <w:shd w:val="clear" w:color="auto" w:fill="auto"/>
            <w:noWrap/>
            <w:hideMark/>
          </w:tcPr>
          <w:p w14:paraId="6CAE6E9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6,020,232</w:t>
            </w:r>
          </w:p>
        </w:tc>
        <w:tc>
          <w:tcPr>
            <w:tcW w:w="1650" w:type="dxa"/>
            <w:shd w:val="clear" w:color="auto" w:fill="auto"/>
            <w:noWrap/>
            <w:hideMark/>
          </w:tcPr>
          <w:p w14:paraId="7AD52C5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51,128,048</w:t>
            </w:r>
          </w:p>
        </w:tc>
        <w:tc>
          <w:tcPr>
            <w:tcW w:w="1651" w:type="dxa"/>
            <w:shd w:val="clear" w:color="auto" w:fill="auto"/>
            <w:noWrap/>
            <w:hideMark/>
          </w:tcPr>
          <w:p w14:paraId="5F13A45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6,616,288</w:t>
            </w:r>
          </w:p>
        </w:tc>
        <w:tc>
          <w:tcPr>
            <w:tcW w:w="1650" w:type="dxa"/>
            <w:shd w:val="clear" w:color="auto" w:fill="auto"/>
            <w:noWrap/>
            <w:hideMark/>
          </w:tcPr>
          <w:p w14:paraId="0F95164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24,766,216</w:t>
            </w:r>
          </w:p>
        </w:tc>
        <w:tc>
          <w:tcPr>
            <w:tcW w:w="1651" w:type="dxa"/>
            <w:shd w:val="clear" w:color="auto" w:fill="auto"/>
            <w:noWrap/>
            <w:hideMark/>
          </w:tcPr>
          <w:p w14:paraId="65850FE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1,467,368</w:t>
            </w:r>
          </w:p>
        </w:tc>
        <w:tc>
          <w:tcPr>
            <w:tcW w:w="1650" w:type="dxa"/>
            <w:shd w:val="clear" w:color="auto" w:fill="auto"/>
            <w:noWrap/>
            <w:hideMark/>
          </w:tcPr>
          <w:p w14:paraId="3CC0679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6,363,640</w:t>
            </w:r>
          </w:p>
        </w:tc>
        <w:tc>
          <w:tcPr>
            <w:tcW w:w="1651" w:type="dxa"/>
            <w:shd w:val="clear" w:color="auto" w:fill="auto"/>
            <w:noWrap/>
            <w:hideMark/>
          </w:tcPr>
          <w:p w14:paraId="3C52CEB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26,361,792</w:t>
            </w:r>
          </w:p>
        </w:tc>
      </w:tr>
      <w:tr w:rsidR="00AF60A4" w:rsidRPr="009E5255" w14:paraId="0488055C" w14:textId="77777777" w:rsidTr="00F17C53">
        <w:trPr>
          <w:trHeight w:val="255"/>
        </w:trPr>
        <w:tc>
          <w:tcPr>
            <w:tcW w:w="2405" w:type="dxa"/>
            <w:shd w:val="clear" w:color="auto" w:fill="auto"/>
            <w:noWrap/>
            <w:vAlign w:val="bottom"/>
            <w:hideMark/>
          </w:tcPr>
          <w:p w14:paraId="01DC5334"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Trastuzumab Emtansine</w:t>
            </w:r>
          </w:p>
        </w:tc>
        <w:tc>
          <w:tcPr>
            <w:tcW w:w="1650" w:type="dxa"/>
            <w:shd w:val="clear" w:color="auto" w:fill="auto"/>
            <w:noWrap/>
            <w:hideMark/>
          </w:tcPr>
          <w:p w14:paraId="7C7099D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443,633</w:t>
            </w:r>
          </w:p>
        </w:tc>
        <w:tc>
          <w:tcPr>
            <w:tcW w:w="1650" w:type="dxa"/>
            <w:shd w:val="clear" w:color="auto" w:fill="auto"/>
            <w:noWrap/>
            <w:hideMark/>
          </w:tcPr>
          <w:p w14:paraId="06CA2CB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8,485,434</w:t>
            </w:r>
          </w:p>
        </w:tc>
        <w:tc>
          <w:tcPr>
            <w:tcW w:w="1651" w:type="dxa"/>
            <w:shd w:val="clear" w:color="auto" w:fill="auto"/>
            <w:noWrap/>
            <w:hideMark/>
          </w:tcPr>
          <w:p w14:paraId="15232D9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7,948,440</w:t>
            </w:r>
          </w:p>
        </w:tc>
        <w:tc>
          <w:tcPr>
            <w:tcW w:w="1650" w:type="dxa"/>
            <w:shd w:val="clear" w:color="auto" w:fill="auto"/>
            <w:noWrap/>
            <w:hideMark/>
          </w:tcPr>
          <w:p w14:paraId="0198FF6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7,346,378</w:t>
            </w:r>
          </w:p>
        </w:tc>
        <w:tc>
          <w:tcPr>
            <w:tcW w:w="1651" w:type="dxa"/>
            <w:shd w:val="clear" w:color="auto" w:fill="auto"/>
            <w:noWrap/>
            <w:hideMark/>
          </w:tcPr>
          <w:p w14:paraId="6589F9F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8,750,990</w:t>
            </w:r>
          </w:p>
        </w:tc>
        <w:tc>
          <w:tcPr>
            <w:tcW w:w="1650" w:type="dxa"/>
            <w:shd w:val="clear" w:color="auto" w:fill="auto"/>
            <w:noWrap/>
            <w:hideMark/>
          </w:tcPr>
          <w:p w14:paraId="794653E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290,136</w:t>
            </w:r>
          </w:p>
        </w:tc>
        <w:tc>
          <w:tcPr>
            <w:tcW w:w="1651" w:type="dxa"/>
            <w:shd w:val="clear" w:color="auto" w:fill="auto"/>
            <w:noWrap/>
            <w:hideMark/>
          </w:tcPr>
          <w:p w14:paraId="1A0D1FC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1,265,008</w:t>
            </w:r>
          </w:p>
        </w:tc>
      </w:tr>
      <w:tr w:rsidR="00AF60A4" w:rsidRPr="009E5255" w14:paraId="5935FD26" w14:textId="77777777" w:rsidTr="00F17C53">
        <w:trPr>
          <w:trHeight w:val="255"/>
        </w:trPr>
        <w:tc>
          <w:tcPr>
            <w:tcW w:w="2405" w:type="dxa"/>
            <w:shd w:val="clear" w:color="auto" w:fill="auto"/>
            <w:noWrap/>
            <w:vAlign w:val="bottom"/>
            <w:hideMark/>
          </w:tcPr>
          <w:p w14:paraId="71425084"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Vinblastine</w:t>
            </w:r>
          </w:p>
        </w:tc>
        <w:tc>
          <w:tcPr>
            <w:tcW w:w="1650" w:type="dxa"/>
            <w:shd w:val="clear" w:color="auto" w:fill="auto"/>
            <w:noWrap/>
            <w:hideMark/>
          </w:tcPr>
          <w:p w14:paraId="1817DDB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75,623</w:t>
            </w:r>
          </w:p>
        </w:tc>
        <w:tc>
          <w:tcPr>
            <w:tcW w:w="1650" w:type="dxa"/>
            <w:shd w:val="clear" w:color="auto" w:fill="auto"/>
            <w:noWrap/>
            <w:hideMark/>
          </w:tcPr>
          <w:p w14:paraId="66A0FEB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15,444</w:t>
            </w:r>
          </w:p>
        </w:tc>
        <w:tc>
          <w:tcPr>
            <w:tcW w:w="1651" w:type="dxa"/>
            <w:shd w:val="clear" w:color="auto" w:fill="auto"/>
            <w:noWrap/>
            <w:hideMark/>
          </w:tcPr>
          <w:p w14:paraId="4958480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03,305</w:t>
            </w:r>
          </w:p>
        </w:tc>
        <w:tc>
          <w:tcPr>
            <w:tcW w:w="1650" w:type="dxa"/>
            <w:shd w:val="clear" w:color="auto" w:fill="auto"/>
            <w:noWrap/>
            <w:hideMark/>
          </w:tcPr>
          <w:p w14:paraId="5AD14D4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80,308</w:t>
            </w:r>
          </w:p>
        </w:tc>
        <w:tc>
          <w:tcPr>
            <w:tcW w:w="1651" w:type="dxa"/>
            <w:shd w:val="clear" w:color="auto" w:fill="auto"/>
            <w:noWrap/>
            <w:hideMark/>
          </w:tcPr>
          <w:p w14:paraId="2A8E70D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12,916</w:t>
            </w:r>
          </w:p>
        </w:tc>
        <w:tc>
          <w:tcPr>
            <w:tcW w:w="1650" w:type="dxa"/>
            <w:shd w:val="clear" w:color="auto" w:fill="auto"/>
            <w:noWrap/>
            <w:hideMark/>
          </w:tcPr>
          <w:p w14:paraId="358CA07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42,342</w:t>
            </w:r>
          </w:p>
        </w:tc>
        <w:tc>
          <w:tcPr>
            <w:tcW w:w="1651" w:type="dxa"/>
            <w:shd w:val="clear" w:color="auto" w:fill="auto"/>
            <w:noWrap/>
            <w:hideMark/>
          </w:tcPr>
          <w:p w14:paraId="6EF5727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629,938</w:t>
            </w:r>
          </w:p>
        </w:tc>
      </w:tr>
      <w:tr w:rsidR="00AF60A4" w:rsidRPr="009E5255" w14:paraId="777832B9" w14:textId="77777777" w:rsidTr="00F17C53">
        <w:trPr>
          <w:trHeight w:val="255"/>
        </w:trPr>
        <w:tc>
          <w:tcPr>
            <w:tcW w:w="2405" w:type="dxa"/>
            <w:shd w:val="clear" w:color="auto" w:fill="auto"/>
            <w:noWrap/>
            <w:vAlign w:val="bottom"/>
            <w:hideMark/>
          </w:tcPr>
          <w:p w14:paraId="073D8F9F"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Vincristine</w:t>
            </w:r>
          </w:p>
        </w:tc>
        <w:tc>
          <w:tcPr>
            <w:tcW w:w="1650" w:type="dxa"/>
            <w:shd w:val="clear" w:color="auto" w:fill="auto"/>
            <w:noWrap/>
            <w:hideMark/>
          </w:tcPr>
          <w:p w14:paraId="5FBB810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284,393</w:t>
            </w:r>
          </w:p>
        </w:tc>
        <w:tc>
          <w:tcPr>
            <w:tcW w:w="1650" w:type="dxa"/>
            <w:shd w:val="clear" w:color="auto" w:fill="auto"/>
            <w:noWrap/>
            <w:hideMark/>
          </w:tcPr>
          <w:p w14:paraId="3752DC1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576,051</w:t>
            </w:r>
          </w:p>
        </w:tc>
        <w:tc>
          <w:tcPr>
            <w:tcW w:w="1651" w:type="dxa"/>
            <w:shd w:val="clear" w:color="auto" w:fill="auto"/>
            <w:noWrap/>
            <w:hideMark/>
          </w:tcPr>
          <w:p w14:paraId="00D133D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713,966</w:t>
            </w:r>
          </w:p>
        </w:tc>
        <w:tc>
          <w:tcPr>
            <w:tcW w:w="1650" w:type="dxa"/>
            <w:shd w:val="clear" w:color="auto" w:fill="auto"/>
            <w:noWrap/>
            <w:hideMark/>
          </w:tcPr>
          <w:p w14:paraId="74BDC93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627,876</w:t>
            </w:r>
          </w:p>
        </w:tc>
        <w:tc>
          <w:tcPr>
            <w:tcW w:w="1651" w:type="dxa"/>
            <w:shd w:val="clear" w:color="auto" w:fill="auto"/>
            <w:noWrap/>
            <w:hideMark/>
          </w:tcPr>
          <w:p w14:paraId="2FDE341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829,968</w:t>
            </w:r>
          </w:p>
        </w:tc>
        <w:tc>
          <w:tcPr>
            <w:tcW w:w="1650" w:type="dxa"/>
            <w:shd w:val="clear" w:color="auto" w:fill="auto"/>
            <w:noWrap/>
            <w:hideMark/>
          </w:tcPr>
          <w:p w14:paraId="7A80BF8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27,191</w:t>
            </w:r>
          </w:p>
        </w:tc>
        <w:tc>
          <w:tcPr>
            <w:tcW w:w="1651" w:type="dxa"/>
            <w:shd w:val="clear" w:color="auto" w:fill="auto"/>
            <w:noWrap/>
            <w:hideMark/>
          </w:tcPr>
          <w:p w14:paraId="383F825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459,444</w:t>
            </w:r>
          </w:p>
        </w:tc>
      </w:tr>
      <w:tr w:rsidR="00AF60A4" w:rsidRPr="009E5255" w14:paraId="5CE30018" w14:textId="77777777" w:rsidTr="00F17C53">
        <w:trPr>
          <w:trHeight w:val="255"/>
        </w:trPr>
        <w:tc>
          <w:tcPr>
            <w:tcW w:w="2405" w:type="dxa"/>
            <w:shd w:val="clear" w:color="auto" w:fill="auto"/>
            <w:noWrap/>
            <w:vAlign w:val="bottom"/>
            <w:hideMark/>
          </w:tcPr>
          <w:p w14:paraId="593ECB5B"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Vinorelbine</w:t>
            </w:r>
          </w:p>
        </w:tc>
        <w:tc>
          <w:tcPr>
            <w:tcW w:w="1650" w:type="dxa"/>
            <w:shd w:val="clear" w:color="auto" w:fill="auto"/>
            <w:noWrap/>
            <w:hideMark/>
          </w:tcPr>
          <w:p w14:paraId="590C4E7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07,504</w:t>
            </w:r>
          </w:p>
        </w:tc>
        <w:tc>
          <w:tcPr>
            <w:tcW w:w="1650" w:type="dxa"/>
            <w:shd w:val="clear" w:color="auto" w:fill="auto"/>
            <w:noWrap/>
            <w:hideMark/>
          </w:tcPr>
          <w:p w14:paraId="482B982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69,286</w:t>
            </w:r>
          </w:p>
        </w:tc>
        <w:tc>
          <w:tcPr>
            <w:tcW w:w="1651" w:type="dxa"/>
            <w:shd w:val="clear" w:color="auto" w:fill="auto"/>
            <w:noWrap/>
            <w:hideMark/>
          </w:tcPr>
          <w:p w14:paraId="4B78F75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226,754</w:t>
            </w:r>
          </w:p>
        </w:tc>
        <w:tc>
          <w:tcPr>
            <w:tcW w:w="1650" w:type="dxa"/>
            <w:shd w:val="clear" w:color="auto" w:fill="auto"/>
            <w:noWrap/>
            <w:hideMark/>
          </w:tcPr>
          <w:p w14:paraId="7AB5C96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83,368</w:t>
            </w:r>
          </w:p>
        </w:tc>
        <w:tc>
          <w:tcPr>
            <w:tcW w:w="1651" w:type="dxa"/>
            <w:shd w:val="clear" w:color="auto" w:fill="auto"/>
            <w:noWrap/>
            <w:hideMark/>
          </w:tcPr>
          <w:p w14:paraId="2AFB62F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45,790</w:t>
            </w:r>
          </w:p>
        </w:tc>
        <w:tc>
          <w:tcPr>
            <w:tcW w:w="1650" w:type="dxa"/>
            <w:shd w:val="clear" w:color="auto" w:fill="auto"/>
            <w:noWrap/>
            <w:hideMark/>
          </w:tcPr>
          <w:p w14:paraId="091121C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91,905</w:t>
            </w:r>
          </w:p>
        </w:tc>
        <w:tc>
          <w:tcPr>
            <w:tcW w:w="1651" w:type="dxa"/>
            <w:shd w:val="clear" w:color="auto" w:fill="auto"/>
            <w:noWrap/>
            <w:hideMark/>
          </w:tcPr>
          <w:p w14:paraId="714AC7E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424,608</w:t>
            </w:r>
          </w:p>
        </w:tc>
      </w:tr>
      <w:tr w:rsidR="00AF60A4" w:rsidRPr="009E5255" w14:paraId="168D683D" w14:textId="77777777" w:rsidTr="00F17C53">
        <w:trPr>
          <w:trHeight w:val="255"/>
        </w:trPr>
        <w:tc>
          <w:tcPr>
            <w:tcW w:w="2405" w:type="dxa"/>
            <w:shd w:val="clear" w:color="auto" w:fill="auto"/>
            <w:noWrap/>
            <w:vAlign w:val="bottom"/>
            <w:hideMark/>
          </w:tcPr>
          <w:p w14:paraId="0B876E37" w14:textId="50B45EFE" w:rsidR="00AF60A4" w:rsidRPr="009E5255" w:rsidRDefault="00AF60A4" w:rsidP="00A95547">
            <w:pPr>
              <w:pStyle w:val="TableHeader"/>
            </w:pPr>
            <w:r w:rsidRPr="009E5255">
              <w:t xml:space="preserve">Total </w:t>
            </w:r>
            <w:r w:rsidR="0082594B" w:rsidRPr="009E5255">
              <w:t>Schedule 1</w:t>
            </w:r>
          </w:p>
        </w:tc>
        <w:tc>
          <w:tcPr>
            <w:tcW w:w="1650" w:type="dxa"/>
            <w:shd w:val="clear" w:color="auto" w:fill="auto"/>
            <w:noWrap/>
            <w:hideMark/>
          </w:tcPr>
          <w:p w14:paraId="659BF11F" w14:textId="77777777" w:rsidR="00AF60A4" w:rsidRPr="009E5255" w:rsidRDefault="00AF60A4" w:rsidP="00A95547">
            <w:pPr>
              <w:pStyle w:val="TableHeader"/>
            </w:pPr>
            <w:r w:rsidRPr="009E5255">
              <w:t>$464,780,407</w:t>
            </w:r>
          </w:p>
        </w:tc>
        <w:tc>
          <w:tcPr>
            <w:tcW w:w="1650" w:type="dxa"/>
            <w:shd w:val="clear" w:color="auto" w:fill="auto"/>
            <w:noWrap/>
            <w:hideMark/>
          </w:tcPr>
          <w:p w14:paraId="2A7E147F" w14:textId="77777777" w:rsidR="00AF60A4" w:rsidRPr="009E5255" w:rsidRDefault="00AF60A4" w:rsidP="00A95547">
            <w:pPr>
              <w:pStyle w:val="TableHeader"/>
            </w:pPr>
            <w:r w:rsidRPr="009E5255">
              <w:t>$1,039,888,878</w:t>
            </w:r>
          </w:p>
        </w:tc>
        <w:tc>
          <w:tcPr>
            <w:tcW w:w="1651" w:type="dxa"/>
            <w:shd w:val="clear" w:color="auto" w:fill="auto"/>
            <w:noWrap/>
            <w:hideMark/>
          </w:tcPr>
          <w:p w14:paraId="41E504A2" w14:textId="77777777" w:rsidR="00AF60A4" w:rsidRPr="009E5255" w:rsidRDefault="00AF60A4" w:rsidP="00A95547">
            <w:pPr>
              <w:pStyle w:val="TableHeader"/>
            </w:pPr>
            <w:r w:rsidRPr="009E5255">
              <w:t>$1,276,794,718</w:t>
            </w:r>
          </w:p>
        </w:tc>
        <w:tc>
          <w:tcPr>
            <w:tcW w:w="1650" w:type="dxa"/>
            <w:shd w:val="clear" w:color="auto" w:fill="auto"/>
            <w:noWrap/>
            <w:hideMark/>
          </w:tcPr>
          <w:p w14:paraId="09EF930C" w14:textId="77777777" w:rsidR="00AF60A4" w:rsidRPr="009E5255" w:rsidRDefault="00AF60A4" w:rsidP="00A95547">
            <w:pPr>
              <w:pStyle w:val="TableHeader"/>
            </w:pPr>
            <w:r w:rsidRPr="009E5255">
              <w:t>$1,479,517,755</w:t>
            </w:r>
          </w:p>
        </w:tc>
        <w:tc>
          <w:tcPr>
            <w:tcW w:w="1651" w:type="dxa"/>
            <w:shd w:val="clear" w:color="auto" w:fill="auto"/>
            <w:noWrap/>
            <w:hideMark/>
          </w:tcPr>
          <w:p w14:paraId="46E8DED1" w14:textId="77777777" w:rsidR="00AF60A4" w:rsidRPr="009E5255" w:rsidRDefault="00AF60A4" w:rsidP="00A95547">
            <w:pPr>
              <w:pStyle w:val="TableHeader"/>
            </w:pPr>
            <w:r w:rsidRPr="009E5255">
              <w:t>$1,854,428,113</w:t>
            </w:r>
          </w:p>
        </w:tc>
        <w:tc>
          <w:tcPr>
            <w:tcW w:w="1650" w:type="dxa"/>
            <w:shd w:val="clear" w:color="auto" w:fill="auto"/>
            <w:noWrap/>
            <w:hideMark/>
          </w:tcPr>
          <w:p w14:paraId="6EB8DF40" w14:textId="77777777" w:rsidR="00AF60A4" w:rsidRPr="009E5255" w:rsidRDefault="00AF60A4" w:rsidP="00A95547">
            <w:pPr>
              <w:pStyle w:val="TableHeader"/>
            </w:pPr>
            <w:r w:rsidRPr="009E5255">
              <w:t>$962,906,126</w:t>
            </w:r>
          </w:p>
        </w:tc>
        <w:tc>
          <w:tcPr>
            <w:tcW w:w="1651" w:type="dxa"/>
            <w:shd w:val="clear" w:color="auto" w:fill="auto"/>
            <w:noWrap/>
            <w:hideMark/>
          </w:tcPr>
          <w:p w14:paraId="45598699" w14:textId="77777777" w:rsidR="00AF60A4" w:rsidRPr="009E5255" w:rsidRDefault="00AF60A4" w:rsidP="00A95547">
            <w:pPr>
              <w:pStyle w:val="TableHeader"/>
            </w:pPr>
            <w:r w:rsidRPr="009E5255">
              <w:t>$7,073,197,870</w:t>
            </w:r>
          </w:p>
        </w:tc>
      </w:tr>
      <w:tr w:rsidR="00AF60A4" w:rsidRPr="009E5255" w14:paraId="61C1ADEA" w14:textId="77777777" w:rsidTr="00D47AAD">
        <w:trPr>
          <w:trHeight w:val="255"/>
        </w:trPr>
        <w:tc>
          <w:tcPr>
            <w:tcW w:w="13958" w:type="dxa"/>
            <w:gridSpan w:val="8"/>
            <w:shd w:val="clear" w:color="auto" w:fill="auto"/>
            <w:noWrap/>
            <w:vAlign w:val="center"/>
          </w:tcPr>
          <w:p w14:paraId="49E498AB" w14:textId="544C75D2" w:rsidR="00AF60A4" w:rsidRPr="009E5255" w:rsidRDefault="00AF60A4" w:rsidP="00A95547">
            <w:pPr>
              <w:pStyle w:val="TableHeader"/>
            </w:pPr>
            <w:r w:rsidRPr="009E5255">
              <w:t xml:space="preserve">Schedule 2 </w:t>
            </w:r>
            <w:r w:rsidR="0082594B" w:rsidRPr="009E5255">
              <w:t>Medicines</w:t>
            </w:r>
          </w:p>
        </w:tc>
      </w:tr>
      <w:tr w:rsidR="00AF60A4" w:rsidRPr="009E5255" w14:paraId="3F11281F" w14:textId="77777777" w:rsidTr="00F17C53">
        <w:trPr>
          <w:trHeight w:val="255"/>
        </w:trPr>
        <w:tc>
          <w:tcPr>
            <w:tcW w:w="2405" w:type="dxa"/>
            <w:shd w:val="clear" w:color="auto" w:fill="auto"/>
            <w:noWrap/>
            <w:vAlign w:val="bottom"/>
            <w:hideMark/>
          </w:tcPr>
          <w:p w14:paraId="5E39C305"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Aprepitant</w:t>
            </w:r>
          </w:p>
        </w:tc>
        <w:tc>
          <w:tcPr>
            <w:tcW w:w="1650" w:type="dxa"/>
            <w:shd w:val="clear" w:color="auto" w:fill="auto"/>
            <w:noWrap/>
            <w:hideMark/>
          </w:tcPr>
          <w:p w14:paraId="68FB8EE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18,019</w:t>
            </w:r>
          </w:p>
        </w:tc>
        <w:tc>
          <w:tcPr>
            <w:tcW w:w="1650" w:type="dxa"/>
            <w:shd w:val="clear" w:color="auto" w:fill="auto"/>
            <w:noWrap/>
            <w:hideMark/>
          </w:tcPr>
          <w:p w14:paraId="15A6FA7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38,585</w:t>
            </w:r>
          </w:p>
        </w:tc>
        <w:tc>
          <w:tcPr>
            <w:tcW w:w="1651" w:type="dxa"/>
            <w:shd w:val="clear" w:color="auto" w:fill="auto"/>
            <w:noWrap/>
            <w:hideMark/>
          </w:tcPr>
          <w:p w14:paraId="41E3249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63,353</w:t>
            </w:r>
          </w:p>
        </w:tc>
        <w:tc>
          <w:tcPr>
            <w:tcW w:w="1650" w:type="dxa"/>
            <w:shd w:val="clear" w:color="auto" w:fill="auto"/>
            <w:noWrap/>
            <w:hideMark/>
          </w:tcPr>
          <w:p w14:paraId="420040C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23,016</w:t>
            </w:r>
          </w:p>
        </w:tc>
        <w:tc>
          <w:tcPr>
            <w:tcW w:w="1651" w:type="dxa"/>
            <w:shd w:val="clear" w:color="auto" w:fill="auto"/>
            <w:noWrap/>
            <w:hideMark/>
          </w:tcPr>
          <w:p w14:paraId="1EC2C0E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892</w:t>
            </w:r>
          </w:p>
        </w:tc>
        <w:tc>
          <w:tcPr>
            <w:tcW w:w="1650" w:type="dxa"/>
            <w:shd w:val="clear" w:color="auto" w:fill="auto"/>
            <w:noWrap/>
            <w:hideMark/>
          </w:tcPr>
          <w:p w14:paraId="307036B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322</w:t>
            </w:r>
          </w:p>
        </w:tc>
        <w:tc>
          <w:tcPr>
            <w:tcW w:w="1651" w:type="dxa"/>
            <w:shd w:val="clear" w:color="auto" w:fill="auto"/>
            <w:noWrap/>
            <w:hideMark/>
          </w:tcPr>
          <w:p w14:paraId="5BF0C70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457,187</w:t>
            </w:r>
          </w:p>
        </w:tc>
      </w:tr>
      <w:tr w:rsidR="00AF60A4" w:rsidRPr="009E5255" w14:paraId="56B5EB12" w14:textId="77777777" w:rsidTr="00F17C53">
        <w:trPr>
          <w:trHeight w:val="255"/>
        </w:trPr>
        <w:tc>
          <w:tcPr>
            <w:tcW w:w="2405" w:type="dxa"/>
            <w:shd w:val="clear" w:color="auto" w:fill="auto"/>
            <w:noWrap/>
            <w:vAlign w:val="bottom"/>
            <w:hideMark/>
          </w:tcPr>
          <w:p w14:paraId="103D0468"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Folinic Acid</w:t>
            </w:r>
          </w:p>
        </w:tc>
        <w:tc>
          <w:tcPr>
            <w:tcW w:w="1650" w:type="dxa"/>
            <w:shd w:val="clear" w:color="auto" w:fill="auto"/>
            <w:noWrap/>
            <w:hideMark/>
          </w:tcPr>
          <w:p w14:paraId="0FDEC6C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2,063</w:t>
            </w:r>
          </w:p>
        </w:tc>
        <w:tc>
          <w:tcPr>
            <w:tcW w:w="1650" w:type="dxa"/>
            <w:shd w:val="clear" w:color="auto" w:fill="auto"/>
            <w:noWrap/>
            <w:hideMark/>
          </w:tcPr>
          <w:p w14:paraId="707C6E3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6,638</w:t>
            </w:r>
          </w:p>
        </w:tc>
        <w:tc>
          <w:tcPr>
            <w:tcW w:w="1651" w:type="dxa"/>
            <w:shd w:val="clear" w:color="auto" w:fill="auto"/>
            <w:noWrap/>
            <w:hideMark/>
          </w:tcPr>
          <w:p w14:paraId="709D67C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8,690</w:t>
            </w:r>
          </w:p>
        </w:tc>
        <w:tc>
          <w:tcPr>
            <w:tcW w:w="1650" w:type="dxa"/>
            <w:shd w:val="clear" w:color="auto" w:fill="auto"/>
            <w:noWrap/>
            <w:hideMark/>
          </w:tcPr>
          <w:p w14:paraId="61A447A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9,951</w:t>
            </w:r>
          </w:p>
        </w:tc>
        <w:tc>
          <w:tcPr>
            <w:tcW w:w="1651" w:type="dxa"/>
            <w:shd w:val="clear" w:color="auto" w:fill="auto"/>
            <w:noWrap/>
            <w:hideMark/>
          </w:tcPr>
          <w:p w14:paraId="765D378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9,226</w:t>
            </w:r>
          </w:p>
        </w:tc>
        <w:tc>
          <w:tcPr>
            <w:tcW w:w="1650" w:type="dxa"/>
            <w:shd w:val="clear" w:color="auto" w:fill="auto"/>
            <w:noWrap/>
            <w:hideMark/>
          </w:tcPr>
          <w:p w14:paraId="7127B41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838</w:t>
            </w:r>
          </w:p>
        </w:tc>
        <w:tc>
          <w:tcPr>
            <w:tcW w:w="1651" w:type="dxa"/>
            <w:shd w:val="clear" w:color="auto" w:fill="auto"/>
            <w:noWrap/>
            <w:hideMark/>
          </w:tcPr>
          <w:p w14:paraId="1B34E15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77,405</w:t>
            </w:r>
          </w:p>
        </w:tc>
      </w:tr>
      <w:tr w:rsidR="00AF60A4" w:rsidRPr="009E5255" w14:paraId="7B9EE5D8" w14:textId="77777777" w:rsidTr="00F17C53">
        <w:trPr>
          <w:trHeight w:val="255"/>
        </w:trPr>
        <w:tc>
          <w:tcPr>
            <w:tcW w:w="2405" w:type="dxa"/>
            <w:shd w:val="clear" w:color="auto" w:fill="auto"/>
            <w:noWrap/>
            <w:vAlign w:val="bottom"/>
            <w:hideMark/>
          </w:tcPr>
          <w:p w14:paraId="1C080648"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Fosaprepitant</w:t>
            </w:r>
          </w:p>
        </w:tc>
        <w:tc>
          <w:tcPr>
            <w:tcW w:w="1650" w:type="dxa"/>
            <w:shd w:val="clear" w:color="auto" w:fill="auto"/>
            <w:noWrap/>
            <w:hideMark/>
          </w:tcPr>
          <w:p w14:paraId="7AE5AB7B" w14:textId="72FFCA14"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57F077C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4,672</w:t>
            </w:r>
          </w:p>
        </w:tc>
        <w:tc>
          <w:tcPr>
            <w:tcW w:w="1651" w:type="dxa"/>
            <w:shd w:val="clear" w:color="auto" w:fill="auto"/>
            <w:noWrap/>
            <w:hideMark/>
          </w:tcPr>
          <w:p w14:paraId="3F30154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3,645</w:t>
            </w:r>
          </w:p>
        </w:tc>
        <w:tc>
          <w:tcPr>
            <w:tcW w:w="1650" w:type="dxa"/>
            <w:shd w:val="clear" w:color="auto" w:fill="auto"/>
            <w:noWrap/>
            <w:hideMark/>
          </w:tcPr>
          <w:p w14:paraId="32AD855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6,434</w:t>
            </w:r>
          </w:p>
        </w:tc>
        <w:tc>
          <w:tcPr>
            <w:tcW w:w="1651" w:type="dxa"/>
            <w:shd w:val="clear" w:color="auto" w:fill="auto"/>
            <w:noWrap/>
            <w:hideMark/>
          </w:tcPr>
          <w:p w14:paraId="45E1ED3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3,745</w:t>
            </w:r>
          </w:p>
        </w:tc>
        <w:tc>
          <w:tcPr>
            <w:tcW w:w="1650" w:type="dxa"/>
            <w:shd w:val="clear" w:color="auto" w:fill="auto"/>
            <w:noWrap/>
            <w:hideMark/>
          </w:tcPr>
          <w:p w14:paraId="07564C2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9,938</w:t>
            </w:r>
          </w:p>
        </w:tc>
        <w:tc>
          <w:tcPr>
            <w:tcW w:w="1651" w:type="dxa"/>
            <w:shd w:val="clear" w:color="auto" w:fill="auto"/>
            <w:noWrap/>
            <w:hideMark/>
          </w:tcPr>
          <w:p w14:paraId="14B4EAC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58,435</w:t>
            </w:r>
          </w:p>
        </w:tc>
      </w:tr>
      <w:tr w:rsidR="00AF60A4" w:rsidRPr="009E5255" w14:paraId="627E356D" w14:textId="77777777" w:rsidTr="00F17C53">
        <w:trPr>
          <w:trHeight w:val="255"/>
        </w:trPr>
        <w:tc>
          <w:tcPr>
            <w:tcW w:w="2405" w:type="dxa"/>
            <w:shd w:val="clear" w:color="auto" w:fill="auto"/>
            <w:noWrap/>
            <w:vAlign w:val="bottom"/>
            <w:hideMark/>
          </w:tcPr>
          <w:p w14:paraId="19E499B7"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Granisetron</w:t>
            </w:r>
          </w:p>
        </w:tc>
        <w:tc>
          <w:tcPr>
            <w:tcW w:w="1650" w:type="dxa"/>
            <w:shd w:val="clear" w:color="auto" w:fill="auto"/>
            <w:noWrap/>
            <w:hideMark/>
          </w:tcPr>
          <w:p w14:paraId="71E9B9E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998</w:t>
            </w:r>
          </w:p>
        </w:tc>
        <w:tc>
          <w:tcPr>
            <w:tcW w:w="1650" w:type="dxa"/>
            <w:shd w:val="clear" w:color="auto" w:fill="auto"/>
            <w:noWrap/>
            <w:hideMark/>
          </w:tcPr>
          <w:p w14:paraId="2E8DA42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711</w:t>
            </w:r>
          </w:p>
        </w:tc>
        <w:tc>
          <w:tcPr>
            <w:tcW w:w="1651" w:type="dxa"/>
            <w:shd w:val="clear" w:color="auto" w:fill="auto"/>
            <w:noWrap/>
            <w:hideMark/>
          </w:tcPr>
          <w:p w14:paraId="0ADECF0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166</w:t>
            </w:r>
          </w:p>
        </w:tc>
        <w:tc>
          <w:tcPr>
            <w:tcW w:w="1650" w:type="dxa"/>
            <w:shd w:val="clear" w:color="auto" w:fill="auto"/>
            <w:noWrap/>
            <w:hideMark/>
          </w:tcPr>
          <w:p w14:paraId="20B8D9C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539</w:t>
            </w:r>
          </w:p>
        </w:tc>
        <w:tc>
          <w:tcPr>
            <w:tcW w:w="1651" w:type="dxa"/>
            <w:shd w:val="clear" w:color="auto" w:fill="auto"/>
            <w:noWrap/>
            <w:hideMark/>
          </w:tcPr>
          <w:p w14:paraId="6E87241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965</w:t>
            </w:r>
          </w:p>
        </w:tc>
        <w:tc>
          <w:tcPr>
            <w:tcW w:w="1650" w:type="dxa"/>
            <w:shd w:val="clear" w:color="auto" w:fill="auto"/>
            <w:noWrap/>
            <w:hideMark/>
          </w:tcPr>
          <w:p w14:paraId="517FA7A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97</w:t>
            </w:r>
          </w:p>
        </w:tc>
        <w:tc>
          <w:tcPr>
            <w:tcW w:w="1651" w:type="dxa"/>
            <w:shd w:val="clear" w:color="auto" w:fill="auto"/>
            <w:noWrap/>
            <w:hideMark/>
          </w:tcPr>
          <w:p w14:paraId="294F4E5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8,876</w:t>
            </w:r>
          </w:p>
        </w:tc>
      </w:tr>
      <w:tr w:rsidR="00AF60A4" w:rsidRPr="009E5255" w14:paraId="1F343426" w14:textId="77777777" w:rsidTr="00F17C53">
        <w:trPr>
          <w:trHeight w:val="255"/>
        </w:trPr>
        <w:tc>
          <w:tcPr>
            <w:tcW w:w="2405" w:type="dxa"/>
            <w:shd w:val="clear" w:color="auto" w:fill="auto"/>
            <w:noWrap/>
            <w:vAlign w:val="bottom"/>
            <w:hideMark/>
          </w:tcPr>
          <w:p w14:paraId="1ED4892A"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nterferon Alfa-2a</w:t>
            </w:r>
          </w:p>
        </w:tc>
        <w:tc>
          <w:tcPr>
            <w:tcW w:w="1650" w:type="dxa"/>
            <w:shd w:val="clear" w:color="auto" w:fill="auto"/>
            <w:noWrap/>
            <w:hideMark/>
          </w:tcPr>
          <w:p w14:paraId="5A9EDFA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3,160</w:t>
            </w:r>
          </w:p>
        </w:tc>
        <w:tc>
          <w:tcPr>
            <w:tcW w:w="1650" w:type="dxa"/>
            <w:shd w:val="clear" w:color="auto" w:fill="auto"/>
            <w:noWrap/>
            <w:hideMark/>
          </w:tcPr>
          <w:p w14:paraId="1BF804B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9,798</w:t>
            </w:r>
          </w:p>
        </w:tc>
        <w:tc>
          <w:tcPr>
            <w:tcW w:w="1651" w:type="dxa"/>
            <w:shd w:val="clear" w:color="auto" w:fill="auto"/>
            <w:noWrap/>
            <w:hideMark/>
          </w:tcPr>
          <w:p w14:paraId="14DA50B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7,761</w:t>
            </w:r>
          </w:p>
        </w:tc>
        <w:tc>
          <w:tcPr>
            <w:tcW w:w="1650" w:type="dxa"/>
            <w:shd w:val="clear" w:color="auto" w:fill="auto"/>
            <w:noWrap/>
            <w:hideMark/>
          </w:tcPr>
          <w:p w14:paraId="1656C9E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9,852</w:t>
            </w:r>
          </w:p>
        </w:tc>
        <w:tc>
          <w:tcPr>
            <w:tcW w:w="1651" w:type="dxa"/>
            <w:shd w:val="clear" w:color="auto" w:fill="auto"/>
            <w:noWrap/>
            <w:hideMark/>
          </w:tcPr>
          <w:p w14:paraId="1A8C8BD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5,620</w:t>
            </w:r>
          </w:p>
        </w:tc>
        <w:tc>
          <w:tcPr>
            <w:tcW w:w="1650" w:type="dxa"/>
            <w:shd w:val="clear" w:color="auto" w:fill="auto"/>
            <w:noWrap/>
            <w:hideMark/>
          </w:tcPr>
          <w:p w14:paraId="1CDCB62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039</w:t>
            </w:r>
          </w:p>
        </w:tc>
        <w:tc>
          <w:tcPr>
            <w:tcW w:w="1651" w:type="dxa"/>
            <w:shd w:val="clear" w:color="auto" w:fill="auto"/>
            <w:noWrap/>
            <w:hideMark/>
          </w:tcPr>
          <w:p w14:paraId="5A44DF3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09,231</w:t>
            </w:r>
          </w:p>
        </w:tc>
      </w:tr>
      <w:tr w:rsidR="00AF60A4" w:rsidRPr="009E5255" w14:paraId="2C185C30" w14:textId="77777777" w:rsidTr="00F17C53">
        <w:trPr>
          <w:trHeight w:val="255"/>
        </w:trPr>
        <w:tc>
          <w:tcPr>
            <w:tcW w:w="2405" w:type="dxa"/>
            <w:shd w:val="clear" w:color="auto" w:fill="auto"/>
            <w:noWrap/>
            <w:vAlign w:val="bottom"/>
            <w:hideMark/>
          </w:tcPr>
          <w:p w14:paraId="30C15040"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nterferon Alfa-2b</w:t>
            </w:r>
          </w:p>
        </w:tc>
        <w:tc>
          <w:tcPr>
            <w:tcW w:w="1650" w:type="dxa"/>
            <w:shd w:val="clear" w:color="auto" w:fill="auto"/>
            <w:noWrap/>
            <w:hideMark/>
          </w:tcPr>
          <w:p w14:paraId="033074C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rPr>
              <w:t>$21,985</w:t>
            </w:r>
          </w:p>
        </w:tc>
        <w:tc>
          <w:tcPr>
            <w:tcW w:w="1650" w:type="dxa"/>
            <w:shd w:val="clear" w:color="auto" w:fill="auto"/>
            <w:noWrap/>
            <w:hideMark/>
          </w:tcPr>
          <w:p w14:paraId="74FDB63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rPr>
              <w:t>$65,573</w:t>
            </w:r>
          </w:p>
        </w:tc>
        <w:tc>
          <w:tcPr>
            <w:tcW w:w="1651" w:type="dxa"/>
            <w:shd w:val="clear" w:color="auto" w:fill="auto"/>
            <w:noWrap/>
            <w:hideMark/>
          </w:tcPr>
          <w:p w14:paraId="44450CD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rPr>
              <w:t>$44,449</w:t>
            </w:r>
          </w:p>
        </w:tc>
        <w:tc>
          <w:tcPr>
            <w:tcW w:w="1650" w:type="dxa"/>
            <w:shd w:val="clear" w:color="auto" w:fill="auto"/>
            <w:noWrap/>
          </w:tcPr>
          <w:p w14:paraId="280B6ECD" w14:textId="0770E74E"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tcPr>
          <w:p w14:paraId="59A67341" w14:textId="11664E5E"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tcPr>
          <w:p w14:paraId="61A07B13" w14:textId="1CD91403"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649E6868" w14:textId="2EABC1EA"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rPr>
              <w:t>$</w:t>
            </w:r>
            <w:r w:rsidR="004825C6" w:rsidRPr="009E5255">
              <w:rPr>
                <w:rFonts w:asciiTheme="majorHAnsi" w:hAnsiTheme="majorHAnsi" w:cstheme="majorHAnsi"/>
                <w:szCs w:val="20"/>
              </w:rPr>
              <w:t>132,006</w:t>
            </w:r>
          </w:p>
        </w:tc>
      </w:tr>
      <w:tr w:rsidR="00AF60A4" w:rsidRPr="009E5255" w14:paraId="740AAD4F" w14:textId="77777777" w:rsidTr="00F17C53">
        <w:trPr>
          <w:trHeight w:val="255"/>
        </w:trPr>
        <w:tc>
          <w:tcPr>
            <w:tcW w:w="2405" w:type="dxa"/>
            <w:shd w:val="clear" w:color="auto" w:fill="auto"/>
            <w:noWrap/>
            <w:vAlign w:val="bottom"/>
            <w:hideMark/>
          </w:tcPr>
          <w:p w14:paraId="3D956153"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Mesna</w:t>
            </w:r>
          </w:p>
        </w:tc>
        <w:tc>
          <w:tcPr>
            <w:tcW w:w="1650" w:type="dxa"/>
            <w:shd w:val="clear" w:color="auto" w:fill="auto"/>
            <w:noWrap/>
            <w:hideMark/>
          </w:tcPr>
          <w:p w14:paraId="26C3765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222</w:t>
            </w:r>
          </w:p>
        </w:tc>
        <w:tc>
          <w:tcPr>
            <w:tcW w:w="1650" w:type="dxa"/>
            <w:shd w:val="clear" w:color="auto" w:fill="auto"/>
            <w:noWrap/>
            <w:hideMark/>
          </w:tcPr>
          <w:p w14:paraId="33A06CA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2,001</w:t>
            </w:r>
          </w:p>
        </w:tc>
        <w:tc>
          <w:tcPr>
            <w:tcW w:w="1651" w:type="dxa"/>
            <w:shd w:val="clear" w:color="auto" w:fill="auto"/>
            <w:noWrap/>
            <w:hideMark/>
          </w:tcPr>
          <w:p w14:paraId="2C753C9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370</w:t>
            </w:r>
          </w:p>
        </w:tc>
        <w:tc>
          <w:tcPr>
            <w:tcW w:w="1650" w:type="dxa"/>
            <w:shd w:val="clear" w:color="auto" w:fill="auto"/>
            <w:noWrap/>
            <w:hideMark/>
          </w:tcPr>
          <w:p w14:paraId="28A1C18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4,181</w:t>
            </w:r>
          </w:p>
        </w:tc>
        <w:tc>
          <w:tcPr>
            <w:tcW w:w="1651" w:type="dxa"/>
            <w:shd w:val="clear" w:color="auto" w:fill="auto"/>
            <w:noWrap/>
            <w:hideMark/>
          </w:tcPr>
          <w:p w14:paraId="608AF22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676</w:t>
            </w:r>
          </w:p>
        </w:tc>
        <w:tc>
          <w:tcPr>
            <w:tcW w:w="1650" w:type="dxa"/>
            <w:shd w:val="clear" w:color="auto" w:fill="auto"/>
            <w:noWrap/>
            <w:hideMark/>
          </w:tcPr>
          <w:p w14:paraId="4D7870E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185</w:t>
            </w:r>
          </w:p>
        </w:tc>
        <w:tc>
          <w:tcPr>
            <w:tcW w:w="1651" w:type="dxa"/>
            <w:shd w:val="clear" w:color="auto" w:fill="auto"/>
            <w:noWrap/>
            <w:hideMark/>
          </w:tcPr>
          <w:p w14:paraId="2090F4C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1,634</w:t>
            </w:r>
          </w:p>
        </w:tc>
      </w:tr>
      <w:tr w:rsidR="00AF60A4" w:rsidRPr="009E5255" w14:paraId="1687AD23" w14:textId="77777777" w:rsidTr="00F17C53">
        <w:trPr>
          <w:trHeight w:val="255"/>
        </w:trPr>
        <w:tc>
          <w:tcPr>
            <w:tcW w:w="2405" w:type="dxa"/>
            <w:shd w:val="clear" w:color="auto" w:fill="auto"/>
            <w:noWrap/>
            <w:vAlign w:val="bottom"/>
            <w:hideMark/>
          </w:tcPr>
          <w:p w14:paraId="58A7B30C" w14:textId="6EE4708A"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Mycobacterium Bovis B</w:t>
            </w:r>
            <w:r w:rsidR="00F17C53" w:rsidRPr="009E5255">
              <w:rPr>
                <w:rFonts w:asciiTheme="majorHAnsi" w:hAnsiTheme="majorHAnsi" w:cstheme="majorHAnsi"/>
                <w:szCs w:val="20"/>
                <w:lang w:eastAsia="en-AU"/>
              </w:rPr>
              <w:t>CG</w:t>
            </w:r>
            <w:r w:rsidRPr="009E5255">
              <w:rPr>
                <w:rFonts w:asciiTheme="majorHAnsi" w:hAnsiTheme="majorHAnsi" w:cstheme="majorHAnsi"/>
                <w:szCs w:val="20"/>
                <w:lang w:eastAsia="en-AU"/>
              </w:rPr>
              <w:t xml:space="preserve"> Tice Strain</w:t>
            </w:r>
          </w:p>
        </w:tc>
        <w:tc>
          <w:tcPr>
            <w:tcW w:w="1650" w:type="dxa"/>
            <w:shd w:val="clear" w:color="auto" w:fill="auto"/>
            <w:noWrap/>
            <w:hideMark/>
          </w:tcPr>
          <w:p w14:paraId="348CBD3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22,836</w:t>
            </w:r>
          </w:p>
        </w:tc>
        <w:tc>
          <w:tcPr>
            <w:tcW w:w="1650" w:type="dxa"/>
            <w:shd w:val="clear" w:color="auto" w:fill="auto"/>
            <w:noWrap/>
            <w:hideMark/>
          </w:tcPr>
          <w:p w14:paraId="1644738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77,745</w:t>
            </w:r>
          </w:p>
        </w:tc>
        <w:tc>
          <w:tcPr>
            <w:tcW w:w="1651" w:type="dxa"/>
            <w:shd w:val="clear" w:color="auto" w:fill="auto"/>
            <w:noWrap/>
            <w:hideMark/>
          </w:tcPr>
          <w:p w14:paraId="5B10B58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71,373</w:t>
            </w:r>
          </w:p>
        </w:tc>
        <w:tc>
          <w:tcPr>
            <w:tcW w:w="1650" w:type="dxa"/>
            <w:shd w:val="clear" w:color="auto" w:fill="auto"/>
            <w:noWrap/>
            <w:hideMark/>
          </w:tcPr>
          <w:p w14:paraId="2B1080F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92,118</w:t>
            </w:r>
          </w:p>
        </w:tc>
        <w:tc>
          <w:tcPr>
            <w:tcW w:w="1651" w:type="dxa"/>
            <w:shd w:val="clear" w:color="auto" w:fill="auto"/>
            <w:noWrap/>
            <w:hideMark/>
          </w:tcPr>
          <w:p w14:paraId="3331434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53,545</w:t>
            </w:r>
          </w:p>
        </w:tc>
        <w:tc>
          <w:tcPr>
            <w:tcW w:w="1650" w:type="dxa"/>
            <w:shd w:val="clear" w:color="auto" w:fill="auto"/>
            <w:noWrap/>
            <w:hideMark/>
          </w:tcPr>
          <w:p w14:paraId="03EFAF3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24,924</w:t>
            </w:r>
          </w:p>
        </w:tc>
        <w:tc>
          <w:tcPr>
            <w:tcW w:w="1651" w:type="dxa"/>
            <w:shd w:val="clear" w:color="auto" w:fill="auto"/>
            <w:noWrap/>
            <w:hideMark/>
          </w:tcPr>
          <w:p w14:paraId="1D21034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342,540</w:t>
            </w:r>
          </w:p>
        </w:tc>
      </w:tr>
      <w:tr w:rsidR="00AF60A4" w:rsidRPr="009E5255" w14:paraId="4D94DF60" w14:textId="77777777" w:rsidTr="00F17C53">
        <w:trPr>
          <w:trHeight w:val="255"/>
        </w:trPr>
        <w:tc>
          <w:tcPr>
            <w:tcW w:w="2405" w:type="dxa"/>
            <w:shd w:val="clear" w:color="auto" w:fill="auto"/>
            <w:noWrap/>
            <w:vAlign w:val="bottom"/>
            <w:hideMark/>
          </w:tcPr>
          <w:p w14:paraId="6E09D23B"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Netupitant + Palonosetron</w:t>
            </w:r>
          </w:p>
        </w:tc>
        <w:tc>
          <w:tcPr>
            <w:tcW w:w="1650" w:type="dxa"/>
            <w:shd w:val="clear" w:color="auto" w:fill="auto"/>
            <w:noWrap/>
            <w:hideMark/>
          </w:tcPr>
          <w:p w14:paraId="09D31C52"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9,180</w:t>
            </w:r>
          </w:p>
        </w:tc>
        <w:tc>
          <w:tcPr>
            <w:tcW w:w="1650" w:type="dxa"/>
            <w:shd w:val="clear" w:color="auto" w:fill="auto"/>
            <w:noWrap/>
            <w:hideMark/>
          </w:tcPr>
          <w:p w14:paraId="02F2251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47,836</w:t>
            </w:r>
          </w:p>
        </w:tc>
        <w:tc>
          <w:tcPr>
            <w:tcW w:w="1651" w:type="dxa"/>
            <w:shd w:val="clear" w:color="auto" w:fill="auto"/>
            <w:noWrap/>
            <w:hideMark/>
          </w:tcPr>
          <w:p w14:paraId="1E84EE9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601,119</w:t>
            </w:r>
          </w:p>
        </w:tc>
        <w:tc>
          <w:tcPr>
            <w:tcW w:w="1650" w:type="dxa"/>
            <w:shd w:val="clear" w:color="auto" w:fill="auto"/>
            <w:noWrap/>
            <w:hideMark/>
          </w:tcPr>
          <w:p w14:paraId="6CC2FD63"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396,746</w:t>
            </w:r>
          </w:p>
        </w:tc>
        <w:tc>
          <w:tcPr>
            <w:tcW w:w="1651" w:type="dxa"/>
            <w:shd w:val="clear" w:color="auto" w:fill="auto"/>
            <w:noWrap/>
            <w:hideMark/>
          </w:tcPr>
          <w:p w14:paraId="0F7FB594"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994,023</w:t>
            </w:r>
          </w:p>
        </w:tc>
        <w:tc>
          <w:tcPr>
            <w:tcW w:w="1650" w:type="dxa"/>
            <w:shd w:val="clear" w:color="auto" w:fill="auto"/>
            <w:noWrap/>
            <w:hideMark/>
          </w:tcPr>
          <w:p w14:paraId="3165B6E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526,549</w:t>
            </w:r>
          </w:p>
        </w:tc>
        <w:tc>
          <w:tcPr>
            <w:tcW w:w="1651" w:type="dxa"/>
            <w:shd w:val="clear" w:color="auto" w:fill="auto"/>
            <w:noWrap/>
            <w:hideMark/>
          </w:tcPr>
          <w:p w14:paraId="2627528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9,205,452</w:t>
            </w:r>
          </w:p>
        </w:tc>
      </w:tr>
      <w:tr w:rsidR="00AF60A4" w:rsidRPr="009E5255" w14:paraId="76146B9E" w14:textId="77777777" w:rsidTr="00F17C53">
        <w:trPr>
          <w:trHeight w:val="255"/>
        </w:trPr>
        <w:tc>
          <w:tcPr>
            <w:tcW w:w="2405" w:type="dxa"/>
            <w:shd w:val="clear" w:color="auto" w:fill="auto"/>
            <w:noWrap/>
            <w:vAlign w:val="bottom"/>
            <w:hideMark/>
          </w:tcPr>
          <w:p w14:paraId="634A4EC6"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Ondansetron</w:t>
            </w:r>
          </w:p>
        </w:tc>
        <w:tc>
          <w:tcPr>
            <w:tcW w:w="1650" w:type="dxa"/>
            <w:shd w:val="clear" w:color="auto" w:fill="auto"/>
            <w:noWrap/>
            <w:hideMark/>
          </w:tcPr>
          <w:p w14:paraId="34BCE72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1,597</w:t>
            </w:r>
          </w:p>
        </w:tc>
        <w:tc>
          <w:tcPr>
            <w:tcW w:w="1650" w:type="dxa"/>
            <w:shd w:val="clear" w:color="auto" w:fill="auto"/>
            <w:noWrap/>
            <w:hideMark/>
          </w:tcPr>
          <w:p w14:paraId="4DFCD29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790</w:t>
            </w:r>
          </w:p>
        </w:tc>
        <w:tc>
          <w:tcPr>
            <w:tcW w:w="1651" w:type="dxa"/>
            <w:shd w:val="clear" w:color="auto" w:fill="auto"/>
            <w:noWrap/>
            <w:hideMark/>
          </w:tcPr>
          <w:p w14:paraId="77276AE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88</w:t>
            </w:r>
          </w:p>
        </w:tc>
        <w:tc>
          <w:tcPr>
            <w:tcW w:w="1650" w:type="dxa"/>
            <w:shd w:val="clear" w:color="auto" w:fill="auto"/>
            <w:noWrap/>
            <w:hideMark/>
          </w:tcPr>
          <w:p w14:paraId="3E3E0D4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327</w:t>
            </w:r>
          </w:p>
        </w:tc>
        <w:tc>
          <w:tcPr>
            <w:tcW w:w="1651" w:type="dxa"/>
            <w:shd w:val="clear" w:color="auto" w:fill="auto"/>
            <w:noWrap/>
            <w:hideMark/>
          </w:tcPr>
          <w:p w14:paraId="6D8FDD9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249</w:t>
            </w:r>
          </w:p>
        </w:tc>
        <w:tc>
          <w:tcPr>
            <w:tcW w:w="1650" w:type="dxa"/>
            <w:shd w:val="clear" w:color="auto" w:fill="auto"/>
            <w:noWrap/>
            <w:hideMark/>
          </w:tcPr>
          <w:p w14:paraId="4335D02A"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783</w:t>
            </w:r>
          </w:p>
        </w:tc>
        <w:tc>
          <w:tcPr>
            <w:tcW w:w="1651" w:type="dxa"/>
            <w:shd w:val="clear" w:color="auto" w:fill="auto"/>
            <w:noWrap/>
            <w:hideMark/>
          </w:tcPr>
          <w:p w14:paraId="027FA61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4,734</w:t>
            </w:r>
          </w:p>
        </w:tc>
      </w:tr>
      <w:tr w:rsidR="00AF60A4" w:rsidRPr="009E5255" w14:paraId="53B88D25" w14:textId="77777777" w:rsidTr="00F17C53">
        <w:trPr>
          <w:trHeight w:val="255"/>
        </w:trPr>
        <w:tc>
          <w:tcPr>
            <w:tcW w:w="2405" w:type="dxa"/>
            <w:shd w:val="clear" w:color="auto" w:fill="auto"/>
            <w:noWrap/>
            <w:vAlign w:val="bottom"/>
            <w:hideMark/>
          </w:tcPr>
          <w:p w14:paraId="08717860"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alonosetron</w:t>
            </w:r>
          </w:p>
        </w:tc>
        <w:tc>
          <w:tcPr>
            <w:tcW w:w="1650" w:type="dxa"/>
            <w:shd w:val="clear" w:color="auto" w:fill="auto"/>
            <w:noWrap/>
            <w:hideMark/>
          </w:tcPr>
          <w:p w14:paraId="0423BB8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54,409</w:t>
            </w:r>
          </w:p>
        </w:tc>
        <w:tc>
          <w:tcPr>
            <w:tcW w:w="1650" w:type="dxa"/>
            <w:shd w:val="clear" w:color="auto" w:fill="auto"/>
            <w:noWrap/>
            <w:hideMark/>
          </w:tcPr>
          <w:p w14:paraId="69DE6D9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68,935</w:t>
            </w:r>
          </w:p>
        </w:tc>
        <w:tc>
          <w:tcPr>
            <w:tcW w:w="1651" w:type="dxa"/>
            <w:shd w:val="clear" w:color="auto" w:fill="auto"/>
            <w:noWrap/>
            <w:hideMark/>
          </w:tcPr>
          <w:p w14:paraId="151FB04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03,264</w:t>
            </w:r>
          </w:p>
        </w:tc>
        <w:tc>
          <w:tcPr>
            <w:tcW w:w="1650" w:type="dxa"/>
            <w:shd w:val="clear" w:color="auto" w:fill="auto"/>
            <w:noWrap/>
            <w:hideMark/>
          </w:tcPr>
          <w:p w14:paraId="7BBB170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15,966</w:t>
            </w:r>
          </w:p>
        </w:tc>
        <w:tc>
          <w:tcPr>
            <w:tcW w:w="1651" w:type="dxa"/>
            <w:shd w:val="clear" w:color="auto" w:fill="auto"/>
            <w:noWrap/>
            <w:hideMark/>
          </w:tcPr>
          <w:p w14:paraId="536FED1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497,813</w:t>
            </w:r>
          </w:p>
        </w:tc>
        <w:tc>
          <w:tcPr>
            <w:tcW w:w="1650" w:type="dxa"/>
            <w:shd w:val="clear" w:color="auto" w:fill="auto"/>
            <w:noWrap/>
            <w:hideMark/>
          </w:tcPr>
          <w:p w14:paraId="07E875F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33,707</w:t>
            </w:r>
          </w:p>
        </w:tc>
        <w:tc>
          <w:tcPr>
            <w:tcW w:w="1651" w:type="dxa"/>
            <w:shd w:val="clear" w:color="auto" w:fill="auto"/>
            <w:noWrap/>
            <w:hideMark/>
          </w:tcPr>
          <w:p w14:paraId="7C012A1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874,094</w:t>
            </w:r>
          </w:p>
        </w:tc>
      </w:tr>
      <w:tr w:rsidR="00AF60A4" w:rsidRPr="009E5255" w14:paraId="3A35292C" w14:textId="77777777" w:rsidTr="00F17C53">
        <w:trPr>
          <w:trHeight w:val="255"/>
        </w:trPr>
        <w:tc>
          <w:tcPr>
            <w:tcW w:w="2405" w:type="dxa"/>
            <w:shd w:val="clear" w:color="auto" w:fill="auto"/>
            <w:noWrap/>
            <w:vAlign w:val="bottom"/>
            <w:hideMark/>
          </w:tcPr>
          <w:p w14:paraId="6A0BA7B8"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Rituximab</w:t>
            </w:r>
          </w:p>
        </w:tc>
        <w:tc>
          <w:tcPr>
            <w:tcW w:w="1650" w:type="dxa"/>
            <w:shd w:val="clear" w:color="auto" w:fill="auto"/>
            <w:noWrap/>
            <w:hideMark/>
          </w:tcPr>
          <w:p w14:paraId="5C2E3188"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4,150</w:t>
            </w:r>
          </w:p>
        </w:tc>
        <w:tc>
          <w:tcPr>
            <w:tcW w:w="1650" w:type="dxa"/>
            <w:shd w:val="clear" w:color="auto" w:fill="auto"/>
            <w:noWrap/>
            <w:hideMark/>
          </w:tcPr>
          <w:p w14:paraId="732F19A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59,751</w:t>
            </w:r>
          </w:p>
        </w:tc>
        <w:tc>
          <w:tcPr>
            <w:tcW w:w="1651" w:type="dxa"/>
            <w:shd w:val="clear" w:color="auto" w:fill="auto"/>
            <w:noWrap/>
            <w:hideMark/>
          </w:tcPr>
          <w:p w14:paraId="70F70C8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50,513</w:t>
            </w:r>
          </w:p>
        </w:tc>
        <w:tc>
          <w:tcPr>
            <w:tcW w:w="1650" w:type="dxa"/>
            <w:shd w:val="clear" w:color="auto" w:fill="auto"/>
            <w:noWrap/>
            <w:hideMark/>
          </w:tcPr>
          <w:p w14:paraId="50A9801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99,503</w:t>
            </w:r>
          </w:p>
        </w:tc>
        <w:tc>
          <w:tcPr>
            <w:tcW w:w="1651" w:type="dxa"/>
            <w:shd w:val="clear" w:color="auto" w:fill="auto"/>
            <w:noWrap/>
            <w:hideMark/>
          </w:tcPr>
          <w:p w14:paraId="11A50BB1"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05,934</w:t>
            </w:r>
          </w:p>
        </w:tc>
        <w:tc>
          <w:tcPr>
            <w:tcW w:w="1650" w:type="dxa"/>
            <w:shd w:val="clear" w:color="auto" w:fill="auto"/>
            <w:noWrap/>
            <w:hideMark/>
          </w:tcPr>
          <w:p w14:paraId="03BE4465"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93,272</w:t>
            </w:r>
          </w:p>
        </w:tc>
        <w:tc>
          <w:tcPr>
            <w:tcW w:w="1651" w:type="dxa"/>
            <w:shd w:val="clear" w:color="auto" w:fill="auto"/>
            <w:noWrap/>
            <w:hideMark/>
          </w:tcPr>
          <w:p w14:paraId="355287E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3,633,123</w:t>
            </w:r>
          </w:p>
        </w:tc>
      </w:tr>
      <w:tr w:rsidR="00AF60A4" w:rsidRPr="009E5255" w14:paraId="4328594A" w14:textId="77777777" w:rsidTr="00F17C53">
        <w:trPr>
          <w:trHeight w:val="255"/>
        </w:trPr>
        <w:tc>
          <w:tcPr>
            <w:tcW w:w="2405" w:type="dxa"/>
            <w:shd w:val="clear" w:color="auto" w:fill="auto"/>
            <w:noWrap/>
            <w:vAlign w:val="bottom"/>
            <w:hideMark/>
          </w:tcPr>
          <w:p w14:paraId="24795EEB"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Trastuzumab</w:t>
            </w:r>
          </w:p>
        </w:tc>
        <w:tc>
          <w:tcPr>
            <w:tcW w:w="1650" w:type="dxa"/>
            <w:shd w:val="clear" w:color="auto" w:fill="auto"/>
            <w:noWrap/>
            <w:hideMark/>
          </w:tcPr>
          <w:p w14:paraId="5F3B205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9,699</w:t>
            </w:r>
          </w:p>
        </w:tc>
        <w:tc>
          <w:tcPr>
            <w:tcW w:w="1650" w:type="dxa"/>
            <w:shd w:val="clear" w:color="auto" w:fill="auto"/>
            <w:noWrap/>
            <w:hideMark/>
          </w:tcPr>
          <w:p w14:paraId="7A552BBB"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62,968</w:t>
            </w:r>
          </w:p>
        </w:tc>
        <w:tc>
          <w:tcPr>
            <w:tcW w:w="1651" w:type="dxa"/>
            <w:shd w:val="clear" w:color="auto" w:fill="auto"/>
            <w:noWrap/>
            <w:hideMark/>
          </w:tcPr>
          <w:p w14:paraId="307B9B9F"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140,425</w:t>
            </w:r>
          </w:p>
        </w:tc>
        <w:tc>
          <w:tcPr>
            <w:tcW w:w="1650" w:type="dxa"/>
            <w:shd w:val="clear" w:color="auto" w:fill="auto"/>
            <w:noWrap/>
            <w:hideMark/>
          </w:tcPr>
          <w:p w14:paraId="110DF1D0"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892,043</w:t>
            </w:r>
          </w:p>
        </w:tc>
        <w:tc>
          <w:tcPr>
            <w:tcW w:w="1651" w:type="dxa"/>
            <w:shd w:val="clear" w:color="auto" w:fill="auto"/>
            <w:noWrap/>
            <w:hideMark/>
          </w:tcPr>
          <w:p w14:paraId="5F02843D"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945,642</w:t>
            </w:r>
          </w:p>
        </w:tc>
        <w:tc>
          <w:tcPr>
            <w:tcW w:w="1650" w:type="dxa"/>
            <w:shd w:val="clear" w:color="auto" w:fill="auto"/>
            <w:noWrap/>
            <w:hideMark/>
          </w:tcPr>
          <w:p w14:paraId="7E980387"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017,360</w:t>
            </w:r>
          </w:p>
        </w:tc>
        <w:tc>
          <w:tcPr>
            <w:tcW w:w="1651" w:type="dxa"/>
            <w:shd w:val="clear" w:color="auto" w:fill="auto"/>
            <w:noWrap/>
            <w:hideMark/>
          </w:tcPr>
          <w:p w14:paraId="28CC5D69"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6,058,138</w:t>
            </w:r>
          </w:p>
        </w:tc>
      </w:tr>
      <w:tr w:rsidR="00AF60A4" w:rsidRPr="009E5255" w14:paraId="7D48A4B9" w14:textId="77777777" w:rsidTr="00F17C53">
        <w:trPr>
          <w:trHeight w:val="255"/>
        </w:trPr>
        <w:tc>
          <w:tcPr>
            <w:tcW w:w="2405" w:type="dxa"/>
            <w:shd w:val="clear" w:color="auto" w:fill="auto"/>
            <w:noWrap/>
            <w:vAlign w:val="bottom"/>
            <w:hideMark/>
          </w:tcPr>
          <w:p w14:paraId="7DF6450B" w14:textId="77777777" w:rsidR="00AF60A4" w:rsidRPr="009E5255" w:rsidRDefault="00AF60A4" w:rsidP="00D47AA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Tropisetron</w:t>
            </w:r>
          </w:p>
        </w:tc>
        <w:tc>
          <w:tcPr>
            <w:tcW w:w="1650" w:type="dxa"/>
            <w:shd w:val="clear" w:color="auto" w:fill="auto"/>
            <w:noWrap/>
            <w:hideMark/>
          </w:tcPr>
          <w:p w14:paraId="6BC3BD0A" w14:textId="24451DDE"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4F382730" w14:textId="7623E209"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38442E56"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18</w:t>
            </w:r>
          </w:p>
        </w:tc>
        <w:tc>
          <w:tcPr>
            <w:tcW w:w="1650" w:type="dxa"/>
            <w:shd w:val="clear" w:color="auto" w:fill="auto"/>
            <w:noWrap/>
            <w:hideMark/>
          </w:tcPr>
          <w:p w14:paraId="2AB2612D" w14:textId="7010096D"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1846BD36" w14:textId="57F5B014" w:rsidR="00AF60A4" w:rsidRPr="009E5255" w:rsidRDefault="00F17C53"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6CD58D7E"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5</w:t>
            </w:r>
          </w:p>
        </w:tc>
        <w:tc>
          <w:tcPr>
            <w:tcW w:w="1651" w:type="dxa"/>
            <w:shd w:val="clear" w:color="auto" w:fill="auto"/>
            <w:noWrap/>
            <w:hideMark/>
          </w:tcPr>
          <w:p w14:paraId="57A2028C" w14:textId="77777777" w:rsidR="00AF60A4" w:rsidRPr="009E5255" w:rsidRDefault="00AF60A4" w:rsidP="00F17C53">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23</w:t>
            </w:r>
          </w:p>
        </w:tc>
      </w:tr>
      <w:tr w:rsidR="004825C6" w:rsidRPr="009E5255" w14:paraId="20A9DD98" w14:textId="77777777" w:rsidTr="0082594B">
        <w:trPr>
          <w:trHeight w:val="255"/>
        </w:trPr>
        <w:tc>
          <w:tcPr>
            <w:tcW w:w="2405" w:type="dxa"/>
            <w:shd w:val="clear" w:color="auto" w:fill="auto"/>
            <w:noWrap/>
            <w:vAlign w:val="bottom"/>
            <w:hideMark/>
          </w:tcPr>
          <w:p w14:paraId="66E454AD" w14:textId="6DF04E8A" w:rsidR="004825C6" w:rsidRPr="009E5255" w:rsidRDefault="004825C6" w:rsidP="00A95547">
            <w:pPr>
              <w:pStyle w:val="TableHeader"/>
            </w:pPr>
            <w:r w:rsidRPr="009E5255">
              <w:t xml:space="preserve">Total </w:t>
            </w:r>
            <w:r w:rsidR="0082594B" w:rsidRPr="009E5255">
              <w:t>Schedule 2</w:t>
            </w:r>
          </w:p>
        </w:tc>
        <w:tc>
          <w:tcPr>
            <w:tcW w:w="1650" w:type="dxa"/>
            <w:shd w:val="clear" w:color="auto" w:fill="auto"/>
            <w:noWrap/>
            <w:hideMark/>
          </w:tcPr>
          <w:p w14:paraId="60915A45" w14:textId="77777777" w:rsidR="004825C6" w:rsidRPr="009E5255" w:rsidRDefault="004825C6" w:rsidP="00A95547">
            <w:pPr>
              <w:pStyle w:val="TableHeader"/>
            </w:pPr>
            <w:r w:rsidRPr="009E5255">
              <w:t>$1,579,317</w:t>
            </w:r>
          </w:p>
        </w:tc>
        <w:tc>
          <w:tcPr>
            <w:tcW w:w="1650" w:type="dxa"/>
            <w:shd w:val="clear" w:color="auto" w:fill="auto"/>
            <w:noWrap/>
            <w:hideMark/>
          </w:tcPr>
          <w:p w14:paraId="4340F8B6" w14:textId="77777777" w:rsidR="004825C6" w:rsidRPr="009E5255" w:rsidRDefault="004825C6" w:rsidP="00A95547">
            <w:pPr>
              <w:pStyle w:val="TableHeader"/>
            </w:pPr>
            <w:r w:rsidRPr="009E5255">
              <w:t>$4,227,004</w:t>
            </w:r>
          </w:p>
        </w:tc>
        <w:tc>
          <w:tcPr>
            <w:tcW w:w="1651" w:type="dxa"/>
            <w:shd w:val="clear" w:color="auto" w:fill="auto"/>
            <w:noWrap/>
            <w:hideMark/>
          </w:tcPr>
          <w:p w14:paraId="2E922A52" w14:textId="77777777" w:rsidR="004825C6" w:rsidRPr="009E5255" w:rsidRDefault="004825C6" w:rsidP="00A95547">
            <w:pPr>
              <w:pStyle w:val="TableHeader"/>
            </w:pPr>
            <w:r w:rsidRPr="009E5255">
              <w:t>$5,711,134</w:t>
            </w:r>
          </w:p>
        </w:tc>
        <w:tc>
          <w:tcPr>
            <w:tcW w:w="1650" w:type="dxa"/>
            <w:shd w:val="clear" w:color="auto" w:fill="auto"/>
            <w:noWrap/>
            <w:hideMark/>
          </w:tcPr>
          <w:p w14:paraId="386E5B37" w14:textId="53303BF4" w:rsidR="004825C6" w:rsidRPr="009E5255" w:rsidRDefault="004825C6" w:rsidP="00A95547">
            <w:pPr>
              <w:pStyle w:val="TableHeader"/>
              <w:rPr>
                <w:rFonts w:cstheme="majorHAnsi"/>
                <w:szCs w:val="20"/>
              </w:rPr>
            </w:pPr>
            <w:r w:rsidRPr="009E5255">
              <w:t>$5,646,675</w:t>
            </w:r>
          </w:p>
        </w:tc>
        <w:tc>
          <w:tcPr>
            <w:tcW w:w="1651" w:type="dxa"/>
            <w:shd w:val="clear" w:color="auto" w:fill="auto"/>
            <w:noWrap/>
            <w:hideMark/>
          </w:tcPr>
          <w:p w14:paraId="7CAE1522" w14:textId="449AC594" w:rsidR="004825C6" w:rsidRPr="009E5255" w:rsidRDefault="004825C6" w:rsidP="00A95547">
            <w:pPr>
              <w:pStyle w:val="TableHeader"/>
              <w:rPr>
                <w:rFonts w:cstheme="majorHAnsi"/>
                <w:szCs w:val="20"/>
              </w:rPr>
            </w:pPr>
            <w:r w:rsidRPr="009E5255">
              <w:t>$7,121,329</w:t>
            </w:r>
          </w:p>
        </w:tc>
        <w:tc>
          <w:tcPr>
            <w:tcW w:w="1650" w:type="dxa"/>
            <w:shd w:val="clear" w:color="auto" w:fill="auto"/>
            <w:noWrap/>
            <w:hideMark/>
          </w:tcPr>
          <w:p w14:paraId="3D6DB67B" w14:textId="4530CBBD" w:rsidR="004825C6" w:rsidRPr="009E5255" w:rsidRDefault="004825C6" w:rsidP="00A95547">
            <w:pPr>
              <w:pStyle w:val="TableHeader"/>
              <w:rPr>
                <w:rFonts w:cstheme="majorHAnsi"/>
                <w:szCs w:val="20"/>
              </w:rPr>
            </w:pPr>
            <w:r w:rsidRPr="009E5255">
              <w:t>$3,487,418</w:t>
            </w:r>
          </w:p>
        </w:tc>
        <w:tc>
          <w:tcPr>
            <w:tcW w:w="1651" w:type="dxa"/>
            <w:shd w:val="clear" w:color="auto" w:fill="auto"/>
            <w:noWrap/>
            <w:hideMark/>
          </w:tcPr>
          <w:p w14:paraId="34FE73B6" w14:textId="359601D9" w:rsidR="004825C6" w:rsidRPr="009E5255" w:rsidRDefault="004825C6" w:rsidP="00A95547">
            <w:pPr>
              <w:pStyle w:val="TableHeader"/>
            </w:pPr>
            <w:r w:rsidRPr="009E5255">
              <w:t>$27,772,878</w:t>
            </w:r>
          </w:p>
        </w:tc>
      </w:tr>
      <w:tr w:rsidR="00AF60A4" w:rsidRPr="009E5255" w14:paraId="2C270FE8" w14:textId="77777777" w:rsidTr="00D47AAD">
        <w:trPr>
          <w:trHeight w:val="255"/>
        </w:trPr>
        <w:tc>
          <w:tcPr>
            <w:tcW w:w="13958" w:type="dxa"/>
            <w:gridSpan w:val="8"/>
            <w:shd w:val="clear" w:color="auto" w:fill="auto"/>
            <w:noWrap/>
            <w:vAlign w:val="bottom"/>
          </w:tcPr>
          <w:p w14:paraId="2FA6C6D8" w14:textId="601D2F10" w:rsidR="00AF60A4" w:rsidRPr="009E5255" w:rsidRDefault="00AF60A4" w:rsidP="00A95547">
            <w:pPr>
              <w:pStyle w:val="TableHeader"/>
            </w:pPr>
            <w:r w:rsidRPr="009E5255">
              <w:t>Total</w:t>
            </w:r>
          </w:p>
        </w:tc>
      </w:tr>
      <w:tr w:rsidR="004825C6" w:rsidRPr="009E5255" w14:paraId="08147F49" w14:textId="77777777" w:rsidTr="0082594B">
        <w:trPr>
          <w:trHeight w:val="255"/>
        </w:trPr>
        <w:tc>
          <w:tcPr>
            <w:tcW w:w="2405" w:type="dxa"/>
            <w:tcBorders>
              <w:bottom w:val="single" w:sz="4" w:space="0" w:color="auto"/>
            </w:tcBorders>
            <w:shd w:val="clear" w:color="auto" w:fill="auto"/>
            <w:noWrap/>
            <w:vAlign w:val="bottom"/>
            <w:hideMark/>
          </w:tcPr>
          <w:p w14:paraId="7199FD09" w14:textId="77777777" w:rsidR="004825C6" w:rsidRPr="009E5255" w:rsidRDefault="004825C6" w:rsidP="00A95547">
            <w:pPr>
              <w:pStyle w:val="TableHeader"/>
            </w:pPr>
            <w:r w:rsidRPr="009E5255">
              <w:t>Schedule 1 &amp; 2 Medicines</w:t>
            </w:r>
          </w:p>
        </w:tc>
        <w:tc>
          <w:tcPr>
            <w:tcW w:w="1650" w:type="dxa"/>
            <w:tcBorders>
              <w:bottom w:val="single" w:sz="4" w:space="0" w:color="auto"/>
            </w:tcBorders>
            <w:shd w:val="clear" w:color="auto" w:fill="auto"/>
            <w:noWrap/>
            <w:hideMark/>
          </w:tcPr>
          <w:p w14:paraId="3B8D4698" w14:textId="77777777" w:rsidR="004825C6" w:rsidRPr="009E5255" w:rsidRDefault="004825C6" w:rsidP="00A95547">
            <w:pPr>
              <w:pStyle w:val="TableHeader"/>
            </w:pPr>
            <w:r w:rsidRPr="009E5255">
              <w:t>$465,296,518</w:t>
            </w:r>
          </w:p>
        </w:tc>
        <w:tc>
          <w:tcPr>
            <w:tcW w:w="1650" w:type="dxa"/>
            <w:tcBorders>
              <w:bottom w:val="single" w:sz="4" w:space="0" w:color="auto"/>
            </w:tcBorders>
            <w:shd w:val="clear" w:color="auto" w:fill="auto"/>
            <w:noWrap/>
            <w:hideMark/>
          </w:tcPr>
          <w:p w14:paraId="35DA06AB" w14:textId="77777777" w:rsidR="004825C6" w:rsidRPr="009E5255" w:rsidRDefault="004825C6" w:rsidP="00A95547">
            <w:pPr>
              <w:pStyle w:val="TableHeader"/>
            </w:pPr>
            <w:r w:rsidRPr="009E5255">
              <w:t>$1,042,039,301</w:t>
            </w:r>
          </w:p>
        </w:tc>
        <w:tc>
          <w:tcPr>
            <w:tcW w:w="1651" w:type="dxa"/>
            <w:tcBorders>
              <w:bottom w:val="single" w:sz="4" w:space="0" w:color="auto"/>
            </w:tcBorders>
            <w:shd w:val="clear" w:color="auto" w:fill="auto"/>
            <w:noWrap/>
            <w:hideMark/>
          </w:tcPr>
          <w:p w14:paraId="083E929C" w14:textId="77777777" w:rsidR="004825C6" w:rsidRPr="009E5255" w:rsidRDefault="004825C6" w:rsidP="00A95547">
            <w:pPr>
              <w:pStyle w:val="TableHeader"/>
            </w:pPr>
            <w:r w:rsidRPr="009E5255">
              <w:t>$1,281,149,895</w:t>
            </w:r>
          </w:p>
        </w:tc>
        <w:tc>
          <w:tcPr>
            <w:tcW w:w="1650" w:type="dxa"/>
            <w:tcBorders>
              <w:bottom w:val="single" w:sz="4" w:space="0" w:color="auto"/>
            </w:tcBorders>
            <w:shd w:val="clear" w:color="auto" w:fill="auto"/>
            <w:noWrap/>
            <w:hideMark/>
          </w:tcPr>
          <w:p w14:paraId="638B1EE5" w14:textId="5FB1688D" w:rsidR="004825C6" w:rsidRPr="009E5255" w:rsidRDefault="004825C6" w:rsidP="00A95547">
            <w:pPr>
              <w:pStyle w:val="TableHeader"/>
              <w:rPr>
                <w:rFonts w:cstheme="majorHAnsi"/>
                <w:szCs w:val="20"/>
              </w:rPr>
            </w:pPr>
            <w:r w:rsidRPr="009E5255">
              <w:t>$1,484,541,996</w:t>
            </w:r>
          </w:p>
        </w:tc>
        <w:tc>
          <w:tcPr>
            <w:tcW w:w="1651" w:type="dxa"/>
            <w:tcBorders>
              <w:bottom w:val="single" w:sz="4" w:space="0" w:color="auto"/>
            </w:tcBorders>
            <w:shd w:val="clear" w:color="auto" w:fill="auto"/>
            <w:noWrap/>
            <w:hideMark/>
          </w:tcPr>
          <w:p w14:paraId="6B2D282E" w14:textId="35FE2B83" w:rsidR="004825C6" w:rsidRPr="009E5255" w:rsidRDefault="004825C6" w:rsidP="00A95547">
            <w:pPr>
              <w:pStyle w:val="TableHeader"/>
              <w:rPr>
                <w:rFonts w:cstheme="majorHAnsi"/>
                <w:szCs w:val="20"/>
              </w:rPr>
            </w:pPr>
            <w:r w:rsidRPr="009E5255">
              <w:t>$1,861,549,442</w:t>
            </w:r>
          </w:p>
        </w:tc>
        <w:tc>
          <w:tcPr>
            <w:tcW w:w="1650" w:type="dxa"/>
            <w:tcBorders>
              <w:bottom w:val="single" w:sz="4" w:space="0" w:color="auto"/>
            </w:tcBorders>
            <w:shd w:val="clear" w:color="auto" w:fill="auto"/>
            <w:noWrap/>
            <w:hideMark/>
          </w:tcPr>
          <w:p w14:paraId="3E6B699E" w14:textId="64B4BF93" w:rsidR="004825C6" w:rsidRPr="009E5255" w:rsidRDefault="004825C6" w:rsidP="00A95547">
            <w:pPr>
              <w:pStyle w:val="TableHeader"/>
              <w:rPr>
                <w:rFonts w:cstheme="majorHAnsi"/>
                <w:szCs w:val="20"/>
              </w:rPr>
            </w:pPr>
            <w:r w:rsidRPr="009E5255">
              <w:t>$966,393,544</w:t>
            </w:r>
          </w:p>
        </w:tc>
        <w:tc>
          <w:tcPr>
            <w:tcW w:w="1651" w:type="dxa"/>
            <w:tcBorders>
              <w:bottom w:val="single" w:sz="4" w:space="0" w:color="auto"/>
            </w:tcBorders>
            <w:shd w:val="clear" w:color="auto" w:fill="auto"/>
            <w:noWrap/>
            <w:hideMark/>
          </w:tcPr>
          <w:p w14:paraId="39BFA472" w14:textId="2B172D8A" w:rsidR="004825C6" w:rsidRPr="009E5255" w:rsidRDefault="004825C6" w:rsidP="00A95547">
            <w:pPr>
              <w:pStyle w:val="TableHeader"/>
              <w:rPr>
                <w:rFonts w:cstheme="majorHAnsi"/>
                <w:szCs w:val="20"/>
              </w:rPr>
            </w:pPr>
            <w:r w:rsidRPr="009E5255">
              <w:t>$7,100,970,748</w:t>
            </w:r>
          </w:p>
        </w:tc>
      </w:tr>
    </w:tbl>
    <w:p w14:paraId="79936E78" w14:textId="1D04DFEA" w:rsidR="00AF60A4" w:rsidRPr="009E5255" w:rsidRDefault="00784821" w:rsidP="00AA4913">
      <w:pPr>
        <w:pStyle w:val="TableNotes"/>
        <w:rPr>
          <w:sz w:val="20"/>
          <w:szCs w:val="20"/>
        </w:rPr>
      </w:pPr>
      <w:r w:rsidRPr="009E5255">
        <w:t>Source:</w:t>
      </w:r>
      <w:r w:rsidRPr="009E5255">
        <w:tab/>
        <w:t xml:space="preserve">Prepared for this Review using PBS </w:t>
      </w:r>
      <w:r w:rsidR="00FF4F3F" w:rsidRPr="009E5255">
        <w:t>patient-level data</w:t>
      </w:r>
      <w:r w:rsidRPr="009E5255">
        <w:t>.</w:t>
      </w:r>
    </w:p>
    <w:p w14:paraId="369BF070" w14:textId="1F38A2CD" w:rsidR="00AA4913" w:rsidRPr="009E5255" w:rsidRDefault="00AA4913" w:rsidP="00AA4913">
      <w:pPr>
        <w:pStyle w:val="Caption"/>
      </w:pPr>
      <w:bookmarkStart w:id="413" w:name="_Ref106182857"/>
      <w:r w:rsidRPr="009E5255">
        <w:t>Table A</w:t>
      </w:r>
      <w:r w:rsidR="00E36C93">
        <w:fldChar w:fldCharType="begin"/>
      </w:r>
      <w:r w:rsidR="00E36C93">
        <w:instrText xml:space="preserve"> SEQ Table_A \* ARABIC </w:instrText>
      </w:r>
      <w:r w:rsidR="00E36C93">
        <w:fldChar w:fldCharType="separate"/>
      </w:r>
      <w:r w:rsidR="000C766B">
        <w:rPr>
          <w:noProof/>
        </w:rPr>
        <w:t>11</w:t>
      </w:r>
      <w:r w:rsidR="00E36C93">
        <w:rPr>
          <w:noProof/>
        </w:rPr>
        <w:fldChar w:fldCharType="end"/>
      </w:r>
      <w:bookmarkEnd w:id="413"/>
      <w:r w:rsidRPr="009E5255">
        <w:t>. PBS service volume by EFC item and schedule (July 2016 - June 2020)</w:t>
      </w:r>
    </w:p>
    <w:tbl>
      <w:tblPr>
        <w:tblW w:w="13958" w:type="dxa"/>
        <w:tblLayout w:type="fixed"/>
        <w:tblLook w:val="04A0" w:firstRow="1" w:lastRow="0" w:firstColumn="1" w:lastColumn="0" w:noHBand="0" w:noVBand="1"/>
        <w:tblCaption w:val="PBS service volume by EFC item and schedule from July 2016 to June 2020"/>
      </w:tblPr>
      <w:tblGrid>
        <w:gridCol w:w="2405"/>
        <w:gridCol w:w="1650"/>
        <w:gridCol w:w="1650"/>
        <w:gridCol w:w="1651"/>
        <w:gridCol w:w="1650"/>
        <w:gridCol w:w="1651"/>
        <w:gridCol w:w="1650"/>
        <w:gridCol w:w="1651"/>
      </w:tblGrid>
      <w:tr w:rsidR="00637A2E" w:rsidRPr="009E5255" w14:paraId="57197508" w14:textId="77777777" w:rsidTr="009255D1">
        <w:trPr>
          <w:trHeight w:val="255"/>
          <w:tblHeader/>
        </w:trPr>
        <w:tc>
          <w:tcPr>
            <w:tcW w:w="2405" w:type="dxa"/>
            <w:tcBorders>
              <w:bottom w:val="single" w:sz="4" w:space="0" w:color="auto"/>
            </w:tcBorders>
            <w:shd w:val="clear" w:color="auto" w:fill="auto"/>
            <w:noWrap/>
            <w:vAlign w:val="bottom"/>
            <w:hideMark/>
          </w:tcPr>
          <w:p w14:paraId="6AD535FF" w14:textId="77777777" w:rsidR="00637A2E" w:rsidRPr="009E5255" w:rsidRDefault="00637A2E" w:rsidP="009255D1">
            <w:pPr>
              <w:pStyle w:val="TableHeader"/>
              <w:rPr>
                <w:rFonts w:cstheme="majorHAnsi"/>
              </w:rPr>
            </w:pPr>
            <w:r w:rsidRPr="009E5255">
              <w:rPr>
                <w:rFonts w:cstheme="majorHAnsi"/>
              </w:rPr>
              <w:t>Drug</w:t>
            </w:r>
          </w:p>
        </w:tc>
        <w:tc>
          <w:tcPr>
            <w:tcW w:w="1650" w:type="dxa"/>
            <w:tcBorders>
              <w:bottom w:val="single" w:sz="4" w:space="0" w:color="auto"/>
            </w:tcBorders>
            <w:shd w:val="clear" w:color="auto" w:fill="auto"/>
            <w:noWrap/>
            <w:vAlign w:val="center"/>
            <w:hideMark/>
          </w:tcPr>
          <w:p w14:paraId="108558D2" w14:textId="77777777" w:rsidR="00637A2E" w:rsidRPr="009E5255" w:rsidRDefault="00637A2E" w:rsidP="009255D1">
            <w:pPr>
              <w:pStyle w:val="TableHeader"/>
              <w:rPr>
                <w:rFonts w:cstheme="majorHAnsi"/>
              </w:rPr>
            </w:pPr>
            <w:r w:rsidRPr="009E5255">
              <w:rPr>
                <w:rFonts w:cstheme="majorHAnsi"/>
              </w:rPr>
              <w:t>2016</w:t>
            </w:r>
          </w:p>
        </w:tc>
        <w:tc>
          <w:tcPr>
            <w:tcW w:w="1650" w:type="dxa"/>
            <w:tcBorders>
              <w:bottom w:val="single" w:sz="4" w:space="0" w:color="auto"/>
            </w:tcBorders>
            <w:shd w:val="clear" w:color="auto" w:fill="auto"/>
            <w:noWrap/>
            <w:vAlign w:val="center"/>
            <w:hideMark/>
          </w:tcPr>
          <w:p w14:paraId="66AD3A64" w14:textId="77777777" w:rsidR="00637A2E" w:rsidRPr="009E5255" w:rsidRDefault="00637A2E" w:rsidP="009255D1">
            <w:pPr>
              <w:pStyle w:val="TableHeader"/>
              <w:rPr>
                <w:rFonts w:cstheme="majorHAnsi"/>
              </w:rPr>
            </w:pPr>
            <w:r w:rsidRPr="009E5255">
              <w:rPr>
                <w:rFonts w:cstheme="majorHAnsi"/>
              </w:rPr>
              <w:t>2017</w:t>
            </w:r>
          </w:p>
        </w:tc>
        <w:tc>
          <w:tcPr>
            <w:tcW w:w="1651" w:type="dxa"/>
            <w:tcBorders>
              <w:bottom w:val="single" w:sz="4" w:space="0" w:color="auto"/>
            </w:tcBorders>
            <w:shd w:val="clear" w:color="auto" w:fill="auto"/>
            <w:noWrap/>
            <w:vAlign w:val="center"/>
            <w:hideMark/>
          </w:tcPr>
          <w:p w14:paraId="1EA600D2" w14:textId="77777777" w:rsidR="00637A2E" w:rsidRPr="009E5255" w:rsidRDefault="00637A2E" w:rsidP="009255D1">
            <w:pPr>
              <w:pStyle w:val="TableHeader"/>
              <w:rPr>
                <w:rFonts w:cstheme="majorHAnsi"/>
              </w:rPr>
            </w:pPr>
            <w:r w:rsidRPr="009E5255">
              <w:rPr>
                <w:rFonts w:cstheme="majorHAnsi"/>
              </w:rPr>
              <w:t>2018</w:t>
            </w:r>
          </w:p>
        </w:tc>
        <w:tc>
          <w:tcPr>
            <w:tcW w:w="1650" w:type="dxa"/>
            <w:tcBorders>
              <w:bottom w:val="single" w:sz="4" w:space="0" w:color="auto"/>
            </w:tcBorders>
            <w:shd w:val="clear" w:color="auto" w:fill="auto"/>
            <w:noWrap/>
            <w:vAlign w:val="center"/>
            <w:hideMark/>
          </w:tcPr>
          <w:p w14:paraId="617A40BE" w14:textId="77777777" w:rsidR="00637A2E" w:rsidRPr="009E5255" w:rsidRDefault="00637A2E" w:rsidP="009255D1">
            <w:pPr>
              <w:pStyle w:val="TableHeader"/>
              <w:rPr>
                <w:rFonts w:cstheme="majorHAnsi"/>
              </w:rPr>
            </w:pPr>
            <w:r w:rsidRPr="009E5255">
              <w:rPr>
                <w:rFonts w:cstheme="majorHAnsi"/>
              </w:rPr>
              <w:t>2019</w:t>
            </w:r>
          </w:p>
        </w:tc>
        <w:tc>
          <w:tcPr>
            <w:tcW w:w="1651" w:type="dxa"/>
            <w:tcBorders>
              <w:bottom w:val="single" w:sz="4" w:space="0" w:color="auto"/>
            </w:tcBorders>
            <w:shd w:val="clear" w:color="auto" w:fill="auto"/>
            <w:noWrap/>
            <w:vAlign w:val="center"/>
            <w:hideMark/>
          </w:tcPr>
          <w:p w14:paraId="2A12ABAA" w14:textId="77777777" w:rsidR="00637A2E" w:rsidRPr="009E5255" w:rsidRDefault="00637A2E" w:rsidP="009255D1">
            <w:pPr>
              <w:pStyle w:val="TableHeader"/>
              <w:rPr>
                <w:rFonts w:cstheme="majorHAnsi"/>
              </w:rPr>
            </w:pPr>
            <w:r w:rsidRPr="009E5255">
              <w:rPr>
                <w:rFonts w:cstheme="majorHAnsi"/>
              </w:rPr>
              <w:t>2020</w:t>
            </w:r>
          </w:p>
        </w:tc>
        <w:tc>
          <w:tcPr>
            <w:tcW w:w="1650" w:type="dxa"/>
            <w:tcBorders>
              <w:bottom w:val="single" w:sz="4" w:space="0" w:color="auto"/>
            </w:tcBorders>
            <w:shd w:val="clear" w:color="auto" w:fill="auto"/>
            <w:noWrap/>
            <w:vAlign w:val="center"/>
            <w:hideMark/>
          </w:tcPr>
          <w:p w14:paraId="29506F27" w14:textId="77777777" w:rsidR="00637A2E" w:rsidRPr="009E5255" w:rsidRDefault="00637A2E" w:rsidP="009255D1">
            <w:pPr>
              <w:pStyle w:val="TableHeader"/>
              <w:rPr>
                <w:rFonts w:cstheme="majorHAnsi"/>
              </w:rPr>
            </w:pPr>
            <w:r w:rsidRPr="009E5255">
              <w:rPr>
                <w:rFonts w:cstheme="majorHAnsi"/>
              </w:rPr>
              <w:t>2021</w:t>
            </w:r>
          </w:p>
        </w:tc>
        <w:tc>
          <w:tcPr>
            <w:tcW w:w="1651" w:type="dxa"/>
            <w:tcBorders>
              <w:bottom w:val="single" w:sz="4" w:space="0" w:color="auto"/>
            </w:tcBorders>
            <w:shd w:val="clear" w:color="auto" w:fill="auto"/>
            <w:noWrap/>
            <w:vAlign w:val="center"/>
            <w:hideMark/>
          </w:tcPr>
          <w:p w14:paraId="0DC4EF35" w14:textId="77777777" w:rsidR="00637A2E" w:rsidRPr="009E5255" w:rsidRDefault="00637A2E" w:rsidP="009255D1">
            <w:pPr>
              <w:pStyle w:val="TableHeader"/>
              <w:rPr>
                <w:rFonts w:cstheme="majorHAnsi"/>
              </w:rPr>
            </w:pPr>
            <w:r w:rsidRPr="009E5255">
              <w:rPr>
                <w:rFonts w:cstheme="majorHAnsi"/>
              </w:rPr>
              <w:t>Total</w:t>
            </w:r>
          </w:p>
        </w:tc>
      </w:tr>
      <w:tr w:rsidR="00637A2E" w:rsidRPr="009E5255" w14:paraId="7FD6B9A1" w14:textId="77777777" w:rsidTr="009255D1">
        <w:trPr>
          <w:trHeight w:val="255"/>
        </w:trPr>
        <w:tc>
          <w:tcPr>
            <w:tcW w:w="13958" w:type="dxa"/>
            <w:gridSpan w:val="8"/>
            <w:tcBorders>
              <w:top w:val="single" w:sz="4" w:space="0" w:color="auto"/>
            </w:tcBorders>
            <w:shd w:val="clear" w:color="auto" w:fill="auto"/>
            <w:noWrap/>
            <w:vAlign w:val="center"/>
          </w:tcPr>
          <w:p w14:paraId="06AB9744" w14:textId="77777777" w:rsidR="00637A2E" w:rsidRPr="009E5255" w:rsidRDefault="00637A2E" w:rsidP="009255D1">
            <w:pPr>
              <w:pStyle w:val="TableHeader"/>
              <w:rPr>
                <w:rFonts w:cstheme="majorHAnsi"/>
              </w:rPr>
            </w:pPr>
            <w:r w:rsidRPr="009E5255">
              <w:rPr>
                <w:rFonts w:cstheme="majorHAnsi"/>
              </w:rPr>
              <w:t>Schedule 1 Medicines</w:t>
            </w:r>
          </w:p>
        </w:tc>
      </w:tr>
      <w:tr w:rsidR="009C36BD" w:rsidRPr="009E5255" w14:paraId="1082A31D" w14:textId="77777777" w:rsidTr="00637A2E">
        <w:trPr>
          <w:trHeight w:val="255"/>
        </w:trPr>
        <w:tc>
          <w:tcPr>
            <w:tcW w:w="2405" w:type="dxa"/>
            <w:shd w:val="clear" w:color="auto" w:fill="auto"/>
            <w:noWrap/>
            <w:vAlign w:val="bottom"/>
            <w:hideMark/>
          </w:tcPr>
          <w:p w14:paraId="6B9C62F3"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Arsenic</w:t>
            </w:r>
          </w:p>
        </w:tc>
        <w:tc>
          <w:tcPr>
            <w:tcW w:w="1650" w:type="dxa"/>
            <w:shd w:val="clear" w:color="auto" w:fill="auto"/>
            <w:noWrap/>
          </w:tcPr>
          <w:p w14:paraId="698D0214" w14:textId="4F191BF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418 </w:t>
            </w:r>
          </w:p>
        </w:tc>
        <w:tc>
          <w:tcPr>
            <w:tcW w:w="1650" w:type="dxa"/>
            <w:shd w:val="clear" w:color="auto" w:fill="auto"/>
            <w:noWrap/>
          </w:tcPr>
          <w:p w14:paraId="6195B891" w14:textId="115226D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131 </w:t>
            </w:r>
          </w:p>
        </w:tc>
        <w:tc>
          <w:tcPr>
            <w:tcW w:w="1651" w:type="dxa"/>
            <w:shd w:val="clear" w:color="auto" w:fill="auto"/>
            <w:noWrap/>
          </w:tcPr>
          <w:p w14:paraId="47D683D1" w14:textId="17A8358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785 </w:t>
            </w:r>
          </w:p>
        </w:tc>
        <w:tc>
          <w:tcPr>
            <w:tcW w:w="1650" w:type="dxa"/>
            <w:shd w:val="clear" w:color="auto" w:fill="auto"/>
            <w:noWrap/>
          </w:tcPr>
          <w:p w14:paraId="0B8BCD68" w14:textId="2B1B7EA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793 </w:t>
            </w:r>
          </w:p>
        </w:tc>
        <w:tc>
          <w:tcPr>
            <w:tcW w:w="1651" w:type="dxa"/>
            <w:shd w:val="clear" w:color="auto" w:fill="auto"/>
            <w:noWrap/>
          </w:tcPr>
          <w:p w14:paraId="0D53D884" w14:textId="58D7708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875 </w:t>
            </w:r>
          </w:p>
        </w:tc>
        <w:tc>
          <w:tcPr>
            <w:tcW w:w="1650" w:type="dxa"/>
            <w:shd w:val="clear" w:color="auto" w:fill="auto"/>
            <w:noWrap/>
          </w:tcPr>
          <w:p w14:paraId="64A5E93D" w14:textId="5C043E3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020 </w:t>
            </w:r>
          </w:p>
        </w:tc>
        <w:tc>
          <w:tcPr>
            <w:tcW w:w="1651" w:type="dxa"/>
            <w:shd w:val="clear" w:color="auto" w:fill="auto"/>
            <w:noWrap/>
          </w:tcPr>
          <w:p w14:paraId="4BF1A638" w14:textId="29D46C2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8,022 </w:t>
            </w:r>
          </w:p>
        </w:tc>
      </w:tr>
      <w:tr w:rsidR="009C36BD" w:rsidRPr="009E5255" w14:paraId="6F85F669" w14:textId="77777777" w:rsidTr="00637A2E">
        <w:trPr>
          <w:trHeight w:val="255"/>
        </w:trPr>
        <w:tc>
          <w:tcPr>
            <w:tcW w:w="2405" w:type="dxa"/>
            <w:shd w:val="clear" w:color="auto" w:fill="auto"/>
            <w:noWrap/>
            <w:vAlign w:val="bottom"/>
            <w:hideMark/>
          </w:tcPr>
          <w:p w14:paraId="7EB8512B"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Atezolizumab</w:t>
            </w:r>
          </w:p>
        </w:tc>
        <w:tc>
          <w:tcPr>
            <w:tcW w:w="1650" w:type="dxa"/>
            <w:shd w:val="clear" w:color="auto" w:fill="auto"/>
            <w:noWrap/>
          </w:tcPr>
          <w:p w14:paraId="000EE353" w14:textId="06A74BAE"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56338EA3" w14:textId="04388086"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12F3F8DB" w14:textId="5546AEC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34 </w:t>
            </w:r>
          </w:p>
        </w:tc>
        <w:tc>
          <w:tcPr>
            <w:tcW w:w="1650" w:type="dxa"/>
            <w:shd w:val="clear" w:color="auto" w:fill="auto"/>
            <w:noWrap/>
          </w:tcPr>
          <w:p w14:paraId="349EB16A" w14:textId="13ACA7A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496 </w:t>
            </w:r>
          </w:p>
        </w:tc>
        <w:tc>
          <w:tcPr>
            <w:tcW w:w="1651" w:type="dxa"/>
            <w:shd w:val="clear" w:color="auto" w:fill="auto"/>
            <w:noWrap/>
          </w:tcPr>
          <w:p w14:paraId="470910C4" w14:textId="61A82F1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172 </w:t>
            </w:r>
          </w:p>
        </w:tc>
        <w:tc>
          <w:tcPr>
            <w:tcW w:w="1650" w:type="dxa"/>
            <w:shd w:val="clear" w:color="auto" w:fill="auto"/>
            <w:noWrap/>
          </w:tcPr>
          <w:p w14:paraId="41D50033" w14:textId="0C248B5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932 </w:t>
            </w:r>
          </w:p>
        </w:tc>
        <w:tc>
          <w:tcPr>
            <w:tcW w:w="1651" w:type="dxa"/>
            <w:shd w:val="clear" w:color="auto" w:fill="auto"/>
            <w:noWrap/>
          </w:tcPr>
          <w:p w14:paraId="23758BEE" w14:textId="71030CC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7,634 </w:t>
            </w:r>
          </w:p>
        </w:tc>
      </w:tr>
      <w:tr w:rsidR="009C36BD" w:rsidRPr="009E5255" w14:paraId="3B229E2F" w14:textId="77777777" w:rsidTr="00637A2E">
        <w:trPr>
          <w:trHeight w:val="255"/>
        </w:trPr>
        <w:tc>
          <w:tcPr>
            <w:tcW w:w="2405" w:type="dxa"/>
            <w:shd w:val="clear" w:color="auto" w:fill="auto"/>
            <w:noWrap/>
            <w:vAlign w:val="bottom"/>
            <w:hideMark/>
          </w:tcPr>
          <w:p w14:paraId="014B08E5"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Avelumab</w:t>
            </w:r>
          </w:p>
        </w:tc>
        <w:tc>
          <w:tcPr>
            <w:tcW w:w="1650" w:type="dxa"/>
            <w:shd w:val="clear" w:color="auto" w:fill="auto"/>
            <w:noWrap/>
          </w:tcPr>
          <w:p w14:paraId="36A0D84A" w14:textId="4C204004"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539650F8" w14:textId="20A74574"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48AD2757" w14:textId="5D304A82"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35CB0800" w14:textId="1D0D3B2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859 </w:t>
            </w:r>
          </w:p>
        </w:tc>
        <w:tc>
          <w:tcPr>
            <w:tcW w:w="1651" w:type="dxa"/>
            <w:shd w:val="clear" w:color="auto" w:fill="auto"/>
            <w:noWrap/>
          </w:tcPr>
          <w:p w14:paraId="48FEC835" w14:textId="1FA233F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107 </w:t>
            </w:r>
          </w:p>
        </w:tc>
        <w:tc>
          <w:tcPr>
            <w:tcW w:w="1650" w:type="dxa"/>
            <w:shd w:val="clear" w:color="auto" w:fill="auto"/>
            <w:noWrap/>
          </w:tcPr>
          <w:p w14:paraId="71537BC8" w14:textId="2CAF349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43 </w:t>
            </w:r>
          </w:p>
        </w:tc>
        <w:tc>
          <w:tcPr>
            <w:tcW w:w="1651" w:type="dxa"/>
            <w:shd w:val="clear" w:color="auto" w:fill="auto"/>
            <w:noWrap/>
          </w:tcPr>
          <w:p w14:paraId="2AC0A264" w14:textId="5881336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609 </w:t>
            </w:r>
          </w:p>
        </w:tc>
      </w:tr>
      <w:tr w:rsidR="009C36BD" w:rsidRPr="009E5255" w14:paraId="4DB12F93" w14:textId="77777777" w:rsidTr="00637A2E">
        <w:trPr>
          <w:trHeight w:val="255"/>
        </w:trPr>
        <w:tc>
          <w:tcPr>
            <w:tcW w:w="2405" w:type="dxa"/>
            <w:shd w:val="clear" w:color="auto" w:fill="auto"/>
            <w:noWrap/>
            <w:vAlign w:val="bottom"/>
            <w:hideMark/>
          </w:tcPr>
          <w:p w14:paraId="3A1B5255"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endamustine</w:t>
            </w:r>
          </w:p>
        </w:tc>
        <w:tc>
          <w:tcPr>
            <w:tcW w:w="1650" w:type="dxa"/>
            <w:shd w:val="clear" w:color="auto" w:fill="auto"/>
            <w:noWrap/>
          </w:tcPr>
          <w:p w14:paraId="453257E0" w14:textId="6F9D2F1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380 </w:t>
            </w:r>
          </w:p>
        </w:tc>
        <w:tc>
          <w:tcPr>
            <w:tcW w:w="1650" w:type="dxa"/>
            <w:shd w:val="clear" w:color="auto" w:fill="auto"/>
            <w:noWrap/>
          </w:tcPr>
          <w:p w14:paraId="376213C7" w14:textId="7C243BD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0,769 </w:t>
            </w:r>
          </w:p>
        </w:tc>
        <w:tc>
          <w:tcPr>
            <w:tcW w:w="1651" w:type="dxa"/>
            <w:shd w:val="clear" w:color="auto" w:fill="auto"/>
            <w:noWrap/>
          </w:tcPr>
          <w:p w14:paraId="489D863E" w14:textId="15180FF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310 </w:t>
            </w:r>
          </w:p>
        </w:tc>
        <w:tc>
          <w:tcPr>
            <w:tcW w:w="1650" w:type="dxa"/>
            <w:shd w:val="clear" w:color="auto" w:fill="auto"/>
            <w:noWrap/>
          </w:tcPr>
          <w:p w14:paraId="5E33E744" w14:textId="5728D8A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043 </w:t>
            </w:r>
          </w:p>
        </w:tc>
        <w:tc>
          <w:tcPr>
            <w:tcW w:w="1651" w:type="dxa"/>
            <w:shd w:val="clear" w:color="auto" w:fill="auto"/>
            <w:noWrap/>
          </w:tcPr>
          <w:p w14:paraId="083C0761" w14:textId="550D91A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934 </w:t>
            </w:r>
          </w:p>
        </w:tc>
        <w:tc>
          <w:tcPr>
            <w:tcW w:w="1650" w:type="dxa"/>
            <w:shd w:val="clear" w:color="auto" w:fill="auto"/>
            <w:noWrap/>
          </w:tcPr>
          <w:p w14:paraId="01F3C864" w14:textId="0498C87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392 </w:t>
            </w:r>
          </w:p>
        </w:tc>
        <w:tc>
          <w:tcPr>
            <w:tcW w:w="1651" w:type="dxa"/>
            <w:shd w:val="clear" w:color="auto" w:fill="auto"/>
            <w:noWrap/>
          </w:tcPr>
          <w:p w14:paraId="005B67FE" w14:textId="744E9A0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6,828 </w:t>
            </w:r>
          </w:p>
        </w:tc>
      </w:tr>
      <w:tr w:rsidR="009C36BD" w:rsidRPr="009E5255" w14:paraId="25DA18A6" w14:textId="77777777" w:rsidTr="00637A2E">
        <w:trPr>
          <w:trHeight w:val="255"/>
        </w:trPr>
        <w:tc>
          <w:tcPr>
            <w:tcW w:w="2405" w:type="dxa"/>
            <w:shd w:val="clear" w:color="auto" w:fill="auto"/>
            <w:noWrap/>
            <w:vAlign w:val="bottom"/>
            <w:hideMark/>
          </w:tcPr>
          <w:p w14:paraId="217B0300"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evacizumab</w:t>
            </w:r>
          </w:p>
        </w:tc>
        <w:tc>
          <w:tcPr>
            <w:tcW w:w="1650" w:type="dxa"/>
            <w:shd w:val="clear" w:color="auto" w:fill="auto"/>
            <w:noWrap/>
          </w:tcPr>
          <w:p w14:paraId="072ED019" w14:textId="0677C58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337 </w:t>
            </w:r>
          </w:p>
        </w:tc>
        <w:tc>
          <w:tcPr>
            <w:tcW w:w="1650" w:type="dxa"/>
            <w:shd w:val="clear" w:color="auto" w:fill="auto"/>
            <w:noWrap/>
          </w:tcPr>
          <w:p w14:paraId="29F2124B" w14:textId="3BE099F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8,106 </w:t>
            </w:r>
          </w:p>
        </w:tc>
        <w:tc>
          <w:tcPr>
            <w:tcW w:w="1651" w:type="dxa"/>
            <w:shd w:val="clear" w:color="auto" w:fill="auto"/>
            <w:noWrap/>
          </w:tcPr>
          <w:p w14:paraId="46B49E76" w14:textId="327E6F3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7,775 </w:t>
            </w:r>
          </w:p>
        </w:tc>
        <w:tc>
          <w:tcPr>
            <w:tcW w:w="1650" w:type="dxa"/>
            <w:shd w:val="clear" w:color="auto" w:fill="auto"/>
            <w:noWrap/>
          </w:tcPr>
          <w:p w14:paraId="1A2FFF31" w14:textId="377E7C4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7,946 </w:t>
            </w:r>
          </w:p>
        </w:tc>
        <w:tc>
          <w:tcPr>
            <w:tcW w:w="1651" w:type="dxa"/>
            <w:shd w:val="clear" w:color="auto" w:fill="auto"/>
            <w:noWrap/>
          </w:tcPr>
          <w:p w14:paraId="3E5DCAF9" w14:textId="0A73B3E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5,206 </w:t>
            </w:r>
          </w:p>
        </w:tc>
        <w:tc>
          <w:tcPr>
            <w:tcW w:w="1650" w:type="dxa"/>
            <w:shd w:val="clear" w:color="auto" w:fill="auto"/>
            <w:noWrap/>
          </w:tcPr>
          <w:p w14:paraId="2F4099EF" w14:textId="13CA3AA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979 </w:t>
            </w:r>
          </w:p>
        </w:tc>
        <w:tc>
          <w:tcPr>
            <w:tcW w:w="1651" w:type="dxa"/>
            <w:shd w:val="clear" w:color="auto" w:fill="auto"/>
            <w:noWrap/>
          </w:tcPr>
          <w:p w14:paraId="5C5E39BE" w14:textId="5039E5C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2,349 </w:t>
            </w:r>
          </w:p>
        </w:tc>
      </w:tr>
      <w:tr w:rsidR="009C36BD" w:rsidRPr="009E5255" w14:paraId="6FD14E13" w14:textId="77777777" w:rsidTr="00637A2E">
        <w:trPr>
          <w:trHeight w:val="255"/>
        </w:trPr>
        <w:tc>
          <w:tcPr>
            <w:tcW w:w="2405" w:type="dxa"/>
            <w:shd w:val="clear" w:color="auto" w:fill="auto"/>
            <w:noWrap/>
            <w:vAlign w:val="bottom"/>
            <w:hideMark/>
          </w:tcPr>
          <w:p w14:paraId="3AF05DFD"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leomycin</w:t>
            </w:r>
          </w:p>
        </w:tc>
        <w:tc>
          <w:tcPr>
            <w:tcW w:w="1650" w:type="dxa"/>
            <w:shd w:val="clear" w:color="auto" w:fill="auto"/>
            <w:noWrap/>
          </w:tcPr>
          <w:p w14:paraId="325289E7" w14:textId="5831B2F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403 </w:t>
            </w:r>
          </w:p>
        </w:tc>
        <w:tc>
          <w:tcPr>
            <w:tcW w:w="1650" w:type="dxa"/>
            <w:shd w:val="clear" w:color="auto" w:fill="auto"/>
            <w:noWrap/>
          </w:tcPr>
          <w:p w14:paraId="23813857" w14:textId="05AC01E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257 </w:t>
            </w:r>
          </w:p>
        </w:tc>
        <w:tc>
          <w:tcPr>
            <w:tcW w:w="1651" w:type="dxa"/>
            <w:shd w:val="clear" w:color="auto" w:fill="auto"/>
            <w:noWrap/>
          </w:tcPr>
          <w:p w14:paraId="2F5B17C8" w14:textId="32D2CA8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096 </w:t>
            </w:r>
          </w:p>
        </w:tc>
        <w:tc>
          <w:tcPr>
            <w:tcW w:w="1650" w:type="dxa"/>
            <w:shd w:val="clear" w:color="auto" w:fill="auto"/>
            <w:noWrap/>
          </w:tcPr>
          <w:p w14:paraId="54AC13A5" w14:textId="5BB03FF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779 </w:t>
            </w:r>
          </w:p>
        </w:tc>
        <w:tc>
          <w:tcPr>
            <w:tcW w:w="1651" w:type="dxa"/>
            <w:shd w:val="clear" w:color="auto" w:fill="auto"/>
            <w:noWrap/>
          </w:tcPr>
          <w:p w14:paraId="687A7F6D" w14:textId="13928C9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754 </w:t>
            </w:r>
          </w:p>
        </w:tc>
        <w:tc>
          <w:tcPr>
            <w:tcW w:w="1650" w:type="dxa"/>
            <w:shd w:val="clear" w:color="auto" w:fill="auto"/>
            <w:noWrap/>
          </w:tcPr>
          <w:p w14:paraId="3E77544F" w14:textId="78278C7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759 </w:t>
            </w:r>
          </w:p>
        </w:tc>
        <w:tc>
          <w:tcPr>
            <w:tcW w:w="1651" w:type="dxa"/>
            <w:shd w:val="clear" w:color="auto" w:fill="auto"/>
            <w:noWrap/>
          </w:tcPr>
          <w:p w14:paraId="02EA4121" w14:textId="2044796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0,048 </w:t>
            </w:r>
          </w:p>
        </w:tc>
      </w:tr>
      <w:tr w:rsidR="009C36BD" w:rsidRPr="009E5255" w14:paraId="74065D9A" w14:textId="77777777" w:rsidTr="00637A2E">
        <w:trPr>
          <w:trHeight w:val="255"/>
        </w:trPr>
        <w:tc>
          <w:tcPr>
            <w:tcW w:w="2405" w:type="dxa"/>
            <w:shd w:val="clear" w:color="auto" w:fill="auto"/>
            <w:noWrap/>
            <w:vAlign w:val="bottom"/>
            <w:hideMark/>
          </w:tcPr>
          <w:p w14:paraId="4BAD2CDC"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linatumomab</w:t>
            </w:r>
          </w:p>
        </w:tc>
        <w:tc>
          <w:tcPr>
            <w:tcW w:w="1650" w:type="dxa"/>
            <w:shd w:val="clear" w:color="auto" w:fill="auto"/>
            <w:noWrap/>
          </w:tcPr>
          <w:p w14:paraId="4D9ECB5D" w14:textId="5BAB5411"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5FEC87A6" w14:textId="7DF1A1C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6 </w:t>
            </w:r>
          </w:p>
        </w:tc>
        <w:tc>
          <w:tcPr>
            <w:tcW w:w="1651" w:type="dxa"/>
            <w:shd w:val="clear" w:color="auto" w:fill="auto"/>
            <w:noWrap/>
          </w:tcPr>
          <w:p w14:paraId="101CD57B" w14:textId="39D949A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6 </w:t>
            </w:r>
          </w:p>
        </w:tc>
        <w:tc>
          <w:tcPr>
            <w:tcW w:w="1650" w:type="dxa"/>
            <w:shd w:val="clear" w:color="auto" w:fill="auto"/>
            <w:noWrap/>
          </w:tcPr>
          <w:p w14:paraId="3D3691EC" w14:textId="5FEC7D2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7 </w:t>
            </w:r>
          </w:p>
        </w:tc>
        <w:tc>
          <w:tcPr>
            <w:tcW w:w="1651" w:type="dxa"/>
            <w:shd w:val="clear" w:color="auto" w:fill="auto"/>
            <w:noWrap/>
          </w:tcPr>
          <w:p w14:paraId="7188D416" w14:textId="0E899B4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7 </w:t>
            </w:r>
          </w:p>
        </w:tc>
        <w:tc>
          <w:tcPr>
            <w:tcW w:w="1650" w:type="dxa"/>
            <w:shd w:val="clear" w:color="auto" w:fill="auto"/>
            <w:noWrap/>
          </w:tcPr>
          <w:p w14:paraId="293D4987" w14:textId="5015E9E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6 </w:t>
            </w:r>
          </w:p>
        </w:tc>
        <w:tc>
          <w:tcPr>
            <w:tcW w:w="1651" w:type="dxa"/>
            <w:shd w:val="clear" w:color="auto" w:fill="auto"/>
            <w:noWrap/>
          </w:tcPr>
          <w:p w14:paraId="2F3A8B7F" w14:textId="73BAFBD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02 </w:t>
            </w:r>
          </w:p>
        </w:tc>
      </w:tr>
      <w:tr w:rsidR="009C36BD" w:rsidRPr="009E5255" w14:paraId="2C7ADA5A" w14:textId="77777777" w:rsidTr="00637A2E">
        <w:trPr>
          <w:trHeight w:val="255"/>
        </w:trPr>
        <w:tc>
          <w:tcPr>
            <w:tcW w:w="2405" w:type="dxa"/>
            <w:shd w:val="clear" w:color="auto" w:fill="auto"/>
            <w:noWrap/>
            <w:vAlign w:val="bottom"/>
            <w:hideMark/>
          </w:tcPr>
          <w:p w14:paraId="3341CE50"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ortezomib</w:t>
            </w:r>
          </w:p>
        </w:tc>
        <w:tc>
          <w:tcPr>
            <w:tcW w:w="1650" w:type="dxa"/>
            <w:shd w:val="clear" w:color="auto" w:fill="auto"/>
            <w:noWrap/>
          </w:tcPr>
          <w:p w14:paraId="7E94A628" w14:textId="675D28E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1,403 </w:t>
            </w:r>
          </w:p>
        </w:tc>
        <w:tc>
          <w:tcPr>
            <w:tcW w:w="1650" w:type="dxa"/>
            <w:shd w:val="clear" w:color="auto" w:fill="auto"/>
            <w:noWrap/>
          </w:tcPr>
          <w:p w14:paraId="27B7373B" w14:textId="7BF7C54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9,202 </w:t>
            </w:r>
          </w:p>
        </w:tc>
        <w:tc>
          <w:tcPr>
            <w:tcW w:w="1651" w:type="dxa"/>
            <w:shd w:val="clear" w:color="auto" w:fill="auto"/>
            <w:noWrap/>
          </w:tcPr>
          <w:p w14:paraId="3ACE9F16" w14:textId="6B57B23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8,021 </w:t>
            </w:r>
          </w:p>
        </w:tc>
        <w:tc>
          <w:tcPr>
            <w:tcW w:w="1650" w:type="dxa"/>
            <w:shd w:val="clear" w:color="auto" w:fill="auto"/>
            <w:noWrap/>
          </w:tcPr>
          <w:p w14:paraId="23B9E1DD" w14:textId="1E5DEE2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2,409 </w:t>
            </w:r>
          </w:p>
        </w:tc>
        <w:tc>
          <w:tcPr>
            <w:tcW w:w="1651" w:type="dxa"/>
            <w:shd w:val="clear" w:color="auto" w:fill="auto"/>
            <w:noWrap/>
          </w:tcPr>
          <w:p w14:paraId="2D1AB114" w14:textId="148560B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6,919 </w:t>
            </w:r>
          </w:p>
        </w:tc>
        <w:tc>
          <w:tcPr>
            <w:tcW w:w="1650" w:type="dxa"/>
            <w:shd w:val="clear" w:color="auto" w:fill="auto"/>
            <w:noWrap/>
          </w:tcPr>
          <w:p w14:paraId="74082547" w14:textId="5BDB7E6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8,679 </w:t>
            </w:r>
          </w:p>
        </w:tc>
        <w:tc>
          <w:tcPr>
            <w:tcW w:w="1651" w:type="dxa"/>
            <w:shd w:val="clear" w:color="auto" w:fill="auto"/>
            <w:noWrap/>
          </w:tcPr>
          <w:p w14:paraId="778B0CE6" w14:textId="0E8D2B4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16,633 </w:t>
            </w:r>
          </w:p>
        </w:tc>
      </w:tr>
      <w:tr w:rsidR="009C36BD" w:rsidRPr="009E5255" w14:paraId="5547AB28" w14:textId="77777777" w:rsidTr="00637A2E">
        <w:trPr>
          <w:trHeight w:val="255"/>
        </w:trPr>
        <w:tc>
          <w:tcPr>
            <w:tcW w:w="2405" w:type="dxa"/>
            <w:shd w:val="clear" w:color="auto" w:fill="auto"/>
            <w:noWrap/>
            <w:vAlign w:val="bottom"/>
            <w:hideMark/>
          </w:tcPr>
          <w:p w14:paraId="00177FD9"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Brentuximab Vedotin</w:t>
            </w:r>
          </w:p>
        </w:tc>
        <w:tc>
          <w:tcPr>
            <w:tcW w:w="1650" w:type="dxa"/>
            <w:shd w:val="clear" w:color="auto" w:fill="auto"/>
            <w:noWrap/>
          </w:tcPr>
          <w:p w14:paraId="20905072" w14:textId="58C2384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7 </w:t>
            </w:r>
          </w:p>
        </w:tc>
        <w:tc>
          <w:tcPr>
            <w:tcW w:w="1650" w:type="dxa"/>
            <w:shd w:val="clear" w:color="auto" w:fill="auto"/>
            <w:noWrap/>
          </w:tcPr>
          <w:p w14:paraId="5B6AEA20" w14:textId="2DF5F4C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94 </w:t>
            </w:r>
          </w:p>
        </w:tc>
        <w:tc>
          <w:tcPr>
            <w:tcW w:w="1651" w:type="dxa"/>
            <w:shd w:val="clear" w:color="auto" w:fill="auto"/>
            <w:noWrap/>
          </w:tcPr>
          <w:p w14:paraId="2FA4A465" w14:textId="4FBD43B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18 </w:t>
            </w:r>
          </w:p>
        </w:tc>
        <w:tc>
          <w:tcPr>
            <w:tcW w:w="1650" w:type="dxa"/>
            <w:shd w:val="clear" w:color="auto" w:fill="auto"/>
            <w:noWrap/>
          </w:tcPr>
          <w:p w14:paraId="5A437734" w14:textId="2ADBF59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27 </w:t>
            </w:r>
          </w:p>
        </w:tc>
        <w:tc>
          <w:tcPr>
            <w:tcW w:w="1651" w:type="dxa"/>
            <w:shd w:val="clear" w:color="auto" w:fill="auto"/>
            <w:noWrap/>
          </w:tcPr>
          <w:p w14:paraId="6940EECA" w14:textId="53694C1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88 </w:t>
            </w:r>
          </w:p>
        </w:tc>
        <w:tc>
          <w:tcPr>
            <w:tcW w:w="1650" w:type="dxa"/>
            <w:shd w:val="clear" w:color="auto" w:fill="auto"/>
            <w:noWrap/>
          </w:tcPr>
          <w:p w14:paraId="7B15A09C" w14:textId="0999DF7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33 </w:t>
            </w:r>
          </w:p>
        </w:tc>
        <w:tc>
          <w:tcPr>
            <w:tcW w:w="1651" w:type="dxa"/>
            <w:shd w:val="clear" w:color="auto" w:fill="auto"/>
            <w:noWrap/>
          </w:tcPr>
          <w:p w14:paraId="07BF69BA" w14:textId="6F1E6D0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347 </w:t>
            </w:r>
          </w:p>
        </w:tc>
      </w:tr>
      <w:tr w:rsidR="009C36BD" w:rsidRPr="009E5255" w14:paraId="5B875AA7" w14:textId="77777777" w:rsidTr="00637A2E">
        <w:trPr>
          <w:trHeight w:val="255"/>
        </w:trPr>
        <w:tc>
          <w:tcPr>
            <w:tcW w:w="2405" w:type="dxa"/>
            <w:shd w:val="clear" w:color="auto" w:fill="auto"/>
            <w:noWrap/>
            <w:vAlign w:val="bottom"/>
            <w:hideMark/>
          </w:tcPr>
          <w:p w14:paraId="397E0C47"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abazitaxel</w:t>
            </w:r>
          </w:p>
        </w:tc>
        <w:tc>
          <w:tcPr>
            <w:tcW w:w="1650" w:type="dxa"/>
            <w:shd w:val="clear" w:color="auto" w:fill="auto"/>
            <w:noWrap/>
          </w:tcPr>
          <w:p w14:paraId="33A9C51A" w14:textId="7D4AC55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186 </w:t>
            </w:r>
          </w:p>
        </w:tc>
        <w:tc>
          <w:tcPr>
            <w:tcW w:w="1650" w:type="dxa"/>
            <w:shd w:val="clear" w:color="auto" w:fill="auto"/>
            <w:noWrap/>
          </w:tcPr>
          <w:p w14:paraId="12FB50F6" w14:textId="3880B1C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105 </w:t>
            </w:r>
          </w:p>
        </w:tc>
        <w:tc>
          <w:tcPr>
            <w:tcW w:w="1651" w:type="dxa"/>
            <w:shd w:val="clear" w:color="auto" w:fill="auto"/>
            <w:noWrap/>
          </w:tcPr>
          <w:p w14:paraId="4E5DB107" w14:textId="3C311B2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333 </w:t>
            </w:r>
          </w:p>
        </w:tc>
        <w:tc>
          <w:tcPr>
            <w:tcW w:w="1650" w:type="dxa"/>
            <w:shd w:val="clear" w:color="auto" w:fill="auto"/>
            <w:noWrap/>
          </w:tcPr>
          <w:p w14:paraId="7B5D3434" w14:textId="42EB644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116 </w:t>
            </w:r>
          </w:p>
        </w:tc>
        <w:tc>
          <w:tcPr>
            <w:tcW w:w="1651" w:type="dxa"/>
            <w:shd w:val="clear" w:color="auto" w:fill="auto"/>
            <w:noWrap/>
          </w:tcPr>
          <w:p w14:paraId="41A8A6DA" w14:textId="5B740CE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623 </w:t>
            </w:r>
          </w:p>
        </w:tc>
        <w:tc>
          <w:tcPr>
            <w:tcW w:w="1650" w:type="dxa"/>
            <w:shd w:val="clear" w:color="auto" w:fill="auto"/>
            <w:noWrap/>
          </w:tcPr>
          <w:p w14:paraId="7E15CBB0" w14:textId="0E20E55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834 </w:t>
            </w:r>
          </w:p>
        </w:tc>
        <w:tc>
          <w:tcPr>
            <w:tcW w:w="1651" w:type="dxa"/>
            <w:shd w:val="clear" w:color="auto" w:fill="auto"/>
            <w:noWrap/>
          </w:tcPr>
          <w:p w14:paraId="25341E9E" w14:textId="1F0A52F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4,197 </w:t>
            </w:r>
          </w:p>
        </w:tc>
      </w:tr>
      <w:tr w:rsidR="009C36BD" w:rsidRPr="009E5255" w14:paraId="3AA08DB7" w14:textId="77777777" w:rsidTr="00637A2E">
        <w:trPr>
          <w:trHeight w:val="255"/>
        </w:trPr>
        <w:tc>
          <w:tcPr>
            <w:tcW w:w="2405" w:type="dxa"/>
            <w:shd w:val="clear" w:color="auto" w:fill="auto"/>
            <w:noWrap/>
            <w:vAlign w:val="bottom"/>
            <w:hideMark/>
          </w:tcPr>
          <w:p w14:paraId="72ADAEE7"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arboplatin</w:t>
            </w:r>
          </w:p>
        </w:tc>
        <w:tc>
          <w:tcPr>
            <w:tcW w:w="1650" w:type="dxa"/>
            <w:shd w:val="clear" w:color="auto" w:fill="auto"/>
            <w:noWrap/>
          </w:tcPr>
          <w:p w14:paraId="0C1BC5E3" w14:textId="6A1E390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7,618 </w:t>
            </w:r>
          </w:p>
        </w:tc>
        <w:tc>
          <w:tcPr>
            <w:tcW w:w="1650" w:type="dxa"/>
            <w:shd w:val="clear" w:color="auto" w:fill="auto"/>
            <w:noWrap/>
          </w:tcPr>
          <w:p w14:paraId="20835395" w14:textId="247DC2B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6,994 </w:t>
            </w:r>
          </w:p>
        </w:tc>
        <w:tc>
          <w:tcPr>
            <w:tcW w:w="1651" w:type="dxa"/>
            <w:shd w:val="clear" w:color="auto" w:fill="auto"/>
            <w:noWrap/>
          </w:tcPr>
          <w:p w14:paraId="692A44DB" w14:textId="07A2C64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9,446 </w:t>
            </w:r>
          </w:p>
        </w:tc>
        <w:tc>
          <w:tcPr>
            <w:tcW w:w="1650" w:type="dxa"/>
            <w:shd w:val="clear" w:color="auto" w:fill="auto"/>
            <w:noWrap/>
          </w:tcPr>
          <w:p w14:paraId="15A07B93" w14:textId="0A9DAB0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0,640 </w:t>
            </w:r>
          </w:p>
        </w:tc>
        <w:tc>
          <w:tcPr>
            <w:tcW w:w="1651" w:type="dxa"/>
            <w:shd w:val="clear" w:color="auto" w:fill="auto"/>
            <w:noWrap/>
          </w:tcPr>
          <w:p w14:paraId="48B16D1A" w14:textId="5DB6CA1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4,440 </w:t>
            </w:r>
          </w:p>
        </w:tc>
        <w:tc>
          <w:tcPr>
            <w:tcW w:w="1650" w:type="dxa"/>
            <w:shd w:val="clear" w:color="auto" w:fill="auto"/>
            <w:noWrap/>
          </w:tcPr>
          <w:p w14:paraId="59B348D9" w14:textId="4874989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3,282 </w:t>
            </w:r>
          </w:p>
        </w:tc>
        <w:tc>
          <w:tcPr>
            <w:tcW w:w="1651" w:type="dxa"/>
            <w:shd w:val="clear" w:color="auto" w:fill="auto"/>
            <w:noWrap/>
          </w:tcPr>
          <w:p w14:paraId="4DFE94D5" w14:textId="3C0DF14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02,420 </w:t>
            </w:r>
          </w:p>
        </w:tc>
      </w:tr>
      <w:tr w:rsidR="009C36BD" w:rsidRPr="009E5255" w14:paraId="3D2CEB6F" w14:textId="77777777" w:rsidTr="00637A2E">
        <w:trPr>
          <w:trHeight w:val="255"/>
        </w:trPr>
        <w:tc>
          <w:tcPr>
            <w:tcW w:w="2405" w:type="dxa"/>
            <w:shd w:val="clear" w:color="auto" w:fill="auto"/>
            <w:noWrap/>
            <w:vAlign w:val="bottom"/>
            <w:hideMark/>
          </w:tcPr>
          <w:p w14:paraId="3C697342"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arfilzomib</w:t>
            </w:r>
          </w:p>
        </w:tc>
        <w:tc>
          <w:tcPr>
            <w:tcW w:w="1650" w:type="dxa"/>
            <w:shd w:val="clear" w:color="auto" w:fill="auto"/>
            <w:noWrap/>
          </w:tcPr>
          <w:p w14:paraId="34777349" w14:textId="632FC089"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658E75DC" w14:textId="176D9D14"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254C578F" w14:textId="7DEF161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967 </w:t>
            </w:r>
          </w:p>
        </w:tc>
        <w:tc>
          <w:tcPr>
            <w:tcW w:w="1650" w:type="dxa"/>
            <w:shd w:val="clear" w:color="auto" w:fill="auto"/>
            <w:noWrap/>
          </w:tcPr>
          <w:p w14:paraId="7CC7CC3B" w14:textId="5830ACD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2,984 </w:t>
            </w:r>
          </w:p>
        </w:tc>
        <w:tc>
          <w:tcPr>
            <w:tcW w:w="1651" w:type="dxa"/>
            <w:shd w:val="clear" w:color="auto" w:fill="auto"/>
            <w:noWrap/>
          </w:tcPr>
          <w:p w14:paraId="17F2F7FC" w14:textId="5E632DB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4,397 </w:t>
            </w:r>
          </w:p>
        </w:tc>
        <w:tc>
          <w:tcPr>
            <w:tcW w:w="1650" w:type="dxa"/>
            <w:shd w:val="clear" w:color="auto" w:fill="auto"/>
            <w:noWrap/>
          </w:tcPr>
          <w:p w14:paraId="5F203E76" w14:textId="1DDE74A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0,550 </w:t>
            </w:r>
          </w:p>
        </w:tc>
        <w:tc>
          <w:tcPr>
            <w:tcW w:w="1651" w:type="dxa"/>
            <w:shd w:val="clear" w:color="auto" w:fill="auto"/>
            <w:noWrap/>
          </w:tcPr>
          <w:p w14:paraId="73090C61" w14:textId="7A2D8E4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7,898 </w:t>
            </w:r>
          </w:p>
        </w:tc>
      </w:tr>
      <w:tr w:rsidR="009C36BD" w:rsidRPr="009E5255" w14:paraId="1F586FBB" w14:textId="77777777" w:rsidTr="00637A2E">
        <w:trPr>
          <w:trHeight w:val="255"/>
        </w:trPr>
        <w:tc>
          <w:tcPr>
            <w:tcW w:w="2405" w:type="dxa"/>
            <w:shd w:val="clear" w:color="auto" w:fill="auto"/>
            <w:noWrap/>
            <w:vAlign w:val="bottom"/>
            <w:hideMark/>
          </w:tcPr>
          <w:p w14:paraId="7F50E773"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etuximab</w:t>
            </w:r>
          </w:p>
        </w:tc>
        <w:tc>
          <w:tcPr>
            <w:tcW w:w="1650" w:type="dxa"/>
            <w:shd w:val="clear" w:color="auto" w:fill="auto"/>
            <w:noWrap/>
          </w:tcPr>
          <w:p w14:paraId="5DCC16B8" w14:textId="40B7CCF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356 </w:t>
            </w:r>
          </w:p>
        </w:tc>
        <w:tc>
          <w:tcPr>
            <w:tcW w:w="1650" w:type="dxa"/>
            <w:shd w:val="clear" w:color="auto" w:fill="auto"/>
            <w:noWrap/>
          </w:tcPr>
          <w:p w14:paraId="79907911" w14:textId="663F597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648 </w:t>
            </w:r>
          </w:p>
        </w:tc>
        <w:tc>
          <w:tcPr>
            <w:tcW w:w="1651" w:type="dxa"/>
            <w:shd w:val="clear" w:color="auto" w:fill="auto"/>
            <w:noWrap/>
          </w:tcPr>
          <w:p w14:paraId="3681746B" w14:textId="2758822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416 </w:t>
            </w:r>
          </w:p>
        </w:tc>
        <w:tc>
          <w:tcPr>
            <w:tcW w:w="1650" w:type="dxa"/>
            <w:shd w:val="clear" w:color="auto" w:fill="auto"/>
            <w:noWrap/>
          </w:tcPr>
          <w:p w14:paraId="1F5BEE70" w14:textId="0986BE8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424 </w:t>
            </w:r>
          </w:p>
        </w:tc>
        <w:tc>
          <w:tcPr>
            <w:tcW w:w="1651" w:type="dxa"/>
            <w:shd w:val="clear" w:color="auto" w:fill="auto"/>
            <w:noWrap/>
          </w:tcPr>
          <w:p w14:paraId="24D6EFB1" w14:textId="11492EF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772 </w:t>
            </w:r>
          </w:p>
        </w:tc>
        <w:tc>
          <w:tcPr>
            <w:tcW w:w="1650" w:type="dxa"/>
            <w:shd w:val="clear" w:color="auto" w:fill="auto"/>
            <w:noWrap/>
          </w:tcPr>
          <w:p w14:paraId="64B62B32" w14:textId="3F9CA53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227 </w:t>
            </w:r>
          </w:p>
        </w:tc>
        <w:tc>
          <w:tcPr>
            <w:tcW w:w="1651" w:type="dxa"/>
            <w:shd w:val="clear" w:color="auto" w:fill="auto"/>
            <w:noWrap/>
          </w:tcPr>
          <w:p w14:paraId="3BA40B76" w14:textId="777AC16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9,843 </w:t>
            </w:r>
          </w:p>
        </w:tc>
      </w:tr>
      <w:tr w:rsidR="009C36BD" w:rsidRPr="009E5255" w14:paraId="23B377ED" w14:textId="77777777" w:rsidTr="00637A2E">
        <w:trPr>
          <w:trHeight w:val="255"/>
        </w:trPr>
        <w:tc>
          <w:tcPr>
            <w:tcW w:w="2405" w:type="dxa"/>
            <w:shd w:val="clear" w:color="auto" w:fill="auto"/>
            <w:noWrap/>
            <w:vAlign w:val="bottom"/>
            <w:hideMark/>
          </w:tcPr>
          <w:p w14:paraId="1EC325D0"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isplatin</w:t>
            </w:r>
          </w:p>
        </w:tc>
        <w:tc>
          <w:tcPr>
            <w:tcW w:w="1650" w:type="dxa"/>
            <w:shd w:val="clear" w:color="auto" w:fill="auto"/>
            <w:noWrap/>
          </w:tcPr>
          <w:p w14:paraId="3F8E5DFA" w14:textId="3B5ACD3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7,340 </w:t>
            </w:r>
          </w:p>
        </w:tc>
        <w:tc>
          <w:tcPr>
            <w:tcW w:w="1650" w:type="dxa"/>
            <w:shd w:val="clear" w:color="auto" w:fill="auto"/>
            <w:noWrap/>
          </w:tcPr>
          <w:p w14:paraId="53B80940" w14:textId="257F520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1,567 </w:t>
            </w:r>
          </w:p>
        </w:tc>
        <w:tc>
          <w:tcPr>
            <w:tcW w:w="1651" w:type="dxa"/>
            <w:shd w:val="clear" w:color="auto" w:fill="auto"/>
            <w:noWrap/>
          </w:tcPr>
          <w:p w14:paraId="5647B663" w14:textId="207AC65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2,029 </w:t>
            </w:r>
          </w:p>
        </w:tc>
        <w:tc>
          <w:tcPr>
            <w:tcW w:w="1650" w:type="dxa"/>
            <w:shd w:val="clear" w:color="auto" w:fill="auto"/>
            <w:noWrap/>
          </w:tcPr>
          <w:p w14:paraId="182CE183" w14:textId="2117AB6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3,174 </w:t>
            </w:r>
          </w:p>
        </w:tc>
        <w:tc>
          <w:tcPr>
            <w:tcW w:w="1651" w:type="dxa"/>
            <w:shd w:val="clear" w:color="auto" w:fill="auto"/>
            <w:noWrap/>
          </w:tcPr>
          <w:p w14:paraId="0CD42780" w14:textId="241695C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1,874 </w:t>
            </w:r>
          </w:p>
        </w:tc>
        <w:tc>
          <w:tcPr>
            <w:tcW w:w="1650" w:type="dxa"/>
            <w:shd w:val="clear" w:color="auto" w:fill="auto"/>
            <w:noWrap/>
          </w:tcPr>
          <w:p w14:paraId="41FC02DC" w14:textId="117D08E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101 </w:t>
            </w:r>
          </w:p>
        </w:tc>
        <w:tc>
          <w:tcPr>
            <w:tcW w:w="1651" w:type="dxa"/>
            <w:shd w:val="clear" w:color="auto" w:fill="auto"/>
            <w:noWrap/>
          </w:tcPr>
          <w:p w14:paraId="7C0695F3" w14:textId="04CC3BD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2,085 </w:t>
            </w:r>
          </w:p>
        </w:tc>
      </w:tr>
      <w:tr w:rsidR="009C36BD" w:rsidRPr="009E5255" w14:paraId="1F2C0E28" w14:textId="77777777" w:rsidTr="00637A2E">
        <w:trPr>
          <w:trHeight w:val="255"/>
        </w:trPr>
        <w:tc>
          <w:tcPr>
            <w:tcW w:w="2405" w:type="dxa"/>
            <w:shd w:val="clear" w:color="auto" w:fill="auto"/>
            <w:noWrap/>
            <w:vAlign w:val="bottom"/>
            <w:hideMark/>
          </w:tcPr>
          <w:p w14:paraId="370C8143"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ladribine</w:t>
            </w:r>
          </w:p>
        </w:tc>
        <w:tc>
          <w:tcPr>
            <w:tcW w:w="1650" w:type="dxa"/>
            <w:shd w:val="clear" w:color="auto" w:fill="auto"/>
            <w:noWrap/>
          </w:tcPr>
          <w:p w14:paraId="75C7A9B9" w14:textId="2A1FCB5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22 </w:t>
            </w:r>
          </w:p>
        </w:tc>
        <w:tc>
          <w:tcPr>
            <w:tcW w:w="1650" w:type="dxa"/>
            <w:shd w:val="clear" w:color="auto" w:fill="auto"/>
            <w:noWrap/>
          </w:tcPr>
          <w:p w14:paraId="07C71BDE" w14:textId="20C7CF1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67 </w:t>
            </w:r>
          </w:p>
        </w:tc>
        <w:tc>
          <w:tcPr>
            <w:tcW w:w="1651" w:type="dxa"/>
            <w:shd w:val="clear" w:color="auto" w:fill="auto"/>
            <w:noWrap/>
          </w:tcPr>
          <w:p w14:paraId="7C84B849" w14:textId="2C5FCDE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92 </w:t>
            </w:r>
          </w:p>
        </w:tc>
        <w:tc>
          <w:tcPr>
            <w:tcW w:w="1650" w:type="dxa"/>
            <w:shd w:val="clear" w:color="auto" w:fill="auto"/>
            <w:noWrap/>
          </w:tcPr>
          <w:p w14:paraId="0A9EC1E8" w14:textId="726B64D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96 </w:t>
            </w:r>
          </w:p>
        </w:tc>
        <w:tc>
          <w:tcPr>
            <w:tcW w:w="1651" w:type="dxa"/>
            <w:shd w:val="clear" w:color="auto" w:fill="auto"/>
            <w:noWrap/>
          </w:tcPr>
          <w:p w14:paraId="07819EA7" w14:textId="1D07ABD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61 </w:t>
            </w:r>
          </w:p>
        </w:tc>
        <w:tc>
          <w:tcPr>
            <w:tcW w:w="1650" w:type="dxa"/>
            <w:shd w:val="clear" w:color="auto" w:fill="auto"/>
            <w:noWrap/>
          </w:tcPr>
          <w:p w14:paraId="12B01715" w14:textId="4A5787E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52 </w:t>
            </w:r>
          </w:p>
        </w:tc>
        <w:tc>
          <w:tcPr>
            <w:tcW w:w="1651" w:type="dxa"/>
            <w:shd w:val="clear" w:color="auto" w:fill="auto"/>
            <w:noWrap/>
          </w:tcPr>
          <w:p w14:paraId="08722CC4" w14:textId="1B05A95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690 </w:t>
            </w:r>
          </w:p>
        </w:tc>
      </w:tr>
      <w:tr w:rsidR="009C36BD" w:rsidRPr="009E5255" w14:paraId="6C7C987C" w14:textId="77777777" w:rsidTr="00637A2E">
        <w:trPr>
          <w:trHeight w:val="255"/>
        </w:trPr>
        <w:tc>
          <w:tcPr>
            <w:tcW w:w="2405" w:type="dxa"/>
            <w:shd w:val="clear" w:color="auto" w:fill="auto"/>
            <w:noWrap/>
            <w:vAlign w:val="bottom"/>
            <w:hideMark/>
          </w:tcPr>
          <w:p w14:paraId="7827DBC9"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yclophosphamide</w:t>
            </w:r>
          </w:p>
        </w:tc>
        <w:tc>
          <w:tcPr>
            <w:tcW w:w="1650" w:type="dxa"/>
            <w:shd w:val="clear" w:color="auto" w:fill="auto"/>
            <w:noWrap/>
          </w:tcPr>
          <w:p w14:paraId="2C27A442" w14:textId="433E7B8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9,398 </w:t>
            </w:r>
          </w:p>
        </w:tc>
        <w:tc>
          <w:tcPr>
            <w:tcW w:w="1650" w:type="dxa"/>
            <w:shd w:val="clear" w:color="auto" w:fill="auto"/>
            <w:noWrap/>
          </w:tcPr>
          <w:p w14:paraId="07D543BC" w14:textId="4F1676E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6,734 </w:t>
            </w:r>
          </w:p>
        </w:tc>
        <w:tc>
          <w:tcPr>
            <w:tcW w:w="1651" w:type="dxa"/>
            <w:shd w:val="clear" w:color="auto" w:fill="auto"/>
            <w:noWrap/>
          </w:tcPr>
          <w:p w14:paraId="1B9428EA" w14:textId="2BDBB1D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7,678 </w:t>
            </w:r>
          </w:p>
        </w:tc>
        <w:tc>
          <w:tcPr>
            <w:tcW w:w="1650" w:type="dxa"/>
            <w:shd w:val="clear" w:color="auto" w:fill="auto"/>
            <w:noWrap/>
          </w:tcPr>
          <w:p w14:paraId="1DF25387" w14:textId="2641601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7,860 </w:t>
            </w:r>
          </w:p>
        </w:tc>
        <w:tc>
          <w:tcPr>
            <w:tcW w:w="1651" w:type="dxa"/>
            <w:shd w:val="clear" w:color="auto" w:fill="auto"/>
            <w:noWrap/>
          </w:tcPr>
          <w:p w14:paraId="747B368F" w14:textId="3511136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5,790 </w:t>
            </w:r>
          </w:p>
        </w:tc>
        <w:tc>
          <w:tcPr>
            <w:tcW w:w="1650" w:type="dxa"/>
            <w:shd w:val="clear" w:color="auto" w:fill="auto"/>
            <w:noWrap/>
          </w:tcPr>
          <w:p w14:paraId="35E907F5" w14:textId="6B22FCB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6,201 </w:t>
            </w:r>
          </w:p>
        </w:tc>
        <w:tc>
          <w:tcPr>
            <w:tcW w:w="1651" w:type="dxa"/>
            <w:shd w:val="clear" w:color="auto" w:fill="auto"/>
            <w:noWrap/>
          </w:tcPr>
          <w:p w14:paraId="47E30D28" w14:textId="3846A4B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83,661 </w:t>
            </w:r>
          </w:p>
        </w:tc>
      </w:tr>
      <w:tr w:rsidR="009C36BD" w:rsidRPr="009E5255" w14:paraId="7A25D2A0" w14:textId="77777777" w:rsidTr="00637A2E">
        <w:trPr>
          <w:trHeight w:val="255"/>
        </w:trPr>
        <w:tc>
          <w:tcPr>
            <w:tcW w:w="2405" w:type="dxa"/>
            <w:shd w:val="clear" w:color="auto" w:fill="auto"/>
            <w:noWrap/>
            <w:vAlign w:val="bottom"/>
            <w:hideMark/>
          </w:tcPr>
          <w:p w14:paraId="02F2CEE7"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Cytarabine</w:t>
            </w:r>
          </w:p>
        </w:tc>
        <w:tc>
          <w:tcPr>
            <w:tcW w:w="1650" w:type="dxa"/>
            <w:shd w:val="clear" w:color="auto" w:fill="auto"/>
            <w:noWrap/>
          </w:tcPr>
          <w:p w14:paraId="37F81F27" w14:textId="0929FA6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600 </w:t>
            </w:r>
          </w:p>
        </w:tc>
        <w:tc>
          <w:tcPr>
            <w:tcW w:w="1650" w:type="dxa"/>
            <w:shd w:val="clear" w:color="auto" w:fill="auto"/>
            <w:noWrap/>
          </w:tcPr>
          <w:p w14:paraId="44CFED97" w14:textId="2A77961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388 </w:t>
            </w:r>
          </w:p>
        </w:tc>
        <w:tc>
          <w:tcPr>
            <w:tcW w:w="1651" w:type="dxa"/>
            <w:shd w:val="clear" w:color="auto" w:fill="auto"/>
            <w:noWrap/>
          </w:tcPr>
          <w:p w14:paraId="77DAA334" w14:textId="48C68A7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708 </w:t>
            </w:r>
          </w:p>
        </w:tc>
        <w:tc>
          <w:tcPr>
            <w:tcW w:w="1650" w:type="dxa"/>
            <w:shd w:val="clear" w:color="auto" w:fill="auto"/>
            <w:noWrap/>
          </w:tcPr>
          <w:p w14:paraId="19B3EA91" w14:textId="03BAA5F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377 </w:t>
            </w:r>
          </w:p>
        </w:tc>
        <w:tc>
          <w:tcPr>
            <w:tcW w:w="1651" w:type="dxa"/>
            <w:shd w:val="clear" w:color="auto" w:fill="auto"/>
            <w:noWrap/>
          </w:tcPr>
          <w:p w14:paraId="263A8D13" w14:textId="2A7E9B9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637 </w:t>
            </w:r>
          </w:p>
        </w:tc>
        <w:tc>
          <w:tcPr>
            <w:tcW w:w="1650" w:type="dxa"/>
            <w:shd w:val="clear" w:color="auto" w:fill="auto"/>
            <w:noWrap/>
          </w:tcPr>
          <w:p w14:paraId="2F42E7EC" w14:textId="562326E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266 </w:t>
            </w:r>
          </w:p>
        </w:tc>
        <w:tc>
          <w:tcPr>
            <w:tcW w:w="1651" w:type="dxa"/>
            <w:shd w:val="clear" w:color="auto" w:fill="auto"/>
            <w:noWrap/>
          </w:tcPr>
          <w:p w14:paraId="34C8104B" w14:textId="1D973C5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5,976 </w:t>
            </w:r>
          </w:p>
        </w:tc>
      </w:tr>
      <w:tr w:rsidR="009C36BD" w:rsidRPr="009E5255" w14:paraId="0C8A79F7" w14:textId="77777777" w:rsidTr="00637A2E">
        <w:trPr>
          <w:trHeight w:val="255"/>
        </w:trPr>
        <w:tc>
          <w:tcPr>
            <w:tcW w:w="2405" w:type="dxa"/>
            <w:shd w:val="clear" w:color="auto" w:fill="auto"/>
            <w:noWrap/>
            <w:vAlign w:val="bottom"/>
            <w:hideMark/>
          </w:tcPr>
          <w:p w14:paraId="180E4BF9"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Daratumumab</w:t>
            </w:r>
          </w:p>
        </w:tc>
        <w:tc>
          <w:tcPr>
            <w:tcW w:w="1650" w:type="dxa"/>
            <w:shd w:val="clear" w:color="auto" w:fill="auto"/>
            <w:noWrap/>
          </w:tcPr>
          <w:p w14:paraId="77854F11" w14:textId="5E0DF175"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5037478B" w14:textId="3F7747E5"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73C08FD0" w14:textId="17089636"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3D5A031E" w14:textId="4862F2C7"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413666BF" w14:textId="0DE29461"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5F1086D9" w14:textId="4DF37F3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617 </w:t>
            </w:r>
          </w:p>
        </w:tc>
        <w:tc>
          <w:tcPr>
            <w:tcW w:w="1651" w:type="dxa"/>
            <w:shd w:val="clear" w:color="auto" w:fill="auto"/>
            <w:noWrap/>
          </w:tcPr>
          <w:p w14:paraId="18122E64" w14:textId="1164737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617 </w:t>
            </w:r>
          </w:p>
        </w:tc>
      </w:tr>
      <w:tr w:rsidR="009C36BD" w:rsidRPr="009E5255" w14:paraId="43C0865A" w14:textId="77777777" w:rsidTr="00637A2E">
        <w:trPr>
          <w:trHeight w:val="255"/>
        </w:trPr>
        <w:tc>
          <w:tcPr>
            <w:tcW w:w="2405" w:type="dxa"/>
            <w:shd w:val="clear" w:color="auto" w:fill="auto"/>
            <w:noWrap/>
            <w:vAlign w:val="bottom"/>
            <w:hideMark/>
          </w:tcPr>
          <w:p w14:paraId="37759EB8"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Docetaxel</w:t>
            </w:r>
          </w:p>
        </w:tc>
        <w:tc>
          <w:tcPr>
            <w:tcW w:w="1650" w:type="dxa"/>
            <w:shd w:val="clear" w:color="auto" w:fill="auto"/>
            <w:noWrap/>
          </w:tcPr>
          <w:p w14:paraId="3656D635" w14:textId="55AE7A3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827 </w:t>
            </w:r>
          </w:p>
        </w:tc>
        <w:tc>
          <w:tcPr>
            <w:tcW w:w="1650" w:type="dxa"/>
            <w:shd w:val="clear" w:color="auto" w:fill="auto"/>
            <w:noWrap/>
          </w:tcPr>
          <w:p w14:paraId="3C646F2B" w14:textId="21927B1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7,003 </w:t>
            </w:r>
          </w:p>
        </w:tc>
        <w:tc>
          <w:tcPr>
            <w:tcW w:w="1651" w:type="dxa"/>
            <w:shd w:val="clear" w:color="auto" w:fill="auto"/>
            <w:noWrap/>
          </w:tcPr>
          <w:p w14:paraId="74099C22" w14:textId="0B894AF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9,038 </w:t>
            </w:r>
          </w:p>
        </w:tc>
        <w:tc>
          <w:tcPr>
            <w:tcW w:w="1650" w:type="dxa"/>
            <w:shd w:val="clear" w:color="auto" w:fill="auto"/>
            <w:noWrap/>
          </w:tcPr>
          <w:p w14:paraId="2FB7CA8D" w14:textId="2D0ED51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9,113 </w:t>
            </w:r>
          </w:p>
        </w:tc>
        <w:tc>
          <w:tcPr>
            <w:tcW w:w="1651" w:type="dxa"/>
            <w:shd w:val="clear" w:color="auto" w:fill="auto"/>
            <w:noWrap/>
          </w:tcPr>
          <w:p w14:paraId="38E242FD" w14:textId="2D1236B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7,511 </w:t>
            </w:r>
          </w:p>
        </w:tc>
        <w:tc>
          <w:tcPr>
            <w:tcW w:w="1650" w:type="dxa"/>
            <w:shd w:val="clear" w:color="auto" w:fill="auto"/>
            <w:noWrap/>
          </w:tcPr>
          <w:p w14:paraId="5B30AD7D" w14:textId="2EC8DB8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063 </w:t>
            </w:r>
          </w:p>
        </w:tc>
        <w:tc>
          <w:tcPr>
            <w:tcW w:w="1651" w:type="dxa"/>
            <w:shd w:val="clear" w:color="auto" w:fill="auto"/>
            <w:noWrap/>
          </w:tcPr>
          <w:p w14:paraId="757C7C7C" w14:textId="6A9A787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1,555 </w:t>
            </w:r>
          </w:p>
        </w:tc>
      </w:tr>
      <w:tr w:rsidR="009C36BD" w:rsidRPr="009E5255" w14:paraId="7AC16245" w14:textId="77777777" w:rsidTr="00637A2E">
        <w:trPr>
          <w:trHeight w:val="255"/>
        </w:trPr>
        <w:tc>
          <w:tcPr>
            <w:tcW w:w="2405" w:type="dxa"/>
            <w:shd w:val="clear" w:color="auto" w:fill="auto"/>
            <w:noWrap/>
            <w:vAlign w:val="bottom"/>
            <w:hideMark/>
          </w:tcPr>
          <w:p w14:paraId="4BEEF459"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Doxorubicin</w:t>
            </w:r>
          </w:p>
        </w:tc>
        <w:tc>
          <w:tcPr>
            <w:tcW w:w="1650" w:type="dxa"/>
            <w:shd w:val="clear" w:color="auto" w:fill="auto"/>
            <w:noWrap/>
          </w:tcPr>
          <w:p w14:paraId="2920E961" w14:textId="430D91A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1,220 </w:t>
            </w:r>
          </w:p>
        </w:tc>
        <w:tc>
          <w:tcPr>
            <w:tcW w:w="1650" w:type="dxa"/>
            <w:shd w:val="clear" w:color="auto" w:fill="auto"/>
            <w:noWrap/>
          </w:tcPr>
          <w:p w14:paraId="6EA5E90E" w14:textId="7A99949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3,217 </w:t>
            </w:r>
          </w:p>
        </w:tc>
        <w:tc>
          <w:tcPr>
            <w:tcW w:w="1651" w:type="dxa"/>
            <w:shd w:val="clear" w:color="auto" w:fill="auto"/>
            <w:noWrap/>
          </w:tcPr>
          <w:p w14:paraId="6DEAAE7A" w14:textId="70E7999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4,191 </w:t>
            </w:r>
          </w:p>
        </w:tc>
        <w:tc>
          <w:tcPr>
            <w:tcW w:w="1650" w:type="dxa"/>
            <w:shd w:val="clear" w:color="auto" w:fill="auto"/>
            <w:noWrap/>
          </w:tcPr>
          <w:p w14:paraId="5F3469D7" w14:textId="7FFCEDA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4,554 </w:t>
            </w:r>
          </w:p>
        </w:tc>
        <w:tc>
          <w:tcPr>
            <w:tcW w:w="1651" w:type="dxa"/>
            <w:shd w:val="clear" w:color="auto" w:fill="auto"/>
            <w:noWrap/>
          </w:tcPr>
          <w:p w14:paraId="78CD501E" w14:textId="2535325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4,311 </w:t>
            </w:r>
          </w:p>
        </w:tc>
        <w:tc>
          <w:tcPr>
            <w:tcW w:w="1650" w:type="dxa"/>
            <w:shd w:val="clear" w:color="auto" w:fill="auto"/>
            <w:noWrap/>
          </w:tcPr>
          <w:p w14:paraId="77878821" w14:textId="04D959B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2,099 </w:t>
            </w:r>
          </w:p>
        </w:tc>
        <w:tc>
          <w:tcPr>
            <w:tcW w:w="1651" w:type="dxa"/>
            <w:shd w:val="clear" w:color="auto" w:fill="auto"/>
            <w:noWrap/>
          </w:tcPr>
          <w:p w14:paraId="257E564C" w14:textId="2153DC6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19,592 </w:t>
            </w:r>
          </w:p>
        </w:tc>
      </w:tr>
      <w:tr w:rsidR="009C36BD" w:rsidRPr="009E5255" w14:paraId="04B7DDF1" w14:textId="77777777" w:rsidTr="00637A2E">
        <w:trPr>
          <w:trHeight w:val="255"/>
        </w:trPr>
        <w:tc>
          <w:tcPr>
            <w:tcW w:w="2405" w:type="dxa"/>
            <w:shd w:val="clear" w:color="auto" w:fill="auto"/>
            <w:noWrap/>
            <w:vAlign w:val="bottom"/>
            <w:hideMark/>
          </w:tcPr>
          <w:p w14:paraId="67E3E7E7"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Doxorubicin-Hydrochloride</w:t>
            </w:r>
          </w:p>
        </w:tc>
        <w:tc>
          <w:tcPr>
            <w:tcW w:w="1650" w:type="dxa"/>
            <w:shd w:val="clear" w:color="auto" w:fill="auto"/>
            <w:noWrap/>
          </w:tcPr>
          <w:p w14:paraId="2D44660E" w14:textId="293C5A1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425 </w:t>
            </w:r>
          </w:p>
        </w:tc>
        <w:tc>
          <w:tcPr>
            <w:tcW w:w="1650" w:type="dxa"/>
            <w:shd w:val="clear" w:color="auto" w:fill="auto"/>
            <w:noWrap/>
          </w:tcPr>
          <w:p w14:paraId="340BF876" w14:textId="0B587D3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916 </w:t>
            </w:r>
          </w:p>
        </w:tc>
        <w:tc>
          <w:tcPr>
            <w:tcW w:w="1651" w:type="dxa"/>
            <w:shd w:val="clear" w:color="auto" w:fill="auto"/>
            <w:noWrap/>
          </w:tcPr>
          <w:p w14:paraId="4A478462" w14:textId="5CC9946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191 </w:t>
            </w:r>
          </w:p>
        </w:tc>
        <w:tc>
          <w:tcPr>
            <w:tcW w:w="1650" w:type="dxa"/>
            <w:shd w:val="clear" w:color="auto" w:fill="auto"/>
            <w:noWrap/>
          </w:tcPr>
          <w:p w14:paraId="34AE8250" w14:textId="3C4F2E4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361 </w:t>
            </w:r>
          </w:p>
        </w:tc>
        <w:tc>
          <w:tcPr>
            <w:tcW w:w="1651" w:type="dxa"/>
            <w:shd w:val="clear" w:color="auto" w:fill="auto"/>
            <w:noWrap/>
          </w:tcPr>
          <w:p w14:paraId="25CA0152" w14:textId="44B0159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392 </w:t>
            </w:r>
          </w:p>
        </w:tc>
        <w:tc>
          <w:tcPr>
            <w:tcW w:w="1650" w:type="dxa"/>
            <w:shd w:val="clear" w:color="auto" w:fill="auto"/>
            <w:noWrap/>
          </w:tcPr>
          <w:p w14:paraId="51A15A7D" w14:textId="323A197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678 </w:t>
            </w:r>
          </w:p>
        </w:tc>
        <w:tc>
          <w:tcPr>
            <w:tcW w:w="1651" w:type="dxa"/>
            <w:shd w:val="clear" w:color="auto" w:fill="auto"/>
            <w:noWrap/>
          </w:tcPr>
          <w:p w14:paraId="361953FD" w14:textId="79F0374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963 </w:t>
            </w:r>
          </w:p>
        </w:tc>
      </w:tr>
      <w:tr w:rsidR="009C36BD" w:rsidRPr="009E5255" w14:paraId="21BC5F22" w14:textId="77777777" w:rsidTr="00637A2E">
        <w:trPr>
          <w:trHeight w:val="255"/>
        </w:trPr>
        <w:tc>
          <w:tcPr>
            <w:tcW w:w="2405" w:type="dxa"/>
            <w:shd w:val="clear" w:color="auto" w:fill="auto"/>
            <w:noWrap/>
            <w:vAlign w:val="bottom"/>
            <w:hideMark/>
          </w:tcPr>
          <w:p w14:paraId="1CCA0F8A"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Durvalumab</w:t>
            </w:r>
          </w:p>
        </w:tc>
        <w:tc>
          <w:tcPr>
            <w:tcW w:w="1650" w:type="dxa"/>
            <w:shd w:val="clear" w:color="auto" w:fill="auto"/>
            <w:noWrap/>
          </w:tcPr>
          <w:p w14:paraId="0EC2E253" w14:textId="5BE2A4A7"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65713EAD" w14:textId="3D96C3CF"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447E595A" w14:textId="42C93F86"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3E3697C1" w14:textId="1CC4BE67"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4F689A95" w14:textId="0F86B15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409 </w:t>
            </w:r>
          </w:p>
        </w:tc>
        <w:tc>
          <w:tcPr>
            <w:tcW w:w="1650" w:type="dxa"/>
            <w:shd w:val="clear" w:color="auto" w:fill="auto"/>
            <w:noWrap/>
          </w:tcPr>
          <w:p w14:paraId="7AFF2D4D" w14:textId="3D4CF4D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343 </w:t>
            </w:r>
          </w:p>
        </w:tc>
        <w:tc>
          <w:tcPr>
            <w:tcW w:w="1651" w:type="dxa"/>
            <w:shd w:val="clear" w:color="auto" w:fill="auto"/>
            <w:noWrap/>
          </w:tcPr>
          <w:p w14:paraId="2A79E7BF" w14:textId="4C59F7C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752 </w:t>
            </w:r>
          </w:p>
        </w:tc>
      </w:tr>
      <w:tr w:rsidR="009C36BD" w:rsidRPr="009E5255" w14:paraId="603964AB" w14:textId="77777777" w:rsidTr="00637A2E">
        <w:trPr>
          <w:trHeight w:val="255"/>
        </w:trPr>
        <w:tc>
          <w:tcPr>
            <w:tcW w:w="2405" w:type="dxa"/>
            <w:shd w:val="clear" w:color="auto" w:fill="auto"/>
            <w:noWrap/>
            <w:vAlign w:val="bottom"/>
            <w:hideMark/>
          </w:tcPr>
          <w:p w14:paraId="529A5F89"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Epirubicin</w:t>
            </w:r>
          </w:p>
        </w:tc>
        <w:tc>
          <w:tcPr>
            <w:tcW w:w="1650" w:type="dxa"/>
            <w:shd w:val="clear" w:color="auto" w:fill="auto"/>
            <w:noWrap/>
          </w:tcPr>
          <w:p w14:paraId="074FEFDA" w14:textId="328484E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474 </w:t>
            </w:r>
          </w:p>
        </w:tc>
        <w:tc>
          <w:tcPr>
            <w:tcW w:w="1650" w:type="dxa"/>
            <w:shd w:val="clear" w:color="auto" w:fill="auto"/>
            <w:noWrap/>
          </w:tcPr>
          <w:p w14:paraId="20B132F2" w14:textId="20EBA7C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692 </w:t>
            </w:r>
          </w:p>
        </w:tc>
        <w:tc>
          <w:tcPr>
            <w:tcW w:w="1651" w:type="dxa"/>
            <w:shd w:val="clear" w:color="auto" w:fill="auto"/>
            <w:noWrap/>
          </w:tcPr>
          <w:p w14:paraId="48FC42F5" w14:textId="0B903B9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294 </w:t>
            </w:r>
          </w:p>
        </w:tc>
        <w:tc>
          <w:tcPr>
            <w:tcW w:w="1650" w:type="dxa"/>
            <w:shd w:val="clear" w:color="auto" w:fill="auto"/>
            <w:noWrap/>
          </w:tcPr>
          <w:p w14:paraId="10A19111" w14:textId="3749B49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150 </w:t>
            </w:r>
          </w:p>
        </w:tc>
        <w:tc>
          <w:tcPr>
            <w:tcW w:w="1651" w:type="dxa"/>
            <w:shd w:val="clear" w:color="auto" w:fill="auto"/>
            <w:noWrap/>
          </w:tcPr>
          <w:p w14:paraId="2146E769" w14:textId="21A2D8C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76 </w:t>
            </w:r>
          </w:p>
        </w:tc>
        <w:tc>
          <w:tcPr>
            <w:tcW w:w="1650" w:type="dxa"/>
            <w:shd w:val="clear" w:color="auto" w:fill="auto"/>
            <w:noWrap/>
          </w:tcPr>
          <w:p w14:paraId="38285D65" w14:textId="7F6434A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88 </w:t>
            </w:r>
          </w:p>
        </w:tc>
        <w:tc>
          <w:tcPr>
            <w:tcW w:w="1651" w:type="dxa"/>
            <w:shd w:val="clear" w:color="auto" w:fill="auto"/>
            <w:noWrap/>
          </w:tcPr>
          <w:p w14:paraId="7F93B2A5" w14:textId="424487A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1,674 </w:t>
            </w:r>
          </w:p>
        </w:tc>
      </w:tr>
      <w:tr w:rsidR="009C36BD" w:rsidRPr="009E5255" w14:paraId="0FAD95AB" w14:textId="77777777" w:rsidTr="00637A2E">
        <w:trPr>
          <w:trHeight w:val="255"/>
        </w:trPr>
        <w:tc>
          <w:tcPr>
            <w:tcW w:w="2405" w:type="dxa"/>
            <w:shd w:val="clear" w:color="auto" w:fill="auto"/>
            <w:noWrap/>
            <w:vAlign w:val="bottom"/>
            <w:hideMark/>
          </w:tcPr>
          <w:p w14:paraId="14D7D05C"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Eribulin</w:t>
            </w:r>
          </w:p>
        </w:tc>
        <w:tc>
          <w:tcPr>
            <w:tcW w:w="1650" w:type="dxa"/>
            <w:shd w:val="clear" w:color="auto" w:fill="auto"/>
            <w:noWrap/>
          </w:tcPr>
          <w:p w14:paraId="366123E7" w14:textId="5A1569F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27 </w:t>
            </w:r>
          </w:p>
        </w:tc>
        <w:tc>
          <w:tcPr>
            <w:tcW w:w="1650" w:type="dxa"/>
            <w:shd w:val="clear" w:color="auto" w:fill="auto"/>
            <w:noWrap/>
          </w:tcPr>
          <w:p w14:paraId="47AB1D86" w14:textId="028FD19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733 </w:t>
            </w:r>
          </w:p>
        </w:tc>
        <w:tc>
          <w:tcPr>
            <w:tcW w:w="1651" w:type="dxa"/>
            <w:shd w:val="clear" w:color="auto" w:fill="auto"/>
            <w:noWrap/>
          </w:tcPr>
          <w:p w14:paraId="0A9877E6" w14:textId="6268A76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621 </w:t>
            </w:r>
          </w:p>
        </w:tc>
        <w:tc>
          <w:tcPr>
            <w:tcW w:w="1650" w:type="dxa"/>
            <w:shd w:val="clear" w:color="auto" w:fill="auto"/>
            <w:noWrap/>
          </w:tcPr>
          <w:p w14:paraId="163C5A58" w14:textId="63EA3B6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878 </w:t>
            </w:r>
          </w:p>
        </w:tc>
        <w:tc>
          <w:tcPr>
            <w:tcW w:w="1651" w:type="dxa"/>
            <w:shd w:val="clear" w:color="auto" w:fill="auto"/>
            <w:noWrap/>
          </w:tcPr>
          <w:p w14:paraId="2462A6C1" w14:textId="2BF60FB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756 </w:t>
            </w:r>
          </w:p>
        </w:tc>
        <w:tc>
          <w:tcPr>
            <w:tcW w:w="1650" w:type="dxa"/>
            <w:shd w:val="clear" w:color="auto" w:fill="auto"/>
            <w:noWrap/>
          </w:tcPr>
          <w:p w14:paraId="77A40A35" w14:textId="19C516B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783 </w:t>
            </w:r>
          </w:p>
        </w:tc>
        <w:tc>
          <w:tcPr>
            <w:tcW w:w="1651" w:type="dxa"/>
            <w:shd w:val="clear" w:color="auto" w:fill="auto"/>
            <w:noWrap/>
          </w:tcPr>
          <w:p w14:paraId="6B289A1F" w14:textId="3905A91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1,298 </w:t>
            </w:r>
          </w:p>
        </w:tc>
      </w:tr>
      <w:tr w:rsidR="009C36BD" w:rsidRPr="009E5255" w14:paraId="413B1360" w14:textId="77777777" w:rsidTr="00637A2E">
        <w:trPr>
          <w:trHeight w:val="255"/>
        </w:trPr>
        <w:tc>
          <w:tcPr>
            <w:tcW w:w="2405" w:type="dxa"/>
            <w:shd w:val="clear" w:color="auto" w:fill="auto"/>
            <w:noWrap/>
            <w:vAlign w:val="bottom"/>
            <w:hideMark/>
          </w:tcPr>
          <w:p w14:paraId="11538516"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Etoposide</w:t>
            </w:r>
          </w:p>
        </w:tc>
        <w:tc>
          <w:tcPr>
            <w:tcW w:w="1650" w:type="dxa"/>
            <w:shd w:val="clear" w:color="auto" w:fill="auto"/>
            <w:noWrap/>
          </w:tcPr>
          <w:p w14:paraId="4C2546CD" w14:textId="2935018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207 </w:t>
            </w:r>
          </w:p>
        </w:tc>
        <w:tc>
          <w:tcPr>
            <w:tcW w:w="1650" w:type="dxa"/>
            <w:shd w:val="clear" w:color="auto" w:fill="auto"/>
            <w:noWrap/>
          </w:tcPr>
          <w:p w14:paraId="4D1A0DF3" w14:textId="7188123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8,489 </w:t>
            </w:r>
          </w:p>
        </w:tc>
        <w:tc>
          <w:tcPr>
            <w:tcW w:w="1651" w:type="dxa"/>
            <w:shd w:val="clear" w:color="auto" w:fill="auto"/>
            <w:noWrap/>
          </w:tcPr>
          <w:p w14:paraId="7B95F732" w14:textId="0C2F01E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0,502 </w:t>
            </w:r>
          </w:p>
        </w:tc>
        <w:tc>
          <w:tcPr>
            <w:tcW w:w="1650" w:type="dxa"/>
            <w:shd w:val="clear" w:color="auto" w:fill="auto"/>
            <w:noWrap/>
          </w:tcPr>
          <w:p w14:paraId="433923CA" w14:textId="02699B0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9,702 </w:t>
            </w:r>
          </w:p>
        </w:tc>
        <w:tc>
          <w:tcPr>
            <w:tcW w:w="1651" w:type="dxa"/>
            <w:shd w:val="clear" w:color="auto" w:fill="auto"/>
            <w:noWrap/>
          </w:tcPr>
          <w:p w14:paraId="021EC225" w14:textId="286CD1F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9,385 </w:t>
            </w:r>
          </w:p>
        </w:tc>
        <w:tc>
          <w:tcPr>
            <w:tcW w:w="1650" w:type="dxa"/>
            <w:shd w:val="clear" w:color="auto" w:fill="auto"/>
            <w:noWrap/>
          </w:tcPr>
          <w:p w14:paraId="710ABD09" w14:textId="71BF4DE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119 </w:t>
            </w:r>
          </w:p>
        </w:tc>
        <w:tc>
          <w:tcPr>
            <w:tcW w:w="1651" w:type="dxa"/>
            <w:shd w:val="clear" w:color="auto" w:fill="auto"/>
            <w:noWrap/>
          </w:tcPr>
          <w:p w14:paraId="4402F9EF" w14:textId="531C02E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6,404 </w:t>
            </w:r>
          </w:p>
        </w:tc>
      </w:tr>
      <w:tr w:rsidR="009C36BD" w:rsidRPr="009E5255" w14:paraId="06B0AD75" w14:textId="77777777" w:rsidTr="00637A2E">
        <w:trPr>
          <w:trHeight w:val="255"/>
        </w:trPr>
        <w:tc>
          <w:tcPr>
            <w:tcW w:w="2405" w:type="dxa"/>
            <w:shd w:val="clear" w:color="auto" w:fill="auto"/>
            <w:noWrap/>
            <w:vAlign w:val="bottom"/>
            <w:hideMark/>
          </w:tcPr>
          <w:p w14:paraId="126323A4"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Fludarabine</w:t>
            </w:r>
          </w:p>
        </w:tc>
        <w:tc>
          <w:tcPr>
            <w:tcW w:w="1650" w:type="dxa"/>
            <w:shd w:val="clear" w:color="auto" w:fill="auto"/>
            <w:noWrap/>
          </w:tcPr>
          <w:p w14:paraId="005B1549" w14:textId="74A891D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740 </w:t>
            </w:r>
          </w:p>
        </w:tc>
        <w:tc>
          <w:tcPr>
            <w:tcW w:w="1650" w:type="dxa"/>
            <w:shd w:val="clear" w:color="auto" w:fill="auto"/>
            <w:noWrap/>
          </w:tcPr>
          <w:p w14:paraId="414C48AB" w14:textId="01EECB5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608 </w:t>
            </w:r>
          </w:p>
        </w:tc>
        <w:tc>
          <w:tcPr>
            <w:tcW w:w="1651" w:type="dxa"/>
            <w:shd w:val="clear" w:color="auto" w:fill="auto"/>
            <w:noWrap/>
          </w:tcPr>
          <w:p w14:paraId="268C95FA" w14:textId="40FC200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778 </w:t>
            </w:r>
          </w:p>
        </w:tc>
        <w:tc>
          <w:tcPr>
            <w:tcW w:w="1650" w:type="dxa"/>
            <w:shd w:val="clear" w:color="auto" w:fill="auto"/>
            <w:noWrap/>
          </w:tcPr>
          <w:p w14:paraId="7A624F1D" w14:textId="2365685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307 </w:t>
            </w:r>
          </w:p>
        </w:tc>
        <w:tc>
          <w:tcPr>
            <w:tcW w:w="1651" w:type="dxa"/>
            <w:shd w:val="clear" w:color="auto" w:fill="auto"/>
            <w:noWrap/>
          </w:tcPr>
          <w:p w14:paraId="28820DB0" w14:textId="04609A2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34 </w:t>
            </w:r>
          </w:p>
        </w:tc>
        <w:tc>
          <w:tcPr>
            <w:tcW w:w="1650" w:type="dxa"/>
            <w:shd w:val="clear" w:color="auto" w:fill="auto"/>
            <w:noWrap/>
          </w:tcPr>
          <w:p w14:paraId="2053E00C" w14:textId="090603F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33 </w:t>
            </w:r>
          </w:p>
        </w:tc>
        <w:tc>
          <w:tcPr>
            <w:tcW w:w="1651" w:type="dxa"/>
            <w:shd w:val="clear" w:color="auto" w:fill="auto"/>
            <w:noWrap/>
          </w:tcPr>
          <w:p w14:paraId="4CC6EE4C" w14:textId="46D2C6A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100 </w:t>
            </w:r>
          </w:p>
        </w:tc>
      </w:tr>
      <w:tr w:rsidR="009C36BD" w:rsidRPr="009E5255" w14:paraId="0F7355CC" w14:textId="77777777" w:rsidTr="00637A2E">
        <w:trPr>
          <w:trHeight w:val="255"/>
        </w:trPr>
        <w:tc>
          <w:tcPr>
            <w:tcW w:w="2405" w:type="dxa"/>
            <w:shd w:val="clear" w:color="auto" w:fill="auto"/>
            <w:noWrap/>
            <w:vAlign w:val="bottom"/>
            <w:hideMark/>
          </w:tcPr>
          <w:p w14:paraId="42FB1ECC"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Fluorouracil</w:t>
            </w:r>
          </w:p>
        </w:tc>
        <w:tc>
          <w:tcPr>
            <w:tcW w:w="1650" w:type="dxa"/>
            <w:shd w:val="clear" w:color="auto" w:fill="auto"/>
            <w:noWrap/>
          </w:tcPr>
          <w:p w14:paraId="36D941EA" w14:textId="1F1B45F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7,750 </w:t>
            </w:r>
          </w:p>
        </w:tc>
        <w:tc>
          <w:tcPr>
            <w:tcW w:w="1650" w:type="dxa"/>
            <w:shd w:val="clear" w:color="auto" w:fill="auto"/>
            <w:noWrap/>
          </w:tcPr>
          <w:p w14:paraId="47C284A0" w14:textId="7458CE8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9,257 </w:t>
            </w:r>
          </w:p>
        </w:tc>
        <w:tc>
          <w:tcPr>
            <w:tcW w:w="1651" w:type="dxa"/>
            <w:shd w:val="clear" w:color="auto" w:fill="auto"/>
            <w:noWrap/>
          </w:tcPr>
          <w:p w14:paraId="0C66C711" w14:textId="0DF8062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0,848 </w:t>
            </w:r>
          </w:p>
        </w:tc>
        <w:tc>
          <w:tcPr>
            <w:tcW w:w="1650" w:type="dxa"/>
            <w:shd w:val="clear" w:color="auto" w:fill="auto"/>
            <w:noWrap/>
          </w:tcPr>
          <w:p w14:paraId="5DEFA1F4" w14:textId="7F1102C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8,095 </w:t>
            </w:r>
          </w:p>
        </w:tc>
        <w:tc>
          <w:tcPr>
            <w:tcW w:w="1651" w:type="dxa"/>
            <w:shd w:val="clear" w:color="auto" w:fill="auto"/>
            <w:noWrap/>
          </w:tcPr>
          <w:p w14:paraId="4D24F21E" w14:textId="4AA4426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74,356 </w:t>
            </w:r>
          </w:p>
        </w:tc>
        <w:tc>
          <w:tcPr>
            <w:tcW w:w="1650" w:type="dxa"/>
            <w:shd w:val="clear" w:color="auto" w:fill="auto"/>
            <w:noWrap/>
          </w:tcPr>
          <w:p w14:paraId="1D6958FE" w14:textId="1A93D5D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7,932 </w:t>
            </w:r>
          </w:p>
        </w:tc>
        <w:tc>
          <w:tcPr>
            <w:tcW w:w="1651" w:type="dxa"/>
            <w:shd w:val="clear" w:color="auto" w:fill="auto"/>
            <w:noWrap/>
          </w:tcPr>
          <w:p w14:paraId="6D87D7EB" w14:textId="3480497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28,238 </w:t>
            </w:r>
          </w:p>
        </w:tc>
      </w:tr>
      <w:tr w:rsidR="009C36BD" w:rsidRPr="009E5255" w14:paraId="1EAB127E" w14:textId="77777777" w:rsidTr="00637A2E">
        <w:trPr>
          <w:trHeight w:val="255"/>
        </w:trPr>
        <w:tc>
          <w:tcPr>
            <w:tcW w:w="2405" w:type="dxa"/>
            <w:shd w:val="clear" w:color="auto" w:fill="auto"/>
            <w:noWrap/>
            <w:vAlign w:val="bottom"/>
            <w:hideMark/>
          </w:tcPr>
          <w:p w14:paraId="56AF3DA9"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Fotemustine</w:t>
            </w:r>
          </w:p>
        </w:tc>
        <w:tc>
          <w:tcPr>
            <w:tcW w:w="1650" w:type="dxa"/>
            <w:shd w:val="clear" w:color="auto" w:fill="auto"/>
            <w:noWrap/>
          </w:tcPr>
          <w:p w14:paraId="1BDD7256" w14:textId="388F2D5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5 </w:t>
            </w:r>
          </w:p>
        </w:tc>
        <w:tc>
          <w:tcPr>
            <w:tcW w:w="1650" w:type="dxa"/>
            <w:shd w:val="clear" w:color="auto" w:fill="auto"/>
            <w:noWrap/>
          </w:tcPr>
          <w:p w14:paraId="1977FCF9" w14:textId="67CAB3D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9 </w:t>
            </w:r>
          </w:p>
        </w:tc>
        <w:tc>
          <w:tcPr>
            <w:tcW w:w="1651" w:type="dxa"/>
            <w:shd w:val="clear" w:color="auto" w:fill="auto"/>
            <w:noWrap/>
          </w:tcPr>
          <w:p w14:paraId="2B30AAFC" w14:textId="66627ED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4 </w:t>
            </w:r>
          </w:p>
        </w:tc>
        <w:tc>
          <w:tcPr>
            <w:tcW w:w="1650" w:type="dxa"/>
            <w:shd w:val="clear" w:color="auto" w:fill="auto"/>
            <w:noWrap/>
          </w:tcPr>
          <w:p w14:paraId="051C46D0" w14:textId="6BA91DB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 </w:t>
            </w:r>
          </w:p>
        </w:tc>
        <w:tc>
          <w:tcPr>
            <w:tcW w:w="1651" w:type="dxa"/>
            <w:shd w:val="clear" w:color="auto" w:fill="auto"/>
            <w:noWrap/>
          </w:tcPr>
          <w:p w14:paraId="28D5550F" w14:textId="51E5582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8 </w:t>
            </w:r>
          </w:p>
        </w:tc>
        <w:tc>
          <w:tcPr>
            <w:tcW w:w="1650" w:type="dxa"/>
            <w:shd w:val="clear" w:color="auto" w:fill="auto"/>
            <w:noWrap/>
          </w:tcPr>
          <w:p w14:paraId="1B2CDC78" w14:textId="6674DC2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 </w:t>
            </w:r>
          </w:p>
        </w:tc>
        <w:tc>
          <w:tcPr>
            <w:tcW w:w="1651" w:type="dxa"/>
            <w:shd w:val="clear" w:color="auto" w:fill="auto"/>
            <w:noWrap/>
          </w:tcPr>
          <w:p w14:paraId="2312AE07" w14:textId="2C2F0FF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70 </w:t>
            </w:r>
          </w:p>
        </w:tc>
      </w:tr>
      <w:tr w:rsidR="009C36BD" w:rsidRPr="009E5255" w14:paraId="16E5F1C7" w14:textId="77777777" w:rsidTr="00637A2E">
        <w:trPr>
          <w:trHeight w:val="255"/>
        </w:trPr>
        <w:tc>
          <w:tcPr>
            <w:tcW w:w="2405" w:type="dxa"/>
            <w:shd w:val="clear" w:color="auto" w:fill="auto"/>
            <w:noWrap/>
            <w:vAlign w:val="bottom"/>
            <w:hideMark/>
          </w:tcPr>
          <w:p w14:paraId="23F13E59"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Gemcitabine</w:t>
            </w:r>
          </w:p>
        </w:tc>
        <w:tc>
          <w:tcPr>
            <w:tcW w:w="1650" w:type="dxa"/>
            <w:shd w:val="clear" w:color="auto" w:fill="auto"/>
            <w:noWrap/>
          </w:tcPr>
          <w:p w14:paraId="78F19640" w14:textId="24849FB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2,695 </w:t>
            </w:r>
          </w:p>
        </w:tc>
        <w:tc>
          <w:tcPr>
            <w:tcW w:w="1650" w:type="dxa"/>
            <w:shd w:val="clear" w:color="auto" w:fill="auto"/>
            <w:noWrap/>
          </w:tcPr>
          <w:p w14:paraId="671DFEBF" w14:textId="0EEF3A2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4,781 </w:t>
            </w:r>
          </w:p>
        </w:tc>
        <w:tc>
          <w:tcPr>
            <w:tcW w:w="1651" w:type="dxa"/>
            <w:shd w:val="clear" w:color="auto" w:fill="auto"/>
            <w:noWrap/>
          </w:tcPr>
          <w:p w14:paraId="04C2DC01" w14:textId="0A96660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4,426 </w:t>
            </w:r>
          </w:p>
        </w:tc>
        <w:tc>
          <w:tcPr>
            <w:tcW w:w="1650" w:type="dxa"/>
            <w:shd w:val="clear" w:color="auto" w:fill="auto"/>
            <w:noWrap/>
          </w:tcPr>
          <w:p w14:paraId="427EB415" w14:textId="46D5B49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9,418 </w:t>
            </w:r>
          </w:p>
        </w:tc>
        <w:tc>
          <w:tcPr>
            <w:tcW w:w="1651" w:type="dxa"/>
            <w:shd w:val="clear" w:color="auto" w:fill="auto"/>
            <w:noWrap/>
          </w:tcPr>
          <w:p w14:paraId="11CF596E" w14:textId="0F7D398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8,404 </w:t>
            </w:r>
          </w:p>
        </w:tc>
        <w:tc>
          <w:tcPr>
            <w:tcW w:w="1650" w:type="dxa"/>
            <w:shd w:val="clear" w:color="auto" w:fill="auto"/>
            <w:noWrap/>
          </w:tcPr>
          <w:p w14:paraId="5AA69598" w14:textId="5215C15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0,096 </w:t>
            </w:r>
          </w:p>
        </w:tc>
        <w:tc>
          <w:tcPr>
            <w:tcW w:w="1651" w:type="dxa"/>
            <w:shd w:val="clear" w:color="auto" w:fill="auto"/>
            <w:noWrap/>
          </w:tcPr>
          <w:p w14:paraId="43C5D0BE" w14:textId="27A8299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09,820 </w:t>
            </w:r>
          </w:p>
        </w:tc>
      </w:tr>
      <w:tr w:rsidR="009C36BD" w:rsidRPr="009E5255" w14:paraId="46BEFF49" w14:textId="77777777" w:rsidTr="00637A2E">
        <w:trPr>
          <w:trHeight w:val="255"/>
        </w:trPr>
        <w:tc>
          <w:tcPr>
            <w:tcW w:w="2405" w:type="dxa"/>
            <w:shd w:val="clear" w:color="auto" w:fill="auto"/>
            <w:noWrap/>
            <w:vAlign w:val="bottom"/>
            <w:hideMark/>
          </w:tcPr>
          <w:p w14:paraId="0E791039"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darubicin</w:t>
            </w:r>
          </w:p>
        </w:tc>
        <w:tc>
          <w:tcPr>
            <w:tcW w:w="1650" w:type="dxa"/>
            <w:shd w:val="clear" w:color="auto" w:fill="auto"/>
            <w:noWrap/>
          </w:tcPr>
          <w:p w14:paraId="557025A2" w14:textId="7951262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3 </w:t>
            </w:r>
          </w:p>
        </w:tc>
        <w:tc>
          <w:tcPr>
            <w:tcW w:w="1650" w:type="dxa"/>
            <w:shd w:val="clear" w:color="auto" w:fill="auto"/>
            <w:noWrap/>
          </w:tcPr>
          <w:p w14:paraId="4A60AA44" w14:textId="39328AC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29 </w:t>
            </w:r>
          </w:p>
        </w:tc>
        <w:tc>
          <w:tcPr>
            <w:tcW w:w="1651" w:type="dxa"/>
            <w:shd w:val="clear" w:color="auto" w:fill="auto"/>
            <w:noWrap/>
          </w:tcPr>
          <w:p w14:paraId="7970DA8D" w14:textId="6301D21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18 </w:t>
            </w:r>
          </w:p>
        </w:tc>
        <w:tc>
          <w:tcPr>
            <w:tcW w:w="1650" w:type="dxa"/>
            <w:shd w:val="clear" w:color="auto" w:fill="auto"/>
            <w:noWrap/>
          </w:tcPr>
          <w:p w14:paraId="797D49FB" w14:textId="57E4F31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00 </w:t>
            </w:r>
          </w:p>
        </w:tc>
        <w:tc>
          <w:tcPr>
            <w:tcW w:w="1651" w:type="dxa"/>
            <w:shd w:val="clear" w:color="auto" w:fill="auto"/>
            <w:noWrap/>
          </w:tcPr>
          <w:p w14:paraId="568C1EA3" w14:textId="054E076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89 </w:t>
            </w:r>
          </w:p>
        </w:tc>
        <w:tc>
          <w:tcPr>
            <w:tcW w:w="1650" w:type="dxa"/>
            <w:shd w:val="clear" w:color="auto" w:fill="auto"/>
            <w:noWrap/>
          </w:tcPr>
          <w:p w14:paraId="5880482D" w14:textId="1D7DE82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7 </w:t>
            </w:r>
          </w:p>
        </w:tc>
        <w:tc>
          <w:tcPr>
            <w:tcW w:w="1651" w:type="dxa"/>
            <w:shd w:val="clear" w:color="auto" w:fill="auto"/>
            <w:noWrap/>
          </w:tcPr>
          <w:p w14:paraId="4C5DD4F1" w14:textId="0240312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26 </w:t>
            </w:r>
          </w:p>
        </w:tc>
      </w:tr>
      <w:tr w:rsidR="009C36BD" w:rsidRPr="009E5255" w14:paraId="0A34D499" w14:textId="77777777" w:rsidTr="00637A2E">
        <w:trPr>
          <w:trHeight w:val="255"/>
        </w:trPr>
        <w:tc>
          <w:tcPr>
            <w:tcW w:w="2405" w:type="dxa"/>
            <w:shd w:val="clear" w:color="auto" w:fill="auto"/>
            <w:noWrap/>
            <w:vAlign w:val="bottom"/>
            <w:hideMark/>
          </w:tcPr>
          <w:p w14:paraId="28547647"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fosfamide</w:t>
            </w:r>
          </w:p>
        </w:tc>
        <w:tc>
          <w:tcPr>
            <w:tcW w:w="1650" w:type="dxa"/>
            <w:shd w:val="clear" w:color="auto" w:fill="auto"/>
            <w:noWrap/>
          </w:tcPr>
          <w:p w14:paraId="4B4A44B4" w14:textId="73AA913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160 </w:t>
            </w:r>
          </w:p>
        </w:tc>
        <w:tc>
          <w:tcPr>
            <w:tcW w:w="1650" w:type="dxa"/>
            <w:shd w:val="clear" w:color="auto" w:fill="auto"/>
            <w:noWrap/>
          </w:tcPr>
          <w:p w14:paraId="7B3A8F18" w14:textId="7191C1F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329 </w:t>
            </w:r>
          </w:p>
        </w:tc>
        <w:tc>
          <w:tcPr>
            <w:tcW w:w="1651" w:type="dxa"/>
            <w:shd w:val="clear" w:color="auto" w:fill="auto"/>
            <w:noWrap/>
          </w:tcPr>
          <w:p w14:paraId="10908688" w14:textId="7FCB59E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513 </w:t>
            </w:r>
          </w:p>
        </w:tc>
        <w:tc>
          <w:tcPr>
            <w:tcW w:w="1650" w:type="dxa"/>
            <w:shd w:val="clear" w:color="auto" w:fill="auto"/>
            <w:noWrap/>
          </w:tcPr>
          <w:p w14:paraId="1385B7CC" w14:textId="3743E04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685 </w:t>
            </w:r>
          </w:p>
        </w:tc>
        <w:tc>
          <w:tcPr>
            <w:tcW w:w="1651" w:type="dxa"/>
            <w:shd w:val="clear" w:color="auto" w:fill="auto"/>
            <w:noWrap/>
          </w:tcPr>
          <w:p w14:paraId="0BE8BCEB" w14:textId="4200186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798 </w:t>
            </w:r>
          </w:p>
        </w:tc>
        <w:tc>
          <w:tcPr>
            <w:tcW w:w="1650" w:type="dxa"/>
            <w:shd w:val="clear" w:color="auto" w:fill="auto"/>
            <w:noWrap/>
          </w:tcPr>
          <w:p w14:paraId="7AA4327F" w14:textId="18B3FC2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33 </w:t>
            </w:r>
          </w:p>
        </w:tc>
        <w:tc>
          <w:tcPr>
            <w:tcW w:w="1651" w:type="dxa"/>
            <w:shd w:val="clear" w:color="auto" w:fill="auto"/>
            <w:noWrap/>
          </w:tcPr>
          <w:p w14:paraId="08323C02" w14:textId="4BDC755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818 </w:t>
            </w:r>
          </w:p>
        </w:tc>
      </w:tr>
      <w:tr w:rsidR="009C36BD" w:rsidRPr="009E5255" w14:paraId="3B2E168D" w14:textId="77777777" w:rsidTr="00637A2E">
        <w:trPr>
          <w:trHeight w:val="255"/>
        </w:trPr>
        <w:tc>
          <w:tcPr>
            <w:tcW w:w="2405" w:type="dxa"/>
            <w:shd w:val="clear" w:color="auto" w:fill="auto"/>
            <w:noWrap/>
            <w:vAlign w:val="bottom"/>
            <w:hideMark/>
          </w:tcPr>
          <w:p w14:paraId="27CCAA14"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notuzumab Ozogamicin</w:t>
            </w:r>
          </w:p>
        </w:tc>
        <w:tc>
          <w:tcPr>
            <w:tcW w:w="1650" w:type="dxa"/>
            <w:shd w:val="clear" w:color="auto" w:fill="auto"/>
            <w:noWrap/>
          </w:tcPr>
          <w:p w14:paraId="71A59974" w14:textId="64D96774"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78FCEF53" w14:textId="37FC4B16"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1A762A7B" w14:textId="22E14AB8"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424876BE" w14:textId="638EBEB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8 </w:t>
            </w:r>
          </w:p>
        </w:tc>
        <w:tc>
          <w:tcPr>
            <w:tcW w:w="1651" w:type="dxa"/>
            <w:shd w:val="clear" w:color="auto" w:fill="auto"/>
            <w:noWrap/>
          </w:tcPr>
          <w:p w14:paraId="71002A7E" w14:textId="7637FF3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2 </w:t>
            </w:r>
          </w:p>
        </w:tc>
        <w:tc>
          <w:tcPr>
            <w:tcW w:w="1650" w:type="dxa"/>
            <w:shd w:val="clear" w:color="auto" w:fill="auto"/>
            <w:noWrap/>
          </w:tcPr>
          <w:p w14:paraId="2E6B0AF3" w14:textId="5D4802A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01 </w:t>
            </w:r>
          </w:p>
        </w:tc>
        <w:tc>
          <w:tcPr>
            <w:tcW w:w="1651" w:type="dxa"/>
            <w:shd w:val="clear" w:color="auto" w:fill="auto"/>
            <w:noWrap/>
          </w:tcPr>
          <w:p w14:paraId="5B8FEAC3" w14:textId="2E99C65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91 </w:t>
            </w:r>
          </w:p>
        </w:tc>
      </w:tr>
      <w:tr w:rsidR="009C36BD" w:rsidRPr="009E5255" w14:paraId="52E678BD" w14:textId="77777777" w:rsidTr="00637A2E">
        <w:trPr>
          <w:trHeight w:val="255"/>
        </w:trPr>
        <w:tc>
          <w:tcPr>
            <w:tcW w:w="2405" w:type="dxa"/>
            <w:shd w:val="clear" w:color="auto" w:fill="auto"/>
            <w:noWrap/>
            <w:vAlign w:val="bottom"/>
            <w:hideMark/>
          </w:tcPr>
          <w:p w14:paraId="722405A6"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pilimumab</w:t>
            </w:r>
          </w:p>
        </w:tc>
        <w:tc>
          <w:tcPr>
            <w:tcW w:w="1650" w:type="dxa"/>
            <w:shd w:val="clear" w:color="auto" w:fill="auto"/>
            <w:noWrap/>
          </w:tcPr>
          <w:p w14:paraId="6AF996C1" w14:textId="5C59AD2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15 </w:t>
            </w:r>
          </w:p>
        </w:tc>
        <w:tc>
          <w:tcPr>
            <w:tcW w:w="1650" w:type="dxa"/>
            <w:shd w:val="clear" w:color="auto" w:fill="auto"/>
            <w:noWrap/>
          </w:tcPr>
          <w:p w14:paraId="04196839" w14:textId="77546C9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44 </w:t>
            </w:r>
          </w:p>
        </w:tc>
        <w:tc>
          <w:tcPr>
            <w:tcW w:w="1651" w:type="dxa"/>
            <w:shd w:val="clear" w:color="auto" w:fill="auto"/>
            <w:noWrap/>
          </w:tcPr>
          <w:p w14:paraId="5DBFFACB" w14:textId="7CD691E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43 </w:t>
            </w:r>
          </w:p>
        </w:tc>
        <w:tc>
          <w:tcPr>
            <w:tcW w:w="1650" w:type="dxa"/>
            <w:shd w:val="clear" w:color="auto" w:fill="auto"/>
            <w:noWrap/>
          </w:tcPr>
          <w:p w14:paraId="29051E68" w14:textId="4EA83BD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680 </w:t>
            </w:r>
          </w:p>
        </w:tc>
        <w:tc>
          <w:tcPr>
            <w:tcW w:w="1651" w:type="dxa"/>
            <w:shd w:val="clear" w:color="auto" w:fill="auto"/>
            <w:noWrap/>
          </w:tcPr>
          <w:p w14:paraId="446C3B65" w14:textId="270C506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097 </w:t>
            </w:r>
          </w:p>
        </w:tc>
        <w:tc>
          <w:tcPr>
            <w:tcW w:w="1650" w:type="dxa"/>
            <w:shd w:val="clear" w:color="auto" w:fill="auto"/>
            <w:noWrap/>
          </w:tcPr>
          <w:p w14:paraId="072F73B4" w14:textId="1E74E96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230 </w:t>
            </w:r>
          </w:p>
        </w:tc>
        <w:tc>
          <w:tcPr>
            <w:tcW w:w="1651" w:type="dxa"/>
            <w:shd w:val="clear" w:color="auto" w:fill="auto"/>
            <w:noWrap/>
          </w:tcPr>
          <w:p w14:paraId="427663FB" w14:textId="062A6BB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909 </w:t>
            </w:r>
          </w:p>
        </w:tc>
      </w:tr>
      <w:tr w:rsidR="009C36BD" w:rsidRPr="009E5255" w14:paraId="167ED598" w14:textId="77777777" w:rsidTr="00637A2E">
        <w:trPr>
          <w:trHeight w:val="255"/>
        </w:trPr>
        <w:tc>
          <w:tcPr>
            <w:tcW w:w="2405" w:type="dxa"/>
            <w:shd w:val="clear" w:color="auto" w:fill="auto"/>
            <w:noWrap/>
            <w:vAlign w:val="bottom"/>
            <w:hideMark/>
          </w:tcPr>
          <w:p w14:paraId="6EB2BB5B"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rinotecan</w:t>
            </w:r>
          </w:p>
        </w:tc>
        <w:tc>
          <w:tcPr>
            <w:tcW w:w="1650" w:type="dxa"/>
            <w:shd w:val="clear" w:color="auto" w:fill="auto"/>
            <w:noWrap/>
          </w:tcPr>
          <w:p w14:paraId="59CA83F3" w14:textId="2473CCF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609 </w:t>
            </w:r>
          </w:p>
        </w:tc>
        <w:tc>
          <w:tcPr>
            <w:tcW w:w="1650" w:type="dxa"/>
            <w:shd w:val="clear" w:color="auto" w:fill="auto"/>
            <w:noWrap/>
          </w:tcPr>
          <w:p w14:paraId="4934DEB6" w14:textId="0989CB2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3,441 </w:t>
            </w:r>
          </w:p>
        </w:tc>
        <w:tc>
          <w:tcPr>
            <w:tcW w:w="1651" w:type="dxa"/>
            <w:shd w:val="clear" w:color="auto" w:fill="auto"/>
            <w:noWrap/>
          </w:tcPr>
          <w:p w14:paraId="0C50D95E" w14:textId="0643B1A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6,965 </w:t>
            </w:r>
          </w:p>
        </w:tc>
        <w:tc>
          <w:tcPr>
            <w:tcW w:w="1650" w:type="dxa"/>
            <w:shd w:val="clear" w:color="auto" w:fill="auto"/>
            <w:noWrap/>
          </w:tcPr>
          <w:p w14:paraId="14AF982F" w14:textId="6E03DBC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1,144 </w:t>
            </w:r>
          </w:p>
        </w:tc>
        <w:tc>
          <w:tcPr>
            <w:tcW w:w="1651" w:type="dxa"/>
            <w:shd w:val="clear" w:color="auto" w:fill="auto"/>
            <w:noWrap/>
          </w:tcPr>
          <w:p w14:paraId="2F6DFCEC" w14:textId="2513B91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4,373 </w:t>
            </w:r>
          </w:p>
        </w:tc>
        <w:tc>
          <w:tcPr>
            <w:tcW w:w="1650" w:type="dxa"/>
            <w:shd w:val="clear" w:color="auto" w:fill="auto"/>
            <w:noWrap/>
          </w:tcPr>
          <w:p w14:paraId="298CA5E7" w14:textId="00B05FA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2,941 </w:t>
            </w:r>
          </w:p>
        </w:tc>
        <w:tc>
          <w:tcPr>
            <w:tcW w:w="1651" w:type="dxa"/>
            <w:shd w:val="clear" w:color="auto" w:fill="auto"/>
            <w:noWrap/>
          </w:tcPr>
          <w:p w14:paraId="13C5634A" w14:textId="095166C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5,473 </w:t>
            </w:r>
          </w:p>
        </w:tc>
      </w:tr>
      <w:tr w:rsidR="009C36BD" w:rsidRPr="009E5255" w14:paraId="17971E3D" w14:textId="77777777" w:rsidTr="00637A2E">
        <w:trPr>
          <w:trHeight w:val="255"/>
        </w:trPr>
        <w:tc>
          <w:tcPr>
            <w:tcW w:w="2405" w:type="dxa"/>
            <w:shd w:val="clear" w:color="auto" w:fill="auto"/>
            <w:noWrap/>
            <w:vAlign w:val="bottom"/>
            <w:hideMark/>
          </w:tcPr>
          <w:p w14:paraId="1AD4D52E"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Methotrexate</w:t>
            </w:r>
          </w:p>
        </w:tc>
        <w:tc>
          <w:tcPr>
            <w:tcW w:w="1650" w:type="dxa"/>
            <w:shd w:val="clear" w:color="auto" w:fill="auto"/>
            <w:noWrap/>
          </w:tcPr>
          <w:p w14:paraId="7202F896" w14:textId="12E0981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3,461 </w:t>
            </w:r>
          </w:p>
        </w:tc>
        <w:tc>
          <w:tcPr>
            <w:tcW w:w="1650" w:type="dxa"/>
            <w:shd w:val="clear" w:color="auto" w:fill="auto"/>
            <w:noWrap/>
          </w:tcPr>
          <w:p w14:paraId="77077924" w14:textId="4D38823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3,380 </w:t>
            </w:r>
          </w:p>
        </w:tc>
        <w:tc>
          <w:tcPr>
            <w:tcW w:w="1651" w:type="dxa"/>
            <w:shd w:val="clear" w:color="auto" w:fill="auto"/>
            <w:noWrap/>
          </w:tcPr>
          <w:p w14:paraId="74BF5495" w14:textId="0BE93D5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3,436 </w:t>
            </w:r>
          </w:p>
        </w:tc>
        <w:tc>
          <w:tcPr>
            <w:tcW w:w="1650" w:type="dxa"/>
            <w:shd w:val="clear" w:color="auto" w:fill="auto"/>
            <w:noWrap/>
          </w:tcPr>
          <w:p w14:paraId="6B1CD7BB" w14:textId="0DE3B07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8,671 </w:t>
            </w:r>
          </w:p>
        </w:tc>
        <w:tc>
          <w:tcPr>
            <w:tcW w:w="1651" w:type="dxa"/>
            <w:shd w:val="clear" w:color="auto" w:fill="auto"/>
            <w:noWrap/>
          </w:tcPr>
          <w:p w14:paraId="4C8D07A9" w14:textId="72F587F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6,203 </w:t>
            </w:r>
          </w:p>
        </w:tc>
        <w:tc>
          <w:tcPr>
            <w:tcW w:w="1650" w:type="dxa"/>
            <w:shd w:val="clear" w:color="auto" w:fill="auto"/>
            <w:noWrap/>
          </w:tcPr>
          <w:p w14:paraId="596BB96E" w14:textId="506EEF0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925 </w:t>
            </w:r>
          </w:p>
        </w:tc>
        <w:tc>
          <w:tcPr>
            <w:tcW w:w="1651" w:type="dxa"/>
            <w:shd w:val="clear" w:color="auto" w:fill="auto"/>
            <w:noWrap/>
          </w:tcPr>
          <w:p w14:paraId="14B5A567" w14:textId="4AD555D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8,076 </w:t>
            </w:r>
          </w:p>
        </w:tc>
      </w:tr>
      <w:tr w:rsidR="009C36BD" w:rsidRPr="009E5255" w14:paraId="7EC63D2C" w14:textId="77777777" w:rsidTr="00637A2E">
        <w:trPr>
          <w:trHeight w:val="255"/>
        </w:trPr>
        <w:tc>
          <w:tcPr>
            <w:tcW w:w="2405" w:type="dxa"/>
            <w:shd w:val="clear" w:color="auto" w:fill="auto"/>
            <w:noWrap/>
            <w:vAlign w:val="bottom"/>
            <w:hideMark/>
          </w:tcPr>
          <w:p w14:paraId="1B6FB805"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Mitozantrone</w:t>
            </w:r>
          </w:p>
        </w:tc>
        <w:tc>
          <w:tcPr>
            <w:tcW w:w="1650" w:type="dxa"/>
            <w:shd w:val="clear" w:color="auto" w:fill="auto"/>
            <w:noWrap/>
          </w:tcPr>
          <w:p w14:paraId="27F35197" w14:textId="754AA83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94 </w:t>
            </w:r>
          </w:p>
        </w:tc>
        <w:tc>
          <w:tcPr>
            <w:tcW w:w="1650" w:type="dxa"/>
            <w:shd w:val="clear" w:color="auto" w:fill="auto"/>
            <w:noWrap/>
          </w:tcPr>
          <w:p w14:paraId="3C8DC30E" w14:textId="4C25208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18 </w:t>
            </w:r>
          </w:p>
        </w:tc>
        <w:tc>
          <w:tcPr>
            <w:tcW w:w="1651" w:type="dxa"/>
            <w:shd w:val="clear" w:color="auto" w:fill="auto"/>
            <w:noWrap/>
          </w:tcPr>
          <w:p w14:paraId="2580C894" w14:textId="475D91F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65 </w:t>
            </w:r>
          </w:p>
        </w:tc>
        <w:tc>
          <w:tcPr>
            <w:tcW w:w="1650" w:type="dxa"/>
            <w:shd w:val="clear" w:color="auto" w:fill="auto"/>
            <w:noWrap/>
          </w:tcPr>
          <w:p w14:paraId="589B9D19" w14:textId="6BB5900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91 </w:t>
            </w:r>
          </w:p>
        </w:tc>
        <w:tc>
          <w:tcPr>
            <w:tcW w:w="1651" w:type="dxa"/>
            <w:shd w:val="clear" w:color="auto" w:fill="auto"/>
            <w:noWrap/>
          </w:tcPr>
          <w:p w14:paraId="64E69EEC" w14:textId="2F63AB4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38 </w:t>
            </w:r>
          </w:p>
        </w:tc>
        <w:tc>
          <w:tcPr>
            <w:tcW w:w="1650" w:type="dxa"/>
            <w:shd w:val="clear" w:color="auto" w:fill="auto"/>
            <w:noWrap/>
          </w:tcPr>
          <w:p w14:paraId="7E6BB193" w14:textId="1DAE559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0 </w:t>
            </w:r>
          </w:p>
        </w:tc>
        <w:tc>
          <w:tcPr>
            <w:tcW w:w="1651" w:type="dxa"/>
            <w:shd w:val="clear" w:color="auto" w:fill="auto"/>
            <w:noWrap/>
          </w:tcPr>
          <w:p w14:paraId="04885F8C" w14:textId="4416BF2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46 </w:t>
            </w:r>
          </w:p>
        </w:tc>
      </w:tr>
      <w:tr w:rsidR="009C36BD" w:rsidRPr="009E5255" w14:paraId="2909AEC9" w14:textId="77777777" w:rsidTr="00637A2E">
        <w:trPr>
          <w:trHeight w:val="255"/>
        </w:trPr>
        <w:tc>
          <w:tcPr>
            <w:tcW w:w="2405" w:type="dxa"/>
            <w:shd w:val="clear" w:color="auto" w:fill="auto"/>
            <w:noWrap/>
            <w:vAlign w:val="bottom"/>
            <w:hideMark/>
          </w:tcPr>
          <w:p w14:paraId="1625AD7C"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NAB Paclitaxel</w:t>
            </w:r>
          </w:p>
        </w:tc>
        <w:tc>
          <w:tcPr>
            <w:tcW w:w="1650" w:type="dxa"/>
            <w:shd w:val="clear" w:color="auto" w:fill="auto"/>
            <w:noWrap/>
          </w:tcPr>
          <w:p w14:paraId="3E7D221F" w14:textId="37AF01B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061 </w:t>
            </w:r>
          </w:p>
        </w:tc>
        <w:tc>
          <w:tcPr>
            <w:tcW w:w="1650" w:type="dxa"/>
            <w:shd w:val="clear" w:color="auto" w:fill="auto"/>
            <w:noWrap/>
          </w:tcPr>
          <w:p w14:paraId="6192E251" w14:textId="4FE1DA8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7,957 </w:t>
            </w:r>
          </w:p>
        </w:tc>
        <w:tc>
          <w:tcPr>
            <w:tcW w:w="1651" w:type="dxa"/>
            <w:shd w:val="clear" w:color="auto" w:fill="auto"/>
            <w:noWrap/>
          </w:tcPr>
          <w:p w14:paraId="5B011C35" w14:textId="2689D32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7,592 </w:t>
            </w:r>
          </w:p>
        </w:tc>
        <w:tc>
          <w:tcPr>
            <w:tcW w:w="1650" w:type="dxa"/>
            <w:shd w:val="clear" w:color="auto" w:fill="auto"/>
            <w:noWrap/>
          </w:tcPr>
          <w:p w14:paraId="54A414D7" w14:textId="10762BA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7,287 </w:t>
            </w:r>
          </w:p>
        </w:tc>
        <w:tc>
          <w:tcPr>
            <w:tcW w:w="1651" w:type="dxa"/>
            <w:shd w:val="clear" w:color="auto" w:fill="auto"/>
            <w:noWrap/>
          </w:tcPr>
          <w:p w14:paraId="35C0520D" w14:textId="207661A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0,080 </w:t>
            </w:r>
          </w:p>
        </w:tc>
        <w:tc>
          <w:tcPr>
            <w:tcW w:w="1650" w:type="dxa"/>
            <w:shd w:val="clear" w:color="auto" w:fill="auto"/>
            <w:noWrap/>
          </w:tcPr>
          <w:p w14:paraId="2E187D50" w14:textId="788CA99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540 </w:t>
            </w:r>
          </w:p>
        </w:tc>
        <w:tc>
          <w:tcPr>
            <w:tcW w:w="1651" w:type="dxa"/>
            <w:shd w:val="clear" w:color="auto" w:fill="auto"/>
            <w:noWrap/>
          </w:tcPr>
          <w:p w14:paraId="7C8C2F90" w14:textId="4752FDF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2,517 </w:t>
            </w:r>
          </w:p>
        </w:tc>
      </w:tr>
      <w:tr w:rsidR="009C36BD" w:rsidRPr="009E5255" w14:paraId="39697A8E" w14:textId="77777777" w:rsidTr="00637A2E">
        <w:trPr>
          <w:trHeight w:val="255"/>
        </w:trPr>
        <w:tc>
          <w:tcPr>
            <w:tcW w:w="2405" w:type="dxa"/>
            <w:shd w:val="clear" w:color="auto" w:fill="auto"/>
            <w:noWrap/>
            <w:vAlign w:val="bottom"/>
            <w:hideMark/>
          </w:tcPr>
          <w:p w14:paraId="73831814"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Nivolumab</w:t>
            </w:r>
          </w:p>
        </w:tc>
        <w:tc>
          <w:tcPr>
            <w:tcW w:w="1650" w:type="dxa"/>
            <w:shd w:val="clear" w:color="auto" w:fill="auto"/>
            <w:noWrap/>
          </w:tcPr>
          <w:p w14:paraId="073FA6EA" w14:textId="55E5CD2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48 </w:t>
            </w:r>
          </w:p>
        </w:tc>
        <w:tc>
          <w:tcPr>
            <w:tcW w:w="1650" w:type="dxa"/>
            <w:shd w:val="clear" w:color="auto" w:fill="auto"/>
            <w:noWrap/>
          </w:tcPr>
          <w:p w14:paraId="2FF304FF" w14:textId="6BFC955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322 </w:t>
            </w:r>
          </w:p>
        </w:tc>
        <w:tc>
          <w:tcPr>
            <w:tcW w:w="1651" w:type="dxa"/>
            <w:shd w:val="clear" w:color="auto" w:fill="auto"/>
            <w:noWrap/>
          </w:tcPr>
          <w:p w14:paraId="19138800" w14:textId="53F9A5E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0,664 </w:t>
            </w:r>
          </w:p>
        </w:tc>
        <w:tc>
          <w:tcPr>
            <w:tcW w:w="1650" w:type="dxa"/>
            <w:shd w:val="clear" w:color="auto" w:fill="auto"/>
            <w:noWrap/>
          </w:tcPr>
          <w:p w14:paraId="1D5527EB" w14:textId="2B5DBE5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4,659 </w:t>
            </w:r>
          </w:p>
        </w:tc>
        <w:tc>
          <w:tcPr>
            <w:tcW w:w="1651" w:type="dxa"/>
            <w:shd w:val="clear" w:color="auto" w:fill="auto"/>
            <w:noWrap/>
          </w:tcPr>
          <w:p w14:paraId="66E91386" w14:textId="465D123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1,673 </w:t>
            </w:r>
          </w:p>
        </w:tc>
        <w:tc>
          <w:tcPr>
            <w:tcW w:w="1650" w:type="dxa"/>
            <w:shd w:val="clear" w:color="auto" w:fill="auto"/>
            <w:noWrap/>
          </w:tcPr>
          <w:p w14:paraId="169EDB84" w14:textId="7B916BD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4,354 </w:t>
            </w:r>
          </w:p>
        </w:tc>
        <w:tc>
          <w:tcPr>
            <w:tcW w:w="1651" w:type="dxa"/>
            <w:shd w:val="clear" w:color="auto" w:fill="auto"/>
            <w:noWrap/>
          </w:tcPr>
          <w:p w14:paraId="675816A4" w14:textId="14E26A4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1,420 </w:t>
            </w:r>
          </w:p>
        </w:tc>
      </w:tr>
      <w:tr w:rsidR="009C36BD" w:rsidRPr="009E5255" w14:paraId="3217E502" w14:textId="77777777" w:rsidTr="00637A2E">
        <w:trPr>
          <w:trHeight w:val="255"/>
        </w:trPr>
        <w:tc>
          <w:tcPr>
            <w:tcW w:w="2405" w:type="dxa"/>
            <w:shd w:val="clear" w:color="auto" w:fill="auto"/>
            <w:noWrap/>
            <w:vAlign w:val="bottom"/>
            <w:hideMark/>
          </w:tcPr>
          <w:p w14:paraId="1E8F5F6C"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Obinutuzumab</w:t>
            </w:r>
          </w:p>
        </w:tc>
        <w:tc>
          <w:tcPr>
            <w:tcW w:w="1650" w:type="dxa"/>
            <w:shd w:val="clear" w:color="auto" w:fill="auto"/>
            <w:noWrap/>
          </w:tcPr>
          <w:p w14:paraId="7D4C70CC" w14:textId="4D14CE2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85 </w:t>
            </w:r>
          </w:p>
        </w:tc>
        <w:tc>
          <w:tcPr>
            <w:tcW w:w="1650" w:type="dxa"/>
            <w:shd w:val="clear" w:color="auto" w:fill="auto"/>
            <w:noWrap/>
          </w:tcPr>
          <w:p w14:paraId="789035A5" w14:textId="3234D71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07 </w:t>
            </w:r>
          </w:p>
        </w:tc>
        <w:tc>
          <w:tcPr>
            <w:tcW w:w="1651" w:type="dxa"/>
            <w:shd w:val="clear" w:color="auto" w:fill="auto"/>
            <w:noWrap/>
          </w:tcPr>
          <w:p w14:paraId="4F66FEBD" w14:textId="302CD7B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85 </w:t>
            </w:r>
          </w:p>
        </w:tc>
        <w:tc>
          <w:tcPr>
            <w:tcW w:w="1650" w:type="dxa"/>
            <w:shd w:val="clear" w:color="auto" w:fill="auto"/>
            <w:noWrap/>
          </w:tcPr>
          <w:p w14:paraId="3D4785FB" w14:textId="435D389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100 </w:t>
            </w:r>
          </w:p>
        </w:tc>
        <w:tc>
          <w:tcPr>
            <w:tcW w:w="1651" w:type="dxa"/>
            <w:shd w:val="clear" w:color="auto" w:fill="auto"/>
            <w:noWrap/>
          </w:tcPr>
          <w:p w14:paraId="7BEBC88B" w14:textId="6A50C4E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263 </w:t>
            </w:r>
          </w:p>
        </w:tc>
        <w:tc>
          <w:tcPr>
            <w:tcW w:w="1650" w:type="dxa"/>
            <w:shd w:val="clear" w:color="auto" w:fill="auto"/>
            <w:noWrap/>
          </w:tcPr>
          <w:p w14:paraId="1F797EF3" w14:textId="379EE02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072 </w:t>
            </w:r>
          </w:p>
        </w:tc>
        <w:tc>
          <w:tcPr>
            <w:tcW w:w="1651" w:type="dxa"/>
            <w:shd w:val="clear" w:color="auto" w:fill="auto"/>
            <w:noWrap/>
          </w:tcPr>
          <w:p w14:paraId="1307ECE6" w14:textId="650948B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612 </w:t>
            </w:r>
          </w:p>
        </w:tc>
      </w:tr>
      <w:tr w:rsidR="009C36BD" w:rsidRPr="009E5255" w14:paraId="082052C0" w14:textId="77777777" w:rsidTr="00637A2E">
        <w:trPr>
          <w:trHeight w:val="255"/>
        </w:trPr>
        <w:tc>
          <w:tcPr>
            <w:tcW w:w="2405" w:type="dxa"/>
            <w:shd w:val="clear" w:color="auto" w:fill="auto"/>
            <w:noWrap/>
            <w:vAlign w:val="bottom"/>
            <w:hideMark/>
          </w:tcPr>
          <w:p w14:paraId="59B95312"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Ofatumumab</w:t>
            </w:r>
          </w:p>
        </w:tc>
        <w:tc>
          <w:tcPr>
            <w:tcW w:w="1650" w:type="dxa"/>
            <w:shd w:val="clear" w:color="auto" w:fill="auto"/>
            <w:noWrap/>
          </w:tcPr>
          <w:p w14:paraId="35B4AF1C" w14:textId="3038C3C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19 </w:t>
            </w:r>
          </w:p>
        </w:tc>
        <w:tc>
          <w:tcPr>
            <w:tcW w:w="1650" w:type="dxa"/>
            <w:shd w:val="clear" w:color="auto" w:fill="auto"/>
            <w:noWrap/>
          </w:tcPr>
          <w:p w14:paraId="6FAE8947" w14:textId="0CBB242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19 </w:t>
            </w:r>
          </w:p>
        </w:tc>
        <w:tc>
          <w:tcPr>
            <w:tcW w:w="1651" w:type="dxa"/>
            <w:shd w:val="clear" w:color="auto" w:fill="auto"/>
            <w:noWrap/>
          </w:tcPr>
          <w:p w14:paraId="15D56D45" w14:textId="0265A50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10 </w:t>
            </w:r>
          </w:p>
        </w:tc>
        <w:tc>
          <w:tcPr>
            <w:tcW w:w="1650" w:type="dxa"/>
            <w:shd w:val="clear" w:color="auto" w:fill="auto"/>
            <w:noWrap/>
          </w:tcPr>
          <w:p w14:paraId="37CDA8F0" w14:textId="10781F3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84 </w:t>
            </w:r>
          </w:p>
        </w:tc>
        <w:tc>
          <w:tcPr>
            <w:tcW w:w="1651" w:type="dxa"/>
            <w:shd w:val="clear" w:color="auto" w:fill="auto"/>
            <w:noWrap/>
          </w:tcPr>
          <w:p w14:paraId="67D6D3DB" w14:textId="4372B888"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378A5C24" w14:textId="509D73DD"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51FD93EA" w14:textId="6B521A2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32 </w:t>
            </w:r>
          </w:p>
        </w:tc>
      </w:tr>
      <w:tr w:rsidR="009C36BD" w:rsidRPr="009E5255" w14:paraId="3CDFB957" w14:textId="77777777" w:rsidTr="00637A2E">
        <w:trPr>
          <w:trHeight w:val="255"/>
        </w:trPr>
        <w:tc>
          <w:tcPr>
            <w:tcW w:w="2405" w:type="dxa"/>
            <w:shd w:val="clear" w:color="auto" w:fill="auto"/>
            <w:noWrap/>
            <w:vAlign w:val="bottom"/>
            <w:hideMark/>
          </w:tcPr>
          <w:p w14:paraId="5B1341F3"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Oxaliplatin</w:t>
            </w:r>
          </w:p>
        </w:tc>
        <w:tc>
          <w:tcPr>
            <w:tcW w:w="1650" w:type="dxa"/>
            <w:shd w:val="clear" w:color="auto" w:fill="auto"/>
            <w:noWrap/>
          </w:tcPr>
          <w:p w14:paraId="0CD5FBF2" w14:textId="47C2629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860 </w:t>
            </w:r>
          </w:p>
        </w:tc>
        <w:tc>
          <w:tcPr>
            <w:tcW w:w="1650" w:type="dxa"/>
            <w:shd w:val="clear" w:color="auto" w:fill="auto"/>
            <w:noWrap/>
          </w:tcPr>
          <w:p w14:paraId="082F1F46" w14:textId="074C669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7,878 </w:t>
            </w:r>
          </w:p>
        </w:tc>
        <w:tc>
          <w:tcPr>
            <w:tcW w:w="1651" w:type="dxa"/>
            <w:shd w:val="clear" w:color="auto" w:fill="auto"/>
            <w:noWrap/>
          </w:tcPr>
          <w:p w14:paraId="12CF884A" w14:textId="19076EE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9,953 </w:t>
            </w:r>
          </w:p>
        </w:tc>
        <w:tc>
          <w:tcPr>
            <w:tcW w:w="1650" w:type="dxa"/>
            <w:shd w:val="clear" w:color="auto" w:fill="auto"/>
            <w:noWrap/>
          </w:tcPr>
          <w:p w14:paraId="3EAC39C7" w14:textId="4D35ECB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2,768 </w:t>
            </w:r>
          </w:p>
        </w:tc>
        <w:tc>
          <w:tcPr>
            <w:tcW w:w="1651" w:type="dxa"/>
            <w:shd w:val="clear" w:color="auto" w:fill="auto"/>
            <w:noWrap/>
          </w:tcPr>
          <w:p w14:paraId="7031584A" w14:textId="28C79BD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6,710 </w:t>
            </w:r>
          </w:p>
        </w:tc>
        <w:tc>
          <w:tcPr>
            <w:tcW w:w="1650" w:type="dxa"/>
            <w:shd w:val="clear" w:color="auto" w:fill="auto"/>
            <w:noWrap/>
          </w:tcPr>
          <w:p w14:paraId="3014F649" w14:textId="0CB2AC7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9,306 </w:t>
            </w:r>
          </w:p>
        </w:tc>
        <w:tc>
          <w:tcPr>
            <w:tcW w:w="1651" w:type="dxa"/>
            <w:shd w:val="clear" w:color="auto" w:fill="auto"/>
            <w:noWrap/>
          </w:tcPr>
          <w:p w14:paraId="2F391B79" w14:textId="3D8F733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60,475 </w:t>
            </w:r>
          </w:p>
        </w:tc>
      </w:tr>
      <w:tr w:rsidR="009C36BD" w:rsidRPr="009E5255" w14:paraId="60845F83" w14:textId="77777777" w:rsidTr="00637A2E">
        <w:trPr>
          <w:trHeight w:val="255"/>
        </w:trPr>
        <w:tc>
          <w:tcPr>
            <w:tcW w:w="2405" w:type="dxa"/>
            <w:shd w:val="clear" w:color="auto" w:fill="auto"/>
            <w:noWrap/>
            <w:vAlign w:val="bottom"/>
            <w:hideMark/>
          </w:tcPr>
          <w:p w14:paraId="6DD603E9"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aclitaxel</w:t>
            </w:r>
          </w:p>
        </w:tc>
        <w:tc>
          <w:tcPr>
            <w:tcW w:w="1650" w:type="dxa"/>
            <w:shd w:val="clear" w:color="auto" w:fill="auto"/>
            <w:noWrap/>
          </w:tcPr>
          <w:p w14:paraId="46610285" w14:textId="434446A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2,200 </w:t>
            </w:r>
          </w:p>
        </w:tc>
        <w:tc>
          <w:tcPr>
            <w:tcW w:w="1650" w:type="dxa"/>
            <w:shd w:val="clear" w:color="auto" w:fill="auto"/>
            <w:noWrap/>
          </w:tcPr>
          <w:p w14:paraId="12AA9258" w14:textId="2D57FCB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7,527 </w:t>
            </w:r>
          </w:p>
        </w:tc>
        <w:tc>
          <w:tcPr>
            <w:tcW w:w="1651" w:type="dxa"/>
            <w:shd w:val="clear" w:color="auto" w:fill="auto"/>
            <w:noWrap/>
          </w:tcPr>
          <w:p w14:paraId="34BCEE45" w14:textId="2386D63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9,368 </w:t>
            </w:r>
          </w:p>
        </w:tc>
        <w:tc>
          <w:tcPr>
            <w:tcW w:w="1650" w:type="dxa"/>
            <w:shd w:val="clear" w:color="auto" w:fill="auto"/>
            <w:noWrap/>
          </w:tcPr>
          <w:p w14:paraId="4F0D9EAA" w14:textId="06D4DEB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2,959 </w:t>
            </w:r>
          </w:p>
        </w:tc>
        <w:tc>
          <w:tcPr>
            <w:tcW w:w="1651" w:type="dxa"/>
            <w:shd w:val="clear" w:color="auto" w:fill="auto"/>
            <w:noWrap/>
          </w:tcPr>
          <w:p w14:paraId="588CB22E" w14:textId="2F71BB9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5,262 </w:t>
            </w:r>
          </w:p>
        </w:tc>
        <w:tc>
          <w:tcPr>
            <w:tcW w:w="1650" w:type="dxa"/>
            <w:shd w:val="clear" w:color="auto" w:fill="auto"/>
            <w:noWrap/>
          </w:tcPr>
          <w:p w14:paraId="289C610F" w14:textId="3935B1B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7,769 </w:t>
            </w:r>
          </w:p>
        </w:tc>
        <w:tc>
          <w:tcPr>
            <w:tcW w:w="1651" w:type="dxa"/>
            <w:shd w:val="clear" w:color="auto" w:fill="auto"/>
            <w:noWrap/>
          </w:tcPr>
          <w:p w14:paraId="124447D5" w14:textId="5BF0C0D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55,085 </w:t>
            </w:r>
          </w:p>
        </w:tc>
      </w:tr>
      <w:tr w:rsidR="009C36BD" w:rsidRPr="009E5255" w14:paraId="3B133CE5" w14:textId="77777777" w:rsidTr="00637A2E">
        <w:trPr>
          <w:trHeight w:val="255"/>
        </w:trPr>
        <w:tc>
          <w:tcPr>
            <w:tcW w:w="2405" w:type="dxa"/>
            <w:shd w:val="clear" w:color="auto" w:fill="auto"/>
            <w:noWrap/>
            <w:vAlign w:val="bottom"/>
            <w:hideMark/>
          </w:tcPr>
          <w:p w14:paraId="51511A14"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anitumumab</w:t>
            </w:r>
          </w:p>
        </w:tc>
        <w:tc>
          <w:tcPr>
            <w:tcW w:w="1650" w:type="dxa"/>
            <w:shd w:val="clear" w:color="auto" w:fill="auto"/>
            <w:noWrap/>
          </w:tcPr>
          <w:p w14:paraId="2F6243EA" w14:textId="3E227A0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76 </w:t>
            </w:r>
          </w:p>
        </w:tc>
        <w:tc>
          <w:tcPr>
            <w:tcW w:w="1650" w:type="dxa"/>
            <w:shd w:val="clear" w:color="auto" w:fill="auto"/>
            <w:noWrap/>
          </w:tcPr>
          <w:p w14:paraId="67D428E5" w14:textId="4BB13A4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378 </w:t>
            </w:r>
          </w:p>
        </w:tc>
        <w:tc>
          <w:tcPr>
            <w:tcW w:w="1651" w:type="dxa"/>
            <w:shd w:val="clear" w:color="auto" w:fill="auto"/>
            <w:noWrap/>
          </w:tcPr>
          <w:p w14:paraId="5131BE92" w14:textId="6915DC2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360 </w:t>
            </w:r>
          </w:p>
        </w:tc>
        <w:tc>
          <w:tcPr>
            <w:tcW w:w="1650" w:type="dxa"/>
            <w:shd w:val="clear" w:color="auto" w:fill="auto"/>
            <w:noWrap/>
          </w:tcPr>
          <w:p w14:paraId="7C68B7A9" w14:textId="06AAE77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726 </w:t>
            </w:r>
          </w:p>
        </w:tc>
        <w:tc>
          <w:tcPr>
            <w:tcW w:w="1651" w:type="dxa"/>
            <w:shd w:val="clear" w:color="auto" w:fill="auto"/>
            <w:noWrap/>
          </w:tcPr>
          <w:p w14:paraId="585AB951" w14:textId="657F3F6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894 </w:t>
            </w:r>
          </w:p>
        </w:tc>
        <w:tc>
          <w:tcPr>
            <w:tcW w:w="1650" w:type="dxa"/>
            <w:shd w:val="clear" w:color="auto" w:fill="auto"/>
            <w:noWrap/>
          </w:tcPr>
          <w:p w14:paraId="2B843A0F" w14:textId="5DB178C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27 </w:t>
            </w:r>
          </w:p>
        </w:tc>
        <w:tc>
          <w:tcPr>
            <w:tcW w:w="1651" w:type="dxa"/>
            <w:shd w:val="clear" w:color="auto" w:fill="auto"/>
            <w:noWrap/>
          </w:tcPr>
          <w:p w14:paraId="0AB41EEE" w14:textId="7C73B3B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6,861 </w:t>
            </w:r>
          </w:p>
        </w:tc>
      </w:tr>
      <w:tr w:rsidR="009C36BD" w:rsidRPr="009E5255" w14:paraId="168F8C34" w14:textId="77777777" w:rsidTr="00637A2E">
        <w:trPr>
          <w:trHeight w:val="255"/>
        </w:trPr>
        <w:tc>
          <w:tcPr>
            <w:tcW w:w="2405" w:type="dxa"/>
            <w:shd w:val="clear" w:color="auto" w:fill="auto"/>
            <w:noWrap/>
            <w:vAlign w:val="bottom"/>
            <w:hideMark/>
          </w:tcPr>
          <w:p w14:paraId="6C13EC03"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embrolizumab</w:t>
            </w:r>
          </w:p>
        </w:tc>
        <w:tc>
          <w:tcPr>
            <w:tcW w:w="1650" w:type="dxa"/>
            <w:shd w:val="clear" w:color="auto" w:fill="auto"/>
            <w:noWrap/>
          </w:tcPr>
          <w:p w14:paraId="53523297" w14:textId="7DC1BD7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847 </w:t>
            </w:r>
          </w:p>
        </w:tc>
        <w:tc>
          <w:tcPr>
            <w:tcW w:w="1650" w:type="dxa"/>
            <w:shd w:val="clear" w:color="auto" w:fill="auto"/>
            <w:noWrap/>
          </w:tcPr>
          <w:p w14:paraId="136B9C4E" w14:textId="0C8E0CD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736 </w:t>
            </w:r>
          </w:p>
        </w:tc>
        <w:tc>
          <w:tcPr>
            <w:tcW w:w="1651" w:type="dxa"/>
            <w:shd w:val="clear" w:color="auto" w:fill="auto"/>
            <w:noWrap/>
          </w:tcPr>
          <w:p w14:paraId="225820D3" w14:textId="408F7E2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662 </w:t>
            </w:r>
          </w:p>
        </w:tc>
        <w:tc>
          <w:tcPr>
            <w:tcW w:w="1650" w:type="dxa"/>
            <w:shd w:val="clear" w:color="auto" w:fill="auto"/>
            <w:noWrap/>
          </w:tcPr>
          <w:p w14:paraId="29EFF2E1" w14:textId="5BE692A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2,197 </w:t>
            </w:r>
          </w:p>
        </w:tc>
        <w:tc>
          <w:tcPr>
            <w:tcW w:w="1651" w:type="dxa"/>
            <w:shd w:val="clear" w:color="auto" w:fill="auto"/>
            <w:noWrap/>
          </w:tcPr>
          <w:p w14:paraId="75456C5D" w14:textId="3794E24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6,630 </w:t>
            </w:r>
          </w:p>
        </w:tc>
        <w:tc>
          <w:tcPr>
            <w:tcW w:w="1650" w:type="dxa"/>
            <w:shd w:val="clear" w:color="auto" w:fill="auto"/>
            <w:noWrap/>
          </w:tcPr>
          <w:p w14:paraId="035B28B2" w14:textId="65B91D1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4,966 </w:t>
            </w:r>
          </w:p>
        </w:tc>
        <w:tc>
          <w:tcPr>
            <w:tcW w:w="1651" w:type="dxa"/>
            <w:shd w:val="clear" w:color="auto" w:fill="auto"/>
            <w:noWrap/>
          </w:tcPr>
          <w:p w14:paraId="5B34E059" w14:textId="099F26F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8,038 </w:t>
            </w:r>
          </w:p>
        </w:tc>
      </w:tr>
      <w:tr w:rsidR="009C36BD" w:rsidRPr="009E5255" w14:paraId="22349078" w14:textId="77777777" w:rsidTr="00637A2E">
        <w:trPr>
          <w:trHeight w:val="255"/>
        </w:trPr>
        <w:tc>
          <w:tcPr>
            <w:tcW w:w="2405" w:type="dxa"/>
            <w:shd w:val="clear" w:color="auto" w:fill="auto"/>
            <w:noWrap/>
            <w:vAlign w:val="bottom"/>
            <w:hideMark/>
          </w:tcPr>
          <w:p w14:paraId="1C026083"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emetrexed</w:t>
            </w:r>
          </w:p>
        </w:tc>
        <w:tc>
          <w:tcPr>
            <w:tcW w:w="1650" w:type="dxa"/>
            <w:shd w:val="clear" w:color="auto" w:fill="auto"/>
            <w:noWrap/>
          </w:tcPr>
          <w:p w14:paraId="223D4F38" w14:textId="39A6E9D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774 </w:t>
            </w:r>
          </w:p>
        </w:tc>
        <w:tc>
          <w:tcPr>
            <w:tcW w:w="1650" w:type="dxa"/>
            <w:shd w:val="clear" w:color="auto" w:fill="auto"/>
            <w:noWrap/>
          </w:tcPr>
          <w:p w14:paraId="2514D1B7" w14:textId="5365863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097 </w:t>
            </w:r>
          </w:p>
        </w:tc>
        <w:tc>
          <w:tcPr>
            <w:tcW w:w="1651" w:type="dxa"/>
            <w:shd w:val="clear" w:color="auto" w:fill="auto"/>
            <w:noWrap/>
          </w:tcPr>
          <w:p w14:paraId="2ABE2011" w14:textId="78DBC7A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608 </w:t>
            </w:r>
          </w:p>
        </w:tc>
        <w:tc>
          <w:tcPr>
            <w:tcW w:w="1650" w:type="dxa"/>
            <w:shd w:val="clear" w:color="auto" w:fill="auto"/>
            <w:noWrap/>
          </w:tcPr>
          <w:p w14:paraId="5AE0E3B2" w14:textId="2286FDF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147 </w:t>
            </w:r>
          </w:p>
        </w:tc>
        <w:tc>
          <w:tcPr>
            <w:tcW w:w="1651" w:type="dxa"/>
            <w:shd w:val="clear" w:color="auto" w:fill="auto"/>
            <w:noWrap/>
          </w:tcPr>
          <w:p w14:paraId="008C145C" w14:textId="2FC93A9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005 </w:t>
            </w:r>
          </w:p>
        </w:tc>
        <w:tc>
          <w:tcPr>
            <w:tcW w:w="1650" w:type="dxa"/>
            <w:shd w:val="clear" w:color="auto" w:fill="auto"/>
            <w:noWrap/>
          </w:tcPr>
          <w:p w14:paraId="18F5C818" w14:textId="55DA124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0,853 </w:t>
            </w:r>
          </w:p>
        </w:tc>
        <w:tc>
          <w:tcPr>
            <w:tcW w:w="1651" w:type="dxa"/>
            <w:shd w:val="clear" w:color="auto" w:fill="auto"/>
            <w:noWrap/>
          </w:tcPr>
          <w:p w14:paraId="2809FCD0" w14:textId="29FC93C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6,484 </w:t>
            </w:r>
          </w:p>
        </w:tc>
      </w:tr>
      <w:tr w:rsidR="009C36BD" w:rsidRPr="009E5255" w14:paraId="111A601B" w14:textId="77777777" w:rsidTr="00637A2E">
        <w:trPr>
          <w:trHeight w:val="255"/>
        </w:trPr>
        <w:tc>
          <w:tcPr>
            <w:tcW w:w="2405" w:type="dxa"/>
            <w:shd w:val="clear" w:color="auto" w:fill="auto"/>
            <w:noWrap/>
            <w:vAlign w:val="bottom"/>
            <w:hideMark/>
          </w:tcPr>
          <w:p w14:paraId="5596FFB5"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ertuzumab</w:t>
            </w:r>
          </w:p>
        </w:tc>
        <w:tc>
          <w:tcPr>
            <w:tcW w:w="1650" w:type="dxa"/>
            <w:shd w:val="clear" w:color="auto" w:fill="auto"/>
            <w:noWrap/>
          </w:tcPr>
          <w:p w14:paraId="1CDC961D" w14:textId="59BCF1A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956 </w:t>
            </w:r>
          </w:p>
        </w:tc>
        <w:tc>
          <w:tcPr>
            <w:tcW w:w="1650" w:type="dxa"/>
            <w:shd w:val="clear" w:color="auto" w:fill="auto"/>
            <w:noWrap/>
          </w:tcPr>
          <w:p w14:paraId="5577A01D" w14:textId="4090A49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992 </w:t>
            </w:r>
          </w:p>
        </w:tc>
        <w:tc>
          <w:tcPr>
            <w:tcW w:w="1651" w:type="dxa"/>
            <w:shd w:val="clear" w:color="auto" w:fill="auto"/>
            <w:noWrap/>
          </w:tcPr>
          <w:p w14:paraId="6946609C" w14:textId="0807CCF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275 </w:t>
            </w:r>
          </w:p>
        </w:tc>
        <w:tc>
          <w:tcPr>
            <w:tcW w:w="1650" w:type="dxa"/>
            <w:shd w:val="clear" w:color="auto" w:fill="auto"/>
            <w:noWrap/>
          </w:tcPr>
          <w:p w14:paraId="4BF525F9" w14:textId="2E4DEBF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308 </w:t>
            </w:r>
          </w:p>
        </w:tc>
        <w:tc>
          <w:tcPr>
            <w:tcW w:w="1651" w:type="dxa"/>
            <w:shd w:val="clear" w:color="auto" w:fill="auto"/>
            <w:noWrap/>
          </w:tcPr>
          <w:p w14:paraId="16BEB17A" w14:textId="7E62B90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8,665 </w:t>
            </w:r>
          </w:p>
        </w:tc>
        <w:tc>
          <w:tcPr>
            <w:tcW w:w="1650" w:type="dxa"/>
            <w:shd w:val="clear" w:color="auto" w:fill="auto"/>
            <w:noWrap/>
          </w:tcPr>
          <w:p w14:paraId="2CAB5E01" w14:textId="2C6107E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423 </w:t>
            </w:r>
          </w:p>
        </w:tc>
        <w:tc>
          <w:tcPr>
            <w:tcW w:w="1651" w:type="dxa"/>
            <w:shd w:val="clear" w:color="auto" w:fill="auto"/>
            <w:noWrap/>
          </w:tcPr>
          <w:p w14:paraId="4542072F" w14:textId="2178F1F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5,619 </w:t>
            </w:r>
          </w:p>
        </w:tc>
      </w:tr>
      <w:tr w:rsidR="009C36BD" w:rsidRPr="009E5255" w14:paraId="3B8DEE5E" w14:textId="77777777" w:rsidTr="00637A2E">
        <w:trPr>
          <w:trHeight w:val="255"/>
        </w:trPr>
        <w:tc>
          <w:tcPr>
            <w:tcW w:w="2405" w:type="dxa"/>
            <w:shd w:val="clear" w:color="auto" w:fill="auto"/>
            <w:noWrap/>
            <w:vAlign w:val="bottom"/>
            <w:hideMark/>
          </w:tcPr>
          <w:p w14:paraId="3BE5B0F8"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ralatrexate</w:t>
            </w:r>
          </w:p>
        </w:tc>
        <w:tc>
          <w:tcPr>
            <w:tcW w:w="1650" w:type="dxa"/>
            <w:shd w:val="clear" w:color="auto" w:fill="auto"/>
            <w:noWrap/>
          </w:tcPr>
          <w:p w14:paraId="75C2E6AB" w14:textId="41023970"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51182063" w14:textId="7D124587"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259F4FF5" w14:textId="37E7BB1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08 </w:t>
            </w:r>
          </w:p>
        </w:tc>
        <w:tc>
          <w:tcPr>
            <w:tcW w:w="1650" w:type="dxa"/>
            <w:shd w:val="clear" w:color="auto" w:fill="auto"/>
            <w:noWrap/>
          </w:tcPr>
          <w:p w14:paraId="6BCB233F" w14:textId="500249A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54 </w:t>
            </w:r>
          </w:p>
        </w:tc>
        <w:tc>
          <w:tcPr>
            <w:tcW w:w="1651" w:type="dxa"/>
            <w:shd w:val="clear" w:color="auto" w:fill="auto"/>
            <w:noWrap/>
          </w:tcPr>
          <w:p w14:paraId="6B141F65" w14:textId="02D1ABF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95 </w:t>
            </w:r>
          </w:p>
        </w:tc>
        <w:tc>
          <w:tcPr>
            <w:tcW w:w="1650" w:type="dxa"/>
            <w:shd w:val="clear" w:color="auto" w:fill="auto"/>
            <w:noWrap/>
          </w:tcPr>
          <w:p w14:paraId="7E055B1A" w14:textId="40BF2A6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13 </w:t>
            </w:r>
          </w:p>
        </w:tc>
        <w:tc>
          <w:tcPr>
            <w:tcW w:w="1651" w:type="dxa"/>
            <w:shd w:val="clear" w:color="auto" w:fill="auto"/>
            <w:noWrap/>
          </w:tcPr>
          <w:p w14:paraId="2E84E690" w14:textId="00CB6F9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470 </w:t>
            </w:r>
          </w:p>
        </w:tc>
      </w:tr>
      <w:tr w:rsidR="009C36BD" w:rsidRPr="009E5255" w14:paraId="6C1BA451" w14:textId="77777777" w:rsidTr="00637A2E">
        <w:trPr>
          <w:trHeight w:val="255"/>
        </w:trPr>
        <w:tc>
          <w:tcPr>
            <w:tcW w:w="2405" w:type="dxa"/>
            <w:shd w:val="clear" w:color="auto" w:fill="auto"/>
            <w:noWrap/>
            <w:vAlign w:val="bottom"/>
            <w:hideMark/>
          </w:tcPr>
          <w:p w14:paraId="4EFE4DA3"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Raltitrexed</w:t>
            </w:r>
          </w:p>
        </w:tc>
        <w:tc>
          <w:tcPr>
            <w:tcW w:w="1650" w:type="dxa"/>
            <w:shd w:val="clear" w:color="auto" w:fill="auto"/>
            <w:noWrap/>
          </w:tcPr>
          <w:p w14:paraId="0CF5369E" w14:textId="1783E19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6 </w:t>
            </w:r>
          </w:p>
        </w:tc>
        <w:tc>
          <w:tcPr>
            <w:tcW w:w="1650" w:type="dxa"/>
            <w:shd w:val="clear" w:color="auto" w:fill="auto"/>
            <w:noWrap/>
          </w:tcPr>
          <w:p w14:paraId="363CFB0E" w14:textId="39726ED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80 </w:t>
            </w:r>
          </w:p>
        </w:tc>
        <w:tc>
          <w:tcPr>
            <w:tcW w:w="1651" w:type="dxa"/>
            <w:shd w:val="clear" w:color="auto" w:fill="auto"/>
            <w:noWrap/>
          </w:tcPr>
          <w:p w14:paraId="5C780FA4" w14:textId="761325A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21 </w:t>
            </w:r>
          </w:p>
        </w:tc>
        <w:tc>
          <w:tcPr>
            <w:tcW w:w="1650" w:type="dxa"/>
            <w:shd w:val="clear" w:color="auto" w:fill="auto"/>
            <w:noWrap/>
          </w:tcPr>
          <w:p w14:paraId="04FCF254" w14:textId="57985D4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61 </w:t>
            </w:r>
          </w:p>
        </w:tc>
        <w:tc>
          <w:tcPr>
            <w:tcW w:w="1651" w:type="dxa"/>
            <w:shd w:val="clear" w:color="auto" w:fill="auto"/>
            <w:noWrap/>
          </w:tcPr>
          <w:p w14:paraId="76E93BA2" w14:textId="0B3F059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99 </w:t>
            </w:r>
          </w:p>
        </w:tc>
        <w:tc>
          <w:tcPr>
            <w:tcW w:w="1650" w:type="dxa"/>
            <w:shd w:val="clear" w:color="auto" w:fill="auto"/>
            <w:noWrap/>
          </w:tcPr>
          <w:p w14:paraId="6CA19BC0" w14:textId="0BC676C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8 </w:t>
            </w:r>
          </w:p>
        </w:tc>
        <w:tc>
          <w:tcPr>
            <w:tcW w:w="1651" w:type="dxa"/>
            <w:shd w:val="clear" w:color="auto" w:fill="auto"/>
            <w:noWrap/>
          </w:tcPr>
          <w:p w14:paraId="0EE11628" w14:textId="57C792F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75 </w:t>
            </w:r>
          </w:p>
        </w:tc>
      </w:tr>
      <w:tr w:rsidR="009C36BD" w:rsidRPr="009E5255" w14:paraId="22FDF5A4" w14:textId="77777777" w:rsidTr="00637A2E">
        <w:trPr>
          <w:trHeight w:val="255"/>
        </w:trPr>
        <w:tc>
          <w:tcPr>
            <w:tcW w:w="2405" w:type="dxa"/>
            <w:shd w:val="clear" w:color="auto" w:fill="auto"/>
            <w:noWrap/>
            <w:vAlign w:val="bottom"/>
            <w:hideMark/>
          </w:tcPr>
          <w:p w14:paraId="7B7BA292"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Rituximab</w:t>
            </w:r>
          </w:p>
        </w:tc>
        <w:tc>
          <w:tcPr>
            <w:tcW w:w="1650" w:type="dxa"/>
            <w:shd w:val="clear" w:color="auto" w:fill="auto"/>
            <w:noWrap/>
          </w:tcPr>
          <w:p w14:paraId="5118B1A6" w14:textId="1E5E3CC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469 </w:t>
            </w:r>
          </w:p>
        </w:tc>
        <w:tc>
          <w:tcPr>
            <w:tcW w:w="1650" w:type="dxa"/>
            <w:shd w:val="clear" w:color="auto" w:fill="auto"/>
            <w:noWrap/>
          </w:tcPr>
          <w:p w14:paraId="3B641BD3" w14:textId="204DEAA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9,374 </w:t>
            </w:r>
          </w:p>
        </w:tc>
        <w:tc>
          <w:tcPr>
            <w:tcW w:w="1651" w:type="dxa"/>
            <w:shd w:val="clear" w:color="auto" w:fill="auto"/>
            <w:noWrap/>
          </w:tcPr>
          <w:p w14:paraId="0A8C446C" w14:textId="6830763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7,489 </w:t>
            </w:r>
          </w:p>
        </w:tc>
        <w:tc>
          <w:tcPr>
            <w:tcW w:w="1650" w:type="dxa"/>
            <w:shd w:val="clear" w:color="auto" w:fill="auto"/>
            <w:noWrap/>
          </w:tcPr>
          <w:p w14:paraId="4229A3BF" w14:textId="2633080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5,369 </w:t>
            </w:r>
          </w:p>
        </w:tc>
        <w:tc>
          <w:tcPr>
            <w:tcW w:w="1651" w:type="dxa"/>
            <w:shd w:val="clear" w:color="auto" w:fill="auto"/>
            <w:noWrap/>
          </w:tcPr>
          <w:p w14:paraId="527BBF49" w14:textId="0EC6A57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3,995 </w:t>
            </w:r>
          </w:p>
        </w:tc>
        <w:tc>
          <w:tcPr>
            <w:tcW w:w="1650" w:type="dxa"/>
            <w:shd w:val="clear" w:color="auto" w:fill="auto"/>
            <w:noWrap/>
          </w:tcPr>
          <w:p w14:paraId="706638BF" w14:textId="75C5B7C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6,964 </w:t>
            </w:r>
          </w:p>
        </w:tc>
        <w:tc>
          <w:tcPr>
            <w:tcW w:w="1651" w:type="dxa"/>
            <w:shd w:val="clear" w:color="auto" w:fill="auto"/>
            <w:noWrap/>
          </w:tcPr>
          <w:p w14:paraId="1C9BE070" w14:textId="3D28B51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83,660 </w:t>
            </w:r>
          </w:p>
        </w:tc>
      </w:tr>
      <w:tr w:rsidR="009C36BD" w:rsidRPr="009E5255" w14:paraId="0E0556D4" w14:textId="77777777" w:rsidTr="00637A2E">
        <w:trPr>
          <w:trHeight w:val="255"/>
        </w:trPr>
        <w:tc>
          <w:tcPr>
            <w:tcW w:w="2405" w:type="dxa"/>
            <w:shd w:val="clear" w:color="auto" w:fill="auto"/>
            <w:noWrap/>
            <w:vAlign w:val="bottom"/>
            <w:hideMark/>
          </w:tcPr>
          <w:p w14:paraId="03C55CF6"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Topotecan</w:t>
            </w:r>
          </w:p>
        </w:tc>
        <w:tc>
          <w:tcPr>
            <w:tcW w:w="1650" w:type="dxa"/>
            <w:shd w:val="clear" w:color="auto" w:fill="auto"/>
            <w:noWrap/>
          </w:tcPr>
          <w:p w14:paraId="458C0EAD" w14:textId="5DB9401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43 </w:t>
            </w:r>
          </w:p>
        </w:tc>
        <w:tc>
          <w:tcPr>
            <w:tcW w:w="1650" w:type="dxa"/>
            <w:shd w:val="clear" w:color="auto" w:fill="auto"/>
            <w:noWrap/>
          </w:tcPr>
          <w:p w14:paraId="291BDD5D" w14:textId="26DCF71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68 </w:t>
            </w:r>
          </w:p>
        </w:tc>
        <w:tc>
          <w:tcPr>
            <w:tcW w:w="1651" w:type="dxa"/>
            <w:shd w:val="clear" w:color="auto" w:fill="auto"/>
            <w:noWrap/>
          </w:tcPr>
          <w:p w14:paraId="2D07FC72" w14:textId="0601134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37 </w:t>
            </w:r>
          </w:p>
        </w:tc>
        <w:tc>
          <w:tcPr>
            <w:tcW w:w="1650" w:type="dxa"/>
            <w:shd w:val="clear" w:color="auto" w:fill="auto"/>
            <w:noWrap/>
          </w:tcPr>
          <w:p w14:paraId="266C7C14" w14:textId="724DCC1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13 </w:t>
            </w:r>
          </w:p>
        </w:tc>
        <w:tc>
          <w:tcPr>
            <w:tcW w:w="1651" w:type="dxa"/>
            <w:shd w:val="clear" w:color="auto" w:fill="auto"/>
            <w:noWrap/>
          </w:tcPr>
          <w:p w14:paraId="2AE0DCDD" w14:textId="2D9C19E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52 </w:t>
            </w:r>
          </w:p>
        </w:tc>
        <w:tc>
          <w:tcPr>
            <w:tcW w:w="1650" w:type="dxa"/>
            <w:shd w:val="clear" w:color="auto" w:fill="auto"/>
            <w:noWrap/>
          </w:tcPr>
          <w:p w14:paraId="0F85DCB6" w14:textId="589B652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341 </w:t>
            </w:r>
          </w:p>
        </w:tc>
        <w:tc>
          <w:tcPr>
            <w:tcW w:w="1651" w:type="dxa"/>
            <w:shd w:val="clear" w:color="auto" w:fill="auto"/>
            <w:noWrap/>
          </w:tcPr>
          <w:p w14:paraId="1D70DE1A" w14:textId="5C844AA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454 </w:t>
            </w:r>
          </w:p>
        </w:tc>
      </w:tr>
      <w:tr w:rsidR="009C36BD" w:rsidRPr="009E5255" w14:paraId="4414D970" w14:textId="77777777" w:rsidTr="00637A2E">
        <w:trPr>
          <w:trHeight w:val="255"/>
        </w:trPr>
        <w:tc>
          <w:tcPr>
            <w:tcW w:w="2405" w:type="dxa"/>
            <w:shd w:val="clear" w:color="auto" w:fill="auto"/>
            <w:noWrap/>
            <w:vAlign w:val="bottom"/>
            <w:hideMark/>
          </w:tcPr>
          <w:p w14:paraId="7DE0AC26"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Trastuzumab</w:t>
            </w:r>
          </w:p>
        </w:tc>
        <w:tc>
          <w:tcPr>
            <w:tcW w:w="1650" w:type="dxa"/>
            <w:shd w:val="clear" w:color="auto" w:fill="auto"/>
            <w:noWrap/>
          </w:tcPr>
          <w:p w14:paraId="2F39234B" w14:textId="5A30DF6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016 </w:t>
            </w:r>
          </w:p>
        </w:tc>
        <w:tc>
          <w:tcPr>
            <w:tcW w:w="1650" w:type="dxa"/>
            <w:shd w:val="clear" w:color="auto" w:fill="auto"/>
            <w:noWrap/>
          </w:tcPr>
          <w:p w14:paraId="3E0BC6E4" w14:textId="1FF854F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9,372 </w:t>
            </w:r>
          </w:p>
        </w:tc>
        <w:tc>
          <w:tcPr>
            <w:tcW w:w="1651" w:type="dxa"/>
            <w:shd w:val="clear" w:color="auto" w:fill="auto"/>
            <w:noWrap/>
          </w:tcPr>
          <w:p w14:paraId="64DA0014" w14:textId="14E0E8B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0,596 </w:t>
            </w:r>
          </w:p>
        </w:tc>
        <w:tc>
          <w:tcPr>
            <w:tcW w:w="1650" w:type="dxa"/>
            <w:shd w:val="clear" w:color="auto" w:fill="auto"/>
            <w:noWrap/>
          </w:tcPr>
          <w:p w14:paraId="1A41E4A5" w14:textId="134D866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3,047 </w:t>
            </w:r>
          </w:p>
        </w:tc>
        <w:tc>
          <w:tcPr>
            <w:tcW w:w="1651" w:type="dxa"/>
            <w:shd w:val="clear" w:color="auto" w:fill="auto"/>
            <w:noWrap/>
          </w:tcPr>
          <w:p w14:paraId="6CED5E90" w14:textId="202A254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3,929 </w:t>
            </w:r>
          </w:p>
        </w:tc>
        <w:tc>
          <w:tcPr>
            <w:tcW w:w="1650" w:type="dxa"/>
            <w:shd w:val="clear" w:color="auto" w:fill="auto"/>
            <w:noWrap/>
          </w:tcPr>
          <w:p w14:paraId="6951A53C" w14:textId="0BE4613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797 </w:t>
            </w:r>
          </w:p>
        </w:tc>
        <w:tc>
          <w:tcPr>
            <w:tcW w:w="1651" w:type="dxa"/>
            <w:shd w:val="clear" w:color="auto" w:fill="auto"/>
            <w:noWrap/>
          </w:tcPr>
          <w:p w14:paraId="7C3CD06D" w14:textId="5373628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7,757 </w:t>
            </w:r>
          </w:p>
        </w:tc>
      </w:tr>
      <w:tr w:rsidR="009C36BD" w:rsidRPr="009E5255" w14:paraId="3D8BC33C" w14:textId="77777777" w:rsidTr="00637A2E">
        <w:trPr>
          <w:trHeight w:val="255"/>
        </w:trPr>
        <w:tc>
          <w:tcPr>
            <w:tcW w:w="2405" w:type="dxa"/>
            <w:shd w:val="clear" w:color="auto" w:fill="auto"/>
            <w:noWrap/>
            <w:vAlign w:val="bottom"/>
            <w:hideMark/>
          </w:tcPr>
          <w:p w14:paraId="6EE670A1"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Trastuzumab Emtansine</w:t>
            </w:r>
          </w:p>
        </w:tc>
        <w:tc>
          <w:tcPr>
            <w:tcW w:w="1650" w:type="dxa"/>
            <w:shd w:val="clear" w:color="auto" w:fill="auto"/>
            <w:noWrap/>
          </w:tcPr>
          <w:p w14:paraId="197BD39E" w14:textId="0C98FC6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153 </w:t>
            </w:r>
          </w:p>
        </w:tc>
        <w:tc>
          <w:tcPr>
            <w:tcW w:w="1650" w:type="dxa"/>
            <w:shd w:val="clear" w:color="auto" w:fill="auto"/>
            <w:noWrap/>
          </w:tcPr>
          <w:p w14:paraId="3E720314" w14:textId="6417462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177 </w:t>
            </w:r>
          </w:p>
        </w:tc>
        <w:tc>
          <w:tcPr>
            <w:tcW w:w="1651" w:type="dxa"/>
            <w:shd w:val="clear" w:color="auto" w:fill="auto"/>
            <w:noWrap/>
          </w:tcPr>
          <w:p w14:paraId="36ECF653" w14:textId="6BEACDA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035 </w:t>
            </w:r>
          </w:p>
        </w:tc>
        <w:tc>
          <w:tcPr>
            <w:tcW w:w="1650" w:type="dxa"/>
            <w:shd w:val="clear" w:color="auto" w:fill="auto"/>
            <w:noWrap/>
          </w:tcPr>
          <w:p w14:paraId="3BB2A2BF" w14:textId="29E0AC8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965 </w:t>
            </w:r>
          </w:p>
        </w:tc>
        <w:tc>
          <w:tcPr>
            <w:tcW w:w="1651" w:type="dxa"/>
            <w:shd w:val="clear" w:color="auto" w:fill="auto"/>
            <w:noWrap/>
          </w:tcPr>
          <w:p w14:paraId="4F1A55FF" w14:textId="2B4792A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413 </w:t>
            </w:r>
          </w:p>
        </w:tc>
        <w:tc>
          <w:tcPr>
            <w:tcW w:w="1650" w:type="dxa"/>
            <w:shd w:val="clear" w:color="auto" w:fill="auto"/>
            <w:noWrap/>
          </w:tcPr>
          <w:p w14:paraId="406204F5" w14:textId="73D2FCA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332 </w:t>
            </w:r>
          </w:p>
        </w:tc>
        <w:tc>
          <w:tcPr>
            <w:tcW w:w="1651" w:type="dxa"/>
            <w:shd w:val="clear" w:color="auto" w:fill="auto"/>
            <w:noWrap/>
          </w:tcPr>
          <w:p w14:paraId="0B65055F" w14:textId="003415B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075 </w:t>
            </w:r>
          </w:p>
        </w:tc>
      </w:tr>
      <w:tr w:rsidR="009C36BD" w:rsidRPr="009E5255" w14:paraId="4752BE79" w14:textId="77777777" w:rsidTr="00637A2E">
        <w:trPr>
          <w:trHeight w:val="255"/>
        </w:trPr>
        <w:tc>
          <w:tcPr>
            <w:tcW w:w="2405" w:type="dxa"/>
            <w:shd w:val="clear" w:color="auto" w:fill="auto"/>
            <w:noWrap/>
            <w:vAlign w:val="bottom"/>
            <w:hideMark/>
          </w:tcPr>
          <w:p w14:paraId="35CDB7B4"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Vinblastine</w:t>
            </w:r>
          </w:p>
        </w:tc>
        <w:tc>
          <w:tcPr>
            <w:tcW w:w="1650" w:type="dxa"/>
            <w:shd w:val="clear" w:color="auto" w:fill="auto"/>
            <w:noWrap/>
          </w:tcPr>
          <w:p w14:paraId="300D453D" w14:textId="693124F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161 </w:t>
            </w:r>
          </w:p>
        </w:tc>
        <w:tc>
          <w:tcPr>
            <w:tcW w:w="1650" w:type="dxa"/>
            <w:shd w:val="clear" w:color="auto" w:fill="auto"/>
            <w:noWrap/>
          </w:tcPr>
          <w:p w14:paraId="08260EA1" w14:textId="1D6395F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151 </w:t>
            </w:r>
          </w:p>
        </w:tc>
        <w:tc>
          <w:tcPr>
            <w:tcW w:w="1651" w:type="dxa"/>
            <w:shd w:val="clear" w:color="auto" w:fill="auto"/>
            <w:noWrap/>
          </w:tcPr>
          <w:p w14:paraId="370BE552" w14:textId="107BCC4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384 </w:t>
            </w:r>
          </w:p>
        </w:tc>
        <w:tc>
          <w:tcPr>
            <w:tcW w:w="1650" w:type="dxa"/>
            <w:shd w:val="clear" w:color="auto" w:fill="auto"/>
            <w:noWrap/>
          </w:tcPr>
          <w:p w14:paraId="5E69426B" w14:textId="7858096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828 </w:t>
            </w:r>
          </w:p>
        </w:tc>
        <w:tc>
          <w:tcPr>
            <w:tcW w:w="1651" w:type="dxa"/>
            <w:shd w:val="clear" w:color="auto" w:fill="auto"/>
            <w:noWrap/>
          </w:tcPr>
          <w:p w14:paraId="0725F597" w14:textId="646D467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125 </w:t>
            </w:r>
          </w:p>
        </w:tc>
        <w:tc>
          <w:tcPr>
            <w:tcW w:w="1650" w:type="dxa"/>
            <w:shd w:val="clear" w:color="auto" w:fill="auto"/>
            <w:noWrap/>
          </w:tcPr>
          <w:p w14:paraId="564B58DA" w14:textId="4F35879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969 </w:t>
            </w:r>
          </w:p>
        </w:tc>
        <w:tc>
          <w:tcPr>
            <w:tcW w:w="1651" w:type="dxa"/>
            <w:shd w:val="clear" w:color="auto" w:fill="auto"/>
            <w:noWrap/>
          </w:tcPr>
          <w:p w14:paraId="239C8979" w14:textId="53A0954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9,618 </w:t>
            </w:r>
          </w:p>
        </w:tc>
      </w:tr>
      <w:tr w:rsidR="009C36BD" w:rsidRPr="009E5255" w14:paraId="1D7225C1" w14:textId="77777777" w:rsidTr="00637A2E">
        <w:trPr>
          <w:trHeight w:val="255"/>
        </w:trPr>
        <w:tc>
          <w:tcPr>
            <w:tcW w:w="2405" w:type="dxa"/>
            <w:shd w:val="clear" w:color="auto" w:fill="auto"/>
            <w:noWrap/>
            <w:vAlign w:val="bottom"/>
            <w:hideMark/>
          </w:tcPr>
          <w:p w14:paraId="4C6207CA"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Vincristine</w:t>
            </w:r>
          </w:p>
        </w:tc>
        <w:tc>
          <w:tcPr>
            <w:tcW w:w="1650" w:type="dxa"/>
            <w:shd w:val="clear" w:color="auto" w:fill="auto"/>
            <w:noWrap/>
          </w:tcPr>
          <w:p w14:paraId="67D1B66F" w14:textId="528CDA8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528 </w:t>
            </w:r>
          </w:p>
        </w:tc>
        <w:tc>
          <w:tcPr>
            <w:tcW w:w="1650" w:type="dxa"/>
            <w:shd w:val="clear" w:color="auto" w:fill="auto"/>
            <w:noWrap/>
          </w:tcPr>
          <w:p w14:paraId="7350A94C" w14:textId="00A85D4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296 </w:t>
            </w:r>
          </w:p>
        </w:tc>
        <w:tc>
          <w:tcPr>
            <w:tcW w:w="1651" w:type="dxa"/>
            <w:shd w:val="clear" w:color="auto" w:fill="auto"/>
            <w:noWrap/>
          </w:tcPr>
          <w:p w14:paraId="787BB4CD" w14:textId="560F971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4,340 </w:t>
            </w:r>
          </w:p>
        </w:tc>
        <w:tc>
          <w:tcPr>
            <w:tcW w:w="1650" w:type="dxa"/>
            <w:shd w:val="clear" w:color="auto" w:fill="auto"/>
            <w:noWrap/>
          </w:tcPr>
          <w:p w14:paraId="3CD427C4" w14:textId="2F24BBA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476 </w:t>
            </w:r>
          </w:p>
        </w:tc>
        <w:tc>
          <w:tcPr>
            <w:tcW w:w="1651" w:type="dxa"/>
            <w:shd w:val="clear" w:color="auto" w:fill="auto"/>
            <w:noWrap/>
          </w:tcPr>
          <w:p w14:paraId="32065775" w14:textId="2F3EE61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020 </w:t>
            </w:r>
          </w:p>
        </w:tc>
        <w:tc>
          <w:tcPr>
            <w:tcW w:w="1650" w:type="dxa"/>
            <w:shd w:val="clear" w:color="auto" w:fill="auto"/>
            <w:noWrap/>
          </w:tcPr>
          <w:p w14:paraId="3855E165" w14:textId="1B0E72C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588 </w:t>
            </w:r>
          </w:p>
        </w:tc>
        <w:tc>
          <w:tcPr>
            <w:tcW w:w="1651" w:type="dxa"/>
            <w:shd w:val="clear" w:color="auto" w:fill="auto"/>
            <w:noWrap/>
          </w:tcPr>
          <w:p w14:paraId="51B4BAE1" w14:textId="1454FA8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0,248 </w:t>
            </w:r>
          </w:p>
        </w:tc>
      </w:tr>
      <w:tr w:rsidR="009C36BD" w:rsidRPr="009E5255" w14:paraId="11880E02" w14:textId="77777777" w:rsidTr="00637A2E">
        <w:trPr>
          <w:trHeight w:val="255"/>
        </w:trPr>
        <w:tc>
          <w:tcPr>
            <w:tcW w:w="2405" w:type="dxa"/>
            <w:shd w:val="clear" w:color="auto" w:fill="auto"/>
            <w:noWrap/>
            <w:vAlign w:val="bottom"/>
            <w:hideMark/>
          </w:tcPr>
          <w:p w14:paraId="3F1F12B0"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Vinorelbine</w:t>
            </w:r>
          </w:p>
        </w:tc>
        <w:tc>
          <w:tcPr>
            <w:tcW w:w="1650" w:type="dxa"/>
            <w:shd w:val="clear" w:color="auto" w:fill="auto"/>
            <w:noWrap/>
          </w:tcPr>
          <w:p w14:paraId="261CBEE8" w14:textId="1B1BF18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333 </w:t>
            </w:r>
          </w:p>
        </w:tc>
        <w:tc>
          <w:tcPr>
            <w:tcW w:w="1650" w:type="dxa"/>
            <w:shd w:val="clear" w:color="auto" w:fill="auto"/>
            <w:noWrap/>
          </w:tcPr>
          <w:p w14:paraId="37D4A35F" w14:textId="1A0D6B6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890 </w:t>
            </w:r>
          </w:p>
        </w:tc>
        <w:tc>
          <w:tcPr>
            <w:tcW w:w="1651" w:type="dxa"/>
            <w:shd w:val="clear" w:color="auto" w:fill="auto"/>
            <w:noWrap/>
          </w:tcPr>
          <w:p w14:paraId="738C4C39" w14:textId="0FDE6AC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097 </w:t>
            </w:r>
          </w:p>
        </w:tc>
        <w:tc>
          <w:tcPr>
            <w:tcW w:w="1650" w:type="dxa"/>
            <w:shd w:val="clear" w:color="auto" w:fill="auto"/>
            <w:noWrap/>
          </w:tcPr>
          <w:p w14:paraId="6855294E" w14:textId="62B3CAC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066 </w:t>
            </w:r>
          </w:p>
        </w:tc>
        <w:tc>
          <w:tcPr>
            <w:tcW w:w="1651" w:type="dxa"/>
            <w:shd w:val="clear" w:color="auto" w:fill="auto"/>
            <w:noWrap/>
          </w:tcPr>
          <w:p w14:paraId="261E8641" w14:textId="2678319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181 </w:t>
            </w:r>
          </w:p>
        </w:tc>
        <w:tc>
          <w:tcPr>
            <w:tcW w:w="1650" w:type="dxa"/>
            <w:shd w:val="clear" w:color="auto" w:fill="auto"/>
            <w:noWrap/>
          </w:tcPr>
          <w:p w14:paraId="7C113B2F" w14:textId="6C13C8F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73 </w:t>
            </w:r>
          </w:p>
        </w:tc>
        <w:tc>
          <w:tcPr>
            <w:tcW w:w="1651" w:type="dxa"/>
            <w:shd w:val="clear" w:color="auto" w:fill="auto"/>
            <w:noWrap/>
          </w:tcPr>
          <w:p w14:paraId="3C187688" w14:textId="4E10CA4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6,140 </w:t>
            </w:r>
          </w:p>
        </w:tc>
      </w:tr>
      <w:tr w:rsidR="009C36BD" w:rsidRPr="009E5255" w14:paraId="15BB4121" w14:textId="77777777" w:rsidTr="00637A2E">
        <w:trPr>
          <w:trHeight w:val="255"/>
        </w:trPr>
        <w:tc>
          <w:tcPr>
            <w:tcW w:w="2405" w:type="dxa"/>
            <w:shd w:val="clear" w:color="auto" w:fill="auto"/>
            <w:noWrap/>
            <w:vAlign w:val="bottom"/>
            <w:hideMark/>
          </w:tcPr>
          <w:p w14:paraId="2B8E2AF6" w14:textId="77777777" w:rsidR="009C36BD" w:rsidRPr="009E5255" w:rsidRDefault="009C36BD" w:rsidP="009C36BD">
            <w:pPr>
              <w:pStyle w:val="TableHeader"/>
              <w:rPr>
                <w:rFonts w:cstheme="majorHAnsi"/>
              </w:rPr>
            </w:pPr>
            <w:r w:rsidRPr="009E5255">
              <w:rPr>
                <w:rFonts w:cstheme="majorHAnsi"/>
              </w:rPr>
              <w:t>Total Schedule 1</w:t>
            </w:r>
          </w:p>
        </w:tc>
        <w:tc>
          <w:tcPr>
            <w:tcW w:w="1650" w:type="dxa"/>
            <w:shd w:val="clear" w:color="auto" w:fill="auto"/>
            <w:noWrap/>
          </w:tcPr>
          <w:p w14:paraId="0812D6BE" w14:textId="752BC719" w:rsidR="009C36BD" w:rsidRPr="009E5255" w:rsidRDefault="009C36BD" w:rsidP="009C36BD">
            <w:pPr>
              <w:pStyle w:val="TableHeader"/>
              <w:rPr>
                <w:rFonts w:cstheme="majorHAnsi"/>
              </w:rPr>
            </w:pPr>
            <w:r w:rsidRPr="009E5255">
              <w:rPr>
                <w:rFonts w:cstheme="majorHAnsi"/>
              </w:rPr>
              <w:t xml:space="preserve"> 521,645 </w:t>
            </w:r>
          </w:p>
        </w:tc>
        <w:tc>
          <w:tcPr>
            <w:tcW w:w="1650" w:type="dxa"/>
            <w:shd w:val="clear" w:color="auto" w:fill="auto"/>
            <w:noWrap/>
          </w:tcPr>
          <w:p w14:paraId="55C4F36A" w14:textId="2B81FFB9" w:rsidR="009C36BD" w:rsidRPr="009E5255" w:rsidRDefault="009C36BD" w:rsidP="009C36BD">
            <w:pPr>
              <w:pStyle w:val="TableHeader"/>
              <w:rPr>
                <w:rFonts w:cstheme="majorHAnsi"/>
              </w:rPr>
            </w:pPr>
            <w:r w:rsidRPr="009E5255">
              <w:rPr>
                <w:rFonts w:cstheme="majorHAnsi"/>
              </w:rPr>
              <w:t xml:space="preserve"> 1,065,095 </w:t>
            </w:r>
          </w:p>
        </w:tc>
        <w:tc>
          <w:tcPr>
            <w:tcW w:w="1651" w:type="dxa"/>
            <w:shd w:val="clear" w:color="auto" w:fill="auto"/>
            <w:noWrap/>
          </w:tcPr>
          <w:p w14:paraId="7FBB12C7" w14:textId="353C1694" w:rsidR="009C36BD" w:rsidRPr="009E5255" w:rsidRDefault="009C36BD" w:rsidP="009C36BD">
            <w:pPr>
              <w:pStyle w:val="TableHeader"/>
              <w:rPr>
                <w:rFonts w:cstheme="majorHAnsi"/>
              </w:rPr>
            </w:pPr>
            <w:r w:rsidRPr="009E5255">
              <w:rPr>
                <w:rFonts w:cstheme="majorHAnsi"/>
              </w:rPr>
              <w:t xml:space="preserve"> 1,139,841 </w:t>
            </w:r>
          </w:p>
        </w:tc>
        <w:tc>
          <w:tcPr>
            <w:tcW w:w="1650" w:type="dxa"/>
            <w:shd w:val="clear" w:color="auto" w:fill="auto"/>
            <w:noWrap/>
          </w:tcPr>
          <w:p w14:paraId="46CC645D" w14:textId="5D3AF259" w:rsidR="009C36BD" w:rsidRPr="009E5255" w:rsidRDefault="009C36BD" w:rsidP="009C36BD">
            <w:pPr>
              <w:pStyle w:val="TableHeader"/>
              <w:rPr>
                <w:rFonts w:cstheme="majorHAnsi"/>
              </w:rPr>
            </w:pPr>
            <w:r w:rsidRPr="009E5255">
              <w:rPr>
                <w:rFonts w:cstheme="majorHAnsi"/>
              </w:rPr>
              <w:t xml:space="preserve"> 1,189,444 </w:t>
            </w:r>
          </w:p>
        </w:tc>
        <w:tc>
          <w:tcPr>
            <w:tcW w:w="1651" w:type="dxa"/>
            <w:shd w:val="clear" w:color="auto" w:fill="auto"/>
            <w:noWrap/>
          </w:tcPr>
          <w:p w14:paraId="2A33183B" w14:textId="39701E38" w:rsidR="009C36BD" w:rsidRPr="009E5255" w:rsidRDefault="009C36BD" w:rsidP="009C36BD">
            <w:pPr>
              <w:pStyle w:val="TableHeader"/>
              <w:rPr>
                <w:rFonts w:cstheme="majorHAnsi"/>
              </w:rPr>
            </w:pPr>
            <w:r w:rsidRPr="009E5255">
              <w:rPr>
                <w:rFonts w:cstheme="majorHAnsi"/>
              </w:rPr>
              <w:t xml:space="preserve"> 1,264,079 </w:t>
            </w:r>
          </w:p>
        </w:tc>
        <w:tc>
          <w:tcPr>
            <w:tcW w:w="1650" w:type="dxa"/>
            <w:shd w:val="clear" w:color="auto" w:fill="auto"/>
            <w:noWrap/>
          </w:tcPr>
          <w:p w14:paraId="05355E1D" w14:textId="1D4414AD" w:rsidR="009C36BD" w:rsidRPr="009E5255" w:rsidRDefault="009C36BD" w:rsidP="009C36BD">
            <w:pPr>
              <w:pStyle w:val="TableHeader"/>
              <w:rPr>
                <w:rFonts w:cstheme="majorHAnsi"/>
              </w:rPr>
            </w:pPr>
            <w:r w:rsidRPr="009E5255">
              <w:rPr>
                <w:rFonts w:cstheme="majorHAnsi"/>
              </w:rPr>
              <w:t xml:space="preserve"> 650,300 </w:t>
            </w:r>
          </w:p>
        </w:tc>
        <w:tc>
          <w:tcPr>
            <w:tcW w:w="1651" w:type="dxa"/>
            <w:shd w:val="clear" w:color="auto" w:fill="auto"/>
            <w:noWrap/>
          </w:tcPr>
          <w:p w14:paraId="6B68275E" w14:textId="57D9EB84" w:rsidR="009C36BD" w:rsidRPr="009E5255" w:rsidRDefault="009C36BD" w:rsidP="009C36BD">
            <w:pPr>
              <w:pStyle w:val="TableHeader"/>
              <w:rPr>
                <w:rFonts w:cstheme="majorHAnsi"/>
              </w:rPr>
            </w:pPr>
            <w:r w:rsidRPr="009E5255">
              <w:rPr>
                <w:rFonts w:cstheme="majorHAnsi"/>
              </w:rPr>
              <w:t xml:space="preserve"> 5,830,404 </w:t>
            </w:r>
          </w:p>
        </w:tc>
      </w:tr>
      <w:tr w:rsidR="00637A2E" w:rsidRPr="009E5255" w14:paraId="5E6D10DD" w14:textId="77777777" w:rsidTr="009255D1">
        <w:trPr>
          <w:trHeight w:val="255"/>
        </w:trPr>
        <w:tc>
          <w:tcPr>
            <w:tcW w:w="13958" w:type="dxa"/>
            <w:gridSpan w:val="8"/>
            <w:shd w:val="clear" w:color="auto" w:fill="auto"/>
            <w:noWrap/>
            <w:vAlign w:val="center"/>
          </w:tcPr>
          <w:p w14:paraId="4BBE4BC1" w14:textId="77777777" w:rsidR="00637A2E" w:rsidRPr="009E5255" w:rsidRDefault="00637A2E" w:rsidP="009255D1">
            <w:pPr>
              <w:pStyle w:val="TableHeader"/>
              <w:rPr>
                <w:rFonts w:cstheme="majorHAnsi"/>
              </w:rPr>
            </w:pPr>
            <w:r w:rsidRPr="009E5255">
              <w:rPr>
                <w:rFonts w:cstheme="majorHAnsi"/>
              </w:rPr>
              <w:t>Schedule 2 Medicines</w:t>
            </w:r>
          </w:p>
        </w:tc>
      </w:tr>
      <w:tr w:rsidR="009C36BD" w:rsidRPr="009E5255" w14:paraId="188F2E05" w14:textId="77777777" w:rsidTr="00637A2E">
        <w:trPr>
          <w:trHeight w:val="255"/>
        </w:trPr>
        <w:tc>
          <w:tcPr>
            <w:tcW w:w="2405" w:type="dxa"/>
            <w:shd w:val="clear" w:color="auto" w:fill="auto"/>
            <w:noWrap/>
            <w:vAlign w:val="bottom"/>
            <w:hideMark/>
          </w:tcPr>
          <w:p w14:paraId="192CE1C1"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Aprepitant</w:t>
            </w:r>
          </w:p>
        </w:tc>
        <w:tc>
          <w:tcPr>
            <w:tcW w:w="1650" w:type="dxa"/>
            <w:shd w:val="clear" w:color="auto" w:fill="auto"/>
            <w:noWrap/>
          </w:tcPr>
          <w:p w14:paraId="69DD5911" w14:textId="4B340A1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874 </w:t>
            </w:r>
          </w:p>
        </w:tc>
        <w:tc>
          <w:tcPr>
            <w:tcW w:w="1650" w:type="dxa"/>
            <w:shd w:val="clear" w:color="auto" w:fill="auto"/>
            <w:noWrap/>
          </w:tcPr>
          <w:p w14:paraId="6BAEC49A" w14:textId="26731A8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719 </w:t>
            </w:r>
          </w:p>
        </w:tc>
        <w:tc>
          <w:tcPr>
            <w:tcW w:w="1651" w:type="dxa"/>
            <w:shd w:val="clear" w:color="auto" w:fill="auto"/>
            <w:noWrap/>
          </w:tcPr>
          <w:p w14:paraId="2AB94993" w14:textId="28CD5EA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722 </w:t>
            </w:r>
          </w:p>
        </w:tc>
        <w:tc>
          <w:tcPr>
            <w:tcW w:w="1650" w:type="dxa"/>
            <w:shd w:val="clear" w:color="auto" w:fill="auto"/>
            <w:noWrap/>
          </w:tcPr>
          <w:p w14:paraId="2148492C" w14:textId="69B4C33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503 </w:t>
            </w:r>
          </w:p>
        </w:tc>
        <w:tc>
          <w:tcPr>
            <w:tcW w:w="1651" w:type="dxa"/>
            <w:shd w:val="clear" w:color="auto" w:fill="auto"/>
            <w:noWrap/>
          </w:tcPr>
          <w:p w14:paraId="6D2BDC5F" w14:textId="56B22F0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4 </w:t>
            </w:r>
          </w:p>
        </w:tc>
        <w:tc>
          <w:tcPr>
            <w:tcW w:w="1650" w:type="dxa"/>
            <w:shd w:val="clear" w:color="auto" w:fill="auto"/>
            <w:noWrap/>
          </w:tcPr>
          <w:p w14:paraId="46B21BFA" w14:textId="0CC3312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4 </w:t>
            </w:r>
          </w:p>
        </w:tc>
        <w:tc>
          <w:tcPr>
            <w:tcW w:w="1651" w:type="dxa"/>
            <w:shd w:val="clear" w:color="auto" w:fill="auto"/>
            <w:noWrap/>
          </w:tcPr>
          <w:p w14:paraId="39E81C37" w14:textId="3740960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4,176 </w:t>
            </w:r>
          </w:p>
        </w:tc>
      </w:tr>
      <w:tr w:rsidR="009C36BD" w:rsidRPr="009E5255" w14:paraId="5F9087A6" w14:textId="77777777" w:rsidTr="00637A2E">
        <w:trPr>
          <w:trHeight w:val="255"/>
        </w:trPr>
        <w:tc>
          <w:tcPr>
            <w:tcW w:w="2405" w:type="dxa"/>
            <w:shd w:val="clear" w:color="auto" w:fill="auto"/>
            <w:noWrap/>
            <w:vAlign w:val="bottom"/>
            <w:hideMark/>
          </w:tcPr>
          <w:p w14:paraId="47E52698"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Folinic Acid</w:t>
            </w:r>
          </w:p>
        </w:tc>
        <w:tc>
          <w:tcPr>
            <w:tcW w:w="1650" w:type="dxa"/>
            <w:shd w:val="clear" w:color="auto" w:fill="auto"/>
            <w:noWrap/>
          </w:tcPr>
          <w:p w14:paraId="3D067893" w14:textId="43C9737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894 </w:t>
            </w:r>
          </w:p>
        </w:tc>
        <w:tc>
          <w:tcPr>
            <w:tcW w:w="1650" w:type="dxa"/>
            <w:shd w:val="clear" w:color="auto" w:fill="auto"/>
            <w:noWrap/>
          </w:tcPr>
          <w:p w14:paraId="3C4C73B2" w14:textId="225FC16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878 </w:t>
            </w:r>
          </w:p>
        </w:tc>
        <w:tc>
          <w:tcPr>
            <w:tcW w:w="1651" w:type="dxa"/>
            <w:shd w:val="clear" w:color="auto" w:fill="auto"/>
            <w:noWrap/>
          </w:tcPr>
          <w:p w14:paraId="5BFF5AC4" w14:textId="4E8A403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827 </w:t>
            </w:r>
          </w:p>
        </w:tc>
        <w:tc>
          <w:tcPr>
            <w:tcW w:w="1650" w:type="dxa"/>
            <w:shd w:val="clear" w:color="auto" w:fill="auto"/>
            <w:noWrap/>
          </w:tcPr>
          <w:p w14:paraId="6E49E8A4" w14:textId="28CF3F2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829 </w:t>
            </w:r>
          </w:p>
        </w:tc>
        <w:tc>
          <w:tcPr>
            <w:tcW w:w="1651" w:type="dxa"/>
            <w:shd w:val="clear" w:color="auto" w:fill="auto"/>
            <w:noWrap/>
          </w:tcPr>
          <w:p w14:paraId="246EDACF" w14:textId="31B575B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140 </w:t>
            </w:r>
          </w:p>
        </w:tc>
        <w:tc>
          <w:tcPr>
            <w:tcW w:w="1650" w:type="dxa"/>
            <w:shd w:val="clear" w:color="auto" w:fill="auto"/>
            <w:noWrap/>
          </w:tcPr>
          <w:p w14:paraId="4BCCFB29" w14:textId="19726F3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146 </w:t>
            </w:r>
          </w:p>
        </w:tc>
        <w:tc>
          <w:tcPr>
            <w:tcW w:w="1651" w:type="dxa"/>
            <w:shd w:val="clear" w:color="auto" w:fill="auto"/>
            <w:noWrap/>
          </w:tcPr>
          <w:p w14:paraId="11CC2412" w14:textId="562224A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3,714 </w:t>
            </w:r>
          </w:p>
        </w:tc>
      </w:tr>
      <w:tr w:rsidR="009C36BD" w:rsidRPr="009E5255" w14:paraId="439166E5" w14:textId="77777777" w:rsidTr="00637A2E">
        <w:trPr>
          <w:trHeight w:val="255"/>
        </w:trPr>
        <w:tc>
          <w:tcPr>
            <w:tcW w:w="2405" w:type="dxa"/>
            <w:shd w:val="clear" w:color="auto" w:fill="auto"/>
            <w:noWrap/>
            <w:vAlign w:val="bottom"/>
            <w:hideMark/>
          </w:tcPr>
          <w:p w14:paraId="46B0E596"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Fosaprepitant</w:t>
            </w:r>
          </w:p>
        </w:tc>
        <w:tc>
          <w:tcPr>
            <w:tcW w:w="1650" w:type="dxa"/>
            <w:shd w:val="clear" w:color="auto" w:fill="auto"/>
            <w:noWrap/>
          </w:tcPr>
          <w:p w14:paraId="0B64961E" w14:textId="6DBB7F9A"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2CDFC295" w14:textId="76E48B3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75 </w:t>
            </w:r>
          </w:p>
        </w:tc>
        <w:tc>
          <w:tcPr>
            <w:tcW w:w="1651" w:type="dxa"/>
            <w:shd w:val="clear" w:color="auto" w:fill="auto"/>
            <w:noWrap/>
          </w:tcPr>
          <w:p w14:paraId="1F38A51F" w14:textId="38BE469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60 </w:t>
            </w:r>
          </w:p>
        </w:tc>
        <w:tc>
          <w:tcPr>
            <w:tcW w:w="1650" w:type="dxa"/>
            <w:shd w:val="clear" w:color="auto" w:fill="auto"/>
            <w:noWrap/>
          </w:tcPr>
          <w:p w14:paraId="5B236BAE" w14:textId="76A758A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303 </w:t>
            </w:r>
          </w:p>
        </w:tc>
        <w:tc>
          <w:tcPr>
            <w:tcW w:w="1651" w:type="dxa"/>
            <w:shd w:val="clear" w:color="auto" w:fill="auto"/>
            <w:noWrap/>
          </w:tcPr>
          <w:p w14:paraId="78E6CEBF" w14:textId="0D00452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774 </w:t>
            </w:r>
          </w:p>
        </w:tc>
        <w:tc>
          <w:tcPr>
            <w:tcW w:w="1650" w:type="dxa"/>
            <w:shd w:val="clear" w:color="auto" w:fill="auto"/>
            <w:noWrap/>
          </w:tcPr>
          <w:p w14:paraId="49965BBD" w14:textId="5E68A34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10 </w:t>
            </w:r>
          </w:p>
        </w:tc>
        <w:tc>
          <w:tcPr>
            <w:tcW w:w="1651" w:type="dxa"/>
            <w:shd w:val="clear" w:color="auto" w:fill="auto"/>
            <w:noWrap/>
          </w:tcPr>
          <w:p w14:paraId="284A404C" w14:textId="6F4CE60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822 </w:t>
            </w:r>
          </w:p>
        </w:tc>
      </w:tr>
      <w:tr w:rsidR="009C36BD" w:rsidRPr="009E5255" w14:paraId="42CCCCA4" w14:textId="77777777" w:rsidTr="00637A2E">
        <w:trPr>
          <w:trHeight w:val="255"/>
        </w:trPr>
        <w:tc>
          <w:tcPr>
            <w:tcW w:w="2405" w:type="dxa"/>
            <w:shd w:val="clear" w:color="auto" w:fill="auto"/>
            <w:noWrap/>
            <w:vAlign w:val="bottom"/>
            <w:hideMark/>
          </w:tcPr>
          <w:p w14:paraId="3C253D60"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Granisetron</w:t>
            </w:r>
          </w:p>
        </w:tc>
        <w:tc>
          <w:tcPr>
            <w:tcW w:w="1650" w:type="dxa"/>
            <w:shd w:val="clear" w:color="auto" w:fill="auto"/>
            <w:noWrap/>
          </w:tcPr>
          <w:p w14:paraId="7BB07213" w14:textId="7420C74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674 </w:t>
            </w:r>
          </w:p>
        </w:tc>
        <w:tc>
          <w:tcPr>
            <w:tcW w:w="1650" w:type="dxa"/>
            <w:shd w:val="clear" w:color="auto" w:fill="auto"/>
            <w:noWrap/>
          </w:tcPr>
          <w:p w14:paraId="3B1539D0" w14:textId="288A901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998 </w:t>
            </w:r>
          </w:p>
        </w:tc>
        <w:tc>
          <w:tcPr>
            <w:tcW w:w="1651" w:type="dxa"/>
            <w:shd w:val="clear" w:color="auto" w:fill="auto"/>
            <w:noWrap/>
          </w:tcPr>
          <w:p w14:paraId="3857C498" w14:textId="66C6A85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643 </w:t>
            </w:r>
          </w:p>
        </w:tc>
        <w:tc>
          <w:tcPr>
            <w:tcW w:w="1650" w:type="dxa"/>
            <w:shd w:val="clear" w:color="auto" w:fill="auto"/>
            <w:noWrap/>
          </w:tcPr>
          <w:p w14:paraId="1A1DC181" w14:textId="6E34A6E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204 </w:t>
            </w:r>
          </w:p>
        </w:tc>
        <w:tc>
          <w:tcPr>
            <w:tcW w:w="1651" w:type="dxa"/>
            <w:shd w:val="clear" w:color="auto" w:fill="auto"/>
            <w:noWrap/>
          </w:tcPr>
          <w:p w14:paraId="029533E1" w14:textId="74F31C6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906 </w:t>
            </w:r>
          </w:p>
        </w:tc>
        <w:tc>
          <w:tcPr>
            <w:tcW w:w="1650" w:type="dxa"/>
            <w:shd w:val="clear" w:color="auto" w:fill="auto"/>
            <w:noWrap/>
          </w:tcPr>
          <w:p w14:paraId="30F3F330" w14:textId="2D96198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85 </w:t>
            </w:r>
          </w:p>
        </w:tc>
        <w:tc>
          <w:tcPr>
            <w:tcW w:w="1651" w:type="dxa"/>
            <w:shd w:val="clear" w:color="auto" w:fill="auto"/>
            <w:noWrap/>
          </w:tcPr>
          <w:p w14:paraId="19C557FA" w14:textId="725D1B3D"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010 </w:t>
            </w:r>
          </w:p>
        </w:tc>
      </w:tr>
      <w:tr w:rsidR="009C36BD" w:rsidRPr="009E5255" w14:paraId="7AA8115F" w14:textId="77777777" w:rsidTr="00637A2E">
        <w:trPr>
          <w:trHeight w:val="255"/>
        </w:trPr>
        <w:tc>
          <w:tcPr>
            <w:tcW w:w="2405" w:type="dxa"/>
            <w:shd w:val="clear" w:color="auto" w:fill="auto"/>
            <w:noWrap/>
            <w:vAlign w:val="bottom"/>
            <w:hideMark/>
          </w:tcPr>
          <w:p w14:paraId="45D3799B"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nterferon Alfa-2a</w:t>
            </w:r>
          </w:p>
        </w:tc>
        <w:tc>
          <w:tcPr>
            <w:tcW w:w="1650" w:type="dxa"/>
            <w:shd w:val="clear" w:color="auto" w:fill="auto"/>
            <w:noWrap/>
          </w:tcPr>
          <w:p w14:paraId="5CED1AD4" w14:textId="78EAE7E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2 </w:t>
            </w:r>
          </w:p>
        </w:tc>
        <w:tc>
          <w:tcPr>
            <w:tcW w:w="1650" w:type="dxa"/>
            <w:shd w:val="clear" w:color="auto" w:fill="auto"/>
            <w:noWrap/>
          </w:tcPr>
          <w:p w14:paraId="0F2B29F5" w14:textId="66CF3C6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48 </w:t>
            </w:r>
          </w:p>
        </w:tc>
        <w:tc>
          <w:tcPr>
            <w:tcW w:w="1651" w:type="dxa"/>
            <w:shd w:val="clear" w:color="auto" w:fill="auto"/>
            <w:noWrap/>
          </w:tcPr>
          <w:p w14:paraId="05F567E9" w14:textId="374CC07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04 </w:t>
            </w:r>
          </w:p>
        </w:tc>
        <w:tc>
          <w:tcPr>
            <w:tcW w:w="1650" w:type="dxa"/>
            <w:shd w:val="clear" w:color="auto" w:fill="auto"/>
            <w:noWrap/>
          </w:tcPr>
          <w:p w14:paraId="32A00932" w14:textId="167F690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7 </w:t>
            </w:r>
          </w:p>
        </w:tc>
        <w:tc>
          <w:tcPr>
            <w:tcW w:w="1651" w:type="dxa"/>
            <w:shd w:val="clear" w:color="auto" w:fill="auto"/>
            <w:noWrap/>
          </w:tcPr>
          <w:p w14:paraId="408D9BCE" w14:textId="30EDBB7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04 </w:t>
            </w:r>
          </w:p>
        </w:tc>
        <w:tc>
          <w:tcPr>
            <w:tcW w:w="1650" w:type="dxa"/>
            <w:shd w:val="clear" w:color="auto" w:fill="auto"/>
            <w:noWrap/>
          </w:tcPr>
          <w:p w14:paraId="139F031B" w14:textId="2B3D905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0 </w:t>
            </w:r>
          </w:p>
        </w:tc>
        <w:tc>
          <w:tcPr>
            <w:tcW w:w="1651" w:type="dxa"/>
            <w:shd w:val="clear" w:color="auto" w:fill="auto"/>
            <w:noWrap/>
          </w:tcPr>
          <w:p w14:paraId="5646F168" w14:textId="73D7E1E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15 </w:t>
            </w:r>
          </w:p>
        </w:tc>
      </w:tr>
      <w:tr w:rsidR="009C36BD" w:rsidRPr="009E5255" w14:paraId="211C02ED" w14:textId="77777777" w:rsidTr="00637A2E">
        <w:trPr>
          <w:trHeight w:val="255"/>
        </w:trPr>
        <w:tc>
          <w:tcPr>
            <w:tcW w:w="2405" w:type="dxa"/>
            <w:shd w:val="clear" w:color="auto" w:fill="auto"/>
            <w:noWrap/>
            <w:vAlign w:val="bottom"/>
            <w:hideMark/>
          </w:tcPr>
          <w:p w14:paraId="1CAF6D9D"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Interferon Alfa-2b</w:t>
            </w:r>
          </w:p>
        </w:tc>
        <w:tc>
          <w:tcPr>
            <w:tcW w:w="1650" w:type="dxa"/>
            <w:shd w:val="clear" w:color="auto" w:fill="auto"/>
            <w:noWrap/>
          </w:tcPr>
          <w:p w14:paraId="110CDC81" w14:textId="3C01410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6 </w:t>
            </w:r>
          </w:p>
        </w:tc>
        <w:tc>
          <w:tcPr>
            <w:tcW w:w="1650" w:type="dxa"/>
            <w:shd w:val="clear" w:color="auto" w:fill="auto"/>
            <w:noWrap/>
          </w:tcPr>
          <w:p w14:paraId="35740ABE" w14:textId="17280D0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2 </w:t>
            </w:r>
          </w:p>
        </w:tc>
        <w:tc>
          <w:tcPr>
            <w:tcW w:w="1651" w:type="dxa"/>
            <w:shd w:val="clear" w:color="auto" w:fill="auto"/>
            <w:noWrap/>
          </w:tcPr>
          <w:p w14:paraId="3FCCF89C" w14:textId="7687649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0 </w:t>
            </w:r>
          </w:p>
        </w:tc>
        <w:tc>
          <w:tcPr>
            <w:tcW w:w="1650" w:type="dxa"/>
            <w:shd w:val="clear" w:color="auto" w:fill="auto"/>
            <w:noWrap/>
          </w:tcPr>
          <w:p w14:paraId="356A4D7E" w14:textId="0ABE09AE"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4A2BA5ED" w14:textId="7D60EF02"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0789560F" w14:textId="3D9E4F9C" w:rsidR="009C36BD" w:rsidRPr="009E5255" w:rsidRDefault="009C36BD" w:rsidP="009C36BD">
            <w:pPr>
              <w:pStyle w:val="NoSpacing"/>
              <w:jc w:val="center"/>
              <w:rPr>
                <w:rFonts w:asciiTheme="majorHAnsi" w:hAnsiTheme="majorHAnsi" w:cstheme="majorHAnsi"/>
                <w:szCs w:val="20"/>
                <w:lang w:eastAsia="en-AU"/>
              </w:rPr>
            </w:pPr>
          </w:p>
        </w:tc>
        <w:tc>
          <w:tcPr>
            <w:tcW w:w="1651" w:type="dxa"/>
            <w:shd w:val="clear" w:color="auto" w:fill="auto"/>
            <w:noWrap/>
          </w:tcPr>
          <w:p w14:paraId="3AB73293" w14:textId="432B839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8 </w:t>
            </w:r>
          </w:p>
        </w:tc>
      </w:tr>
      <w:tr w:rsidR="009C36BD" w:rsidRPr="009E5255" w14:paraId="2B58F92E" w14:textId="77777777" w:rsidTr="00637A2E">
        <w:trPr>
          <w:trHeight w:val="255"/>
        </w:trPr>
        <w:tc>
          <w:tcPr>
            <w:tcW w:w="2405" w:type="dxa"/>
            <w:shd w:val="clear" w:color="auto" w:fill="auto"/>
            <w:noWrap/>
            <w:vAlign w:val="bottom"/>
            <w:hideMark/>
          </w:tcPr>
          <w:p w14:paraId="4AA9098D"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Mesna</w:t>
            </w:r>
          </w:p>
        </w:tc>
        <w:tc>
          <w:tcPr>
            <w:tcW w:w="1650" w:type="dxa"/>
            <w:shd w:val="clear" w:color="auto" w:fill="auto"/>
            <w:noWrap/>
          </w:tcPr>
          <w:p w14:paraId="51E03CB0" w14:textId="77635C3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19 </w:t>
            </w:r>
          </w:p>
        </w:tc>
        <w:tc>
          <w:tcPr>
            <w:tcW w:w="1650" w:type="dxa"/>
            <w:shd w:val="clear" w:color="auto" w:fill="auto"/>
            <w:noWrap/>
          </w:tcPr>
          <w:p w14:paraId="22851D4E" w14:textId="39D5A49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63 </w:t>
            </w:r>
          </w:p>
        </w:tc>
        <w:tc>
          <w:tcPr>
            <w:tcW w:w="1651" w:type="dxa"/>
            <w:shd w:val="clear" w:color="auto" w:fill="auto"/>
            <w:noWrap/>
          </w:tcPr>
          <w:p w14:paraId="67C20C5B" w14:textId="5417087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07 </w:t>
            </w:r>
          </w:p>
        </w:tc>
        <w:tc>
          <w:tcPr>
            <w:tcW w:w="1650" w:type="dxa"/>
            <w:shd w:val="clear" w:color="auto" w:fill="auto"/>
            <w:noWrap/>
          </w:tcPr>
          <w:p w14:paraId="1A60E2CA" w14:textId="12ABD8F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87 </w:t>
            </w:r>
          </w:p>
        </w:tc>
        <w:tc>
          <w:tcPr>
            <w:tcW w:w="1651" w:type="dxa"/>
            <w:shd w:val="clear" w:color="auto" w:fill="auto"/>
            <w:noWrap/>
          </w:tcPr>
          <w:p w14:paraId="11E93029" w14:textId="65AFC74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47 </w:t>
            </w:r>
          </w:p>
        </w:tc>
        <w:tc>
          <w:tcPr>
            <w:tcW w:w="1650" w:type="dxa"/>
            <w:shd w:val="clear" w:color="auto" w:fill="auto"/>
            <w:noWrap/>
          </w:tcPr>
          <w:p w14:paraId="39E94107" w14:textId="237E0F6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29 </w:t>
            </w:r>
          </w:p>
        </w:tc>
        <w:tc>
          <w:tcPr>
            <w:tcW w:w="1651" w:type="dxa"/>
            <w:shd w:val="clear" w:color="auto" w:fill="auto"/>
            <w:noWrap/>
          </w:tcPr>
          <w:p w14:paraId="447082DC" w14:textId="36216C8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452 </w:t>
            </w:r>
          </w:p>
        </w:tc>
      </w:tr>
      <w:tr w:rsidR="009C36BD" w:rsidRPr="009E5255" w14:paraId="3947C4FD" w14:textId="77777777" w:rsidTr="00637A2E">
        <w:trPr>
          <w:trHeight w:val="255"/>
        </w:trPr>
        <w:tc>
          <w:tcPr>
            <w:tcW w:w="2405" w:type="dxa"/>
            <w:shd w:val="clear" w:color="auto" w:fill="auto"/>
            <w:noWrap/>
            <w:vAlign w:val="bottom"/>
            <w:hideMark/>
          </w:tcPr>
          <w:p w14:paraId="0F5C2996"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Mycobacterium Bovis BCG Tice Strain</w:t>
            </w:r>
          </w:p>
        </w:tc>
        <w:tc>
          <w:tcPr>
            <w:tcW w:w="1650" w:type="dxa"/>
            <w:shd w:val="clear" w:color="auto" w:fill="auto"/>
            <w:noWrap/>
          </w:tcPr>
          <w:p w14:paraId="5DB42B18" w14:textId="3B4D8B4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74 </w:t>
            </w:r>
          </w:p>
        </w:tc>
        <w:tc>
          <w:tcPr>
            <w:tcW w:w="1650" w:type="dxa"/>
            <w:shd w:val="clear" w:color="auto" w:fill="auto"/>
            <w:noWrap/>
          </w:tcPr>
          <w:p w14:paraId="63E61C1F" w14:textId="28E3FB0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934 </w:t>
            </w:r>
          </w:p>
        </w:tc>
        <w:tc>
          <w:tcPr>
            <w:tcW w:w="1651" w:type="dxa"/>
            <w:shd w:val="clear" w:color="auto" w:fill="auto"/>
            <w:noWrap/>
          </w:tcPr>
          <w:p w14:paraId="0DD1BA64" w14:textId="4D22212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594 </w:t>
            </w:r>
          </w:p>
        </w:tc>
        <w:tc>
          <w:tcPr>
            <w:tcW w:w="1650" w:type="dxa"/>
            <w:shd w:val="clear" w:color="auto" w:fill="auto"/>
            <w:noWrap/>
          </w:tcPr>
          <w:p w14:paraId="41E83BBC" w14:textId="315E6DF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945 </w:t>
            </w:r>
          </w:p>
        </w:tc>
        <w:tc>
          <w:tcPr>
            <w:tcW w:w="1651" w:type="dxa"/>
            <w:shd w:val="clear" w:color="auto" w:fill="auto"/>
            <w:noWrap/>
          </w:tcPr>
          <w:p w14:paraId="054877FD" w14:textId="0EADA1A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54 </w:t>
            </w:r>
          </w:p>
        </w:tc>
        <w:tc>
          <w:tcPr>
            <w:tcW w:w="1650" w:type="dxa"/>
            <w:shd w:val="clear" w:color="auto" w:fill="auto"/>
            <w:noWrap/>
          </w:tcPr>
          <w:p w14:paraId="482FCC79" w14:textId="361F665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02 </w:t>
            </w:r>
          </w:p>
        </w:tc>
        <w:tc>
          <w:tcPr>
            <w:tcW w:w="1651" w:type="dxa"/>
            <w:shd w:val="clear" w:color="auto" w:fill="auto"/>
            <w:noWrap/>
          </w:tcPr>
          <w:p w14:paraId="6CC41432" w14:textId="6DA646A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1,503 </w:t>
            </w:r>
          </w:p>
        </w:tc>
      </w:tr>
      <w:tr w:rsidR="009C36BD" w:rsidRPr="009E5255" w14:paraId="6B2D1D02" w14:textId="77777777" w:rsidTr="00637A2E">
        <w:trPr>
          <w:trHeight w:val="255"/>
        </w:trPr>
        <w:tc>
          <w:tcPr>
            <w:tcW w:w="2405" w:type="dxa"/>
            <w:shd w:val="clear" w:color="auto" w:fill="auto"/>
            <w:noWrap/>
            <w:vAlign w:val="bottom"/>
            <w:hideMark/>
          </w:tcPr>
          <w:p w14:paraId="115CFD72"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Netupitant + Palonosetron</w:t>
            </w:r>
          </w:p>
        </w:tc>
        <w:tc>
          <w:tcPr>
            <w:tcW w:w="1650" w:type="dxa"/>
            <w:shd w:val="clear" w:color="auto" w:fill="auto"/>
            <w:noWrap/>
          </w:tcPr>
          <w:p w14:paraId="3773C898" w14:textId="1EF0C10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514 </w:t>
            </w:r>
          </w:p>
        </w:tc>
        <w:tc>
          <w:tcPr>
            <w:tcW w:w="1650" w:type="dxa"/>
            <w:shd w:val="clear" w:color="auto" w:fill="auto"/>
            <w:noWrap/>
          </w:tcPr>
          <w:p w14:paraId="6FE34250" w14:textId="152A972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8,636 </w:t>
            </w:r>
          </w:p>
        </w:tc>
        <w:tc>
          <w:tcPr>
            <w:tcW w:w="1651" w:type="dxa"/>
            <w:shd w:val="clear" w:color="auto" w:fill="auto"/>
            <w:noWrap/>
          </w:tcPr>
          <w:p w14:paraId="7C73E1C2" w14:textId="1DF5193F"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1,446 </w:t>
            </w:r>
          </w:p>
        </w:tc>
        <w:tc>
          <w:tcPr>
            <w:tcW w:w="1650" w:type="dxa"/>
            <w:shd w:val="clear" w:color="auto" w:fill="auto"/>
            <w:noWrap/>
          </w:tcPr>
          <w:p w14:paraId="04A8C27F" w14:textId="5ED63F3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2,518 </w:t>
            </w:r>
          </w:p>
        </w:tc>
        <w:tc>
          <w:tcPr>
            <w:tcW w:w="1651" w:type="dxa"/>
            <w:shd w:val="clear" w:color="auto" w:fill="auto"/>
            <w:noWrap/>
          </w:tcPr>
          <w:p w14:paraId="593A2EB8" w14:textId="5C43AC5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0,387 </w:t>
            </w:r>
          </w:p>
        </w:tc>
        <w:tc>
          <w:tcPr>
            <w:tcW w:w="1650" w:type="dxa"/>
            <w:shd w:val="clear" w:color="auto" w:fill="auto"/>
            <w:noWrap/>
          </w:tcPr>
          <w:p w14:paraId="281F259B" w14:textId="2B38835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747 </w:t>
            </w:r>
          </w:p>
        </w:tc>
        <w:tc>
          <w:tcPr>
            <w:tcW w:w="1651" w:type="dxa"/>
            <w:shd w:val="clear" w:color="auto" w:fill="auto"/>
            <w:noWrap/>
          </w:tcPr>
          <w:p w14:paraId="4DF28034" w14:textId="3214723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4,248 </w:t>
            </w:r>
          </w:p>
        </w:tc>
      </w:tr>
      <w:tr w:rsidR="009C36BD" w:rsidRPr="009E5255" w14:paraId="68054B44" w14:textId="77777777" w:rsidTr="00637A2E">
        <w:trPr>
          <w:trHeight w:val="255"/>
        </w:trPr>
        <w:tc>
          <w:tcPr>
            <w:tcW w:w="2405" w:type="dxa"/>
            <w:shd w:val="clear" w:color="auto" w:fill="auto"/>
            <w:noWrap/>
            <w:vAlign w:val="bottom"/>
            <w:hideMark/>
          </w:tcPr>
          <w:p w14:paraId="3CBED8ED"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Ondansetron</w:t>
            </w:r>
          </w:p>
        </w:tc>
        <w:tc>
          <w:tcPr>
            <w:tcW w:w="1650" w:type="dxa"/>
            <w:shd w:val="clear" w:color="auto" w:fill="auto"/>
            <w:noWrap/>
          </w:tcPr>
          <w:p w14:paraId="0094D80A" w14:textId="556F2D6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731 </w:t>
            </w:r>
          </w:p>
        </w:tc>
        <w:tc>
          <w:tcPr>
            <w:tcW w:w="1650" w:type="dxa"/>
            <w:shd w:val="clear" w:color="auto" w:fill="auto"/>
            <w:noWrap/>
          </w:tcPr>
          <w:p w14:paraId="6930A63C" w14:textId="252DBECE"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3,742 </w:t>
            </w:r>
          </w:p>
        </w:tc>
        <w:tc>
          <w:tcPr>
            <w:tcW w:w="1651" w:type="dxa"/>
            <w:shd w:val="clear" w:color="auto" w:fill="auto"/>
            <w:noWrap/>
          </w:tcPr>
          <w:p w14:paraId="0A664B41" w14:textId="66FDBE60"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683 </w:t>
            </w:r>
          </w:p>
        </w:tc>
        <w:tc>
          <w:tcPr>
            <w:tcW w:w="1650" w:type="dxa"/>
            <w:shd w:val="clear" w:color="auto" w:fill="auto"/>
            <w:noWrap/>
          </w:tcPr>
          <w:p w14:paraId="1161BA6F" w14:textId="2F7D450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114 </w:t>
            </w:r>
          </w:p>
        </w:tc>
        <w:tc>
          <w:tcPr>
            <w:tcW w:w="1651" w:type="dxa"/>
            <w:shd w:val="clear" w:color="auto" w:fill="auto"/>
            <w:noWrap/>
          </w:tcPr>
          <w:p w14:paraId="6D39E22E" w14:textId="73CE542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373 </w:t>
            </w:r>
          </w:p>
        </w:tc>
        <w:tc>
          <w:tcPr>
            <w:tcW w:w="1650" w:type="dxa"/>
            <w:shd w:val="clear" w:color="auto" w:fill="auto"/>
            <w:noWrap/>
          </w:tcPr>
          <w:p w14:paraId="60A6DED8" w14:textId="4D7EDC2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496 </w:t>
            </w:r>
          </w:p>
        </w:tc>
        <w:tc>
          <w:tcPr>
            <w:tcW w:w="1651" w:type="dxa"/>
            <w:shd w:val="clear" w:color="auto" w:fill="auto"/>
            <w:noWrap/>
          </w:tcPr>
          <w:p w14:paraId="7CBFE01A" w14:textId="16D1377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6,139 </w:t>
            </w:r>
          </w:p>
        </w:tc>
      </w:tr>
      <w:tr w:rsidR="009C36BD" w:rsidRPr="009E5255" w14:paraId="75688901" w14:textId="77777777" w:rsidTr="00637A2E">
        <w:trPr>
          <w:trHeight w:val="255"/>
        </w:trPr>
        <w:tc>
          <w:tcPr>
            <w:tcW w:w="2405" w:type="dxa"/>
            <w:shd w:val="clear" w:color="auto" w:fill="auto"/>
            <w:noWrap/>
            <w:vAlign w:val="bottom"/>
            <w:hideMark/>
          </w:tcPr>
          <w:p w14:paraId="2E25596E"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Palonosetron</w:t>
            </w:r>
          </w:p>
        </w:tc>
        <w:tc>
          <w:tcPr>
            <w:tcW w:w="1650" w:type="dxa"/>
            <w:shd w:val="clear" w:color="auto" w:fill="auto"/>
            <w:noWrap/>
          </w:tcPr>
          <w:p w14:paraId="69E48FC0" w14:textId="73497B8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0,924 </w:t>
            </w:r>
          </w:p>
        </w:tc>
        <w:tc>
          <w:tcPr>
            <w:tcW w:w="1650" w:type="dxa"/>
            <w:shd w:val="clear" w:color="auto" w:fill="auto"/>
            <w:noWrap/>
          </w:tcPr>
          <w:p w14:paraId="006B9AD6" w14:textId="6515368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9,857 </w:t>
            </w:r>
          </w:p>
        </w:tc>
        <w:tc>
          <w:tcPr>
            <w:tcW w:w="1651" w:type="dxa"/>
            <w:shd w:val="clear" w:color="auto" w:fill="auto"/>
            <w:noWrap/>
          </w:tcPr>
          <w:p w14:paraId="3B1FAE4D" w14:textId="79D980F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6,424 </w:t>
            </w:r>
          </w:p>
        </w:tc>
        <w:tc>
          <w:tcPr>
            <w:tcW w:w="1650" w:type="dxa"/>
            <w:shd w:val="clear" w:color="auto" w:fill="auto"/>
            <w:noWrap/>
          </w:tcPr>
          <w:p w14:paraId="496EA068" w14:textId="2835EFE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1,483 </w:t>
            </w:r>
          </w:p>
        </w:tc>
        <w:tc>
          <w:tcPr>
            <w:tcW w:w="1651" w:type="dxa"/>
            <w:shd w:val="clear" w:color="auto" w:fill="auto"/>
            <w:noWrap/>
          </w:tcPr>
          <w:p w14:paraId="340C9252" w14:textId="38415F2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9,871 </w:t>
            </w:r>
          </w:p>
        </w:tc>
        <w:tc>
          <w:tcPr>
            <w:tcW w:w="1650" w:type="dxa"/>
            <w:shd w:val="clear" w:color="auto" w:fill="auto"/>
            <w:noWrap/>
          </w:tcPr>
          <w:p w14:paraId="615613C7" w14:textId="3EEBA2F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5,173 </w:t>
            </w:r>
          </w:p>
        </w:tc>
        <w:tc>
          <w:tcPr>
            <w:tcW w:w="1651" w:type="dxa"/>
            <w:shd w:val="clear" w:color="auto" w:fill="auto"/>
            <w:noWrap/>
          </w:tcPr>
          <w:p w14:paraId="3E4197C7" w14:textId="70D7FB7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73,732 </w:t>
            </w:r>
          </w:p>
        </w:tc>
      </w:tr>
      <w:tr w:rsidR="009C36BD" w:rsidRPr="009E5255" w14:paraId="28ADAAE6" w14:textId="77777777" w:rsidTr="00637A2E">
        <w:trPr>
          <w:trHeight w:val="255"/>
        </w:trPr>
        <w:tc>
          <w:tcPr>
            <w:tcW w:w="2405" w:type="dxa"/>
            <w:shd w:val="clear" w:color="auto" w:fill="auto"/>
            <w:noWrap/>
            <w:vAlign w:val="bottom"/>
            <w:hideMark/>
          </w:tcPr>
          <w:p w14:paraId="465CD1CA"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Rituximab</w:t>
            </w:r>
          </w:p>
        </w:tc>
        <w:tc>
          <w:tcPr>
            <w:tcW w:w="1650" w:type="dxa"/>
            <w:shd w:val="clear" w:color="auto" w:fill="auto"/>
            <w:noWrap/>
          </w:tcPr>
          <w:p w14:paraId="71E917E8" w14:textId="28D6788B"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9 </w:t>
            </w:r>
          </w:p>
        </w:tc>
        <w:tc>
          <w:tcPr>
            <w:tcW w:w="1650" w:type="dxa"/>
            <w:shd w:val="clear" w:color="auto" w:fill="auto"/>
            <w:noWrap/>
          </w:tcPr>
          <w:p w14:paraId="16472435" w14:textId="46DB397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34 </w:t>
            </w:r>
          </w:p>
        </w:tc>
        <w:tc>
          <w:tcPr>
            <w:tcW w:w="1651" w:type="dxa"/>
            <w:shd w:val="clear" w:color="auto" w:fill="auto"/>
            <w:noWrap/>
          </w:tcPr>
          <w:p w14:paraId="4244C1B9" w14:textId="6337B928"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49 </w:t>
            </w:r>
          </w:p>
        </w:tc>
        <w:tc>
          <w:tcPr>
            <w:tcW w:w="1650" w:type="dxa"/>
            <w:shd w:val="clear" w:color="auto" w:fill="auto"/>
            <w:noWrap/>
          </w:tcPr>
          <w:p w14:paraId="62C8A016" w14:textId="6BC71F3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29 </w:t>
            </w:r>
          </w:p>
        </w:tc>
        <w:tc>
          <w:tcPr>
            <w:tcW w:w="1651" w:type="dxa"/>
            <w:shd w:val="clear" w:color="auto" w:fill="auto"/>
            <w:noWrap/>
          </w:tcPr>
          <w:p w14:paraId="45B24994" w14:textId="5104E867"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58 </w:t>
            </w:r>
          </w:p>
        </w:tc>
        <w:tc>
          <w:tcPr>
            <w:tcW w:w="1650" w:type="dxa"/>
            <w:shd w:val="clear" w:color="auto" w:fill="auto"/>
            <w:noWrap/>
          </w:tcPr>
          <w:p w14:paraId="63BD8795" w14:textId="4454A17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34 </w:t>
            </w:r>
          </w:p>
        </w:tc>
        <w:tc>
          <w:tcPr>
            <w:tcW w:w="1651" w:type="dxa"/>
            <w:shd w:val="clear" w:color="auto" w:fill="auto"/>
            <w:noWrap/>
          </w:tcPr>
          <w:p w14:paraId="790750A4" w14:textId="7DC246B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813 </w:t>
            </w:r>
          </w:p>
        </w:tc>
      </w:tr>
      <w:tr w:rsidR="009C36BD" w:rsidRPr="009E5255" w14:paraId="536EFCFF" w14:textId="77777777" w:rsidTr="00637A2E">
        <w:trPr>
          <w:trHeight w:val="255"/>
        </w:trPr>
        <w:tc>
          <w:tcPr>
            <w:tcW w:w="2405" w:type="dxa"/>
            <w:shd w:val="clear" w:color="auto" w:fill="auto"/>
            <w:noWrap/>
            <w:vAlign w:val="bottom"/>
            <w:hideMark/>
          </w:tcPr>
          <w:p w14:paraId="29821532"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Trastuzumab</w:t>
            </w:r>
          </w:p>
        </w:tc>
        <w:tc>
          <w:tcPr>
            <w:tcW w:w="1650" w:type="dxa"/>
            <w:shd w:val="clear" w:color="auto" w:fill="auto"/>
            <w:noWrap/>
          </w:tcPr>
          <w:p w14:paraId="7E73D842" w14:textId="211FAC14"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2 </w:t>
            </w:r>
          </w:p>
        </w:tc>
        <w:tc>
          <w:tcPr>
            <w:tcW w:w="1650" w:type="dxa"/>
            <w:shd w:val="clear" w:color="auto" w:fill="auto"/>
            <w:noWrap/>
          </w:tcPr>
          <w:p w14:paraId="3D3C458D" w14:textId="57194DC3"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11 </w:t>
            </w:r>
          </w:p>
        </w:tc>
        <w:tc>
          <w:tcPr>
            <w:tcW w:w="1651" w:type="dxa"/>
            <w:shd w:val="clear" w:color="auto" w:fill="auto"/>
            <w:noWrap/>
          </w:tcPr>
          <w:p w14:paraId="4C450984" w14:textId="00C90B2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33 </w:t>
            </w:r>
          </w:p>
        </w:tc>
        <w:tc>
          <w:tcPr>
            <w:tcW w:w="1650" w:type="dxa"/>
            <w:shd w:val="clear" w:color="auto" w:fill="auto"/>
            <w:noWrap/>
          </w:tcPr>
          <w:p w14:paraId="0F8AD7E2" w14:textId="3BBDC4CA"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423 </w:t>
            </w:r>
          </w:p>
        </w:tc>
        <w:tc>
          <w:tcPr>
            <w:tcW w:w="1651" w:type="dxa"/>
            <w:shd w:val="clear" w:color="auto" w:fill="auto"/>
            <w:noWrap/>
          </w:tcPr>
          <w:p w14:paraId="5C88C527" w14:textId="7A33494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230 </w:t>
            </w:r>
          </w:p>
        </w:tc>
        <w:tc>
          <w:tcPr>
            <w:tcW w:w="1650" w:type="dxa"/>
            <w:shd w:val="clear" w:color="auto" w:fill="auto"/>
            <w:noWrap/>
          </w:tcPr>
          <w:p w14:paraId="06005106" w14:textId="1C8E400C"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706 </w:t>
            </w:r>
          </w:p>
        </w:tc>
        <w:tc>
          <w:tcPr>
            <w:tcW w:w="1651" w:type="dxa"/>
            <w:shd w:val="clear" w:color="auto" w:fill="auto"/>
            <w:noWrap/>
          </w:tcPr>
          <w:p w14:paraId="5530FD37" w14:textId="183BC289"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175 </w:t>
            </w:r>
          </w:p>
        </w:tc>
      </w:tr>
      <w:tr w:rsidR="009C36BD" w:rsidRPr="009E5255" w14:paraId="178AAEF9" w14:textId="77777777" w:rsidTr="00637A2E">
        <w:trPr>
          <w:trHeight w:val="255"/>
        </w:trPr>
        <w:tc>
          <w:tcPr>
            <w:tcW w:w="2405" w:type="dxa"/>
            <w:shd w:val="clear" w:color="auto" w:fill="auto"/>
            <w:noWrap/>
            <w:vAlign w:val="bottom"/>
            <w:hideMark/>
          </w:tcPr>
          <w:p w14:paraId="63ECB08E" w14:textId="77777777" w:rsidR="009C36BD" w:rsidRPr="009E5255" w:rsidRDefault="009C36BD" w:rsidP="009C36BD">
            <w:pPr>
              <w:pStyle w:val="NoSpacing"/>
              <w:ind w:left="178"/>
              <w:rPr>
                <w:rFonts w:asciiTheme="majorHAnsi" w:hAnsiTheme="majorHAnsi" w:cstheme="majorHAnsi"/>
                <w:szCs w:val="20"/>
                <w:lang w:eastAsia="en-AU"/>
              </w:rPr>
            </w:pPr>
            <w:r w:rsidRPr="009E5255">
              <w:rPr>
                <w:rFonts w:asciiTheme="majorHAnsi" w:hAnsiTheme="majorHAnsi" w:cstheme="majorHAnsi"/>
                <w:szCs w:val="20"/>
                <w:lang w:eastAsia="en-AU"/>
              </w:rPr>
              <w:t>Tropisetron</w:t>
            </w:r>
          </w:p>
        </w:tc>
        <w:tc>
          <w:tcPr>
            <w:tcW w:w="1650" w:type="dxa"/>
            <w:shd w:val="clear" w:color="auto" w:fill="auto"/>
            <w:noWrap/>
          </w:tcPr>
          <w:p w14:paraId="0A3E2356" w14:textId="35EFB615" w:rsidR="009C36BD" w:rsidRPr="009E5255" w:rsidRDefault="009C36BD" w:rsidP="009C36BD">
            <w:pPr>
              <w:pStyle w:val="NoSpacing"/>
              <w:jc w:val="center"/>
              <w:rPr>
                <w:rFonts w:asciiTheme="majorHAnsi" w:hAnsiTheme="majorHAnsi" w:cstheme="majorHAnsi"/>
                <w:szCs w:val="20"/>
                <w:lang w:eastAsia="en-AU"/>
              </w:rPr>
            </w:pPr>
          </w:p>
        </w:tc>
        <w:tc>
          <w:tcPr>
            <w:tcW w:w="1650" w:type="dxa"/>
            <w:shd w:val="clear" w:color="auto" w:fill="auto"/>
            <w:noWrap/>
          </w:tcPr>
          <w:p w14:paraId="0CDE555D" w14:textId="47A2C1C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6 </w:t>
            </w:r>
          </w:p>
        </w:tc>
        <w:tc>
          <w:tcPr>
            <w:tcW w:w="1651" w:type="dxa"/>
            <w:shd w:val="clear" w:color="auto" w:fill="auto"/>
            <w:noWrap/>
          </w:tcPr>
          <w:p w14:paraId="487D9053" w14:textId="49F00DF6"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69 </w:t>
            </w:r>
          </w:p>
        </w:tc>
        <w:tc>
          <w:tcPr>
            <w:tcW w:w="1650" w:type="dxa"/>
            <w:shd w:val="clear" w:color="auto" w:fill="auto"/>
            <w:noWrap/>
          </w:tcPr>
          <w:p w14:paraId="14169B31" w14:textId="1954721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6 </w:t>
            </w:r>
          </w:p>
        </w:tc>
        <w:tc>
          <w:tcPr>
            <w:tcW w:w="1651" w:type="dxa"/>
            <w:shd w:val="clear" w:color="auto" w:fill="auto"/>
            <w:noWrap/>
          </w:tcPr>
          <w:p w14:paraId="424C74E0" w14:textId="57A94FB1"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37 </w:t>
            </w:r>
          </w:p>
        </w:tc>
        <w:tc>
          <w:tcPr>
            <w:tcW w:w="1650" w:type="dxa"/>
            <w:shd w:val="clear" w:color="auto" w:fill="auto"/>
            <w:noWrap/>
          </w:tcPr>
          <w:p w14:paraId="0A2C998F" w14:textId="15631EC2"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21 </w:t>
            </w:r>
          </w:p>
        </w:tc>
        <w:tc>
          <w:tcPr>
            <w:tcW w:w="1651" w:type="dxa"/>
            <w:shd w:val="clear" w:color="auto" w:fill="auto"/>
            <w:noWrap/>
          </w:tcPr>
          <w:p w14:paraId="6C0BB0CE" w14:textId="169FA9B5" w:rsidR="009C36BD" w:rsidRPr="009E5255" w:rsidRDefault="009C36BD" w:rsidP="009C36BD">
            <w:pPr>
              <w:pStyle w:val="NoSpacing"/>
              <w:jc w:val="center"/>
              <w:rPr>
                <w:rFonts w:asciiTheme="majorHAnsi" w:hAnsiTheme="majorHAnsi" w:cstheme="majorHAnsi"/>
                <w:szCs w:val="20"/>
                <w:lang w:eastAsia="en-AU"/>
              </w:rPr>
            </w:pPr>
            <w:r w:rsidRPr="009E5255">
              <w:rPr>
                <w:rFonts w:asciiTheme="majorHAnsi" w:hAnsiTheme="majorHAnsi" w:cstheme="majorHAnsi"/>
              </w:rPr>
              <w:t xml:space="preserve"> 189 </w:t>
            </w:r>
          </w:p>
        </w:tc>
      </w:tr>
      <w:tr w:rsidR="009C36BD" w:rsidRPr="009E5255" w14:paraId="26F0B716" w14:textId="77777777" w:rsidTr="00637A2E">
        <w:trPr>
          <w:trHeight w:val="255"/>
        </w:trPr>
        <w:tc>
          <w:tcPr>
            <w:tcW w:w="2405" w:type="dxa"/>
            <w:shd w:val="clear" w:color="auto" w:fill="auto"/>
            <w:noWrap/>
            <w:vAlign w:val="bottom"/>
            <w:hideMark/>
          </w:tcPr>
          <w:p w14:paraId="3E673BBB" w14:textId="77777777" w:rsidR="009C36BD" w:rsidRPr="009E5255" w:rsidRDefault="009C36BD" w:rsidP="009C36BD">
            <w:pPr>
              <w:pStyle w:val="TableHeader"/>
              <w:rPr>
                <w:rFonts w:cstheme="majorHAnsi"/>
              </w:rPr>
            </w:pPr>
            <w:r w:rsidRPr="009E5255">
              <w:rPr>
                <w:rFonts w:cstheme="majorHAnsi"/>
              </w:rPr>
              <w:t>Total Schedule 2</w:t>
            </w:r>
          </w:p>
        </w:tc>
        <w:tc>
          <w:tcPr>
            <w:tcW w:w="1650" w:type="dxa"/>
            <w:shd w:val="clear" w:color="auto" w:fill="auto"/>
            <w:noWrap/>
          </w:tcPr>
          <w:p w14:paraId="196B5465" w14:textId="063E4532" w:rsidR="009C36BD" w:rsidRPr="009E5255" w:rsidRDefault="009C36BD" w:rsidP="009C36BD">
            <w:pPr>
              <w:pStyle w:val="TableHeader"/>
              <w:rPr>
                <w:rFonts w:cstheme="majorHAnsi"/>
              </w:rPr>
            </w:pPr>
            <w:r w:rsidRPr="009E5255">
              <w:rPr>
                <w:rFonts w:cstheme="majorHAnsi"/>
              </w:rPr>
              <w:t xml:space="preserve"> 51,133 </w:t>
            </w:r>
          </w:p>
        </w:tc>
        <w:tc>
          <w:tcPr>
            <w:tcW w:w="1650" w:type="dxa"/>
            <w:shd w:val="clear" w:color="auto" w:fill="auto"/>
            <w:noWrap/>
          </w:tcPr>
          <w:p w14:paraId="459169E7" w14:textId="1DF14ABC" w:rsidR="009C36BD" w:rsidRPr="009E5255" w:rsidRDefault="009C36BD" w:rsidP="009C36BD">
            <w:pPr>
              <w:pStyle w:val="TableHeader"/>
              <w:rPr>
                <w:rFonts w:cstheme="majorHAnsi"/>
              </w:rPr>
            </w:pPr>
            <w:r w:rsidRPr="009E5255">
              <w:rPr>
                <w:rFonts w:cstheme="majorHAnsi"/>
              </w:rPr>
              <w:t xml:space="preserve"> 96,643 </w:t>
            </w:r>
          </w:p>
        </w:tc>
        <w:tc>
          <w:tcPr>
            <w:tcW w:w="1651" w:type="dxa"/>
            <w:shd w:val="clear" w:color="auto" w:fill="auto"/>
            <w:noWrap/>
          </w:tcPr>
          <w:p w14:paraId="76989A22" w14:textId="4CCCD148" w:rsidR="009C36BD" w:rsidRPr="009E5255" w:rsidRDefault="009C36BD" w:rsidP="009C36BD">
            <w:pPr>
              <w:pStyle w:val="TableHeader"/>
              <w:rPr>
                <w:rFonts w:cstheme="majorHAnsi"/>
              </w:rPr>
            </w:pPr>
            <w:r w:rsidRPr="009E5255">
              <w:rPr>
                <w:rFonts w:cstheme="majorHAnsi"/>
              </w:rPr>
              <w:t xml:space="preserve"> 95,741 </w:t>
            </w:r>
          </w:p>
        </w:tc>
        <w:tc>
          <w:tcPr>
            <w:tcW w:w="1650" w:type="dxa"/>
            <w:shd w:val="clear" w:color="auto" w:fill="auto"/>
            <w:noWrap/>
          </w:tcPr>
          <w:p w14:paraId="575DF4AC" w14:textId="68859FD4" w:rsidR="009C36BD" w:rsidRPr="009E5255" w:rsidRDefault="009C36BD" w:rsidP="009C36BD">
            <w:pPr>
              <w:pStyle w:val="TableHeader"/>
              <w:rPr>
                <w:rFonts w:cstheme="majorHAnsi"/>
                <w:szCs w:val="20"/>
              </w:rPr>
            </w:pPr>
            <w:r w:rsidRPr="009E5255">
              <w:rPr>
                <w:rFonts w:cstheme="majorHAnsi"/>
              </w:rPr>
              <w:t xml:space="preserve"> 92,811 </w:t>
            </w:r>
          </w:p>
        </w:tc>
        <w:tc>
          <w:tcPr>
            <w:tcW w:w="1651" w:type="dxa"/>
            <w:shd w:val="clear" w:color="auto" w:fill="auto"/>
            <w:noWrap/>
          </w:tcPr>
          <w:p w14:paraId="4A806118" w14:textId="69517EB3" w:rsidR="009C36BD" w:rsidRPr="009E5255" w:rsidRDefault="009C36BD" w:rsidP="009C36BD">
            <w:pPr>
              <w:pStyle w:val="TableHeader"/>
              <w:rPr>
                <w:rFonts w:cstheme="majorHAnsi"/>
                <w:szCs w:val="20"/>
              </w:rPr>
            </w:pPr>
            <w:r w:rsidRPr="009E5255">
              <w:rPr>
                <w:rFonts w:cstheme="majorHAnsi"/>
              </w:rPr>
              <w:t xml:space="preserve"> 91,385 </w:t>
            </w:r>
          </w:p>
        </w:tc>
        <w:tc>
          <w:tcPr>
            <w:tcW w:w="1650" w:type="dxa"/>
            <w:shd w:val="clear" w:color="auto" w:fill="auto"/>
            <w:noWrap/>
          </w:tcPr>
          <w:p w14:paraId="3A19C42A" w14:textId="76768E70" w:rsidR="009C36BD" w:rsidRPr="009E5255" w:rsidRDefault="009C36BD" w:rsidP="009C36BD">
            <w:pPr>
              <w:pStyle w:val="TableHeader"/>
              <w:rPr>
                <w:rFonts w:cstheme="majorHAnsi"/>
                <w:szCs w:val="20"/>
              </w:rPr>
            </w:pPr>
            <w:r w:rsidRPr="009E5255">
              <w:rPr>
                <w:rFonts w:cstheme="majorHAnsi"/>
              </w:rPr>
              <w:t xml:space="preserve"> 45,613 </w:t>
            </w:r>
          </w:p>
        </w:tc>
        <w:tc>
          <w:tcPr>
            <w:tcW w:w="1651" w:type="dxa"/>
            <w:shd w:val="clear" w:color="auto" w:fill="auto"/>
            <w:noWrap/>
          </w:tcPr>
          <w:p w14:paraId="09874F0F" w14:textId="3D4350BB" w:rsidR="009C36BD" w:rsidRPr="009E5255" w:rsidRDefault="009C36BD" w:rsidP="009C36BD">
            <w:pPr>
              <w:pStyle w:val="TableHeader"/>
              <w:rPr>
                <w:rFonts w:cstheme="majorHAnsi"/>
              </w:rPr>
            </w:pPr>
            <w:r w:rsidRPr="009E5255">
              <w:rPr>
                <w:rFonts w:cstheme="majorHAnsi"/>
              </w:rPr>
              <w:t xml:space="preserve"> 473,326 </w:t>
            </w:r>
          </w:p>
        </w:tc>
      </w:tr>
      <w:tr w:rsidR="00637A2E" w:rsidRPr="009E5255" w14:paraId="251685EB" w14:textId="77777777" w:rsidTr="009255D1">
        <w:trPr>
          <w:trHeight w:val="255"/>
        </w:trPr>
        <w:tc>
          <w:tcPr>
            <w:tcW w:w="13958" w:type="dxa"/>
            <w:gridSpan w:val="8"/>
            <w:shd w:val="clear" w:color="auto" w:fill="auto"/>
            <w:noWrap/>
            <w:vAlign w:val="bottom"/>
          </w:tcPr>
          <w:p w14:paraId="7BAC8927" w14:textId="77777777" w:rsidR="00637A2E" w:rsidRPr="009E5255" w:rsidRDefault="00637A2E" w:rsidP="009255D1">
            <w:pPr>
              <w:pStyle w:val="TableHeader"/>
              <w:rPr>
                <w:rFonts w:cstheme="majorHAnsi"/>
              </w:rPr>
            </w:pPr>
            <w:r w:rsidRPr="009E5255">
              <w:rPr>
                <w:rFonts w:cstheme="majorHAnsi"/>
              </w:rPr>
              <w:t>Total</w:t>
            </w:r>
          </w:p>
        </w:tc>
      </w:tr>
      <w:tr w:rsidR="009C36BD" w:rsidRPr="009E5255" w14:paraId="7814DF2A" w14:textId="77777777" w:rsidTr="00637A2E">
        <w:trPr>
          <w:trHeight w:val="255"/>
        </w:trPr>
        <w:tc>
          <w:tcPr>
            <w:tcW w:w="2405" w:type="dxa"/>
            <w:tcBorders>
              <w:bottom w:val="single" w:sz="4" w:space="0" w:color="auto"/>
            </w:tcBorders>
            <w:shd w:val="clear" w:color="auto" w:fill="auto"/>
            <w:noWrap/>
            <w:vAlign w:val="bottom"/>
            <w:hideMark/>
          </w:tcPr>
          <w:p w14:paraId="6C1C5FCF" w14:textId="77777777" w:rsidR="009C36BD" w:rsidRPr="009E5255" w:rsidRDefault="009C36BD" w:rsidP="009C36BD">
            <w:pPr>
              <w:pStyle w:val="TableHeader"/>
              <w:rPr>
                <w:rFonts w:cstheme="majorHAnsi"/>
              </w:rPr>
            </w:pPr>
            <w:r w:rsidRPr="009E5255">
              <w:rPr>
                <w:rFonts w:cstheme="majorHAnsi"/>
              </w:rPr>
              <w:t>Schedule 1 &amp; 2 Medicines</w:t>
            </w:r>
          </w:p>
        </w:tc>
        <w:tc>
          <w:tcPr>
            <w:tcW w:w="1650" w:type="dxa"/>
            <w:tcBorders>
              <w:bottom w:val="single" w:sz="4" w:space="0" w:color="auto"/>
            </w:tcBorders>
            <w:shd w:val="clear" w:color="auto" w:fill="auto"/>
            <w:noWrap/>
          </w:tcPr>
          <w:p w14:paraId="1794876E" w14:textId="7F1FF7AE" w:rsidR="009C36BD" w:rsidRPr="009E5255" w:rsidRDefault="009C36BD" w:rsidP="009C36BD">
            <w:pPr>
              <w:pStyle w:val="TableHeader"/>
              <w:rPr>
                <w:rFonts w:cstheme="majorHAnsi"/>
              </w:rPr>
            </w:pPr>
            <w:r w:rsidRPr="009E5255">
              <w:t xml:space="preserve"> 572,778 </w:t>
            </w:r>
          </w:p>
        </w:tc>
        <w:tc>
          <w:tcPr>
            <w:tcW w:w="1650" w:type="dxa"/>
            <w:tcBorders>
              <w:bottom w:val="single" w:sz="4" w:space="0" w:color="auto"/>
            </w:tcBorders>
            <w:shd w:val="clear" w:color="auto" w:fill="auto"/>
            <w:noWrap/>
          </w:tcPr>
          <w:p w14:paraId="381C4AEC" w14:textId="086DC3C7" w:rsidR="009C36BD" w:rsidRPr="009E5255" w:rsidRDefault="009C36BD" w:rsidP="009C36BD">
            <w:pPr>
              <w:pStyle w:val="TableHeader"/>
              <w:rPr>
                <w:rFonts w:cstheme="majorHAnsi"/>
              </w:rPr>
            </w:pPr>
            <w:r w:rsidRPr="009E5255">
              <w:t xml:space="preserve"> 1,161,738 </w:t>
            </w:r>
          </w:p>
        </w:tc>
        <w:tc>
          <w:tcPr>
            <w:tcW w:w="1651" w:type="dxa"/>
            <w:tcBorders>
              <w:bottom w:val="single" w:sz="4" w:space="0" w:color="auto"/>
            </w:tcBorders>
            <w:shd w:val="clear" w:color="auto" w:fill="auto"/>
            <w:noWrap/>
          </w:tcPr>
          <w:p w14:paraId="30730FE9" w14:textId="75FC6828" w:rsidR="009C36BD" w:rsidRPr="009E5255" w:rsidRDefault="009C36BD" w:rsidP="009C36BD">
            <w:pPr>
              <w:pStyle w:val="TableHeader"/>
              <w:rPr>
                <w:rFonts w:cstheme="majorHAnsi"/>
              </w:rPr>
            </w:pPr>
            <w:r w:rsidRPr="009E5255">
              <w:t xml:space="preserve"> 1,235,582 </w:t>
            </w:r>
          </w:p>
        </w:tc>
        <w:tc>
          <w:tcPr>
            <w:tcW w:w="1650" w:type="dxa"/>
            <w:tcBorders>
              <w:bottom w:val="single" w:sz="4" w:space="0" w:color="auto"/>
            </w:tcBorders>
            <w:shd w:val="clear" w:color="auto" w:fill="auto"/>
            <w:noWrap/>
          </w:tcPr>
          <w:p w14:paraId="49361EC2" w14:textId="6F34AF94" w:rsidR="009C36BD" w:rsidRPr="009E5255" w:rsidRDefault="009C36BD" w:rsidP="009C36BD">
            <w:pPr>
              <w:pStyle w:val="TableHeader"/>
              <w:rPr>
                <w:rFonts w:cstheme="majorHAnsi"/>
                <w:szCs w:val="20"/>
              </w:rPr>
            </w:pPr>
            <w:r w:rsidRPr="009E5255">
              <w:t xml:space="preserve"> 1,282,255 </w:t>
            </w:r>
          </w:p>
        </w:tc>
        <w:tc>
          <w:tcPr>
            <w:tcW w:w="1651" w:type="dxa"/>
            <w:tcBorders>
              <w:bottom w:val="single" w:sz="4" w:space="0" w:color="auto"/>
            </w:tcBorders>
            <w:shd w:val="clear" w:color="auto" w:fill="auto"/>
            <w:noWrap/>
          </w:tcPr>
          <w:p w14:paraId="3C46CC66" w14:textId="5340B414" w:rsidR="009C36BD" w:rsidRPr="009E5255" w:rsidRDefault="009C36BD" w:rsidP="009C36BD">
            <w:pPr>
              <w:pStyle w:val="TableHeader"/>
              <w:rPr>
                <w:rFonts w:cstheme="majorHAnsi"/>
                <w:szCs w:val="20"/>
              </w:rPr>
            </w:pPr>
            <w:r w:rsidRPr="009E5255">
              <w:t xml:space="preserve"> 1,355,464 </w:t>
            </w:r>
          </w:p>
        </w:tc>
        <w:tc>
          <w:tcPr>
            <w:tcW w:w="1650" w:type="dxa"/>
            <w:tcBorders>
              <w:bottom w:val="single" w:sz="4" w:space="0" w:color="auto"/>
            </w:tcBorders>
            <w:shd w:val="clear" w:color="auto" w:fill="auto"/>
            <w:noWrap/>
          </w:tcPr>
          <w:p w14:paraId="031C2952" w14:textId="74495215" w:rsidR="009C36BD" w:rsidRPr="009E5255" w:rsidRDefault="009C36BD" w:rsidP="009C36BD">
            <w:pPr>
              <w:pStyle w:val="TableHeader"/>
              <w:rPr>
                <w:rFonts w:cstheme="majorHAnsi"/>
                <w:szCs w:val="20"/>
              </w:rPr>
            </w:pPr>
            <w:r w:rsidRPr="009E5255">
              <w:t xml:space="preserve"> 695,913 </w:t>
            </w:r>
          </w:p>
        </w:tc>
        <w:tc>
          <w:tcPr>
            <w:tcW w:w="1651" w:type="dxa"/>
            <w:tcBorders>
              <w:bottom w:val="single" w:sz="4" w:space="0" w:color="auto"/>
            </w:tcBorders>
            <w:shd w:val="clear" w:color="auto" w:fill="auto"/>
            <w:noWrap/>
          </w:tcPr>
          <w:p w14:paraId="6A69CE1B" w14:textId="3BDEE245" w:rsidR="009C36BD" w:rsidRPr="009E5255" w:rsidRDefault="009C36BD" w:rsidP="009C36BD">
            <w:pPr>
              <w:pStyle w:val="TableHeader"/>
              <w:rPr>
                <w:rFonts w:cstheme="majorHAnsi"/>
                <w:szCs w:val="20"/>
              </w:rPr>
            </w:pPr>
            <w:r w:rsidRPr="009E5255">
              <w:t xml:space="preserve"> 6,303,730 </w:t>
            </w:r>
          </w:p>
        </w:tc>
      </w:tr>
    </w:tbl>
    <w:p w14:paraId="08F296CD" w14:textId="38608B85" w:rsidR="002D2683" w:rsidRPr="009E5255" w:rsidRDefault="002D2683" w:rsidP="00784821">
      <w:pPr>
        <w:sectPr w:rsidR="002D2683" w:rsidRPr="009E5255" w:rsidSect="00AF60A4">
          <w:headerReference w:type="default" r:id="rId120"/>
          <w:pgSz w:w="16817" w:h="11901" w:orient="landscape"/>
          <w:pgMar w:top="1440" w:right="1440" w:bottom="1440" w:left="1440" w:header="709" w:footer="709" w:gutter="0"/>
          <w:cols w:space="708"/>
          <w:docGrid w:linePitch="360"/>
        </w:sectPr>
      </w:pPr>
    </w:p>
    <w:p w14:paraId="3A092CE9" w14:textId="7823EC40" w:rsidR="00784821" w:rsidRPr="009E5255" w:rsidRDefault="00072617" w:rsidP="00965D8B">
      <w:pPr>
        <w:rPr>
          <w:i/>
          <w:iCs/>
          <w:u w:val="single"/>
        </w:rPr>
      </w:pPr>
      <w:r w:rsidRPr="009E5255">
        <w:rPr>
          <w:i/>
          <w:iCs/>
          <w:u w:val="single"/>
        </w:rPr>
        <w:t>PBS p</w:t>
      </w:r>
      <w:r w:rsidR="00784821" w:rsidRPr="009E5255">
        <w:rPr>
          <w:i/>
          <w:iCs/>
          <w:u w:val="single"/>
        </w:rPr>
        <w:t>rice per unit</w:t>
      </w:r>
    </w:p>
    <w:p w14:paraId="0BF91DE7" w14:textId="4F246C22" w:rsidR="00E74AEC" w:rsidRPr="009E5255" w:rsidRDefault="00E74AEC" w:rsidP="00E74AEC">
      <w:pPr>
        <w:rPr>
          <w:lang w:eastAsia="en-AU"/>
        </w:rPr>
      </w:pPr>
      <w:r w:rsidRPr="009E5255">
        <w:rPr>
          <w:lang w:eastAsia="en-AU"/>
        </w:rPr>
        <w:t xml:space="preserve">A summary of the average price paid per unit (mg, mcg or international unit) by the Government for cancer medicines from July 2016 to June 2021 is presented in </w:t>
      </w:r>
      <w:r w:rsidRPr="009E5255">
        <w:rPr>
          <w:lang w:eastAsia="en-AU"/>
        </w:rPr>
        <w:fldChar w:fldCharType="begin"/>
      </w:r>
      <w:r w:rsidRPr="009E5255">
        <w:rPr>
          <w:lang w:eastAsia="en-AU"/>
        </w:rPr>
        <w:instrText xml:space="preserve"> REF _Ref94159788 \h </w:instrText>
      </w:r>
      <w:r w:rsidRPr="009E5255">
        <w:rPr>
          <w:lang w:eastAsia="en-AU"/>
        </w:rPr>
      </w:r>
      <w:r w:rsidRPr="009E5255">
        <w:rPr>
          <w:lang w:eastAsia="en-AU"/>
        </w:rPr>
        <w:fldChar w:fldCharType="separate"/>
      </w:r>
      <w:r w:rsidR="000C766B" w:rsidRPr="009E5255">
        <w:t>Figure A</w:t>
      </w:r>
      <w:r w:rsidR="000C766B">
        <w:rPr>
          <w:noProof/>
        </w:rPr>
        <w:t>5</w:t>
      </w:r>
      <w:r w:rsidRPr="009E5255">
        <w:rPr>
          <w:lang w:eastAsia="en-AU"/>
        </w:rPr>
        <w:fldChar w:fldCharType="end"/>
      </w:r>
      <w:r w:rsidRPr="009E5255">
        <w:rPr>
          <w:lang w:eastAsia="en-AU"/>
        </w:rPr>
        <w:t xml:space="preserve"> and </w:t>
      </w:r>
      <w:r w:rsidRPr="009E5255">
        <w:rPr>
          <w:lang w:eastAsia="en-AU"/>
        </w:rPr>
        <w:fldChar w:fldCharType="begin"/>
      </w:r>
      <w:r w:rsidRPr="009E5255">
        <w:rPr>
          <w:lang w:eastAsia="en-AU"/>
        </w:rPr>
        <w:instrText xml:space="preserve"> REF _Ref94159852 \h </w:instrText>
      </w:r>
      <w:r w:rsidRPr="009E5255">
        <w:rPr>
          <w:lang w:eastAsia="en-AU"/>
        </w:rPr>
      </w:r>
      <w:r w:rsidRPr="009E5255">
        <w:rPr>
          <w:lang w:eastAsia="en-AU"/>
        </w:rPr>
        <w:fldChar w:fldCharType="separate"/>
      </w:r>
      <w:r w:rsidR="000C766B" w:rsidRPr="009E5255">
        <w:t>Figure A</w:t>
      </w:r>
      <w:r w:rsidR="000C766B">
        <w:rPr>
          <w:noProof/>
        </w:rPr>
        <w:t>6</w:t>
      </w:r>
      <w:r w:rsidRPr="009E5255">
        <w:rPr>
          <w:lang w:eastAsia="en-AU"/>
        </w:rPr>
        <w:fldChar w:fldCharType="end"/>
      </w:r>
      <w:r w:rsidRPr="009E5255">
        <w:rPr>
          <w:lang w:eastAsia="en-AU"/>
        </w:rPr>
        <w:t xml:space="preserve">.  Overall, the average price paid per unit was $39.63 for Schedule 1 medicines and $8.21 for Schedule 2 medicines.  For this analysis, the price per unit is estimated based on the benefit paid divided by the number of units dispensed per claim.  The number of units per PBS claim has been estimated based on the reported Regulation 24 quantity dispensed as an indicator of dose, modified by the reported presentation strength (where the information reported under Regulation 24 related to the number of packs dispensed rather than the dose dispensed).  An annual breakdown of the average price paid per unit is provided in </w:t>
      </w:r>
      <w:r w:rsidR="00254FF9" w:rsidRPr="009E5255">
        <w:rPr>
          <w:lang w:eastAsia="en-AU"/>
        </w:rPr>
        <w:fldChar w:fldCharType="begin"/>
      </w:r>
      <w:r w:rsidR="00254FF9" w:rsidRPr="009E5255">
        <w:rPr>
          <w:lang w:eastAsia="en-AU"/>
        </w:rPr>
        <w:instrText xml:space="preserve"> REF _Ref94160101 \h </w:instrText>
      </w:r>
      <w:r w:rsidR="00254FF9" w:rsidRPr="009E5255">
        <w:rPr>
          <w:lang w:eastAsia="en-AU"/>
        </w:rPr>
      </w:r>
      <w:r w:rsidR="00254FF9" w:rsidRPr="009E5255">
        <w:rPr>
          <w:lang w:eastAsia="en-AU"/>
        </w:rPr>
        <w:fldChar w:fldCharType="separate"/>
      </w:r>
      <w:r w:rsidR="000C766B" w:rsidRPr="009E5255">
        <w:t>Table A</w:t>
      </w:r>
      <w:r w:rsidR="000C766B">
        <w:rPr>
          <w:noProof/>
        </w:rPr>
        <w:t>12</w:t>
      </w:r>
      <w:r w:rsidR="00254FF9" w:rsidRPr="009E5255">
        <w:rPr>
          <w:lang w:eastAsia="en-AU"/>
        </w:rPr>
        <w:fldChar w:fldCharType="end"/>
      </w:r>
      <w:r w:rsidRPr="009E5255">
        <w:rPr>
          <w:lang w:eastAsia="en-AU"/>
        </w:rPr>
        <w:t>.</w:t>
      </w:r>
    </w:p>
    <w:p w14:paraId="767583D3" w14:textId="58E2E93F" w:rsidR="00E74AEC" w:rsidRPr="009E5255" w:rsidRDefault="00E74AEC" w:rsidP="00E74AEC">
      <w:pPr>
        <w:pStyle w:val="Caption"/>
      </w:pPr>
      <w:bookmarkStart w:id="414" w:name="_Ref94159788"/>
      <w:r w:rsidRPr="009E5255">
        <w:t>Figure A</w:t>
      </w:r>
      <w:r w:rsidR="00E36C93">
        <w:fldChar w:fldCharType="begin"/>
      </w:r>
      <w:r w:rsidR="00E36C93">
        <w:instrText xml:space="preserve"> SEQ Figure_A \* ARABIC </w:instrText>
      </w:r>
      <w:r w:rsidR="00E36C93">
        <w:fldChar w:fldCharType="separate"/>
      </w:r>
      <w:r w:rsidR="000C766B">
        <w:rPr>
          <w:noProof/>
        </w:rPr>
        <w:t>5</w:t>
      </w:r>
      <w:r w:rsidR="00E36C93">
        <w:rPr>
          <w:noProof/>
        </w:rPr>
        <w:fldChar w:fldCharType="end"/>
      </w:r>
      <w:bookmarkEnd w:id="414"/>
      <w:r w:rsidRPr="009E5255">
        <w:t xml:space="preserve">. </w:t>
      </w:r>
      <w:r w:rsidR="000E3EB8" w:rsidRPr="009E5255">
        <w:t>Mean</w:t>
      </w:r>
      <w:r w:rsidRPr="009E5255">
        <w:t xml:space="preserve"> </w:t>
      </w:r>
      <w:r w:rsidR="000E3EB8" w:rsidRPr="009E5255">
        <w:t>PBS p</w:t>
      </w:r>
      <w:r w:rsidRPr="009E5255">
        <w:t xml:space="preserve">rice per </w:t>
      </w:r>
      <w:r w:rsidR="000E3EB8" w:rsidRPr="009E5255">
        <w:t>u</w:t>
      </w:r>
      <w:r w:rsidRPr="009E5255">
        <w:t>nit</w:t>
      </w:r>
      <w:r w:rsidR="000E3EB8" w:rsidRPr="009E5255">
        <w:t xml:space="preserve"> by </w:t>
      </w:r>
      <w:r w:rsidR="00E466D8" w:rsidRPr="009E5255">
        <w:t>item</w:t>
      </w:r>
      <w:r w:rsidR="000E3EB8" w:rsidRPr="009E5255">
        <w:t>,</w:t>
      </w:r>
      <w:r w:rsidRPr="009E5255">
        <w:t xml:space="preserve"> Schedule </w:t>
      </w:r>
      <w:r w:rsidR="000E3EB8" w:rsidRPr="009E5255">
        <w:t>1</w:t>
      </w:r>
      <w:r w:rsidRPr="009E5255">
        <w:t xml:space="preserve"> (July 2016 - June 2021)</w:t>
      </w:r>
    </w:p>
    <w:p w14:paraId="1A537A0B" w14:textId="77777777" w:rsidR="00E74AEC" w:rsidRPr="009E5255" w:rsidRDefault="00E74AEC" w:rsidP="00E74AEC">
      <w:pPr>
        <w:rPr>
          <w:highlight w:val="yellow"/>
        </w:rPr>
      </w:pPr>
      <w:r w:rsidRPr="009E5255">
        <w:rPr>
          <w:noProof/>
        </w:rPr>
        <w:drawing>
          <wp:inline distT="0" distB="0" distL="0" distR="0" wp14:anchorId="17CD35FE" wp14:editId="00419593">
            <wp:extent cx="5958443" cy="6351863"/>
            <wp:effectExtent l="0" t="0" r="0" b="0"/>
            <wp:docPr id="62" name="Graphic 62" descr="a bar chart of the mean PBS price per unit by item,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a bar chart of the mean PBS price per unit by item, Schedule 1 from July 2016 to June 2021."/>
                    <pic:cNvPicPr/>
                  </pic:nvPicPr>
                  <pic:blipFill rotWithShape="1">
                    <a:blip r:embed="rId121">
                      <a:extLst>
                        <a:ext uri="{96DAC541-7B7A-43D3-8B79-37D633B846F1}">
                          <asvg:svgBlip xmlns:asvg="http://schemas.microsoft.com/office/drawing/2016/SVG/main" r:embed="rId122"/>
                        </a:ext>
                      </a:extLst>
                    </a:blip>
                    <a:srcRect t="2306"/>
                    <a:stretch/>
                  </pic:blipFill>
                  <pic:spPr bwMode="auto">
                    <a:xfrm>
                      <a:off x="0" y="0"/>
                      <a:ext cx="5963571" cy="6357330"/>
                    </a:xfrm>
                    <a:prstGeom prst="rect">
                      <a:avLst/>
                    </a:prstGeom>
                    <a:ln>
                      <a:noFill/>
                    </a:ln>
                    <a:extLst>
                      <a:ext uri="{53640926-AAD7-44D8-BBD7-CCE9431645EC}">
                        <a14:shadowObscured xmlns:a14="http://schemas.microsoft.com/office/drawing/2010/main"/>
                      </a:ext>
                    </a:extLst>
                  </pic:spPr>
                </pic:pic>
              </a:graphicData>
            </a:graphic>
          </wp:inline>
        </w:drawing>
      </w:r>
    </w:p>
    <w:p w14:paraId="0F7DA628" w14:textId="67E390A9" w:rsidR="00E74AEC" w:rsidRPr="009E5255" w:rsidRDefault="00E74AEC" w:rsidP="003A6F1A">
      <w:pPr>
        <w:pStyle w:val="TableNotes"/>
        <w:rPr>
          <w:highlight w:val="yellow"/>
        </w:rPr>
      </w:pPr>
      <w:r w:rsidRPr="009E5255">
        <w:t>Source:</w:t>
      </w:r>
      <w:r w:rsidRPr="009E5255">
        <w:tab/>
        <w:t xml:space="preserve">Prepared for this Review using PBS </w:t>
      </w:r>
      <w:r w:rsidR="00FF4F3F" w:rsidRPr="009E5255">
        <w:t>patient-level data</w:t>
      </w:r>
      <w:r w:rsidRPr="009E5255">
        <w:t>.</w:t>
      </w:r>
    </w:p>
    <w:p w14:paraId="6115A41D" w14:textId="7A01874D" w:rsidR="00E74AEC" w:rsidRPr="009E5255" w:rsidRDefault="00E74AEC" w:rsidP="00E74AEC">
      <w:pPr>
        <w:pStyle w:val="Caption"/>
      </w:pPr>
      <w:bookmarkStart w:id="415" w:name="_Ref94159852"/>
      <w:r w:rsidRPr="009E5255">
        <w:t>Figure A</w:t>
      </w:r>
      <w:r w:rsidR="00E36C93">
        <w:fldChar w:fldCharType="begin"/>
      </w:r>
      <w:r w:rsidR="00E36C93">
        <w:instrText xml:space="preserve"> SEQ Figure_A \* ARABIC </w:instrText>
      </w:r>
      <w:r w:rsidR="00E36C93">
        <w:fldChar w:fldCharType="separate"/>
      </w:r>
      <w:r w:rsidR="000C766B">
        <w:rPr>
          <w:noProof/>
        </w:rPr>
        <w:t>6</w:t>
      </w:r>
      <w:r w:rsidR="00E36C93">
        <w:rPr>
          <w:noProof/>
        </w:rPr>
        <w:fldChar w:fldCharType="end"/>
      </w:r>
      <w:bookmarkEnd w:id="415"/>
      <w:r w:rsidRPr="009E5255">
        <w:t xml:space="preserve">. </w:t>
      </w:r>
      <w:r w:rsidR="000E3EB8" w:rsidRPr="009E5255">
        <w:t>Mean</w:t>
      </w:r>
      <w:r w:rsidRPr="009E5255">
        <w:t xml:space="preserve"> </w:t>
      </w:r>
      <w:r w:rsidR="000E3EB8" w:rsidRPr="009E5255">
        <w:t>PBS p</w:t>
      </w:r>
      <w:r w:rsidRPr="009E5255">
        <w:t xml:space="preserve">rice per </w:t>
      </w:r>
      <w:r w:rsidR="000E3EB8" w:rsidRPr="009E5255">
        <w:t>u</w:t>
      </w:r>
      <w:r w:rsidRPr="009E5255">
        <w:t>nit</w:t>
      </w:r>
      <w:r w:rsidR="00E466D8" w:rsidRPr="009E5255">
        <w:t xml:space="preserve"> by item</w:t>
      </w:r>
      <w:r w:rsidR="000E3EB8" w:rsidRPr="009E5255">
        <w:t>,</w:t>
      </w:r>
      <w:r w:rsidRPr="009E5255">
        <w:t xml:space="preserve"> Schedule 2 (July 2016 - June 2021)</w:t>
      </w:r>
    </w:p>
    <w:p w14:paraId="6828DE91" w14:textId="77777777" w:rsidR="00E74AEC" w:rsidRPr="009E5255" w:rsidRDefault="00E74AEC" w:rsidP="00E74AEC">
      <w:pPr>
        <w:rPr>
          <w:highlight w:val="yellow"/>
        </w:rPr>
      </w:pPr>
      <w:r w:rsidRPr="009E5255">
        <w:rPr>
          <w:noProof/>
        </w:rPr>
        <w:drawing>
          <wp:inline distT="0" distB="0" distL="0" distR="0" wp14:anchorId="4122478B" wp14:editId="4F2F04E0">
            <wp:extent cx="4610100" cy="3543300"/>
            <wp:effectExtent l="0" t="0" r="0" b="0"/>
            <wp:docPr id="83" name="Graphic 83" descr="a bar chart of the mean PBS price per unit by item, Schedule 2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phic 83" descr="a bar chart of the mean PBS price per unit by item, Schedule 2 from July 2016 to June 2021."/>
                    <pic:cNvPicPr/>
                  </pic:nvPicPr>
                  <pic:blipFill>
                    <a:blip r:embed="rId123">
                      <a:extLst>
                        <a:ext uri="{96DAC541-7B7A-43D3-8B79-37D633B846F1}">
                          <asvg:svgBlip xmlns:asvg="http://schemas.microsoft.com/office/drawing/2016/SVG/main" r:embed="rId124"/>
                        </a:ext>
                      </a:extLst>
                    </a:blip>
                    <a:stretch>
                      <a:fillRect/>
                    </a:stretch>
                  </pic:blipFill>
                  <pic:spPr>
                    <a:xfrm>
                      <a:off x="0" y="0"/>
                      <a:ext cx="4610100" cy="3543300"/>
                    </a:xfrm>
                    <a:prstGeom prst="rect">
                      <a:avLst/>
                    </a:prstGeom>
                  </pic:spPr>
                </pic:pic>
              </a:graphicData>
            </a:graphic>
          </wp:inline>
        </w:drawing>
      </w:r>
    </w:p>
    <w:p w14:paraId="02EF405D" w14:textId="26EBA978" w:rsidR="00E74AEC" w:rsidRPr="009E5255" w:rsidRDefault="00E74AEC" w:rsidP="003A6F1A">
      <w:pPr>
        <w:pStyle w:val="TableNotes"/>
        <w:rPr>
          <w:highlight w:val="yellow"/>
        </w:rPr>
      </w:pPr>
      <w:r w:rsidRPr="009E5255">
        <w:t>Source:</w:t>
      </w:r>
      <w:r w:rsidRPr="009E5255">
        <w:tab/>
        <w:t xml:space="preserve">Prepared for this Review using PBS </w:t>
      </w:r>
      <w:r w:rsidR="00FF4F3F" w:rsidRPr="009E5255">
        <w:t>patient-level data</w:t>
      </w:r>
      <w:r w:rsidRPr="009E5255">
        <w:t>.</w:t>
      </w:r>
    </w:p>
    <w:p w14:paraId="6CC04933" w14:textId="77777777" w:rsidR="00254FF9" w:rsidRPr="009E5255" w:rsidRDefault="00254FF9" w:rsidP="00254FF9">
      <w:pPr>
        <w:rPr>
          <w:highlight w:val="yellow"/>
        </w:rPr>
        <w:sectPr w:rsidR="00254FF9" w:rsidRPr="009E5255" w:rsidSect="009D79E4">
          <w:pgSz w:w="11900" w:h="16840"/>
          <w:pgMar w:top="1440" w:right="1440" w:bottom="1440" w:left="1440" w:header="708" w:footer="708" w:gutter="0"/>
          <w:cols w:space="708"/>
          <w:docGrid w:linePitch="360"/>
        </w:sectPr>
      </w:pPr>
    </w:p>
    <w:p w14:paraId="4CC78D1B" w14:textId="76D3174D" w:rsidR="00254FF9" w:rsidRPr="009E5255" w:rsidRDefault="00254FF9" w:rsidP="00254FF9">
      <w:pPr>
        <w:pStyle w:val="Caption"/>
      </w:pPr>
      <w:bookmarkStart w:id="416" w:name="_Ref94160101"/>
      <w:r w:rsidRPr="009E5255">
        <w:t>Table A</w:t>
      </w:r>
      <w:r w:rsidR="00E36C93">
        <w:fldChar w:fldCharType="begin"/>
      </w:r>
      <w:r w:rsidR="00E36C93">
        <w:instrText xml:space="preserve"> SEQ Table_A \* ARABIC </w:instrText>
      </w:r>
      <w:r w:rsidR="00E36C93">
        <w:fldChar w:fldCharType="separate"/>
      </w:r>
      <w:r w:rsidR="000C766B">
        <w:rPr>
          <w:noProof/>
        </w:rPr>
        <w:t>12</w:t>
      </w:r>
      <w:r w:rsidR="00E36C93">
        <w:rPr>
          <w:noProof/>
        </w:rPr>
        <w:fldChar w:fldCharType="end"/>
      </w:r>
      <w:bookmarkEnd w:id="416"/>
      <w:r w:rsidRPr="009E5255">
        <w:t xml:space="preserve">. </w:t>
      </w:r>
      <w:r w:rsidR="000E3EB8" w:rsidRPr="009E5255">
        <w:t>Mean</w:t>
      </w:r>
      <w:r w:rsidRPr="009E5255">
        <w:t xml:space="preserve"> price per unit by item (July 2016 - June 2021)</w:t>
      </w:r>
    </w:p>
    <w:tbl>
      <w:tblPr>
        <w:tblW w:w="13958" w:type="dxa"/>
        <w:tblLayout w:type="fixed"/>
        <w:tblLook w:val="04A0" w:firstRow="1" w:lastRow="0" w:firstColumn="1" w:lastColumn="0" w:noHBand="0" w:noVBand="1"/>
        <w:tblCaption w:val="Mean price per unit by item from July 2016 to June 2021"/>
      </w:tblPr>
      <w:tblGrid>
        <w:gridCol w:w="2405"/>
        <w:gridCol w:w="1650"/>
        <w:gridCol w:w="1650"/>
        <w:gridCol w:w="1651"/>
        <w:gridCol w:w="1650"/>
        <w:gridCol w:w="1651"/>
        <w:gridCol w:w="1650"/>
        <w:gridCol w:w="1651"/>
      </w:tblGrid>
      <w:tr w:rsidR="00254FF9" w:rsidRPr="009E5255" w14:paraId="095B21A3" w14:textId="77777777" w:rsidTr="002E50CC">
        <w:trPr>
          <w:trHeight w:val="227"/>
          <w:tblHeader/>
        </w:trPr>
        <w:tc>
          <w:tcPr>
            <w:tcW w:w="2405" w:type="dxa"/>
            <w:tcBorders>
              <w:bottom w:val="single" w:sz="4" w:space="0" w:color="auto"/>
            </w:tcBorders>
            <w:shd w:val="clear" w:color="auto" w:fill="auto"/>
            <w:noWrap/>
            <w:vAlign w:val="bottom"/>
            <w:hideMark/>
          </w:tcPr>
          <w:p w14:paraId="4E2A831D" w14:textId="3874A283" w:rsidR="00254FF9" w:rsidRPr="009E5255" w:rsidRDefault="00254FF9" w:rsidP="00A95547">
            <w:pPr>
              <w:pStyle w:val="TableHeader"/>
            </w:pPr>
            <w:r w:rsidRPr="009E5255">
              <w:t>Drug</w:t>
            </w:r>
          </w:p>
        </w:tc>
        <w:tc>
          <w:tcPr>
            <w:tcW w:w="1650" w:type="dxa"/>
            <w:tcBorders>
              <w:bottom w:val="single" w:sz="4" w:space="0" w:color="auto"/>
            </w:tcBorders>
            <w:shd w:val="clear" w:color="auto" w:fill="auto"/>
            <w:noWrap/>
            <w:vAlign w:val="center"/>
            <w:hideMark/>
          </w:tcPr>
          <w:p w14:paraId="4FF4C1F5" w14:textId="77777777" w:rsidR="00254FF9" w:rsidRPr="009E5255" w:rsidRDefault="00254FF9" w:rsidP="00A95547">
            <w:pPr>
              <w:pStyle w:val="TableHeader"/>
            </w:pPr>
            <w:r w:rsidRPr="009E5255">
              <w:t>2016</w:t>
            </w:r>
          </w:p>
        </w:tc>
        <w:tc>
          <w:tcPr>
            <w:tcW w:w="1650" w:type="dxa"/>
            <w:tcBorders>
              <w:bottom w:val="single" w:sz="4" w:space="0" w:color="auto"/>
            </w:tcBorders>
            <w:shd w:val="clear" w:color="auto" w:fill="auto"/>
            <w:noWrap/>
            <w:vAlign w:val="center"/>
            <w:hideMark/>
          </w:tcPr>
          <w:p w14:paraId="7BC1A659" w14:textId="77777777" w:rsidR="00254FF9" w:rsidRPr="009E5255" w:rsidRDefault="00254FF9" w:rsidP="00A95547">
            <w:pPr>
              <w:pStyle w:val="TableHeader"/>
            </w:pPr>
            <w:r w:rsidRPr="009E5255">
              <w:t>2017</w:t>
            </w:r>
          </w:p>
        </w:tc>
        <w:tc>
          <w:tcPr>
            <w:tcW w:w="1651" w:type="dxa"/>
            <w:tcBorders>
              <w:bottom w:val="single" w:sz="4" w:space="0" w:color="auto"/>
            </w:tcBorders>
            <w:shd w:val="clear" w:color="auto" w:fill="auto"/>
            <w:noWrap/>
            <w:vAlign w:val="center"/>
            <w:hideMark/>
          </w:tcPr>
          <w:p w14:paraId="4F179613" w14:textId="77777777" w:rsidR="00254FF9" w:rsidRPr="009E5255" w:rsidRDefault="00254FF9" w:rsidP="00A95547">
            <w:pPr>
              <w:pStyle w:val="TableHeader"/>
            </w:pPr>
            <w:r w:rsidRPr="009E5255">
              <w:t>2018</w:t>
            </w:r>
          </w:p>
        </w:tc>
        <w:tc>
          <w:tcPr>
            <w:tcW w:w="1650" w:type="dxa"/>
            <w:tcBorders>
              <w:bottom w:val="single" w:sz="4" w:space="0" w:color="auto"/>
            </w:tcBorders>
            <w:shd w:val="clear" w:color="auto" w:fill="auto"/>
            <w:noWrap/>
            <w:vAlign w:val="center"/>
            <w:hideMark/>
          </w:tcPr>
          <w:p w14:paraId="56E5268D" w14:textId="77777777" w:rsidR="00254FF9" w:rsidRPr="009E5255" w:rsidRDefault="00254FF9" w:rsidP="00A95547">
            <w:pPr>
              <w:pStyle w:val="TableHeader"/>
            </w:pPr>
            <w:r w:rsidRPr="009E5255">
              <w:t>2019</w:t>
            </w:r>
          </w:p>
        </w:tc>
        <w:tc>
          <w:tcPr>
            <w:tcW w:w="1651" w:type="dxa"/>
            <w:tcBorders>
              <w:bottom w:val="single" w:sz="4" w:space="0" w:color="auto"/>
            </w:tcBorders>
            <w:shd w:val="clear" w:color="auto" w:fill="auto"/>
            <w:noWrap/>
            <w:vAlign w:val="center"/>
            <w:hideMark/>
          </w:tcPr>
          <w:p w14:paraId="3004CC49" w14:textId="77777777" w:rsidR="00254FF9" w:rsidRPr="009E5255" w:rsidRDefault="00254FF9" w:rsidP="00A95547">
            <w:pPr>
              <w:pStyle w:val="TableHeader"/>
            </w:pPr>
            <w:r w:rsidRPr="009E5255">
              <w:t>2020</w:t>
            </w:r>
          </w:p>
        </w:tc>
        <w:tc>
          <w:tcPr>
            <w:tcW w:w="1650" w:type="dxa"/>
            <w:tcBorders>
              <w:bottom w:val="single" w:sz="4" w:space="0" w:color="auto"/>
            </w:tcBorders>
            <w:shd w:val="clear" w:color="auto" w:fill="auto"/>
            <w:noWrap/>
            <w:vAlign w:val="center"/>
            <w:hideMark/>
          </w:tcPr>
          <w:p w14:paraId="431DD6EC" w14:textId="77777777" w:rsidR="00254FF9" w:rsidRPr="009E5255" w:rsidRDefault="00254FF9" w:rsidP="00A95547">
            <w:pPr>
              <w:pStyle w:val="TableHeader"/>
            </w:pPr>
            <w:r w:rsidRPr="009E5255">
              <w:t>2021</w:t>
            </w:r>
          </w:p>
        </w:tc>
        <w:tc>
          <w:tcPr>
            <w:tcW w:w="1651" w:type="dxa"/>
            <w:tcBorders>
              <w:bottom w:val="single" w:sz="4" w:space="0" w:color="auto"/>
            </w:tcBorders>
            <w:shd w:val="clear" w:color="auto" w:fill="auto"/>
            <w:noWrap/>
            <w:vAlign w:val="center"/>
            <w:hideMark/>
          </w:tcPr>
          <w:p w14:paraId="6ACB03BC" w14:textId="77777777" w:rsidR="00254FF9" w:rsidRPr="009E5255" w:rsidRDefault="00254FF9" w:rsidP="00A95547">
            <w:pPr>
              <w:pStyle w:val="TableHeader"/>
            </w:pPr>
            <w:r w:rsidRPr="009E5255">
              <w:t>2016-2021</w:t>
            </w:r>
          </w:p>
        </w:tc>
      </w:tr>
      <w:tr w:rsidR="00254FF9" w:rsidRPr="009E5255" w14:paraId="3781F5AA" w14:textId="77777777" w:rsidTr="002E50CC">
        <w:trPr>
          <w:trHeight w:val="227"/>
        </w:trPr>
        <w:tc>
          <w:tcPr>
            <w:tcW w:w="13958" w:type="dxa"/>
            <w:gridSpan w:val="8"/>
            <w:tcBorders>
              <w:top w:val="single" w:sz="4" w:space="0" w:color="auto"/>
            </w:tcBorders>
            <w:shd w:val="clear" w:color="auto" w:fill="auto"/>
            <w:noWrap/>
            <w:vAlign w:val="center"/>
          </w:tcPr>
          <w:p w14:paraId="082611B5" w14:textId="77777777" w:rsidR="00254FF9" w:rsidRPr="009E5255" w:rsidRDefault="00254FF9" w:rsidP="00A95547">
            <w:pPr>
              <w:pStyle w:val="TableHeader"/>
            </w:pPr>
            <w:r w:rsidRPr="009E5255">
              <w:t>Schedule 1 Medicines</w:t>
            </w:r>
          </w:p>
        </w:tc>
      </w:tr>
      <w:tr w:rsidR="00254FF9" w:rsidRPr="009E5255" w14:paraId="4124671F" w14:textId="77777777" w:rsidTr="002E50CC">
        <w:trPr>
          <w:trHeight w:val="227"/>
        </w:trPr>
        <w:tc>
          <w:tcPr>
            <w:tcW w:w="2405" w:type="dxa"/>
            <w:shd w:val="clear" w:color="auto" w:fill="auto"/>
            <w:noWrap/>
            <w:hideMark/>
          </w:tcPr>
          <w:p w14:paraId="0FBA5B58"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Arsenic</w:t>
            </w:r>
          </w:p>
        </w:tc>
        <w:tc>
          <w:tcPr>
            <w:tcW w:w="1650" w:type="dxa"/>
            <w:shd w:val="clear" w:color="auto" w:fill="auto"/>
            <w:noWrap/>
            <w:hideMark/>
          </w:tcPr>
          <w:p w14:paraId="7B4EF79C" w14:textId="2695C3E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1.48</w:t>
            </w:r>
          </w:p>
        </w:tc>
        <w:tc>
          <w:tcPr>
            <w:tcW w:w="1650" w:type="dxa"/>
            <w:shd w:val="clear" w:color="auto" w:fill="auto"/>
            <w:noWrap/>
            <w:hideMark/>
          </w:tcPr>
          <w:p w14:paraId="1F7E282A" w14:textId="6ABA45C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0.40</w:t>
            </w:r>
          </w:p>
        </w:tc>
        <w:tc>
          <w:tcPr>
            <w:tcW w:w="1651" w:type="dxa"/>
            <w:shd w:val="clear" w:color="auto" w:fill="auto"/>
            <w:noWrap/>
            <w:hideMark/>
          </w:tcPr>
          <w:p w14:paraId="45D79CEA" w14:textId="7A934BE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5.88</w:t>
            </w:r>
          </w:p>
        </w:tc>
        <w:tc>
          <w:tcPr>
            <w:tcW w:w="1650" w:type="dxa"/>
            <w:shd w:val="clear" w:color="auto" w:fill="auto"/>
            <w:noWrap/>
            <w:hideMark/>
          </w:tcPr>
          <w:p w14:paraId="7BAB85AF" w14:textId="55AF8E7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0.32</w:t>
            </w:r>
          </w:p>
        </w:tc>
        <w:tc>
          <w:tcPr>
            <w:tcW w:w="1651" w:type="dxa"/>
            <w:shd w:val="clear" w:color="auto" w:fill="auto"/>
            <w:noWrap/>
            <w:hideMark/>
          </w:tcPr>
          <w:p w14:paraId="7E34921E" w14:textId="6AE6B9D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5.74</w:t>
            </w:r>
          </w:p>
        </w:tc>
        <w:tc>
          <w:tcPr>
            <w:tcW w:w="1650" w:type="dxa"/>
            <w:shd w:val="clear" w:color="auto" w:fill="auto"/>
            <w:noWrap/>
            <w:hideMark/>
          </w:tcPr>
          <w:p w14:paraId="41D6795E" w14:textId="2A6AFCE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6.14</w:t>
            </w:r>
          </w:p>
        </w:tc>
        <w:tc>
          <w:tcPr>
            <w:tcW w:w="1651" w:type="dxa"/>
            <w:shd w:val="clear" w:color="auto" w:fill="auto"/>
            <w:noWrap/>
            <w:hideMark/>
          </w:tcPr>
          <w:p w14:paraId="5BFAD759" w14:textId="6CD7C9E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8.24</w:t>
            </w:r>
          </w:p>
        </w:tc>
      </w:tr>
      <w:tr w:rsidR="00254FF9" w:rsidRPr="009E5255" w14:paraId="30A0F65C" w14:textId="77777777" w:rsidTr="002E50CC">
        <w:trPr>
          <w:trHeight w:val="227"/>
        </w:trPr>
        <w:tc>
          <w:tcPr>
            <w:tcW w:w="2405" w:type="dxa"/>
            <w:shd w:val="clear" w:color="auto" w:fill="auto"/>
            <w:noWrap/>
            <w:hideMark/>
          </w:tcPr>
          <w:p w14:paraId="2C94D86B"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Atezolizumab</w:t>
            </w:r>
          </w:p>
        </w:tc>
        <w:tc>
          <w:tcPr>
            <w:tcW w:w="1650" w:type="dxa"/>
            <w:shd w:val="clear" w:color="auto" w:fill="auto"/>
            <w:noWrap/>
            <w:hideMark/>
          </w:tcPr>
          <w:p w14:paraId="653F57A3" w14:textId="65AA5328"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4A11EF17" w14:textId="52450F41"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1" w:type="dxa"/>
            <w:shd w:val="clear" w:color="auto" w:fill="auto"/>
            <w:noWrap/>
            <w:hideMark/>
          </w:tcPr>
          <w:p w14:paraId="2D0E2E42" w14:textId="262DDAF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38</w:t>
            </w:r>
          </w:p>
        </w:tc>
        <w:tc>
          <w:tcPr>
            <w:tcW w:w="1650" w:type="dxa"/>
            <w:shd w:val="clear" w:color="auto" w:fill="auto"/>
            <w:noWrap/>
            <w:hideMark/>
          </w:tcPr>
          <w:p w14:paraId="141158D8" w14:textId="79E9F8B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36</w:t>
            </w:r>
          </w:p>
        </w:tc>
        <w:tc>
          <w:tcPr>
            <w:tcW w:w="1651" w:type="dxa"/>
            <w:shd w:val="clear" w:color="auto" w:fill="auto"/>
            <w:noWrap/>
            <w:hideMark/>
          </w:tcPr>
          <w:p w14:paraId="788A1927" w14:textId="5556539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14</w:t>
            </w:r>
          </w:p>
        </w:tc>
        <w:tc>
          <w:tcPr>
            <w:tcW w:w="1650" w:type="dxa"/>
            <w:shd w:val="clear" w:color="auto" w:fill="auto"/>
            <w:noWrap/>
            <w:hideMark/>
          </w:tcPr>
          <w:p w14:paraId="64F3E055" w14:textId="4EAE934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10</w:t>
            </w:r>
          </w:p>
        </w:tc>
        <w:tc>
          <w:tcPr>
            <w:tcW w:w="1651" w:type="dxa"/>
            <w:shd w:val="clear" w:color="auto" w:fill="auto"/>
            <w:noWrap/>
            <w:hideMark/>
          </w:tcPr>
          <w:p w14:paraId="7AF1FDC2" w14:textId="22DCBF3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19</w:t>
            </w:r>
          </w:p>
        </w:tc>
      </w:tr>
      <w:tr w:rsidR="00254FF9" w:rsidRPr="009E5255" w14:paraId="2998D59B" w14:textId="77777777" w:rsidTr="002E50CC">
        <w:trPr>
          <w:trHeight w:val="227"/>
        </w:trPr>
        <w:tc>
          <w:tcPr>
            <w:tcW w:w="2405" w:type="dxa"/>
            <w:shd w:val="clear" w:color="auto" w:fill="auto"/>
            <w:noWrap/>
            <w:hideMark/>
          </w:tcPr>
          <w:p w14:paraId="2A17FD11"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Avelumab</w:t>
            </w:r>
          </w:p>
        </w:tc>
        <w:tc>
          <w:tcPr>
            <w:tcW w:w="1650" w:type="dxa"/>
            <w:shd w:val="clear" w:color="auto" w:fill="auto"/>
            <w:noWrap/>
            <w:hideMark/>
          </w:tcPr>
          <w:p w14:paraId="75544040" w14:textId="3E6715C4"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3C31D79A" w14:textId="13BAE24A"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1" w:type="dxa"/>
            <w:shd w:val="clear" w:color="auto" w:fill="auto"/>
            <w:noWrap/>
            <w:hideMark/>
          </w:tcPr>
          <w:p w14:paraId="5F290EA1" w14:textId="0387DB72"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45230E9B" w14:textId="17B2AB5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87</w:t>
            </w:r>
          </w:p>
        </w:tc>
        <w:tc>
          <w:tcPr>
            <w:tcW w:w="1651" w:type="dxa"/>
            <w:shd w:val="clear" w:color="auto" w:fill="auto"/>
            <w:noWrap/>
            <w:hideMark/>
          </w:tcPr>
          <w:p w14:paraId="6CF41B29" w14:textId="720CBC5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72</w:t>
            </w:r>
          </w:p>
        </w:tc>
        <w:tc>
          <w:tcPr>
            <w:tcW w:w="1650" w:type="dxa"/>
            <w:shd w:val="clear" w:color="auto" w:fill="auto"/>
            <w:noWrap/>
            <w:hideMark/>
          </w:tcPr>
          <w:p w14:paraId="6BC2DF57" w14:textId="6BC77A3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72</w:t>
            </w:r>
          </w:p>
        </w:tc>
        <w:tc>
          <w:tcPr>
            <w:tcW w:w="1651" w:type="dxa"/>
            <w:shd w:val="clear" w:color="auto" w:fill="auto"/>
            <w:noWrap/>
            <w:hideMark/>
          </w:tcPr>
          <w:p w14:paraId="2DFEF8BA" w14:textId="0E6C313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61</w:t>
            </w:r>
          </w:p>
        </w:tc>
      </w:tr>
      <w:tr w:rsidR="00254FF9" w:rsidRPr="009E5255" w14:paraId="6FB11175" w14:textId="77777777" w:rsidTr="002E50CC">
        <w:trPr>
          <w:trHeight w:val="227"/>
        </w:trPr>
        <w:tc>
          <w:tcPr>
            <w:tcW w:w="2405" w:type="dxa"/>
            <w:shd w:val="clear" w:color="auto" w:fill="auto"/>
            <w:noWrap/>
            <w:hideMark/>
          </w:tcPr>
          <w:p w14:paraId="67477392"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Bendamustine</w:t>
            </w:r>
          </w:p>
        </w:tc>
        <w:tc>
          <w:tcPr>
            <w:tcW w:w="1650" w:type="dxa"/>
            <w:shd w:val="clear" w:color="auto" w:fill="auto"/>
            <w:noWrap/>
            <w:hideMark/>
          </w:tcPr>
          <w:p w14:paraId="3B29A731" w14:textId="2A1BB04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36</w:t>
            </w:r>
          </w:p>
        </w:tc>
        <w:tc>
          <w:tcPr>
            <w:tcW w:w="1650" w:type="dxa"/>
            <w:shd w:val="clear" w:color="auto" w:fill="auto"/>
            <w:noWrap/>
            <w:hideMark/>
          </w:tcPr>
          <w:p w14:paraId="47FFE601" w14:textId="1CC0A67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41</w:t>
            </w:r>
          </w:p>
        </w:tc>
        <w:tc>
          <w:tcPr>
            <w:tcW w:w="1651" w:type="dxa"/>
            <w:shd w:val="clear" w:color="auto" w:fill="auto"/>
            <w:noWrap/>
            <w:hideMark/>
          </w:tcPr>
          <w:p w14:paraId="3F27A116" w14:textId="0A611BE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87</w:t>
            </w:r>
          </w:p>
        </w:tc>
        <w:tc>
          <w:tcPr>
            <w:tcW w:w="1650" w:type="dxa"/>
            <w:shd w:val="clear" w:color="auto" w:fill="auto"/>
            <w:noWrap/>
            <w:hideMark/>
          </w:tcPr>
          <w:p w14:paraId="6E5B91F8" w14:textId="07EB1C5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44</w:t>
            </w:r>
          </w:p>
        </w:tc>
        <w:tc>
          <w:tcPr>
            <w:tcW w:w="1651" w:type="dxa"/>
            <w:shd w:val="clear" w:color="auto" w:fill="auto"/>
            <w:noWrap/>
            <w:hideMark/>
          </w:tcPr>
          <w:p w14:paraId="49FBD426" w14:textId="07B681B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47</w:t>
            </w:r>
          </w:p>
        </w:tc>
        <w:tc>
          <w:tcPr>
            <w:tcW w:w="1650" w:type="dxa"/>
            <w:shd w:val="clear" w:color="auto" w:fill="auto"/>
            <w:noWrap/>
            <w:hideMark/>
          </w:tcPr>
          <w:p w14:paraId="5D0695C9" w14:textId="22B4A7B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52</w:t>
            </w:r>
          </w:p>
        </w:tc>
        <w:tc>
          <w:tcPr>
            <w:tcW w:w="1651" w:type="dxa"/>
            <w:shd w:val="clear" w:color="auto" w:fill="auto"/>
            <w:noWrap/>
            <w:hideMark/>
          </w:tcPr>
          <w:p w14:paraId="60AD3402" w14:textId="0022991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53</w:t>
            </w:r>
          </w:p>
        </w:tc>
      </w:tr>
      <w:tr w:rsidR="00254FF9" w:rsidRPr="009E5255" w14:paraId="774F7B6A" w14:textId="77777777" w:rsidTr="002E50CC">
        <w:trPr>
          <w:trHeight w:val="227"/>
        </w:trPr>
        <w:tc>
          <w:tcPr>
            <w:tcW w:w="2405" w:type="dxa"/>
            <w:shd w:val="clear" w:color="auto" w:fill="auto"/>
            <w:noWrap/>
            <w:hideMark/>
          </w:tcPr>
          <w:p w14:paraId="76F7A272"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Bevacizumab</w:t>
            </w:r>
          </w:p>
        </w:tc>
        <w:tc>
          <w:tcPr>
            <w:tcW w:w="1650" w:type="dxa"/>
            <w:shd w:val="clear" w:color="auto" w:fill="auto"/>
            <w:noWrap/>
            <w:hideMark/>
          </w:tcPr>
          <w:p w14:paraId="151FF3D1" w14:textId="0E76F79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81</w:t>
            </w:r>
          </w:p>
        </w:tc>
        <w:tc>
          <w:tcPr>
            <w:tcW w:w="1650" w:type="dxa"/>
            <w:shd w:val="clear" w:color="auto" w:fill="auto"/>
            <w:noWrap/>
            <w:hideMark/>
          </w:tcPr>
          <w:p w14:paraId="05D94AE8" w14:textId="2595E45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89</w:t>
            </w:r>
          </w:p>
        </w:tc>
        <w:tc>
          <w:tcPr>
            <w:tcW w:w="1651" w:type="dxa"/>
            <w:shd w:val="clear" w:color="auto" w:fill="auto"/>
            <w:noWrap/>
            <w:hideMark/>
          </w:tcPr>
          <w:p w14:paraId="7C1B5FAC" w14:textId="2A90955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86</w:t>
            </w:r>
          </w:p>
        </w:tc>
        <w:tc>
          <w:tcPr>
            <w:tcW w:w="1650" w:type="dxa"/>
            <w:shd w:val="clear" w:color="auto" w:fill="auto"/>
            <w:noWrap/>
            <w:hideMark/>
          </w:tcPr>
          <w:p w14:paraId="41324EEF" w14:textId="29E3FD2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41</w:t>
            </w:r>
          </w:p>
        </w:tc>
        <w:tc>
          <w:tcPr>
            <w:tcW w:w="1651" w:type="dxa"/>
            <w:shd w:val="clear" w:color="auto" w:fill="auto"/>
            <w:noWrap/>
            <w:hideMark/>
          </w:tcPr>
          <w:p w14:paraId="420AEDA2" w14:textId="563E958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66</w:t>
            </w:r>
          </w:p>
        </w:tc>
        <w:tc>
          <w:tcPr>
            <w:tcW w:w="1650" w:type="dxa"/>
            <w:shd w:val="clear" w:color="auto" w:fill="auto"/>
            <w:noWrap/>
            <w:hideMark/>
          </w:tcPr>
          <w:p w14:paraId="384B2C47" w14:textId="2704544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21</w:t>
            </w:r>
          </w:p>
        </w:tc>
        <w:tc>
          <w:tcPr>
            <w:tcW w:w="1651" w:type="dxa"/>
            <w:shd w:val="clear" w:color="auto" w:fill="auto"/>
            <w:noWrap/>
            <w:hideMark/>
          </w:tcPr>
          <w:p w14:paraId="36EE841F" w14:textId="4422CAA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31</w:t>
            </w:r>
          </w:p>
        </w:tc>
      </w:tr>
      <w:tr w:rsidR="00254FF9" w:rsidRPr="009E5255" w14:paraId="033C4E12" w14:textId="77777777" w:rsidTr="002E50CC">
        <w:trPr>
          <w:trHeight w:val="227"/>
        </w:trPr>
        <w:tc>
          <w:tcPr>
            <w:tcW w:w="2405" w:type="dxa"/>
            <w:shd w:val="clear" w:color="auto" w:fill="auto"/>
            <w:noWrap/>
            <w:hideMark/>
          </w:tcPr>
          <w:p w14:paraId="3F3E8FC3"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Bleomycin</w:t>
            </w:r>
          </w:p>
        </w:tc>
        <w:tc>
          <w:tcPr>
            <w:tcW w:w="1650" w:type="dxa"/>
            <w:shd w:val="clear" w:color="auto" w:fill="auto"/>
            <w:noWrap/>
            <w:hideMark/>
          </w:tcPr>
          <w:p w14:paraId="5E1E083A" w14:textId="0884B1E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2.30</w:t>
            </w:r>
          </w:p>
        </w:tc>
        <w:tc>
          <w:tcPr>
            <w:tcW w:w="1650" w:type="dxa"/>
            <w:shd w:val="clear" w:color="auto" w:fill="auto"/>
            <w:noWrap/>
            <w:hideMark/>
          </w:tcPr>
          <w:p w14:paraId="412E717C" w14:textId="4F8C01B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82</w:t>
            </w:r>
          </w:p>
        </w:tc>
        <w:tc>
          <w:tcPr>
            <w:tcW w:w="1651" w:type="dxa"/>
            <w:shd w:val="clear" w:color="auto" w:fill="auto"/>
            <w:noWrap/>
            <w:hideMark/>
          </w:tcPr>
          <w:p w14:paraId="2DC488C6" w14:textId="145B139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95</w:t>
            </w:r>
          </w:p>
        </w:tc>
        <w:tc>
          <w:tcPr>
            <w:tcW w:w="1650" w:type="dxa"/>
            <w:shd w:val="clear" w:color="auto" w:fill="auto"/>
            <w:noWrap/>
            <w:hideMark/>
          </w:tcPr>
          <w:p w14:paraId="67BFEEE4" w14:textId="0C2EE77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85</w:t>
            </w:r>
          </w:p>
        </w:tc>
        <w:tc>
          <w:tcPr>
            <w:tcW w:w="1651" w:type="dxa"/>
            <w:shd w:val="clear" w:color="auto" w:fill="auto"/>
            <w:noWrap/>
            <w:hideMark/>
          </w:tcPr>
          <w:p w14:paraId="493C8E4C" w14:textId="2B1B21D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26</w:t>
            </w:r>
          </w:p>
        </w:tc>
        <w:tc>
          <w:tcPr>
            <w:tcW w:w="1650" w:type="dxa"/>
            <w:shd w:val="clear" w:color="auto" w:fill="auto"/>
            <w:noWrap/>
            <w:hideMark/>
          </w:tcPr>
          <w:p w14:paraId="332BE1E9" w14:textId="143CA36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94</w:t>
            </w:r>
          </w:p>
        </w:tc>
        <w:tc>
          <w:tcPr>
            <w:tcW w:w="1651" w:type="dxa"/>
            <w:shd w:val="clear" w:color="auto" w:fill="auto"/>
            <w:noWrap/>
            <w:hideMark/>
          </w:tcPr>
          <w:p w14:paraId="35867B7E" w14:textId="42CE51D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77</w:t>
            </w:r>
          </w:p>
        </w:tc>
      </w:tr>
      <w:tr w:rsidR="00254FF9" w:rsidRPr="009E5255" w14:paraId="749B16CD" w14:textId="77777777" w:rsidTr="002E50CC">
        <w:trPr>
          <w:trHeight w:val="227"/>
        </w:trPr>
        <w:tc>
          <w:tcPr>
            <w:tcW w:w="2405" w:type="dxa"/>
            <w:shd w:val="clear" w:color="auto" w:fill="auto"/>
            <w:noWrap/>
            <w:hideMark/>
          </w:tcPr>
          <w:p w14:paraId="3B8BABFB"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Blinatumomab</w:t>
            </w:r>
          </w:p>
        </w:tc>
        <w:tc>
          <w:tcPr>
            <w:tcW w:w="1650" w:type="dxa"/>
            <w:shd w:val="clear" w:color="auto" w:fill="auto"/>
            <w:noWrap/>
            <w:hideMark/>
          </w:tcPr>
          <w:p w14:paraId="785192CD" w14:textId="77777777" w:rsidR="00254FF9" w:rsidRPr="009E5255" w:rsidRDefault="00254FF9" w:rsidP="002E50CC">
            <w:pPr>
              <w:pStyle w:val="NoSpacing"/>
              <w:jc w:val="center"/>
              <w:rPr>
                <w:rFonts w:asciiTheme="majorHAnsi" w:hAnsiTheme="majorHAnsi" w:cstheme="majorHAnsi"/>
                <w:lang w:eastAsia="en-AU"/>
              </w:rPr>
            </w:pPr>
          </w:p>
        </w:tc>
        <w:tc>
          <w:tcPr>
            <w:tcW w:w="1650" w:type="dxa"/>
            <w:shd w:val="clear" w:color="auto" w:fill="auto"/>
            <w:noWrap/>
            <w:hideMark/>
          </w:tcPr>
          <w:p w14:paraId="6C79B26A" w14:textId="4BD8C24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7.05</w:t>
            </w:r>
          </w:p>
        </w:tc>
        <w:tc>
          <w:tcPr>
            <w:tcW w:w="1651" w:type="dxa"/>
            <w:shd w:val="clear" w:color="auto" w:fill="auto"/>
            <w:noWrap/>
            <w:hideMark/>
          </w:tcPr>
          <w:p w14:paraId="13BE74BC" w14:textId="67C1EAF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5.14</w:t>
            </w:r>
          </w:p>
        </w:tc>
        <w:tc>
          <w:tcPr>
            <w:tcW w:w="1650" w:type="dxa"/>
            <w:shd w:val="clear" w:color="auto" w:fill="auto"/>
            <w:noWrap/>
            <w:hideMark/>
          </w:tcPr>
          <w:p w14:paraId="0C911D40" w14:textId="2CE25CF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5.24</w:t>
            </w:r>
          </w:p>
        </w:tc>
        <w:tc>
          <w:tcPr>
            <w:tcW w:w="1651" w:type="dxa"/>
            <w:shd w:val="clear" w:color="auto" w:fill="auto"/>
            <w:noWrap/>
            <w:hideMark/>
          </w:tcPr>
          <w:p w14:paraId="361BE8A2" w14:textId="5CA9BD4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5.76</w:t>
            </w:r>
          </w:p>
        </w:tc>
        <w:tc>
          <w:tcPr>
            <w:tcW w:w="1650" w:type="dxa"/>
            <w:shd w:val="clear" w:color="auto" w:fill="auto"/>
            <w:noWrap/>
            <w:hideMark/>
          </w:tcPr>
          <w:p w14:paraId="67B85428" w14:textId="1407455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6.03</w:t>
            </w:r>
          </w:p>
        </w:tc>
        <w:tc>
          <w:tcPr>
            <w:tcW w:w="1651" w:type="dxa"/>
            <w:shd w:val="clear" w:color="auto" w:fill="auto"/>
            <w:noWrap/>
            <w:hideMark/>
          </w:tcPr>
          <w:p w14:paraId="25818369" w14:textId="04DF89D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1.56</w:t>
            </w:r>
          </w:p>
        </w:tc>
      </w:tr>
      <w:tr w:rsidR="00254FF9" w:rsidRPr="009E5255" w14:paraId="7283BEBD" w14:textId="77777777" w:rsidTr="002E50CC">
        <w:trPr>
          <w:trHeight w:val="227"/>
        </w:trPr>
        <w:tc>
          <w:tcPr>
            <w:tcW w:w="2405" w:type="dxa"/>
            <w:shd w:val="clear" w:color="auto" w:fill="auto"/>
            <w:noWrap/>
            <w:hideMark/>
          </w:tcPr>
          <w:p w14:paraId="7CC6B77F"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Bortezomib</w:t>
            </w:r>
          </w:p>
        </w:tc>
        <w:tc>
          <w:tcPr>
            <w:tcW w:w="1650" w:type="dxa"/>
            <w:shd w:val="clear" w:color="auto" w:fill="auto"/>
            <w:noWrap/>
            <w:hideMark/>
          </w:tcPr>
          <w:p w14:paraId="6E7A7B3F" w14:textId="0EA0723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36.39</w:t>
            </w:r>
          </w:p>
        </w:tc>
        <w:tc>
          <w:tcPr>
            <w:tcW w:w="1650" w:type="dxa"/>
            <w:shd w:val="clear" w:color="auto" w:fill="auto"/>
            <w:noWrap/>
            <w:hideMark/>
          </w:tcPr>
          <w:p w14:paraId="6BD70051" w14:textId="3254EB8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25.37</w:t>
            </w:r>
          </w:p>
        </w:tc>
        <w:tc>
          <w:tcPr>
            <w:tcW w:w="1651" w:type="dxa"/>
            <w:shd w:val="clear" w:color="auto" w:fill="auto"/>
            <w:noWrap/>
            <w:hideMark/>
          </w:tcPr>
          <w:p w14:paraId="32341AF0" w14:textId="5DC3079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89.58</w:t>
            </w:r>
          </w:p>
        </w:tc>
        <w:tc>
          <w:tcPr>
            <w:tcW w:w="1650" w:type="dxa"/>
            <w:shd w:val="clear" w:color="auto" w:fill="auto"/>
            <w:noWrap/>
            <w:hideMark/>
          </w:tcPr>
          <w:p w14:paraId="13FA383D" w14:textId="3870EBA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63.64</w:t>
            </w:r>
          </w:p>
        </w:tc>
        <w:tc>
          <w:tcPr>
            <w:tcW w:w="1651" w:type="dxa"/>
            <w:shd w:val="clear" w:color="auto" w:fill="auto"/>
            <w:noWrap/>
            <w:hideMark/>
          </w:tcPr>
          <w:p w14:paraId="014C47D8" w14:textId="215D1E6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68.90</w:t>
            </w:r>
          </w:p>
        </w:tc>
        <w:tc>
          <w:tcPr>
            <w:tcW w:w="1650" w:type="dxa"/>
            <w:shd w:val="clear" w:color="auto" w:fill="auto"/>
            <w:noWrap/>
            <w:hideMark/>
          </w:tcPr>
          <w:p w14:paraId="666CC81D" w14:textId="190068E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47.30</w:t>
            </w:r>
          </w:p>
        </w:tc>
        <w:tc>
          <w:tcPr>
            <w:tcW w:w="1651" w:type="dxa"/>
            <w:shd w:val="clear" w:color="auto" w:fill="auto"/>
            <w:noWrap/>
            <w:hideMark/>
          </w:tcPr>
          <w:p w14:paraId="7645E589" w14:textId="6F47DF6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59.02</w:t>
            </w:r>
          </w:p>
        </w:tc>
      </w:tr>
      <w:tr w:rsidR="00254FF9" w:rsidRPr="009E5255" w14:paraId="00E86B88" w14:textId="77777777" w:rsidTr="002E50CC">
        <w:trPr>
          <w:trHeight w:val="227"/>
        </w:trPr>
        <w:tc>
          <w:tcPr>
            <w:tcW w:w="2405" w:type="dxa"/>
            <w:shd w:val="clear" w:color="auto" w:fill="auto"/>
            <w:noWrap/>
            <w:hideMark/>
          </w:tcPr>
          <w:p w14:paraId="4339502C"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Brentuximab Vedotin</w:t>
            </w:r>
          </w:p>
        </w:tc>
        <w:tc>
          <w:tcPr>
            <w:tcW w:w="1650" w:type="dxa"/>
            <w:shd w:val="clear" w:color="auto" w:fill="auto"/>
            <w:noWrap/>
            <w:hideMark/>
          </w:tcPr>
          <w:p w14:paraId="08C5770A" w14:textId="08330EB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21.67</w:t>
            </w:r>
          </w:p>
        </w:tc>
        <w:tc>
          <w:tcPr>
            <w:tcW w:w="1650" w:type="dxa"/>
            <w:shd w:val="clear" w:color="auto" w:fill="auto"/>
            <w:noWrap/>
            <w:hideMark/>
          </w:tcPr>
          <w:p w14:paraId="1A745FF3" w14:textId="7091248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23.57</w:t>
            </w:r>
          </w:p>
        </w:tc>
        <w:tc>
          <w:tcPr>
            <w:tcW w:w="1651" w:type="dxa"/>
            <w:shd w:val="clear" w:color="auto" w:fill="auto"/>
            <w:noWrap/>
            <w:hideMark/>
          </w:tcPr>
          <w:p w14:paraId="7D91B248" w14:textId="686BFC6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54.64</w:t>
            </w:r>
          </w:p>
        </w:tc>
        <w:tc>
          <w:tcPr>
            <w:tcW w:w="1650" w:type="dxa"/>
            <w:shd w:val="clear" w:color="auto" w:fill="auto"/>
            <w:noWrap/>
            <w:hideMark/>
          </w:tcPr>
          <w:p w14:paraId="59717F86" w14:textId="4BA42D0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15.96</w:t>
            </w:r>
          </w:p>
        </w:tc>
        <w:tc>
          <w:tcPr>
            <w:tcW w:w="1651" w:type="dxa"/>
            <w:shd w:val="clear" w:color="auto" w:fill="auto"/>
            <w:noWrap/>
            <w:hideMark/>
          </w:tcPr>
          <w:p w14:paraId="72360BD2" w14:textId="1808239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11.14</w:t>
            </w:r>
          </w:p>
        </w:tc>
        <w:tc>
          <w:tcPr>
            <w:tcW w:w="1650" w:type="dxa"/>
            <w:shd w:val="clear" w:color="auto" w:fill="auto"/>
            <w:noWrap/>
            <w:hideMark/>
          </w:tcPr>
          <w:p w14:paraId="1E7076D2" w14:textId="638ADA3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9.36</w:t>
            </w:r>
          </w:p>
        </w:tc>
        <w:tc>
          <w:tcPr>
            <w:tcW w:w="1651" w:type="dxa"/>
            <w:shd w:val="clear" w:color="auto" w:fill="auto"/>
            <w:noWrap/>
            <w:hideMark/>
          </w:tcPr>
          <w:p w14:paraId="5B8B0FC2" w14:textId="590D8F8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23.40</w:t>
            </w:r>
          </w:p>
        </w:tc>
      </w:tr>
      <w:tr w:rsidR="00254FF9" w:rsidRPr="009E5255" w14:paraId="15D9A061" w14:textId="77777777" w:rsidTr="002E50CC">
        <w:trPr>
          <w:trHeight w:val="227"/>
        </w:trPr>
        <w:tc>
          <w:tcPr>
            <w:tcW w:w="2405" w:type="dxa"/>
            <w:shd w:val="clear" w:color="auto" w:fill="auto"/>
            <w:noWrap/>
            <w:hideMark/>
          </w:tcPr>
          <w:p w14:paraId="6F720304"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Cabazitaxel</w:t>
            </w:r>
          </w:p>
        </w:tc>
        <w:tc>
          <w:tcPr>
            <w:tcW w:w="1650" w:type="dxa"/>
            <w:shd w:val="clear" w:color="auto" w:fill="auto"/>
            <w:noWrap/>
            <w:hideMark/>
          </w:tcPr>
          <w:p w14:paraId="03EA9CA8" w14:textId="660B532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44.68</w:t>
            </w:r>
          </w:p>
        </w:tc>
        <w:tc>
          <w:tcPr>
            <w:tcW w:w="1650" w:type="dxa"/>
            <w:shd w:val="clear" w:color="auto" w:fill="auto"/>
            <w:noWrap/>
            <w:hideMark/>
          </w:tcPr>
          <w:p w14:paraId="5A887CC5" w14:textId="1EC27B2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2.66</w:t>
            </w:r>
          </w:p>
        </w:tc>
        <w:tc>
          <w:tcPr>
            <w:tcW w:w="1651" w:type="dxa"/>
            <w:shd w:val="clear" w:color="auto" w:fill="auto"/>
            <w:noWrap/>
            <w:hideMark/>
          </w:tcPr>
          <w:p w14:paraId="4127840F" w14:textId="40033C7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1.61</w:t>
            </w:r>
          </w:p>
        </w:tc>
        <w:tc>
          <w:tcPr>
            <w:tcW w:w="1650" w:type="dxa"/>
            <w:shd w:val="clear" w:color="auto" w:fill="auto"/>
            <w:noWrap/>
            <w:hideMark/>
          </w:tcPr>
          <w:p w14:paraId="2401FBE8" w14:textId="7953A57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2.55</w:t>
            </w:r>
          </w:p>
        </w:tc>
        <w:tc>
          <w:tcPr>
            <w:tcW w:w="1651" w:type="dxa"/>
            <w:shd w:val="clear" w:color="auto" w:fill="auto"/>
            <w:noWrap/>
            <w:hideMark/>
          </w:tcPr>
          <w:p w14:paraId="7B29BF8E" w14:textId="28E2114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5.80</w:t>
            </w:r>
          </w:p>
        </w:tc>
        <w:tc>
          <w:tcPr>
            <w:tcW w:w="1650" w:type="dxa"/>
            <w:shd w:val="clear" w:color="auto" w:fill="auto"/>
            <w:noWrap/>
            <w:hideMark/>
          </w:tcPr>
          <w:p w14:paraId="0BA6A758" w14:textId="02B6F80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4.63</w:t>
            </w:r>
          </w:p>
        </w:tc>
        <w:tc>
          <w:tcPr>
            <w:tcW w:w="1651" w:type="dxa"/>
            <w:shd w:val="clear" w:color="auto" w:fill="auto"/>
            <w:noWrap/>
            <w:hideMark/>
          </w:tcPr>
          <w:p w14:paraId="136E9F15" w14:textId="30E0FEF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4.33</w:t>
            </w:r>
          </w:p>
        </w:tc>
      </w:tr>
      <w:tr w:rsidR="00254FF9" w:rsidRPr="009E5255" w14:paraId="32F5F0BE" w14:textId="77777777" w:rsidTr="002E50CC">
        <w:trPr>
          <w:trHeight w:val="227"/>
        </w:trPr>
        <w:tc>
          <w:tcPr>
            <w:tcW w:w="2405" w:type="dxa"/>
            <w:shd w:val="clear" w:color="auto" w:fill="auto"/>
            <w:noWrap/>
            <w:hideMark/>
          </w:tcPr>
          <w:p w14:paraId="58EA621C"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Carboplatin</w:t>
            </w:r>
          </w:p>
        </w:tc>
        <w:tc>
          <w:tcPr>
            <w:tcW w:w="1650" w:type="dxa"/>
            <w:shd w:val="clear" w:color="auto" w:fill="auto"/>
            <w:noWrap/>
            <w:hideMark/>
          </w:tcPr>
          <w:p w14:paraId="32C2A0D8" w14:textId="7024BDF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44</w:t>
            </w:r>
          </w:p>
        </w:tc>
        <w:tc>
          <w:tcPr>
            <w:tcW w:w="1650" w:type="dxa"/>
            <w:shd w:val="clear" w:color="auto" w:fill="auto"/>
            <w:noWrap/>
            <w:hideMark/>
          </w:tcPr>
          <w:p w14:paraId="6FA13BAF" w14:textId="14580AC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50</w:t>
            </w:r>
          </w:p>
        </w:tc>
        <w:tc>
          <w:tcPr>
            <w:tcW w:w="1651" w:type="dxa"/>
            <w:shd w:val="clear" w:color="auto" w:fill="auto"/>
            <w:noWrap/>
            <w:hideMark/>
          </w:tcPr>
          <w:p w14:paraId="177B91C7" w14:textId="5F9398D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54</w:t>
            </w:r>
          </w:p>
        </w:tc>
        <w:tc>
          <w:tcPr>
            <w:tcW w:w="1650" w:type="dxa"/>
            <w:shd w:val="clear" w:color="auto" w:fill="auto"/>
            <w:noWrap/>
            <w:hideMark/>
          </w:tcPr>
          <w:p w14:paraId="7A9433AA" w14:textId="6D2907A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49</w:t>
            </w:r>
          </w:p>
        </w:tc>
        <w:tc>
          <w:tcPr>
            <w:tcW w:w="1651" w:type="dxa"/>
            <w:shd w:val="clear" w:color="auto" w:fill="auto"/>
            <w:noWrap/>
            <w:hideMark/>
          </w:tcPr>
          <w:p w14:paraId="228EFFB0" w14:textId="3277DA7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49</w:t>
            </w:r>
          </w:p>
        </w:tc>
        <w:tc>
          <w:tcPr>
            <w:tcW w:w="1650" w:type="dxa"/>
            <w:shd w:val="clear" w:color="auto" w:fill="auto"/>
            <w:noWrap/>
            <w:hideMark/>
          </w:tcPr>
          <w:p w14:paraId="62F3D163" w14:textId="4497689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53</w:t>
            </w:r>
          </w:p>
        </w:tc>
        <w:tc>
          <w:tcPr>
            <w:tcW w:w="1651" w:type="dxa"/>
            <w:shd w:val="clear" w:color="auto" w:fill="auto"/>
            <w:noWrap/>
            <w:hideMark/>
          </w:tcPr>
          <w:p w14:paraId="3EB4A39F" w14:textId="6AF3D56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50</w:t>
            </w:r>
          </w:p>
        </w:tc>
      </w:tr>
      <w:tr w:rsidR="00254FF9" w:rsidRPr="009E5255" w14:paraId="511FC8E3" w14:textId="77777777" w:rsidTr="002E50CC">
        <w:trPr>
          <w:trHeight w:val="227"/>
        </w:trPr>
        <w:tc>
          <w:tcPr>
            <w:tcW w:w="2405" w:type="dxa"/>
            <w:shd w:val="clear" w:color="auto" w:fill="auto"/>
            <w:noWrap/>
            <w:hideMark/>
          </w:tcPr>
          <w:p w14:paraId="202164AB"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Carfilzomib</w:t>
            </w:r>
          </w:p>
        </w:tc>
        <w:tc>
          <w:tcPr>
            <w:tcW w:w="1650" w:type="dxa"/>
            <w:shd w:val="clear" w:color="auto" w:fill="auto"/>
            <w:noWrap/>
            <w:hideMark/>
          </w:tcPr>
          <w:p w14:paraId="3C1FBE13" w14:textId="77777777" w:rsidR="00254FF9" w:rsidRPr="009E5255" w:rsidRDefault="00254FF9" w:rsidP="002E50CC">
            <w:pPr>
              <w:pStyle w:val="NoSpacing"/>
              <w:jc w:val="center"/>
              <w:rPr>
                <w:rFonts w:asciiTheme="majorHAnsi" w:hAnsiTheme="majorHAnsi" w:cstheme="majorHAnsi"/>
                <w:lang w:eastAsia="en-AU"/>
              </w:rPr>
            </w:pPr>
          </w:p>
        </w:tc>
        <w:tc>
          <w:tcPr>
            <w:tcW w:w="1650" w:type="dxa"/>
            <w:shd w:val="clear" w:color="auto" w:fill="auto"/>
            <w:noWrap/>
            <w:hideMark/>
          </w:tcPr>
          <w:p w14:paraId="28CBC375" w14:textId="77777777" w:rsidR="00254FF9" w:rsidRPr="009E5255" w:rsidRDefault="00254FF9" w:rsidP="002E50CC">
            <w:pPr>
              <w:pStyle w:val="NoSpacing"/>
              <w:jc w:val="center"/>
              <w:rPr>
                <w:rFonts w:asciiTheme="majorHAnsi" w:hAnsiTheme="majorHAnsi" w:cstheme="majorHAnsi"/>
                <w:lang w:eastAsia="en-AU"/>
              </w:rPr>
            </w:pPr>
          </w:p>
        </w:tc>
        <w:tc>
          <w:tcPr>
            <w:tcW w:w="1651" w:type="dxa"/>
            <w:shd w:val="clear" w:color="auto" w:fill="auto"/>
            <w:noWrap/>
            <w:hideMark/>
          </w:tcPr>
          <w:p w14:paraId="2C163034" w14:textId="03A384F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5.47</w:t>
            </w:r>
          </w:p>
        </w:tc>
        <w:tc>
          <w:tcPr>
            <w:tcW w:w="1650" w:type="dxa"/>
            <w:shd w:val="clear" w:color="auto" w:fill="auto"/>
            <w:noWrap/>
            <w:hideMark/>
          </w:tcPr>
          <w:p w14:paraId="6A44066B" w14:textId="58E06B5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3.52</w:t>
            </w:r>
          </w:p>
        </w:tc>
        <w:tc>
          <w:tcPr>
            <w:tcW w:w="1651" w:type="dxa"/>
            <w:shd w:val="clear" w:color="auto" w:fill="auto"/>
            <w:noWrap/>
            <w:hideMark/>
          </w:tcPr>
          <w:p w14:paraId="4EB7144E" w14:textId="337F7DA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3.50</w:t>
            </w:r>
          </w:p>
        </w:tc>
        <w:tc>
          <w:tcPr>
            <w:tcW w:w="1650" w:type="dxa"/>
            <w:shd w:val="clear" w:color="auto" w:fill="auto"/>
            <w:noWrap/>
            <w:hideMark/>
          </w:tcPr>
          <w:p w14:paraId="6092E194" w14:textId="5925A2F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3.45</w:t>
            </w:r>
          </w:p>
        </w:tc>
        <w:tc>
          <w:tcPr>
            <w:tcW w:w="1651" w:type="dxa"/>
            <w:shd w:val="clear" w:color="auto" w:fill="auto"/>
            <w:noWrap/>
            <w:hideMark/>
          </w:tcPr>
          <w:p w14:paraId="7DE4E485" w14:textId="6BBD558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4.01</w:t>
            </w:r>
          </w:p>
        </w:tc>
      </w:tr>
      <w:tr w:rsidR="00254FF9" w:rsidRPr="009E5255" w14:paraId="6A912C06" w14:textId="77777777" w:rsidTr="002E50CC">
        <w:trPr>
          <w:trHeight w:val="227"/>
        </w:trPr>
        <w:tc>
          <w:tcPr>
            <w:tcW w:w="2405" w:type="dxa"/>
            <w:shd w:val="clear" w:color="auto" w:fill="auto"/>
            <w:noWrap/>
            <w:hideMark/>
          </w:tcPr>
          <w:p w14:paraId="4B6A8EFF"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Cetuximab</w:t>
            </w:r>
          </w:p>
        </w:tc>
        <w:tc>
          <w:tcPr>
            <w:tcW w:w="1650" w:type="dxa"/>
            <w:shd w:val="clear" w:color="auto" w:fill="auto"/>
            <w:noWrap/>
            <w:hideMark/>
          </w:tcPr>
          <w:p w14:paraId="51FCA101" w14:textId="4DCFAF9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68</w:t>
            </w:r>
          </w:p>
        </w:tc>
        <w:tc>
          <w:tcPr>
            <w:tcW w:w="1650" w:type="dxa"/>
            <w:shd w:val="clear" w:color="auto" w:fill="auto"/>
            <w:noWrap/>
            <w:hideMark/>
          </w:tcPr>
          <w:p w14:paraId="63B9916E" w14:textId="36B26B2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67</w:t>
            </w:r>
          </w:p>
        </w:tc>
        <w:tc>
          <w:tcPr>
            <w:tcW w:w="1651" w:type="dxa"/>
            <w:shd w:val="clear" w:color="auto" w:fill="auto"/>
            <w:noWrap/>
            <w:hideMark/>
          </w:tcPr>
          <w:p w14:paraId="610D22A5" w14:textId="0BCAA10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47</w:t>
            </w:r>
          </w:p>
        </w:tc>
        <w:tc>
          <w:tcPr>
            <w:tcW w:w="1650" w:type="dxa"/>
            <w:shd w:val="clear" w:color="auto" w:fill="auto"/>
            <w:noWrap/>
            <w:hideMark/>
          </w:tcPr>
          <w:p w14:paraId="4FF6ED2E" w14:textId="1FA83DF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31</w:t>
            </w:r>
          </w:p>
        </w:tc>
        <w:tc>
          <w:tcPr>
            <w:tcW w:w="1651" w:type="dxa"/>
            <w:shd w:val="clear" w:color="auto" w:fill="auto"/>
            <w:noWrap/>
            <w:hideMark/>
          </w:tcPr>
          <w:p w14:paraId="4EF5E45D" w14:textId="0AEEF1B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31</w:t>
            </w:r>
          </w:p>
        </w:tc>
        <w:tc>
          <w:tcPr>
            <w:tcW w:w="1650" w:type="dxa"/>
            <w:shd w:val="clear" w:color="auto" w:fill="auto"/>
            <w:noWrap/>
            <w:hideMark/>
          </w:tcPr>
          <w:p w14:paraId="4A4697C8" w14:textId="425E632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32</w:t>
            </w:r>
          </w:p>
        </w:tc>
        <w:tc>
          <w:tcPr>
            <w:tcW w:w="1651" w:type="dxa"/>
            <w:shd w:val="clear" w:color="auto" w:fill="auto"/>
            <w:noWrap/>
            <w:hideMark/>
          </w:tcPr>
          <w:p w14:paraId="11399EE3" w14:textId="70AA3D4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46</w:t>
            </w:r>
          </w:p>
        </w:tc>
      </w:tr>
      <w:tr w:rsidR="00254FF9" w:rsidRPr="009E5255" w14:paraId="1D4634BB" w14:textId="77777777" w:rsidTr="002E50CC">
        <w:trPr>
          <w:trHeight w:val="227"/>
        </w:trPr>
        <w:tc>
          <w:tcPr>
            <w:tcW w:w="2405" w:type="dxa"/>
            <w:shd w:val="clear" w:color="auto" w:fill="auto"/>
            <w:noWrap/>
            <w:hideMark/>
          </w:tcPr>
          <w:p w14:paraId="5E52DFE8"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Cisplatin</w:t>
            </w:r>
          </w:p>
        </w:tc>
        <w:tc>
          <w:tcPr>
            <w:tcW w:w="1650" w:type="dxa"/>
            <w:shd w:val="clear" w:color="auto" w:fill="auto"/>
            <w:noWrap/>
            <w:hideMark/>
          </w:tcPr>
          <w:p w14:paraId="2C64BF8B" w14:textId="0DD60F5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12</w:t>
            </w:r>
          </w:p>
        </w:tc>
        <w:tc>
          <w:tcPr>
            <w:tcW w:w="1650" w:type="dxa"/>
            <w:shd w:val="clear" w:color="auto" w:fill="auto"/>
            <w:noWrap/>
            <w:hideMark/>
          </w:tcPr>
          <w:p w14:paraId="3014FF6E" w14:textId="74A6B26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3</w:t>
            </w:r>
          </w:p>
        </w:tc>
        <w:tc>
          <w:tcPr>
            <w:tcW w:w="1651" w:type="dxa"/>
            <w:shd w:val="clear" w:color="auto" w:fill="auto"/>
            <w:noWrap/>
            <w:hideMark/>
          </w:tcPr>
          <w:p w14:paraId="3097E0D3" w14:textId="2EBB564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1</w:t>
            </w:r>
          </w:p>
        </w:tc>
        <w:tc>
          <w:tcPr>
            <w:tcW w:w="1650" w:type="dxa"/>
            <w:shd w:val="clear" w:color="auto" w:fill="auto"/>
            <w:noWrap/>
            <w:hideMark/>
          </w:tcPr>
          <w:p w14:paraId="4D98CB87" w14:textId="213346E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7</w:t>
            </w:r>
          </w:p>
        </w:tc>
        <w:tc>
          <w:tcPr>
            <w:tcW w:w="1651" w:type="dxa"/>
            <w:shd w:val="clear" w:color="auto" w:fill="auto"/>
            <w:noWrap/>
            <w:hideMark/>
          </w:tcPr>
          <w:p w14:paraId="79C4E1D1" w14:textId="42887D3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01</w:t>
            </w:r>
          </w:p>
        </w:tc>
        <w:tc>
          <w:tcPr>
            <w:tcW w:w="1650" w:type="dxa"/>
            <w:shd w:val="clear" w:color="auto" w:fill="auto"/>
            <w:noWrap/>
            <w:hideMark/>
          </w:tcPr>
          <w:p w14:paraId="1117FEB9" w14:textId="6F0ADD1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05</w:t>
            </w:r>
          </w:p>
        </w:tc>
        <w:tc>
          <w:tcPr>
            <w:tcW w:w="1651" w:type="dxa"/>
            <w:shd w:val="clear" w:color="auto" w:fill="auto"/>
            <w:noWrap/>
            <w:hideMark/>
          </w:tcPr>
          <w:p w14:paraId="6093B2FB" w14:textId="76C1254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8</w:t>
            </w:r>
          </w:p>
        </w:tc>
      </w:tr>
      <w:tr w:rsidR="00254FF9" w:rsidRPr="009E5255" w14:paraId="798915C9" w14:textId="77777777" w:rsidTr="002E50CC">
        <w:trPr>
          <w:trHeight w:val="227"/>
        </w:trPr>
        <w:tc>
          <w:tcPr>
            <w:tcW w:w="2405" w:type="dxa"/>
            <w:shd w:val="clear" w:color="auto" w:fill="auto"/>
            <w:noWrap/>
            <w:hideMark/>
          </w:tcPr>
          <w:p w14:paraId="2961B2D7"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Cladribine</w:t>
            </w:r>
          </w:p>
        </w:tc>
        <w:tc>
          <w:tcPr>
            <w:tcW w:w="1650" w:type="dxa"/>
            <w:shd w:val="clear" w:color="auto" w:fill="auto"/>
            <w:noWrap/>
            <w:hideMark/>
          </w:tcPr>
          <w:p w14:paraId="2416B1D5" w14:textId="3C7ACA0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0.39</w:t>
            </w:r>
          </w:p>
        </w:tc>
        <w:tc>
          <w:tcPr>
            <w:tcW w:w="1650" w:type="dxa"/>
            <w:shd w:val="clear" w:color="auto" w:fill="auto"/>
            <w:noWrap/>
            <w:hideMark/>
          </w:tcPr>
          <w:p w14:paraId="15B0F60C" w14:textId="072DB38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7.35</w:t>
            </w:r>
          </w:p>
        </w:tc>
        <w:tc>
          <w:tcPr>
            <w:tcW w:w="1651" w:type="dxa"/>
            <w:shd w:val="clear" w:color="auto" w:fill="auto"/>
            <w:noWrap/>
            <w:hideMark/>
          </w:tcPr>
          <w:p w14:paraId="40DBF0A4" w14:textId="66FB2A5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6.47</w:t>
            </w:r>
          </w:p>
        </w:tc>
        <w:tc>
          <w:tcPr>
            <w:tcW w:w="1650" w:type="dxa"/>
            <w:shd w:val="clear" w:color="auto" w:fill="auto"/>
            <w:noWrap/>
            <w:hideMark/>
          </w:tcPr>
          <w:p w14:paraId="50ABABF4" w14:textId="5DB76A7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0.39</w:t>
            </w:r>
          </w:p>
        </w:tc>
        <w:tc>
          <w:tcPr>
            <w:tcW w:w="1651" w:type="dxa"/>
            <w:shd w:val="clear" w:color="auto" w:fill="auto"/>
            <w:noWrap/>
            <w:hideMark/>
          </w:tcPr>
          <w:p w14:paraId="64F08A74" w14:textId="31D6614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7.10</w:t>
            </w:r>
          </w:p>
        </w:tc>
        <w:tc>
          <w:tcPr>
            <w:tcW w:w="1650" w:type="dxa"/>
            <w:shd w:val="clear" w:color="auto" w:fill="auto"/>
            <w:noWrap/>
            <w:hideMark/>
          </w:tcPr>
          <w:p w14:paraId="7AFC63AC" w14:textId="4F4E7D7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7.83</w:t>
            </w:r>
          </w:p>
        </w:tc>
        <w:tc>
          <w:tcPr>
            <w:tcW w:w="1651" w:type="dxa"/>
            <w:shd w:val="clear" w:color="auto" w:fill="auto"/>
            <w:noWrap/>
            <w:hideMark/>
          </w:tcPr>
          <w:p w14:paraId="3F88AE07" w14:textId="6B54C8C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9.87</w:t>
            </w:r>
          </w:p>
        </w:tc>
      </w:tr>
      <w:tr w:rsidR="00254FF9" w:rsidRPr="009E5255" w14:paraId="0532708B" w14:textId="77777777" w:rsidTr="002E50CC">
        <w:trPr>
          <w:trHeight w:val="227"/>
        </w:trPr>
        <w:tc>
          <w:tcPr>
            <w:tcW w:w="2405" w:type="dxa"/>
            <w:shd w:val="clear" w:color="auto" w:fill="auto"/>
            <w:noWrap/>
            <w:hideMark/>
          </w:tcPr>
          <w:p w14:paraId="1B15B8A8"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Cyclophosphamide</w:t>
            </w:r>
          </w:p>
        </w:tc>
        <w:tc>
          <w:tcPr>
            <w:tcW w:w="1650" w:type="dxa"/>
            <w:shd w:val="clear" w:color="auto" w:fill="auto"/>
            <w:noWrap/>
            <w:hideMark/>
          </w:tcPr>
          <w:p w14:paraId="2B59C998" w14:textId="0C2A234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2.68</w:t>
            </w:r>
          </w:p>
        </w:tc>
        <w:tc>
          <w:tcPr>
            <w:tcW w:w="1650" w:type="dxa"/>
            <w:shd w:val="clear" w:color="auto" w:fill="auto"/>
            <w:noWrap/>
            <w:hideMark/>
          </w:tcPr>
          <w:p w14:paraId="2E97876A" w14:textId="0D20699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5.02</w:t>
            </w:r>
          </w:p>
        </w:tc>
        <w:tc>
          <w:tcPr>
            <w:tcW w:w="1651" w:type="dxa"/>
            <w:shd w:val="clear" w:color="auto" w:fill="auto"/>
            <w:noWrap/>
            <w:hideMark/>
          </w:tcPr>
          <w:p w14:paraId="0632B405" w14:textId="3111EFE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9.96</w:t>
            </w:r>
          </w:p>
        </w:tc>
        <w:tc>
          <w:tcPr>
            <w:tcW w:w="1650" w:type="dxa"/>
            <w:shd w:val="clear" w:color="auto" w:fill="auto"/>
            <w:noWrap/>
            <w:hideMark/>
          </w:tcPr>
          <w:p w14:paraId="6230D45E" w14:textId="1BF5ED8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67.98</w:t>
            </w:r>
          </w:p>
        </w:tc>
        <w:tc>
          <w:tcPr>
            <w:tcW w:w="1651" w:type="dxa"/>
            <w:shd w:val="clear" w:color="auto" w:fill="auto"/>
            <w:noWrap/>
            <w:hideMark/>
          </w:tcPr>
          <w:p w14:paraId="06500EF7" w14:textId="2B5F65D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56.16</w:t>
            </w:r>
          </w:p>
        </w:tc>
        <w:tc>
          <w:tcPr>
            <w:tcW w:w="1650" w:type="dxa"/>
            <w:shd w:val="clear" w:color="auto" w:fill="auto"/>
            <w:noWrap/>
            <w:hideMark/>
          </w:tcPr>
          <w:p w14:paraId="485AD406" w14:textId="7547BCF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64.14</w:t>
            </w:r>
          </w:p>
        </w:tc>
        <w:tc>
          <w:tcPr>
            <w:tcW w:w="1651" w:type="dxa"/>
            <w:shd w:val="clear" w:color="auto" w:fill="auto"/>
            <w:noWrap/>
            <w:hideMark/>
          </w:tcPr>
          <w:p w14:paraId="5F84D028" w14:textId="0C3BACB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0.67</w:t>
            </w:r>
          </w:p>
        </w:tc>
      </w:tr>
      <w:tr w:rsidR="00254FF9" w:rsidRPr="009E5255" w14:paraId="4ACB2310" w14:textId="77777777" w:rsidTr="002E50CC">
        <w:trPr>
          <w:trHeight w:val="227"/>
        </w:trPr>
        <w:tc>
          <w:tcPr>
            <w:tcW w:w="2405" w:type="dxa"/>
            <w:shd w:val="clear" w:color="auto" w:fill="auto"/>
            <w:noWrap/>
            <w:hideMark/>
          </w:tcPr>
          <w:p w14:paraId="7B142815"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Cytarabine</w:t>
            </w:r>
          </w:p>
        </w:tc>
        <w:tc>
          <w:tcPr>
            <w:tcW w:w="1650" w:type="dxa"/>
            <w:shd w:val="clear" w:color="auto" w:fill="auto"/>
            <w:noWrap/>
            <w:hideMark/>
          </w:tcPr>
          <w:p w14:paraId="4F52B88C" w14:textId="5E847E4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09</w:t>
            </w:r>
          </w:p>
        </w:tc>
        <w:tc>
          <w:tcPr>
            <w:tcW w:w="1650" w:type="dxa"/>
            <w:shd w:val="clear" w:color="auto" w:fill="auto"/>
            <w:noWrap/>
            <w:hideMark/>
          </w:tcPr>
          <w:p w14:paraId="337EA3B5" w14:textId="1F758C4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7</w:t>
            </w:r>
          </w:p>
        </w:tc>
        <w:tc>
          <w:tcPr>
            <w:tcW w:w="1651" w:type="dxa"/>
            <w:shd w:val="clear" w:color="auto" w:fill="auto"/>
            <w:noWrap/>
            <w:hideMark/>
          </w:tcPr>
          <w:p w14:paraId="1C5B3039" w14:textId="083D313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15</w:t>
            </w:r>
          </w:p>
        </w:tc>
        <w:tc>
          <w:tcPr>
            <w:tcW w:w="1650" w:type="dxa"/>
            <w:shd w:val="clear" w:color="auto" w:fill="auto"/>
            <w:noWrap/>
            <w:hideMark/>
          </w:tcPr>
          <w:p w14:paraId="7155A989" w14:textId="4983466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32</w:t>
            </w:r>
          </w:p>
        </w:tc>
        <w:tc>
          <w:tcPr>
            <w:tcW w:w="1651" w:type="dxa"/>
            <w:shd w:val="clear" w:color="auto" w:fill="auto"/>
            <w:noWrap/>
            <w:hideMark/>
          </w:tcPr>
          <w:p w14:paraId="7E55DAC3" w14:textId="2335C89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49</w:t>
            </w:r>
          </w:p>
        </w:tc>
        <w:tc>
          <w:tcPr>
            <w:tcW w:w="1650" w:type="dxa"/>
            <w:shd w:val="clear" w:color="auto" w:fill="auto"/>
            <w:noWrap/>
            <w:hideMark/>
          </w:tcPr>
          <w:p w14:paraId="3EB65D8E" w14:textId="639A946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59</w:t>
            </w:r>
          </w:p>
        </w:tc>
        <w:tc>
          <w:tcPr>
            <w:tcW w:w="1651" w:type="dxa"/>
            <w:shd w:val="clear" w:color="auto" w:fill="auto"/>
            <w:noWrap/>
            <w:hideMark/>
          </w:tcPr>
          <w:p w14:paraId="752FEE05" w14:textId="55FDB0A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25</w:t>
            </w:r>
          </w:p>
        </w:tc>
      </w:tr>
      <w:tr w:rsidR="00254FF9" w:rsidRPr="009E5255" w14:paraId="7B2C9C32" w14:textId="77777777" w:rsidTr="002E50CC">
        <w:trPr>
          <w:trHeight w:val="227"/>
        </w:trPr>
        <w:tc>
          <w:tcPr>
            <w:tcW w:w="2405" w:type="dxa"/>
            <w:shd w:val="clear" w:color="auto" w:fill="auto"/>
            <w:noWrap/>
            <w:hideMark/>
          </w:tcPr>
          <w:p w14:paraId="6E0CF05B"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Daratumumab</w:t>
            </w:r>
          </w:p>
        </w:tc>
        <w:tc>
          <w:tcPr>
            <w:tcW w:w="1650" w:type="dxa"/>
            <w:shd w:val="clear" w:color="auto" w:fill="auto"/>
            <w:noWrap/>
            <w:hideMark/>
          </w:tcPr>
          <w:p w14:paraId="016DC135" w14:textId="0DFA5E7D"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6A99C254" w14:textId="59078C1E"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1" w:type="dxa"/>
            <w:shd w:val="clear" w:color="auto" w:fill="auto"/>
            <w:noWrap/>
            <w:hideMark/>
          </w:tcPr>
          <w:p w14:paraId="27C0F393" w14:textId="11974945"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304D124A" w14:textId="73E2A4E5"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1" w:type="dxa"/>
            <w:shd w:val="clear" w:color="auto" w:fill="auto"/>
            <w:noWrap/>
            <w:hideMark/>
          </w:tcPr>
          <w:p w14:paraId="17C36A17" w14:textId="58DCD44F"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3EC9B997" w14:textId="1FF51DB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43</w:t>
            </w:r>
          </w:p>
        </w:tc>
        <w:tc>
          <w:tcPr>
            <w:tcW w:w="1651" w:type="dxa"/>
            <w:shd w:val="clear" w:color="auto" w:fill="auto"/>
            <w:noWrap/>
            <w:hideMark/>
          </w:tcPr>
          <w:p w14:paraId="5BE1A966" w14:textId="485CB6F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43</w:t>
            </w:r>
          </w:p>
        </w:tc>
      </w:tr>
      <w:tr w:rsidR="00254FF9" w:rsidRPr="009E5255" w14:paraId="4241D99C" w14:textId="77777777" w:rsidTr="002E50CC">
        <w:trPr>
          <w:trHeight w:val="227"/>
        </w:trPr>
        <w:tc>
          <w:tcPr>
            <w:tcW w:w="2405" w:type="dxa"/>
            <w:shd w:val="clear" w:color="auto" w:fill="auto"/>
            <w:noWrap/>
            <w:hideMark/>
          </w:tcPr>
          <w:p w14:paraId="79712AD0"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Docetaxel</w:t>
            </w:r>
          </w:p>
        </w:tc>
        <w:tc>
          <w:tcPr>
            <w:tcW w:w="1650" w:type="dxa"/>
            <w:shd w:val="clear" w:color="auto" w:fill="auto"/>
            <w:noWrap/>
            <w:hideMark/>
          </w:tcPr>
          <w:p w14:paraId="05846920" w14:textId="5553E76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16</w:t>
            </w:r>
          </w:p>
        </w:tc>
        <w:tc>
          <w:tcPr>
            <w:tcW w:w="1650" w:type="dxa"/>
            <w:shd w:val="clear" w:color="auto" w:fill="auto"/>
            <w:noWrap/>
            <w:hideMark/>
          </w:tcPr>
          <w:p w14:paraId="43C191F8" w14:textId="09583CE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22</w:t>
            </w:r>
          </w:p>
        </w:tc>
        <w:tc>
          <w:tcPr>
            <w:tcW w:w="1651" w:type="dxa"/>
            <w:shd w:val="clear" w:color="auto" w:fill="auto"/>
            <w:noWrap/>
            <w:hideMark/>
          </w:tcPr>
          <w:p w14:paraId="7409AA69" w14:textId="1A36AF6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29</w:t>
            </w:r>
          </w:p>
        </w:tc>
        <w:tc>
          <w:tcPr>
            <w:tcW w:w="1650" w:type="dxa"/>
            <w:shd w:val="clear" w:color="auto" w:fill="auto"/>
            <w:noWrap/>
            <w:hideMark/>
          </w:tcPr>
          <w:p w14:paraId="31DB7DC0" w14:textId="0CB14E1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41</w:t>
            </w:r>
          </w:p>
        </w:tc>
        <w:tc>
          <w:tcPr>
            <w:tcW w:w="1651" w:type="dxa"/>
            <w:shd w:val="clear" w:color="auto" w:fill="auto"/>
            <w:noWrap/>
            <w:hideMark/>
          </w:tcPr>
          <w:p w14:paraId="4C73EF1D" w14:textId="695F3D7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5</w:t>
            </w:r>
          </w:p>
        </w:tc>
        <w:tc>
          <w:tcPr>
            <w:tcW w:w="1650" w:type="dxa"/>
            <w:shd w:val="clear" w:color="auto" w:fill="auto"/>
            <w:noWrap/>
            <w:hideMark/>
          </w:tcPr>
          <w:p w14:paraId="16A90680" w14:textId="3C0ED7C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41</w:t>
            </w:r>
          </w:p>
        </w:tc>
        <w:tc>
          <w:tcPr>
            <w:tcW w:w="1651" w:type="dxa"/>
            <w:shd w:val="clear" w:color="auto" w:fill="auto"/>
            <w:noWrap/>
            <w:hideMark/>
          </w:tcPr>
          <w:p w14:paraId="6D6B239B" w14:textId="355C1B8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1</w:t>
            </w:r>
          </w:p>
        </w:tc>
      </w:tr>
      <w:tr w:rsidR="00254FF9" w:rsidRPr="009E5255" w14:paraId="24DDBE4C" w14:textId="77777777" w:rsidTr="002E50CC">
        <w:trPr>
          <w:trHeight w:val="227"/>
        </w:trPr>
        <w:tc>
          <w:tcPr>
            <w:tcW w:w="2405" w:type="dxa"/>
            <w:shd w:val="clear" w:color="auto" w:fill="auto"/>
            <w:noWrap/>
            <w:hideMark/>
          </w:tcPr>
          <w:p w14:paraId="73460984"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Doxorubicin</w:t>
            </w:r>
          </w:p>
        </w:tc>
        <w:tc>
          <w:tcPr>
            <w:tcW w:w="1650" w:type="dxa"/>
            <w:shd w:val="clear" w:color="auto" w:fill="auto"/>
            <w:noWrap/>
            <w:hideMark/>
          </w:tcPr>
          <w:p w14:paraId="60E7F09B" w14:textId="56CD3D3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3</w:t>
            </w:r>
          </w:p>
        </w:tc>
        <w:tc>
          <w:tcPr>
            <w:tcW w:w="1650" w:type="dxa"/>
            <w:shd w:val="clear" w:color="auto" w:fill="auto"/>
            <w:noWrap/>
            <w:hideMark/>
          </w:tcPr>
          <w:p w14:paraId="3D065AA0" w14:textId="2738CED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00</w:t>
            </w:r>
          </w:p>
        </w:tc>
        <w:tc>
          <w:tcPr>
            <w:tcW w:w="1651" w:type="dxa"/>
            <w:shd w:val="clear" w:color="auto" w:fill="auto"/>
            <w:noWrap/>
            <w:hideMark/>
          </w:tcPr>
          <w:p w14:paraId="37CF90AE" w14:textId="068F925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22</w:t>
            </w:r>
          </w:p>
        </w:tc>
        <w:tc>
          <w:tcPr>
            <w:tcW w:w="1650" w:type="dxa"/>
            <w:shd w:val="clear" w:color="auto" w:fill="auto"/>
            <w:noWrap/>
            <w:hideMark/>
          </w:tcPr>
          <w:p w14:paraId="30EE33E9" w14:textId="7147AA7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04</w:t>
            </w:r>
          </w:p>
        </w:tc>
        <w:tc>
          <w:tcPr>
            <w:tcW w:w="1651" w:type="dxa"/>
            <w:shd w:val="clear" w:color="auto" w:fill="auto"/>
            <w:noWrap/>
            <w:hideMark/>
          </w:tcPr>
          <w:p w14:paraId="3D4A3D2C" w14:textId="0DBF7DE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01</w:t>
            </w:r>
          </w:p>
        </w:tc>
        <w:tc>
          <w:tcPr>
            <w:tcW w:w="1650" w:type="dxa"/>
            <w:shd w:val="clear" w:color="auto" w:fill="auto"/>
            <w:noWrap/>
            <w:hideMark/>
          </w:tcPr>
          <w:p w14:paraId="64199E6B" w14:textId="47AAAAE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7</w:t>
            </w:r>
          </w:p>
        </w:tc>
        <w:tc>
          <w:tcPr>
            <w:tcW w:w="1651" w:type="dxa"/>
            <w:shd w:val="clear" w:color="auto" w:fill="auto"/>
            <w:noWrap/>
            <w:hideMark/>
          </w:tcPr>
          <w:p w14:paraId="45DF5C1E" w14:textId="7883921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04</w:t>
            </w:r>
          </w:p>
        </w:tc>
      </w:tr>
      <w:tr w:rsidR="00254FF9" w:rsidRPr="009E5255" w14:paraId="770C71E3" w14:textId="77777777" w:rsidTr="002E50CC">
        <w:trPr>
          <w:trHeight w:val="227"/>
        </w:trPr>
        <w:tc>
          <w:tcPr>
            <w:tcW w:w="2405" w:type="dxa"/>
            <w:shd w:val="clear" w:color="auto" w:fill="auto"/>
            <w:noWrap/>
            <w:hideMark/>
          </w:tcPr>
          <w:p w14:paraId="69DA2374" w14:textId="55991DB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Doxorubicin</w:t>
            </w:r>
            <w:r w:rsidR="002E50CC" w:rsidRPr="009E5255">
              <w:rPr>
                <w:rFonts w:asciiTheme="majorHAnsi" w:hAnsiTheme="majorHAnsi" w:cstheme="majorHAnsi"/>
              </w:rPr>
              <w:t>-</w:t>
            </w:r>
            <w:r w:rsidRPr="009E5255">
              <w:rPr>
                <w:rFonts w:asciiTheme="majorHAnsi" w:hAnsiTheme="majorHAnsi" w:cstheme="majorHAnsi"/>
              </w:rPr>
              <w:t>Hydrochloride</w:t>
            </w:r>
          </w:p>
        </w:tc>
        <w:tc>
          <w:tcPr>
            <w:tcW w:w="1650" w:type="dxa"/>
            <w:shd w:val="clear" w:color="auto" w:fill="auto"/>
            <w:noWrap/>
            <w:hideMark/>
          </w:tcPr>
          <w:p w14:paraId="708EFBAB" w14:textId="102816D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1.52</w:t>
            </w:r>
          </w:p>
        </w:tc>
        <w:tc>
          <w:tcPr>
            <w:tcW w:w="1650" w:type="dxa"/>
            <w:shd w:val="clear" w:color="auto" w:fill="auto"/>
            <w:noWrap/>
            <w:hideMark/>
          </w:tcPr>
          <w:p w14:paraId="3859C9DB" w14:textId="3CA7DAD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6.60</w:t>
            </w:r>
          </w:p>
        </w:tc>
        <w:tc>
          <w:tcPr>
            <w:tcW w:w="1651" w:type="dxa"/>
            <w:shd w:val="clear" w:color="auto" w:fill="auto"/>
            <w:noWrap/>
            <w:hideMark/>
          </w:tcPr>
          <w:p w14:paraId="67A19E6A" w14:textId="65AB86A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4.36</w:t>
            </w:r>
          </w:p>
        </w:tc>
        <w:tc>
          <w:tcPr>
            <w:tcW w:w="1650" w:type="dxa"/>
            <w:shd w:val="clear" w:color="auto" w:fill="auto"/>
            <w:noWrap/>
            <w:hideMark/>
          </w:tcPr>
          <w:p w14:paraId="3E4729C4" w14:textId="2B2F7F1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91</w:t>
            </w:r>
          </w:p>
        </w:tc>
        <w:tc>
          <w:tcPr>
            <w:tcW w:w="1651" w:type="dxa"/>
            <w:shd w:val="clear" w:color="auto" w:fill="auto"/>
            <w:noWrap/>
            <w:hideMark/>
          </w:tcPr>
          <w:p w14:paraId="4B1A1533" w14:textId="2E0994B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92</w:t>
            </w:r>
          </w:p>
        </w:tc>
        <w:tc>
          <w:tcPr>
            <w:tcW w:w="1650" w:type="dxa"/>
            <w:shd w:val="clear" w:color="auto" w:fill="auto"/>
            <w:noWrap/>
            <w:hideMark/>
          </w:tcPr>
          <w:p w14:paraId="42AC2CEE" w14:textId="08BC20A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98</w:t>
            </w:r>
          </w:p>
        </w:tc>
        <w:tc>
          <w:tcPr>
            <w:tcW w:w="1651" w:type="dxa"/>
            <w:shd w:val="clear" w:color="auto" w:fill="auto"/>
            <w:noWrap/>
            <w:hideMark/>
          </w:tcPr>
          <w:p w14:paraId="62447369" w14:textId="50A71F4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5.23</w:t>
            </w:r>
          </w:p>
        </w:tc>
      </w:tr>
      <w:tr w:rsidR="00254FF9" w:rsidRPr="009E5255" w14:paraId="5DCCE149" w14:textId="77777777" w:rsidTr="002E50CC">
        <w:trPr>
          <w:trHeight w:val="227"/>
        </w:trPr>
        <w:tc>
          <w:tcPr>
            <w:tcW w:w="2405" w:type="dxa"/>
            <w:shd w:val="clear" w:color="auto" w:fill="auto"/>
            <w:noWrap/>
            <w:hideMark/>
          </w:tcPr>
          <w:p w14:paraId="3379FD23"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Durvalumab</w:t>
            </w:r>
          </w:p>
        </w:tc>
        <w:tc>
          <w:tcPr>
            <w:tcW w:w="1650" w:type="dxa"/>
            <w:shd w:val="clear" w:color="auto" w:fill="auto"/>
            <w:noWrap/>
            <w:hideMark/>
          </w:tcPr>
          <w:p w14:paraId="69F1024D" w14:textId="2AC9C2ED"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5DF234F7" w14:textId="1947CAFA"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1" w:type="dxa"/>
            <w:shd w:val="clear" w:color="auto" w:fill="auto"/>
            <w:noWrap/>
            <w:hideMark/>
          </w:tcPr>
          <w:p w14:paraId="2FE6BE46" w14:textId="72429A3B"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421E5567" w14:textId="0023B93B"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1" w:type="dxa"/>
            <w:shd w:val="clear" w:color="auto" w:fill="auto"/>
            <w:noWrap/>
            <w:hideMark/>
          </w:tcPr>
          <w:p w14:paraId="20BF1F52" w14:textId="7616E6F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50</w:t>
            </w:r>
          </w:p>
        </w:tc>
        <w:tc>
          <w:tcPr>
            <w:tcW w:w="1650" w:type="dxa"/>
            <w:shd w:val="clear" w:color="auto" w:fill="auto"/>
            <w:noWrap/>
            <w:hideMark/>
          </w:tcPr>
          <w:p w14:paraId="5F214A87" w14:textId="4290DF4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78</w:t>
            </w:r>
          </w:p>
        </w:tc>
        <w:tc>
          <w:tcPr>
            <w:tcW w:w="1651" w:type="dxa"/>
            <w:shd w:val="clear" w:color="auto" w:fill="auto"/>
            <w:noWrap/>
            <w:hideMark/>
          </w:tcPr>
          <w:p w14:paraId="1B3510A9" w14:textId="61B578A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60</w:t>
            </w:r>
          </w:p>
        </w:tc>
      </w:tr>
      <w:tr w:rsidR="00254FF9" w:rsidRPr="009E5255" w14:paraId="2030FDDA" w14:textId="77777777" w:rsidTr="002E50CC">
        <w:trPr>
          <w:trHeight w:val="227"/>
        </w:trPr>
        <w:tc>
          <w:tcPr>
            <w:tcW w:w="2405" w:type="dxa"/>
            <w:shd w:val="clear" w:color="auto" w:fill="auto"/>
            <w:noWrap/>
            <w:hideMark/>
          </w:tcPr>
          <w:p w14:paraId="17EB88B6"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Epirubicin</w:t>
            </w:r>
          </w:p>
        </w:tc>
        <w:tc>
          <w:tcPr>
            <w:tcW w:w="1650" w:type="dxa"/>
            <w:shd w:val="clear" w:color="auto" w:fill="auto"/>
            <w:noWrap/>
            <w:hideMark/>
          </w:tcPr>
          <w:p w14:paraId="41E863C4" w14:textId="3A64C02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54</w:t>
            </w:r>
          </w:p>
        </w:tc>
        <w:tc>
          <w:tcPr>
            <w:tcW w:w="1650" w:type="dxa"/>
            <w:shd w:val="clear" w:color="auto" w:fill="auto"/>
            <w:noWrap/>
            <w:hideMark/>
          </w:tcPr>
          <w:p w14:paraId="0B483225" w14:textId="58B06C2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06</w:t>
            </w:r>
          </w:p>
        </w:tc>
        <w:tc>
          <w:tcPr>
            <w:tcW w:w="1651" w:type="dxa"/>
            <w:shd w:val="clear" w:color="auto" w:fill="auto"/>
            <w:noWrap/>
            <w:hideMark/>
          </w:tcPr>
          <w:p w14:paraId="6BB8640B" w14:textId="3EBB2E2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00</w:t>
            </w:r>
          </w:p>
        </w:tc>
        <w:tc>
          <w:tcPr>
            <w:tcW w:w="1650" w:type="dxa"/>
            <w:shd w:val="clear" w:color="auto" w:fill="auto"/>
            <w:noWrap/>
            <w:hideMark/>
          </w:tcPr>
          <w:p w14:paraId="1BE2F974" w14:textId="6BBACF7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9</w:t>
            </w:r>
          </w:p>
        </w:tc>
        <w:tc>
          <w:tcPr>
            <w:tcW w:w="1651" w:type="dxa"/>
            <w:shd w:val="clear" w:color="auto" w:fill="auto"/>
            <w:noWrap/>
            <w:hideMark/>
          </w:tcPr>
          <w:p w14:paraId="6D888991" w14:textId="0F8A68F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3</w:t>
            </w:r>
          </w:p>
        </w:tc>
        <w:tc>
          <w:tcPr>
            <w:tcW w:w="1650" w:type="dxa"/>
            <w:shd w:val="clear" w:color="auto" w:fill="auto"/>
            <w:noWrap/>
            <w:hideMark/>
          </w:tcPr>
          <w:p w14:paraId="2A1262E2" w14:textId="368564B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6</w:t>
            </w:r>
          </w:p>
        </w:tc>
        <w:tc>
          <w:tcPr>
            <w:tcW w:w="1651" w:type="dxa"/>
            <w:shd w:val="clear" w:color="auto" w:fill="auto"/>
            <w:noWrap/>
            <w:hideMark/>
          </w:tcPr>
          <w:p w14:paraId="1E683E76" w14:textId="6F6DC77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07</w:t>
            </w:r>
          </w:p>
        </w:tc>
      </w:tr>
      <w:tr w:rsidR="00254FF9" w:rsidRPr="009E5255" w14:paraId="09B44308" w14:textId="77777777" w:rsidTr="002E50CC">
        <w:trPr>
          <w:trHeight w:val="227"/>
        </w:trPr>
        <w:tc>
          <w:tcPr>
            <w:tcW w:w="2405" w:type="dxa"/>
            <w:shd w:val="clear" w:color="auto" w:fill="auto"/>
            <w:noWrap/>
            <w:hideMark/>
          </w:tcPr>
          <w:p w14:paraId="12874487"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Eribulin</w:t>
            </w:r>
          </w:p>
        </w:tc>
        <w:tc>
          <w:tcPr>
            <w:tcW w:w="1650" w:type="dxa"/>
            <w:shd w:val="clear" w:color="auto" w:fill="auto"/>
            <w:noWrap/>
            <w:hideMark/>
          </w:tcPr>
          <w:p w14:paraId="6A5CA896" w14:textId="6A920A1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01.97</w:t>
            </w:r>
          </w:p>
        </w:tc>
        <w:tc>
          <w:tcPr>
            <w:tcW w:w="1650" w:type="dxa"/>
            <w:shd w:val="clear" w:color="auto" w:fill="auto"/>
            <w:noWrap/>
            <w:hideMark/>
          </w:tcPr>
          <w:p w14:paraId="7FBC6F82" w14:textId="42DFF54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01.83</w:t>
            </w:r>
          </w:p>
        </w:tc>
        <w:tc>
          <w:tcPr>
            <w:tcW w:w="1651" w:type="dxa"/>
            <w:shd w:val="clear" w:color="auto" w:fill="auto"/>
            <w:noWrap/>
            <w:hideMark/>
          </w:tcPr>
          <w:p w14:paraId="7B0ED971" w14:textId="77E7619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00.39</w:t>
            </w:r>
          </w:p>
        </w:tc>
        <w:tc>
          <w:tcPr>
            <w:tcW w:w="1650" w:type="dxa"/>
            <w:shd w:val="clear" w:color="auto" w:fill="auto"/>
            <w:noWrap/>
            <w:hideMark/>
          </w:tcPr>
          <w:p w14:paraId="03B8B0C7" w14:textId="0212AA5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87.77</w:t>
            </w:r>
          </w:p>
        </w:tc>
        <w:tc>
          <w:tcPr>
            <w:tcW w:w="1651" w:type="dxa"/>
            <w:shd w:val="clear" w:color="auto" w:fill="auto"/>
            <w:noWrap/>
            <w:hideMark/>
          </w:tcPr>
          <w:p w14:paraId="5F6264FC" w14:textId="78D6CD9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79.42</w:t>
            </w:r>
          </w:p>
        </w:tc>
        <w:tc>
          <w:tcPr>
            <w:tcW w:w="1650" w:type="dxa"/>
            <w:shd w:val="clear" w:color="auto" w:fill="auto"/>
            <w:noWrap/>
            <w:hideMark/>
          </w:tcPr>
          <w:p w14:paraId="5CC8F535" w14:textId="176B181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76.76</w:t>
            </w:r>
          </w:p>
        </w:tc>
        <w:tc>
          <w:tcPr>
            <w:tcW w:w="1651" w:type="dxa"/>
            <w:shd w:val="clear" w:color="auto" w:fill="auto"/>
            <w:noWrap/>
            <w:hideMark/>
          </w:tcPr>
          <w:p w14:paraId="2473CE0B" w14:textId="1483320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86.60</w:t>
            </w:r>
          </w:p>
        </w:tc>
      </w:tr>
      <w:tr w:rsidR="00254FF9" w:rsidRPr="009E5255" w14:paraId="68E0A69E" w14:textId="77777777" w:rsidTr="002E50CC">
        <w:trPr>
          <w:trHeight w:val="227"/>
        </w:trPr>
        <w:tc>
          <w:tcPr>
            <w:tcW w:w="2405" w:type="dxa"/>
            <w:shd w:val="clear" w:color="auto" w:fill="auto"/>
            <w:noWrap/>
            <w:hideMark/>
          </w:tcPr>
          <w:p w14:paraId="637C44DF"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Etoposide</w:t>
            </w:r>
          </w:p>
        </w:tc>
        <w:tc>
          <w:tcPr>
            <w:tcW w:w="1650" w:type="dxa"/>
            <w:shd w:val="clear" w:color="auto" w:fill="auto"/>
            <w:noWrap/>
            <w:hideMark/>
          </w:tcPr>
          <w:p w14:paraId="316B1D58" w14:textId="4879D74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10</w:t>
            </w:r>
          </w:p>
        </w:tc>
        <w:tc>
          <w:tcPr>
            <w:tcW w:w="1650" w:type="dxa"/>
            <w:shd w:val="clear" w:color="auto" w:fill="auto"/>
            <w:noWrap/>
            <w:hideMark/>
          </w:tcPr>
          <w:p w14:paraId="755175E2" w14:textId="1CDAD6C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20</w:t>
            </w:r>
          </w:p>
        </w:tc>
        <w:tc>
          <w:tcPr>
            <w:tcW w:w="1651" w:type="dxa"/>
            <w:shd w:val="clear" w:color="auto" w:fill="auto"/>
            <w:noWrap/>
            <w:hideMark/>
          </w:tcPr>
          <w:p w14:paraId="512452CA" w14:textId="4CBD6B8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22</w:t>
            </w:r>
          </w:p>
        </w:tc>
        <w:tc>
          <w:tcPr>
            <w:tcW w:w="1650" w:type="dxa"/>
            <w:shd w:val="clear" w:color="auto" w:fill="auto"/>
            <w:noWrap/>
            <w:hideMark/>
          </w:tcPr>
          <w:p w14:paraId="7988FA9A" w14:textId="73F634B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17</w:t>
            </w:r>
          </w:p>
        </w:tc>
        <w:tc>
          <w:tcPr>
            <w:tcW w:w="1651" w:type="dxa"/>
            <w:shd w:val="clear" w:color="auto" w:fill="auto"/>
            <w:noWrap/>
            <w:hideMark/>
          </w:tcPr>
          <w:p w14:paraId="1702E361" w14:textId="167CD0B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15</w:t>
            </w:r>
          </w:p>
        </w:tc>
        <w:tc>
          <w:tcPr>
            <w:tcW w:w="1650" w:type="dxa"/>
            <w:shd w:val="clear" w:color="auto" w:fill="auto"/>
            <w:noWrap/>
            <w:hideMark/>
          </w:tcPr>
          <w:p w14:paraId="64D9B669" w14:textId="72C1A18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15</w:t>
            </w:r>
          </w:p>
        </w:tc>
        <w:tc>
          <w:tcPr>
            <w:tcW w:w="1651" w:type="dxa"/>
            <w:shd w:val="clear" w:color="auto" w:fill="auto"/>
            <w:noWrap/>
            <w:hideMark/>
          </w:tcPr>
          <w:p w14:paraId="0F37C080" w14:textId="183870D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17</w:t>
            </w:r>
          </w:p>
        </w:tc>
      </w:tr>
      <w:tr w:rsidR="00254FF9" w:rsidRPr="009E5255" w14:paraId="1F3FE70A" w14:textId="77777777" w:rsidTr="002E50CC">
        <w:trPr>
          <w:trHeight w:val="227"/>
        </w:trPr>
        <w:tc>
          <w:tcPr>
            <w:tcW w:w="2405" w:type="dxa"/>
            <w:shd w:val="clear" w:color="auto" w:fill="auto"/>
            <w:noWrap/>
            <w:hideMark/>
          </w:tcPr>
          <w:p w14:paraId="0D64FD7A"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Fludarabine</w:t>
            </w:r>
          </w:p>
        </w:tc>
        <w:tc>
          <w:tcPr>
            <w:tcW w:w="1650" w:type="dxa"/>
            <w:shd w:val="clear" w:color="auto" w:fill="auto"/>
            <w:noWrap/>
            <w:hideMark/>
          </w:tcPr>
          <w:p w14:paraId="765CF162" w14:textId="0CA8C46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56</w:t>
            </w:r>
          </w:p>
        </w:tc>
        <w:tc>
          <w:tcPr>
            <w:tcW w:w="1650" w:type="dxa"/>
            <w:shd w:val="clear" w:color="auto" w:fill="auto"/>
            <w:noWrap/>
            <w:hideMark/>
          </w:tcPr>
          <w:p w14:paraId="66A5220D" w14:textId="5C85B5A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28</w:t>
            </w:r>
          </w:p>
        </w:tc>
        <w:tc>
          <w:tcPr>
            <w:tcW w:w="1651" w:type="dxa"/>
            <w:shd w:val="clear" w:color="auto" w:fill="auto"/>
            <w:noWrap/>
            <w:hideMark/>
          </w:tcPr>
          <w:p w14:paraId="68184AD3" w14:textId="7230EEF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24</w:t>
            </w:r>
          </w:p>
        </w:tc>
        <w:tc>
          <w:tcPr>
            <w:tcW w:w="1650" w:type="dxa"/>
            <w:shd w:val="clear" w:color="auto" w:fill="auto"/>
            <w:noWrap/>
            <w:hideMark/>
          </w:tcPr>
          <w:p w14:paraId="06FB7565" w14:textId="4BB3927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10</w:t>
            </w:r>
          </w:p>
        </w:tc>
        <w:tc>
          <w:tcPr>
            <w:tcW w:w="1651" w:type="dxa"/>
            <w:shd w:val="clear" w:color="auto" w:fill="auto"/>
            <w:noWrap/>
            <w:hideMark/>
          </w:tcPr>
          <w:p w14:paraId="77D35704" w14:textId="1CBC03A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23</w:t>
            </w:r>
          </w:p>
        </w:tc>
        <w:tc>
          <w:tcPr>
            <w:tcW w:w="1650" w:type="dxa"/>
            <w:shd w:val="clear" w:color="auto" w:fill="auto"/>
            <w:noWrap/>
            <w:hideMark/>
          </w:tcPr>
          <w:p w14:paraId="01BE1E8E" w14:textId="0F20793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51</w:t>
            </w:r>
          </w:p>
        </w:tc>
        <w:tc>
          <w:tcPr>
            <w:tcW w:w="1651" w:type="dxa"/>
            <w:shd w:val="clear" w:color="auto" w:fill="auto"/>
            <w:noWrap/>
            <w:hideMark/>
          </w:tcPr>
          <w:p w14:paraId="75A6E8DA" w14:textId="192C5BD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27</w:t>
            </w:r>
          </w:p>
        </w:tc>
      </w:tr>
      <w:tr w:rsidR="00254FF9" w:rsidRPr="009E5255" w14:paraId="53D86CC5" w14:textId="77777777" w:rsidTr="002E50CC">
        <w:trPr>
          <w:trHeight w:val="227"/>
        </w:trPr>
        <w:tc>
          <w:tcPr>
            <w:tcW w:w="2405" w:type="dxa"/>
            <w:shd w:val="clear" w:color="auto" w:fill="auto"/>
            <w:noWrap/>
            <w:hideMark/>
          </w:tcPr>
          <w:p w14:paraId="718F2E24"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Fluorouracil</w:t>
            </w:r>
          </w:p>
        </w:tc>
        <w:tc>
          <w:tcPr>
            <w:tcW w:w="1650" w:type="dxa"/>
            <w:shd w:val="clear" w:color="auto" w:fill="auto"/>
            <w:noWrap/>
            <w:hideMark/>
          </w:tcPr>
          <w:p w14:paraId="1CEA0E2C" w14:textId="7E41A59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23</w:t>
            </w:r>
          </w:p>
        </w:tc>
        <w:tc>
          <w:tcPr>
            <w:tcW w:w="1650" w:type="dxa"/>
            <w:shd w:val="clear" w:color="auto" w:fill="auto"/>
            <w:noWrap/>
            <w:hideMark/>
          </w:tcPr>
          <w:p w14:paraId="5A2E6175" w14:textId="1317781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7</w:t>
            </w:r>
          </w:p>
        </w:tc>
        <w:tc>
          <w:tcPr>
            <w:tcW w:w="1651" w:type="dxa"/>
            <w:shd w:val="clear" w:color="auto" w:fill="auto"/>
            <w:noWrap/>
            <w:hideMark/>
          </w:tcPr>
          <w:p w14:paraId="405DBD8A" w14:textId="12E5849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3</w:t>
            </w:r>
          </w:p>
        </w:tc>
        <w:tc>
          <w:tcPr>
            <w:tcW w:w="1650" w:type="dxa"/>
            <w:shd w:val="clear" w:color="auto" w:fill="auto"/>
            <w:noWrap/>
            <w:hideMark/>
          </w:tcPr>
          <w:p w14:paraId="673D3085" w14:textId="71D4B55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2</w:t>
            </w:r>
          </w:p>
        </w:tc>
        <w:tc>
          <w:tcPr>
            <w:tcW w:w="1651" w:type="dxa"/>
            <w:shd w:val="clear" w:color="auto" w:fill="auto"/>
            <w:noWrap/>
            <w:hideMark/>
          </w:tcPr>
          <w:p w14:paraId="317B52E8" w14:textId="49CA68A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1</w:t>
            </w:r>
          </w:p>
        </w:tc>
        <w:tc>
          <w:tcPr>
            <w:tcW w:w="1650" w:type="dxa"/>
            <w:shd w:val="clear" w:color="auto" w:fill="auto"/>
            <w:noWrap/>
            <w:hideMark/>
          </w:tcPr>
          <w:p w14:paraId="63285A08" w14:textId="70A1C54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1</w:t>
            </w:r>
          </w:p>
        </w:tc>
        <w:tc>
          <w:tcPr>
            <w:tcW w:w="1651" w:type="dxa"/>
            <w:shd w:val="clear" w:color="auto" w:fill="auto"/>
            <w:noWrap/>
            <w:hideMark/>
          </w:tcPr>
          <w:p w14:paraId="1E12D740" w14:textId="443516B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4</w:t>
            </w:r>
          </w:p>
        </w:tc>
      </w:tr>
      <w:tr w:rsidR="00254FF9" w:rsidRPr="009E5255" w14:paraId="6B2E0AFF" w14:textId="77777777" w:rsidTr="002E50CC">
        <w:trPr>
          <w:trHeight w:val="227"/>
        </w:trPr>
        <w:tc>
          <w:tcPr>
            <w:tcW w:w="2405" w:type="dxa"/>
            <w:shd w:val="clear" w:color="auto" w:fill="auto"/>
            <w:noWrap/>
            <w:hideMark/>
          </w:tcPr>
          <w:p w14:paraId="30D19616"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Fotemustine</w:t>
            </w:r>
          </w:p>
        </w:tc>
        <w:tc>
          <w:tcPr>
            <w:tcW w:w="1650" w:type="dxa"/>
            <w:shd w:val="clear" w:color="auto" w:fill="auto"/>
            <w:noWrap/>
            <w:hideMark/>
          </w:tcPr>
          <w:p w14:paraId="73779FA2" w14:textId="76815FC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2.12</w:t>
            </w:r>
          </w:p>
        </w:tc>
        <w:tc>
          <w:tcPr>
            <w:tcW w:w="1650" w:type="dxa"/>
            <w:shd w:val="clear" w:color="auto" w:fill="auto"/>
            <w:noWrap/>
            <w:hideMark/>
          </w:tcPr>
          <w:p w14:paraId="4F33FB4B" w14:textId="5C224B8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67</w:t>
            </w:r>
          </w:p>
        </w:tc>
        <w:tc>
          <w:tcPr>
            <w:tcW w:w="1651" w:type="dxa"/>
            <w:shd w:val="clear" w:color="auto" w:fill="auto"/>
            <w:noWrap/>
            <w:hideMark/>
          </w:tcPr>
          <w:p w14:paraId="183C4663" w14:textId="593D8C7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08</w:t>
            </w:r>
          </w:p>
        </w:tc>
        <w:tc>
          <w:tcPr>
            <w:tcW w:w="1650" w:type="dxa"/>
            <w:shd w:val="clear" w:color="auto" w:fill="auto"/>
            <w:noWrap/>
            <w:hideMark/>
          </w:tcPr>
          <w:p w14:paraId="5B650B25" w14:textId="7E72A2E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44</w:t>
            </w:r>
          </w:p>
        </w:tc>
        <w:tc>
          <w:tcPr>
            <w:tcW w:w="1651" w:type="dxa"/>
            <w:shd w:val="clear" w:color="auto" w:fill="auto"/>
            <w:noWrap/>
            <w:hideMark/>
          </w:tcPr>
          <w:p w14:paraId="4E6979B6" w14:textId="001DB7E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77</w:t>
            </w:r>
          </w:p>
        </w:tc>
        <w:tc>
          <w:tcPr>
            <w:tcW w:w="1650" w:type="dxa"/>
            <w:shd w:val="clear" w:color="auto" w:fill="auto"/>
            <w:noWrap/>
            <w:hideMark/>
          </w:tcPr>
          <w:p w14:paraId="3F6F0AD7" w14:textId="7168A4F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34</w:t>
            </w:r>
          </w:p>
        </w:tc>
        <w:tc>
          <w:tcPr>
            <w:tcW w:w="1651" w:type="dxa"/>
            <w:shd w:val="clear" w:color="auto" w:fill="auto"/>
            <w:noWrap/>
            <w:hideMark/>
          </w:tcPr>
          <w:p w14:paraId="21FFBE23" w14:textId="7927B8B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44</w:t>
            </w:r>
          </w:p>
        </w:tc>
      </w:tr>
      <w:tr w:rsidR="00254FF9" w:rsidRPr="009E5255" w14:paraId="5D877000" w14:textId="77777777" w:rsidTr="002E50CC">
        <w:trPr>
          <w:trHeight w:val="227"/>
        </w:trPr>
        <w:tc>
          <w:tcPr>
            <w:tcW w:w="2405" w:type="dxa"/>
            <w:shd w:val="clear" w:color="auto" w:fill="auto"/>
            <w:noWrap/>
            <w:hideMark/>
          </w:tcPr>
          <w:p w14:paraId="6068C103"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Gemcitabine</w:t>
            </w:r>
          </w:p>
        </w:tc>
        <w:tc>
          <w:tcPr>
            <w:tcW w:w="1650" w:type="dxa"/>
            <w:shd w:val="clear" w:color="auto" w:fill="auto"/>
            <w:noWrap/>
            <w:hideMark/>
          </w:tcPr>
          <w:p w14:paraId="2DC16AFB" w14:textId="15977C4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6</w:t>
            </w:r>
          </w:p>
        </w:tc>
        <w:tc>
          <w:tcPr>
            <w:tcW w:w="1650" w:type="dxa"/>
            <w:shd w:val="clear" w:color="auto" w:fill="auto"/>
            <w:noWrap/>
            <w:hideMark/>
          </w:tcPr>
          <w:p w14:paraId="7031DF52" w14:textId="5A00B7C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2</w:t>
            </w:r>
          </w:p>
        </w:tc>
        <w:tc>
          <w:tcPr>
            <w:tcW w:w="1651" w:type="dxa"/>
            <w:shd w:val="clear" w:color="auto" w:fill="auto"/>
            <w:noWrap/>
            <w:hideMark/>
          </w:tcPr>
          <w:p w14:paraId="44513936" w14:textId="63CB8A6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0</w:t>
            </w:r>
          </w:p>
        </w:tc>
        <w:tc>
          <w:tcPr>
            <w:tcW w:w="1650" w:type="dxa"/>
            <w:shd w:val="clear" w:color="auto" w:fill="auto"/>
            <w:noWrap/>
            <w:hideMark/>
          </w:tcPr>
          <w:p w14:paraId="7B0CA029" w14:textId="3E8E018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0</w:t>
            </w:r>
          </w:p>
        </w:tc>
        <w:tc>
          <w:tcPr>
            <w:tcW w:w="1651" w:type="dxa"/>
            <w:shd w:val="clear" w:color="auto" w:fill="auto"/>
            <w:noWrap/>
            <w:hideMark/>
          </w:tcPr>
          <w:p w14:paraId="2E69330A" w14:textId="762C41E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1</w:t>
            </w:r>
          </w:p>
        </w:tc>
        <w:tc>
          <w:tcPr>
            <w:tcW w:w="1650" w:type="dxa"/>
            <w:shd w:val="clear" w:color="auto" w:fill="auto"/>
            <w:noWrap/>
            <w:hideMark/>
          </w:tcPr>
          <w:p w14:paraId="14D7E113" w14:textId="7553675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9</w:t>
            </w:r>
          </w:p>
        </w:tc>
        <w:tc>
          <w:tcPr>
            <w:tcW w:w="1651" w:type="dxa"/>
            <w:shd w:val="clear" w:color="auto" w:fill="auto"/>
            <w:noWrap/>
            <w:hideMark/>
          </w:tcPr>
          <w:p w14:paraId="38E25298" w14:textId="4DA5BA7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12</w:t>
            </w:r>
          </w:p>
        </w:tc>
      </w:tr>
      <w:tr w:rsidR="00254FF9" w:rsidRPr="009E5255" w14:paraId="3B5E3A61" w14:textId="77777777" w:rsidTr="002E50CC">
        <w:trPr>
          <w:trHeight w:val="227"/>
        </w:trPr>
        <w:tc>
          <w:tcPr>
            <w:tcW w:w="2405" w:type="dxa"/>
            <w:shd w:val="clear" w:color="auto" w:fill="auto"/>
            <w:noWrap/>
            <w:hideMark/>
          </w:tcPr>
          <w:p w14:paraId="2FE0A796"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Idarubicin</w:t>
            </w:r>
          </w:p>
        </w:tc>
        <w:tc>
          <w:tcPr>
            <w:tcW w:w="1650" w:type="dxa"/>
            <w:shd w:val="clear" w:color="auto" w:fill="auto"/>
            <w:noWrap/>
            <w:hideMark/>
          </w:tcPr>
          <w:p w14:paraId="5889FB6F" w14:textId="307CC56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4.44</w:t>
            </w:r>
          </w:p>
        </w:tc>
        <w:tc>
          <w:tcPr>
            <w:tcW w:w="1650" w:type="dxa"/>
            <w:shd w:val="clear" w:color="auto" w:fill="auto"/>
            <w:noWrap/>
            <w:hideMark/>
          </w:tcPr>
          <w:p w14:paraId="407FB847" w14:textId="61EB8BB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03</w:t>
            </w:r>
          </w:p>
        </w:tc>
        <w:tc>
          <w:tcPr>
            <w:tcW w:w="1651" w:type="dxa"/>
            <w:shd w:val="clear" w:color="auto" w:fill="auto"/>
            <w:noWrap/>
            <w:hideMark/>
          </w:tcPr>
          <w:p w14:paraId="7ECD454B" w14:textId="119F458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2.77</w:t>
            </w:r>
          </w:p>
        </w:tc>
        <w:tc>
          <w:tcPr>
            <w:tcW w:w="1650" w:type="dxa"/>
            <w:shd w:val="clear" w:color="auto" w:fill="auto"/>
            <w:noWrap/>
            <w:hideMark/>
          </w:tcPr>
          <w:p w14:paraId="23E855B8" w14:textId="2ADD3B2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41</w:t>
            </w:r>
          </w:p>
        </w:tc>
        <w:tc>
          <w:tcPr>
            <w:tcW w:w="1651" w:type="dxa"/>
            <w:shd w:val="clear" w:color="auto" w:fill="auto"/>
            <w:noWrap/>
            <w:hideMark/>
          </w:tcPr>
          <w:p w14:paraId="232D36E8" w14:textId="4A85EC1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48</w:t>
            </w:r>
          </w:p>
        </w:tc>
        <w:tc>
          <w:tcPr>
            <w:tcW w:w="1650" w:type="dxa"/>
            <w:shd w:val="clear" w:color="auto" w:fill="auto"/>
            <w:noWrap/>
            <w:hideMark/>
          </w:tcPr>
          <w:p w14:paraId="18A02B90" w14:textId="5076A5A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2.79</w:t>
            </w:r>
          </w:p>
        </w:tc>
        <w:tc>
          <w:tcPr>
            <w:tcW w:w="1651" w:type="dxa"/>
            <w:shd w:val="clear" w:color="auto" w:fill="auto"/>
            <w:noWrap/>
            <w:hideMark/>
          </w:tcPr>
          <w:p w14:paraId="53B3FF84" w14:textId="169FEEE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2.33</w:t>
            </w:r>
          </w:p>
        </w:tc>
      </w:tr>
      <w:tr w:rsidR="00254FF9" w:rsidRPr="009E5255" w14:paraId="3405B0B3" w14:textId="77777777" w:rsidTr="002E50CC">
        <w:trPr>
          <w:trHeight w:val="227"/>
        </w:trPr>
        <w:tc>
          <w:tcPr>
            <w:tcW w:w="2405" w:type="dxa"/>
            <w:shd w:val="clear" w:color="auto" w:fill="auto"/>
            <w:noWrap/>
            <w:hideMark/>
          </w:tcPr>
          <w:p w14:paraId="28F26365"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Ifosfamide</w:t>
            </w:r>
          </w:p>
        </w:tc>
        <w:tc>
          <w:tcPr>
            <w:tcW w:w="1650" w:type="dxa"/>
            <w:shd w:val="clear" w:color="auto" w:fill="auto"/>
            <w:noWrap/>
            <w:hideMark/>
          </w:tcPr>
          <w:p w14:paraId="75DBF075" w14:textId="4F7C2C2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6.53</w:t>
            </w:r>
          </w:p>
        </w:tc>
        <w:tc>
          <w:tcPr>
            <w:tcW w:w="1650" w:type="dxa"/>
            <w:shd w:val="clear" w:color="auto" w:fill="auto"/>
            <w:noWrap/>
            <w:hideMark/>
          </w:tcPr>
          <w:p w14:paraId="11A49F62" w14:textId="41E250F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8.14</w:t>
            </w:r>
          </w:p>
        </w:tc>
        <w:tc>
          <w:tcPr>
            <w:tcW w:w="1651" w:type="dxa"/>
            <w:shd w:val="clear" w:color="auto" w:fill="auto"/>
            <w:noWrap/>
            <w:hideMark/>
          </w:tcPr>
          <w:p w14:paraId="73833536" w14:textId="3B70D12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9.71</w:t>
            </w:r>
          </w:p>
        </w:tc>
        <w:tc>
          <w:tcPr>
            <w:tcW w:w="1650" w:type="dxa"/>
            <w:shd w:val="clear" w:color="auto" w:fill="auto"/>
            <w:noWrap/>
            <w:hideMark/>
          </w:tcPr>
          <w:p w14:paraId="0B9D44D1" w14:textId="7767888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2.47</w:t>
            </w:r>
          </w:p>
        </w:tc>
        <w:tc>
          <w:tcPr>
            <w:tcW w:w="1651" w:type="dxa"/>
            <w:shd w:val="clear" w:color="auto" w:fill="auto"/>
            <w:noWrap/>
            <w:hideMark/>
          </w:tcPr>
          <w:p w14:paraId="2B65C47E" w14:textId="2C188F0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60.22</w:t>
            </w:r>
          </w:p>
        </w:tc>
        <w:tc>
          <w:tcPr>
            <w:tcW w:w="1650" w:type="dxa"/>
            <w:shd w:val="clear" w:color="auto" w:fill="auto"/>
            <w:noWrap/>
            <w:hideMark/>
          </w:tcPr>
          <w:p w14:paraId="7A2FE2F2" w14:textId="4E6C864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48.79</w:t>
            </w:r>
          </w:p>
        </w:tc>
        <w:tc>
          <w:tcPr>
            <w:tcW w:w="1651" w:type="dxa"/>
            <w:shd w:val="clear" w:color="auto" w:fill="auto"/>
            <w:noWrap/>
            <w:hideMark/>
          </w:tcPr>
          <w:p w14:paraId="1A226191" w14:textId="1CC6075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31.80</w:t>
            </w:r>
          </w:p>
        </w:tc>
      </w:tr>
      <w:tr w:rsidR="00254FF9" w:rsidRPr="009E5255" w14:paraId="36FDE9A4" w14:textId="77777777" w:rsidTr="002E50CC">
        <w:trPr>
          <w:trHeight w:val="227"/>
        </w:trPr>
        <w:tc>
          <w:tcPr>
            <w:tcW w:w="2405" w:type="dxa"/>
            <w:shd w:val="clear" w:color="auto" w:fill="auto"/>
            <w:noWrap/>
            <w:hideMark/>
          </w:tcPr>
          <w:p w14:paraId="59587F45"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Inot. Ozogamicin (mcg)</w:t>
            </w:r>
          </w:p>
        </w:tc>
        <w:tc>
          <w:tcPr>
            <w:tcW w:w="1650" w:type="dxa"/>
            <w:shd w:val="clear" w:color="auto" w:fill="auto"/>
            <w:noWrap/>
            <w:hideMark/>
          </w:tcPr>
          <w:p w14:paraId="33175568" w14:textId="7585C035"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21343A5E" w14:textId="272B9ECD"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1" w:type="dxa"/>
            <w:shd w:val="clear" w:color="auto" w:fill="auto"/>
            <w:noWrap/>
            <w:hideMark/>
          </w:tcPr>
          <w:p w14:paraId="6BAFFBD7" w14:textId="4F77F5C3"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595D632F" w14:textId="6915CF1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6.86</w:t>
            </w:r>
          </w:p>
        </w:tc>
        <w:tc>
          <w:tcPr>
            <w:tcW w:w="1651" w:type="dxa"/>
            <w:shd w:val="clear" w:color="auto" w:fill="auto"/>
            <w:noWrap/>
            <w:hideMark/>
          </w:tcPr>
          <w:p w14:paraId="6EB2FA7B" w14:textId="05E4DD2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40</w:t>
            </w:r>
          </w:p>
        </w:tc>
        <w:tc>
          <w:tcPr>
            <w:tcW w:w="1650" w:type="dxa"/>
            <w:shd w:val="clear" w:color="auto" w:fill="auto"/>
            <w:noWrap/>
            <w:hideMark/>
          </w:tcPr>
          <w:p w14:paraId="63403CEA" w14:textId="38E67F4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3.72</w:t>
            </w:r>
          </w:p>
        </w:tc>
        <w:tc>
          <w:tcPr>
            <w:tcW w:w="1651" w:type="dxa"/>
            <w:shd w:val="clear" w:color="auto" w:fill="auto"/>
            <w:noWrap/>
            <w:hideMark/>
          </w:tcPr>
          <w:p w14:paraId="326DBD24" w14:textId="1512ED1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47</w:t>
            </w:r>
          </w:p>
        </w:tc>
      </w:tr>
      <w:tr w:rsidR="00254FF9" w:rsidRPr="009E5255" w14:paraId="054ABC44" w14:textId="77777777" w:rsidTr="002E50CC">
        <w:trPr>
          <w:trHeight w:val="227"/>
        </w:trPr>
        <w:tc>
          <w:tcPr>
            <w:tcW w:w="2405" w:type="dxa"/>
            <w:shd w:val="clear" w:color="auto" w:fill="auto"/>
            <w:noWrap/>
            <w:hideMark/>
          </w:tcPr>
          <w:p w14:paraId="45F91112"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Ipilimumab</w:t>
            </w:r>
          </w:p>
        </w:tc>
        <w:tc>
          <w:tcPr>
            <w:tcW w:w="1650" w:type="dxa"/>
            <w:shd w:val="clear" w:color="auto" w:fill="auto"/>
            <w:noWrap/>
            <w:hideMark/>
          </w:tcPr>
          <w:p w14:paraId="7F10A6DE" w14:textId="50EFA95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0.58</w:t>
            </w:r>
          </w:p>
        </w:tc>
        <w:tc>
          <w:tcPr>
            <w:tcW w:w="1650" w:type="dxa"/>
            <w:shd w:val="clear" w:color="auto" w:fill="auto"/>
            <w:noWrap/>
            <w:hideMark/>
          </w:tcPr>
          <w:p w14:paraId="3CDE8FDB" w14:textId="67CA601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1.05</w:t>
            </w:r>
          </w:p>
        </w:tc>
        <w:tc>
          <w:tcPr>
            <w:tcW w:w="1651" w:type="dxa"/>
            <w:shd w:val="clear" w:color="auto" w:fill="auto"/>
            <w:noWrap/>
            <w:hideMark/>
          </w:tcPr>
          <w:p w14:paraId="41418C1E" w14:textId="14C283C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0.50</w:t>
            </w:r>
          </w:p>
        </w:tc>
        <w:tc>
          <w:tcPr>
            <w:tcW w:w="1650" w:type="dxa"/>
            <w:shd w:val="clear" w:color="auto" w:fill="auto"/>
            <w:noWrap/>
            <w:hideMark/>
          </w:tcPr>
          <w:p w14:paraId="0AA92049" w14:textId="154AFC4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4.42</w:t>
            </w:r>
          </w:p>
        </w:tc>
        <w:tc>
          <w:tcPr>
            <w:tcW w:w="1651" w:type="dxa"/>
            <w:shd w:val="clear" w:color="auto" w:fill="auto"/>
            <w:noWrap/>
            <w:hideMark/>
          </w:tcPr>
          <w:p w14:paraId="15484BA4" w14:textId="7C1ADCC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1.59</w:t>
            </w:r>
          </w:p>
        </w:tc>
        <w:tc>
          <w:tcPr>
            <w:tcW w:w="1650" w:type="dxa"/>
            <w:shd w:val="clear" w:color="auto" w:fill="auto"/>
            <w:noWrap/>
            <w:hideMark/>
          </w:tcPr>
          <w:p w14:paraId="118A921F" w14:textId="3C9C740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1.49</w:t>
            </w:r>
          </w:p>
        </w:tc>
        <w:tc>
          <w:tcPr>
            <w:tcW w:w="1651" w:type="dxa"/>
            <w:shd w:val="clear" w:color="auto" w:fill="auto"/>
            <w:noWrap/>
            <w:hideMark/>
          </w:tcPr>
          <w:p w14:paraId="0C1463F1" w14:textId="515AB65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1.99</w:t>
            </w:r>
          </w:p>
        </w:tc>
      </w:tr>
      <w:tr w:rsidR="00254FF9" w:rsidRPr="009E5255" w14:paraId="218D0470" w14:textId="77777777" w:rsidTr="002E50CC">
        <w:trPr>
          <w:trHeight w:val="227"/>
        </w:trPr>
        <w:tc>
          <w:tcPr>
            <w:tcW w:w="2405" w:type="dxa"/>
            <w:shd w:val="clear" w:color="auto" w:fill="auto"/>
            <w:noWrap/>
            <w:hideMark/>
          </w:tcPr>
          <w:p w14:paraId="1F253A85"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Irinotecan</w:t>
            </w:r>
          </w:p>
        </w:tc>
        <w:tc>
          <w:tcPr>
            <w:tcW w:w="1650" w:type="dxa"/>
            <w:shd w:val="clear" w:color="auto" w:fill="auto"/>
            <w:noWrap/>
            <w:hideMark/>
          </w:tcPr>
          <w:p w14:paraId="7242D488" w14:textId="6D97A68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69</w:t>
            </w:r>
          </w:p>
        </w:tc>
        <w:tc>
          <w:tcPr>
            <w:tcW w:w="1650" w:type="dxa"/>
            <w:shd w:val="clear" w:color="auto" w:fill="auto"/>
            <w:noWrap/>
            <w:hideMark/>
          </w:tcPr>
          <w:p w14:paraId="08E06BE8" w14:textId="51F45F2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64</w:t>
            </w:r>
          </w:p>
        </w:tc>
        <w:tc>
          <w:tcPr>
            <w:tcW w:w="1651" w:type="dxa"/>
            <w:shd w:val="clear" w:color="auto" w:fill="auto"/>
            <w:noWrap/>
            <w:hideMark/>
          </w:tcPr>
          <w:p w14:paraId="2498588F" w14:textId="318BBFF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56</w:t>
            </w:r>
          </w:p>
        </w:tc>
        <w:tc>
          <w:tcPr>
            <w:tcW w:w="1650" w:type="dxa"/>
            <w:shd w:val="clear" w:color="auto" w:fill="auto"/>
            <w:noWrap/>
            <w:hideMark/>
          </w:tcPr>
          <w:p w14:paraId="038A1F0C" w14:textId="0340A32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50</w:t>
            </w:r>
          </w:p>
        </w:tc>
        <w:tc>
          <w:tcPr>
            <w:tcW w:w="1651" w:type="dxa"/>
            <w:shd w:val="clear" w:color="auto" w:fill="auto"/>
            <w:noWrap/>
            <w:hideMark/>
          </w:tcPr>
          <w:p w14:paraId="64D5D291" w14:textId="246A4F8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50</w:t>
            </w:r>
          </w:p>
        </w:tc>
        <w:tc>
          <w:tcPr>
            <w:tcW w:w="1650" w:type="dxa"/>
            <w:shd w:val="clear" w:color="auto" w:fill="auto"/>
            <w:noWrap/>
            <w:hideMark/>
          </w:tcPr>
          <w:p w14:paraId="79FC0241" w14:textId="6027869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52</w:t>
            </w:r>
          </w:p>
        </w:tc>
        <w:tc>
          <w:tcPr>
            <w:tcW w:w="1651" w:type="dxa"/>
            <w:shd w:val="clear" w:color="auto" w:fill="auto"/>
            <w:noWrap/>
            <w:hideMark/>
          </w:tcPr>
          <w:p w14:paraId="53EF61F0" w14:textId="06EE7E4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55</w:t>
            </w:r>
          </w:p>
        </w:tc>
      </w:tr>
      <w:tr w:rsidR="00254FF9" w:rsidRPr="009E5255" w14:paraId="1799F09D" w14:textId="77777777" w:rsidTr="002E50CC">
        <w:trPr>
          <w:trHeight w:val="227"/>
        </w:trPr>
        <w:tc>
          <w:tcPr>
            <w:tcW w:w="2405" w:type="dxa"/>
            <w:shd w:val="clear" w:color="auto" w:fill="auto"/>
            <w:noWrap/>
            <w:hideMark/>
          </w:tcPr>
          <w:p w14:paraId="39F004C5"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Methotrexate</w:t>
            </w:r>
          </w:p>
        </w:tc>
        <w:tc>
          <w:tcPr>
            <w:tcW w:w="1650" w:type="dxa"/>
            <w:shd w:val="clear" w:color="auto" w:fill="auto"/>
            <w:noWrap/>
            <w:hideMark/>
          </w:tcPr>
          <w:p w14:paraId="47F3C95D" w14:textId="74155FF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3.06</w:t>
            </w:r>
          </w:p>
        </w:tc>
        <w:tc>
          <w:tcPr>
            <w:tcW w:w="1650" w:type="dxa"/>
            <w:shd w:val="clear" w:color="auto" w:fill="auto"/>
            <w:noWrap/>
            <w:hideMark/>
          </w:tcPr>
          <w:p w14:paraId="6E80DFC8" w14:textId="16DA542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86</w:t>
            </w:r>
          </w:p>
        </w:tc>
        <w:tc>
          <w:tcPr>
            <w:tcW w:w="1651" w:type="dxa"/>
            <w:shd w:val="clear" w:color="auto" w:fill="auto"/>
            <w:noWrap/>
            <w:hideMark/>
          </w:tcPr>
          <w:p w14:paraId="6115E42E" w14:textId="13F90C8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3.74</w:t>
            </w:r>
          </w:p>
        </w:tc>
        <w:tc>
          <w:tcPr>
            <w:tcW w:w="1650" w:type="dxa"/>
            <w:shd w:val="clear" w:color="auto" w:fill="auto"/>
            <w:noWrap/>
            <w:hideMark/>
          </w:tcPr>
          <w:p w14:paraId="1FDFA18A" w14:textId="4DB6ED6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8.05</w:t>
            </w:r>
          </w:p>
        </w:tc>
        <w:tc>
          <w:tcPr>
            <w:tcW w:w="1651" w:type="dxa"/>
            <w:shd w:val="clear" w:color="auto" w:fill="auto"/>
            <w:noWrap/>
            <w:hideMark/>
          </w:tcPr>
          <w:p w14:paraId="6144E307" w14:textId="0A95DD9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4.87</w:t>
            </w:r>
          </w:p>
        </w:tc>
        <w:tc>
          <w:tcPr>
            <w:tcW w:w="1650" w:type="dxa"/>
            <w:shd w:val="clear" w:color="auto" w:fill="auto"/>
            <w:noWrap/>
            <w:hideMark/>
          </w:tcPr>
          <w:p w14:paraId="2AC670B7" w14:textId="37E2A0B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8.60</w:t>
            </w:r>
          </w:p>
        </w:tc>
        <w:tc>
          <w:tcPr>
            <w:tcW w:w="1651" w:type="dxa"/>
            <w:shd w:val="clear" w:color="auto" w:fill="auto"/>
            <w:noWrap/>
            <w:hideMark/>
          </w:tcPr>
          <w:p w14:paraId="19DEE8E9" w14:textId="1D15CA9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6.91</w:t>
            </w:r>
          </w:p>
        </w:tc>
      </w:tr>
      <w:tr w:rsidR="00254FF9" w:rsidRPr="009E5255" w14:paraId="194FC3BE" w14:textId="77777777" w:rsidTr="002E50CC">
        <w:trPr>
          <w:trHeight w:val="227"/>
        </w:trPr>
        <w:tc>
          <w:tcPr>
            <w:tcW w:w="2405" w:type="dxa"/>
            <w:shd w:val="clear" w:color="auto" w:fill="auto"/>
            <w:noWrap/>
            <w:hideMark/>
          </w:tcPr>
          <w:p w14:paraId="07B072D5"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Mitozantrone</w:t>
            </w:r>
          </w:p>
        </w:tc>
        <w:tc>
          <w:tcPr>
            <w:tcW w:w="1650" w:type="dxa"/>
            <w:shd w:val="clear" w:color="auto" w:fill="auto"/>
            <w:noWrap/>
            <w:hideMark/>
          </w:tcPr>
          <w:p w14:paraId="173206E9" w14:textId="04102CF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10</w:t>
            </w:r>
          </w:p>
        </w:tc>
        <w:tc>
          <w:tcPr>
            <w:tcW w:w="1650" w:type="dxa"/>
            <w:shd w:val="clear" w:color="auto" w:fill="auto"/>
            <w:noWrap/>
            <w:hideMark/>
          </w:tcPr>
          <w:p w14:paraId="753FCE97" w14:textId="3026956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05</w:t>
            </w:r>
          </w:p>
        </w:tc>
        <w:tc>
          <w:tcPr>
            <w:tcW w:w="1651" w:type="dxa"/>
            <w:shd w:val="clear" w:color="auto" w:fill="auto"/>
            <w:noWrap/>
            <w:hideMark/>
          </w:tcPr>
          <w:p w14:paraId="2BE56EAB" w14:textId="1F48179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99</w:t>
            </w:r>
          </w:p>
        </w:tc>
        <w:tc>
          <w:tcPr>
            <w:tcW w:w="1650" w:type="dxa"/>
            <w:shd w:val="clear" w:color="auto" w:fill="auto"/>
            <w:noWrap/>
            <w:hideMark/>
          </w:tcPr>
          <w:p w14:paraId="1BD35AAF" w14:textId="17BC912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34</w:t>
            </w:r>
          </w:p>
        </w:tc>
        <w:tc>
          <w:tcPr>
            <w:tcW w:w="1651" w:type="dxa"/>
            <w:shd w:val="clear" w:color="auto" w:fill="auto"/>
            <w:noWrap/>
            <w:hideMark/>
          </w:tcPr>
          <w:p w14:paraId="164AA6C5" w14:textId="62199CE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19</w:t>
            </w:r>
          </w:p>
        </w:tc>
        <w:tc>
          <w:tcPr>
            <w:tcW w:w="1650" w:type="dxa"/>
            <w:shd w:val="clear" w:color="auto" w:fill="auto"/>
            <w:noWrap/>
            <w:hideMark/>
          </w:tcPr>
          <w:p w14:paraId="48EC9A13" w14:textId="5B08C7C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77</w:t>
            </w:r>
          </w:p>
        </w:tc>
        <w:tc>
          <w:tcPr>
            <w:tcW w:w="1651" w:type="dxa"/>
            <w:shd w:val="clear" w:color="auto" w:fill="auto"/>
            <w:noWrap/>
            <w:hideMark/>
          </w:tcPr>
          <w:p w14:paraId="37DFA1D2" w14:textId="13F37CC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79</w:t>
            </w:r>
          </w:p>
        </w:tc>
      </w:tr>
      <w:tr w:rsidR="00254FF9" w:rsidRPr="009E5255" w14:paraId="415C7EE5" w14:textId="77777777" w:rsidTr="002E50CC">
        <w:trPr>
          <w:trHeight w:val="227"/>
        </w:trPr>
        <w:tc>
          <w:tcPr>
            <w:tcW w:w="2405" w:type="dxa"/>
            <w:shd w:val="clear" w:color="auto" w:fill="auto"/>
            <w:noWrap/>
            <w:hideMark/>
          </w:tcPr>
          <w:p w14:paraId="24150A52" w14:textId="54077092" w:rsidR="00254FF9" w:rsidRPr="009E5255" w:rsidRDefault="002E50CC" w:rsidP="002E50CC">
            <w:pPr>
              <w:pStyle w:val="NoSpacing"/>
              <w:ind w:left="166"/>
              <w:rPr>
                <w:rFonts w:asciiTheme="majorHAnsi" w:hAnsiTheme="majorHAnsi" w:cstheme="majorHAnsi"/>
                <w:lang w:eastAsia="en-AU"/>
              </w:rPr>
            </w:pPr>
            <w:r w:rsidRPr="009E5255">
              <w:rPr>
                <w:rFonts w:asciiTheme="majorHAnsi" w:hAnsiTheme="majorHAnsi" w:cstheme="majorHAnsi"/>
              </w:rPr>
              <w:t>NAB</w:t>
            </w:r>
            <w:r w:rsidR="00254FF9" w:rsidRPr="009E5255">
              <w:rPr>
                <w:rFonts w:asciiTheme="majorHAnsi" w:hAnsiTheme="majorHAnsi" w:cstheme="majorHAnsi"/>
              </w:rPr>
              <w:t xml:space="preserve"> Paclitaxel</w:t>
            </w:r>
          </w:p>
        </w:tc>
        <w:tc>
          <w:tcPr>
            <w:tcW w:w="1650" w:type="dxa"/>
            <w:shd w:val="clear" w:color="auto" w:fill="auto"/>
            <w:noWrap/>
            <w:hideMark/>
          </w:tcPr>
          <w:p w14:paraId="5639AB67" w14:textId="674D7B5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49</w:t>
            </w:r>
          </w:p>
        </w:tc>
        <w:tc>
          <w:tcPr>
            <w:tcW w:w="1650" w:type="dxa"/>
            <w:shd w:val="clear" w:color="auto" w:fill="auto"/>
            <w:noWrap/>
            <w:hideMark/>
          </w:tcPr>
          <w:p w14:paraId="7D71706C" w14:textId="3952ACE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42</w:t>
            </w:r>
          </w:p>
        </w:tc>
        <w:tc>
          <w:tcPr>
            <w:tcW w:w="1651" w:type="dxa"/>
            <w:shd w:val="clear" w:color="auto" w:fill="auto"/>
            <w:noWrap/>
            <w:hideMark/>
          </w:tcPr>
          <w:p w14:paraId="03F2CF8E" w14:textId="1200EFE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43</w:t>
            </w:r>
          </w:p>
        </w:tc>
        <w:tc>
          <w:tcPr>
            <w:tcW w:w="1650" w:type="dxa"/>
            <w:shd w:val="clear" w:color="auto" w:fill="auto"/>
            <w:noWrap/>
            <w:hideMark/>
          </w:tcPr>
          <w:p w14:paraId="151138DB" w14:textId="576749A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47</w:t>
            </w:r>
          </w:p>
        </w:tc>
        <w:tc>
          <w:tcPr>
            <w:tcW w:w="1651" w:type="dxa"/>
            <w:shd w:val="clear" w:color="auto" w:fill="auto"/>
            <w:noWrap/>
            <w:hideMark/>
          </w:tcPr>
          <w:p w14:paraId="50BEDADC" w14:textId="5B9C1EA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13</w:t>
            </w:r>
          </w:p>
        </w:tc>
        <w:tc>
          <w:tcPr>
            <w:tcW w:w="1650" w:type="dxa"/>
            <w:shd w:val="clear" w:color="auto" w:fill="auto"/>
            <w:noWrap/>
            <w:hideMark/>
          </w:tcPr>
          <w:p w14:paraId="44DF17B1" w14:textId="3E0F46B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06</w:t>
            </w:r>
          </w:p>
        </w:tc>
        <w:tc>
          <w:tcPr>
            <w:tcW w:w="1651" w:type="dxa"/>
            <w:shd w:val="clear" w:color="auto" w:fill="auto"/>
            <w:noWrap/>
            <w:hideMark/>
          </w:tcPr>
          <w:p w14:paraId="3D9CBF1D" w14:textId="45CC2AF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34</w:t>
            </w:r>
          </w:p>
        </w:tc>
      </w:tr>
      <w:tr w:rsidR="00254FF9" w:rsidRPr="009E5255" w14:paraId="4CD70FD1" w14:textId="77777777" w:rsidTr="002E50CC">
        <w:trPr>
          <w:trHeight w:val="227"/>
        </w:trPr>
        <w:tc>
          <w:tcPr>
            <w:tcW w:w="2405" w:type="dxa"/>
            <w:shd w:val="clear" w:color="auto" w:fill="auto"/>
            <w:noWrap/>
            <w:hideMark/>
          </w:tcPr>
          <w:p w14:paraId="147CFC59"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Nivolumab</w:t>
            </w:r>
          </w:p>
        </w:tc>
        <w:tc>
          <w:tcPr>
            <w:tcW w:w="1650" w:type="dxa"/>
            <w:shd w:val="clear" w:color="auto" w:fill="auto"/>
            <w:noWrap/>
            <w:hideMark/>
          </w:tcPr>
          <w:p w14:paraId="19E99E0D" w14:textId="3D74A2B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2.22</w:t>
            </w:r>
          </w:p>
        </w:tc>
        <w:tc>
          <w:tcPr>
            <w:tcW w:w="1650" w:type="dxa"/>
            <w:shd w:val="clear" w:color="auto" w:fill="auto"/>
            <w:noWrap/>
            <w:hideMark/>
          </w:tcPr>
          <w:p w14:paraId="326129A5" w14:textId="2F6DE2E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2.16</w:t>
            </w:r>
          </w:p>
        </w:tc>
        <w:tc>
          <w:tcPr>
            <w:tcW w:w="1651" w:type="dxa"/>
            <w:shd w:val="clear" w:color="auto" w:fill="auto"/>
            <w:noWrap/>
            <w:hideMark/>
          </w:tcPr>
          <w:p w14:paraId="54877F60" w14:textId="6E8673B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2.10</w:t>
            </w:r>
          </w:p>
        </w:tc>
        <w:tc>
          <w:tcPr>
            <w:tcW w:w="1650" w:type="dxa"/>
            <w:shd w:val="clear" w:color="auto" w:fill="auto"/>
            <w:noWrap/>
            <w:hideMark/>
          </w:tcPr>
          <w:p w14:paraId="6D2E56F2" w14:textId="5CEEC13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2.97</w:t>
            </w:r>
          </w:p>
        </w:tc>
        <w:tc>
          <w:tcPr>
            <w:tcW w:w="1651" w:type="dxa"/>
            <w:shd w:val="clear" w:color="auto" w:fill="auto"/>
            <w:noWrap/>
            <w:hideMark/>
          </w:tcPr>
          <w:p w14:paraId="25CA7049" w14:textId="51E3E36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2.56</w:t>
            </w:r>
          </w:p>
        </w:tc>
        <w:tc>
          <w:tcPr>
            <w:tcW w:w="1650" w:type="dxa"/>
            <w:shd w:val="clear" w:color="auto" w:fill="auto"/>
            <w:noWrap/>
            <w:hideMark/>
          </w:tcPr>
          <w:p w14:paraId="6242696C" w14:textId="1DEE666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1.65</w:t>
            </w:r>
          </w:p>
        </w:tc>
        <w:tc>
          <w:tcPr>
            <w:tcW w:w="1651" w:type="dxa"/>
            <w:shd w:val="clear" w:color="auto" w:fill="auto"/>
            <w:noWrap/>
            <w:hideMark/>
          </w:tcPr>
          <w:p w14:paraId="28D34A53" w14:textId="50AA0FA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2.40</w:t>
            </w:r>
          </w:p>
        </w:tc>
      </w:tr>
      <w:tr w:rsidR="00254FF9" w:rsidRPr="009E5255" w14:paraId="51BE6661" w14:textId="77777777" w:rsidTr="002E50CC">
        <w:trPr>
          <w:trHeight w:val="227"/>
        </w:trPr>
        <w:tc>
          <w:tcPr>
            <w:tcW w:w="2405" w:type="dxa"/>
            <w:shd w:val="clear" w:color="auto" w:fill="auto"/>
            <w:noWrap/>
            <w:hideMark/>
          </w:tcPr>
          <w:p w14:paraId="7186B192"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Obinutuzumab</w:t>
            </w:r>
          </w:p>
        </w:tc>
        <w:tc>
          <w:tcPr>
            <w:tcW w:w="1650" w:type="dxa"/>
            <w:shd w:val="clear" w:color="auto" w:fill="auto"/>
            <w:noWrap/>
            <w:hideMark/>
          </w:tcPr>
          <w:p w14:paraId="5757166A" w14:textId="15298C5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3.25</w:t>
            </w:r>
          </w:p>
        </w:tc>
        <w:tc>
          <w:tcPr>
            <w:tcW w:w="1650" w:type="dxa"/>
            <w:shd w:val="clear" w:color="auto" w:fill="auto"/>
            <w:noWrap/>
            <w:hideMark/>
          </w:tcPr>
          <w:p w14:paraId="4303BB65" w14:textId="7FAF979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8.96</w:t>
            </w:r>
          </w:p>
        </w:tc>
        <w:tc>
          <w:tcPr>
            <w:tcW w:w="1651" w:type="dxa"/>
            <w:shd w:val="clear" w:color="auto" w:fill="auto"/>
            <w:noWrap/>
            <w:hideMark/>
          </w:tcPr>
          <w:p w14:paraId="0138F833" w14:textId="7B1A8D0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9.42</w:t>
            </w:r>
          </w:p>
        </w:tc>
        <w:tc>
          <w:tcPr>
            <w:tcW w:w="1650" w:type="dxa"/>
            <w:shd w:val="clear" w:color="auto" w:fill="auto"/>
            <w:noWrap/>
            <w:hideMark/>
          </w:tcPr>
          <w:p w14:paraId="01965C3A" w14:textId="76E1460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87</w:t>
            </w:r>
          </w:p>
        </w:tc>
        <w:tc>
          <w:tcPr>
            <w:tcW w:w="1651" w:type="dxa"/>
            <w:shd w:val="clear" w:color="auto" w:fill="auto"/>
            <w:noWrap/>
            <w:hideMark/>
          </w:tcPr>
          <w:p w14:paraId="005CCA2F" w14:textId="6737DC1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33</w:t>
            </w:r>
          </w:p>
        </w:tc>
        <w:tc>
          <w:tcPr>
            <w:tcW w:w="1650" w:type="dxa"/>
            <w:shd w:val="clear" w:color="auto" w:fill="auto"/>
            <w:noWrap/>
            <w:hideMark/>
          </w:tcPr>
          <w:p w14:paraId="02C51307" w14:textId="4FDBE84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58</w:t>
            </w:r>
          </w:p>
        </w:tc>
        <w:tc>
          <w:tcPr>
            <w:tcW w:w="1651" w:type="dxa"/>
            <w:shd w:val="clear" w:color="auto" w:fill="auto"/>
            <w:noWrap/>
            <w:hideMark/>
          </w:tcPr>
          <w:p w14:paraId="5D77A33E" w14:textId="01A5EA6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81</w:t>
            </w:r>
          </w:p>
        </w:tc>
      </w:tr>
      <w:tr w:rsidR="00254FF9" w:rsidRPr="009E5255" w14:paraId="4F610B0A" w14:textId="77777777" w:rsidTr="002E50CC">
        <w:trPr>
          <w:trHeight w:val="227"/>
        </w:trPr>
        <w:tc>
          <w:tcPr>
            <w:tcW w:w="2405" w:type="dxa"/>
            <w:shd w:val="clear" w:color="auto" w:fill="auto"/>
            <w:noWrap/>
            <w:hideMark/>
          </w:tcPr>
          <w:p w14:paraId="106A8B75"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Ofatumumab</w:t>
            </w:r>
          </w:p>
        </w:tc>
        <w:tc>
          <w:tcPr>
            <w:tcW w:w="1650" w:type="dxa"/>
            <w:shd w:val="clear" w:color="auto" w:fill="auto"/>
            <w:noWrap/>
            <w:hideMark/>
          </w:tcPr>
          <w:p w14:paraId="6274B06A" w14:textId="21CAD72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66</w:t>
            </w:r>
          </w:p>
        </w:tc>
        <w:tc>
          <w:tcPr>
            <w:tcW w:w="1650" w:type="dxa"/>
            <w:shd w:val="clear" w:color="auto" w:fill="auto"/>
            <w:noWrap/>
            <w:hideMark/>
          </w:tcPr>
          <w:p w14:paraId="31A0B317" w14:textId="6C8331E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75</w:t>
            </w:r>
          </w:p>
        </w:tc>
        <w:tc>
          <w:tcPr>
            <w:tcW w:w="1651" w:type="dxa"/>
            <w:shd w:val="clear" w:color="auto" w:fill="auto"/>
            <w:noWrap/>
            <w:hideMark/>
          </w:tcPr>
          <w:p w14:paraId="7D03585C" w14:textId="17CFA78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74</w:t>
            </w:r>
          </w:p>
        </w:tc>
        <w:tc>
          <w:tcPr>
            <w:tcW w:w="1650" w:type="dxa"/>
            <w:shd w:val="clear" w:color="auto" w:fill="auto"/>
            <w:noWrap/>
            <w:hideMark/>
          </w:tcPr>
          <w:p w14:paraId="0461CDEB" w14:textId="685D7AF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78</w:t>
            </w:r>
          </w:p>
        </w:tc>
        <w:tc>
          <w:tcPr>
            <w:tcW w:w="1651" w:type="dxa"/>
            <w:shd w:val="clear" w:color="auto" w:fill="auto"/>
            <w:noWrap/>
            <w:hideMark/>
          </w:tcPr>
          <w:p w14:paraId="372553AA" w14:textId="481C2B22"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2E076971" w14:textId="7BAF8367"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1" w:type="dxa"/>
            <w:shd w:val="clear" w:color="auto" w:fill="auto"/>
            <w:noWrap/>
            <w:hideMark/>
          </w:tcPr>
          <w:p w14:paraId="6D64CEDE" w14:textId="7701283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73</w:t>
            </w:r>
          </w:p>
        </w:tc>
      </w:tr>
      <w:tr w:rsidR="00254FF9" w:rsidRPr="009E5255" w14:paraId="5F2E58CF" w14:textId="77777777" w:rsidTr="002E50CC">
        <w:trPr>
          <w:trHeight w:val="227"/>
        </w:trPr>
        <w:tc>
          <w:tcPr>
            <w:tcW w:w="2405" w:type="dxa"/>
            <w:shd w:val="clear" w:color="auto" w:fill="auto"/>
            <w:noWrap/>
            <w:hideMark/>
          </w:tcPr>
          <w:p w14:paraId="58F16A27"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Oxaliplatin</w:t>
            </w:r>
          </w:p>
        </w:tc>
        <w:tc>
          <w:tcPr>
            <w:tcW w:w="1650" w:type="dxa"/>
            <w:shd w:val="clear" w:color="auto" w:fill="auto"/>
            <w:noWrap/>
            <w:hideMark/>
          </w:tcPr>
          <w:p w14:paraId="40824D1C" w14:textId="146AEC2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15</w:t>
            </w:r>
          </w:p>
        </w:tc>
        <w:tc>
          <w:tcPr>
            <w:tcW w:w="1650" w:type="dxa"/>
            <w:shd w:val="clear" w:color="auto" w:fill="auto"/>
            <w:noWrap/>
            <w:hideMark/>
          </w:tcPr>
          <w:p w14:paraId="61D4F713" w14:textId="450E38E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3</w:t>
            </w:r>
          </w:p>
        </w:tc>
        <w:tc>
          <w:tcPr>
            <w:tcW w:w="1651" w:type="dxa"/>
            <w:shd w:val="clear" w:color="auto" w:fill="auto"/>
            <w:noWrap/>
            <w:hideMark/>
          </w:tcPr>
          <w:p w14:paraId="42176DD1" w14:textId="0E92BB1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6</w:t>
            </w:r>
          </w:p>
        </w:tc>
        <w:tc>
          <w:tcPr>
            <w:tcW w:w="1650" w:type="dxa"/>
            <w:shd w:val="clear" w:color="auto" w:fill="auto"/>
            <w:noWrap/>
            <w:hideMark/>
          </w:tcPr>
          <w:p w14:paraId="17DCC392" w14:textId="05F2EAC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1</w:t>
            </w:r>
          </w:p>
        </w:tc>
        <w:tc>
          <w:tcPr>
            <w:tcW w:w="1651" w:type="dxa"/>
            <w:shd w:val="clear" w:color="auto" w:fill="auto"/>
            <w:noWrap/>
            <w:hideMark/>
          </w:tcPr>
          <w:p w14:paraId="0B4766F3" w14:textId="4C69D8F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8</w:t>
            </w:r>
          </w:p>
        </w:tc>
        <w:tc>
          <w:tcPr>
            <w:tcW w:w="1650" w:type="dxa"/>
            <w:shd w:val="clear" w:color="auto" w:fill="auto"/>
            <w:noWrap/>
            <w:hideMark/>
          </w:tcPr>
          <w:p w14:paraId="4D452083" w14:textId="5694079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0</w:t>
            </w:r>
          </w:p>
        </w:tc>
        <w:tc>
          <w:tcPr>
            <w:tcW w:w="1651" w:type="dxa"/>
            <w:shd w:val="clear" w:color="auto" w:fill="auto"/>
            <w:noWrap/>
            <w:hideMark/>
          </w:tcPr>
          <w:p w14:paraId="6FFD302E" w14:textId="198AA8E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5</w:t>
            </w:r>
          </w:p>
        </w:tc>
      </w:tr>
      <w:tr w:rsidR="00254FF9" w:rsidRPr="009E5255" w14:paraId="7ABC0952" w14:textId="77777777" w:rsidTr="002E50CC">
        <w:trPr>
          <w:trHeight w:val="227"/>
        </w:trPr>
        <w:tc>
          <w:tcPr>
            <w:tcW w:w="2405" w:type="dxa"/>
            <w:shd w:val="clear" w:color="auto" w:fill="auto"/>
            <w:noWrap/>
            <w:hideMark/>
          </w:tcPr>
          <w:p w14:paraId="1011E008"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Paclitaxel</w:t>
            </w:r>
          </w:p>
        </w:tc>
        <w:tc>
          <w:tcPr>
            <w:tcW w:w="1650" w:type="dxa"/>
            <w:shd w:val="clear" w:color="auto" w:fill="auto"/>
            <w:noWrap/>
            <w:hideMark/>
          </w:tcPr>
          <w:p w14:paraId="18CC5CCA" w14:textId="3F954A4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0</w:t>
            </w:r>
          </w:p>
        </w:tc>
        <w:tc>
          <w:tcPr>
            <w:tcW w:w="1650" w:type="dxa"/>
            <w:shd w:val="clear" w:color="auto" w:fill="auto"/>
            <w:noWrap/>
            <w:hideMark/>
          </w:tcPr>
          <w:p w14:paraId="7310689A" w14:textId="54159CC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94</w:t>
            </w:r>
          </w:p>
        </w:tc>
        <w:tc>
          <w:tcPr>
            <w:tcW w:w="1651" w:type="dxa"/>
            <w:shd w:val="clear" w:color="auto" w:fill="auto"/>
            <w:noWrap/>
            <w:hideMark/>
          </w:tcPr>
          <w:p w14:paraId="5789D720" w14:textId="3619B07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96</w:t>
            </w:r>
          </w:p>
        </w:tc>
        <w:tc>
          <w:tcPr>
            <w:tcW w:w="1650" w:type="dxa"/>
            <w:shd w:val="clear" w:color="auto" w:fill="auto"/>
            <w:noWrap/>
            <w:hideMark/>
          </w:tcPr>
          <w:p w14:paraId="5E0ED824" w14:textId="53A6964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96</w:t>
            </w:r>
          </w:p>
        </w:tc>
        <w:tc>
          <w:tcPr>
            <w:tcW w:w="1651" w:type="dxa"/>
            <w:shd w:val="clear" w:color="auto" w:fill="auto"/>
            <w:noWrap/>
            <w:hideMark/>
          </w:tcPr>
          <w:p w14:paraId="7A86BE08" w14:textId="1AF7FC5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0</w:t>
            </w:r>
          </w:p>
        </w:tc>
        <w:tc>
          <w:tcPr>
            <w:tcW w:w="1650" w:type="dxa"/>
            <w:shd w:val="clear" w:color="auto" w:fill="auto"/>
            <w:noWrap/>
            <w:hideMark/>
          </w:tcPr>
          <w:p w14:paraId="1E353AC2" w14:textId="0B88F8A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00</w:t>
            </w:r>
          </w:p>
        </w:tc>
        <w:tc>
          <w:tcPr>
            <w:tcW w:w="1651" w:type="dxa"/>
            <w:shd w:val="clear" w:color="auto" w:fill="auto"/>
            <w:noWrap/>
            <w:hideMark/>
          </w:tcPr>
          <w:p w14:paraId="7B1BF612" w14:textId="74E6D6A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97</w:t>
            </w:r>
          </w:p>
        </w:tc>
      </w:tr>
      <w:tr w:rsidR="00254FF9" w:rsidRPr="009E5255" w14:paraId="47A2AB0D" w14:textId="77777777" w:rsidTr="002E50CC">
        <w:trPr>
          <w:trHeight w:val="227"/>
        </w:trPr>
        <w:tc>
          <w:tcPr>
            <w:tcW w:w="2405" w:type="dxa"/>
            <w:shd w:val="clear" w:color="auto" w:fill="auto"/>
            <w:noWrap/>
            <w:hideMark/>
          </w:tcPr>
          <w:p w14:paraId="1ABE8780"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Panitumumab</w:t>
            </w:r>
          </w:p>
        </w:tc>
        <w:tc>
          <w:tcPr>
            <w:tcW w:w="1650" w:type="dxa"/>
            <w:shd w:val="clear" w:color="auto" w:fill="auto"/>
            <w:noWrap/>
            <w:hideMark/>
          </w:tcPr>
          <w:p w14:paraId="1A6104F5" w14:textId="2A785AE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71</w:t>
            </w:r>
          </w:p>
        </w:tc>
        <w:tc>
          <w:tcPr>
            <w:tcW w:w="1650" w:type="dxa"/>
            <w:shd w:val="clear" w:color="auto" w:fill="auto"/>
            <w:noWrap/>
            <w:hideMark/>
          </w:tcPr>
          <w:p w14:paraId="1707DB1C" w14:textId="5E78FAD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06</w:t>
            </w:r>
          </w:p>
        </w:tc>
        <w:tc>
          <w:tcPr>
            <w:tcW w:w="1651" w:type="dxa"/>
            <w:shd w:val="clear" w:color="auto" w:fill="auto"/>
            <w:noWrap/>
            <w:hideMark/>
          </w:tcPr>
          <w:p w14:paraId="236D8C2D" w14:textId="5530B09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34</w:t>
            </w:r>
          </w:p>
        </w:tc>
        <w:tc>
          <w:tcPr>
            <w:tcW w:w="1650" w:type="dxa"/>
            <w:shd w:val="clear" w:color="auto" w:fill="auto"/>
            <w:noWrap/>
            <w:hideMark/>
          </w:tcPr>
          <w:p w14:paraId="3CA76D5E" w14:textId="7E43476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26</w:t>
            </w:r>
          </w:p>
        </w:tc>
        <w:tc>
          <w:tcPr>
            <w:tcW w:w="1651" w:type="dxa"/>
            <w:shd w:val="clear" w:color="auto" w:fill="auto"/>
            <w:noWrap/>
            <w:hideMark/>
          </w:tcPr>
          <w:p w14:paraId="7E1B92E0" w14:textId="0E06EDD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59</w:t>
            </w:r>
          </w:p>
        </w:tc>
        <w:tc>
          <w:tcPr>
            <w:tcW w:w="1650" w:type="dxa"/>
            <w:shd w:val="clear" w:color="auto" w:fill="auto"/>
            <w:noWrap/>
            <w:hideMark/>
          </w:tcPr>
          <w:p w14:paraId="02DE9284" w14:textId="346A5B2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60</w:t>
            </w:r>
          </w:p>
        </w:tc>
        <w:tc>
          <w:tcPr>
            <w:tcW w:w="1651" w:type="dxa"/>
            <w:shd w:val="clear" w:color="auto" w:fill="auto"/>
            <w:noWrap/>
            <w:hideMark/>
          </w:tcPr>
          <w:p w14:paraId="2FA77E3D" w14:textId="396FAE2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21</w:t>
            </w:r>
          </w:p>
        </w:tc>
      </w:tr>
      <w:tr w:rsidR="00254FF9" w:rsidRPr="009E5255" w14:paraId="4B7C621D" w14:textId="77777777" w:rsidTr="002E50CC">
        <w:trPr>
          <w:trHeight w:val="227"/>
        </w:trPr>
        <w:tc>
          <w:tcPr>
            <w:tcW w:w="2405" w:type="dxa"/>
            <w:shd w:val="clear" w:color="auto" w:fill="auto"/>
            <w:noWrap/>
            <w:hideMark/>
          </w:tcPr>
          <w:p w14:paraId="4688E7BE"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Pembrolizumab</w:t>
            </w:r>
          </w:p>
        </w:tc>
        <w:tc>
          <w:tcPr>
            <w:tcW w:w="1650" w:type="dxa"/>
            <w:shd w:val="clear" w:color="auto" w:fill="auto"/>
            <w:noWrap/>
            <w:hideMark/>
          </w:tcPr>
          <w:p w14:paraId="0D2F2B95" w14:textId="6FBA986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1.63</w:t>
            </w:r>
          </w:p>
        </w:tc>
        <w:tc>
          <w:tcPr>
            <w:tcW w:w="1650" w:type="dxa"/>
            <w:shd w:val="clear" w:color="auto" w:fill="auto"/>
            <w:noWrap/>
            <w:hideMark/>
          </w:tcPr>
          <w:p w14:paraId="65A7B883" w14:textId="1F05EB3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1.65</w:t>
            </w:r>
          </w:p>
        </w:tc>
        <w:tc>
          <w:tcPr>
            <w:tcW w:w="1651" w:type="dxa"/>
            <w:shd w:val="clear" w:color="auto" w:fill="auto"/>
            <w:noWrap/>
            <w:hideMark/>
          </w:tcPr>
          <w:p w14:paraId="6E5E5B12" w14:textId="38B986B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1.26</w:t>
            </w:r>
          </w:p>
        </w:tc>
        <w:tc>
          <w:tcPr>
            <w:tcW w:w="1650" w:type="dxa"/>
            <w:shd w:val="clear" w:color="auto" w:fill="auto"/>
            <w:noWrap/>
            <w:hideMark/>
          </w:tcPr>
          <w:p w14:paraId="34D8A771" w14:textId="0795C10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9.33</w:t>
            </w:r>
          </w:p>
        </w:tc>
        <w:tc>
          <w:tcPr>
            <w:tcW w:w="1651" w:type="dxa"/>
            <w:shd w:val="clear" w:color="auto" w:fill="auto"/>
            <w:noWrap/>
            <w:hideMark/>
          </w:tcPr>
          <w:p w14:paraId="769C7516" w14:textId="6027025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4.13</w:t>
            </w:r>
          </w:p>
        </w:tc>
        <w:tc>
          <w:tcPr>
            <w:tcW w:w="1650" w:type="dxa"/>
            <w:shd w:val="clear" w:color="auto" w:fill="auto"/>
            <w:noWrap/>
            <w:hideMark/>
          </w:tcPr>
          <w:p w14:paraId="6B44C16E" w14:textId="04D042B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0.86</w:t>
            </w:r>
          </w:p>
        </w:tc>
        <w:tc>
          <w:tcPr>
            <w:tcW w:w="1651" w:type="dxa"/>
            <w:shd w:val="clear" w:color="auto" w:fill="auto"/>
            <w:noWrap/>
            <w:hideMark/>
          </w:tcPr>
          <w:p w14:paraId="47BD7D4A" w14:textId="0D4FB6C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6.90</w:t>
            </w:r>
          </w:p>
        </w:tc>
      </w:tr>
      <w:tr w:rsidR="00254FF9" w:rsidRPr="009E5255" w14:paraId="61101147" w14:textId="77777777" w:rsidTr="002E50CC">
        <w:trPr>
          <w:trHeight w:val="227"/>
        </w:trPr>
        <w:tc>
          <w:tcPr>
            <w:tcW w:w="2405" w:type="dxa"/>
            <w:shd w:val="clear" w:color="auto" w:fill="auto"/>
            <w:noWrap/>
            <w:hideMark/>
          </w:tcPr>
          <w:p w14:paraId="7DCCD164"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Pemetrexed</w:t>
            </w:r>
          </w:p>
        </w:tc>
        <w:tc>
          <w:tcPr>
            <w:tcW w:w="1650" w:type="dxa"/>
            <w:shd w:val="clear" w:color="auto" w:fill="auto"/>
            <w:noWrap/>
            <w:hideMark/>
          </w:tcPr>
          <w:p w14:paraId="3589E7E2" w14:textId="109F81C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63</w:t>
            </w:r>
          </w:p>
        </w:tc>
        <w:tc>
          <w:tcPr>
            <w:tcW w:w="1650" w:type="dxa"/>
            <w:shd w:val="clear" w:color="auto" w:fill="auto"/>
            <w:noWrap/>
            <w:hideMark/>
          </w:tcPr>
          <w:p w14:paraId="06919B01" w14:textId="33E86EF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38</w:t>
            </w:r>
          </w:p>
        </w:tc>
        <w:tc>
          <w:tcPr>
            <w:tcW w:w="1651" w:type="dxa"/>
            <w:shd w:val="clear" w:color="auto" w:fill="auto"/>
            <w:noWrap/>
            <w:hideMark/>
          </w:tcPr>
          <w:p w14:paraId="1AF416EF" w14:textId="3C63D8C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27</w:t>
            </w:r>
          </w:p>
        </w:tc>
        <w:tc>
          <w:tcPr>
            <w:tcW w:w="1650" w:type="dxa"/>
            <w:shd w:val="clear" w:color="auto" w:fill="auto"/>
            <w:noWrap/>
            <w:hideMark/>
          </w:tcPr>
          <w:p w14:paraId="212090B0" w14:textId="3664DF8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21</w:t>
            </w:r>
          </w:p>
        </w:tc>
        <w:tc>
          <w:tcPr>
            <w:tcW w:w="1651" w:type="dxa"/>
            <w:shd w:val="clear" w:color="auto" w:fill="auto"/>
            <w:noWrap/>
            <w:hideMark/>
          </w:tcPr>
          <w:p w14:paraId="795B7CD0" w14:textId="0FC785C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21</w:t>
            </w:r>
          </w:p>
        </w:tc>
        <w:tc>
          <w:tcPr>
            <w:tcW w:w="1650" w:type="dxa"/>
            <w:shd w:val="clear" w:color="auto" w:fill="auto"/>
            <w:noWrap/>
            <w:hideMark/>
          </w:tcPr>
          <w:p w14:paraId="45D01F57" w14:textId="232AA4F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23</w:t>
            </w:r>
          </w:p>
        </w:tc>
        <w:tc>
          <w:tcPr>
            <w:tcW w:w="1651" w:type="dxa"/>
            <w:shd w:val="clear" w:color="auto" w:fill="auto"/>
            <w:noWrap/>
            <w:hideMark/>
          </w:tcPr>
          <w:p w14:paraId="5C4F161C" w14:textId="2B8A2FC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0.63</w:t>
            </w:r>
          </w:p>
        </w:tc>
      </w:tr>
      <w:tr w:rsidR="00254FF9" w:rsidRPr="009E5255" w14:paraId="4CB6616D" w14:textId="77777777" w:rsidTr="002E50CC">
        <w:trPr>
          <w:trHeight w:val="227"/>
        </w:trPr>
        <w:tc>
          <w:tcPr>
            <w:tcW w:w="2405" w:type="dxa"/>
            <w:shd w:val="clear" w:color="auto" w:fill="auto"/>
            <w:noWrap/>
            <w:hideMark/>
          </w:tcPr>
          <w:p w14:paraId="4073BA38"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Pertuzumab</w:t>
            </w:r>
          </w:p>
        </w:tc>
        <w:tc>
          <w:tcPr>
            <w:tcW w:w="1650" w:type="dxa"/>
            <w:shd w:val="clear" w:color="auto" w:fill="auto"/>
            <w:noWrap/>
            <w:hideMark/>
          </w:tcPr>
          <w:p w14:paraId="32BBBFA0" w14:textId="3CE0B9A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73</w:t>
            </w:r>
          </w:p>
        </w:tc>
        <w:tc>
          <w:tcPr>
            <w:tcW w:w="1650" w:type="dxa"/>
            <w:shd w:val="clear" w:color="auto" w:fill="auto"/>
            <w:noWrap/>
            <w:hideMark/>
          </w:tcPr>
          <w:p w14:paraId="67B32953" w14:textId="4090C41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44</w:t>
            </w:r>
          </w:p>
        </w:tc>
        <w:tc>
          <w:tcPr>
            <w:tcW w:w="1651" w:type="dxa"/>
            <w:shd w:val="clear" w:color="auto" w:fill="auto"/>
            <w:noWrap/>
            <w:hideMark/>
          </w:tcPr>
          <w:p w14:paraId="5F454AF0" w14:textId="00B5675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87</w:t>
            </w:r>
          </w:p>
        </w:tc>
        <w:tc>
          <w:tcPr>
            <w:tcW w:w="1650" w:type="dxa"/>
            <w:shd w:val="clear" w:color="auto" w:fill="auto"/>
            <w:noWrap/>
            <w:hideMark/>
          </w:tcPr>
          <w:p w14:paraId="0058C7B6" w14:textId="3A69894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80</w:t>
            </w:r>
          </w:p>
        </w:tc>
        <w:tc>
          <w:tcPr>
            <w:tcW w:w="1651" w:type="dxa"/>
            <w:shd w:val="clear" w:color="auto" w:fill="auto"/>
            <w:noWrap/>
            <w:hideMark/>
          </w:tcPr>
          <w:p w14:paraId="68F24185" w14:textId="021142A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21</w:t>
            </w:r>
          </w:p>
        </w:tc>
        <w:tc>
          <w:tcPr>
            <w:tcW w:w="1650" w:type="dxa"/>
            <w:shd w:val="clear" w:color="auto" w:fill="auto"/>
            <w:noWrap/>
            <w:hideMark/>
          </w:tcPr>
          <w:p w14:paraId="30C87232" w14:textId="089320C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8.16</w:t>
            </w:r>
          </w:p>
        </w:tc>
        <w:tc>
          <w:tcPr>
            <w:tcW w:w="1651" w:type="dxa"/>
            <w:shd w:val="clear" w:color="auto" w:fill="auto"/>
            <w:noWrap/>
            <w:hideMark/>
          </w:tcPr>
          <w:p w14:paraId="14D1B917" w14:textId="7CD914C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9.52</w:t>
            </w:r>
          </w:p>
        </w:tc>
      </w:tr>
      <w:tr w:rsidR="00254FF9" w:rsidRPr="009E5255" w14:paraId="33FEE8D0" w14:textId="77777777" w:rsidTr="002E50CC">
        <w:trPr>
          <w:trHeight w:val="227"/>
        </w:trPr>
        <w:tc>
          <w:tcPr>
            <w:tcW w:w="2405" w:type="dxa"/>
            <w:shd w:val="clear" w:color="auto" w:fill="auto"/>
            <w:noWrap/>
            <w:hideMark/>
          </w:tcPr>
          <w:p w14:paraId="0BC463AC"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Pralatrexate</w:t>
            </w:r>
          </w:p>
        </w:tc>
        <w:tc>
          <w:tcPr>
            <w:tcW w:w="1650" w:type="dxa"/>
            <w:shd w:val="clear" w:color="auto" w:fill="auto"/>
            <w:noWrap/>
            <w:hideMark/>
          </w:tcPr>
          <w:p w14:paraId="0830857F" w14:textId="1750EE45"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0" w:type="dxa"/>
            <w:shd w:val="clear" w:color="auto" w:fill="auto"/>
            <w:noWrap/>
            <w:hideMark/>
          </w:tcPr>
          <w:p w14:paraId="487DFB9B" w14:textId="16D19D9E" w:rsidR="00254FF9" w:rsidRPr="009E5255" w:rsidRDefault="002E50CC" w:rsidP="002E50CC">
            <w:pPr>
              <w:pStyle w:val="NoSpacing"/>
              <w:jc w:val="center"/>
              <w:rPr>
                <w:rFonts w:asciiTheme="majorHAnsi" w:hAnsiTheme="majorHAnsi" w:cstheme="majorHAnsi"/>
                <w:lang w:eastAsia="en-AU"/>
              </w:rPr>
            </w:pPr>
            <w:r w:rsidRPr="009E5255">
              <w:rPr>
                <w:rFonts w:asciiTheme="majorHAnsi" w:hAnsiTheme="majorHAnsi" w:cstheme="majorHAnsi"/>
                <w:lang w:eastAsia="en-AU"/>
              </w:rPr>
              <w:t>-</w:t>
            </w:r>
          </w:p>
        </w:tc>
        <w:tc>
          <w:tcPr>
            <w:tcW w:w="1651" w:type="dxa"/>
            <w:shd w:val="clear" w:color="auto" w:fill="auto"/>
            <w:noWrap/>
            <w:hideMark/>
          </w:tcPr>
          <w:p w14:paraId="242A3211" w14:textId="2566687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5.60</w:t>
            </w:r>
          </w:p>
        </w:tc>
        <w:tc>
          <w:tcPr>
            <w:tcW w:w="1650" w:type="dxa"/>
            <w:shd w:val="clear" w:color="auto" w:fill="auto"/>
            <w:noWrap/>
            <w:hideMark/>
          </w:tcPr>
          <w:p w14:paraId="01CF77F8" w14:textId="310649A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7.22</w:t>
            </w:r>
          </w:p>
        </w:tc>
        <w:tc>
          <w:tcPr>
            <w:tcW w:w="1651" w:type="dxa"/>
            <w:shd w:val="clear" w:color="auto" w:fill="auto"/>
            <w:noWrap/>
            <w:hideMark/>
          </w:tcPr>
          <w:p w14:paraId="0F3A04A4" w14:textId="3D1D067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6.13</w:t>
            </w:r>
          </w:p>
        </w:tc>
        <w:tc>
          <w:tcPr>
            <w:tcW w:w="1650" w:type="dxa"/>
            <w:shd w:val="clear" w:color="auto" w:fill="auto"/>
            <w:noWrap/>
            <w:hideMark/>
          </w:tcPr>
          <w:p w14:paraId="3FD0CD1D" w14:textId="5C09A49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5.93</w:t>
            </w:r>
          </w:p>
        </w:tc>
        <w:tc>
          <w:tcPr>
            <w:tcW w:w="1651" w:type="dxa"/>
            <w:shd w:val="clear" w:color="auto" w:fill="auto"/>
            <w:noWrap/>
            <w:hideMark/>
          </w:tcPr>
          <w:p w14:paraId="4859B198" w14:textId="685971C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6.34</w:t>
            </w:r>
          </w:p>
        </w:tc>
      </w:tr>
      <w:tr w:rsidR="00254FF9" w:rsidRPr="009E5255" w14:paraId="3DBC90B9" w14:textId="77777777" w:rsidTr="002E50CC">
        <w:trPr>
          <w:trHeight w:val="227"/>
        </w:trPr>
        <w:tc>
          <w:tcPr>
            <w:tcW w:w="2405" w:type="dxa"/>
            <w:shd w:val="clear" w:color="auto" w:fill="auto"/>
            <w:noWrap/>
            <w:hideMark/>
          </w:tcPr>
          <w:p w14:paraId="5536502C"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Raltitrexed</w:t>
            </w:r>
          </w:p>
        </w:tc>
        <w:tc>
          <w:tcPr>
            <w:tcW w:w="1650" w:type="dxa"/>
            <w:shd w:val="clear" w:color="auto" w:fill="auto"/>
            <w:noWrap/>
            <w:hideMark/>
          </w:tcPr>
          <w:p w14:paraId="1FAE954F" w14:textId="33967BE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4.19</w:t>
            </w:r>
          </w:p>
        </w:tc>
        <w:tc>
          <w:tcPr>
            <w:tcW w:w="1650" w:type="dxa"/>
            <w:shd w:val="clear" w:color="auto" w:fill="auto"/>
            <w:noWrap/>
            <w:hideMark/>
          </w:tcPr>
          <w:p w14:paraId="07A2ABB4" w14:textId="5A93B60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95.67</w:t>
            </w:r>
          </w:p>
        </w:tc>
        <w:tc>
          <w:tcPr>
            <w:tcW w:w="1651" w:type="dxa"/>
            <w:shd w:val="clear" w:color="auto" w:fill="auto"/>
            <w:noWrap/>
            <w:hideMark/>
          </w:tcPr>
          <w:p w14:paraId="06A1CE1E" w14:textId="25D7FE9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2.19</w:t>
            </w:r>
          </w:p>
        </w:tc>
        <w:tc>
          <w:tcPr>
            <w:tcW w:w="1650" w:type="dxa"/>
            <w:shd w:val="clear" w:color="auto" w:fill="auto"/>
            <w:noWrap/>
            <w:hideMark/>
          </w:tcPr>
          <w:p w14:paraId="086D1172" w14:textId="494BBA0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65.65</w:t>
            </w:r>
          </w:p>
        </w:tc>
        <w:tc>
          <w:tcPr>
            <w:tcW w:w="1651" w:type="dxa"/>
            <w:shd w:val="clear" w:color="auto" w:fill="auto"/>
            <w:noWrap/>
            <w:hideMark/>
          </w:tcPr>
          <w:p w14:paraId="5B42ECE6" w14:textId="47C03BC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69.70</w:t>
            </w:r>
          </w:p>
        </w:tc>
        <w:tc>
          <w:tcPr>
            <w:tcW w:w="1650" w:type="dxa"/>
            <w:shd w:val="clear" w:color="auto" w:fill="auto"/>
            <w:noWrap/>
            <w:hideMark/>
          </w:tcPr>
          <w:p w14:paraId="31870D05" w14:textId="73F3BC7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68.51</w:t>
            </w:r>
          </w:p>
        </w:tc>
        <w:tc>
          <w:tcPr>
            <w:tcW w:w="1651" w:type="dxa"/>
            <w:shd w:val="clear" w:color="auto" w:fill="auto"/>
            <w:noWrap/>
            <w:hideMark/>
          </w:tcPr>
          <w:p w14:paraId="250B4E03" w14:textId="5F15B3D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0.78</w:t>
            </w:r>
          </w:p>
        </w:tc>
      </w:tr>
      <w:tr w:rsidR="00254FF9" w:rsidRPr="009E5255" w14:paraId="579DCF16" w14:textId="77777777" w:rsidTr="002E50CC">
        <w:trPr>
          <w:trHeight w:val="227"/>
        </w:trPr>
        <w:tc>
          <w:tcPr>
            <w:tcW w:w="2405" w:type="dxa"/>
            <w:shd w:val="clear" w:color="auto" w:fill="auto"/>
            <w:noWrap/>
            <w:hideMark/>
          </w:tcPr>
          <w:p w14:paraId="0608D590"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Rituximab</w:t>
            </w:r>
          </w:p>
        </w:tc>
        <w:tc>
          <w:tcPr>
            <w:tcW w:w="1650" w:type="dxa"/>
            <w:shd w:val="clear" w:color="auto" w:fill="auto"/>
            <w:noWrap/>
            <w:hideMark/>
          </w:tcPr>
          <w:p w14:paraId="1BF5AC50" w14:textId="759771A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17</w:t>
            </w:r>
          </w:p>
        </w:tc>
        <w:tc>
          <w:tcPr>
            <w:tcW w:w="1650" w:type="dxa"/>
            <w:shd w:val="clear" w:color="auto" w:fill="auto"/>
            <w:noWrap/>
            <w:hideMark/>
          </w:tcPr>
          <w:p w14:paraId="3AE038FA" w14:textId="2A68FF1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10</w:t>
            </w:r>
          </w:p>
        </w:tc>
        <w:tc>
          <w:tcPr>
            <w:tcW w:w="1651" w:type="dxa"/>
            <w:shd w:val="clear" w:color="auto" w:fill="auto"/>
            <w:noWrap/>
            <w:hideMark/>
          </w:tcPr>
          <w:p w14:paraId="46F6A656" w14:textId="764457E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69</w:t>
            </w:r>
          </w:p>
        </w:tc>
        <w:tc>
          <w:tcPr>
            <w:tcW w:w="1650" w:type="dxa"/>
            <w:shd w:val="clear" w:color="auto" w:fill="auto"/>
            <w:noWrap/>
            <w:hideMark/>
          </w:tcPr>
          <w:p w14:paraId="7F581112" w14:textId="24140F4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27</w:t>
            </w:r>
          </w:p>
        </w:tc>
        <w:tc>
          <w:tcPr>
            <w:tcW w:w="1651" w:type="dxa"/>
            <w:shd w:val="clear" w:color="auto" w:fill="auto"/>
            <w:noWrap/>
            <w:hideMark/>
          </w:tcPr>
          <w:p w14:paraId="7093EBF4" w14:textId="302E41E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62</w:t>
            </w:r>
          </w:p>
        </w:tc>
        <w:tc>
          <w:tcPr>
            <w:tcW w:w="1650" w:type="dxa"/>
            <w:shd w:val="clear" w:color="auto" w:fill="auto"/>
            <w:noWrap/>
            <w:hideMark/>
          </w:tcPr>
          <w:p w14:paraId="75CFD8C3" w14:textId="1A9DD9E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2.05</w:t>
            </w:r>
          </w:p>
        </w:tc>
        <w:tc>
          <w:tcPr>
            <w:tcW w:w="1651" w:type="dxa"/>
            <w:shd w:val="clear" w:color="auto" w:fill="auto"/>
            <w:noWrap/>
            <w:hideMark/>
          </w:tcPr>
          <w:p w14:paraId="41BBAB0C" w14:textId="6E253D1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40</w:t>
            </w:r>
          </w:p>
        </w:tc>
      </w:tr>
      <w:tr w:rsidR="00254FF9" w:rsidRPr="009E5255" w14:paraId="61A80C92" w14:textId="77777777" w:rsidTr="002E50CC">
        <w:trPr>
          <w:trHeight w:val="227"/>
        </w:trPr>
        <w:tc>
          <w:tcPr>
            <w:tcW w:w="2405" w:type="dxa"/>
            <w:shd w:val="clear" w:color="auto" w:fill="auto"/>
            <w:noWrap/>
            <w:hideMark/>
          </w:tcPr>
          <w:p w14:paraId="5C1E7620"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Topotecan</w:t>
            </w:r>
          </w:p>
        </w:tc>
        <w:tc>
          <w:tcPr>
            <w:tcW w:w="1650" w:type="dxa"/>
            <w:shd w:val="clear" w:color="auto" w:fill="auto"/>
            <w:noWrap/>
            <w:hideMark/>
          </w:tcPr>
          <w:p w14:paraId="17A6A27D" w14:textId="0B45BD3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3.72</w:t>
            </w:r>
          </w:p>
        </w:tc>
        <w:tc>
          <w:tcPr>
            <w:tcW w:w="1650" w:type="dxa"/>
            <w:shd w:val="clear" w:color="auto" w:fill="auto"/>
            <w:noWrap/>
            <w:hideMark/>
          </w:tcPr>
          <w:p w14:paraId="6EB4485C" w14:textId="0B7F056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4.75</w:t>
            </w:r>
          </w:p>
        </w:tc>
        <w:tc>
          <w:tcPr>
            <w:tcW w:w="1651" w:type="dxa"/>
            <w:shd w:val="clear" w:color="auto" w:fill="auto"/>
            <w:noWrap/>
            <w:hideMark/>
          </w:tcPr>
          <w:p w14:paraId="1548DF0B" w14:textId="3A1ECEB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6.13</w:t>
            </w:r>
          </w:p>
        </w:tc>
        <w:tc>
          <w:tcPr>
            <w:tcW w:w="1650" w:type="dxa"/>
            <w:shd w:val="clear" w:color="auto" w:fill="auto"/>
            <w:noWrap/>
            <w:hideMark/>
          </w:tcPr>
          <w:p w14:paraId="27A178F2" w14:textId="19CB3C7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8.34</w:t>
            </w:r>
          </w:p>
        </w:tc>
        <w:tc>
          <w:tcPr>
            <w:tcW w:w="1651" w:type="dxa"/>
            <w:shd w:val="clear" w:color="auto" w:fill="auto"/>
            <w:noWrap/>
            <w:hideMark/>
          </w:tcPr>
          <w:p w14:paraId="78A9AE7B" w14:textId="232A19A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1.97</w:t>
            </w:r>
          </w:p>
        </w:tc>
        <w:tc>
          <w:tcPr>
            <w:tcW w:w="1650" w:type="dxa"/>
            <w:shd w:val="clear" w:color="auto" w:fill="auto"/>
            <w:noWrap/>
            <w:hideMark/>
          </w:tcPr>
          <w:p w14:paraId="2097AB55" w14:textId="4B3845E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5.97</w:t>
            </w:r>
          </w:p>
        </w:tc>
        <w:tc>
          <w:tcPr>
            <w:tcW w:w="1651" w:type="dxa"/>
            <w:shd w:val="clear" w:color="auto" w:fill="auto"/>
            <w:noWrap/>
            <w:hideMark/>
          </w:tcPr>
          <w:p w14:paraId="75949F16" w14:textId="3863276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49.88</w:t>
            </w:r>
          </w:p>
        </w:tc>
      </w:tr>
      <w:tr w:rsidR="00254FF9" w:rsidRPr="009E5255" w14:paraId="6DCC7B73" w14:textId="77777777" w:rsidTr="002E50CC">
        <w:trPr>
          <w:trHeight w:val="227"/>
        </w:trPr>
        <w:tc>
          <w:tcPr>
            <w:tcW w:w="2405" w:type="dxa"/>
            <w:shd w:val="clear" w:color="auto" w:fill="auto"/>
            <w:noWrap/>
            <w:hideMark/>
          </w:tcPr>
          <w:p w14:paraId="06F7275E"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Trastuzumab</w:t>
            </w:r>
          </w:p>
        </w:tc>
        <w:tc>
          <w:tcPr>
            <w:tcW w:w="1650" w:type="dxa"/>
            <w:shd w:val="clear" w:color="auto" w:fill="auto"/>
            <w:noWrap/>
            <w:hideMark/>
          </w:tcPr>
          <w:p w14:paraId="52ADEAF5" w14:textId="46CA248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06</w:t>
            </w:r>
          </w:p>
        </w:tc>
        <w:tc>
          <w:tcPr>
            <w:tcW w:w="1650" w:type="dxa"/>
            <w:shd w:val="clear" w:color="auto" w:fill="auto"/>
            <w:noWrap/>
            <w:hideMark/>
          </w:tcPr>
          <w:p w14:paraId="751BA07A" w14:textId="18B54AA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7.03</w:t>
            </w:r>
          </w:p>
        </w:tc>
        <w:tc>
          <w:tcPr>
            <w:tcW w:w="1651" w:type="dxa"/>
            <w:shd w:val="clear" w:color="auto" w:fill="auto"/>
            <w:noWrap/>
            <w:hideMark/>
          </w:tcPr>
          <w:p w14:paraId="3FE8629B" w14:textId="3226653C"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62</w:t>
            </w:r>
          </w:p>
        </w:tc>
        <w:tc>
          <w:tcPr>
            <w:tcW w:w="1650" w:type="dxa"/>
            <w:shd w:val="clear" w:color="auto" w:fill="auto"/>
            <w:noWrap/>
            <w:hideMark/>
          </w:tcPr>
          <w:p w14:paraId="511B9891" w14:textId="40BDC90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32</w:t>
            </w:r>
          </w:p>
        </w:tc>
        <w:tc>
          <w:tcPr>
            <w:tcW w:w="1651" w:type="dxa"/>
            <w:shd w:val="clear" w:color="auto" w:fill="auto"/>
            <w:noWrap/>
            <w:hideMark/>
          </w:tcPr>
          <w:p w14:paraId="2AB8DEB9" w14:textId="6AB38940"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82</w:t>
            </w:r>
          </w:p>
        </w:tc>
        <w:tc>
          <w:tcPr>
            <w:tcW w:w="1650" w:type="dxa"/>
            <w:shd w:val="clear" w:color="auto" w:fill="auto"/>
            <w:noWrap/>
            <w:hideMark/>
          </w:tcPr>
          <w:p w14:paraId="11453634" w14:textId="5615289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17</w:t>
            </w:r>
          </w:p>
        </w:tc>
        <w:tc>
          <w:tcPr>
            <w:tcW w:w="1651" w:type="dxa"/>
            <w:shd w:val="clear" w:color="auto" w:fill="auto"/>
            <w:noWrap/>
            <w:hideMark/>
          </w:tcPr>
          <w:p w14:paraId="273D17F3" w14:textId="60F95C1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5.54</w:t>
            </w:r>
          </w:p>
        </w:tc>
      </w:tr>
      <w:tr w:rsidR="00254FF9" w:rsidRPr="009E5255" w14:paraId="7C0447A2" w14:textId="77777777" w:rsidTr="002E50CC">
        <w:trPr>
          <w:trHeight w:val="227"/>
        </w:trPr>
        <w:tc>
          <w:tcPr>
            <w:tcW w:w="2405" w:type="dxa"/>
            <w:shd w:val="clear" w:color="auto" w:fill="auto"/>
            <w:noWrap/>
            <w:hideMark/>
          </w:tcPr>
          <w:p w14:paraId="58A8D121"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Trastuzumab Emtansine</w:t>
            </w:r>
          </w:p>
        </w:tc>
        <w:tc>
          <w:tcPr>
            <w:tcW w:w="1650" w:type="dxa"/>
            <w:shd w:val="clear" w:color="auto" w:fill="auto"/>
            <w:noWrap/>
            <w:hideMark/>
          </w:tcPr>
          <w:p w14:paraId="5F6BBD9F" w14:textId="2A05F6C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43</w:t>
            </w:r>
          </w:p>
        </w:tc>
        <w:tc>
          <w:tcPr>
            <w:tcW w:w="1650" w:type="dxa"/>
            <w:shd w:val="clear" w:color="auto" w:fill="auto"/>
            <w:noWrap/>
            <w:hideMark/>
          </w:tcPr>
          <w:p w14:paraId="43566669" w14:textId="20DEA02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47</w:t>
            </w:r>
          </w:p>
        </w:tc>
        <w:tc>
          <w:tcPr>
            <w:tcW w:w="1651" w:type="dxa"/>
            <w:shd w:val="clear" w:color="auto" w:fill="auto"/>
            <w:noWrap/>
            <w:hideMark/>
          </w:tcPr>
          <w:p w14:paraId="64A3A854" w14:textId="3F5B08F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54</w:t>
            </w:r>
          </w:p>
        </w:tc>
        <w:tc>
          <w:tcPr>
            <w:tcW w:w="1650" w:type="dxa"/>
            <w:shd w:val="clear" w:color="auto" w:fill="auto"/>
            <w:noWrap/>
            <w:hideMark/>
          </w:tcPr>
          <w:p w14:paraId="757D84B7" w14:textId="7143F28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62</w:t>
            </w:r>
          </w:p>
        </w:tc>
        <w:tc>
          <w:tcPr>
            <w:tcW w:w="1651" w:type="dxa"/>
            <w:shd w:val="clear" w:color="auto" w:fill="auto"/>
            <w:noWrap/>
            <w:hideMark/>
          </w:tcPr>
          <w:p w14:paraId="6B595764" w14:textId="1AD3FC8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47</w:t>
            </w:r>
          </w:p>
        </w:tc>
        <w:tc>
          <w:tcPr>
            <w:tcW w:w="1650" w:type="dxa"/>
            <w:shd w:val="clear" w:color="auto" w:fill="auto"/>
            <w:noWrap/>
            <w:hideMark/>
          </w:tcPr>
          <w:p w14:paraId="5D7A7B5B" w14:textId="584236D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06</w:t>
            </w:r>
          </w:p>
        </w:tc>
        <w:tc>
          <w:tcPr>
            <w:tcW w:w="1651" w:type="dxa"/>
            <w:shd w:val="clear" w:color="auto" w:fill="auto"/>
            <w:noWrap/>
            <w:hideMark/>
          </w:tcPr>
          <w:p w14:paraId="3EDB3EC8" w14:textId="20F99F38"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8.43</w:t>
            </w:r>
          </w:p>
        </w:tc>
      </w:tr>
      <w:tr w:rsidR="00254FF9" w:rsidRPr="009E5255" w14:paraId="467633E3" w14:textId="77777777" w:rsidTr="002E50CC">
        <w:trPr>
          <w:trHeight w:val="227"/>
        </w:trPr>
        <w:tc>
          <w:tcPr>
            <w:tcW w:w="2405" w:type="dxa"/>
            <w:shd w:val="clear" w:color="auto" w:fill="auto"/>
            <w:noWrap/>
            <w:hideMark/>
          </w:tcPr>
          <w:p w14:paraId="4B3D0EE8"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Vinblastine</w:t>
            </w:r>
          </w:p>
        </w:tc>
        <w:tc>
          <w:tcPr>
            <w:tcW w:w="1650" w:type="dxa"/>
            <w:shd w:val="clear" w:color="auto" w:fill="auto"/>
            <w:noWrap/>
            <w:hideMark/>
          </w:tcPr>
          <w:p w14:paraId="0071BA45" w14:textId="6729C7B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6.83</w:t>
            </w:r>
          </w:p>
        </w:tc>
        <w:tc>
          <w:tcPr>
            <w:tcW w:w="1650" w:type="dxa"/>
            <w:shd w:val="clear" w:color="auto" w:fill="auto"/>
            <w:noWrap/>
            <w:hideMark/>
          </w:tcPr>
          <w:p w14:paraId="26039055" w14:textId="417B239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84</w:t>
            </w:r>
          </w:p>
        </w:tc>
        <w:tc>
          <w:tcPr>
            <w:tcW w:w="1651" w:type="dxa"/>
            <w:shd w:val="clear" w:color="auto" w:fill="auto"/>
            <w:noWrap/>
            <w:hideMark/>
          </w:tcPr>
          <w:p w14:paraId="71C4C73F" w14:textId="560F579F"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80</w:t>
            </w:r>
          </w:p>
        </w:tc>
        <w:tc>
          <w:tcPr>
            <w:tcW w:w="1650" w:type="dxa"/>
            <w:shd w:val="clear" w:color="auto" w:fill="auto"/>
            <w:noWrap/>
            <w:hideMark/>
          </w:tcPr>
          <w:p w14:paraId="251CB456" w14:textId="36E6D39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6.98</w:t>
            </w:r>
          </w:p>
        </w:tc>
        <w:tc>
          <w:tcPr>
            <w:tcW w:w="1651" w:type="dxa"/>
            <w:shd w:val="clear" w:color="auto" w:fill="auto"/>
            <w:noWrap/>
            <w:hideMark/>
          </w:tcPr>
          <w:p w14:paraId="593F0D73" w14:textId="0A438D49"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47</w:t>
            </w:r>
          </w:p>
        </w:tc>
        <w:tc>
          <w:tcPr>
            <w:tcW w:w="1650" w:type="dxa"/>
            <w:shd w:val="clear" w:color="auto" w:fill="auto"/>
            <w:noWrap/>
            <w:hideMark/>
          </w:tcPr>
          <w:p w14:paraId="62F3D62F" w14:textId="15493DE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43</w:t>
            </w:r>
          </w:p>
        </w:tc>
        <w:tc>
          <w:tcPr>
            <w:tcW w:w="1651" w:type="dxa"/>
            <w:shd w:val="clear" w:color="auto" w:fill="auto"/>
            <w:noWrap/>
            <w:hideMark/>
          </w:tcPr>
          <w:p w14:paraId="3F6CA802" w14:textId="2FC1959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17.44</w:t>
            </w:r>
          </w:p>
        </w:tc>
      </w:tr>
      <w:tr w:rsidR="00254FF9" w:rsidRPr="009E5255" w14:paraId="696CBF2D" w14:textId="77777777" w:rsidTr="002E50CC">
        <w:trPr>
          <w:trHeight w:val="227"/>
        </w:trPr>
        <w:tc>
          <w:tcPr>
            <w:tcW w:w="2405" w:type="dxa"/>
            <w:shd w:val="clear" w:color="auto" w:fill="auto"/>
            <w:noWrap/>
            <w:hideMark/>
          </w:tcPr>
          <w:p w14:paraId="3FB1592A"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Vincristine</w:t>
            </w:r>
          </w:p>
        </w:tc>
        <w:tc>
          <w:tcPr>
            <w:tcW w:w="1650" w:type="dxa"/>
            <w:shd w:val="clear" w:color="auto" w:fill="auto"/>
            <w:noWrap/>
            <w:hideMark/>
          </w:tcPr>
          <w:p w14:paraId="11B687F6" w14:textId="3B997A0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6.06</w:t>
            </w:r>
          </w:p>
        </w:tc>
        <w:tc>
          <w:tcPr>
            <w:tcW w:w="1650" w:type="dxa"/>
            <w:shd w:val="clear" w:color="auto" w:fill="auto"/>
            <w:noWrap/>
            <w:hideMark/>
          </w:tcPr>
          <w:p w14:paraId="228AAAD5" w14:textId="7AE80303"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5.58</w:t>
            </w:r>
          </w:p>
        </w:tc>
        <w:tc>
          <w:tcPr>
            <w:tcW w:w="1651" w:type="dxa"/>
            <w:shd w:val="clear" w:color="auto" w:fill="auto"/>
            <w:noWrap/>
            <w:hideMark/>
          </w:tcPr>
          <w:p w14:paraId="3CC86547" w14:textId="73408A1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8.18</w:t>
            </w:r>
          </w:p>
        </w:tc>
        <w:tc>
          <w:tcPr>
            <w:tcW w:w="1650" w:type="dxa"/>
            <w:shd w:val="clear" w:color="auto" w:fill="auto"/>
            <w:noWrap/>
            <w:hideMark/>
          </w:tcPr>
          <w:p w14:paraId="6EE21B99" w14:textId="6965299E"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7.42</w:t>
            </w:r>
          </w:p>
        </w:tc>
        <w:tc>
          <w:tcPr>
            <w:tcW w:w="1651" w:type="dxa"/>
            <w:shd w:val="clear" w:color="auto" w:fill="auto"/>
            <w:noWrap/>
            <w:hideMark/>
          </w:tcPr>
          <w:p w14:paraId="7349AF5F" w14:textId="6CAF33F5"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8.70</w:t>
            </w:r>
          </w:p>
        </w:tc>
        <w:tc>
          <w:tcPr>
            <w:tcW w:w="1650" w:type="dxa"/>
            <w:shd w:val="clear" w:color="auto" w:fill="auto"/>
            <w:noWrap/>
            <w:hideMark/>
          </w:tcPr>
          <w:p w14:paraId="6CD9B3D7" w14:textId="13C45FA2"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8.96</w:t>
            </w:r>
          </w:p>
        </w:tc>
        <w:tc>
          <w:tcPr>
            <w:tcW w:w="1651" w:type="dxa"/>
            <w:shd w:val="clear" w:color="auto" w:fill="auto"/>
            <w:noWrap/>
            <w:hideMark/>
          </w:tcPr>
          <w:p w14:paraId="76D52155" w14:textId="576B54D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67.51</w:t>
            </w:r>
          </w:p>
        </w:tc>
      </w:tr>
      <w:tr w:rsidR="00254FF9" w:rsidRPr="009E5255" w14:paraId="55666130" w14:textId="77777777" w:rsidTr="002E50CC">
        <w:trPr>
          <w:trHeight w:val="227"/>
        </w:trPr>
        <w:tc>
          <w:tcPr>
            <w:tcW w:w="2405" w:type="dxa"/>
            <w:shd w:val="clear" w:color="auto" w:fill="auto"/>
            <w:noWrap/>
            <w:hideMark/>
          </w:tcPr>
          <w:p w14:paraId="0BEF0096" w14:textId="77777777" w:rsidR="00254FF9" w:rsidRPr="009E5255" w:rsidRDefault="00254FF9" w:rsidP="002E50CC">
            <w:pPr>
              <w:pStyle w:val="NoSpacing"/>
              <w:ind w:left="166"/>
              <w:rPr>
                <w:rFonts w:asciiTheme="majorHAnsi" w:hAnsiTheme="majorHAnsi" w:cstheme="majorHAnsi"/>
                <w:lang w:eastAsia="en-AU"/>
              </w:rPr>
            </w:pPr>
            <w:r w:rsidRPr="009E5255">
              <w:rPr>
                <w:rFonts w:asciiTheme="majorHAnsi" w:hAnsiTheme="majorHAnsi" w:cstheme="majorHAnsi"/>
              </w:rPr>
              <w:t>Vinorelbine</w:t>
            </w:r>
          </w:p>
        </w:tc>
        <w:tc>
          <w:tcPr>
            <w:tcW w:w="1650" w:type="dxa"/>
            <w:shd w:val="clear" w:color="auto" w:fill="auto"/>
            <w:noWrap/>
            <w:hideMark/>
          </w:tcPr>
          <w:p w14:paraId="6AF628CC" w14:textId="5C89CA84"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51</w:t>
            </w:r>
          </w:p>
        </w:tc>
        <w:tc>
          <w:tcPr>
            <w:tcW w:w="1650" w:type="dxa"/>
            <w:shd w:val="clear" w:color="auto" w:fill="auto"/>
            <w:noWrap/>
            <w:hideMark/>
          </w:tcPr>
          <w:p w14:paraId="0087FDB1" w14:textId="68AA387B"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70</w:t>
            </w:r>
          </w:p>
        </w:tc>
        <w:tc>
          <w:tcPr>
            <w:tcW w:w="1651" w:type="dxa"/>
            <w:shd w:val="clear" w:color="auto" w:fill="auto"/>
            <w:noWrap/>
            <w:hideMark/>
          </w:tcPr>
          <w:p w14:paraId="7C1C3235" w14:textId="3FAF925D"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70</w:t>
            </w:r>
          </w:p>
        </w:tc>
        <w:tc>
          <w:tcPr>
            <w:tcW w:w="1650" w:type="dxa"/>
            <w:shd w:val="clear" w:color="auto" w:fill="auto"/>
            <w:noWrap/>
            <w:hideMark/>
          </w:tcPr>
          <w:p w14:paraId="60BF2353" w14:textId="7A39FFBA"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66</w:t>
            </w:r>
          </w:p>
        </w:tc>
        <w:tc>
          <w:tcPr>
            <w:tcW w:w="1651" w:type="dxa"/>
            <w:shd w:val="clear" w:color="auto" w:fill="auto"/>
            <w:noWrap/>
            <w:hideMark/>
          </w:tcPr>
          <w:p w14:paraId="1FBB0723" w14:textId="125D0987"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77</w:t>
            </w:r>
          </w:p>
        </w:tc>
        <w:tc>
          <w:tcPr>
            <w:tcW w:w="1650" w:type="dxa"/>
            <w:shd w:val="clear" w:color="auto" w:fill="auto"/>
            <w:noWrap/>
            <w:hideMark/>
          </w:tcPr>
          <w:p w14:paraId="650D9757" w14:textId="2B13A761"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68</w:t>
            </w:r>
          </w:p>
        </w:tc>
        <w:tc>
          <w:tcPr>
            <w:tcW w:w="1651" w:type="dxa"/>
            <w:shd w:val="clear" w:color="auto" w:fill="auto"/>
            <w:noWrap/>
            <w:hideMark/>
          </w:tcPr>
          <w:p w14:paraId="5573C556" w14:textId="6E773496" w:rsidR="00254FF9" w:rsidRPr="009E5255" w:rsidRDefault="00254FF9" w:rsidP="002E50CC">
            <w:pPr>
              <w:pStyle w:val="NoSpacing"/>
              <w:jc w:val="center"/>
              <w:rPr>
                <w:rFonts w:asciiTheme="majorHAnsi" w:hAnsiTheme="majorHAnsi" w:cstheme="majorHAnsi"/>
                <w:lang w:eastAsia="en-AU"/>
              </w:rPr>
            </w:pPr>
            <w:r w:rsidRPr="009E5255">
              <w:rPr>
                <w:rFonts w:asciiTheme="majorHAnsi" w:hAnsiTheme="majorHAnsi" w:cstheme="majorHAnsi"/>
              </w:rPr>
              <w:t>$3.68</w:t>
            </w:r>
          </w:p>
        </w:tc>
      </w:tr>
      <w:tr w:rsidR="00254FF9" w:rsidRPr="009E5255" w14:paraId="376CDD11" w14:textId="77777777" w:rsidTr="002E50CC">
        <w:trPr>
          <w:trHeight w:val="227"/>
        </w:trPr>
        <w:tc>
          <w:tcPr>
            <w:tcW w:w="2405" w:type="dxa"/>
            <w:shd w:val="clear" w:color="auto" w:fill="auto"/>
            <w:noWrap/>
            <w:hideMark/>
          </w:tcPr>
          <w:p w14:paraId="53AB4C52" w14:textId="15177DF9" w:rsidR="00254FF9" w:rsidRPr="009E5255" w:rsidRDefault="00254FF9" w:rsidP="00A95547">
            <w:pPr>
              <w:pStyle w:val="TableHeader"/>
            </w:pPr>
            <w:r w:rsidRPr="009E5255">
              <w:t xml:space="preserve">Average </w:t>
            </w:r>
            <w:r w:rsidR="00F55D91" w:rsidRPr="009E5255">
              <w:t>Schedule 1</w:t>
            </w:r>
          </w:p>
        </w:tc>
        <w:tc>
          <w:tcPr>
            <w:tcW w:w="1650" w:type="dxa"/>
            <w:shd w:val="clear" w:color="auto" w:fill="auto"/>
            <w:noWrap/>
            <w:hideMark/>
          </w:tcPr>
          <w:p w14:paraId="6D9BD67B" w14:textId="77777777" w:rsidR="00254FF9" w:rsidRPr="009E5255" w:rsidRDefault="00254FF9" w:rsidP="00A95547">
            <w:pPr>
              <w:pStyle w:val="TableHeader"/>
            </w:pPr>
            <w:r w:rsidRPr="009E5255">
              <w:t>$45.54</w:t>
            </w:r>
          </w:p>
        </w:tc>
        <w:tc>
          <w:tcPr>
            <w:tcW w:w="1650" w:type="dxa"/>
            <w:shd w:val="clear" w:color="auto" w:fill="auto"/>
            <w:noWrap/>
            <w:hideMark/>
          </w:tcPr>
          <w:p w14:paraId="0E800DB8" w14:textId="77777777" w:rsidR="00254FF9" w:rsidRPr="009E5255" w:rsidRDefault="00254FF9" w:rsidP="00A95547">
            <w:pPr>
              <w:pStyle w:val="TableHeader"/>
            </w:pPr>
            <w:r w:rsidRPr="009E5255">
              <w:t>$41.78</w:t>
            </w:r>
          </w:p>
        </w:tc>
        <w:tc>
          <w:tcPr>
            <w:tcW w:w="1651" w:type="dxa"/>
            <w:shd w:val="clear" w:color="auto" w:fill="auto"/>
            <w:noWrap/>
            <w:hideMark/>
          </w:tcPr>
          <w:p w14:paraId="619B0802" w14:textId="77777777" w:rsidR="00254FF9" w:rsidRPr="009E5255" w:rsidRDefault="00254FF9" w:rsidP="00A95547">
            <w:pPr>
              <w:pStyle w:val="TableHeader"/>
            </w:pPr>
            <w:r w:rsidRPr="009E5255">
              <w:t>$39.44</w:t>
            </w:r>
          </w:p>
        </w:tc>
        <w:tc>
          <w:tcPr>
            <w:tcW w:w="1650" w:type="dxa"/>
            <w:shd w:val="clear" w:color="auto" w:fill="auto"/>
            <w:noWrap/>
            <w:hideMark/>
          </w:tcPr>
          <w:p w14:paraId="138F2F76" w14:textId="77777777" w:rsidR="00254FF9" w:rsidRPr="009E5255" w:rsidRDefault="00254FF9" w:rsidP="00A95547">
            <w:pPr>
              <w:pStyle w:val="TableHeader"/>
            </w:pPr>
            <w:r w:rsidRPr="009E5255">
              <w:t>$38.13</w:t>
            </w:r>
          </w:p>
        </w:tc>
        <w:tc>
          <w:tcPr>
            <w:tcW w:w="1651" w:type="dxa"/>
            <w:shd w:val="clear" w:color="auto" w:fill="auto"/>
            <w:noWrap/>
            <w:hideMark/>
          </w:tcPr>
          <w:p w14:paraId="771C8992" w14:textId="77777777" w:rsidR="00254FF9" w:rsidRPr="009E5255" w:rsidRDefault="00254FF9" w:rsidP="00A95547">
            <w:pPr>
              <w:pStyle w:val="TableHeader"/>
            </w:pPr>
            <w:r w:rsidRPr="009E5255">
              <w:t>$38.46</w:t>
            </w:r>
          </w:p>
        </w:tc>
        <w:tc>
          <w:tcPr>
            <w:tcW w:w="1650" w:type="dxa"/>
            <w:shd w:val="clear" w:color="auto" w:fill="auto"/>
            <w:noWrap/>
            <w:hideMark/>
          </w:tcPr>
          <w:p w14:paraId="1CD69FBA" w14:textId="77777777" w:rsidR="00254FF9" w:rsidRPr="009E5255" w:rsidRDefault="00254FF9" w:rsidP="00A95547">
            <w:pPr>
              <w:pStyle w:val="TableHeader"/>
            </w:pPr>
            <w:r w:rsidRPr="009E5255">
              <w:t>$34.44</w:t>
            </w:r>
          </w:p>
        </w:tc>
        <w:tc>
          <w:tcPr>
            <w:tcW w:w="1651" w:type="dxa"/>
            <w:shd w:val="clear" w:color="auto" w:fill="auto"/>
            <w:noWrap/>
            <w:hideMark/>
          </w:tcPr>
          <w:p w14:paraId="70BA5572" w14:textId="77777777" w:rsidR="00254FF9" w:rsidRPr="009E5255" w:rsidRDefault="00254FF9" w:rsidP="00A95547">
            <w:pPr>
              <w:pStyle w:val="TableHeader"/>
            </w:pPr>
            <w:r w:rsidRPr="009E5255">
              <w:t>$39.63</w:t>
            </w:r>
          </w:p>
        </w:tc>
      </w:tr>
      <w:tr w:rsidR="00254FF9" w:rsidRPr="009E5255" w14:paraId="7E9187F3" w14:textId="77777777" w:rsidTr="002E50CC">
        <w:trPr>
          <w:trHeight w:val="227"/>
        </w:trPr>
        <w:tc>
          <w:tcPr>
            <w:tcW w:w="13958" w:type="dxa"/>
            <w:gridSpan w:val="8"/>
            <w:shd w:val="clear" w:color="auto" w:fill="auto"/>
            <w:noWrap/>
            <w:vAlign w:val="center"/>
          </w:tcPr>
          <w:p w14:paraId="6669A951" w14:textId="77777777" w:rsidR="00254FF9" w:rsidRPr="009E5255" w:rsidRDefault="00254FF9" w:rsidP="00A95547">
            <w:pPr>
              <w:pStyle w:val="TableHeader"/>
            </w:pPr>
            <w:r w:rsidRPr="009E5255">
              <w:t>Schedule 2 Medicines</w:t>
            </w:r>
          </w:p>
        </w:tc>
      </w:tr>
      <w:tr w:rsidR="00767173" w:rsidRPr="009E5255" w14:paraId="1D4E1FF0" w14:textId="77777777" w:rsidTr="002E50CC">
        <w:trPr>
          <w:trHeight w:val="227"/>
        </w:trPr>
        <w:tc>
          <w:tcPr>
            <w:tcW w:w="2405" w:type="dxa"/>
            <w:shd w:val="clear" w:color="auto" w:fill="auto"/>
            <w:noWrap/>
            <w:hideMark/>
          </w:tcPr>
          <w:p w14:paraId="30197B53"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Aprepitant</w:t>
            </w:r>
          </w:p>
        </w:tc>
        <w:tc>
          <w:tcPr>
            <w:tcW w:w="1650" w:type="dxa"/>
            <w:shd w:val="clear" w:color="auto" w:fill="auto"/>
            <w:noWrap/>
            <w:hideMark/>
          </w:tcPr>
          <w:p w14:paraId="5C9CF757" w14:textId="1415027F"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48</w:t>
            </w:r>
          </w:p>
        </w:tc>
        <w:tc>
          <w:tcPr>
            <w:tcW w:w="1650" w:type="dxa"/>
            <w:shd w:val="clear" w:color="auto" w:fill="auto"/>
            <w:noWrap/>
            <w:hideMark/>
          </w:tcPr>
          <w:p w14:paraId="0CC9BCCB" w14:textId="6FC7C0D1"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45</w:t>
            </w:r>
          </w:p>
        </w:tc>
        <w:tc>
          <w:tcPr>
            <w:tcW w:w="1651" w:type="dxa"/>
            <w:shd w:val="clear" w:color="auto" w:fill="auto"/>
            <w:noWrap/>
            <w:hideMark/>
          </w:tcPr>
          <w:p w14:paraId="325C78B6" w14:textId="0A54F4AB"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41</w:t>
            </w:r>
          </w:p>
        </w:tc>
        <w:tc>
          <w:tcPr>
            <w:tcW w:w="1650" w:type="dxa"/>
            <w:shd w:val="clear" w:color="auto" w:fill="auto"/>
            <w:noWrap/>
            <w:hideMark/>
          </w:tcPr>
          <w:p w14:paraId="208FA41A" w14:textId="097B9748"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39</w:t>
            </w:r>
          </w:p>
        </w:tc>
        <w:tc>
          <w:tcPr>
            <w:tcW w:w="1651" w:type="dxa"/>
            <w:shd w:val="clear" w:color="auto" w:fill="auto"/>
            <w:noWrap/>
            <w:hideMark/>
          </w:tcPr>
          <w:p w14:paraId="419745F3" w14:textId="4BBCAE1F"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3</w:t>
            </w:r>
          </w:p>
        </w:tc>
        <w:tc>
          <w:tcPr>
            <w:tcW w:w="1650" w:type="dxa"/>
            <w:shd w:val="clear" w:color="auto" w:fill="auto"/>
            <w:noWrap/>
            <w:hideMark/>
          </w:tcPr>
          <w:p w14:paraId="63634036" w14:textId="2141DCB4"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5</w:t>
            </w:r>
          </w:p>
        </w:tc>
        <w:tc>
          <w:tcPr>
            <w:tcW w:w="1651" w:type="dxa"/>
            <w:shd w:val="clear" w:color="auto" w:fill="auto"/>
            <w:noWrap/>
            <w:hideMark/>
          </w:tcPr>
          <w:p w14:paraId="71A335A6" w14:textId="3D7D8018"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44</w:t>
            </w:r>
          </w:p>
        </w:tc>
      </w:tr>
      <w:tr w:rsidR="00767173" w:rsidRPr="009E5255" w14:paraId="24F4C6A3" w14:textId="77777777" w:rsidTr="002E50CC">
        <w:trPr>
          <w:trHeight w:val="227"/>
        </w:trPr>
        <w:tc>
          <w:tcPr>
            <w:tcW w:w="2405" w:type="dxa"/>
            <w:shd w:val="clear" w:color="auto" w:fill="auto"/>
            <w:noWrap/>
            <w:hideMark/>
          </w:tcPr>
          <w:p w14:paraId="592BECC3"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Folinic Acid</w:t>
            </w:r>
          </w:p>
        </w:tc>
        <w:tc>
          <w:tcPr>
            <w:tcW w:w="1650" w:type="dxa"/>
            <w:shd w:val="clear" w:color="auto" w:fill="auto"/>
            <w:noWrap/>
            <w:hideMark/>
          </w:tcPr>
          <w:p w14:paraId="0526E5FC" w14:textId="510E1E3D"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2</w:t>
            </w:r>
          </w:p>
        </w:tc>
        <w:tc>
          <w:tcPr>
            <w:tcW w:w="1650" w:type="dxa"/>
            <w:shd w:val="clear" w:color="auto" w:fill="auto"/>
            <w:noWrap/>
            <w:hideMark/>
          </w:tcPr>
          <w:p w14:paraId="4051B2AA" w14:textId="2B0D423D"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1</w:t>
            </w:r>
          </w:p>
        </w:tc>
        <w:tc>
          <w:tcPr>
            <w:tcW w:w="1651" w:type="dxa"/>
            <w:shd w:val="clear" w:color="auto" w:fill="auto"/>
            <w:noWrap/>
            <w:hideMark/>
          </w:tcPr>
          <w:p w14:paraId="193FED7D" w14:textId="08518729"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1</w:t>
            </w:r>
          </w:p>
        </w:tc>
        <w:tc>
          <w:tcPr>
            <w:tcW w:w="1650" w:type="dxa"/>
            <w:shd w:val="clear" w:color="auto" w:fill="auto"/>
            <w:noWrap/>
            <w:hideMark/>
          </w:tcPr>
          <w:p w14:paraId="4486A40F" w14:textId="3174A55F"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1</w:t>
            </w:r>
          </w:p>
        </w:tc>
        <w:tc>
          <w:tcPr>
            <w:tcW w:w="1651" w:type="dxa"/>
            <w:shd w:val="clear" w:color="auto" w:fill="auto"/>
            <w:noWrap/>
            <w:hideMark/>
          </w:tcPr>
          <w:p w14:paraId="7C50B082" w14:textId="0417F657"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1</w:t>
            </w:r>
          </w:p>
        </w:tc>
        <w:tc>
          <w:tcPr>
            <w:tcW w:w="1650" w:type="dxa"/>
            <w:shd w:val="clear" w:color="auto" w:fill="auto"/>
            <w:noWrap/>
            <w:hideMark/>
          </w:tcPr>
          <w:p w14:paraId="3E905BFE" w14:textId="373082F0"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1</w:t>
            </w:r>
          </w:p>
        </w:tc>
        <w:tc>
          <w:tcPr>
            <w:tcW w:w="1651" w:type="dxa"/>
            <w:shd w:val="clear" w:color="auto" w:fill="auto"/>
            <w:noWrap/>
            <w:hideMark/>
          </w:tcPr>
          <w:p w14:paraId="43260759" w14:textId="5EFF5048"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1</w:t>
            </w:r>
          </w:p>
        </w:tc>
      </w:tr>
      <w:tr w:rsidR="00767173" w:rsidRPr="009E5255" w14:paraId="65B09A90" w14:textId="77777777" w:rsidTr="002E50CC">
        <w:trPr>
          <w:trHeight w:val="227"/>
        </w:trPr>
        <w:tc>
          <w:tcPr>
            <w:tcW w:w="2405" w:type="dxa"/>
            <w:shd w:val="clear" w:color="auto" w:fill="auto"/>
            <w:noWrap/>
            <w:hideMark/>
          </w:tcPr>
          <w:p w14:paraId="5D7524DE"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Fosaprepitant</w:t>
            </w:r>
          </w:p>
        </w:tc>
        <w:tc>
          <w:tcPr>
            <w:tcW w:w="1650" w:type="dxa"/>
            <w:shd w:val="clear" w:color="auto" w:fill="auto"/>
            <w:noWrap/>
            <w:hideMark/>
          </w:tcPr>
          <w:p w14:paraId="721447B0" w14:textId="029873FE" w:rsidR="00767173" w:rsidRPr="009E5255" w:rsidRDefault="002E50CC"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0F0F327C" w14:textId="3AEB3F04"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49</w:t>
            </w:r>
          </w:p>
        </w:tc>
        <w:tc>
          <w:tcPr>
            <w:tcW w:w="1651" w:type="dxa"/>
            <w:shd w:val="clear" w:color="auto" w:fill="auto"/>
            <w:noWrap/>
            <w:hideMark/>
          </w:tcPr>
          <w:p w14:paraId="55108926" w14:textId="5C1F7121"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49</w:t>
            </w:r>
          </w:p>
        </w:tc>
        <w:tc>
          <w:tcPr>
            <w:tcW w:w="1650" w:type="dxa"/>
            <w:shd w:val="clear" w:color="auto" w:fill="auto"/>
            <w:noWrap/>
            <w:hideMark/>
          </w:tcPr>
          <w:p w14:paraId="766A694B" w14:textId="6F498A07"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49</w:t>
            </w:r>
          </w:p>
        </w:tc>
        <w:tc>
          <w:tcPr>
            <w:tcW w:w="1651" w:type="dxa"/>
            <w:shd w:val="clear" w:color="auto" w:fill="auto"/>
            <w:noWrap/>
            <w:hideMark/>
          </w:tcPr>
          <w:p w14:paraId="6B565110" w14:textId="275D5F1E"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50</w:t>
            </w:r>
          </w:p>
        </w:tc>
        <w:tc>
          <w:tcPr>
            <w:tcW w:w="1650" w:type="dxa"/>
            <w:shd w:val="clear" w:color="auto" w:fill="auto"/>
            <w:noWrap/>
            <w:hideMark/>
          </w:tcPr>
          <w:p w14:paraId="6970C587" w14:textId="392A13AA"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49</w:t>
            </w:r>
          </w:p>
        </w:tc>
        <w:tc>
          <w:tcPr>
            <w:tcW w:w="1651" w:type="dxa"/>
            <w:shd w:val="clear" w:color="auto" w:fill="auto"/>
            <w:noWrap/>
            <w:hideMark/>
          </w:tcPr>
          <w:p w14:paraId="2656A97B" w14:textId="468BDB9A"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50</w:t>
            </w:r>
          </w:p>
        </w:tc>
      </w:tr>
      <w:tr w:rsidR="00767173" w:rsidRPr="009E5255" w14:paraId="3B766AB3" w14:textId="77777777" w:rsidTr="002E50CC">
        <w:trPr>
          <w:trHeight w:val="227"/>
        </w:trPr>
        <w:tc>
          <w:tcPr>
            <w:tcW w:w="2405" w:type="dxa"/>
            <w:shd w:val="clear" w:color="auto" w:fill="auto"/>
            <w:noWrap/>
            <w:hideMark/>
          </w:tcPr>
          <w:p w14:paraId="43268012"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Granisetron</w:t>
            </w:r>
          </w:p>
        </w:tc>
        <w:tc>
          <w:tcPr>
            <w:tcW w:w="1650" w:type="dxa"/>
            <w:shd w:val="clear" w:color="auto" w:fill="auto"/>
            <w:noWrap/>
            <w:hideMark/>
          </w:tcPr>
          <w:p w14:paraId="370C12BF" w14:textId="537CD85E"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8</w:t>
            </w:r>
          </w:p>
        </w:tc>
        <w:tc>
          <w:tcPr>
            <w:tcW w:w="1650" w:type="dxa"/>
            <w:shd w:val="clear" w:color="auto" w:fill="auto"/>
            <w:noWrap/>
            <w:hideMark/>
          </w:tcPr>
          <w:p w14:paraId="65380BEA" w14:textId="53D0A822"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19</w:t>
            </w:r>
          </w:p>
        </w:tc>
        <w:tc>
          <w:tcPr>
            <w:tcW w:w="1651" w:type="dxa"/>
            <w:shd w:val="clear" w:color="auto" w:fill="auto"/>
            <w:noWrap/>
            <w:hideMark/>
          </w:tcPr>
          <w:p w14:paraId="322E0ABE" w14:textId="4EFEE8D9"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35</w:t>
            </w:r>
          </w:p>
        </w:tc>
        <w:tc>
          <w:tcPr>
            <w:tcW w:w="1650" w:type="dxa"/>
            <w:shd w:val="clear" w:color="auto" w:fill="auto"/>
            <w:noWrap/>
            <w:hideMark/>
          </w:tcPr>
          <w:p w14:paraId="2B5EE2BB" w14:textId="08FE83C2"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40</w:t>
            </w:r>
          </w:p>
        </w:tc>
        <w:tc>
          <w:tcPr>
            <w:tcW w:w="1651" w:type="dxa"/>
            <w:shd w:val="clear" w:color="auto" w:fill="auto"/>
            <w:noWrap/>
            <w:hideMark/>
          </w:tcPr>
          <w:p w14:paraId="722CF340" w14:textId="628932E5"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35</w:t>
            </w:r>
          </w:p>
        </w:tc>
        <w:tc>
          <w:tcPr>
            <w:tcW w:w="1650" w:type="dxa"/>
            <w:shd w:val="clear" w:color="auto" w:fill="auto"/>
            <w:noWrap/>
            <w:hideMark/>
          </w:tcPr>
          <w:p w14:paraId="417CDDDA" w14:textId="72711759"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1</w:t>
            </w:r>
          </w:p>
        </w:tc>
        <w:tc>
          <w:tcPr>
            <w:tcW w:w="1651" w:type="dxa"/>
            <w:shd w:val="clear" w:color="auto" w:fill="auto"/>
            <w:noWrap/>
            <w:hideMark/>
          </w:tcPr>
          <w:p w14:paraId="6E57DAEB" w14:textId="5F399B22"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8</w:t>
            </w:r>
          </w:p>
        </w:tc>
      </w:tr>
      <w:tr w:rsidR="00767173" w:rsidRPr="009E5255" w14:paraId="461D0033" w14:textId="77777777" w:rsidTr="002E50CC">
        <w:trPr>
          <w:trHeight w:val="227"/>
        </w:trPr>
        <w:tc>
          <w:tcPr>
            <w:tcW w:w="2405" w:type="dxa"/>
            <w:shd w:val="clear" w:color="auto" w:fill="auto"/>
            <w:noWrap/>
            <w:hideMark/>
          </w:tcPr>
          <w:p w14:paraId="48E81C49"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Interferon Alfa-2a</w:t>
            </w:r>
          </w:p>
        </w:tc>
        <w:tc>
          <w:tcPr>
            <w:tcW w:w="1650" w:type="dxa"/>
            <w:shd w:val="clear" w:color="auto" w:fill="auto"/>
            <w:noWrap/>
            <w:hideMark/>
          </w:tcPr>
          <w:p w14:paraId="0B91EC66" w14:textId="0F5096E2"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30.45</w:t>
            </w:r>
          </w:p>
        </w:tc>
        <w:tc>
          <w:tcPr>
            <w:tcW w:w="1650" w:type="dxa"/>
            <w:shd w:val="clear" w:color="auto" w:fill="auto"/>
            <w:noWrap/>
            <w:hideMark/>
          </w:tcPr>
          <w:p w14:paraId="7826AA4A" w14:textId="5638142D"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9.06</w:t>
            </w:r>
          </w:p>
        </w:tc>
        <w:tc>
          <w:tcPr>
            <w:tcW w:w="1651" w:type="dxa"/>
            <w:shd w:val="clear" w:color="auto" w:fill="auto"/>
            <w:noWrap/>
            <w:hideMark/>
          </w:tcPr>
          <w:p w14:paraId="7E5FE3A6" w14:textId="5DB378F0"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3.86</w:t>
            </w:r>
          </w:p>
        </w:tc>
        <w:tc>
          <w:tcPr>
            <w:tcW w:w="1650" w:type="dxa"/>
            <w:shd w:val="clear" w:color="auto" w:fill="auto"/>
            <w:noWrap/>
            <w:hideMark/>
          </w:tcPr>
          <w:p w14:paraId="3FAD406E" w14:textId="55313920"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2.69</w:t>
            </w:r>
          </w:p>
        </w:tc>
        <w:tc>
          <w:tcPr>
            <w:tcW w:w="1651" w:type="dxa"/>
            <w:shd w:val="clear" w:color="auto" w:fill="auto"/>
            <w:noWrap/>
            <w:hideMark/>
          </w:tcPr>
          <w:p w14:paraId="748D8FCE" w14:textId="5441308D"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2.83</w:t>
            </w:r>
          </w:p>
        </w:tc>
        <w:tc>
          <w:tcPr>
            <w:tcW w:w="1650" w:type="dxa"/>
            <w:shd w:val="clear" w:color="auto" w:fill="auto"/>
            <w:noWrap/>
            <w:hideMark/>
          </w:tcPr>
          <w:p w14:paraId="75D2B57D" w14:textId="1BFFB731"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3.15</w:t>
            </w:r>
          </w:p>
        </w:tc>
        <w:tc>
          <w:tcPr>
            <w:tcW w:w="1651" w:type="dxa"/>
            <w:shd w:val="clear" w:color="auto" w:fill="auto"/>
            <w:noWrap/>
            <w:hideMark/>
          </w:tcPr>
          <w:p w14:paraId="2F896CBB" w14:textId="39D7A3FC"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5.33</w:t>
            </w:r>
          </w:p>
        </w:tc>
      </w:tr>
      <w:tr w:rsidR="00767173" w:rsidRPr="009E5255" w14:paraId="497CE58D" w14:textId="77777777" w:rsidTr="002E50CC">
        <w:trPr>
          <w:trHeight w:val="227"/>
        </w:trPr>
        <w:tc>
          <w:tcPr>
            <w:tcW w:w="2405" w:type="dxa"/>
            <w:shd w:val="clear" w:color="auto" w:fill="auto"/>
            <w:noWrap/>
            <w:hideMark/>
          </w:tcPr>
          <w:p w14:paraId="619D7C31"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Interferon Alfa-2b</w:t>
            </w:r>
          </w:p>
        </w:tc>
        <w:tc>
          <w:tcPr>
            <w:tcW w:w="1650" w:type="dxa"/>
            <w:shd w:val="clear" w:color="auto" w:fill="auto"/>
            <w:noWrap/>
            <w:hideMark/>
          </w:tcPr>
          <w:p w14:paraId="71B25191" w14:textId="371A122D"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03.56</w:t>
            </w:r>
          </w:p>
        </w:tc>
        <w:tc>
          <w:tcPr>
            <w:tcW w:w="1650" w:type="dxa"/>
            <w:shd w:val="clear" w:color="auto" w:fill="auto"/>
            <w:noWrap/>
            <w:hideMark/>
          </w:tcPr>
          <w:p w14:paraId="60F02BD9" w14:textId="4A845D1C"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185.51</w:t>
            </w:r>
          </w:p>
        </w:tc>
        <w:tc>
          <w:tcPr>
            <w:tcW w:w="1651" w:type="dxa"/>
            <w:shd w:val="clear" w:color="auto" w:fill="auto"/>
            <w:noWrap/>
            <w:hideMark/>
          </w:tcPr>
          <w:p w14:paraId="78CF0D8D" w14:textId="15912648"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192.72</w:t>
            </w:r>
          </w:p>
        </w:tc>
        <w:tc>
          <w:tcPr>
            <w:tcW w:w="1650" w:type="dxa"/>
            <w:shd w:val="clear" w:color="auto" w:fill="auto"/>
            <w:noWrap/>
            <w:hideMark/>
          </w:tcPr>
          <w:p w14:paraId="3A47E5BD" w14:textId="2DA69697" w:rsidR="00767173" w:rsidRPr="009E5255" w:rsidRDefault="002E50CC"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734565E3" w14:textId="6AEBE4FD" w:rsidR="00767173" w:rsidRPr="009E5255" w:rsidRDefault="002E50CC"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4862BAB0" w14:textId="76BCAF59" w:rsidR="00767173" w:rsidRPr="009E5255" w:rsidRDefault="002E50CC"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0EA0CA48" w14:textId="63A77BD9"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190.66</w:t>
            </w:r>
          </w:p>
        </w:tc>
      </w:tr>
      <w:tr w:rsidR="00767173" w:rsidRPr="009E5255" w14:paraId="2D29D056" w14:textId="77777777" w:rsidTr="002E50CC">
        <w:trPr>
          <w:trHeight w:val="227"/>
        </w:trPr>
        <w:tc>
          <w:tcPr>
            <w:tcW w:w="2405" w:type="dxa"/>
            <w:shd w:val="clear" w:color="auto" w:fill="auto"/>
            <w:noWrap/>
            <w:hideMark/>
          </w:tcPr>
          <w:p w14:paraId="577F314E"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Mesna</w:t>
            </w:r>
          </w:p>
        </w:tc>
        <w:tc>
          <w:tcPr>
            <w:tcW w:w="1650" w:type="dxa"/>
            <w:shd w:val="clear" w:color="auto" w:fill="auto"/>
            <w:noWrap/>
            <w:hideMark/>
          </w:tcPr>
          <w:p w14:paraId="45936A6E" w14:textId="5FE45128"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3.54</w:t>
            </w:r>
          </w:p>
        </w:tc>
        <w:tc>
          <w:tcPr>
            <w:tcW w:w="1650" w:type="dxa"/>
            <w:shd w:val="clear" w:color="auto" w:fill="auto"/>
            <w:noWrap/>
            <w:hideMark/>
          </w:tcPr>
          <w:p w14:paraId="4366E9C8" w14:textId="0602DFF7"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4.12</w:t>
            </w:r>
          </w:p>
        </w:tc>
        <w:tc>
          <w:tcPr>
            <w:tcW w:w="1651" w:type="dxa"/>
            <w:shd w:val="clear" w:color="auto" w:fill="auto"/>
            <w:noWrap/>
            <w:hideMark/>
          </w:tcPr>
          <w:p w14:paraId="5E23861B" w14:textId="1315ED3E"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3.17</w:t>
            </w:r>
          </w:p>
        </w:tc>
        <w:tc>
          <w:tcPr>
            <w:tcW w:w="1650" w:type="dxa"/>
            <w:shd w:val="clear" w:color="auto" w:fill="auto"/>
            <w:noWrap/>
            <w:hideMark/>
          </w:tcPr>
          <w:p w14:paraId="13DC9B98" w14:textId="35FC6084"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99</w:t>
            </w:r>
          </w:p>
        </w:tc>
        <w:tc>
          <w:tcPr>
            <w:tcW w:w="1651" w:type="dxa"/>
            <w:shd w:val="clear" w:color="auto" w:fill="auto"/>
            <w:noWrap/>
            <w:hideMark/>
          </w:tcPr>
          <w:p w14:paraId="1149CB45" w14:textId="235221AA"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3.12</w:t>
            </w:r>
          </w:p>
        </w:tc>
        <w:tc>
          <w:tcPr>
            <w:tcW w:w="1650" w:type="dxa"/>
            <w:shd w:val="clear" w:color="auto" w:fill="auto"/>
            <w:noWrap/>
            <w:hideMark/>
          </w:tcPr>
          <w:p w14:paraId="5707E09E" w14:textId="1F80D136"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4.15</w:t>
            </w:r>
          </w:p>
        </w:tc>
        <w:tc>
          <w:tcPr>
            <w:tcW w:w="1651" w:type="dxa"/>
            <w:shd w:val="clear" w:color="auto" w:fill="auto"/>
            <w:noWrap/>
            <w:hideMark/>
          </w:tcPr>
          <w:p w14:paraId="64410355" w14:textId="51A38F2D"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3.44</w:t>
            </w:r>
          </w:p>
        </w:tc>
      </w:tr>
      <w:tr w:rsidR="00767173" w:rsidRPr="009E5255" w14:paraId="6A362AE6" w14:textId="77777777" w:rsidTr="002E50CC">
        <w:trPr>
          <w:trHeight w:val="227"/>
        </w:trPr>
        <w:tc>
          <w:tcPr>
            <w:tcW w:w="2405" w:type="dxa"/>
            <w:shd w:val="clear" w:color="auto" w:fill="auto"/>
            <w:noWrap/>
            <w:hideMark/>
          </w:tcPr>
          <w:p w14:paraId="382A41C5" w14:textId="4C1B740E"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Mycobacterium Bovis BCG Tice Strain</w:t>
            </w:r>
          </w:p>
        </w:tc>
        <w:tc>
          <w:tcPr>
            <w:tcW w:w="1650" w:type="dxa"/>
            <w:shd w:val="clear" w:color="auto" w:fill="auto"/>
            <w:noWrap/>
            <w:hideMark/>
          </w:tcPr>
          <w:p w14:paraId="4829E3D4" w14:textId="6755A45D"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8.71</w:t>
            </w:r>
          </w:p>
        </w:tc>
        <w:tc>
          <w:tcPr>
            <w:tcW w:w="1650" w:type="dxa"/>
            <w:shd w:val="clear" w:color="auto" w:fill="auto"/>
            <w:noWrap/>
            <w:hideMark/>
          </w:tcPr>
          <w:p w14:paraId="0A161DE0" w14:textId="27A5822D"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8.67</w:t>
            </w:r>
          </w:p>
        </w:tc>
        <w:tc>
          <w:tcPr>
            <w:tcW w:w="1651" w:type="dxa"/>
            <w:shd w:val="clear" w:color="auto" w:fill="auto"/>
            <w:noWrap/>
            <w:hideMark/>
          </w:tcPr>
          <w:p w14:paraId="0D84D665" w14:textId="26EC2CED"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5.83</w:t>
            </w:r>
          </w:p>
        </w:tc>
        <w:tc>
          <w:tcPr>
            <w:tcW w:w="1650" w:type="dxa"/>
            <w:shd w:val="clear" w:color="auto" w:fill="auto"/>
            <w:noWrap/>
            <w:hideMark/>
          </w:tcPr>
          <w:p w14:paraId="3C21A720" w14:textId="661CC4A8"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3.72</w:t>
            </w:r>
          </w:p>
        </w:tc>
        <w:tc>
          <w:tcPr>
            <w:tcW w:w="1651" w:type="dxa"/>
            <w:shd w:val="clear" w:color="auto" w:fill="auto"/>
            <w:noWrap/>
            <w:hideMark/>
          </w:tcPr>
          <w:p w14:paraId="72154692" w14:textId="43688075"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3.74</w:t>
            </w:r>
          </w:p>
        </w:tc>
        <w:tc>
          <w:tcPr>
            <w:tcW w:w="1650" w:type="dxa"/>
            <w:shd w:val="clear" w:color="auto" w:fill="auto"/>
            <w:noWrap/>
            <w:hideMark/>
          </w:tcPr>
          <w:p w14:paraId="354147F9" w14:textId="0C391043"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3.83</w:t>
            </w:r>
          </w:p>
        </w:tc>
        <w:tc>
          <w:tcPr>
            <w:tcW w:w="1651" w:type="dxa"/>
            <w:shd w:val="clear" w:color="auto" w:fill="auto"/>
            <w:noWrap/>
            <w:hideMark/>
          </w:tcPr>
          <w:p w14:paraId="2472FBE4" w14:textId="7F2DF929"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5.42</w:t>
            </w:r>
          </w:p>
        </w:tc>
      </w:tr>
      <w:tr w:rsidR="00767173" w:rsidRPr="009E5255" w14:paraId="52FD3D83" w14:textId="77777777" w:rsidTr="002E50CC">
        <w:trPr>
          <w:trHeight w:val="227"/>
        </w:trPr>
        <w:tc>
          <w:tcPr>
            <w:tcW w:w="2405" w:type="dxa"/>
            <w:shd w:val="clear" w:color="auto" w:fill="auto"/>
            <w:noWrap/>
            <w:hideMark/>
          </w:tcPr>
          <w:p w14:paraId="3B18A7ED"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Netupitant + Palonosetron</w:t>
            </w:r>
          </w:p>
        </w:tc>
        <w:tc>
          <w:tcPr>
            <w:tcW w:w="1650" w:type="dxa"/>
            <w:shd w:val="clear" w:color="auto" w:fill="auto"/>
            <w:noWrap/>
            <w:hideMark/>
          </w:tcPr>
          <w:p w14:paraId="3BEEF7EE" w14:textId="58E12050"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5</w:t>
            </w:r>
          </w:p>
        </w:tc>
        <w:tc>
          <w:tcPr>
            <w:tcW w:w="1650" w:type="dxa"/>
            <w:shd w:val="clear" w:color="auto" w:fill="auto"/>
            <w:noWrap/>
            <w:hideMark/>
          </w:tcPr>
          <w:p w14:paraId="59AA2E37" w14:textId="0429C1C1"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5</w:t>
            </w:r>
          </w:p>
        </w:tc>
        <w:tc>
          <w:tcPr>
            <w:tcW w:w="1651" w:type="dxa"/>
            <w:shd w:val="clear" w:color="auto" w:fill="auto"/>
            <w:noWrap/>
            <w:hideMark/>
          </w:tcPr>
          <w:p w14:paraId="70BBDC21" w14:textId="3BAC3ADA"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5</w:t>
            </w:r>
          </w:p>
        </w:tc>
        <w:tc>
          <w:tcPr>
            <w:tcW w:w="1650" w:type="dxa"/>
            <w:shd w:val="clear" w:color="auto" w:fill="auto"/>
            <w:noWrap/>
            <w:hideMark/>
          </w:tcPr>
          <w:p w14:paraId="71F8CA42" w14:textId="00954626"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5</w:t>
            </w:r>
          </w:p>
        </w:tc>
        <w:tc>
          <w:tcPr>
            <w:tcW w:w="1651" w:type="dxa"/>
            <w:shd w:val="clear" w:color="auto" w:fill="auto"/>
            <w:noWrap/>
            <w:hideMark/>
          </w:tcPr>
          <w:p w14:paraId="707431F2" w14:textId="0E22344B"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5</w:t>
            </w:r>
          </w:p>
        </w:tc>
        <w:tc>
          <w:tcPr>
            <w:tcW w:w="1650" w:type="dxa"/>
            <w:shd w:val="clear" w:color="auto" w:fill="auto"/>
            <w:noWrap/>
            <w:hideMark/>
          </w:tcPr>
          <w:p w14:paraId="34AD0760" w14:textId="2488DC97"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5</w:t>
            </w:r>
          </w:p>
        </w:tc>
        <w:tc>
          <w:tcPr>
            <w:tcW w:w="1651" w:type="dxa"/>
            <w:shd w:val="clear" w:color="auto" w:fill="auto"/>
            <w:noWrap/>
            <w:hideMark/>
          </w:tcPr>
          <w:p w14:paraId="6D00CE75" w14:textId="156FB5B9"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5</w:t>
            </w:r>
          </w:p>
        </w:tc>
      </w:tr>
      <w:tr w:rsidR="00767173" w:rsidRPr="009E5255" w14:paraId="041473CB" w14:textId="77777777" w:rsidTr="002E50CC">
        <w:trPr>
          <w:trHeight w:val="227"/>
        </w:trPr>
        <w:tc>
          <w:tcPr>
            <w:tcW w:w="2405" w:type="dxa"/>
            <w:shd w:val="clear" w:color="auto" w:fill="auto"/>
            <w:noWrap/>
            <w:hideMark/>
          </w:tcPr>
          <w:p w14:paraId="582DB0B7"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Ondansetron</w:t>
            </w:r>
          </w:p>
        </w:tc>
        <w:tc>
          <w:tcPr>
            <w:tcW w:w="1650" w:type="dxa"/>
            <w:shd w:val="clear" w:color="auto" w:fill="auto"/>
            <w:noWrap/>
            <w:hideMark/>
          </w:tcPr>
          <w:p w14:paraId="6BE14C6C" w14:textId="534B0C31"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27</w:t>
            </w:r>
          </w:p>
        </w:tc>
        <w:tc>
          <w:tcPr>
            <w:tcW w:w="1650" w:type="dxa"/>
            <w:shd w:val="clear" w:color="auto" w:fill="auto"/>
            <w:noWrap/>
            <w:hideMark/>
          </w:tcPr>
          <w:p w14:paraId="3D3DB34F" w14:textId="32951DBC"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6</w:t>
            </w:r>
          </w:p>
        </w:tc>
        <w:tc>
          <w:tcPr>
            <w:tcW w:w="1651" w:type="dxa"/>
            <w:shd w:val="clear" w:color="auto" w:fill="auto"/>
            <w:noWrap/>
            <w:hideMark/>
          </w:tcPr>
          <w:p w14:paraId="0314C315" w14:textId="7DD06C1D"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1</w:t>
            </w:r>
          </w:p>
        </w:tc>
        <w:tc>
          <w:tcPr>
            <w:tcW w:w="1650" w:type="dxa"/>
            <w:shd w:val="clear" w:color="auto" w:fill="auto"/>
            <w:noWrap/>
            <w:hideMark/>
          </w:tcPr>
          <w:p w14:paraId="4E8CA6E3" w14:textId="3DE00FCA"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1</w:t>
            </w:r>
          </w:p>
        </w:tc>
        <w:tc>
          <w:tcPr>
            <w:tcW w:w="1651" w:type="dxa"/>
            <w:shd w:val="clear" w:color="auto" w:fill="auto"/>
            <w:noWrap/>
            <w:hideMark/>
          </w:tcPr>
          <w:p w14:paraId="04EB3D65" w14:textId="0F55DD88"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6</w:t>
            </w:r>
          </w:p>
        </w:tc>
        <w:tc>
          <w:tcPr>
            <w:tcW w:w="1650" w:type="dxa"/>
            <w:shd w:val="clear" w:color="auto" w:fill="auto"/>
            <w:noWrap/>
            <w:hideMark/>
          </w:tcPr>
          <w:p w14:paraId="4F9EF786" w14:textId="31FD8A6B"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5</w:t>
            </w:r>
          </w:p>
        </w:tc>
        <w:tc>
          <w:tcPr>
            <w:tcW w:w="1651" w:type="dxa"/>
            <w:shd w:val="clear" w:color="auto" w:fill="auto"/>
            <w:noWrap/>
            <w:hideMark/>
          </w:tcPr>
          <w:p w14:paraId="208AB37D" w14:textId="23874765"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9</w:t>
            </w:r>
          </w:p>
        </w:tc>
      </w:tr>
      <w:tr w:rsidR="00767173" w:rsidRPr="009E5255" w14:paraId="761C67E7" w14:textId="77777777" w:rsidTr="002E50CC">
        <w:trPr>
          <w:trHeight w:val="227"/>
        </w:trPr>
        <w:tc>
          <w:tcPr>
            <w:tcW w:w="2405" w:type="dxa"/>
            <w:shd w:val="clear" w:color="auto" w:fill="auto"/>
            <w:noWrap/>
            <w:hideMark/>
          </w:tcPr>
          <w:p w14:paraId="1FAADAC3"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Palonosetron</w:t>
            </w:r>
          </w:p>
        </w:tc>
        <w:tc>
          <w:tcPr>
            <w:tcW w:w="1650" w:type="dxa"/>
            <w:shd w:val="clear" w:color="auto" w:fill="auto"/>
            <w:noWrap/>
            <w:hideMark/>
          </w:tcPr>
          <w:p w14:paraId="78971E2A" w14:textId="55842A0C"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7</w:t>
            </w:r>
          </w:p>
        </w:tc>
        <w:tc>
          <w:tcPr>
            <w:tcW w:w="1650" w:type="dxa"/>
            <w:shd w:val="clear" w:color="auto" w:fill="auto"/>
            <w:noWrap/>
            <w:hideMark/>
          </w:tcPr>
          <w:p w14:paraId="586D1B5B" w14:textId="2CC2DC51"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7</w:t>
            </w:r>
          </w:p>
        </w:tc>
        <w:tc>
          <w:tcPr>
            <w:tcW w:w="1651" w:type="dxa"/>
            <w:shd w:val="clear" w:color="auto" w:fill="auto"/>
            <w:noWrap/>
            <w:hideMark/>
          </w:tcPr>
          <w:p w14:paraId="6CBF53B0" w14:textId="4D3DB1B8"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7</w:t>
            </w:r>
          </w:p>
        </w:tc>
        <w:tc>
          <w:tcPr>
            <w:tcW w:w="1650" w:type="dxa"/>
            <w:shd w:val="clear" w:color="auto" w:fill="auto"/>
            <w:noWrap/>
            <w:hideMark/>
          </w:tcPr>
          <w:p w14:paraId="02FA7AC8" w14:textId="3C53D9B5"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7</w:t>
            </w:r>
          </w:p>
        </w:tc>
        <w:tc>
          <w:tcPr>
            <w:tcW w:w="1651" w:type="dxa"/>
            <w:shd w:val="clear" w:color="auto" w:fill="auto"/>
            <w:noWrap/>
            <w:hideMark/>
          </w:tcPr>
          <w:p w14:paraId="5E44F73D" w14:textId="1386F072"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7</w:t>
            </w:r>
          </w:p>
        </w:tc>
        <w:tc>
          <w:tcPr>
            <w:tcW w:w="1650" w:type="dxa"/>
            <w:shd w:val="clear" w:color="auto" w:fill="auto"/>
            <w:noWrap/>
            <w:hideMark/>
          </w:tcPr>
          <w:p w14:paraId="16CDBBED" w14:textId="667101E0"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6</w:t>
            </w:r>
          </w:p>
        </w:tc>
        <w:tc>
          <w:tcPr>
            <w:tcW w:w="1651" w:type="dxa"/>
            <w:shd w:val="clear" w:color="auto" w:fill="auto"/>
            <w:noWrap/>
            <w:hideMark/>
          </w:tcPr>
          <w:p w14:paraId="6DAF38A1" w14:textId="7D475540"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7</w:t>
            </w:r>
          </w:p>
        </w:tc>
      </w:tr>
      <w:tr w:rsidR="00767173" w:rsidRPr="009E5255" w14:paraId="62230354" w14:textId="77777777" w:rsidTr="002E50CC">
        <w:trPr>
          <w:trHeight w:val="227"/>
        </w:trPr>
        <w:tc>
          <w:tcPr>
            <w:tcW w:w="2405" w:type="dxa"/>
            <w:shd w:val="clear" w:color="auto" w:fill="auto"/>
            <w:noWrap/>
            <w:hideMark/>
          </w:tcPr>
          <w:p w14:paraId="3ACB0D04"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Rituximab</w:t>
            </w:r>
          </w:p>
        </w:tc>
        <w:tc>
          <w:tcPr>
            <w:tcW w:w="1650" w:type="dxa"/>
            <w:shd w:val="clear" w:color="auto" w:fill="auto"/>
            <w:noWrap/>
            <w:hideMark/>
          </w:tcPr>
          <w:p w14:paraId="1ABF3549" w14:textId="3B2172B0"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683.31</w:t>
            </w:r>
          </w:p>
        </w:tc>
        <w:tc>
          <w:tcPr>
            <w:tcW w:w="1650" w:type="dxa"/>
            <w:shd w:val="clear" w:color="auto" w:fill="auto"/>
            <w:noWrap/>
            <w:hideMark/>
          </w:tcPr>
          <w:p w14:paraId="346BFB66" w14:textId="73D4A2EC"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684.71</w:t>
            </w:r>
          </w:p>
        </w:tc>
        <w:tc>
          <w:tcPr>
            <w:tcW w:w="1651" w:type="dxa"/>
            <w:shd w:val="clear" w:color="auto" w:fill="auto"/>
            <w:noWrap/>
            <w:hideMark/>
          </w:tcPr>
          <w:p w14:paraId="2D9855A4" w14:textId="762917D4"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437.00</w:t>
            </w:r>
          </w:p>
        </w:tc>
        <w:tc>
          <w:tcPr>
            <w:tcW w:w="1650" w:type="dxa"/>
            <w:shd w:val="clear" w:color="auto" w:fill="auto"/>
            <w:noWrap/>
            <w:hideMark/>
          </w:tcPr>
          <w:p w14:paraId="481A4966" w14:textId="64D1F64B"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095.98</w:t>
            </w:r>
          </w:p>
        </w:tc>
        <w:tc>
          <w:tcPr>
            <w:tcW w:w="1651" w:type="dxa"/>
            <w:shd w:val="clear" w:color="auto" w:fill="auto"/>
            <w:noWrap/>
            <w:hideMark/>
          </w:tcPr>
          <w:p w14:paraId="337E9935" w14:textId="3E562046"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1,680.75</w:t>
            </w:r>
          </w:p>
        </w:tc>
        <w:tc>
          <w:tcPr>
            <w:tcW w:w="1650" w:type="dxa"/>
            <w:shd w:val="clear" w:color="auto" w:fill="auto"/>
            <w:noWrap/>
            <w:hideMark/>
          </w:tcPr>
          <w:p w14:paraId="1AC86737" w14:textId="4F4254AE"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1,680.65</w:t>
            </w:r>
          </w:p>
        </w:tc>
        <w:tc>
          <w:tcPr>
            <w:tcW w:w="1651" w:type="dxa"/>
            <w:shd w:val="clear" w:color="auto" w:fill="auto"/>
            <w:noWrap/>
            <w:hideMark/>
          </w:tcPr>
          <w:p w14:paraId="152C5E1C" w14:textId="1ED1ED63"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003.65</w:t>
            </w:r>
          </w:p>
        </w:tc>
      </w:tr>
      <w:tr w:rsidR="00767173" w:rsidRPr="009E5255" w14:paraId="04A36C46" w14:textId="77777777" w:rsidTr="002E50CC">
        <w:trPr>
          <w:trHeight w:val="227"/>
        </w:trPr>
        <w:tc>
          <w:tcPr>
            <w:tcW w:w="2405" w:type="dxa"/>
            <w:shd w:val="clear" w:color="auto" w:fill="auto"/>
            <w:noWrap/>
            <w:hideMark/>
          </w:tcPr>
          <w:p w14:paraId="74439F54"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Trastuzumab</w:t>
            </w:r>
          </w:p>
        </w:tc>
        <w:tc>
          <w:tcPr>
            <w:tcW w:w="1650" w:type="dxa"/>
            <w:shd w:val="clear" w:color="auto" w:fill="auto"/>
            <w:noWrap/>
            <w:hideMark/>
          </w:tcPr>
          <w:p w14:paraId="61445658" w14:textId="10094F25"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4.62</w:t>
            </w:r>
          </w:p>
        </w:tc>
        <w:tc>
          <w:tcPr>
            <w:tcW w:w="1650" w:type="dxa"/>
            <w:shd w:val="clear" w:color="auto" w:fill="auto"/>
            <w:noWrap/>
            <w:hideMark/>
          </w:tcPr>
          <w:p w14:paraId="15B15F7D" w14:textId="0C702403"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4.62</w:t>
            </w:r>
          </w:p>
        </w:tc>
        <w:tc>
          <w:tcPr>
            <w:tcW w:w="1651" w:type="dxa"/>
            <w:shd w:val="clear" w:color="auto" w:fill="auto"/>
            <w:noWrap/>
            <w:hideMark/>
          </w:tcPr>
          <w:p w14:paraId="50A8F901" w14:textId="5091B74A"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4.39</w:t>
            </w:r>
          </w:p>
        </w:tc>
        <w:tc>
          <w:tcPr>
            <w:tcW w:w="1650" w:type="dxa"/>
            <w:shd w:val="clear" w:color="auto" w:fill="auto"/>
            <w:noWrap/>
            <w:hideMark/>
          </w:tcPr>
          <w:p w14:paraId="7D6576D9" w14:textId="632345AA"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3.51</w:t>
            </w:r>
          </w:p>
        </w:tc>
        <w:tc>
          <w:tcPr>
            <w:tcW w:w="1651" w:type="dxa"/>
            <w:shd w:val="clear" w:color="auto" w:fill="auto"/>
            <w:noWrap/>
            <w:hideMark/>
          </w:tcPr>
          <w:p w14:paraId="388D5AB8" w14:textId="093FA275"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64</w:t>
            </w:r>
          </w:p>
        </w:tc>
        <w:tc>
          <w:tcPr>
            <w:tcW w:w="1650" w:type="dxa"/>
            <w:shd w:val="clear" w:color="auto" w:fill="auto"/>
            <w:noWrap/>
            <w:hideMark/>
          </w:tcPr>
          <w:p w14:paraId="21DE104C" w14:textId="0BE5025A"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2.40</w:t>
            </w:r>
          </w:p>
        </w:tc>
        <w:tc>
          <w:tcPr>
            <w:tcW w:w="1651" w:type="dxa"/>
            <w:shd w:val="clear" w:color="auto" w:fill="auto"/>
            <w:noWrap/>
            <w:hideMark/>
          </w:tcPr>
          <w:p w14:paraId="5F240A13" w14:textId="4001F482"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3.18</w:t>
            </w:r>
          </w:p>
        </w:tc>
      </w:tr>
      <w:tr w:rsidR="00767173" w:rsidRPr="009E5255" w14:paraId="687252BA" w14:textId="77777777" w:rsidTr="002E50CC">
        <w:trPr>
          <w:trHeight w:val="227"/>
        </w:trPr>
        <w:tc>
          <w:tcPr>
            <w:tcW w:w="2405" w:type="dxa"/>
            <w:shd w:val="clear" w:color="auto" w:fill="auto"/>
            <w:noWrap/>
            <w:hideMark/>
          </w:tcPr>
          <w:p w14:paraId="0C7D6617" w14:textId="77777777" w:rsidR="00767173" w:rsidRPr="009E5255" w:rsidRDefault="00767173" w:rsidP="00767173">
            <w:pPr>
              <w:pStyle w:val="NoSpacing"/>
              <w:ind w:left="166"/>
              <w:rPr>
                <w:rFonts w:asciiTheme="majorHAnsi" w:hAnsiTheme="majorHAnsi" w:cstheme="majorHAnsi"/>
                <w:lang w:eastAsia="en-AU"/>
              </w:rPr>
            </w:pPr>
            <w:r w:rsidRPr="009E5255">
              <w:rPr>
                <w:rFonts w:asciiTheme="majorHAnsi" w:hAnsiTheme="majorHAnsi" w:cstheme="majorHAnsi"/>
              </w:rPr>
              <w:t>Tropisetron</w:t>
            </w:r>
          </w:p>
        </w:tc>
        <w:tc>
          <w:tcPr>
            <w:tcW w:w="1650" w:type="dxa"/>
            <w:shd w:val="clear" w:color="auto" w:fill="auto"/>
            <w:noWrap/>
            <w:hideMark/>
          </w:tcPr>
          <w:p w14:paraId="41C23DB9" w14:textId="4119DFD8" w:rsidR="00767173" w:rsidRPr="009E5255" w:rsidRDefault="002E50CC"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0" w:type="dxa"/>
            <w:shd w:val="clear" w:color="auto" w:fill="auto"/>
            <w:noWrap/>
            <w:hideMark/>
          </w:tcPr>
          <w:p w14:paraId="53C6B2FB" w14:textId="18AD4B6C" w:rsidR="00767173" w:rsidRPr="009E5255" w:rsidRDefault="002E50CC"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lang w:eastAsia="en-AU"/>
              </w:rPr>
              <w:t>-</w:t>
            </w:r>
          </w:p>
        </w:tc>
        <w:tc>
          <w:tcPr>
            <w:tcW w:w="1651" w:type="dxa"/>
            <w:shd w:val="clear" w:color="auto" w:fill="auto"/>
            <w:noWrap/>
            <w:hideMark/>
          </w:tcPr>
          <w:p w14:paraId="08CD19AF" w14:textId="01AD2846"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5</w:t>
            </w:r>
          </w:p>
        </w:tc>
        <w:tc>
          <w:tcPr>
            <w:tcW w:w="1650" w:type="dxa"/>
            <w:shd w:val="clear" w:color="auto" w:fill="auto"/>
            <w:noWrap/>
            <w:hideMark/>
          </w:tcPr>
          <w:p w14:paraId="3F5F0187" w14:textId="031977BE" w:rsidR="00767173" w:rsidRPr="009E5255" w:rsidRDefault="002E50CC"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w:t>
            </w:r>
          </w:p>
        </w:tc>
        <w:tc>
          <w:tcPr>
            <w:tcW w:w="1651" w:type="dxa"/>
            <w:shd w:val="clear" w:color="auto" w:fill="auto"/>
            <w:noWrap/>
            <w:hideMark/>
          </w:tcPr>
          <w:p w14:paraId="3ACA5F4D" w14:textId="7AD8AE79" w:rsidR="00767173" w:rsidRPr="009E5255" w:rsidRDefault="002E50CC"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w:t>
            </w:r>
          </w:p>
        </w:tc>
        <w:tc>
          <w:tcPr>
            <w:tcW w:w="1650" w:type="dxa"/>
            <w:shd w:val="clear" w:color="auto" w:fill="auto"/>
            <w:noWrap/>
            <w:hideMark/>
          </w:tcPr>
          <w:p w14:paraId="00B6DCDA" w14:textId="31278662"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4</w:t>
            </w:r>
          </w:p>
        </w:tc>
        <w:tc>
          <w:tcPr>
            <w:tcW w:w="1651" w:type="dxa"/>
            <w:shd w:val="clear" w:color="auto" w:fill="auto"/>
            <w:noWrap/>
            <w:hideMark/>
          </w:tcPr>
          <w:p w14:paraId="02433C70" w14:textId="46A4E72D" w:rsidR="00767173" w:rsidRPr="009E5255" w:rsidRDefault="00767173" w:rsidP="002E50CC">
            <w:pPr>
              <w:pStyle w:val="NoSpacing"/>
              <w:jc w:val="center"/>
              <w:rPr>
                <w:rFonts w:asciiTheme="majorHAnsi" w:hAnsiTheme="majorHAnsi" w:cstheme="majorHAnsi"/>
                <w:szCs w:val="20"/>
                <w:lang w:eastAsia="en-AU"/>
              </w:rPr>
            </w:pPr>
            <w:r w:rsidRPr="009E5255">
              <w:rPr>
                <w:rFonts w:asciiTheme="majorHAnsi" w:hAnsiTheme="majorHAnsi" w:cstheme="majorHAnsi"/>
                <w:szCs w:val="20"/>
              </w:rPr>
              <w:t>$0.02</w:t>
            </w:r>
          </w:p>
        </w:tc>
      </w:tr>
      <w:tr w:rsidR="00254FF9" w:rsidRPr="009E5255" w14:paraId="59972111" w14:textId="77777777" w:rsidTr="002E50CC">
        <w:trPr>
          <w:trHeight w:val="227"/>
        </w:trPr>
        <w:tc>
          <w:tcPr>
            <w:tcW w:w="2405" w:type="dxa"/>
            <w:tcBorders>
              <w:bottom w:val="single" w:sz="4" w:space="0" w:color="auto"/>
            </w:tcBorders>
            <w:shd w:val="clear" w:color="auto" w:fill="auto"/>
            <w:noWrap/>
            <w:hideMark/>
          </w:tcPr>
          <w:p w14:paraId="04DC9E33" w14:textId="4868B0CB" w:rsidR="00254FF9" w:rsidRPr="009E5255" w:rsidRDefault="00254FF9" w:rsidP="00A95547">
            <w:pPr>
              <w:pStyle w:val="TableHeader"/>
            </w:pPr>
            <w:r w:rsidRPr="009E5255">
              <w:t xml:space="preserve">Average </w:t>
            </w:r>
            <w:r w:rsidR="00F55D91" w:rsidRPr="009E5255">
              <w:t>Schedule 2</w:t>
            </w:r>
          </w:p>
        </w:tc>
        <w:tc>
          <w:tcPr>
            <w:tcW w:w="1650" w:type="dxa"/>
            <w:tcBorders>
              <w:bottom w:val="single" w:sz="4" w:space="0" w:color="auto"/>
            </w:tcBorders>
            <w:shd w:val="clear" w:color="auto" w:fill="auto"/>
            <w:noWrap/>
            <w:hideMark/>
          </w:tcPr>
          <w:p w14:paraId="1EADAF9F" w14:textId="77777777" w:rsidR="00254FF9" w:rsidRPr="009E5255" w:rsidRDefault="00254FF9" w:rsidP="00A95547">
            <w:pPr>
              <w:pStyle w:val="TableHeader"/>
            </w:pPr>
            <w:r w:rsidRPr="009E5255">
              <w:t>$1.40</w:t>
            </w:r>
          </w:p>
        </w:tc>
        <w:tc>
          <w:tcPr>
            <w:tcW w:w="1650" w:type="dxa"/>
            <w:tcBorders>
              <w:bottom w:val="single" w:sz="4" w:space="0" w:color="auto"/>
            </w:tcBorders>
            <w:shd w:val="clear" w:color="auto" w:fill="auto"/>
            <w:noWrap/>
            <w:hideMark/>
          </w:tcPr>
          <w:p w14:paraId="083716DF" w14:textId="77777777" w:rsidR="00254FF9" w:rsidRPr="009E5255" w:rsidRDefault="00254FF9" w:rsidP="00A95547">
            <w:pPr>
              <w:pStyle w:val="TableHeader"/>
            </w:pPr>
            <w:r w:rsidRPr="009E5255">
              <w:t>$4.80</w:t>
            </w:r>
          </w:p>
        </w:tc>
        <w:tc>
          <w:tcPr>
            <w:tcW w:w="1651" w:type="dxa"/>
            <w:tcBorders>
              <w:bottom w:val="single" w:sz="4" w:space="0" w:color="auto"/>
            </w:tcBorders>
            <w:shd w:val="clear" w:color="auto" w:fill="auto"/>
            <w:noWrap/>
            <w:hideMark/>
          </w:tcPr>
          <w:p w14:paraId="44750DA7" w14:textId="77777777" w:rsidR="00254FF9" w:rsidRPr="009E5255" w:rsidRDefault="00254FF9" w:rsidP="00A95547">
            <w:pPr>
              <w:pStyle w:val="TableHeader"/>
            </w:pPr>
            <w:r w:rsidRPr="009E5255">
              <w:t>$10.05</w:t>
            </w:r>
          </w:p>
        </w:tc>
        <w:tc>
          <w:tcPr>
            <w:tcW w:w="1650" w:type="dxa"/>
            <w:tcBorders>
              <w:bottom w:val="single" w:sz="4" w:space="0" w:color="auto"/>
            </w:tcBorders>
            <w:shd w:val="clear" w:color="auto" w:fill="auto"/>
            <w:noWrap/>
            <w:hideMark/>
          </w:tcPr>
          <w:p w14:paraId="599992B0" w14:textId="77777777" w:rsidR="00254FF9" w:rsidRPr="009E5255" w:rsidRDefault="00254FF9" w:rsidP="00A95547">
            <w:pPr>
              <w:pStyle w:val="TableHeader"/>
            </w:pPr>
            <w:r w:rsidRPr="009E5255">
              <w:t>$10.67</w:t>
            </w:r>
          </w:p>
        </w:tc>
        <w:tc>
          <w:tcPr>
            <w:tcW w:w="1651" w:type="dxa"/>
            <w:tcBorders>
              <w:bottom w:val="single" w:sz="4" w:space="0" w:color="auto"/>
            </w:tcBorders>
            <w:shd w:val="clear" w:color="auto" w:fill="auto"/>
            <w:noWrap/>
            <w:hideMark/>
          </w:tcPr>
          <w:p w14:paraId="739D4DAA" w14:textId="77777777" w:rsidR="00254FF9" w:rsidRPr="009E5255" w:rsidRDefault="00254FF9" w:rsidP="00A95547">
            <w:pPr>
              <w:pStyle w:val="TableHeader"/>
            </w:pPr>
            <w:r w:rsidRPr="009E5255">
              <w:t>$12.91</w:t>
            </w:r>
          </w:p>
        </w:tc>
        <w:tc>
          <w:tcPr>
            <w:tcW w:w="1650" w:type="dxa"/>
            <w:tcBorders>
              <w:bottom w:val="single" w:sz="4" w:space="0" w:color="auto"/>
            </w:tcBorders>
            <w:shd w:val="clear" w:color="auto" w:fill="auto"/>
            <w:noWrap/>
            <w:hideMark/>
          </w:tcPr>
          <w:p w14:paraId="74B969E4" w14:textId="77777777" w:rsidR="00254FF9" w:rsidRPr="009E5255" w:rsidRDefault="00254FF9" w:rsidP="00A95547">
            <w:pPr>
              <w:pStyle w:val="TableHeader"/>
            </w:pPr>
            <w:r w:rsidRPr="009E5255">
              <w:t>$9.45</w:t>
            </w:r>
          </w:p>
        </w:tc>
        <w:tc>
          <w:tcPr>
            <w:tcW w:w="1651" w:type="dxa"/>
            <w:tcBorders>
              <w:bottom w:val="single" w:sz="4" w:space="0" w:color="auto"/>
            </w:tcBorders>
            <w:shd w:val="clear" w:color="auto" w:fill="auto"/>
            <w:noWrap/>
            <w:hideMark/>
          </w:tcPr>
          <w:p w14:paraId="082048D7" w14:textId="77777777" w:rsidR="00254FF9" w:rsidRPr="009E5255" w:rsidRDefault="00254FF9" w:rsidP="00A95547">
            <w:pPr>
              <w:pStyle w:val="TableHeader"/>
            </w:pPr>
            <w:r w:rsidRPr="009E5255">
              <w:t>$8.21</w:t>
            </w:r>
          </w:p>
        </w:tc>
      </w:tr>
    </w:tbl>
    <w:p w14:paraId="2F84E18A" w14:textId="2803E54B" w:rsidR="00E74AEC" w:rsidRPr="009E5255" w:rsidRDefault="00F93715" w:rsidP="003A6F1A">
      <w:pPr>
        <w:pStyle w:val="TableNotes"/>
      </w:pPr>
      <w:r w:rsidRPr="009E5255">
        <w:t>Source:</w:t>
      </w:r>
      <w:r w:rsidRPr="009E5255">
        <w:tab/>
      </w:r>
      <w:r w:rsidRPr="009E5255">
        <w:tab/>
        <w:t xml:space="preserve">Prepared for the Review using PBS </w:t>
      </w:r>
      <w:r w:rsidR="00FF4F3F" w:rsidRPr="009E5255">
        <w:t>patient-level data</w:t>
      </w:r>
      <w:r w:rsidRPr="009E5255">
        <w:t>.</w:t>
      </w:r>
    </w:p>
    <w:p w14:paraId="13D88B97" w14:textId="68A15934" w:rsidR="00254FF9" w:rsidRPr="009E5255" w:rsidRDefault="00254FF9" w:rsidP="00E74AEC">
      <w:pPr>
        <w:sectPr w:rsidR="00254FF9" w:rsidRPr="009E5255" w:rsidSect="00254FF9">
          <w:pgSz w:w="16817" w:h="11901" w:orient="landscape"/>
          <w:pgMar w:top="1440" w:right="1440" w:bottom="1440" w:left="1440" w:header="709" w:footer="709" w:gutter="0"/>
          <w:cols w:space="708"/>
          <w:docGrid w:linePitch="360"/>
        </w:sectPr>
      </w:pPr>
    </w:p>
    <w:p w14:paraId="2CABEC95" w14:textId="2D71CFF3" w:rsidR="00254FF9" w:rsidRPr="009E5255" w:rsidRDefault="009A0FE8" w:rsidP="00E74AEC">
      <w:pPr>
        <w:rPr>
          <w:i/>
          <w:iCs/>
          <w:u w:val="single"/>
        </w:rPr>
      </w:pPr>
      <w:r w:rsidRPr="009E5255">
        <w:rPr>
          <w:i/>
          <w:iCs/>
          <w:u w:val="single"/>
        </w:rPr>
        <w:t>Patient age</w:t>
      </w:r>
    </w:p>
    <w:p w14:paraId="5E888AC3" w14:textId="15B5807D" w:rsidR="0044231E" w:rsidRPr="009E5255" w:rsidRDefault="0044231E" w:rsidP="0044231E">
      <w:r w:rsidRPr="009E5255">
        <w:t xml:space="preserve">Patients’ age at the date of dispensing was calculated by deducting year of birth from the date of supply.  The mean age of patients at the date of dispensing was calculated for each drug and overall for the period July 2016 to June 2021.  The mean age of patients at dispensing was 62.7 years for Schedule 1 medicines (see </w:t>
      </w:r>
      <w:r w:rsidRPr="009E5255">
        <w:fldChar w:fldCharType="begin"/>
      </w:r>
      <w:r w:rsidRPr="009E5255">
        <w:instrText xml:space="preserve"> REF _Ref94160604 \h </w:instrText>
      </w:r>
      <w:r w:rsidRPr="009E5255">
        <w:fldChar w:fldCharType="separate"/>
      </w:r>
      <w:r w:rsidR="000C766B" w:rsidRPr="009E5255">
        <w:t>Figure A</w:t>
      </w:r>
      <w:r w:rsidR="000C766B">
        <w:rPr>
          <w:noProof/>
        </w:rPr>
        <w:t>7</w:t>
      </w:r>
      <w:r w:rsidRPr="009E5255">
        <w:fldChar w:fldCharType="end"/>
      </w:r>
      <w:r w:rsidRPr="009E5255">
        <w:t xml:space="preserve">), with 72% of medicines use being in patients over 60 years.  Bleomycin, vinblastine and blinatumomab were dispensed to the youngest patients (mean age ranged from 38.0 to 48.5 years), which was unsurprising given that these medicines are used to treat acute leukemias and lymphomas, which predominately occur in children and young adults.  Cabazitaxel, avelumab and ofatumumab were dispensed to the oldest patients (mean age ranged from 72.4 to 77.0 years).  These medicines are used to treat prostate cancer, </w:t>
      </w:r>
      <w:r w:rsidR="009E5255" w:rsidRPr="009E5255">
        <w:t>Merkel</w:t>
      </w:r>
      <w:r w:rsidRPr="009E5255">
        <w:t xml:space="preserve"> cell carcinoma and chronic lymphocytic leukemia respectively.</w:t>
      </w:r>
      <w:r w:rsidRPr="009E5255">
        <w:rPr>
          <w:sz w:val="24"/>
          <w:szCs w:val="24"/>
          <w:lang w:eastAsia="en-AU"/>
        </w:rPr>
        <w:t xml:space="preserve"> </w:t>
      </w:r>
    </w:p>
    <w:p w14:paraId="0120ED50" w14:textId="516606E3" w:rsidR="0044231E" w:rsidRPr="009E5255" w:rsidRDefault="0044231E" w:rsidP="0044231E">
      <w:pPr>
        <w:pStyle w:val="Caption"/>
      </w:pPr>
      <w:bookmarkStart w:id="417" w:name="_Ref94160604"/>
      <w:r w:rsidRPr="009E5255">
        <w:t>Figure A</w:t>
      </w:r>
      <w:r w:rsidR="00E36C93">
        <w:fldChar w:fldCharType="begin"/>
      </w:r>
      <w:r w:rsidR="00E36C93">
        <w:instrText xml:space="preserve"> SEQ Figure_A \* ARABIC </w:instrText>
      </w:r>
      <w:r w:rsidR="00E36C93">
        <w:fldChar w:fldCharType="separate"/>
      </w:r>
      <w:r w:rsidR="000C766B">
        <w:rPr>
          <w:noProof/>
        </w:rPr>
        <w:t>7</w:t>
      </w:r>
      <w:r w:rsidR="00E36C93">
        <w:rPr>
          <w:noProof/>
        </w:rPr>
        <w:fldChar w:fldCharType="end"/>
      </w:r>
      <w:bookmarkEnd w:id="417"/>
      <w:r w:rsidRPr="009E5255">
        <w:t xml:space="preserve">. </w:t>
      </w:r>
      <w:r w:rsidR="00C56459" w:rsidRPr="009E5255">
        <w:t>M</w:t>
      </w:r>
      <w:r w:rsidRPr="009E5255">
        <w:t xml:space="preserve">ean </w:t>
      </w:r>
      <w:r w:rsidR="00C56459" w:rsidRPr="009E5255">
        <w:t xml:space="preserve">patient </w:t>
      </w:r>
      <w:r w:rsidRPr="009E5255">
        <w:t>age at dispensing by EFC item, Schedule</w:t>
      </w:r>
      <w:r w:rsidR="00C56459" w:rsidRPr="009E5255">
        <w:t xml:space="preserve"> 1</w:t>
      </w:r>
      <w:r w:rsidRPr="009E5255">
        <w:t xml:space="preserve"> (July 2016 - June 2021)</w:t>
      </w:r>
    </w:p>
    <w:p w14:paraId="37405499" w14:textId="77777777" w:rsidR="0044231E" w:rsidRPr="009E5255" w:rsidRDefault="0044231E" w:rsidP="0044231E">
      <w:pPr>
        <w:pStyle w:val="NoSpacing"/>
        <w:rPr>
          <w:rFonts w:cstheme="majorHAnsi"/>
        </w:rPr>
      </w:pPr>
      <w:r w:rsidRPr="009E5255">
        <w:rPr>
          <w:rFonts w:cstheme="majorHAnsi"/>
          <w:noProof/>
        </w:rPr>
        <w:drawing>
          <wp:inline distT="0" distB="0" distL="0" distR="0" wp14:anchorId="69C4459B" wp14:editId="212E39DA">
            <wp:extent cx="4533900" cy="3086100"/>
            <wp:effectExtent l="0" t="0" r="0" b="0"/>
            <wp:docPr id="112" name="Graphic 112" descr="a column chart of the mean patient age at dispensing by EFC item,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Graphic 112" descr="a column chart of the mean patient age at dispensing by EFC item, Schedule 1 from July 2016 to June 2021."/>
                    <pic:cNvPicPr/>
                  </pic:nvPicPr>
                  <pic:blipFill>
                    <a:blip r:embed="rId125">
                      <a:extLst>
                        <a:ext uri="{96DAC541-7B7A-43D3-8B79-37D633B846F1}">
                          <asvg:svgBlip xmlns:asvg="http://schemas.microsoft.com/office/drawing/2016/SVG/main" r:embed="rId126"/>
                        </a:ext>
                      </a:extLst>
                    </a:blip>
                    <a:stretch>
                      <a:fillRect/>
                    </a:stretch>
                  </pic:blipFill>
                  <pic:spPr>
                    <a:xfrm>
                      <a:off x="0" y="0"/>
                      <a:ext cx="4533900" cy="3086100"/>
                    </a:xfrm>
                    <a:prstGeom prst="rect">
                      <a:avLst/>
                    </a:prstGeom>
                  </pic:spPr>
                </pic:pic>
              </a:graphicData>
            </a:graphic>
          </wp:inline>
        </w:drawing>
      </w:r>
    </w:p>
    <w:p w14:paraId="39FA51CA" w14:textId="2C4346B3"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23FDA961" w14:textId="620D6F51" w:rsidR="0044231E" w:rsidRPr="009E5255" w:rsidRDefault="0044231E" w:rsidP="0044231E">
      <w:r w:rsidRPr="009E5255">
        <w:t xml:space="preserve">For Schedule 2 items, the mean patient age at dispensing was 61.5 years (see </w:t>
      </w:r>
      <w:r w:rsidRPr="009E5255">
        <w:fldChar w:fldCharType="begin"/>
      </w:r>
      <w:r w:rsidRPr="009E5255">
        <w:instrText xml:space="preserve"> REF _Ref94160676 \h </w:instrText>
      </w:r>
      <w:r w:rsidRPr="009E5255">
        <w:fldChar w:fldCharType="separate"/>
      </w:r>
      <w:r w:rsidR="000C766B" w:rsidRPr="009E5255">
        <w:t>Figure A</w:t>
      </w:r>
      <w:r w:rsidR="000C766B">
        <w:rPr>
          <w:noProof/>
        </w:rPr>
        <w:t>8</w:t>
      </w:r>
      <w:r w:rsidRPr="009E5255">
        <w:fldChar w:fldCharType="end"/>
      </w:r>
      <w:r w:rsidRPr="009E5255">
        <w:t xml:space="preserve">).  Tropisetron, which is used to treat vomiting and nausea during cytotoxic chemotherapy and mesna, which counteracts urothelial toxicity were dispensed to the youngest patients (mean age ranged from 45.4 to 46.2 years).  Rituximab, which is to treat autoimmune conditions and blood cancers; and mycobacterium bovis (Bacillus Calmette and Guerin (BCG)) Tice strain, which treats superficial urothelial carcinoma of the bladder were dispensed to the oldest patients (mean age 68.1 to 72.5 years). </w:t>
      </w:r>
    </w:p>
    <w:p w14:paraId="1689EDF6" w14:textId="3D832D5F" w:rsidR="0044231E" w:rsidRPr="009E5255" w:rsidRDefault="0044231E" w:rsidP="0044231E">
      <w:pPr>
        <w:pStyle w:val="Caption"/>
      </w:pPr>
      <w:bookmarkStart w:id="418" w:name="_Ref94160676"/>
      <w:r w:rsidRPr="009E5255">
        <w:t>Figure A</w:t>
      </w:r>
      <w:r w:rsidR="00E36C93">
        <w:fldChar w:fldCharType="begin"/>
      </w:r>
      <w:r w:rsidR="00E36C93">
        <w:instrText xml:space="preserve"> SEQ Figure_A \* ARABIC </w:instrText>
      </w:r>
      <w:r w:rsidR="00E36C93">
        <w:fldChar w:fldCharType="separate"/>
      </w:r>
      <w:r w:rsidR="000C766B">
        <w:rPr>
          <w:noProof/>
        </w:rPr>
        <w:t>8</w:t>
      </w:r>
      <w:r w:rsidR="00E36C93">
        <w:rPr>
          <w:noProof/>
        </w:rPr>
        <w:fldChar w:fldCharType="end"/>
      </w:r>
      <w:bookmarkEnd w:id="418"/>
      <w:r w:rsidRPr="009E5255">
        <w:t xml:space="preserve">. </w:t>
      </w:r>
      <w:r w:rsidR="00C56459" w:rsidRPr="009E5255">
        <w:t>Mean p</w:t>
      </w:r>
      <w:r w:rsidRPr="009E5255">
        <w:t>atient age at dispensing by EFC item, Schedule 2 (July 2016 - June 2021)</w:t>
      </w:r>
    </w:p>
    <w:p w14:paraId="20EBD83D" w14:textId="77777777" w:rsidR="0044231E" w:rsidRPr="009E5255" w:rsidRDefault="0044231E" w:rsidP="00A95547">
      <w:pPr>
        <w:pStyle w:val="TableHeader"/>
      </w:pPr>
      <w:r w:rsidRPr="009E5255">
        <w:drawing>
          <wp:inline distT="0" distB="0" distL="0" distR="0" wp14:anchorId="44F0B243" wp14:editId="4B0D7C34">
            <wp:extent cx="4267200" cy="2844800"/>
            <wp:effectExtent l="0" t="0" r="0" b="0"/>
            <wp:docPr id="144" name="Graphic 144" descr="a column chart of the mean patient age at dispensing by EFC item, Schedule 2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Graphic 144" descr="a column chart of the mean patient age at dispensing by EFC item, Schedule 2 from July 2016 to June 2021."/>
                    <pic:cNvPicPr/>
                  </pic:nvPicPr>
                  <pic:blipFill>
                    <a:blip r:embed="rId127">
                      <a:extLst>
                        <a:ext uri="{96DAC541-7B7A-43D3-8B79-37D633B846F1}">
                          <asvg:svgBlip xmlns:asvg="http://schemas.microsoft.com/office/drawing/2016/SVG/main" r:embed="rId128"/>
                        </a:ext>
                      </a:extLst>
                    </a:blip>
                    <a:stretch>
                      <a:fillRect/>
                    </a:stretch>
                  </pic:blipFill>
                  <pic:spPr>
                    <a:xfrm>
                      <a:off x="0" y="0"/>
                      <a:ext cx="4267200" cy="2844800"/>
                    </a:xfrm>
                    <a:prstGeom prst="rect">
                      <a:avLst/>
                    </a:prstGeom>
                  </pic:spPr>
                </pic:pic>
              </a:graphicData>
            </a:graphic>
          </wp:inline>
        </w:drawing>
      </w:r>
    </w:p>
    <w:p w14:paraId="12D34F0A" w14:textId="00BF5269"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00E36283" w:rsidRPr="009E5255">
        <w:t>.</w:t>
      </w:r>
    </w:p>
    <w:p w14:paraId="777BA029" w14:textId="2EC65FFF" w:rsidR="0044231E" w:rsidRPr="009E5255" w:rsidRDefault="0044231E" w:rsidP="0044231E">
      <w:r w:rsidRPr="009E5255">
        <w:t xml:space="preserve">The age distribution for patients dispensed each of the Schedule 1 medicines is summarised in </w:t>
      </w:r>
      <w:r w:rsidR="00AC54E4" w:rsidRPr="009E5255">
        <w:fldChar w:fldCharType="begin"/>
      </w:r>
      <w:r w:rsidR="00AC54E4" w:rsidRPr="009E5255">
        <w:instrText xml:space="preserve"> REF _Ref94160760 \h </w:instrText>
      </w:r>
      <w:r w:rsidR="00AC54E4" w:rsidRPr="009E5255">
        <w:fldChar w:fldCharType="separate"/>
      </w:r>
      <w:r w:rsidR="000C766B" w:rsidRPr="009E5255">
        <w:t>Figure A</w:t>
      </w:r>
      <w:r w:rsidR="000C766B">
        <w:rPr>
          <w:noProof/>
        </w:rPr>
        <w:t>9</w:t>
      </w:r>
      <w:r w:rsidR="00AC54E4" w:rsidRPr="009E5255">
        <w:fldChar w:fldCharType="end"/>
      </w:r>
      <w:r w:rsidRPr="009E5255">
        <w:t xml:space="preserve">.  Overall, the largest age cohort for utilisation of EFC medicines was patients aged 65-74 years (31%), followed by patients aged 55-64 years (24%).  Children (0-18 years) and young adults (18-34 years) made up approximately 4% of all dispensed items of Schedule 1 medicines. </w:t>
      </w:r>
    </w:p>
    <w:p w14:paraId="11C11C98" w14:textId="671E5098" w:rsidR="0044231E" w:rsidRPr="009E5255" w:rsidRDefault="0044231E" w:rsidP="0044231E">
      <w:pPr>
        <w:pStyle w:val="Caption"/>
      </w:pPr>
      <w:bookmarkStart w:id="419" w:name="_Ref94160760"/>
      <w:r w:rsidRPr="009E5255">
        <w:t>Figure A</w:t>
      </w:r>
      <w:r w:rsidR="00E36C93">
        <w:fldChar w:fldCharType="begin"/>
      </w:r>
      <w:r w:rsidR="00E36C93">
        <w:instrText xml:space="preserve"> SEQ Figure_A \* ARABIC </w:instrText>
      </w:r>
      <w:r w:rsidR="00E36C93">
        <w:fldChar w:fldCharType="separate"/>
      </w:r>
      <w:r w:rsidR="000C766B">
        <w:rPr>
          <w:noProof/>
        </w:rPr>
        <w:t>9</w:t>
      </w:r>
      <w:r w:rsidR="00E36C93">
        <w:rPr>
          <w:noProof/>
        </w:rPr>
        <w:fldChar w:fldCharType="end"/>
      </w:r>
      <w:bookmarkEnd w:id="419"/>
      <w:r w:rsidRPr="009E5255">
        <w:t xml:space="preserve">. Distribution of </w:t>
      </w:r>
      <w:r w:rsidR="00C56459" w:rsidRPr="009E5255">
        <w:t>p</w:t>
      </w:r>
      <w:r w:rsidRPr="009E5255">
        <w:t xml:space="preserve">atient </w:t>
      </w:r>
      <w:r w:rsidR="00C56459" w:rsidRPr="009E5255">
        <w:t>a</w:t>
      </w:r>
      <w:r w:rsidRPr="009E5255">
        <w:t>ges by EFC item, Schedule 1 (July 2016 - June 2021)</w:t>
      </w:r>
    </w:p>
    <w:p w14:paraId="3A104BBB" w14:textId="77777777" w:rsidR="0044231E" w:rsidRPr="009E5255" w:rsidRDefault="0044231E" w:rsidP="0044231E">
      <w:r w:rsidRPr="009E5255">
        <w:rPr>
          <w:noProof/>
        </w:rPr>
        <w:drawing>
          <wp:inline distT="0" distB="0" distL="0" distR="0" wp14:anchorId="7A910D28" wp14:editId="347C613F">
            <wp:extent cx="5731510" cy="3014345"/>
            <wp:effectExtent l="0" t="0" r="0" b="0"/>
            <wp:docPr id="145" name="Graphic 145" descr="a coloured bar chart depicting the distribution of patient ages by EFC item,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Graphic 145" descr="a coloured bar chart depicting the distribution of patient ages by EFC item, Schedule 1 from July 2016 to June 2021."/>
                    <pic:cNvPicPr/>
                  </pic:nvPicPr>
                  <pic:blipFill>
                    <a:blip r:embed="rId129">
                      <a:extLst>
                        <a:ext uri="{96DAC541-7B7A-43D3-8B79-37D633B846F1}">
                          <asvg:svgBlip xmlns:asvg="http://schemas.microsoft.com/office/drawing/2016/SVG/main" r:embed="rId130"/>
                        </a:ext>
                      </a:extLst>
                    </a:blip>
                    <a:stretch>
                      <a:fillRect/>
                    </a:stretch>
                  </pic:blipFill>
                  <pic:spPr>
                    <a:xfrm>
                      <a:off x="0" y="0"/>
                      <a:ext cx="5731510" cy="3014345"/>
                    </a:xfrm>
                    <a:prstGeom prst="rect">
                      <a:avLst/>
                    </a:prstGeom>
                  </pic:spPr>
                </pic:pic>
              </a:graphicData>
            </a:graphic>
          </wp:inline>
        </w:drawing>
      </w:r>
    </w:p>
    <w:p w14:paraId="1E361DCD" w14:textId="32D0C21F"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3D3183C2" w14:textId="484C9C30" w:rsidR="0044231E" w:rsidRPr="009E5255" w:rsidRDefault="0044231E" w:rsidP="0044231E">
      <w:r w:rsidRPr="009E5255">
        <w:t>A summary of the most commonly used medicines in each age cohort is provided in</w:t>
      </w:r>
      <w:r w:rsidR="00AC54E4" w:rsidRPr="009E5255">
        <w:t xml:space="preserve"> </w:t>
      </w:r>
      <w:r w:rsidR="00AC54E4" w:rsidRPr="009E5255">
        <w:fldChar w:fldCharType="begin"/>
      </w:r>
      <w:r w:rsidR="00AC54E4" w:rsidRPr="009E5255">
        <w:instrText xml:space="preserve"> REF _Ref94160913 \h </w:instrText>
      </w:r>
      <w:r w:rsidR="00AC54E4" w:rsidRPr="009E5255">
        <w:fldChar w:fldCharType="separate"/>
      </w:r>
      <w:r w:rsidR="000C766B" w:rsidRPr="009E5255">
        <w:t>Figure A</w:t>
      </w:r>
      <w:r w:rsidR="000C766B">
        <w:rPr>
          <w:noProof/>
        </w:rPr>
        <w:t>10</w:t>
      </w:r>
      <w:r w:rsidR="00AC54E4" w:rsidRPr="009E5255">
        <w:fldChar w:fldCharType="end"/>
      </w:r>
      <w:r w:rsidRPr="009E5255">
        <w:t xml:space="preserve">.  In children, the most commonly used medicines were vincristine (35%), methotrexate (23%) and cytarabine (11.7%).  These medicines are commonly used for leukemias and lymphomas.  In young adults, the most commonly used medicines are etoposide (12%), doxorubicin (9%) and cisplatin (8%), which are used to treat a variety of cancers.  In the 35-44, 45-54, 55-64 and 65-74 age cohorts, the most commonly used medicines were fluorouracil, paclitaxel, gemcitabine and trastuzumab.  These medicines are commonly used in the treatment of hormone-sensitive cancers such as colorectal, ovarian, uterine, testicular and breast cancers.  In patients aged 85 years and over, the most commonly used medicines were pembrolizumab (10%), rituximab (9%), bortezomib (9%), used to treat a variety of solid tumours and blood cancers respectively. </w:t>
      </w:r>
    </w:p>
    <w:p w14:paraId="28ACFA3A" w14:textId="77F5EE87" w:rsidR="00AC54E4" w:rsidRPr="009E5255" w:rsidRDefault="00AC54E4" w:rsidP="00AC54E4">
      <w:pPr>
        <w:pStyle w:val="Caption"/>
      </w:pPr>
      <w:bookmarkStart w:id="420" w:name="_Ref94160913"/>
      <w:r w:rsidRPr="009E5255">
        <w:t>Figure A</w:t>
      </w:r>
      <w:r w:rsidR="00E36C93">
        <w:fldChar w:fldCharType="begin"/>
      </w:r>
      <w:r w:rsidR="00E36C93">
        <w:instrText xml:space="preserve"> SEQ Figure_A \* ARABIC </w:instrText>
      </w:r>
      <w:r w:rsidR="00E36C93">
        <w:fldChar w:fldCharType="separate"/>
      </w:r>
      <w:r w:rsidR="000C766B">
        <w:rPr>
          <w:noProof/>
        </w:rPr>
        <w:t>10</w:t>
      </w:r>
      <w:r w:rsidR="00E36C93">
        <w:rPr>
          <w:noProof/>
        </w:rPr>
        <w:fldChar w:fldCharType="end"/>
      </w:r>
      <w:bookmarkEnd w:id="420"/>
      <w:r w:rsidRPr="009E5255">
        <w:t>. Distribution of EFC items by age cohort, Schedule 1 (July 2016 - June 2021)</w:t>
      </w:r>
    </w:p>
    <w:p w14:paraId="067A288E" w14:textId="77777777" w:rsidR="0044231E" w:rsidRPr="009E5255" w:rsidRDefault="0044231E" w:rsidP="0044231E">
      <w:pPr>
        <w:pStyle w:val="NoSpacing"/>
        <w:rPr>
          <w:rFonts w:cstheme="majorHAnsi"/>
        </w:rPr>
      </w:pPr>
      <w:r w:rsidRPr="009E5255">
        <w:rPr>
          <w:rFonts w:cstheme="majorHAnsi"/>
          <w:noProof/>
        </w:rPr>
        <w:drawing>
          <wp:inline distT="0" distB="0" distL="0" distR="0" wp14:anchorId="4623115B" wp14:editId="7B5B76F7">
            <wp:extent cx="4394200" cy="6096000"/>
            <wp:effectExtent l="0" t="0" r="0" b="0"/>
            <wp:docPr id="146" name="Graphic 146" descr="a coloured column chart depicting the distribution of EFC items by age cohort,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Graphic 146" descr="a coloured column chart depicting the distribution of EFC items by age cohort, Schedule 1 from July 2016 to June 2021."/>
                    <pic:cNvPicPr/>
                  </pic:nvPicPr>
                  <pic:blipFill>
                    <a:blip r:embed="rId131">
                      <a:extLst>
                        <a:ext uri="{96DAC541-7B7A-43D3-8B79-37D633B846F1}">
                          <asvg:svgBlip xmlns:asvg="http://schemas.microsoft.com/office/drawing/2016/SVG/main" r:embed="rId132"/>
                        </a:ext>
                      </a:extLst>
                    </a:blip>
                    <a:stretch>
                      <a:fillRect/>
                    </a:stretch>
                  </pic:blipFill>
                  <pic:spPr>
                    <a:xfrm>
                      <a:off x="0" y="0"/>
                      <a:ext cx="4394200" cy="6096000"/>
                    </a:xfrm>
                    <a:prstGeom prst="rect">
                      <a:avLst/>
                    </a:prstGeom>
                  </pic:spPr>
                </pic:pic>
              </a:graphicData>
            </a:graphic>
          </wp:inline>
        </w:drawing>
      </w:r>
    </w:p>
    <w:p w14:paraId="17727487" w14:textId="56CD202F" w:rsidR="0044231E" w:rsidRPr="009E5255" w:rsidRDefault="0044231E" w:rsidP="003A6F1A">
      <w:pPr>
        <w:pStyle w:val="TableNotes"/>
      </w:pPr>
      <w:r w:rsidRPr="009E5255">
        <w:t>Source:</w:t>
      </w:r>
      <w:r w:rsidRPr="009E5255">
        <w:tab/>
        <w:t>Prepared for this Review using PBS patient</w:t>
      </w:r>
      <w:r w:rsidR="00E36283" w:rsidRPr="009E5255">
        <w:t>-</w:t>
      </w:r>
      <w:r w:rsidRPr="009E5255">
        <w:t xml:space="preserve">level data. </w:t>
      </w:r>
    </w:p>
    <w:p w14:paraId="511405A6" w14:textId="3A35037B" w:rsidR="0044231E" w:rsidRPr="009E5255" w:rsidRDefault="0044231E" w:rsidP="0044231E">
      <w:pPr>
        <w:rPr>
          <w:i/>
          <w:iCs/>
          <w:u w:val="single"/>
          <w:lang w:eastAsia="en-GB"/>
        </w:rPr>
      </w:pPr>
      <w:r w:rsidRPr="009E5255">
        <w:rPr>
          <w:i/>
          <w:iCs/>
          <w:u w:val="single"/>
          <w:lang w:eastAsia="en-GB"/>
        </w:rPr>
        <w:t xml:space="preserve">PBS </w:t>
      </w:r>
      <w:r w:rsidR="00C56459" w:rsidRPr="009E5255">
        <w:rPr>
          <w:i/>
          <w:iCs/>
          <w:u w:val="single"/>
          <w:lang w:eastAsia="en-GB"/>
        </w:rPr>
        <w:t>c</w:t>
      </w:r>
      <w:r w:rsidRPr="009E5255">
        <w:rPr>
          <w:i/>
          <w:iCs/>
          <w:u w:val="single"/>
          <w:lang w:eastAsia="en-GB"/>
        </w:rPr>
        <w:t xml:space="preserve">oncession </w:t>
      </w:r>
      <w:r w:rsidR="00C56459" w:rsidRPr="009E5255">
        <w:rPr>
          <w:i/>
          <w:iCs/>
          <w:u w:val="single"/>
          <w:lang w:eastAsia="en-GB"/>
        </w:rPr>
        <w:t>s</w:t>
      </w:r>
      <w:r w:rsidRPr="009E5255">
        <w:rPr>
          <w:i/>
          <w:iCs/>
          <w:u w:val="single"/>
          <w:lang w:eastAsia="en-GB"/>
        </w:rPr>
        <w:t>tatus</w:t>
      </w:r>
    </w:p>
    <w:p w14:paraId="08298394" w14:textId="437BC808" w:rsidR="0044231E" w:rsidRPr="009E5255" w:rsidRDefault="0044231E" w:rsidP="0044231E">
      <w:pPr>
        <w:rPr>
          <w:lang w:eastAsia="en-GB"/>
        </w:rPr>
      </w:pPr>
      <w:r w:rsidRPr="009E5255">
        <w:rPr>
          <w:lang w:eastAsia="en-GB"/>
        </w:rPr>
        <w:t>Patient concession status for the payment of co-payments is classified as general patients, who pay the standard co-payment fee (currently $42.50), or concessional patients (co-payment of $6.80).  For all PBS items, the co-payment amounts are reduced once annual out-of-pocket expenditure caps are reached: for general patients the current safety net is $1,542.10, beyond which the co-payment amount reverts to the concessional amount of $6.80; and for concessional patients, the current safety net is $326.40, beyond which there is no patient co-payment.  Payment of co-payments for EFC medicines is restricted to the initial prescription item only (not repeats).  Prescriptions provided to patients under the Repatriation Pharmaceutical Benefits Scheme (RPBS) are subject to co-payments as per the concessional patient schedule.  A breakdown of the patient categories under which prescriptions of Schedule 1 medicines were provided is depicted in</w:t>
      </w:r>
      <w:r w:rsidR="00091819" w:rsidRPr="009E5255">
        <w:rPr>
          <w:lang w:eastAsia="en-GB"/>
        </w:rPr>
        <w:t xml:space="preserve"> </w:t>
      </w:r>
      <w:r w:rsidR="00091819" w:rsidRPr="009E5255">
        <w:rPr>
          <w:lang w:eastAsia="en-GB"/>
        </w:rPr>
        <w:fldChar w:fldCharType="begin"/>
      </w:r>
      <w:r w:rsidR="00091819" w:rsidRPr="009E5255">
        <w:rPr>
          <w:lang w:eastAsia="en-GB"/>
        </w:rPr>
        <w:instrText xml:space="preserve"> REF _Ref94160990 \h </w:instrText>
      </w:r>
      <w:r w:rsidR="00091819" w:rsidRPr="009E5255">
        <w:rPr>
          <w:lang w:eastAsia="en-GB"/>
        </w:rPr>
      </w:r>
      <w:r w:rsidR="00091819" w:rsidRPr="009E5255">
        <w:rPr>
          <w:lang w:eastAsia="en-GB"/>
        </w:rPr>
        <w:fldChar w:fldCharType="separate"/>
      </w:r>
      <w:r w:rsidR="000C766B" w:rsidRPr="009E5255">
        <w:t>Figure A</w:t>
      </w:r>
      <w:r w:rsidR="000C766B">
        <w:rPr>
          <w:noProof/>
        </w:rPr>
        <w:t>11</w:t>
      </w:r>
      <w:r w:rsidR="00091819" w:rsidRPr="009E5255">
        <w:rPr>
          <w:lang w:eastAsia="en-GB"/>
        </w:rPr>
        <w:fldChar w:fldCharType="end"/>
      </w:r>
      <w:r w:rsidRPr="009E5255">
        <w:rPr>
          <w:lang w:eastAsia="en-GB"/>
        </w:rPr>
        <w:t xml:space="preserve">.  Overall, general patients accounted for half of all patients accessing cancer medicines, the remainder being concessional (&lt; 2% were covered under the RPBS). </w:t>
      </w:r>
    </w:p>
    <w:p w14:paraId="2AAE09AC" w14:textId="7E69D76A" w:rsidR="00091819" w:rsidRPr="009E5255" w:rsidRDefault="00091819" w:rsidP="00091819">
      <w:pPr>
        <w:pStyle w:val="Caption"/>
      </w:pPr>
      <w:bookmarkStart w:id="421" w:name="_Ref94160990"/>
      <w:r w:rsidRPr="009E5255">
        <w:t>Figure A</w:t>
      </w:r>
      <w:r w:rsidR="00E36C93">
        <w:fldChar w:fldCharType="begin"/>
      </w:r>
      <w:r w:rsidR="00E36C93">
        <w:instrText xml:space="preserve"> SEQ Figure_A \* ARABIC </w:instrText>
      </w:r>
      <w:r w:rsidR="00E36C93">
        <w:fldChar w:fldCharType="separate"/>
      </w:r>
      <w:r w:rsidR="000C766B">
        <w:rPr>
          <w:noProof/>
        </w:rPr>
        <w:t>11</w:t>
      </w:r>
      <w:r w:rsidR="00E36C93">
        <w:rPr>
          <w:noProof/>
        </w:rPr>
        <w:fldChar w:fldCharType="end"/>
      </w:r>
      <w:bookmarkEnd w:id="421"/>
      <w:r w:rsidRPr="009E5255">
        <w:t xml:space="preserve">. Utilisation </w:t>
      </w:r>
      <w:r w:rsidR="00C56459" w:rsidRPr="009E5255">
        <w:t>by item and p</w:t>
      </w:r>
      <w:r w:rsidRPr="009E5255">
        <w:t xml:space="preserve">atient </w:t>
      </w:r>
      <w:r w:rsidR="00733377" w:rsidRPr="009E5255">
        <w:t>concession status</w:t>
      </w:r>
      <w:r w:rsidRPr="009E5255">
        <w:t xml:space="preserve"> (July 2016 - June 2021)</w:t>
      </w:r>
    </w:p>
    <w:p w14:paraId="720056F7" w14:textId="6B6554C0" w:rsidR="0044231E" w:rsidRPr="009E5255" w:rsidRDefault="0044231E" w:rsidP="0044231E">
      <w:pPr>
        <w:pStyle w:val="NoSpacing"/>
        <w:rPr>
          <w:rFonts w:cstheme="majorHAnsi"/>
        </w:rPr>
      </w:pPr>
      <w:r w:rsidRPr="009E5255">
        <w:rPr>
          <w:rFonts w:cstheme="majorHAnsi"/>
          <w:noProof/>
        </w:rPr>
        <w:drawing>
          <wp:anchor distT="0" distB="0" distL="114300" distR="114300" simplePos="0" relativeHeight="251732022" behindDoc="0" locked="0" layoutInCell="1" allowOverlap="1" wp14:anchorId="0865360C" wp14:editId="41382433">
            <wp:simplePos x="914400" y="2908092"/>
            <wp:positionH relativeFrom="column">
              <wp:align>left</wp:align>
            </wp:positionH>
            <wp:positionV relativeFrom="paragraph">
              <wp:align>top</wp:align>
            </wp:positionV>
            <wp:extent cx="4305300" cy="5905500"/>
            <wp:effectExtent l="0" t="0" r="0" b="0"/>
            <wp:wrapSquare wrapText="bothSides"/>
            <wp:docPr id="147" name="Graphic 147" descr="a coloured bar graph showing the utilisation by item and patient concession status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Graphic 147" descr="a coloured bar graph showing the utilisation by item and patient concession status from July 2016 to June 2021."/>
                    <pic:cNvPicPr/>
                  </pic:nvPicPr>
                  <pic:blipFill>
                    <a:blip r:embed="rId133">
                      <a:extLst>
                        <a:ext uri="{28A0092B-C50C-407E-A947-70E740481C1C}">
                          <a14:useLocalDpi xmlns:a14="http://schemas.microsoft.com/office/drawing/2010/main" val="0"/>
                        </a:ext>
                        <a:ext uri="{96DAC541-7B7A-43D3-8B79-37D633B846F1}">
                          <asvg:svgBlip xmlns:asvg="http://schemas.microsoft.com/office/drawing/2016/SVG/main" r:embed="rId134"/>
                        </a:ext>
                      </a:extLst>
                    </a:blip>
                    <a:stretch>
                      <a:fillRect/>
                    </a:stretch>
                  </pic:blipFill>
                  <pic:spPr>
                    <a:xfrm>
                      <a:off x="0" y="0"/>
                      <a:ext cx="4305300" cy="5905500"/>
                    </a:xfrm>
                    <a:prstGeom prst="rect">
                      <a:avLst/>
                    </a:prstGeom>
                  </pic:spPr>
                </pic:pic>
              </a:graphicData>
            </a:graphic>
          </wp:anchor>
        </w:drawing>
      </w:r>
      <w:r w:rsidR="00F2390A" w:rsidRPr="009E5255">
        <w:rPr>
          <w:rFonts w:cstheme="majorHAnsi"/>
        </w:rPr>
        <w:br w:type="textWrapping" w:clear="all"/>
      </w:r>
    </w:p>
    <w:p w14:paraId="121536D9" w14:textId="4CEF460A"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52E5D2B6" w14:textId="77777777" w:rsidR="0044231E" w:rsidRPr="009E5255" w:rsidRDefault="0044231E" w:rsidP="0044231E">
      <w:pPr>
        <w:rPr>
          <w:lang w:eastAsia="en-GB"/>
        </w:rPr>
      </w:pPr>
    </w:p>
    <w:p w14:paraId="55D16C94" w14:textId="4424744B" w:rsidR="0044231E" w:rsidRPr="009E5255" w:rsidRDefault="0044231E" w:rsidP="0044231E">
      <w:pPr>
        <w:rPr>
          <w:i/>
          <w:iCs/>
          <w:u w:val="single"/>
          <w:lang w:eastAsia="en-GB"/>
        </w:rPr>
      </w:pPr>
      <w:r w:rsidRPr="009E5255">
        <w:rPr>
          <w:i/>
          <w:iCs/>
          <w:u w:val="single"/>
          <w:lang w:eastAsia="en-GB"/>
        </w:rPr>
        <w:t xml:space="preserve">Utilisation by ‘Close the Gap’ (CTG) </w:t>
      </w:r>
      <w:r w:rsidR="00C56459" w:rsidRPr="009E5255">
        <w:rPr>
          <w:i/>
          <w:iCs/>
          <w:u w:val="single"/>
          <w:lang w:eastAsia="en-GB"/>
        </w:rPr>
        <w:t>e</w:t>
      </w:r>
      <w:r w:rsidRPr="009E5255">
        <w:rPr>
          <w:i/>
          <w:iCs/>
          <w:u w:val="single"/>
          <w:lang w:eastAsia="en-GB"/>
        </w:rPr>
        <w:t>ligibility</w:t>
      </w:r>
      <w:r w:rsidR="006C58AE" w:rsidRPr="009E5255">
        <w:rPr>
          <w:i/>
          <w:iCs/>
          <w:u w:val="single"/>
          <w:lang w:eastAsia="en-GB"/>
        </w:rPr>
        <w:t xml:space="preserve"> status</w:t>
      </w:r>
    </w:p>
    <w:p w14:paraId="5E3F4926" w14:textId="749BADB2" w:rsidR="0044231E" w:rsidRPr="009E5255" w:rsidRDefault="0044231E" w:rsidP="0044231E">
      <w:pPr>
        <w:rPr>
          <w:lang w:eastAsia="en-GB"/>
        </w:rPr>
      </w:pPr>
      <w:r w:rsidRPr="009E5255">
        <w:rPr>
          <w:lang w:eastAsia="en-GB"/>
        </w:rPr>
        <w:t>A summary of</w:t>
      </w:r>
      <w:r w:rsidRPr="009E5255">
        <w:t xml:space="preserve"> </w:t>
      </w:r>
      <w:r w:rsidRPr="009E5255">
        <w:rPr>
          <w:lang w:eastAsia="en-GB"/>
        </w:rPr>
        <w:t xml:space="preserve">Schedule 1 utilisation by </w:t>
      </w:r>
      <w:r w:rsidR="00EF148E" w:rsidRPr="009E5255">
        <w:rPr>
          <w:lang w:eastAsia="en-GB"/>
        </w:rPr>
        <w:t xml:space="preserve">patients’ </w:t>
      </w:r>
      <w:r w:rsidRPr="009E5255">
        <w:rPr>
          <w:lang w:eastAsia="en-GB"/>
        </w:rPr>
        <w:t xml:space="preserve">CTG eligibility </w:t>
      </w:r>
      <w:r w:rsidR="00EF148E" w:rsidRPr="009E5255">
        <w:rPr>
          <w:lang w:eastAsia="en-GB"/>
        </w:rPr>
        <w:t xml:space="preserve">status </w:t>
      </w:r>
      <w:r w:rsidRPr="009E5255">
        <w:rPr>
          <w:lang w:eastAsia="en-GB"/>
        </w:rPr>
        <w:t>is provided in</w:t>
      </w:r>
      <w:r w:rsidR="00091819" w:rsidRPr="009E5255">
        <w:rPr>
          <w:lang w:eastAsia="en-GB"/>
        </w:rPr>
        <w:t xml:space="preserve"> </w:t>
      </w:r>
      <w:r w:rsidR="00091819" w:rsidRPr="009E5255">
        <w:rPr>
          <w:lang w:eastAsia="en-GB"/>
        </w:rPr>
        <w:fldChar w:fldCharType="begin"/>
      </w:r>
      <w:r w:rsidR="00091819" w:rsidRPr="009E5255">
        <w:rPr>
          <w:lang w:eastAsia="en-GB"/>
        </w:rPr>
        <w:instrText xml:space="preserve"> REF _Ref94161038 \h </w:instrText>
      </w:r>
      <w:r w:rsidR="00091819" w:rsidRPr="009E5255">
        <w:rPr>
          <w:lang w:eastAsia="en-GB"/>
        </w:rPr>
      </w:r>
      <w:r w:rsidR="00091819" w:rsidRPr="009E5255">
        <w:rPr>
          <w:lang w:eastAsia="en-GB"/>
        </w:rPr>
        <w:fldChar w:fldCharType="separate"/>
      </w:r>
      <w:r w:rsidR="000C766B" w:rsidRPr="009E5255">
        <w:t>Figure A</w:t>
      </w:r>
      <w:r w:rsidR="000C766B">
        <w:rPr>
          <w:noProof/>
        </w:rPr>
        <w:t>12</w:t>
      </w:r>
      <w:r w:rsidR="00091819" w:rsidRPr="009E5255">
        <w:rPr>
          <w:lang w:eastAsia="en-GB"/>
        </w:rPr>
        <w:fldChar w:fldCharType="end"/>
      </w:r>
      <w:r w:rsidRPr="009E5255">
        <w:rPr>
          <w:lang w:eastAsia="en-GB"/>
        </w:rPr>
        <w:t xml:space="preserve">.  Overall, less than 0.3% of all PBS </w:t>
      </w:r>
      <w:r w:rsidR="00EF148E" w:rsidRPr="009E5255">
        <w:rPr>
          <w:lang w:eastAsia="en-GB"/>
        </w:rPr>
        <w:t xml:space="preserve">claims for EFC </w:t>
      </w:r>
      <w:r w:rsidRPr="009E5255">
        <w:rPr>
          <w:lang w:eastAsia="en-GB"/>
        </w:rPr>
        <w:t xml:space="preserve">Schedule 1 medicines </w:t>
      </w:r>
      <w:r w:rsidR="00EF148E" w:rsidRPr="009E5255">
        <w:rPr>
          <w:lang w:eastAsia="en-GB"/>
        </w:rPr>
        <w:t xml:space="preserve">were dispensed to patients </w:t>
      </w:r>
      <w:r w:rsidR="00406704" w:rsidRPr="009E5255">
        <w:rPr>
          <w:lang w:eastAsia="en-GB"/>
        </w:rPr>
        <w:t xml:space="preserve">otherwise </w:t>
      </w:r>
      <w:r w:rsidR="00EF148E" w:rsidRPr="009E5255">
        <w:rPr>
          <w:lang w:eastAsia="en-GB"/>
        </w:rPr>
        <w:t xml:space="preserve">eligible for the </w:t>
      </w:r>
      <w:r w:rsidRPr="009E5255">
        <w:rPr>
          <w:lang w:eastAsia="en-GB"/>
        </w:rPr>
        <w:t>CT</w:t>
      </w:r>
      <w:r w:rsidR="00EF148E" w:rsidRPr="009E5255">
        <w:rPr>
          <w:lang w:eastAsia="en-GB"/>
        </w:rPr>
        <w:t>G</w:t>
      </w:r>
      <w:r w:rsidRPr="009E5255">
        <w:rPr>
          <w:lang w:eastAsia="en-GB"/>
        </w:rPr>
        <w:t xml:space="preserve"> benefit.  Raltitrexed (1.7%), durvalumab (0.9%) and ofatumumab (0.9%), which are used to treat chest cancer and chronic lymphocytic leukemia, </w:t>
      </w:r>
      <w:r w:rsidR="00EF148E" w:rsidRPr="009E5255">
        <w:rPr>
          <w:lang w:eastAsia="en-GB"/>
        </w:rPr>
        <w:t xml:space="preserve">were associated with </w:t>
      </w:r>
      <w:r w:rsidRPr="009E5255">
        <w:rPr>
          <w:lang w:eastAsia="en-GB"/>
        </w:rPr>
        <w:t xml:space="preserve">the highest incidence of CTG </w:t>
      </w:r>
      <w:r w:rsidR="00EF148E" w:rsidRPr="009E5255">
        <w:rPr>
          <w:lang w:eastAsia="en-GB"/>
        </w:rPr>
        <w:t>patient eligibility</w:t>
      </w:r>
      <w:r w:rsidRPr="009E5255">
        <w:rPr>
          <w:lang w:eastAsia="en-GB"/>
        </w:rPr>
        <w:t xml:space="preserve">.  Daratumumab (0%), pralatrexate (0%) (which are used to treat blood cancers) and topotecan (0%) (used to treat ovarian cancer) </w:t>
      </w:r>
      <w:r w:rsidR="00EF148E" w:rsidRPr="009E5255">
        <w:rPr>
          <w:lang w:eastAsia="en-GB"/>
        </w:rPr>
        <w:t xml:space="preserve">were associated with </w:t>
      </w:r>
      <w:r w:rsidRPr="009E5255">
        <w:rPr>
          <w:lang w:eastAsia="en-GB"/>
        </w:rPr>
        <w:t xml:space="preserve">the lowest incidence of CTG </w:t>
      </w:r>
      <w:r w:rsidR="00EF148E" w:rsidRPr="009E5255">
        <w:rPr>
          <w:lang w:eastAsia="en-GB"/>
        </w:rPr>
        <w:t>patient eligibility</w:t>
      </w:r>
      <w:r w:rsidRPr="009E5255">
        <w:rPr>
          <w:lang w:eastAsia="en-GB"/>
        </w:rPr>
        <w:t>.</w:t>
      </w:r>
    </w:p>
    <w:p w14:paraId="29F66C58" w14:textId="1DC9896A" w:rsidR="00091819" w:rsidRPr="009E5255" w:rsidRDefault="00091819" w:rsidP="00091819">
      <w:pPr>
        <w:pStyle w:val="Caption"/>
      </w:pPr>
      <w:bookmarkStart w:id="422" w:name="_Ref94161038"/>
      <w:r w:rsidRPr="009E5255">
        <w:t>Figure A</w:t>
      </w:r>
      <w:r w:rsidR="00E36C93">
        <w:fldChar w:fldCharType="begin"/>
      </w:r>
      <w:r w:rsidR="00E36C93">
        <w:instrText xml:space="preserve"> SEQ Figure_A \* ARABIC </w:instrText>
      </w:r>
      <w:r w:rsidR="00E36C93">
        <w:fldChar w:fldCharType="separate"/>
      </w:r>
      <w:r w:rsidR="000C766B">
        <w:rPr>
          <w:noProof/>
        </w:rPr>
        <w:t>12</w:t>
      </w:r>
      <w:r w:rsidR="00E36C93">
        <w:rPr>
          <w:noProof/>
        </w:rPr>
        <w:fldChar w:fldCharType="end"/>
      </w:r>
      <w:bookmarkEnd w:id="422"/>
      <w:r w:rsidRPr="009E5255">
        <w:t xml:space="preserve">. Utilisation by </w:t>
      </w:r>
      <w:r w:rsidR="00C56459" w:rsidRPr="009E5255">
        <w:t xml:space="preserve">item and </w:t>
      </w:r>
      <w:r w:rsidR="00EF148E" w:rsidRPr="009E5255">
        <w:t xml:space="preserve">patients’ </w:t>
      </w:r>
      <w:r w:rsidRPr="009E5255">
        <w:t xml:space="preserve">CTG </w:t>
      </w:r>
      <w:r w:rsidR="00733377" w:rsidRPr="009E5255">
        <w:t>eligibility</w:t>
      </w:r>
      <w:r w:rsidR="006C58AE" w:rsidRPr="009E5255">
        <w:t xml:space="preserve"> </w:t>
      </w:r>
      <w:r w:rsidR="00EF148E" w:rsidRPr="009E5255">
        <w:t>status</w:t>
      </w:r>
      <w:r w:rsidR="00C56459" w:rsidRPr="009E5255">
        <w:t xml:space="preserve">, Schedule 1 </w:t>
      </w:r>
      <w:r w:rsidRPr="009E5255">
        <w:t>(July 2016 - June 2021)</w:t>
      </w:r>
    </w:p>
    <w:p w14:paraId="6269AC7B" w14:textId="77777777" w:rsidR="0044231E" w:rsidRPr="009E5255" w:rsidRDefault="0044231E" w:rsidP="0044231E">
      <w:pPr>
        <w:pStyle w:val="NoSpacing"/>
        <w:rPr>
          <w:rFonts w:cstheme="majorHAnsi"/>
        </w:rPr>
      </w:pPr>
      <w:r w:rsidRPr="009E5255">
        <w:rPr>
          <w:rFonts w:cstheme="majorHAnsi"/>
          <w:noProof/>
        </w:rPr>
        <w:drawing>
          <wp:inline distT="0" distB="0" distL="0" distR="0" wp14:anchorId="300DD303" wp14:editId="0698CE7D">
            <wp:extent cx="4305300" cy="5359400"/>
            <wp:effectExtent l="0" t="0" r="0" b="0"/>
            <wp:docPr id="148" name="Graphic 148" descr="a coloured bar chart showing the utilisation by item and patients’ CTG eligibility status,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Graphic 148" descr="a coloured bar chart showing the utilisation by item and patients’ CTG eligibility status, Schedule 1 from July 2016 to June 2021."/>
                    <pic:cNvPicPr/>
                  </pic:nvPicPr>
                  <pic:blipFill>
                    <a:blip r:embed="rId135">
                      <a:extLst>
                        <a:ext uri="{96DAC541-7B7A-43D3-8B79-37D633B846F1}">
                          <asvg:svgBlip xmlns:asvg="http://schemas.microsoft.com/office/drawing/2016/SVG/main" r:embed="rId136"/>
                        </a:ext>
                      </a:extLst>
                    </a:blip>
                    <a:stretch>
                      <a:fillRect/>
                    </a:stretch>
                  </pic:blipFill>
                  <pic:spPr>
                    <a:xfrm>
                      <a:off x="0" y="0"/>
                      <a:ext cx="4305300" cy="5359400"/>
                    </a:xfrm>
                    <a:prstGeom prst="rect">
                      <a:avLst/>
                    </a:prstGeom>
                  </pic:spPr>
                </pic:pic>
              </a:graphicData>
            </a:graphic>
          </wp:inline>
        </w:drawing>
      </w:r>
    </w:p>
    <w:p w14:paraId="0B0AD4A3" w14:textId="58BE22A3"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4F7CB694" w14:textId="1160A33E" w:rsidR="0044231E" w:rsidRPr="009E5255" w:rsidRDefault="00C56459" w:rsidP="0044231E">
      <w:pPr>
        <w:rPr>
          <w:i/>
          <w:iCs/>
          <w:u w:val="single"/>
          <w:lang w:eastAsia="en-GB"/>
        </w:rPr>
      </w:pPr>
      <w:r w:rsidRPr="009E5255">
        <w:rPr>
          <w:i/>
          <w:iCs/>
          <w:u w:val="single"/>
          <w:lang w:eastAsia="en-GB"/>
        </w:rPr>
        <w:t>Patient o</w:t>
      </w:r>
      <w:r w:rsidR="0044231E" w:rsidRPr="009E5255">
        <w:rPr>
          <w:i/>
          <w:iCs/>
          <w:u w:val="single"/>
          <w:lang w:eastAsia="en-GB"/>
        </w:rPr>
        <w:t>ut-of-</w:t>
      </w:r>
      <w:r w:rsidRPr="009E5255">
        <w:rPr>
          <w:i/>
          <w:iCs/>
          <w:u w:val="single"/>
          <w:lang w:eastAsia="en-GB"/>
        </w:rPr>
        <w:t>p</w:t>
      </w:r>
      <w:r w:rsidR="0044231E" w:rsidRPr="009E5255">
        <w:rPr>
          <w:i/>
          <w:iCs/>
          <w:u w:val="single"/>
          <w:lang w:eastAsia="en-GB"/>
        </w:rPr>
        <w:t xml:space="preserve">ocket </w:t>
      </w:r>
      <w:r w:rsidRPr="009E5255">
        <w:rPr>
          <w:i/>
          <w:iCs/>
          <w:u w:val="single"/>
          <w:lang w:eastAsia="en-GB"/>
        </w:rPr>
        <w:t>c</w:t>
      </w:r>
      <w:r w:rsidR="0044231E" w:rsidRPr="009E5255">
        <w:rPr>
          <w:i/>
          <w:iCs/>
          <w:u w:val="single"/>
          <w:lang w:eastAsia="en-GB"/>
        </w:rPr>
        <w:t xml:space="preserve">osts </w:t>
      </w:r>
    </w:p>
    <w:p w14:paraId="6E058A6E" w14:textId="5AAD77EE" w:rsidR="0044231E" w:rsidRPr="009E5255" w:rsidRDefault="0044231E" w:rsidP="00412275">
      <w:r w:rsidRPr="009E5255">
        <w:rPr>
          <w:lang w:eastAsia="en-GB"/>
        </w:rPr>
        <w:t xml:space="preserve">A summary of the average total out-of-pocket costs for Schedule 1 and Schedule 2 medicines is provided in </w:t>
      </w:r>
      <w:r w:rsidR="00412275" w:rsidRPr="009E5255">
        <w:rPr>
          <w:lang w:eastAsia="en-GB"/>
        </w:rPr>
        <w:fldChar w:fldCharType="begin"/>
      </w:r>
      <w:r w:rsidR="00412275" w:rsidRPr="009E5255">
        <w:rPr>
          <w:lang w:eastAsia="en-GB"/>
        </w:rPr>
        <w:instrText xml:space="preserve"> REF _Ref94161105 \h </w:instrText>
      </w:r>
      <w:r w:rsidR="00412275" w:rsidRPr="009E5255">
        <w:rPr>
          <w:lang w:eastAsia="en-GB"/>
        </w:rPr>
      </w:r>
      <w:r w:rsidR="00412275" w:rsidRPr="009E5255">
        <w:rPr>
          <w:lang w:eastAsia="en-GB"/>
        </w:rPr>
        <w:fldChar w:fldCharType="separate"/>
      </w:r>
      <w:r w:rsidR="000C766B" w:rsidRPr="009E5255">
        <w:t>Figure A</w:t>
      </w:r>
      <w:r w:rsidR="000C766B">
        <w:rPr>
          <w:noProof/>
        </w:rPr>
        <w:t>13</w:t>
      </w:r>
      <w:r w:rsidR="00412275" w:rsidRPr="009E5255">
        <w:rPr>
          <w:lang w:eastAsia="en-GB"/>
        </w:rPr>
        <w:fldChar w:fldCharType="end"/>
      </w:r>
      <w:r w:rsidR="00412275" w:rsidRPr="009E5255">
        <w:rPr>
          <w:lang w:eastAsia="en-GB"/>
        </w:rPr>
        <w:t xml:space="preserve"> </w:t>
      </w:r>
      <w:r w:rsidRPr="009E5255">
        <w:rPr>
          <w:lang w:eastAsia="en-GB"/>
        </w:rPr>
        <w:t>and</w:t>
      </w:r>
      <w:r w:rsidR="00412275" w:rsidRPr="009E5255">
        <w:rPr>
          <w:lang w:eastAsia="en-GB"/>
        </w:rPr>
        <w:t xml:space="preserve"> </w:t>
      </w:r>
      <w:r w:rsidR="00412275" w:rsidRPr="009E5255">
        <w:rPr>
          <w:lang w:eastAsia="en-GB"/>
        </w:rPr>
        <w:fldChar w:fldCharType="begin"/>
      </w:r>
      <w:r w:rsidR="00412275" w:rsidRPr="009E5255">
        <w:rPr>
          <w:lang w:eastAsia="en-GB"/>
        </w:rPr>
        <w:instrText xml:space="preserve"> REF _Ref94161163 \h </w:instrText>
      </w:r>
      <w:r w:rsidR="00412275" w:rsidRPr="009E5255">
        <w:rPr>
          <w:lang w:eastAsia="en-GB"/>
        </w:rPr>
      </w:r>
      <w:r w:rsidR="00412275" w:rsidRPr="009E5255">
        <w:rPr>
          <w:lang w:eastAsia="en-GB"/>
        </w:rPr>
        <w:fldChar w:fldCharType="separate"/>
      </w:r>
      <w:r w:rsidR="000C766B" w:rsidRPr="009E5255">
        <w:t>Figure A</w:t>
      </w:r>
      <w:r w:rsidR="000C766B">
        <w:rPr>
          <w:noProof/>
        </w:rPr>
        <w:t>14</w:t>
      </w:r>
      <w:r w:rsidR="00412275" w:rsidRPr="009E5255">
        <w:rPr>
          <w:lang w:eastAsia="en-GB"/>
        </w:rPr>
        <w:fldChar w:fldCharType="end"/>
      </w:r>
      <w:r w:rsidRPr="009E5255">
        <w:rPr>
          <w:lang w:eastAsia="en-GB"/>
        </w:rPr>
        <w:t xml:space="preserve">, respectively.  Methotrexate and pertuzumab had the highest average total out-of-pocket costs for Schedule 1 medicines.  Interferon Alfa-2a and trastuzumab had the highest average total out-of-pocket costs for Schedule 2 medicines. </w:t>
      </w:r>
      <w:r w:rsidRPr="009E5255">
        <w:t xml:space="preserve"> </w:t>
      </w:r>
      <w:r w:rsidRPr="009E5255">
        <w:rPr>
          <w:lang w:eastAsia="en-GB"/>
        </w:rPr>
        <w:t xml:space="preserve">A summary of the average total out-of-pocket costs per year is provided in </w:t>
      </w:r>
      <w:r w:rsidR="00412275" w:rsidRPr="009E5255">
        <w:rPr>
          <w:lang w:eastAsia="en-GB"/>
        </w:rPr>
        <w:fldChar w:fldCharType="begin"/>
      </w:r>
      <w:r w:rsidR="00412275" w:rsidRPr="009E5255">
        <w:rPr>
          <w:lang w:eastAsia="en-GB"/>
        </w:rPr>
        <w:instrText xml:space="preserve"> REF _Ref94161233 \h </w:instrText>
      </w:r>
      <w:r w:rsidR="00412275" w:rsidRPr="009E5255">
        <w:rPr>
          <w:lang w:eastAsia="en-GB"/>
        </w:rPr>
      </w:r>
      <w:r w:rsidR="00412275" w:rsidRPr="009E5255">
        <w:rPr>
          <w:lang w:eastAsia="en-GB"/>
        </w:rPr>
        <w:fldChar w:fldCharType="separate"/>
      </w:r>
      <w:r w:rsidR="000C766B" w:rsidRPr="009E5255">
        <w:t>Figure A</w:t>
      </w:r>
      <w:r w:rsidR="000C766B">
        <w:rPr>
          <w:noProof/>
        </w:rPr>
        <w:t>15</w:t>
      </w:r>
      <w:r w:rsidR="00412275" w:rsidRPr="009E5255">
        <w:rPr>
          <w:lang w:eastAsia="en-GB"/>
        </w:rPr>
        <w:fldChar w:fldCharType="end"/>
      </w:r>
      <w:r w:rsidR="00412275" w:rsidRPr="009E5255">
        <w:rPr>
          <w:lang w:eastAsia="en-GB"/>
        </w:rPr>
        <w:t xml:space="preserve"> </w:t>
      </w:r>
      <w:r w:rsidRPr="009E5255">
        <w:rPr>
          <w:lang w:eastAsia="en-GB"/>
        </w:rPr>
        <w:t>and indicates that, overall, patients had a total average out-of-pocket totalling $342 over the 5 years (July 2016 to June 2021).</w:t>
      </w:r>
    </w:p>
    <w:p w14:paraId="371B882C" w14:textId="049071F2" w:rsidR="00412275" w:rsidRPr="009E5255" w:rsidRDefault="00412275" w:rsidP="00412275">
      <w:pPr>
        <w:pStyle w:val="Caption"/>
      </w:pPr>
      <w:bookmarkStart w:id="423" w:name="_Ref94161105"/>
      <w:r w:rsidRPr="009E5255">
        <w:t>Figure A</w:t>
      </w:r>
      <w:r w:rsidR="00E36C93">
        <w:fldChar w:fldCharType="begin"/>
      </w:r>
      <w:r w:rsidR="00E36C93">
        <w:instrText xml:space="preserve"> SEQ Figure_A \* ARABIC </w:instrText>
      </w:r>
      <w:r w:rsidR="00E36C93">
        <w:fldChar w:fldCharType="separate"/>
      </w:r>
      <w:r w:rsidR="000C766B">
        <w:rPr>
          <w:noProof/>
        </w:rPr>
        <w:t>13</w:t>
      </w:r>
      <w:r w:rsidR="00E36C93">
        <w:rPr>
          <w:noProof/>
        </w:rPr>
        <w:fldChar w:fldCharType="end"/>
      </w:r>
      <w:bookmarkEnd w:id="423"/>
      <w:r w:rsidRPr="009E5255">
        <w:t xml:space="preserve">. </w:t>
      </w:r>
      <w:r w:rsidR="00733377" w:rsidRPr="009E5255">
        <w:t>Mean patient o</w:t>
      </w:r>
      <w:r w:rsidRPr="009E5255">
        <w:t>ut-of-</w:t>
      </w:r>
      <w:r w:rsidR="00733377" w:rsidRPr="009E5255">
        <w:t>p</w:t>
      </w:r>
      <w:r w:rsidRPr="009E5255">
        <w:t xml:space="preserve">ocket </w:t>
      </w:r>
      <w:r w:rsidR="00733377" w:rsidRPr="009E5255">
        <w:t>c</w:t>
      </w:r>
      <w:r w:rsidRPr="009E5255">
        <w:t>osts by</w:t>
      </w:r>
      <w:r w:rsidR="00733377" w:rsidRPr="009E5255">
        <w:t xml:space="preserve"> EFC</w:t>
      </w:r>
      <w:r w:rsidRPr="009E5255">
        <w:t xml:space="preserve"> </w:t>
      </w:r>
      <w:r w:rsidR="00733377" w:rsidRPr="009E5255">
        <w:t xml:space="preserve">item, </w:t>
      </w:r>
      <w:r w:rsidRPr="009E5255">
        <w:t>Schedule 1</w:t>
      </w:r>
      <w:r w:rsidR="00733377" w:rsidRPr="009E5255">
        <w:t xml:space="preserve"> </w:t>
      </w:r>
      <w:r w:rsidRPr="009E5255">
        <w:t>(July 2016 - June 2021)</w:t>
      </w:r>
    </w:p>
    <w:p w14:paraId="3F9E3A5B" w14:textId="77777777" w:rsidR="0044231E" w:rsidRPr="009E5255" w:rsidRDefault="0044231E" w:rsidP="0044231E">
      <w:pPr>
        <w:pStyle w:val="NoSpacing"/>
        <w:rPr>
          <w:rFonts w:cstheme="majorHAnsi"/>
        </w:rPr>
      </w:pPr>
      <w:r w:rsidRPr="009E5255">
        <w:rPr>
          <w:rFonts w:cstheme="majorHAnsi"/>
          <w:noProof/>
        </w:rPr>
        <w:drawing>
          <wp:inline distT="0" distB="0" distL="0" distR="0" wp14:anchorId="41DE0670" wp14:editId="210E9F45">
            <wp:extent cx="4305300" cy="3276600"/>
            <wp:effectExtent l="0" t="0" r="0" b="0"/>
            <wp:docPr id="149" name="Graphic 149" descr="a column chart of the mean patient out-of-pocket costs by EFC item,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Graphic 149" descr="a column chart of the mean patient out-of-pocket costs by EFC item, Schedule 1 from July 2016 to June 2021."/>
                    <pic:cNvPicPr/>
                  </pic:nvPicPr>
                  <pic:blipFill>
                    <a:blip r:embed="rId137">
                      <a:extLst>
                        <a:ext uri="{96DAC541-7B7A-43D3-8B79-37D633B846F1}">
                          <asvg:svgBlip xmlns:asvg="http://schemas.microsoft.com/office/drawing/2016/SVG/main" r:embed="rId138"/>
                        </a:ext>
                      </a:extLst>
                    </a:blip>
                    <a:stretch>
                      <a:fillRect/>
                    </a:stretch>
                  </pic:blipFill>
                  <pic:spPr>
                    <a:xfrm>
                      <a:off x="0" y="0"/>
                      <a:ext cx="4305300" cy="3276600"/>
                    </a:xfrm>
                    <a:prstGeom prst="rect">
                      <a:avLst/>
                    </a:prstGeom>
                  </pic:spPr>
                </pic:pic>
              </a:graphicData>
            </a:graphic>
          </wp:inline>
        </w:drawing>
      </w:r>
    </w:p>
    <w:p w14:paraId="34319485" w14:textId="6C5AF2AD"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6D1B7586" w14:textId="77777777" w:rsidR="0044231E" w:rsidRPr="009E5255" w:rsidRDefault="0044231E" w:rsidP="003A6F1A">
      <w:pPr>
        <w:pStyle w:val="TableNotes"/>
      </w:pPr>
      <w:r w:rsidRPr="009E5255">
        <w:t>Note:</w:t>
      </w:r>
      <w:r w:rsidRPr="009E5255">
        <w:tab/>
        <w:t>Based on reported PBS patient co-payments.</w:t>
      </w:r>
    </w:p>
    <w:p w14:paraId="51789342" w14:textId="77777777" w:rsidR="0044231E" w:rsidRPr="009E5255" w:rsidRDefault="0044231E" w:rsidP="0044231E"/>
    <w:p w14:paraId="20D3559A" w14:textId="4D7209C8" w:rsidR="00412275" w:rsidRPr="009E5255" w:rsidRDefault="00412275" w:rsidP="00412275">
      <w:pPr>
        <w:pStyle w:val="Caption"/>
      </w:pPr>
      <w:bookmarkStart w:id="424" w:name="_Ref94161163"/>
      <w:r w:rsidRPr="009E5255">
        <w:t>Figure A</w:t>
      </w:r>
      <w:r w:rsidR="00E36C93">
        <w:fldChar w:fldCharType="begin"/>
      </w:r>
      <w:r w:rsidR="00E36C93">
        <w:instrText xml:space="preserve"> SEQ Figure_A \* ARABIC </w:instrText>
      </w:r>
      <w:r w:rsidR="00E36C93">
        <w:fldChar w:fldCharType="separate"/>
      </w:r>
      <w:r w:rsidR="000C766B">
        <w:rPr>
          <w:noProof/>
        </w:rPr>
        <w:t>14</w:t>
      </w:r>
      <w:r w:rsidR="00E36C93">
        <w:rPr>
          <w:noProof/>
        </w:rPr>
        <w:fldChar w:fldCharType="end"/>
      </w:r>
      <w:bookmarkEnd w:id="424"/>
      <w:r w:rsidRPr="009E5255">
        <w:t xml:space="preserve">. </w:t>
      </w:r>
      <w:r w:rsidR="00733377" w:rsidRPr="009E5255">
        <w:t>Mean</w:t>
      </w:r>
      <w:r w:rsidRPr="009E5255">
        <w:t xml:space="preserve"> </w:t>
      </w:r>
      <w:r w:rsidR="00733377" w:rsidRPr="009E5255">
        <w:t>patient o</w:t>
      </w:r>
      <w:r w:rsidRPr="009E5255">
        <w:t>ut-of-</w:t>
      </w:r>
      <w:r w:rsidR="00733377" w:rsidRPr="009E5255">
        <w:t>p</w:t>
      </w:r>
      <w:r w:rsidRPr="009E5255">
        <w:t>ocket</w:t>
      </w:r>
      <w:r w:rsidR="00733377" w:rsidRPr="009E5255">
        <w:t xml:space="preserve"> c</w:t>
      </w:r>
      <w:r w:rsidRPr="009E5255">
        <w:t>osts</w:t>
      </w:r>
      <w:r w:rsidR="00733377" w:rsidRPr="009E5255">
        <w:t xml:space="preserve">, </w:t>
      </w:r>
      <w:r w:rsidRPr="009E5255">
        <w:t>Schedule 2 (July 2016 - June 2021)</w:t>
      </w:r>
    </w:p>
    <w:p w14:paraId="7E279B24" w14:textId="77777777" w:rsidR="0044231E" w:rsidRPr="009E5255" w:rsidRDefault="0044231E" w:rsidP="00A95547">
      <w:pPr>
        <w:pStyle w:val="TableHeader"/>
      </w:pPr>
      <w:r w:rsidRPr="009E5255">
        <w:drawing>
          <wp:inline distT="0" distB="0" distL="0" distR="0" wp14:anchorId="788067E4" wp14:editId="2B3547A4">
            <wp:extent cx="4229100" cy="3276600"/>
            <wp:effectExtent l="0" t="0" r="0" b="0"/>
            <wp:docPr id="150" name="Graphic 150" descr="a column chart of the mean patient out-of-pocket costs, Schedule 2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Graphic 150" descr="a column chart of the mean patient out-of-pocket costs, Schedule 2 from July 2016 to June 2021."/>
                    <pic:cNvPicPr/>
                  </pic:nvPicPr>
                  <pic:blipFill>
                    <a:blip r:embed="rId139">
                      <a:extLst>
                        <a:ext uri="{96DAC541-7B7A-43D3-8B79-37D633B846F1}">
                          <asvg:svgBlip xmlns:asvg="http://schemas.microsoft.com/office/drawing/2016/SVG/main" r:embed="rId140"/>
                        </a:ext>
                      </a:extLst>
                    </a:blip>
                    <a:stretch>
                      <a:fillRect/>
                    </a:stretch>
                  </pic:blipFill>
                  <pic:spPr>
                    <a:xfrm>
                      <a:off x="0" y="0"/>
                      <a:ext cx="4229100" cy="3276600"/>
                    </a:xfrm>
                    <a:prstGeom prst="rect">
                      <a:avLst/>
                    </a:prstGeom>
                  </pic:spPr>
                </pic:pic>
              </a:graphicData>
            </a:graphic>
          </wp:inline>
        </w:drawing>
      </w:r>
    </w:p>
    <w:p w14:paraId="5077C1EB" w14:textId="027361EE"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33B46961" w14:textId="35A79FBB" w:rsidR="0044231E" w:rsidRPr="009E5255" w:rsidRDefault="0044231E" w:rsidP="003A6F1A">
      <w:pPr>
        <w:pStyle w:val="TableNotes"/>
      </w:pPr>
      <w:r w:rsidRPr="009E5255">
        <w:t>Note:</w:t>
      </w:r>
      <w:r w:rsidRPr="009E5255">
        <w:tab/>
        <w:t>Based on reported PBS patient co-payments.</w:t>
      </w:r>
      <w:bookmarkStart w:id="425" w:name="_Ref88071083"/>
    </w:p>
    <w:p w14:paraId="12BD084A" w14:textId="461E71C4" w:rsidR="00412275" w:rsidRPr="009E5255" w:rsidRDefault="00412275" w:rsidP="00412275">
      <w:pPr>
        <w:pStyle w:val="Caption"/>
      </w:pPr>
      <w:bookmarkStart w:id="426" w:name="_Ref94161233"/>
      <w:bookmarkEnd w:id="425"/>
      <w:r w:rsidRPr="009E5255">
        <w:t>Figure A</w:t>
      </w:r>
      <w:r w:rsidR="00E36C93">
        <w:fldChar w:fldCharType="begin"/>
      </w:r>
      <w:r w:rsidR="00E36C93">
        <w:instrText xml:space="preserve"> SEQ Figure_A \* ARABIC </w:instrText>
      </w:r>
      <w:r w:rsidR="00E36C93">
        <w:fldChar w:fldCharType="separate"/>
      </w:r>
      <w:r w:rsidR="000C766B">
        <w:rPr>
          <w:noProof/>
        </w:rPr>
        <w:t>15</w:t>
      </w:r>
      <w:r w:rsidR="00E36C93">
        <w:rPr>
          <w:noProof/>
        </w:rPr>
        <w:fldChar w:fldCharType="end"/>
      </w:r>
      <w:bookmarkEnd w:id="426"/>
      <w:r w:rsidRPr="009E5255">
        <w:t xml:space="preserve">. </w:t>
      </w:r>
      <w:r w:rsidR="00733377" w:rsidRPr="009E5255">
        <w:t>Mean</w:t>
      </w:r>
      <w:r w:rsidRPr="009E5255">
        <w:t xml:space="preserve"> </w:t>
      </w:r>
      <w:r w:rsidR="00733377" w:rsidRPr="009E5255">
        <w:t>o</w:t>
      </w:r>
      <w:r w:rsidRPr="009E5255">
        <w:t>ut-of</w:t>
      </w:r>
      <w:r w:rsidR="00733377" w:rsidRPr="009E5255">
        <w:t>-p</w:t>
      </w:r>
      <w:r w:rsidRPr="009E5255">
        <w:t xml:space="preserve">ocket </w:t>
      </w:r>
      <w:r w:rsidR="00733377" w:rsidRPr="009E5255">
        <w:t>c</w:t>
      </w:r>
      <w:r w:rsidRPr="009E5255">
        <w:t>osts</w:t>
      </w:r>
      <w:r w:rsidR="00733377" w:rsidRPr="009E5255">
        <w:t xml:space="preserve"> (July 2016 - June 2021)</w:t>
      </w:r>
    </w:p>
    <w:p w14:paraId="223CE2D7" w14:textId="77777777" w:rsidR="0044231E" w:rsidRPr="009E5255" w:rsidRDefault="0044231E" w:rsidP="0044231E">
      <w:pPr>
        <w:pStyle w:val="NoSpacing"/>
        <w:rPr>
          <w:rFonts w:cstheme="majorHAnsi"/>
        </w:rPr>
      </w:pPr>
      <w:r w:rsidRPr="009E5255">
        <w:rPr>
          <w:rFonts w:cstheme="majorHAnsi"/>
          <w:noProof/>
        </w:rPr>
        <w:drawing>
          <wp:inline distT="0" distB="0" distL="0" distR="0" wp14:anchorId="3BAE16D4" wp14:editId="31A37BFD">
            <wp:extent cx="4191000" cy="2387600"/>
            <wp:effectExtent l="0" t="0" r="0" b="0"/>
            <wp:docPr id="151" name="Graphic 151" descr="a column chart of the Mean out-of-pocket costs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Graphic 151" descr="a column chart of the Mean out-of-pocket costs from July 2016 to June 2021."/>
                    <pic:cNvPicPr/>
                  </pic:nvPicPr>
                  <pic:blipFill>
                    <a:blip r:embed="rId141">
                      <a:extLst>
                        <a:ext uri="{96DAC541-7B7A-43D3-8B79-37D633B846F1}">
                          <asvg:svgBlip xmlns:asvg="http://schemas.microsoft.com/office/drawing/2016/SVG/main" r:embed="rId142"/>
                        </a:ext>
                      </a:extLst>
                    </a:blip>
                    <a:stretch>
                      <a:fillRect/>
                    </a:stretch>
                  </pic:blipFill>
                  <pic:spPr>
                    <a:xfrm>
                      <a:off x="0" y="0"/>
                      <a:ext cx="4191000" cy="2387600"/>
                    </a:xfrm>
                    <a:prstGeom prst="rect">
                      <a:avLst/>
                    </a:prstGeom>
                  </pic:spPr>
                </pic:pic>
              </a:graphicData>
            </a:graphic>
          </wp:inline>
        </w:drawing>
      </w:r>
    </w:p>
    <w:p w14:paraId="14D72401" w14:textId="21E1D097"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1C8D024C" w14:textId="77777777" w:rsidR="0044231E" w:rsidRPr="009E5255" w:rsidRDefault="0044231E" w:rsidP="003A6F1A">
      <w:pPr>
        <w:pStyle w:val="TableNotes"/>
      </w:pPr>
      <w:r w:rsidRPr="009E5255">
        <w:t>Note:</w:t>
      </w:r>
      <w:r w:rsidRPr="009E5255">
        <w:tab/>
        <w:t>Based on reported PBS patient co-payments.</w:t>
      </w:r>
    </w:p>
    <w:p w14:paraId="1F546028" w14:textId="2246588C" w:rsidR="0044231E" w:rsidRPr="009E5255" w:rsidRDefault="0044231E" w:rsidP="0044231E">
      <w:pPr>
        <w:rPr>
          <w:i/>
          <w:iCs/>
          <w:u w:val="single"/>
          <w:lang w:eastAsia="en-GB"/>
        </w:rPr>
      </w:pPr>
      <w:r w:rsidRPr="009E5255">
        <w:rPr>
          <w:i/>
          <w:iCs/>
          <w:u w:val="single"/>
          <w:lang w:eastAsia="en-GB"/>
        </w:rPr>
        <w:t>Utilisation by State</w:t>
      </w:r>
      <w:r w:rsidR="00EF3BB4" w:rsidRPr="009E5255">
        <w:rPr>
          <w:i/>
          <w:iCs/>
          <w:u w:val="single"/>
          <w:lang w:eastAsia="en-GB"/>
        </w:rPr>
        <w:t xml:space="preserve"> and Territory</w:t>
      </w:r>
    </w:p>
    <w:p w14:paraId="02F9A7F7" w14:textId="40BB9C14" w:rsidR="0044231E" w:rsidRPr="009E5255" w:rsidRDefault="007F485B" w:rsidP="0044231E">
      <w:pPr>
        <w:rPr>
          <w:lang w:eastAsia="en-GB"/>
        </w:rPr>
      </w:pPr>
      <w:r w:rsidRPr="009E5255">
        <w:rPr>
          <w:lang w:eastAsia="en-GB"/>
        </w:rPr>
        <w:t xml:space="preserve">EFC </w:t>
      </w:r>
      <w:r w:rsidR="007369E9" w:rsidRPr="009E5255">
        <w:rPr>
          <w:lang w:eastAsia="en-GB"/>
        </w:rPr>
        <w:t xml:space="preserve">drug (in grams) and </w:t>
      </w:r>
      <w:r w:rsidRPr="009E5255">
        <w:rPr>
          <w:lang w:eastAsia="en-GB"/>
        </w:rPr>
        <w:t xml:space="preserve">service volumes </w:t>
      </w:r>
      <w:r w:rsidR="007369E9" w:rsidRPr="009E5255">
        <w:rPr>
          <w:lang w:eastAsia="en-GB"/>
        </w:rPr>
        <w:t xml:space="preserve">over the period July 2016 to June 2021 </w:t>
      </w:r>
      <w:r w:rsidR="00903622" w:rsidRPr="009E5255">
        <w:rPr>
          <w:lang w:eastAsia="en-GB"/>
        </w:rPr>
        <w:t>are</w:t>
      </w:r>
      <w:r w:rsidRPr="009E5255">
        <w:rPr>
          <w:lang w:eastAsia="en-GB"/>
        </w:rPr>
        <w:t xml:space="preserve"> </w:t>
      </w:r>
      <w:r w:rsidR="00903622" w:rsidRPr="009E5255">
        <w:rPr>
          <w:lang w:eastAsia="en-GB"/>
        </w:rPr>
        <w:t>summarised by State and Territory</w:t>
      </w:r>
      <w:r w:rsidRPr="009E5255">
        <w:rPr>
          <w:lang w:eastAsia="en-GB"/>
        </w:rPr>
        <w:t xml:space="preserve"> in</w:t>
      </w:r>
      <w:r w:rsidR="007369E9" w:rsidRPr="009E5255">
        <w:rPr>
          <w:lang w:eastAsia="en-GB"/>
        </w:rPr>
        <w:t xml:space="preserve"> </w:t>
      </w:r>
      <w:r w:rsidR="007369E9" w:rsidRPr="009E5255">
        <w:rPr>
          <w:lang w:eastAsia="en-GB"/>
        </w:rPr>
        <w:fldChar w:fldCharType="begin"/>
      </w:r>
      <w:r w:rsidR="007369E9" w:rsidRPr="009E5255">
        <w:rPr>
          <w:lang w:eastAsia="en-GB"/>
        </w:rPr>
        <w:instrText xml:space="preserve"> REF _Ref94161314 \h </w:instrText>
      </w:r>
      <w:r w:rsidR="007369E9" w:rsidRPr="009E5255">
        <w:rPr>
          <w:lang w:eastAsia="en-GB"/>
        </w:rPr>
      </w:r>
      <w:r w:rsidR="007369E9" w:rsidRPr="009E5255">
        <w:rPr>
          <w:lang w:eastAsia="en-GB"/>
        </w:rPr>
        <w:fldChar w:fldCharType="separate"/>
      </w:r>
      <w:r w:rsidR="000C766B" w:rsidRPr="009E5255">
        <w:t>Table A</w:t>
      </w:r>
      <w:r w:rsidR="000C766B">
        <w:rPr>
          <w:noProof/>
        </w:rPr>
        <w:t>13</w:t>
      </w:r>
      <w:r w:rsidR="007369E9" w:rsidRPr="009E5255">
        <w:rPr>
          <w:lang w:eastAsia="en-GB"/>
        </w:rPr>
        <w:fldChar w:fldCharType="end"/>
      </w:r>
      <w:r w:rsidRPr="009E5255">
        <w:rPr>
          <w:lang w:eastAsia="en-GB"/>
        </w:rPr>
        <w:t xml:space="preserve"> </w:t>
      </w:r>
      <w:r w:rsidR="007369E9" w:rsidRPr="009E5255">
        <w:rPr>
          <w:lang w:eastAsia="en-GB"/>
        </w:rPr>
        <w:t xml:space="preserve">and </w:t>
      </w:r>
      <w:r w:rsidR="001D1ABA" w:rsidRPr="009E5255">
        <w:rPr>
          <w:lang w:eastAsia="en-GB"/>
        </w:rPr>
        <w:fldChar w:fldCharType="begin"/>
      </w:r>
      <w:r w:rsidR="001D1ABA" w:rsidRPr="009E5255">
        <w:rPr>
          <w:lang w:eastAsia="en-GB"/>
        </w:rPr>
        <w:instrText xml:space="preserve"> REF _Ref106183763 \h </w:instrText>
      </w:r>
      <w:r w:rsidR="001D1ABA" w:rsidRPr="009E5255">
        <w:rPr>
          <w:lang w:eastAsia="en-GB"/>
        </w:rPr>
      </w:r>
      <w:r w:rsidR="001D1ABA" w:rsidRPr="009E5255">
        <w:rPr>
          <w:lang w:eastAsia="en-GB"/>
        </w:rPr>
        <w:fldChar w:fldCharType="separate"/>
      </w:r>
      <w:r w:rsidR="000C766B" w:rsidRPr="009E5255">
        <w:t>Table A</w:t>
      </w:r>
      <w:r w:rsidR="000C766B">
        <w:rPr>
          <w:noProof/>
        </w:rPr>
        <w:t>14</w:t>
      </w:r>
      <w:r w:rsidR="001D1ABA" w:rsidRPr="009E5255">
        <w:rPr>
          <w:lang w:eastAsia="en-GB"/>
        </w:rPr>
        <w:fldChar w:fldCharType="end"/>
      </w:r>
      <w:r w:rsidR="007369E9" w:rsidRPr="009E5255">
        <w:rPr>
          <w:lang w:eastAsia="en-GB"/>
        </w:rPr>
        <w:t>, respectively</w:t>
      </w:r>
      <w:r w:rsidR="00AA07A2">
        <w:rPr>
          <w:lang w:eastAsia="en-GB"/>
        </w:rPr>
        <w:t xml:space="preserve">, and </w:t>
      </w:r>
      <w:r w:rsidRPr="009E5255">
        <w:rPr>
          <w:lang w:eastAsia="en-GB"/>
        </w:rPr>
        <w:t xml:space="preserve">.  </w:t>
      </w:r>
      <w:r w:rsidR="0044231E" w:rsidRPr="009E5255">
        <w:rPr>
          <w:lang w:eastAsia="en-GB"/>
        </w:rPr>
        <w:t>Overall, states with the largest populations had the greatest consumption of EFC medicines.</w:t>
      </w:r>
    </w:p>
    <w:p w14:paraId="12C3A15C" w14:textId="6BC25403" w:rsidR="00EF3BB4" w:rsidRPr="009E5255" w:rsidRDefault="00EF3BB4" w:rsidP="00EF3BB4">
      <w:pPr>
        <w:pStyle w:val="Caption"/>
      </w:pPr>
      <w:bookmarkStart w:id="427" w:name="_Ref94161314"/>
      <w:r w:rsidRPr="009E5255">
        <w:t>Table A</w:t>
      </w:r>
      <w:r w:rsidR="00E36C93">
        <w:fldChar w:fldCharType="begin"/>
      </w:r>
      <w:r w:rsidR="00E36C93">
        <w:instrText xml:space="preserve"> SEQ Table_A \* ARABIC </w:instrText>
      </w:r>
      <w:r w:rsidR="00E36C93">
        <w:fldChar w:fldCharType="separate"/>
      </w:r>
      <w:r w:rsidR="000C766B">
        <w:rPr>
          <w:noProof/>
        </w:rPr>
        <w:t>13</w:t>
      </w:r>
      <w:r w:rsidR="00E36C93">
        <w:rPr>
          <w:noProof/>
        </w:rPr>
        <w:fldChar w:fldCharType="end"/>
      </w:r>
      <w:bookmarkEnd w:id="427"/>
      <w:r w:rsidRPr="009E5255">
        <w:t xml:space="preserve">. Quantity </w:t>
      </w:r>
      <w:r w:rsidR="00980A68" w:rsidRPr="009E5255">
        <w:t xml:space="preserve">supplied </w:t>
      </w:r>
      <w:r w:rsidRPr="009E5255">
        <w:t>(grams) by State</w:t>
      </w:r>
      <w:r w:rsidR="00980A68" w:rsidRPr="009E5255">
        <w:t xml:space="preserve"> and Territory, Schedule 1</w:t>
      </w:r>
      <w:r w:rsidRPr="009E5255">
        <w:t xml:space="preserve"> (July 2016 - June 2021)</w:t>
      </w:r>
    </w:p>
    <w:tbl>
      <w:tblPr>
        <w:tblW w:w="9305" w:type="dxa"/>
        <w:tblLayout w:type="fixed"/>
        <w:tblLook w:val="04A0" w:firstRow="1" w:lastRow="0" w:firstColumn="1" w:lastColumn="0" w:noHBand="0" w:noVBand="1"/>
        <w:tblCaption w:val="Quantity supplied (grams) by State and Territory, Schedule 1 from July 2016 to June 2021"/>
      </w:tblPr>
      <w:tblGrid>
        <w:gridCol w:w="1696"/>
        <w:gridCol w:w="851"/>
        <w:gridCol w:w="992"/>
        <w:gridCol w:w="992"/>
        <w:gridCol w:w="828"/>
        <w:gridCol w:w="986"/>
        <w:gridCol w:w="987"/>
        <w:gridCol w:w="986"/>
        <w:gridCol w:w="987"/>
      </w:tblGrid>
      <w:tr w:rsidR="0044231E" w:rsidRPr="009E5255" w14:paraId="5DF91C52" w14:textId="77777777" w:rsidTr="004372F0">
        <w:trPr>
          <w:trHeight w:val="20"/>
          <w:tblHeader/>
        </w:trPr>
        <w:tc>
          <w:tcPr>
            <w:tcW w:w="1696" w:type="dxa"/>
            <w:tcBorders>
              <w:bottom w:val="single" w:sz="4" w:space="0" w:color="auto"/>
            </w:tcBorders>
            <w:shd w:val="clear" w:color="auto" w:fill="auto"/>
            <w:noWrap/>
            <w:vAlign w:val="bottom"/>
            <w:hideMark/>
          </w:tcPr>
          <w:p w14:paraId="1CA8DC6A" w14:textId="77777777" w:rsidR="0044231E" w:rsidRPr="009E5255" w:rsidRDefault="0044231E" w:rsidP="00EA0B5A">
            <w:pPr>
              <w:pStyle w:val="NoSpacing"/>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Drug Name</w:t>
            </w:r>
          </w:p>
        </w:tc>
        <w:tc>
          <w:tcPr>
            <w:tcW w:w="851" w:type="dxa"/>
            <w:tcBorders>
              <w:bottom w:val="single" w:sz="4" w:space="0" w:color="auto"/>
            </w:tcBorders>
            <w:shd w:val="clear" w:color="auto" w:fill="auto"/>
            <w:noWrap/>
            <w:hideMark/>
          </w:tcPr>
          <w:p w14:paraId="151C880E" w14:textId="77777777" w:rsidR="0044231E" w:rsidRPr="009E5255" w:rsidRDefault="0044231E" w:rsidP="004372F0">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ACT</w:t>
            </w:r>
          </w:p>
        </w:tc>
        <w:tc>
          <w:tcPr>
            <w:tcW w:w="992" w:type="dxa"/>
            <w:tcBorders>
              <w:bottom w:val="single" w:sz="4" w:space="0" w:color="auto"/>
            </w:tcBorders>
            <w:shd w:val="clear" w:color="auto" w:fill="auto"/>
            <w:noWrap/>
            <w:hideMark/>
          </w:tcPr>
          <w:p w14:paraId="029C47BF" w14:textId="77777777" w:rsidR="0044231E" w:rsidRPr="009E5255" w:rsidRDefault="0044231E" w:rsidP="004372F0">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NSW</w:t>
            </w:r>
          </w:p>
        </w:tc>
        <w:tc>
          <w:tcPr>
            <w:tcW w:w="992" w:type="dxa"/>
            <w:tcBorders>
              <w:bottom w:val="single" w:sz="4" w:space="0" w:color="auto"/>
            </w:tcBorders>
            <w:shd w:val="clear" w:color="auto" w:fill="auto"/>
            <w:noWrap/>
            <w:hideMark/>
          </w:tcPr>
          <w:p w14:paraId="407928E1" w14:textId="77777777" w:rsidR="0044231E" w:rsidRPr="009E5255" w:rsidRDefault="0044231E" w:rsidP="004372F0">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NT</w:t>
            </w:r>
          </w:p>
        </w:tc>
        <w:tc>
          <w:tcPr>
            <w:tcW w:w="828" w:type="dxa"/>
            <w:tcBorders>
              <w:bottom w:val="single" w:sz="4" w:space="0" w:color="auto"/>
            </w:tcBorders>
            <w:shd w:val="clear" w:color="auto" w:fill="auto"/>
            <w:noWrap/>
            <w:hideMark/>
          </w:tcPr>
          <w:p w14:paraId="032205F4" w14:textId="77777777" w:rsidR="0044231E" w:rsidRPr="009E5255" w:rsidRDefault="0044231E" w:rsidP="004372F0">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QLD</w:t>
            </w:r>
          </w:p>
        </w:tc>
        <w:tc>
          <w:tcPr>
            <w:tcW w:w="986" w:type="dxa"/>
            <w:tcBorders>
              <w:bottom w:val="single" w:sz="4" w:space="0" w:color="auto"/>
            </w:tcBorders>
            <w:shd w:val="clear" w:color="auto" w:fill="auto"/>
            <w:noWrap/>
            <w:hideMark/>
          </w:tcPr>
          <w:p w14:paraId="4B4B0D53" w14:textId="77777777" w:rsidR="0044231E" w:rsidRPr="009E5255" w:rsidRDefault="0044231E" w:rsidP="004372F0">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SA</w:t>
            </w:r>
          </w:p>
        </w:tc>
        <w:tc>
          <w:tcPr>
            <w:tcW w:w="987" w:type="dxa"/>
            <w:tcBorders>
              <w:bottom w:val="single" w:sz="4" w:space="0" w:color="auto"/>
            </w:tcBorders>
            <w:shd w:val="clear" w:color="auto" w:fill="auto"/>
            <w:noWrap/>
            <w:hideMark/>
          </w:tcPr>
          <w:p w14:paraId="194AFF06" w14:textId="77777777" w:rsidR="0044231E" w:rsidRPr="009E5255" w:rsidRDefault="0044231E" w:rsidP="004372F0">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TAS</w:t>
            </w:r>
          </w:p>
        </w:tc>
        <w:tc>
          <w:tcPr>
            <w:tcW w:w="986" w:type="dxa"/>
            <w:tcBorders>
              <w:bottom w:val="single" w:sz="4" w:space="0" w:color="auto"/>
            </w:tcBorders>
            <w:shd w:val="clear" w:color="auto" w:fill="auto"/>
            <w:noWrap/>
            <w:hideMark/>
          </w:tcPr>
          <w:p w14:paraId="6D2659CD" w14:textId="77777777" w:rsidR="0044231E" w:rsidRPr="009E5255" w:rsidRDefault="0044231E" w:rsidP="004372F0">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Vic</w:t>
            </w:r>
          </w:p>
        </w:tc>
        <w:tc>
          <w:tcPr>
            <w:tcW w:w="987" w:type="dxa"/>
            <w:tcBorders>
              <w:bottom w:val="single" w:sz="4" w:space="0" w:color="auto"/>
            </w:tcBorders>
            <w:shd w:val="clear" w:color="auto" w:fill="auto"/>
            <w:noWrap/>
            <w:hideMark/>
          </w:tcPr>
          <w:p w14:paraId="734FF864" w14:textId="77777777" w:rsidR="0044231E" w:rsidRPr="009E5255" w:rsidRDefault="0044231E" w:rsidP="004372F0">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WA</w:t>
            </w:r>
          </w:p>
        </w:tc>
      </w:tr>
      <w:tr w:rsidR="0044231E" w:rsidRPr="009E5255" w14:paraId="4FC1C3CE" w14:textId="77777777" w:rsidTr="004372F0">
        <w:trPr>
          <w:trHeight w:val="20"/>
        </w:trPr>
        <w:tc>
          <w:tcPr>
            <w:tcW w:w="1696" w:type="dxa"/>
            <w:tcBorders>
              <w:top w:val="single" w:sz="4" w:space="0" w:color="auto"/>
            </w:tcBorders>
            <w:shd w:val="clear" w:color="auto" w:fill="auto"/>
            <w:noWrap/>
            <w:vAlign w:val="bottom"/>
            <w:hideMark/>
          </w:tcPr>
          <w:p w14:paraId="38C069B4"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Arsenic</w:t>
            </w:r>
          </w:p>
        </w:tc>
        <w:tc>
          <w:tcPr>
            <w:tcW w:w="851" w:type="dxa"/>
            <w:tcBorders>
              <w:top w:val="single" w:sz="4" w:space="0" w:color="auto"/>
            </w:tcBorders>
            <w:shd w:val="clear" w:color="auto" w:fill="auto"/>
            <w:noWrap/>
            <w:hideMark/>
          </w:tcPr>
          <w:p w14:paraId="48A3F82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992" w:type="dxa"/>
            <w:tcBorders>
              <w:top w:val="single" w:sz="4" w:space="0" w:color="auto"/>
            </w:tcBorders>
            <w:shd w:val="clear" w:color="auto" w:fill="auto"/>
            <w:noWrap/>
            <w:hideMark/>
          </w:tcPr>
          <w:p w14:paraId="5573E13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1</w:t>
            </w:r>
          </w:p>
        </w:tc>
        <w:tc>
          <w:tcPr>
            <w:tcW w:w="992" w:type="dxa"/>
            <w:tcBorders>
              <w:top w:val="single" w:sz="4" w:space="0" w:color="auto"/>
            </w:tcBorders>
            <w:shd w:val="clear" w:color="auto" w:fill="auto"/>
            <w:noWrap/>
            <w:hideMark/>
          </w:tcPr>
          <w:p w14:paraId="5994984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w:t>
            </w:r>
          </w:p>
        </w:tc>
        <w:tc>
          <w:tcPr>
            <w:tcW w:w="828" w:type="dxa"/>
            <w:tcBorders>
              <w:top w:val="single" w:sz="4" w:space="0" w:color="auto"/>
            </w:tcBorders>
            <w:shd w:val="clear" w:color="auto" w:fill="auto"/>
            <w:noWrap/>
            <w:hideMark/>
          </w:tcPr>
          <w:p w14:paraId="34A3DC8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0</w:t>
            </w:r>
          </w:p>
        </w:tc>
        <w:tc>
          <w:tcPr>
            <w:tcW w:w="986" w:type="dxa"/>
            <w:tcBorders>
              <w:top w:val="single" w:sz="4" w:space="0" w:color="auto"/>
            </w:tcBorders>
            <w:shd w:val="clear" w:color="auto" w:fill="auto"/>
            <w:noWrap/>
            <w:hideMark/>
          </w:tcPr>
          <w:p w14:paraId="0D50DC8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w:t>
            </w:r>
          </w:p>
        </w:tc>
        <w:tc>
          <w:tcPr>
            <w:tcW w:w="987" w:type="dxa"/>
            <w:tcBorders>
              <w:top w:val="single" w:sz="4" w:space="0" w:color="auto"/>
            </w:tcBorders>
            <w:shd w:val="clear" w:color="auto" w:fill="auto"/>
            <w:noWrap/>
            <w:hideMark/>
          </w:tcPr>
          <w:p w14:paraId="7227D4B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w:t>
            </w:r>
          </w:p>
        </w:tc>
        <w:tc>
          <w:tcPr>
            <w:tcW w:w="986" w:type="dxa"/>
            <w:tcBorders>
              <w:top w:val="single" w:sz="4" w:space="0" w:color="auto"/>
            </w:tcBorders>
            <w:shd w:val="clear" w:color="auto" w:fill="auto"/>
            <w:noWrap/>
            <w:hideMark/>
          </w:tcPr>
          <w:p w14:paraId="7D1875D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8</w:t>
            </w:r>
          </w:p>
        </w:tc>
        <w:tc>
          <w:tcPr>
            <w:tcW w:w="987" w:type="dxa"/>
            <w:tcBorders>
              <w:top w:val="single" w:sz="4" w:space="0" w:color="auto"/>
            </w:tcBorders>
            <w:shd w:val="clear" w:color="auto" w:fill="auto"/>
            <w:noWrap/>
            <w:hideMark/>
          </w:tcPr>
          <w:p w14:paraId="2E6E125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w:t>
            </w:r>
          </w:p>
        </w:tc>
      </w:tr>
      <w:tr w:rsidR="0044231E" w:rsidRPr="009E5255" w14:paraId="7A1BED6D" w14:textId="77777777" w:rsidTr="004372F0">
        <w:trPr>
          <w:trHeight w:val="20"/>
        </w:trPr>
        <w:tc>
          <w:tcPr>
            <w:tcW w:w="1696" w:type="dxa"/>
            <w:shd w:val="clear" w:color="auto" w:fill="auto"/>
            <w:noWrap/>
            <w:vAlign w:val="bottom"/>
            <w:hideMark/>
          </w:tcPr>
          <w:p w14:paraId="5781A4E1"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Atezolizumab</w:t>
            </w:r>
          </w:p>
        </w:tc>
        <w:tc>
          <w:tcPr>
            <w:tcW w:w="851" w:type="dxa"/>
            <w:shd w:val="clear" w:color="auto" w:fill="auto"/>
            <w:noWrap/>
            <w:hideMark/>
          </w:tcPr>
          <w:p w14:paraId="239F2CE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4</w:t>
            </w:r>
          </w:p>
        </w:tc>
        <w:tc>
          <w:tcPr>
            <w:tcW w:w="992" w:type="dxa"/>
            <w:shd w:val="clear" w:color="auto" w:fill="auto"/>
            <w:noWrap/>
            <w:hideMark/>
          </w:tcPr>
          <w:p w14:paraId="2C8B23C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400</w:t>
            </w:r>
          </w:p>
        </w:tc>
        <w:tc>
          <w:tcPr>
            <w:tcW w:w="992" w:type="dxa"/>
            <w:shd w:val="clear" w:color="auto" w:fill="auto"/>
            <w:noWrap/>
            <w:hideMark/>
          </w:tcPr>
          <w:p w14:paraId="70E7DB5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0</w:t>
            </w:r>
          </w:p>
        </w:tc>
        <w:tc>
          <w:tcPr>
            <w:tcW w:w="828" w:type="dxa"/>
            <w:shd w:val="clear" w:color="auto" w:fill="auto"/>
            <w:noWrap/>
            <w:hideMark/>
          </w:tcPr>
          <w:p w14:paraId="09D74B5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779</w:t>
            </w:r>
          </w:p>
        </w:tc>
        <w:tc>
          <w:tcPr>
            <w:tcW w:w="986" w:type="dxa"/>
            <w:shd w:val="clear" w:color="auto" w:fill="auto"/>
            <w:noWrap/>
            <w:hideMark/>
          </w:tcPr>
          <w:p w14:paraId="2372FAD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057</w:t>
            </w:r>
          </w:p>
        </w:tc>
        <w:tc>
          <w:tcPr>
            <w:tcW w:w="987" w:type="dxa"/>
            <w:shd w:val="clear" w:color="auto" w:fill="auto"/>
            <w:noWrap/>
            <w:hideMark/>
          </w:tcPr>
          <w:p w14:paraId="0D0DCB9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79</w:t>
            </w:r>
          </w:p>
        </w:tc>
        <w:tc>
          <w:tcPr>
            <w:tcW w:w="986" w:type="dxa"/>
            <w:shd w:val="clear" w:color="auto" w:fill="auto"/>
            <w:noWrap/>
            <w:hideMark/>
          </w:tcPr>
          <w:p w14:paraId="6548569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447</w:t>
            </w:r>
          </w:p>
        </w:tc>
        <w:tc>
          <w:tcPr>
            <w:tcW w:w="987" w:type="dxa"/>
            <w:shd w:val="clear" w:color="auto" w:fill="auto"/>
            <w:noWrap/>
            <w:hideMark/>
          </w:tcPr>
          <w:p w14:paraId="232FC16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26</w:t>
            </w:r>
          </w:p>
        </w:tc>
      </w:tr>
      <w:tr w:rsidR="0044231E" w:rsidRPr="009E5255" w14:paraId="2D9A83DB" w14:textId="77777777" w:rsidTr="004372F0">
        <w:trPr>
          <w:trHeight w:val="20"/>
        </w:trPr>
        <w:tc>
          <w:tcPr>
            <w:tcW w:w="1696" w:type="dxa"/>
            <w:shd w:val="clear" w:color="auto" w:fill="auto"/>
            <w:noWrap/>
            <w:vAlign w:val="bottom"/>
            <w:hideMark/>
          </w:tcPr>
          <w:p w14:paraId="1C705A59"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Avelumab</w:t>
            </w:r>
          </w:p>
        </w:tc>
        <w:tc>
          <w:tcPr>
            <w:tcW w:w="851" w:type="dxa"/>
            <w:shd w:val="clear" w:color="auto" w:fill="auto"/>
            <w:noWrap/>
            <w:hideMark/>
          </w:tcPr>
          <w:p w14:paraId="1D46C39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w:t>
            </w:r>
          </w:p>
        </w:tc>
        <w:tc>
          <w:tcPr>
            <w:tcW w:w="992" w:type="dxa"/>
            <w:shd w:val="clear" w:color="auto" w:fill="auto"/>
            <w:noWrap/>
            <w:hideMark/>
          </w:tcPr>
          <w:p w14:paraId="3ECAB86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17</w:t>
            </w:r>
          </w:p>
        </w:tc>
        <w:tc>
          <w:tcPr>
            <w:tcW w:w="992" w:type="dxa"/>
            <w:shd w:val="clear" w:color="auto" w:fill="auto"/>
            <w:noWrap/>
            <w:hideMark/>
          </w:tcPr>
          <w:p w14:paraId="0211DA0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w:t>
            </w:r>
          </w:p>
        </w:tc>
        <w:tc>
          <w:tcPr>
            <w:tcW w:w="828" w:type="dxa"/>
            <w:shd w:val="clear" w:color="auto" w:fill="auto"/>
            <w:noWrap/>
            <w:hideMark/>
          </w:tcPr>
          <w:p w14:paraId="01E633B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55</w:t>
            </w:r>
          </w:p>
        </w:tc>
        <w:tc>
          <w:tcPr>
            <w:tcW w:w="986" w:type="dxa"/>
            <w:shd w:val="clear" w:color="auto" w:fill="auto"/>
            <w:noWrap/>
            <w:hideMark/>
          </w:tcPr>
          <w:p w14:paraId="775B6A1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3</w:t>
            </w:r>
          </w:p>
        </w:tc>
        <w:tc>
          <w:tcPr>
            <w:tcW w:w="987" w:type="dxa"/>
            <w:shd w:val="clear" w:color="auto" w:fill="auto"/>
            <w:noWrap/>
            <w:hideMark/>
          </w:tcPr>
          <w:p w14:paraId="09011CE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1</w:t>
            </w:r>
          </w:p>
        </w:tc>
        <w:tc>
          <w:tcPr>
            <w:tcW w:w="986" w:type="dxa"/>
            <w:shd w:val="clear" w:color="auto" w:fill="auto"/>
            <w:noWrap/>
            <w:hideMark/>
          </w:tcPr>
          <w:p w14:paraId="0ABEE9E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96</w:t>
            </w:r>
          </w:p>
        </w:tc>
        <w:tc>
          <w:tcPr>
            <w:tcW w:w="987" w:type="dxa"/>
            <w:shd w:val="clear" w:color="auto" w:fill="auto"/>
            <w:noWrap/>
            <w:hideMark/>
          </w:tcPr>
          <w:p w14:paraId="591FA21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7</w:t>
            </w:r>
          </w:p>
        </w:tc>
      </w:tr>
      <w:tr w:rsidR="0044231E" w:rsidRPr="009E5255" w14:paraId="3AD3554D" w14:textId="77777777" w:rsidTr="004372F0">
        <w:trPr>
          <w:trHeight w:val="20"/>
        </w:trPr>
        <w:tc>
          <w:tcPr>
            <w:tcW w:w="1696" w:type="dxa"/>
            <w:shd w:val="clear" w:color="auto" w:fill="auto"/>
            <w:noWrap/>
            <w:vAlign w:val="bottom"/>
            <w:hideMark/>
          </w:tcPr>
          <w:p w14:paraId="1BC13C2E"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Bendamustine</w:t>
            </w:r>
          </w:p>
        </w:tc>
        <w:tc>
          <w:tcPr>
            <w:tcW w:w="851" w:type="dxa"/>
            <w:shd w:val="clear" w:color="auto" w:fill="auto"/>
            <w:noWrap/>
            <w:hideMark/>
          </w:tcPr>
          <w:p w14:paraId="5F2E7F7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9</w:t>
            </w:r>
          </w:p>
        </w:tc>
        <w:tc>
          <w:tcPr>
            <w:tcW w:w="992" w:type="dxa"/>
            <w:shd w:val="clear" w:color="auto" w:fill="auto"/>
            <w:noWrap/>
            <w:hideMark/>
          </w:tcPr>
          <w:p w14:paraId="15DCA80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27</w:t>
            </w:r>
          </w:p>
        </w:tc>
        <w:tc>
          <w:tcPr>
            <w:tcW w:w="992" w:type="dxa"/>
            <w:shd w:val="clear" w:color="auto" w:fill="auto"/>
            <w:noWrap/>
            <w:hideMark/>
          </w:tcPr>
          <w:p w14:paraId="4D2736C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w:t>
            </w:r>
          </w:p>
        </w:tc>
        <w:tc>
          <w:tcPr>
            <w:tcW w:w="828" w:type="dxa"/>
            <w:shd w:val="clear" w:color="auto" w:fill="auto"/>
            <w:noWrap/>
            <w:hideMark/>
          </w:tcPr>
          <w:p w14:paraId="746CBA5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95</w:t>
            </w:r>
          </w:p>
        </w:tc>
        <w:tc>
          <w:tcPr>
            <w:tcW w:w="986" w:type="dxa"/>
            <w:shd w:val="clear" w:color="auto" w:fill="auto"/>
            <w:noWrap/>
            <w:hideMark/>
          </w:tcPr>
          <w:p w14:paraId="0A35A43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83</w:t>
            </w:r>
          </w:p>
        </w:tc>
        <w:tc>
          <w:tcPr>
            <w:tcW w:w="987" w:type="dxa"/>
            <w:shd w:val="clear" w:color="auto" w:fill="auto"/>
            <w:noWrap/>
            <w:hideMark/>
          </w:tcPr>
          <w:p w14:paraId="46E9177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7</w:t>
            </w:r>
          </w:p>
        </w:tc>
        <w:tc>
          <w:tcPr>
            <w:tcW w:w="986" w:type="dxa"/>
            <w:shd w:val="clear" w:color="auto" w:fill="auto"/>
            <w:noWrap/>
            <w:hideMark/>
          </w:tcPr>
          <w:p w14:paraId="7735E90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35</w:t>
            </w:r>
          </w:p>
        </w:tc>
        <w:tc>
          <w:tcPr>
            <w:tcW w:w="987" w:type="dxa"/>
            <w:shd w:val="clear" w:color="auto" w:fill="auto"/>
            <w:noWrap/>
            <w:hideMark/>
          </w:tcPr>
          <w:p w14:paraId="6A397F3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21</w:t>
            </w:r>
          </w:p>
        </w:tc>
      </w:tr>
      <w:tr w:rsidR="0044231E" w:rsidRPr="009E5255" w14:paraId="5F926211" w14:textId="77777777" w:rsidTr="004372F0">
        <w:trPr>
          <w:trHeight w:val="20"/>
        </w:trPr>
        <w:tc>
          <w:tcPr>
            <w:tcW w:w="1696" w:type="dxa"/>
            <w:shd w:val="clear" w:color="auto" w:fill="auto"/>
            <w:noWrap/>
            <w:vAlign w:val="bottom"/>
            <w:hideMark/>
          </w:tcPr>
          <w:p w14:paraId="587C3467"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Bevacizumab</w:t>
            </w:r>
          </w:p>
        </w:tc>
        <w:tc>
          <w:tcPr>
            <w:tcW w:w="851" w:type="dxa"/>
            <w:shd w:val="clear" w:color="auto" w:fill="auto"/>
            <w:noWrap/>
            <w:hideMark/>
          </w:tcPr>
          <w:p w14:paraId="2FF32D8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5</w:t>
            </w:r>
          </w:p>
        </w:tc>
        <w:tc>
          <w:tcPr>
            <w:tcW w:w="992" w:type="dxa"/>
            <w:shd w:val="clear" w:color="auto" w:fill="auto"/>
            <w:noWrap/>
            <w:hideMark/>
          </w:tcPr>
          <w:p w14:paraId="1F278E2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0,600</w:t>
            </w:r>
          </w:p>
        </w:tc>
        <w:tc>
          <w:tcPr>
            <w:tcW w:w="992" w:type="dxa"/>
            <w:shd w:val="clear" w:color="auto" w:fill="auto"/>
            <w:noWrap/>
            <w:hideMark/>
          </w:tcPr>
          <w:p w14:paraId="4B84774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83</w:t>
            </w:r>
          </w:p>
        </w:tc>
        <w:tc>
          <w:tcPr>
            <w:tcW w:w="828" w:type="dxa"/>
            <w:shd w:val="clear" w:color="auto" w:fill="auto"/>
            <w:noWrap/>
            <w:hideMark/>
          </w:tcPr>
          <w:p w14:paraId="33DFEEB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400</w:t>
            </w:r>
          </w:p>
        </w:tc>
        <w:tc>
          <w:tcPr>
            <w:tcW w:w="986" w:type="dxa"/>
            <w:shd w:val="clear" w:color="auto" w:fill="auto"/>
            <w:noWrap/>
            <w:hideMark/>
          </w:tcPr>
          <w:p w14:paraId="30D52D0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614</w:t>
            </w:r>
          </w:p>
        </w:tc>
        <w:tc>
          <w:tcPr>
            <w:tcW w:w="987" w:type="dxa"/>
            <w:shd w:val="clear" w:color="auto" w:fill="auto"/>
            <w:noWrap/>
            <w:hideMark/>
          </w:tcPr>
          <w:p w14:paraId="7D2E5EB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96</w:t>
            </w:r>
          </w:p>
        </w:tc>
        <w:tc>
          <w:tcPr>
            <w:tcW w:w="986" w:type="dxa"/>
            <w:shd w:val="clear" w:color="auto" w:fill="auto"/>
            <w:noWrap/>
            <w:hideMark/>
          </w:tcPr>
          <w:p w14:paraId="76F5144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900</w:t>
            </w:r>
          </w:p>
        </w:tc>
        <w:tc>
          <w:tcPr>
            <w:tcW w:w="987" w:type="dxa"/>
            <w:shd w:val="clear" w:color="auto" w:fill="auto"/>
            <w:noWrap/>
            <w:hideMark/>
          </w:tcPr>
          <w:p w14:paraId="3318F59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600</w:t>
            </w:r>
          </w:p>
        </w:tc>
      </w:tr>
      <w:tr w:rsidR="0044231E" w:rsidRPr="009E5255" w14:paraId="65AEE541" w14:textId="77777777" w:rsidTr="004372F0">
        <w:trPr>
          <w:trHeight w:val="20"/>
        </w:trPr>
        <w:tc>
          <w:tcPr>
            <w:tcW w:w="1696" w:type="dxa"/>
            <w:shd w:val="clear" w:color="auto" w:fill="auto"/>
            <w:noWrap/>
            <w:vAlign w:val="bottom"/>
            <w:hideMark/>
          </w:tcPr>
          <w:p w14:paraId="0DC91992"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Bleomycin</w:t>
            </w:r>
          </w:p>
        </w:tc>
        <w:tc>
          <w:tcPr>
            <w:tcW w:w="851" w:type="dxa"/>
            <w:shd w:val="clear" w:color="auto" w:fill="auto"/>
            <w:noWrap/>
            <w:hideMark/>
          </w:tcPr>
          <w:p w14:paraId="76E69F0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40</w:t>
            </w:r>
          </w:p>
        </w:tc>
        <w:tc>
          <w:tcPr>
            <w:tcW w:w="992" w:type="dxa"/>
            <w:shd w:val="clear" w:color="auto" w:fill="auto"/>
            <w:noWrap/>
            <w:hideMark/>
          </w:tcPr>
          <w:p w14:paraId="086F90B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8,000</w:t>
            </w:r>
          </w:p>
        </w:tc>
        <w:tc>
          <w:tcPr>
            <w:tcW w:w="992" w:type="dxa"/>
            <w:shd w:val="clear" w:color="auto" w:fill="auto"/>
            <w:noWrap/>
            <w:hideMark/>
          </w:tcPr>
          <w:p w14:paraId="3B1030F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569</w:t>
            </w:r>
          </w:p>
        </w:tc>
        <w:tc>
          <w:tcPr>
            <w:tcW w:w="828" w:type="dxa"/>
            <w:shd w:val="clear" w:color="auto" w:fill="auto"/>
            <w:noWrap/>
            <w:hideMark/>
          </w:tcPr>
          <w:p w14:paraId="77338E8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1,000</w:t>
            </w:r>
          </w:p>
        </w:tc>
        <w:tc>
          <w:tcPr>
            <w:tcW w:w="986" w:type="dxa"/>
            <w:shd w:val="clear" w:color="auto" w:fill="auto"/>
            <w:noWrap/>
            <w:hideMark/>
          </w:tcPr>
          <w:p w14:paraId="0FEFDB9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500</w:t>
            </w:r>
          </w:p>
        </w:tc>
        <w:tc>
          <w:tcPr>
            <w:tcW w:w="987" w:type="dxa"/>
            <w:shd w:val="clear" w:color="auto" w:fill="auto"/>
            <w:noWrap/>
            <w:hideMark/>
          </w:tcPr>
          <w:p w14:paraId="7FC7DDC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400</w:t>
            </w:r>
          </w:p>
        </w:tc>
        <w:tc>
          <w:tcPr>
            <w:tcW w:w="986" w:type="dxa"/>
            <w:shd w:val="clear" w:color="auto" w:fill="auto"/>
            <w:noWrap/>
            <w:hideMark/>
          </w:tcPr>
          <w:p w14:paraId="31944F1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1,000</w:t>
            </w:r>
          </w:p>
        </w:tc>
        <w:tc>
          <w:tcPr>
            <w:tcW w:w="987" w:type="dxa"/>
            <w:shd w:val="clear" w:color="auto" w:fill="auto"/>
            <w:noWrap/>
            <w:hideMark/>
          </w:tcPr>
          <w:p w14:paraId="21AC2FB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5,900</w:t>
            </w:r>
          </w:p>
        </w:tc>
      </w:tr>
      <w:tr w:rsidR="0044231E" w:rsidRPr="009E5255" w14:paraId="21172B16" w14:textId="77777777" w:rsidTr="004372F0">
        <w:trPr>
          <w:trHeight w:val="20"/>
        </w:trPr>
        <w:tc>
          <w:tcPr>
            <w:tcW w:w="1696" w:type="dxa"/>
            <w:shd w:val="clear" w:color="auto" w:fill="auto"/>
            <w:noWrap/>
            <w:vAlign w:val="bottom"/>
            <w:hideMark/>
          </w:tcPr>
          <w:p w14:paraId="019DD8CA"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Blinatumomab</w:t>
            </w:r>
          </w:p>
        </w:tc>
        <w:tc>
          <w:tcPr>
            <w:tcW w:w="851" w:type="dxa"/>
            <w:shd w:val="clear" w:color="auto" w:fill="auto"/>
            <w:noWrap/>
            <w:hideMark/>
          </w:tcPr>
          <w:p w14:paraId="1F927F9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992" w:type="dxa"/>
            <w:shd w:val="clear" w:color="auto" w:fill="auto"/>
            <w:noWrap/>
            <w:hideMark/>
          </w:tcPr>
          <w:p w14:paraId="5236C01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4</w:t>
            </w:r>
          </w:p>
        </w:tc>
        <w:tc>
          <w:tcPr>
            <w:tcW w:w="992" w:type="dxa"/>
            <w:shd w:val="clear" w:color="auto" w:fill="auto"/>
            <w:noWrap/>
            <w:hideMark/>
          </w:tcPr>
          <w:p w14:paraId="19751D9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828" w:type="dxa"/>
            <w:shd w:val="clear" w:color="auto" w:fill="auto"/>
            <w:noWrap/>
            <w:hideMark/>
          </w:tcPr>
          <w:p w14:paraId="3CFC43F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w:t>
            </w:r>
          </w:p>
        </w:tc>
        <w:tc>
          <w:tcPr>
            <w:tcW w:w="986" w:type="dxa"/>
            <w:shd w:val="clear" w:color="auto" w:fill="auto"/>
            <w:noWrap/>
            <w:hideMark/>
          </w:tcPr>
          <w:p w14:paraId="34C7C04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w:t>
            </w:r>
          </w:p>
        </w:tc>
        <w:tc>
          <w:tcPr>
            <w:tcW w:w="987" w:type="dxa"/>
            <w:shd w:val="clear" w:color="auto" w:fill="auto"/>
            <w:noWrap/>
            <w:hideMark/>
          </w:tcPr>
          <w:p w14:paraId="6E285F6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w:t>
            </w:r>
          </w:p>
        </w:tc>
        <w:tc>
          <w:tcPr>
            <w:tcW w:w="986" w:type="dxa"/>
            <w:shd w:val="clear" w:color="auto" w:fill="auto"/>
            <w:noWrap/>
            <w:hideMark/>
          </w:tcPr>
          <w:p w14:paraId="1DE1A73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0</w:t>
            </w:r>
          </w:p>
        </w:tc>
        <w:tc>
          <w:tcPr>
            <w:tcW w:w="987" w:type="dxa"/>
            <w:shd w:val="clear" w:color="auto" w:fill="auto"/>
            <w:noWrap/>
            <w:hideMark/>
          </w:tcPr>
          <w:p w14:paraId="74D817D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w:t>
            </w:r>
          </w:p>
        </w:tc>
      </w:tr>
      <w:tr w:rsidR="0044231E" w:rsidRPr="009E5255" w14:paraId="3B1ED3DA" w14:textId="77777777" w:rsidTr="004372F0">
        <w:trPr>
          <w:trHeight w:val="20"/>
        </w:trPr>
        <w:tc>
          <w:tcPr>
            <w:tcW w:w="1696" w:type="dxa"/>
            <w:shd w:val="clear" w:color="auto" w:fill="auto"/>
            <w:noWrap/>
            <w:vAlign w:val="bottom"/>
            <w:hideMark/>
          </w:tcPr>
          <w:p w14:paraId="10DCA344"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Bortezomib</w:t>
            </w:r>
          </w:p>
        </w:tc>
        <w:tc>
          <w:tcPr>
            <w:tcW w:w="851" w:type="dxa"/>
            <w:shd w:val="clear" w:color="auto" w:fill="auto"/>
            <w:noWrap/>
            <w:hideMark/>
          </w:tcPr>
          <w:p w14:paraId="7B702AF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49</w:t>
            </w:r>
          </w:p>
        </w:tc>
        <w:tc>
          <w:tcPr>
            <w:tcW w:w="992" w:type="dxa"/>
            <w:shd w:val="clear" w:color="auto" w:fill="auto"/>
            <w:noWrap/>
            <w:hideMark/>
          </w:tcPr>
          <w:p w14:paraId="192E0A1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8,000</w:t>
            </w:r>
          </w:p>
        </w:tc>
        <w:tc>
          <w:tcPr>
            <w:tcW w:w="992" w:type="dxa"/>
            <w:shd w:val="clear" w:color="auto" w:fill="auto"/>
            <w:noWrap/>
            <w:hideMark/>
          </w:tcPr>
          <w:p w14:paraId="1646210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32</w:t>
            </w:r>
          </w:p>
        </w:tc>
        <w:tc>
          <w:tcPr>
            <w:tcW w:w="828" w:type="dxa"/>
            <w:shd w:val="clear" w:color="auto" w:fill="auto"/>
            <w:noWrap/>
            <w:hideMark/>
          </w:tcPr>
          <w:p w14:paraId="1B6CAE2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1,000</w:t>
            </w:r>
          </w:p>
        </w:tc>
        <w:tc>
          <w:tcPr>
            <w:tcW w:w="986" w:type="dxa"/>
            <w:shd w:val="clear" w:color="auto" w:fill="auto"/>
            <w:noWrap/>
            <w:hideMark/>
          </w:tcPr>
          <w:p w14:paraId="3361EE0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000</w:t>
            </w:r>
          </w:p>
        </w:tc>
        <w:tc>
          <w:tcPr>
            <w:tcW w:w="987" w:type="dxa"/>
            <w:shd w:val="clear" w:color="auto" w:fill="auto"/>
            <w:noWrap/>
            <w:hideMark/>
          </w:tcPr>
          <w:p w14:paraId="4EF45C0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100</w:t>
            </w:r>
          </w:p>
        </w:tc>
        <w:tc>
          <w:tcPr>
            <w:tcW w:w="986" w:type="dxa"/>
            <w:shd w:val="clear" w:color="auto" w:fill="auto"/>
            <w:noWrap/>
            <w:hideMark/>
          </w:tcPr>
          <w:p w14:paraId="0F7C47B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7,000</w:t>
            </w:r>
          </w:p>
        </w:tc>
        <w:tc>
          <w:tcPr>
            <w:tcW w:w="987" w:type="dxa"/>
            <w:shd w:val="clear" w:color="auto" w:fill="auto"/>
            <w:noWrap/>
            <w:hideMark/>
          </w:tcPr>
          <w:p w14:paraId="2DD763D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5,100</w:t>
            </w:r>
          </w:p>
        </w:tc>
      </w:tr>
      <w:tr w:rsidR="0044231E" w:rsidRPr="009E5255" w14:paraId="174C30BB" w14:textId="77777777" w:rsidTr="004372F0">
        <w:trPr>
          <w:trHeight w:val="20"/>
        </w:trPr>
        <w:tc>
          <w:tcPr>
            <w:tcW w:w="1696" w:type="dxa"/>
            <w:shd w:val="clear" w:color="auto" w:fill="auto"/>
            <w:noWrap/>
            <w:vAlign w:val="bottom"/>
            <w:hideMark/>
          </w:tcPr>
          <w:p w14:paraId="28B21F60" w14:textId="4F8E5BEC"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 xml:space="preserve">Brentuximab </w:t>
            </w:r>
          </w:p>
        </w:tc>
        <w:tc>
          <w:tcPr>
            <w:tcW w:w="851" w:type="dxa"/>
            <w:shd w:val="clear" w:color="auto" w:fill="auto"/>
            <w:noWrap/>
            <w:hideMark/>
          </w:tcPr>
          <w:p w14:paraId="546A5CC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w:t>
            </w:r>
          </w:p>
        </w:tc>
        <w:tc>
          <w:tcPr>
            <w:tcW w:w="992" w:type="dxa"/>
            <w:shd w:val="clear" w:color="auto" w:fill="auto"/>
            <w:noWrap/>
            <w:hideMark/>
          </w:tcPr>
          <w:p w14:paraId="0F76DD6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4</w:t>
            </w:r>
          </w:p>
        </w:tc>
        <w:tc>
          <w:tcPr>
            <w:tcW w:w="992" w:type="dxa"/>
            <w:shd w:val="clear" w:color="auto" w:fill="auto"/>
            <w:noWrap/>
            <w:hideMark/>
          </w:tcPr>
          <w:p w14:paraId="5E192D8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828" w:type="dxa"/>
            <w:shd w:val="clear" w:color="auto" w:fill="auto"/>
            <w:noWrap/>
            <w:hideMark/>
          </w:tcPr>
          <w:p w14:paraId="06F3B3B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w:t>
            </w:r>
          </w:p>
        </w:tc>
        <w:tc>
          <w:tcPr>
            <w:tcW w:w="986" w:type="dxa"/>
            <w:shd w:val="clear" w:color="auto" w:fill="auto"/>
            <w:noWrap/>
            <w:hideMark/>
          </w:tcPr>
          <w:p w14:paraId="4E412A2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w:t>
            </w:r>
          </w:p>
        </w:tc>
        <w:tc>
          <w:tcPr>
            <w:tcW w:w="987" w:type="dxa"/>
            <w:shd w:val="clear" w:color="auto" w:fill="auto"/>
            <w:noWrap/>
            <w:hideMark/>
          </w:tcPr>
          <w:p w14:paraId="34FACB0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w:t>
            </w:r>
          </w:p>
        </w:tc>
        <w:tc>
          <w:tcPr>
            <w:tcW w:w="986" w:type="dxa"/>
            <w:shd w:val="clear" w:color="auto" w:fill="auto"/>
            <w:noWrap/>
            <w:hideMark/>
          </w:tcPr>
          <w:p w14:paraId="144B692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3</w:t>
            </w:r>
          </w:p>
        </w:tc>
        <w:tc>
          <w:tcPr>
            <w:tcW w:w="987" w:type="dxa"/>
            <w:shd w:val="clear" w:color="auto" w:fill="auto"/>
            <w:noWrap/>
            <w:hideMark/>
          </w:tcPr>
          <w:p w14:paraId="2C0D5A4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6</w:t>
            </w:r>
          </w:p>
        </w:tc>
      </w:tr>
      <w:tr w:rsidR="0044231E" w:rsidRPr="009E5255" w14:paraId="13C6C7D3" w14:textId="77777777" w:rsidTr="004372F0">
        <w:trPr>
          <w:trHeight w:val="20"/>
        </w:trPr>
        <w:tc>
          <w:tcPr>
            <w:tcW w:w="1696" w:type="dxa"/>
            <w:shd w:val="clear" w:color="auto" w:fill="auto"/>
            <w:noWrap/>
            <w:vAlign w:val="bottom"/>
            <w:hideMark/>
          </w:tcPr>
          <w:p w14:paraId="60F6237D"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abazitaxel</w:t>
            </w:r>
          </w:p>
        </w:tc>
        <w:tc>
          <w:tcPr>
            <w:tcW w:w="851" w:type="dxa"/>
            <w:shd w:val="clear" w:color="auto" w:fill="auto"/>
            <w:noWrap/>
            <w:hideMark/>
          </w:tcPr>
          <w:p w14:paraId="5DBC5D0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w:t>
            </w:r>
          </w:p>
        </w:tc>
        <w:tc>
          <w:tcPr>
            <w:tcW w:w="992" w:type="dxa"/>
            <w:shd w:val="clear" w:color="auto" w:fill="auto"/>
            <w:noWrap/>
            <w:hideMark/>
          </w:tcPr>
          <w:p w14:paraId="1E49E7F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1</w:t>
            </w:r>
          </w:p>
        </w:tc>
        <w:tc>
          <w:tcPr>
            <w:tcW w:w="992" w:type="dxa"/>
            <w:shd w:val="clear" w:color="auto" w:fill="auto"/>
            <w:noWrap/>
            <w:hideMark/>
          </w:tcPr>
          <w:p w14:paraId="145452A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w:t>
            </w:r>
          </w:p>
        </w:tc>
        <w:tc>
          <w:tcPr>
            <w:tcW w:w="828" w:type="dxa"/>
            <w:shd w:val="clear" w:color="auto" w:fill="auto"/>
            <w:noWrap/>
            <w:hideMark/>
          </w:tcPr>
          <w:p w14:paraId="01F2E64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8</w:t>
            </w:r>
          </w:p>
        </w:tc>
        <w:tc>
          <w:tcPr>
            <w:tcW w:w="986" w:type="dxa"/>
            <w:shd w:val="clear" w:color="auto" w:fill="auto"/>
            <w:noWrap/>
            <w:hideMark/>
          </w:tcPr>
          <w:p w14:paraId="5E78C19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4</w:t>
            </w:r>
          </w:p>
        </w:tc>
        <w:tc>
          <w:tcPr>
            <w:tcW w:w="987" w:type="dxa"/>
            <w:shd w:val="clear" w:color="auto" w:fill="auto"/>
            <w:noWrap/>
            <w:hideMark/>
          </w:tcPr>
          <w:p w14:paraId="59A8174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w:t>
            </w:r>
          </w:p>
        </w:tc>
        <w:tc>
          <w:tcPr>
            <w:tcW w:w="986" w:type="dxa"/>
            <w:shd w:val="clear" w:color="auto" w:fill="auto"/>
            <w:noWrap/>
            <w:hideMark/>
          </w:tcPr>
          <w:p w14:paraId="2092B41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8</w:t>
            </w:r>
          </w:p>
        </w:tc>
        <w:tc>
          <w:tcPr>
            <w:tcW w:w="987" w:type="dxa"/>
            <w:shd w:val="clear" w:color="auto" w:fill="auto"/>
            <w:noWrap/>
            <w:hideMark/>
          </w:tcPr>
          <w:p w14:paraId="3713F5B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2</w:t>
            </w:r>
          </w:p>
        </w:tc>
      </w:tr>
      <w:tr w:rsidR="0044231E" w:rsidRPr="009E5255" w14:paraId="4256A701" w14:textId="77777777" w:rsidTr="004372F0">
        <w:trPr>
          <w:trHeight w:val="20"/>
        </w:trPr>
        <w:tc>
          <w:tcPr>
            <w:tcW w:w="1696" w:type="dxa"/>
            <w:shd w:val="clear" w:color="auto" w:fill="auto"/>
            <w:noWrap/>
            <w:vAlign w:val="bottom"/>
            <w:hideMark/>
          </w:tcPr>
          <w:p w14:paraId="4BECA8AB"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arboplatin</w:t>
            </w:r>
          </w:p>
        </w:tc>
        <w:tc>
          <w:tcPr>
            <w:tcW w:w="851" w:type="dxa"/>
            <w:shd w:val="clear" w:color="auto" w:fill="auto"/>
            <w:noWrap/>
            <w:hideMark/>
          </w:tcPr>
          <w:p w14:paraId="510F78B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4</w:t>
            </w:r>
          </w:p>
        </w:tc>
        <w:tc>
          <w:tcPr>
            <w:tcW w:w="992" w:type="dxa"/>
            <w:shd w:val="clear" w:color="auto" w:fill="auto"/>
            <w:noWrap/>
            <w:hideMark/>
          </w:tcPr>
          <w:p w14:paraId="5997FBF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800</w:t>
            </w:r>
          </w:p>
        </w:tc>
        <w:tc>
          <w:tcPr>
            <w:tcW w:w="992" w:type="dxa"/>
            <w:shd w:val="clear" w:color="auto" w:fill="auto"/>
            <w:noWrap/>
            <w:hideMark/>
          </w:tcPr>
          <w:p w14:paraId="36A9547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2</w:t>
            </w:r>
          </w:p>
        </w:tc>
        <w:tc>
          <w:tcPr>
            <w:tcW w:w="828" w:type="dxa"/>
            <w:shd w:val="clear" w:color="auto" w:fill="auto"/>
            <w:noWrap/>
            <w:hideMark/>
          </w:tcPr>
          <w:p w14:paraId="191A6C7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900</w:t>
            </w:r>
          </w:p>
        </w:tc>
        <w:tc>
          <w:tcPr>
            <w:tcW w:w="986" w:type="dxa"/>
            <w:shd w:val="clear" w:color="auto" w:fill="auto"/>
            <w:noWrap/>
            <w:hideMark/>
          </w:tcPr>
          <w:p w14:paraId="25BFE82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000</w:t>
            </w:r>
          </w:p>
        </w:tc>
        <w:tc>
          <w:tcPr>
            <w:tcW w:w="987" w:type="dxa"/>
            <w:shd w:val="clear" w:color="auto" w:fill="auto"/>
            <w:noWrap/>
            <w:hideMark/>
          </w:tcPr>
          <w:p w14:paraId="4E39C84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22</w:t>
            </w:r>
          </w:p>
        </w:tc>
        <w:tc>
          <w:tcPr>
            <w:tcW w:w="986" w:type="dxa"/>
            <w:shd w:val="clear" w:color="auto" w:fill="auto"/>
            <w:noWrap/>
            <w:hideMark/>
          </w:tcPr>
          <w:p w14:paraId="19C4464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200</w:t>
            </w:r>
          </w:p>
        </w:tc>
        <w:tc>
          <w:tcPr>
            <w:tcW w:w="987" w:type="dxa"/>
            <w:shd w:val="clear" w:color="auto" w:fill="auto"/>
            <w:noWrap/>
            <w:hideMark/>
          </w:tcPr>
          <w:p w14:paraId="19C8AB0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600</w:t>
            </w:r>
          </w:p>
        </w:tc>
      </w:tr>
      <w:tr w:rsidR="0044231E" w:rsidRPr="009E5255" w14:paraId="4438FAC0" w14:textId="77777777" w:rsidTr="004372F0">
        <w:trPr>
          <w:trHeight w:val="20"/>
        </w:trPr>
        <w:tc>
          <w:tcPr>
            <w:tcW w:w="1696" w:type="dxa"/>
            <w:shd w:val="clear" w:color="auto" w:fill="auto"/>
            <w:noWrap/>
            <w:vAlign w:val="bottom"/>
            <w:hideMark/>
          </w:tcPr>
          <w:p w14:paraId="11519B52"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arfilzomib</w:t>
            </w:r>
          </w:p>
        </w:tc>
        <w:tc>
          <w:tcPr>
            <w:tcW w:w="851" w:type="dxa"/>
            <w:shd w:val="clear" w:color="auto" w:fill="auto"/>
            <w:noWrap/>
            <w:hideMark/>
          </w:tcPr>
          <w:p w14:paraId="02C056F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w:t>
            </w:r>
          </w:p>
        </w:tc>
        <w:tc>
          <w:tcPr>
            <w:tcW w:w="992" w:type="dxa"/>
            <w:shd w:val="clear" w:color="auto" w:fill="auto"/>
            <w:noWrap/>
            <w:hideMark/>
          </w:tcPr>
          <w:p w14:paraId="27D5ABE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07</w:t>
            </w:r>
          </w:p>
        </w:tc>
        <w:tc>
          <w:tcPr>
            <w:tcW w:w="992" w:type="dxa"/>
            <w:shd w:val="clear" w:color="auto" w:fill="auto"/>
            <w:noWrap/>
            <w:hideMark/>
          </w:tcPr>
          <w:p w14:paraId="4B2FC8A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w:t>
            </w:r>
          </w:p>
        </w:tc>
        <w:tc>
          <w:tcPr>
            <w:tcW w:w="828" w:type="dxa"/>
            <w:shd w:val="clear" w:color="auto" w:fill="auto"/>
            <w:noWrap/>
            <w:hideMark/>
          </w:tcPr>
          <w:p w14:paraId="0330BCE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39</w:t>
            </w:r>
          </w:p>
        </w:tc>
        <w:tc>
          <w:tcPr>
            <w:tcW w:w="986" w:type="dxa"/>
            <w:shd w:val="clear" w:color="auto" w:fill="auto"/>
            <w:noWrap/>
            <w:hideMark/>
          </w:tcPr>
          <w:p w14:paraId="7FCCB44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7</w:t>
            </w:r>
          </w:p>
        </w:tc>
        <w:tc>
          <w:tcPr>
            <w:tcW w:w="987" w:type="dxa"/>
            <w:shd w:val="clear" w:color="auto" w:fill="auto"/>
            <w:noWrap/>
            <w:hideMark/>
          </w:tcPr>
          <w:p w14:paraId="6B2CDC0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8</w:t>
            </w:r>
          </w:p>
        </w:tc>
        <w:tc>
          <w:tcPr>
            <w:tcW w:w="986" w:type="dxa"/>
            <w:shd w:val="clear" w:color="auto" w:fill="auto"/>
            <w:noWrap/>
            <w:hideMark/>
          </w:tcPr>
          <w:p w14:paraId="3301564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58</w:t>
            </w:r>
          </w:p>
        </w:tc>
        <w:tc>
          <w:tcPr>
            <w:tcW w:w="987" w:type="dxa"/>
            <w:shd w:val="clear" w:color="auto" w:fill="auto"/>
            <w:noWrap/>
            <w:hideMark/>
          </w:tcPr>
          <w:p w14:paraId="5558A18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8</w:t>
            </w:r>
          </w:p>
        </w:tc>
      </w:tr>
      <w:tr w:rsidR="0044231E" w:rsidRPr="009E5255" w14:paraId="5F25E6F5" w14:textId="77777777" w:rsidTr="004372F0">
        <w:trPr>
          <w:trHeight w:val="20"/>
        </w:trPr>
        <w:tc>
          <w:tcPr>
            <w:tcW w:w="1696" w:type="dxa"/>
            <w:shd w:val="clear" w:color="auto" w:fill="auto"/>
            <w:noWrap/>
            <w:vAlign w:val="bottom"/>
            <w:hideMark/>
          </w:tcPr>
          <w:p w14:paraId="58F8819F"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etuximab</w:t>
            </w:r>
          </w:p>
        </w:tc>
        <w:tc>
          <w:tcPr>
            <w:tcW w:w="851" w:type="dxa"/>
            <w:shd w:val="clear" w:color="auto" w:fill="auto"/>
            <w:noWrap/>
            <w:hideMark/>
          </w:tcPr>
          <w:p w14:paraId="5091A3D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6</w:t>
            </w:r>
          </w:p>
        </w:tc>
        <w:tc>
          <w:tcPr>
            <w:tcW w:w="992" w:type="dxa"/>
            <w:shd w:val="clear" w:color="auto" w:fill="auto"/>
            <w:noWrap/>
            <w:hideMark/>
          </w:tcPr>
          <w:p w14:paraId="7E47BC0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100</w:t>
            </w:r>
          </w:p>
        </w:tc>
        <w:tc>
          <w:tcPr>
            <w:tcW w:w="992" w:type="dxa"/>
            <w:shd w:val="clear" w:color="auto" w:fill="auto"/>
            <w:noWrap/>
            <w:hideMark/>
          </w:tcPr>
          <w:p w14:paraId="210576F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54</w:t>
            </w:r>
          </w:p>
        </w:tc>
        <w:tc>
          <w:tcPr>
            <w:tcW w:w="828" w:type="dxa"/>
            <w:shd w:val="clear" w:color="auto" w:fill="auto"/>
            <w:noWrap/>
            <w:hideMark/>
          </w:tcPr>
          <w:p w14:paraId="69B0D51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996</w:t>
            </w:r>
          </w:p>
        </w:tc>
        <w:tc>
          <w:tcPr>
            <w:tcW w:w="986" w:type="dxa"/>
            <w:shd w:val="clear" w:color="auto" w:fill="auto"/>
            <w:noWrap/>
            <w:hideMark/>
          </w:tcPr>
          <w:p w14:paraId="3FEBAF8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28</w:t>
            </w:r>
          </w:p>
        </w:tc>
        <w:tc>
          <w:tcPr>
            <w:tcW w:w="987" w:type="dxa"/>
            <w:shd w:val="clear" w:color="auto" w:fill="auto"/>
            <w:noWrap/>
            <w:hideMark/>
          </w:tcPr>
          <w:p w14:paraId="4FB944D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51</w:t>
            </w:r>
          </w:p>
        </w:tc>
        <w:tc>
          <w:tcPr>
            <w:tcW w:w="986" w:type="dxa"/>
            <w:shd w:val="clear" w:color="auto" w:fill="auto"/>
            <w:noWrap/>
            <w:hideMark/>
          </w:tcPr>
          <w:p w14:paraId="119245B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500</w:t>
            </w:r>
          </w:p>
        </w:tc>
        <w:tc>
          <w:tcPr>
            <w:tcW w:w="987" w:type="dxa"/>
            <w:shd w:val="clear" w:color="auto" w:fill="auto"/>
            <w:noWrap/>
            <w:hideMark/>
          </w:tcPr>
          <w:p w14:paraId="338A63D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292</w:t>
            </w:r>
          </w:p>
        </w:tc>
      </w:tr>
      <w:tr w:rsidR="0044231E" w:rsidRPr="009E5255" w14:paraId="0F50D94C" w14:textId="77777777" w:rsidTr="004372F0">
        <w:trPr>
          <w:trHeight w:val="20"/>
        </w:trPr>
        <w:tc>
          <w:tcPr>
            <w:tcW w:w="1696" w:type="dxa"/>
            <w:shd w:val="clear" w:color="auto" w:fill="auto"/>
            <w:noWrap/>
            <w:vAlign w:val="bottom"/>
            <w:hideMark/>
          </w:tcPr>
          <w:p w14:paraId="4C1A1E65"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isplatin</w:t>
            </w:r>
          </w:p>
        </w:tc>
        <w:tc>
          <w:tcPr>
            <w:tcW w:w="851" w:type="dxa"/>
            <w:shd w:val="clear" w:color="auto" w:fill="auto"/>
            <w:noWrap/>
            <w:hideMark/>
          </w:tcPr>
          <w:p w14:paraId="210CD6E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w:t>
            </w:r>
          </w:p>
        </w:tc>
        <w:tc>
          <w:tcPr>
            <w:tcW w:w="992" w:type="dxa"/>
            <w:shd w:val="clear" w:color="auto" w:fill="auto"/>
            <w:noWrap/>
            <w:hideMark/>
          </w:tcPr>
          <w:p w14:paraId="049DC12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28</w:t>
            </w:r>
          </w:p>
        </w:tc>
        <w:tc>
          <w:tcPr>
            <w:tcW w:w="992" w:type="dxa"/>
            <w:shd w:val="clear" w:color="auto" w:fill="auto"/>
            <w:noWrap/>
            <w:hideMark/>
          </w:tcPr>
          <w:p w14:paraId="3306B49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9</w:t>
            </w:r>
          </w:p>
        </w:tc>
        <w:tc>
          <w:tcPr>
            <w:tcW w:w="828" w:type="dxa"/>
            <w:shd w:val="clear" w:color="auto" w:fill="auto"/>
            <w:noWrap/>
            <w:hideMark/>
          </w:tcPr>
          <w:p w14:paraId="234B58D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39</w:t>
            </w:r>
          </w:p>
        </w:tc>
        <w:tc>
          <w:tcPr>
            <w:tcW w:w="986" w:type="dxa"/>
            <w:shd w:val="clear" w:color="auto" w:fill="auto"/>
            <w:noWrap/>
            <w:hideMark/>
          </w:tcPr>
          <w:p w14:paraId="1C9B918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41</w:t>
            </w:r>
          </w:p>
        </w:tc>
        <w:tc>
          <w:tcPr>
            <w:tcW w:w="987" w:type="dxa"/>
            <w:shd w:val="clear" w:color="auto" w:fill="auto"/>
            <w:noWrap/>
            <w:hideMark/>
          </w:tcPr>
          <w:p w14:paraId="172B0A6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6</w:t>
            </w:r>
          </w:p>
        </w:tc>
        <w:tc>
          <w:tcPr>
            <w:tcW w:w="986" w:type="dxa"/>
            <w:shd w:val="clear" w:color="auto" w:fill="auto"/>
            <w:noWrap/>
            <w:hideMark/>
          </w:tcPr>
          <w:p w14:paraId="693B4F9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29</w:t>
            </w:r>
          </w:p>
        </w:tc>
        <w:tc>
          <w:tcPr>
            <w:tcW w:w="987" w:type="dxa"/>
            <w:shd w:val="clear" w:color="auto" w:fill="auto"/>
            <w:noWrap/>
            <w:hideMark/>
          </w:tcPr>
          <w:p w14:paraId="2369077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53</w:t>
            </w:r>
          </w:p>
        </w:tc>
      </w:tr>
      <w:tr w:rsidR="0044231E" w:rsidRPr="009E5255" w14:paraId="102CA4AE" w14:textId="77777777" w:rsidTr="004372F0">
        <w:trPr>
          <w:trHeight w:val="20"/>
        </w:trPr>
        <w:tc>
          <w:tcPr>
            <w:tcW w:w="1696" w:type="dxa"/>
            <w:shd w:val="clear" w:color="auto" w:fill="auto"/>
            <w:noWrap/>
            <w:vAlign w:val="bottom"/>
            <w:hideMark/>
          </w:tcPr>
          <w:p w14:paraId="2BACE365"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ladribine</w:t>
            </w:r>
          </w:p>
        </w:tc>
        <w:tc>
          <w:tcPr>
            <w:tcW w:w="851" w:type="dxa"/>
            <w:shd w:val="clear" w:color="auto" w:fill="auto"/>
            <w:noWrap/>
            <w:hideMark/>
          </w:tcPr>
          <w:p w14:paraId="229C68A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0</w:t>
            </w:r>
          </w:p>
        </w:tc>
        <w:tc>
          <w:tcPr>
            <w:tcW w:w="992" w:type="dxa"/>
            <w:shd w:val="clear" w:color="auto" w:fill="auto"/>
            <w:noWrap/>
            <w:hideMark/>
          </w:tcPr>
          <w:p w14:paraId="65682CD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w:t>
            </w:r>
          </w:p>
        </w:tc>
        <w:tc>
          <w:tcPr>
            <w:tcW w:w="992" w:type="dxa"/>
            <w:shd w:val="clear" w:color="auto" w:fill="auto"/>
            <w:noWrap/>
            <w:hideMark/>
          </w:tcPr>
          <w:p w14:paraId="688CB08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0</w:t>
            </w:r>
          </w:p>
        </w:tc>
        <w:tc>
          <w:tcPr>
            <w:tcW w:w="828" w:type="dxa"/>
            <w:shd w:val="clear" w:color="auto" w:fill="auto"/>
            <w:noWrap/>
            <w:hideMark/>
          </w:tcPr>
          <w:p w14:paraId="785C4FD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w:t>
            </w:r>
          </w:p>
        </w:tc>
        <w:tc>
          <w:tcPr>
            <w:tcW w:w="986" w:type="dxa"/>
            <w:shd w:val="clear" w:color="auto" w:fill="auto"/>
            <w:noWrap/>
            <w:hideMark/>
          </w:tcPr>
          <w:p w14:paraId="08705C3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w:t>
            </w:r>
          </w:p>
        </w:tc>
        <w:tc>
          <w:tcPr>
            <w:tcW w:w="987" w:type="dxa"/>
            <w:shd w:val="clear" w:color="auto" w:fill="auto"/>
            <w:noWrap/>
            <w:hideMark/>
          </w:tcPr>
          <w:p w14:paraId="598EE4A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w:t>
            </w:r>
          </w:p>
        </w:tc>
        <w:tc>
          <w:tcPr>
            <w:tcW w:w="986" w:type="dxa"/>
            <w:shd w:val="clear" w:color="auto" w:fill="auto"/>
            <w:noWrap/>
            <w:hideMark/>
          </w:tcPr>
          <w:p w14:paraId="59E5B9D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w:t>
            </w:r>
          </w:p>
        </w:tc>
        <w:tc>
          <w:tcPr>
            <w:tcW w:w="987" w:type="dxa"/>
            <w:shd w:val="clear" w:color="auto" w:fill="auto"/>
            <w:noWrap/>
            <w:hideMark/>
          </w:tcPr>
          <w:p w14:paraId="5D18817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w:t>
            </w:r>
          </w:p>
        </w:tc>
      </w:tr>
      <w:tr w:rsidR="0044231E" w:rsidRPr="009E5255" w14:paraId="534DE438" w14:textId="77777777" w:rsidTr="004372F0">
        <w:trPr>
          <w:trHeight w:val="20"/>
        </w:trPr>
        <w:tc>
          <w:tcPr>
            <w:tcW w:w="1696" w:type="dxa"/>
            <w:shd w:val="clear" w:color="auto" w:fill="auto"/>
            <w:noWrap/>
            <w:vAlign w:val="bottom"/>
            <w:hideMark/>
          </w:tcPr>
          <w:p w14:paraId="1BB65BE3" w14:textId="0291B2FC"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yclophosph</w:t>
            </w:r>
            <w:r w:rsidR="004372F0" w:rsidRPr="009E5255">
              <w:rPr>
                <w:rFonts w:asciiTheme="majorHAnsi" w:hAnsiTheme="majorHAnsi" w:cstheme="majorHAnsi"/>
                <w:sz w:val="18"/>
                <w:szCs w:val="18"/>
                <w:lang w:eastAsia="en-AU"/>
              </w:rPr>
              <w:t>…</w:t>
            </w:r>
          </w:p>
        </w:tc>
        <w:tc>
          <w:tcPr>
            <w:tcW w:w="851" w:type="dxa"/>
            <w:shd w:val="clear" w:color="auto" w:fill="auto"/>
            <w:noWrap/>
            <w:hideMark/>
          </w:tcPr>
          <w:p w14:paraId="3DEFE18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03</w:t>
            </w:r>
          </w:p>
        </w:tc>
        <w:tc>
          <w:tcPr>
            <w:tcW w:w="992" w:type="dxa"/>
            <w:shd w:val="clear" w:color="auto" w:fill="auto"/>
            <w:noWrap/>
            <w:hideMark/>
          </w:tcPr>
          <w:p w14:paraId="36AC4F5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0,200</w:t>
            </w:r>
          </w:p>
        </w:tc>
        <w:tc>
          <w:tcPr>
            <w:tcW w:w="992" w:type="dxa"/>
            <w:shd w:val="clear" w:color="auto" w:fill="auto"/>
            <w:noWrap/>
            <w:hideMark/>
          </w:tcPr>
          <w:p w14:paraId="0B6B844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48</w:t>
            </w:r>
          </w:p>
        </w:tc>
        <w:tc>
          <w:tcPr>
            <w:tcW w:w="828" w:type="dxa"/>
            <w:shd w:val="clear" w:color="auto" w:fill="auto"/>
            <w:noWrap/>
            <w:hideMark/>
          </w:tcPr>
          <w:p w14:paraId="36BE9E4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0,100</w:t>
            </w:r>
          </w:p>
        </w:tc>
        <w:tc>
          <w:tcPr>
            <w:tcW w:w="986" w:type="dxa"/>
            <w:shd w:val="clear" w:color="auto" w:fill="auto"/>
            <w:noWrap/>
            <w:hideMark/>
          </w:tcPr>
          <w:p w14:paraId="49CB587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900</w:t>
            </w:r>
          </w:p>
        </w:tc>
        <w:tc>
          <w:tcPr>
            <w:tcW w:w="987" w:type="dxa"/>
            <w:shd w:val="clear" w:color="auto" w:fill="auto"/>
            <w:noWrap/>
            <w:hideMark/>
          </w:tcPr>
          <w:p w14:paraId="190CE5E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59</w:t>
            </w:r>
          </w:p>
        </w:tc>
        <w:tc>
          <w:tcPr>
            <w:tcW w:w="986" w:type="dxa"/>
            <w:shd w:val="clear" w:color="auto" w:fill="auto"/>
            <w:noWrap/>
            <w:hideMark/>
          </w:tcPr>
          <w:p w14:paraId="1EDCBC9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6,700</w:t>
            </w:r>
          </w:p>
        </w:tc>
        <w:tc>
          <w:tcPr>
            <w:tcW w:w="987" w:type="dxa"/>
            <w:shd w:val="clear" w:color="auto" w:fill="auto"/>
            <w:noWrap/>
            <w:hideMark/>
          </w:tcPr>
          <w:p w14:paraId="153CA9E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000</w:t>
            </w:r>
          </w:p>
        </w:tc>
      </w:tr>
      <w:tr w:rsidR="0044231E" w:rsidRPr="009E5255" w14:paraId="3867BB1C" w14:textId="77777777" w:rsidTr="004372F0">
        <w:trPr>
          <w:trHeight w:val="20"/>
        </w:trPr>
        <w:tc>
          <w:tcPr>
            <w:tcW w:w="1696" w:type="dxa"/>
            <w:shd w:val="clear" w:color="auto" w:fill="auto"/>
            <w:noWrap/>
            <w:vAlign w:val="bottom"/>
            <w:hideMark/>
          </w:tcPr>
          <w:p w14:paraId="6E391D1F"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ytarabine</w:t>
            </w:r>
          </w:p>
        </w:tc>
        <w:tc>
          <w:tcPr>
            <w:tcW w:w="851" w:type="dxa"/>
            <w:shd w:val="clear" w:color="auto" w:fill="auto"/>
            <w:noWrap/>
            <w:hideMark/>
          </w:tcPr>
          <w:p w14:paraId="201F13D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w:t>
            </w:r>
          </w:p>
        </w:tc>
        <w:tc>
          <w:tcPr>
            <w:tcW w:w="992" w:type="dxa"/>
            <w:shd w:val="clear" w:color="auto" w:fill="auto"/>
            <w:noWrap/>
            <w:hideMark/>
          </w:tcPr>
          <w:p w14:paraId="6349EAD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000</w:t>
            </w:r>
          </w:p>
        </w:tc>
        <w:tc>
          <w:tcPr>
            <w:tcW w:w="992" w:type="dxa"/>
            <w:shd w:val="clear" w:color="auto" w:fill="auto"/>
            <w:noWrap/>
            <w:hideMark/>
          </w:tcPr>
          <w:p w14:paraId="25C20C2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0</w:t>
            </w:r>
          </w:p>
        </w:tc>
        <w:tc>
          <w:tcPr>
            <w:tcW w:w="828" w:type="dxa"/>
            <w:shd w:val="clear" w:color="auto" w:fill="auto"/>
            <w:noWrap/>
            <w:hideMark/>
          </w:tcPr>
          <w:p w14:paraId="2057E3F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500</w:t>
            </w:r>
          </w:p>
        </w:tc>
        <w:tc>
          <w:tcPr>
            <w:tcW w:w="986" w:type="dxa"/>
            <w:shd w:val="clear" w:color="auto" w:fill="auto"/>
            <w:noWrap/>
            <w:hideMark/>
          </w:tcPr>
          <w:p w14:paraId="66D076D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86</w:t>
            </w:r>
          </w:p>
        </w:tc>
        <w:tc>
          <w:tcPr>
            <w:tcW w:w="987" w:type="dxa"/>
            <w:shd w:val="clear" w:color="auto" w:fill="auto"/>
            <w:noWrap/>
            <w:hideMark/>
          </w:tcPr>
          <w:p w14:paraId="666C956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71</w:t>
            </w:r>
          </w:p>
        </w:tc>
        <w:tc>
          <w:tcPr>
            <w:tcW w:w="986" w:type="dxa"/>
            <w:shd w:val="clear" w:color="auto" w:fill="auto"/>
            <w:noWrap/>
            <w:hideMark/>
          </w:tcPr>
          <w:p w14:paraId="6EABCB0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714</w:t>
            </w:r>
          </w:p>
        </w:tc>
        <w:tc>
          <w:tcPr>
            <w:tcW w:w="987" w:type="dxa"/>
            <w:shd w:val="clear" w:color="auto" w:fill="auto"/>
            <w:noWrap/>
            <w:hideMark/>
          </w:tcPr>
          <w:p w14:paraId="4F98EA7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61</w:t>
            </w:r>
          </w:p>
        </w:tc>
      </w:tr>
      <w:tr w:rsidR="0044231E" w:rsidRPr="009E5255" w14:paraId="54446B2F" w14:textId="77777777" w:rsidTr="004372F0">
        <w:trPr>
          <w:trHeight w:val="20"/>
        </w:trPr>
        <w:tc>
          <w:tcPr>
            <w:tcW w:w="1696" w:type="dxa"/>
            <w:shd w:val="clear" w:color="auto" w:fill="auto"/>
            <w:noWrap/>
            <w:vAlign w:val="bottom"/>
            <w:hideMark/>
          </w:tcPr>
          <w:p w14:paraId="7E81FFE1"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Daratumumab</w:t>
            </w:r>
          </w:p>
        </w:tc>
        <w:tc>
          <w:tcPr>
            <w:tcW w:w="851" w:type="dxa"/>
            <w:shd w:val="clear" w:color="auto" w:fill="auto"/>
            <w:noWrap/>
            <w:hideMark/>
          </w:tcPr>
          <w:p w14:paraId="5C424B5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w:t>
            </w:r>
          </w:p>
        </w:tc>
        <w:tc>
          <w:tcPr>
            <w:tcW w:w="992" w:type="dxa"/>
            <w:shd w:val="clear" w:color="auto" w:fill="auto"/>
            <w:noWrap/>
            <w:hideMark/>
          </w:tcPr>
          <w:p w14:paraId="7651BC3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49</w:t>
            </w:r>
          </w:p>
        </w:tc>
        <w:tc>
          <w:tcPr>
            <w:tcW w:w="992" w:type="dxa"/>
            <w:shd w:val="clear" w:color="auto" w:fill="auto"/>
            <w:noWrap/>
            <w:hideMark/>
          </w:tcPr>
          <w:p w14:paraId="38ADB7B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w:t>
            </w:r>
          </w:p>
        </w:tc>
        <w:tc>
          <w:tcPr>
            <w:tcW w:w="828" w:type="dxa"/>
            <w:shd w:val="clear" w:color="auto" w:fill="auto"/>
            <w:noWrap/>
            <w:hideMark/>
          </w:tcPr>
          <w:p w14:paraId="7B6D8A2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82</w:t>
            </w:r>
          </w:p>
        </w:tc>
        <w:tc>
          <w:tcPr>
            <w:tcW w:w="986" w:type="dxa"/>
            <w:shd w:val="clear" w:color="auto" w:fill="auto"/>
            <w:noWrap/>
            <w:hideMark/>
          </w:tcPr>
          <w:p w14:paraId="345A97A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0</w:t>
            </w:r>
          </w:p>
        </w:tc>
        <w:tc>
          <w:tcPr>
            <w:tcW w:w="987" w:type="dxa"/>
            <w:shd w:val="clear" w:color="auto" w:fill="auto"/>
            <w:noWrap/>
            <w:hideMark/>
          </w:tcPr>
          <w:p w14:paraId="127870E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6</w:t>
            </w:r>
          </w:p>
        </w:tc>
        <w:tc>
          <w:tcPr>
            <w:tcW w:w="986" w:type="dxa"/>
            <w:shd w:val="clear" w:color="auto" w:fill="auto"/>
            <w:noWrap/>
            <w:hideMark/>
          </w:tcPr>
          <w:p w14:paraId="318F3CB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61</w:t>
            </w:r>
          </w:p>
        </w:tc>
        <w:tc>
          <w:tcPr>
            <w:tcW w:w="987" w:type="dxa"/>
            <w:shd w:val="clear" w:color="auto" w:fill="auto"/>
            <w:noWrap/>
            <w:hideMark/>
          </w:tcPr>
          <w:p w14:paraId="5F18C4D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15</w:t>
            </w:r>
          </w:p>
        </w:tc>
      </w:tr>
      <w:tr w:rsidR="0044231E" w:rsidRPr="009E5255" w14:paraId="5D20495C" w14:textId="77777777" w:rsidTr="004372F0">
        <w:trPr>
          <w:trHeight w:val="20"/>
        </w:trPr>
        <w:tc>
          <w:tcPr>
            <w:tcW w:w="1696" w:type="dxa"/>
            <w:shd w:val="clear" w:color="auto" w:fill="auto"/>
            <w:noWrap/>
            <w:vAlign w:val="bottom"/>
            <w:hideMark/>
          </w:tcPr>
          <w:p w14:paraId="5FD0C64F"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Docetaxel</w:t>
            </w:r>
          </w:p>
        </w:tc>
        <w:tc>
          <w:tcPr>
            <w:tcW w:w="851" w:type="dxa"/>
            <w:shd w:val="clear" w:color="auto" w:fill="auto"/>
            <w:noWrap/>
            <w:hideMark/>
          </w:tcPr>
          <w:p w14:paraId="6754B58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1</w:t>
            </w:r>
          </w:p>
        </w:tc>
        <w:tc>
          <w:tcPr>
            <w:tcW w:w="992" w:type="dxa"/>
            <w:shd w:val="clear" w:color="auto" w:fill="auto"/>
            <w:noWrap/>
            <w:hideMark/>
          </w:tcPr>
          <w:p w14:paraId="37C55E1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26</w:t>
            </w:r>
          </w:p>
        </w:tc>
        <w:tc>
          <w:tcPr>
            <w:tcW w:w="992" w:type="dxa"/>
            <w:shd w:val="clear" w:color="auto" w:fill="auto"/>
            <w:noWrap/>
            <w:hideMark/>
          </w:tcPr>
          <w:p w14:paraId="29B7E5A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7</w:t>
            </w:r>
          </w:p>
        </w:tc>
        <w:tc>
          <w:tcPr>
            <w:tcW w:w="828" w:type="dxa"/>
            <w:shd w:val="clear" w:color="auto" w:fill="auto"/>
            <w:noWrap/>
            <w:hideMark/>
          </w:tcPr>
          <w:p w14:paraId="0EF2528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72</w:t>
            </w:r>
          </w:p>
        </w:tc>
        <w:tc>
          <w:tcPr>
            <w:tcW w:w="986" w:type="dxa"/>
            <w:shd w:val="clear" w:color="auto" w:fill="auto"/>
            <w:noWrap/>
            <w:hideMark/>
          </w:tcPr>
          <w:p w14:paraId="015589A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37</w:t>
            </w:r>
          </w:p>
        </w:tc>
        <w:tc>
          <w:tcPr>
            <w:tcW w:w="987" w:type="dxa"/>
            <w:shd w:val="clear" w:color="auto" w:fill="auto"/>
            <w:noWrap/>
            <w:hideMark/>
          </w:tcPr>
          <w:p w14:paraId="498E4F0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4</w:t>
            </w:r>
          </w:p>
        </w:tc>
        <w:tc>
          <w:tcPr>
            <w:tcW w:w="986" w:type="dxa"/>
            <w:shd w:val="clear" w:color="auto" w:fill="auto"/>
            <w:noWrap/>
            <w:hideMark/>
          </w:tcPr>
          <w:p w14:paraId="737B132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50</w:t>
            </w:r>
          </w:p>
        </w:tc>
        <w:tc>
          <w:tcPr>
            <w:tcW w:w="987" w:type="dxa"/>
            <w:shd w:val="clear" w:color="auto" w:fill="auto"/>
            <w:noWrap/>
            <w:hideMark/>
          </w:tcPr>
          <w:p w14:paraId="539A2F9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18</w:t>
            </w:r>
          </w:p>
        </w:tc>
      </w:tr>
      <w:tr w:rsidR="0044231E" w:rsidRPr="009E5255" w14:paraId="76A68C26" w14:textId="77777777" w:rsidTr="004372F0">
        <w:trPr>
          <w:trHeight w:val="20"/>
        </w:trPr>
        <w:tc>
          <w:tcPr>
            <w:tcW w:w="1696" w:type="dxa"/>
            <w:shd w:val="clear" w:color="auto" w:fill="auto"/>
            <w:noWrap/>
            <w:vAlign w:val="bottom"/>
            <w:hideMark/>
          </w:tcPr>
          <w:p w14:paraId="3AAB2D48"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Doxorubicin</w:t>
            </w:r>
          </w:p>
        </w:tc>
        <w:tc>
          <w:tcPr>
            <w:tcW w:w="851" w:type="dxa"/>
            <w:shd w:val="clear" w:color="auto" w:fill="auto"/>
            <w:noWrap/>
            <w:hideMark/>
          </w:tcPr>
          <w:p w14:paraId="53F4FB5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8</w:t>
            </w:r>
          </w:p>
        </w:tc>
        <w:tc>
          <w:tcPr>
            <w:tcW w:w="992" w:type="dxa"/>
            <w:shd w:val="clear" w:color="auto" w:fill="auto"/>
            <w:noWrap/>
            <w:hideMark/>
          </w:tcPr>
          <w:p w14:paraId="785B572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696</w:t>
            </w:r>
          </w:p>
        </w:tc>
        <w:tc>
          <w:tcPr>
            <w:tcW w:w="992" w:type="dxa"/>
            <w:shd w:val="clear" w:color="auto" w:fill="auto"/>
            <w:noWrap/>
            <w:hideMark/>
          </w:tcPr>
          <w:p w14:paraId="632B5A7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9</w:t>
            </w:r>
          </w:p>
        </w:tc>
        <w:tc>
          <w:tcPr>
            <w:tcW w:w="828" w:type="dxa"/>
            <w:shd w:val="clear" w:color="auto" w:fill="auto"/>
            <w:noWrap/>
            <w:hideMark/>
          </w:tcPr>
          <w:p w14:paraId="113B803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61</w:t>
            </w:r>
          </w:p>
        </w:tc>
        <w:tc>
          <w:tcPr>
            <w:tcW w:w="986" w:type="dxa"/>
            <w:shd w:val="clear" w:color="auto" w:fill="auto"/>
            <w:noWrap/>
            <w:hideMark/>
          </w:tcPr>
          <w:p w14:paraId="32B1D1A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09</w:t>
            </w:r>
          </w:p>
        </w:tc>
        <w:tc>
          <w:tcPr>
            <w:tcW w:w="987" w:type="dxa"/>
            <w:shd w:val="clear" w:color="auto" w:fill="auto"/>
            <w:noWrap/>
            <w:hideMark/>
          </w:tcPr>
          <w:p w14:paraId="6AC41B0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8</w:t>
            </w:r>
          </w:p>
        </w:tc>
        <w:tc>
          <w:tcPr>
            <w:tcW w:w="986" w:type="dxa"/>
            <w:shd w:val="clear" w:color="auto" w:fill="auto"/>
            <w:noWrap/>
            <w:hideMark/>
          </w:tcPr>
          <w:p w14:paraId="004DB9F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17</w:t>
            </w:r>
          </w:p>
        </w:tc>
        <w:tc>
          <w:tcPr>
            <w:tcW w:w="987" w:type="dxa"/>
            <w:shd w:val="clear" w:color="auto" w:fill="auto"/>
            <w:noWrap/>
            <w:hideMark/>
          </w:tcPr>
          <w:p w14:paraId="40E39A6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40</w:t>
            </w:r>
          </w:p>
        </w:tc>
      </w:tr>
      <w:tr w:rsidR="0044231E" w:rsidRPr="009E5255" w14:paraId="0E30A58F" w14:textId="77777777" w:rsidTr="004372F0">
        <w:trPr>
          <w:trHeight w:val="20"/>
        </w:trPr>
        <w:tc>
          <w:tcPr>
            <w:tcW w:w="1696" w:type="dxa"/>
            <w:shd w:val="clear" w:color="auto" w:fill="auto"/>
            <w:noWrap/>
            <w:vAlign w:val="bottom"/>
            <w:hideMark/>
          </w:tcPr>
          <w:p w14:paraId="6E5B8144" w14:textId="17F93042"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Doxorubicin</w:t>
            </w:r>
            <w:r w:rsidR="008F5F8B" w:rsidRPr="009E5255">
              <w:rPr>
                <w:rFonts w:asciiTheme="majorHAnsi" w:hAnsiTheme="majorHAnsi" w:cstheme="majorHAnsi"/>
                <w:sz w:val="18"/>
                <w:szCs w:val="18"/>
                <w:lang w:eastAsia="en-AU"/>
              </w:rPr>
              <w:t>-</w:t>
            </w:r>
            <w:r w:rsidRPr="009E5255">
              <w:rPr>
                <w:rFonts w:asciiTheme="majorHAnsi" w:hAnsiTheme="majorHAnsi" w:cstheme="majorHAnsi"/>
                <w:sz w:val="18"/>
                <w:szCs w:val="18"/>
                <w:lang w:eastAsia="en-AU"/>
              </w:rPr>
              <w:t>Hydrochloride</w:t>
            </w:r>
          </w:p>
        </w:tc>
        <w:tc>
          <w:tcPr>
            <w:tcW w:w="851" w:type="dxa"/>
            <w:shd w:val="clear" w:color="auto" w:fill="auto"/>
            <w:noWrap/>
            <w:hideMark/>
          </w:tcPr>
          <w:p w14:paraId="477B0A7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w:t>
            </w:r>
          </w:p>
        </w:tc>
        <w:tc>
          <w:tcPr>
            <w:tcW w:w="992" w:type="dxa"/>
            <w:shd w:val="clear" w:color="auto" w:fill="auto"/>
            <w:noWrap/>
            <w:hideMark/>
          </w:tcPr>
          <w:p w14:paraId="564D14F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79</w:t>
            </w:r>
          </w:p>
        </w:tc>
        <w:tc>
          <w:tcPr>
            <w:tcW w:w="992" w:type="dxa"/>
            <w:shd w:val="clear" w:color="auto" w:fill="auto"/>
            <w:noWrap/>
            <w:hideMark/>
          </w:tcPr>
          <w:p w14:paraId="662A98E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w:t>
            </w:r>
          </w:p>
        </w:tc>
        <w:tc>
          <w:tcPr>
            <w:tcW w:w="828" w:type="dxa"/>
            <w:shd w:val="clear" w:color="auto" w:fill="auto"/>
            <w:noWrap/>
            <w:hideMark/>
          </w:tcPr>
          <w:p w14:paraId="0B39C1B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2</w:t>
            </w:r>
          </w:p>
        </w:tc>
        <w:tc>
          <w:tcPr>
            <w:tcW w:w="986" w:type="dxa"/>
            <w:shd w:val="clear" w:color="auto" w:fill="auto"/>
            <w:noWrap/>
            <w:hideMark/>
          </w:tcPr>
          <w:p w14:paraId="41C89E5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7</w:t>
            </w:r>
          </w:p>
        </w:tc>
        <w:tc>
          <w:tcPr>
            <w:tcW w:w="987" w:type="dxa"/>
            <w:shd w:val="clear" w:color="auto" w:fill="auto"/>
            <w:noWrap/>
            <w:hideMark/>
          </w:tcPr>
          <w:p w14:paraId="486F067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0</w:t>
            </w:r>
          </w:p>
        </w:tc>
        <w:tc>
          <w:tcPr>
            <w:tcW w:w="986" w:type="dxa"/>
            <w:shd w:val="clear" w:color="auto" w:fill="auto"/>
            <w:noWrap/>
            <w:hideMark/>
          </w:tcPr>
          <w:p w14:paraId="66579FB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2</w:t>
            </w:r>
          </w:p>
        </w:tc>
        <w:tc>
          <w:tcPr>
            <w:tcW w:w="987" w:type="dxa"/>
            <w:shd w:val="clear" w:color="auto" w:fill="auto"/>
            <w:noWrap/>
            <w:hideMark/>
          </w:tcPr>
          <w:p w14:paraId="4A96972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9</w:t>
            </w:r>
          </w:p>
        </w:tc>
      </w:tr>
      <w:tr w:rsidR="0044231E" w:rsidRPr="009E5255" w14:paraId="630AE20D" w14:textId="77777777" w:rsidTr="004372F0">
        <w:trPr>
          <w:trHeight w:val="20"/>
        </w:trPr>
        <w:tc>
          <w:tcPr>
            <w:tcW w:w="1696" w:type="dxa"/>
            <w:shd w:val="clear" w:color="auto" w:fill="auto"/>
            <w:noWrap/>
            <w:vAlign w:val="bottom"/>
            <w:hideMark/>
          </w:tcPr>
          <w:p w14:paraId="7B4C06E2"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Durvalumab</w:t>
            </w:r>
          </w:p>
        </w:tc>
        <w:tc>
          <w:tcPr>
            <w:tcW w:w="851" w:type="dxa"/>
            <w:shd w:val="clear" w:color="auto" w:fill="auto"/>
            <w:noWrap/>
            <w:hideMark/>
          </w:tcPr>
          <w:p w14:paraId="2EB1053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992" w:type="dxa"/>
            <w:shd w:val="clear" w:color="auto" w:fill="auto"/>
            <w:noWrap/>
            <w:hideMark/>
          </w:tcPr>
          <w:p w14:paraId="5820CA4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63</w:t>
            </w:r>
          </w:p>
        </w:tc>
        <w:tc>
          <w:tcPr>
            <w:tcW w:w="992" w:type="dxa"/>
            <w:shd w:val="clear" w:color="auto" w:fill="auto"/>
            <w:noWrap/>
            <w:hideMark/>
          </w:tcPr>
          <w:p w14:paraId="7CFD808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w:t>
            </w:r>
          </w:p>
        </w:tc>
        <w:tc>
          <w:tcPr>
            <w:tcW w:w="828" w:type="dxa"/>
            <w:shd w:val="clear" w:color="auto" w:fill="auto"/>
            <w:noWrap/>
            <w:hideMark/>
          </w:tcPr>
          <w:p w14:paraId="2437A5D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99</w:t>
            </w:r>
          </w:p>
        </w:tc>
        <w:tc>
          <w:tcPr>
            <w:tcW w:w="986" w:type="dxa"/>
            <w:shd w:val="clear" w:color="auto" w:fill="auto"/>
            <w:noWrap/>
            <w:hideMark/>
          </w:tcPr>
          <w:p w14:paraId="05E2D06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72</w:t>
            </w:r>
          </w:p>
        </w:tc>
        <w:tc>
          <w:tcPr>
            <w:tcW w:w="987" w:type="dxa"/>
            <w:shd w:val="clear" w:color="auto" w:fill="auto"/>
            <w:noWrap/>
            <w:hideMark/>
          </w:tcPr>
          <w:p w14:paraId="6961ACF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0</w:t>
            </w:r>
          </w:p>
        </w:tc>
        <w:tc>
          <w:tcPr>
            <w:tcW w:w="986" w:type="dxa"/>
            <w:shd w:val="clear" w:color="auto" w:fill="auto"/>
            <w:noWrap/>
            <w:hideMark/>
          </w:tcPr>
          <w:p w14:paraId="6335B71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90</w:t>
            </w:r>
          </w:p>
        </w:tc>
        <w:tc>
          <w:tcPr>
            <w:tcW w:w="987" w:type="dxa"/>
            <w:shd w:val="clear" w:color="auto" w:fill="auto"/>
            <w:noWrap/>
            <w:hideMark/>
          </w:tcPr>
          <w:p w14:paraId="1EBD665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35</w:t>
            </w:r>
          </w:p>
        </w:tc>
      </w:tr>
      <w:tr w:rsidR="0044231E" w:rsidRPr="009E5255" w14:paraId="68781021" w14:textId="77777777" w:rsidTr="004372F0">
        <w:trPr>
          <w:trHeight w:val="20"/>
        </w:trPr>
        <w:tc>
          <w:tcPr>
            <w:tcW w:w="1696" w:type="dxa"/>
            <w:shd w:val="clear" w:color="auto" w:fill="auto"/>
            <w:noWrap/>
            <w:vAlign w:val="bottom"/>
            <w:hideMark/>
          </w:tcPr>
          <w:p w14:paraId="338F0881"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Epirubicin</w:t>
            </w:r>
          </w:p>
        </w:tc>
        <w:tc>
          <w:tcPr>
            <w:tcW w:w="851" w:type="dxa"/>
            <w:shd w:val="clear" w:color="auto" w:fill="auto"/>
            <w:noWrap/>
            <w:hideMark/>
          </w:tcPr>
          <w:p w14:paraId="1146196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9</w:t>
            </w:r>
          </w:p>
        </w:tc>
        <w:tc>
          <w:tcPr>
            <w:tcW w:w="992" w:type="dxa"/>
            <w:shd w:val="clear" w:color="auto" w:fill="auto"/>
            <w:noWrap/>
            <w:hideMark/>
          </w:tcPr>
          <w:p w14:paraId="4949446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10</w:t>
            </w:r>
          </w:p>
        </w:tc>
        <w:tc>
          <w:tcPr>
            <w:tcW w:w="992" w:type="dxa"/>
            <w:shd w:val="clear" w:color="auto" w:fill="auto"/>
            <w:noWrap/>
            <w:hideMark/>
          </w:tcPr>
          <w:p w14:paraId="1AD2284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w:t>
            </w:r>
          </w:p>
        </w:tc>
        <w:tc>
          <w:tcPr>
            <w:tcW w:w="828" w:type="dxa"/>
            <w:shd w:val="clear" w:color="auto" w:fill="auto"/>
            <w:noWrap/>
            <w:hideMark/>
          </w:tcPr>
          <w:p w14:paraId="0B5F946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83</w:t>
            </w:r>
          </w:p>
        </w:tc>
        <w:tc>
          <w:tcPr>
            <w:tcW w:w="986" w:type="dxa"/>
            <w:shd w:val="clear" w:color="auto" w:fill="auto"/>
            <w:noWrap/>
            <w:hideMark/>
          </w:tcPr>
          <w:p w14:paraId="6CCD8CE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7</w:t>
            </w:r>
          </w:p>
        </w:tc>
        <w:tc>
          <w:tcPr>
            <w:tcW w:w="987" w:type="dxa"/>
            <w:shd w:val="clear" w:color="auto" w:fill="auto"/>
            <w:noWrap/>
            <w:hideMark/>
          </w:tcPr>
          <w:p w14:paraId="24A4924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2</w:t>
            </w:r>
          </w:p>
        </w:tc>
        <w:tc>
          <w:tcPr>
            <w:tcW w:w="986" w:type="dxa"/>
            <w:shd w:val="clear" w:color="auto" w:fill="auto"/>
            <w:noWrap/>
            <w:hideMark/>
          </w:tcPr>
          <w:p w14:paraId="588C858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14</w:t>
            </w:r>
          </w:p>
        </w:tc>
        <w:tc>
          <w:tcPr>
            <w:tcW w:w="987" w:type="dxa"/>
            <w:shd w:val="clear" w:color="auto" w:fill="auto"/>
            <w:noWrap/>
            <w:hideMark/>
          </w:tcPr>
          <w:p w14:paraId="21EBA72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7</w:t>
            </w:r>
          </w:p>
        </w:tc>
      </w:tr>
      <w:tr w:rsidR="0044231E" w:rsidRPr="009E5255" w14:paraId="4A1BA101" w14:textId="77777777" w:rsidTr="004372F0">
        <w:trPr>
          <w:trHeight w:val="20"/>
        </w:trPr>
        <w:tc>
          <w:tcPr>
            <w:tcW w:w="1696" w:type="dxa"/>
            <w:shd w:val="clear" w:color="auto" w:fill="auto"/>
            <w:noWrap/>
            <w:vAlign w:val="bottom"/>
            <w:hideMark/>
          </w:tcPr>
          <w:p w14:paraId="610FAC16"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Eribulin</w:t>
            </w:r>
          </w:p>
        </w:tc>
        <w:tc>
          <w:tcPr>
            <w:tcW w:w="851" w:type="dxa"/>
            <w:shd w:val="clear" w:color="auto" w:fill="auto"/>
            <w:noWrap/>
            <w:hideMark/>
          </w:tcPr>
          <w:p w14:paraId="3149A9A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0</w:t>
            </w:r>
          </w:p>
        </w:tc>
        <w:tc>
          <w:tcPr>
            <w:tcW w:w="992" w:type="dxa"/>
            <w:shd w:val="clear" w:color="auto" w:fill="auto"/>
            <w:noWrap/>
            <w:hideMark/>
          </w:tcPr>
          <w:p w14:paraId="71FD2C9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w:t>
            </w:r>
          </w:p>
        </w:tc>
        <w:tc>
          <w:tcPr>
            <w:tcW w:w="992" w:type="dxa"/>
            <w:shd w:val="clear" w:color="auto" w:fill="auto"/>
            <w:noWrap/>
            <w:hideMark/>
          </w:tcPr>
          <w:p w14:paraId="18A4E2B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0</w:t>
            </w:r>
          </w:p>
        </w:tc>
        <w:tc>
          <w:tcPr>
            <w:tcW w:w="828" w:type="dxa"/>
            <w:shd w:val="clear" w:color="auto" w:fill="auto"/>
            <w:noWrap/>
            <w:hideMark/>
          </w:tcPr>
          <w:p w14:paraId="089B61E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w:t>
            </w:r>
          </w:p>
        </w:tc>
        <w:tc>
          <w:tcPr>
            <w:tcW w:w="986" w:type="dxa"/>
            <w:shd w:val="clear" w:color="auto" w:fill="auto"/>
            <w:noWrap/>
            <w:hideMark/>
          </w:tcPr>
          <w:p w14:paraId="4C087ED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w:t>
            </w:r>
          </w:p>
        </w:tc>
        <w:tc>
          <w:tcPr>
            <w:tcW w:w="987" w:type="dxa"/>
            <w:shd w:val="clear" w:color="auto" w:fill="auto"/>
            <w:noWrap/>
            <w:hideMark/>
          </w:tcPr>
          <w:p w14:paraId="7CF6CB5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w:t>
            </w:r>
          </w:p>
        </w:tc>
        <w:tc>
          <w:tcPr>
            <w:tcW w:w="986" w:type="dxa"/>
            <w:shd w:val="clear" w:color="auto" w:fill="auto"/>
            <w:noWrap/>
            <w:hideMark/>
          </w:tcPr>
          <w:p w14:paraId="22E4465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w:t>
            </w:r>
          </w:p>
        </w:tc>
        <w:tc>
          <w:tcPr>
            <w:tcW w:w="987" w:type="dxa"/>
            <w:shd w:val="clear" w:color="auto" w:fill="auto"/>
            <w:noWrap/>
            <w:hideMark/>
          </w:tcPr>
          <w:p w14:paraId="2A6A466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w:t>
            </w:r>
          </w:p>
        </w:tc>
      </w:tr>
      <w:tr w:rsidR="0044231E" w:rsidRPr="009E5255" w14:paraId="01D941FA" w14:textId="77777777" w:rsidTr="004372F0">
        <w:trPr>
          <w:trHeight w:val="20"/>
        </w:trPr>
        <w:tc>
          <w:tcPr>
            <w:tcW w:w="1696" w:type="dxa"/>
            <w:shd w:val="clear" w:color="auto" w:fill="auto"/>
            <w:noWrap/>
            <w:vAlign w:val="bottom"/>
            <w:hideMark/>
          </w:tcPr>
          <w:p w14:paraId="20FC770F"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Etoposide</w:t>
            </w:r>
          </w:p>
        </w:tc>
        <w:tc>
          <w:tcPr>
            <w:tcW w:w="851" w:type="dxa"/>
            <w:shd w:val="clear" w:color="auto" w:fill="auto"/>
            <w:noWrap/>
            <w:hideMark/>
          </w:tcPr>
          <w:p w14:paraId="1070502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0</w:t>
            </w:r>
          </w:p>
        </w:tc>
        <w:tc>
          <w:tcPr>
            <w:tcW w:w="992" w:type="dxa"/>
            <w:shd w:val="clear" w:color="auto" w:fill="auto"/>
            <w:noWrap/>
            <w:hideMark/>
          </w:tcPr>
          <w:p w14:paraId="3FC053A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900</w:t>
            </w:r>
          </w:p>
        </w:tc>
        <w:tc>
          <w:tcPr>
            <w:tcW w:w="992" w:type="dxa"/>
            <w:shd w:val="clear" w:color="auto" w:fill="auto"/>
            <w:noWrap/>
            <w:hideMark/>
          </w:tcPr>
          <w:p w14:paraId="50569CF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2</w:t>
            </w:r>
          </w:p>
        </w:tc>
        <w:tc>
          <w:tcPr>
            <w:tcW w:w="828" w:type="dxa"/>
            <w:shd w:val="clear" w:color="auto" w:fill="auto"/>
            <w:noWrap/>
            <w:hideMark/>
          </w:tcPr>
          <w:p w14:paraId="25D175E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357</w:t>
            </w:r>
          </w:p>
        </w:tc>
        <w:tc>
          <w:tcPr>
            <w:tcW w:w="986" w:type="dxa"/>
            <w:shd w:val="clear" w:color="auto" w:fill="auto"/>
            <w:noWrap/>
            <w:hideMark/>
          </w:tcPr>
          <w:p w14:paraId="6FA49FD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72</w:t>
            </w:r>
          </w:p>
        </w:tc>
        <w:tc>
          <w:tcPr>
            <w:tcW w:w="987" w:type="dxa"/>
            <w:shd w:val="clear" w:color="auto" w:fill="auto"/>
            <w:noWrap/>
            <w:hideMark/>
          </w:tcPr>
          <w:p w14:paraId="1993F5A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07</w:t>
            </w:r>
          </w:p>
        </w:tc>
        <w:tc>
          <w:tcPr>
            <w:tcW w:w="986" w:type="dxa"/>
            <w:shd w:val="clear" w:color="auto" w:fill="auto"/>
            <w:noWrap/>
            <w:hideMark/>
          </w:tcPr>
          <w:p w14:paraId="5C441B0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34</w:t>
            </w:r>
          </w:p>
        </w:tc>
        <w:tc>
          <w:tcPr>
            <w:tcW w:w="987" w:type="dxa"/>
            <w:shd w:val="clear" w:color="auto" w:fill="auto"/>
            <w:noWrap/>
            <w:hideMark/>
          </w:tcPr>
          <w:p w14:paraId="3BCEA69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64</w:t>
            </w:r>
          </w:p>
        </w:tc>
      </w:tr>
      <w:tr w:rsidR="0044231E" w:rsidRPr="009E5255" w14:paraId="780D87E9" w14:textId="77777777" w:rsidTr="004372F0">
        <w:trPr>
          <w:trHeight w:val="20"/>
        </w:trPr>
        <w:tc>
          <w:tcPr>
            <w:tcW w:w="1696" w:type="dxa"/>
            <w:shd w:val="clear" w:color="auto" w:fill="auto"/>
            <w:noWrap/>
            <w:vAlign w:val="bottom"/>
            <w:hideMark/>
          </w:tcPr>
          <w:p w14:paraId="06C4CEDE"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Fludarabine</w:t>
            </w:r>
          </w:p>
        </w:tc>
        <w:tc>
          <w:tcPr>
            <w:tcW w:w="851" w:type="dxa"/>
            <w:shd w:val="clear" w:color="auto" w:fill="auto"/>
            <w:noWrap/>
            <w:hideMark/>
          </w:tcPr>
          <w:p w14:paraId="4740D33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w:t>
            </w:r>
          </w:p>
        </w:tc>
        <w:tc>
          <w:tcPr>
            <w:tcW w:w="992" w:type="dxa"/>
            <w:shd w:val="clear" w:color="auto" w:fill="auto"/>
            <w:noWrap/>
            <w:hideMark/>
          </w:tcPr>
          <w:p w14:paraId="1CF4018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8</w:t>
            </w:r>
          </w:p>
        </w:tc>
        <w:tc>
          <w:tcPr>
            <w:tcW w:w="992" w:type="dxa"/>
            <w:shd w:val="clear" w:color="auto" w:fill="auto"/>
            <w:noWrap/>
            <w:hideMark/>
          </w:tcPr>
          <w:p w14:paraId="57EA40D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w:t>
            </w:r>
          </w:p>
        </w:tc>
        <w:tc>
          <w:tcPr>
            <w:tcW w:w="828" w:type="dxa"/>
            <w:shd w:val="clear" w:color="auto" w:fill="auto"/>
            <w:noWrap/>
            <w:hideMark/>
          </w:tcPr>
          <w:p w14:paraId="50C6AB4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03</w:t>
            </w:r>
          </w:p>
        </w:tc>
        <w:tc>
          <w:tcPr>
            <w:tcW w:w="986" w:type="dxa"/>
            <w:shd w:val="clear" w:color="auto" w:fill="auto"/>
            <w:noWrap/>
            <w:hideMark/>
          </w:tcPr>
          <w:p w14:paraId="70A4E86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w:t>
            </w:r>
          </w:p>
        </w:tc>
        <w:tc>
          <w:tcPr>
            <w:tcW w:w="987" w:type="dxa"/>
            <w:shd w:val="clear" w:color="auto" w:fill="auto"/>
            <w:noWrap/>
            <w:hideMark/>
          </w:tcPr>
          <w:p w14:paraId="01759B8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w:t>
            </w:r>
          </w:p>
        </w:tc>
        <w:tc>
          <w:tcPr>
            <w:tcW w:w="986" w:type="dxa"/>
            <w:shd w:val="clear" w:color="auto" w:fill="auto"/>
            <w:noWrap/>
            <w:hideMark/>
          </w:tcPr>
          <w:p w14:paraId="17DD571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4</w:t>
            </w:r>
          </w:p>
        </w:tc>
        <w:tc>
          <w:tcPr>
            <w:tcW w:w="987" w:type="dxa"/>
            <w:shd w:val="clear" w:color="auto" w:fill="auto"/>
            <w:noWrap/>
            <w:hideMark/>
          </w:tcPr>
          <w:p w14:paraId="216342F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w:t>
            </w:r>
          </w:p>
        </w:tc>
      </w:tr>
      <w:tr w:rsidR="0044231E" w:rsidRPr="009E5255" w14:paraId="15F48293" w14:textId="77777777" w:rsidTr="004372F0">
        <w:trPr>
          <w:trHeight w:val="20"/>
        </w:trPr>
        <w:tc>
          <w:tcPr>
            <w:tcW w:w="1696" w:type="dxa"/>
            <w:shd w:val="clear" w:color="auto" w:fill="auto"/>
            <w:noWrap/>
            <w:vAlign w:val="bottom"/>
            <w:hideMark/>
          </w:tcPr>
          <w:p w14:paraId="3A23ED58"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Fluorouracil</w:t>
            </w:r>
          </w:p>
        </w:tc>
        <w:tc>
          <w:tcPr>
            <w:tcW w:w="851" w:type="dxa"/>
            <w:shd w:val="clear" w:color="auto" w:fill="auto"/>
            <w:noWrap/>
            <w:hideMark/>
          </w:tcPr>
          <w:p w14:paraId="0F55163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843</w:t>
            </w:r>
          </w:p>
        </w:tc>
        <w:tc>
          <w:tcPr>
            <w:tcW w:w="992" w:type="dxa"/>
            <w:shd w:val="clear" w:color="auto" w:fill="auto"/>
            <w:noWrap/>
            <w:hideMark/>
          </w:tcPr>
          <w:p w14:paraId="4E42469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82,000</w:t>
            </w:r>
          </w:p>
        </w:tc>
        <w:tc>
          <w:tcPr>
            <w:tcW w:w="992" w:type="dxa"/>
            <w:shd w:val="clear" w:color="auto" w:fill="auto"/>
            <w:noWrap/>
            <w:hideMark/>
          </w:tcPr>
          <w:p w14:paraId="5F9B36C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600</w:t>
            </w:r>
          </w:p>
        </w:tc>
        <w:tc>
          <w:tcPr>
            <w:tcW w:w="828" w:type="dxa"/>
            <w:shd w:val="clear" w:color="auto" w:fill="auto"/>
            <w:noWrap/>
            <w:hideMark/>
          </w:tcPr>
          <w:p w14:paraId="6090FF9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8,000</w:t>
            </w:r>
          </w:p>
        </w:tc>
        <w:tc>
          <w:tcPr>
            <w:tcW w:w="986" w:type="dxa"/>
            <w:shd w:val="clear" w:color="auto" w:fill="auto"/>
            <w:noWrap/>
            <w:hideMark/>
          </w:tcPr>
          <w:p w14:paraId="35A9ACB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8,000</w:t>
            </w:r>
          </w:p>
        </w:tc>
        <w:tc>
          <w:tcPr>
            <w:tcW w:w="987" w:type="dxa"/>
            <w:shd w:val="clear" w:color="auto" w:fill="auto"/>
            <w:noWrap/>
            <w:hideMark/>
          </w:tcPr>
          <w:p w14:paraId="49534A5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5,900</w:t>
            </w:r>
          </w:p>
        </w:tc>
        <w:tc>
          <w:tcPr>
            <w:tcW w:w="986" w:type="dxa"/>
            <w:shd w:val="clear" w:color="auto" w:fill="auto"/>
            <w:noWrap/>
            <w:hideMark/>
          </w:tcPr>
          <w:p w14:paraId="1B58848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14,000</w:t>
            </w:r>
          </w:p>
        </w:tc>
        <w:tc>
          <w:tcPr>
            <w:tcW w:w="987" w:type="dxa"/>
            <w:shd w:val="clear" w:color="auto" w:fill="auto"/>
            <w:noWrap/>
            <w:hideMark/>
          </w:tcPr>
          <w:p w14:paraId="2DE06E4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1,000</w:t>
            </w:r>
          </w:p>
        </w:tc>
      </w:tr>
      <w:tr w:rsidR="0044231E" w:rsidRPr="009E5255" w14:paraId="681FF765" w14:textId="77777777" w:rsidTr="004372F0">
        <w:trPr>
          <w:trHeight w:val="20"/>
        </w:trPr>
        <w:tc>
          <w:tcPr>
            <w:tcW w:w="1696" w:type="dxa"/>
            <w:shd w:val="clear" w:color="auto" w:fill="auto"/>
            <w:noWrap/>
            <w:vAlign w:val="bottom"/>
            <w:hideMark/>
          </w:tcPr>
          <w:p w14:paraId="60420BE1"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Fotemustine</w:t>
            </w:r>
          </w:p>
        </w:tc>
        <w:tc>
          <w:tcPr>
            <w:tcW w:w="851" w:type="dxa"/>
            <w:shd w:val="clear" w:color="auto" w:fill="auto"/>
            <w:noWrap/>
            <w:hideMark/>
          </w:tcPr>
          <w:p w14:paraId="60CEA5B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992" w:type="dxa"/>
            <w:shd w:val="clear" w:color="auto" w:fill="auto"/>
            <w:noWrap/>
            <w:hideMark/>
          </w:tcPr>
          <w:p w14:paraId="72B7EAF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w:t>
            </w:r>
          </w:p>
        </w:tc>
        <w:tc>
          <w:tcPr>
            <w:tcW w:w="992" w:type="dxa"/>
            <w:shd w:val="clear" w:color="auto" w:fill="auto"/>
            <w:noWrap/>
            <w:hideMark/>
          </w:tcPr>
          <w:p w14:paraId="14BDFA3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w:t>
            </w:r>
          </w:p>
        </w:tc>
        <w:tc>
          <w:tcPr>
            <w:tcW w:w="828" w:type="dxa"/>
            <w:shd w:val="clear" w:color="auto" w:fill="auto"/>
            <w:noWrap/>
            <w:hideMark/>
          </w:tcPr>
          <w:p w14:paraId="573607B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w:t>
            </w:r>
          </w:p>
        </w:tc>
        <w:tc>
          <w:tcPr>
            <w:tcW w:w="986" w:type="dxa"/>
            <w:shd w:val="clear" w:color="auto" w:fill="auto"/>
            <w:noWrap/>
            <w:hideMark/>
          </w:tcPr>
          <w:p w14:paraId="4ED4017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w:t>
            </w:r>
          </w:p>
        </w:tc>
        <w:tc>
          <w:tcPr>
            <w:tcW w:w="987" w:type="dxa"/>
            <w:shd w:val="clear" w:color="auto" w:fill="auto"/>
            <w:noWrap/>
            <w:hideMark/>
          </w:tcPr>
          <w:p w14:paraId="36489B8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w:t>
            </w:r>
          </w:p>
        </w:tc>
        <w:tc>
          <w:tcPr>
            <w:tcW w:w="986" w:type="dxa"/>
            <w:shd w:val="clear" w:color="auto" w:fill="auto"/>
            <w:noWrap/>
            <w:hideMark/>
          </w:tcPr>
          <w:p w14:paraId="1A83627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w:t>
            </w:r>
          </w:p>
        </w:tc>
        <w:tc>
          <w:tcPr>
            <w:tcW w:w="987" w:type="dxa"/>
            <w:shd w:val="clear" w:color="auto" w:fill="auto"/>
            <w:noWrap/>
            <w:hideMark/>
          </w:tcPr>
          <w:p w14:paraId="3D65093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w:t>
            </w:r>
          </w:p>
        </w:tc>
      </w:tr>
      <w:tr w:rsidR="0044231E" w:rsidRPr="009E5255" w14:paraId="7816021A" w14:textId="77777777" w:rsidTr="004372F0">
        <w:trPr>
          <w:trHeight w:val="20"/>
        </w:trPr>
        <w:tc>
          <w:tcPr>
            <w:tcW w:w="1696" w:type="dxa"/>
            <w:shd w:val="clear" w:color="auto" w:fill="auto"/>
            <w:noWrap/>
            <w:vAlign w:val="bottom"/>
            <w:hideMark/>
          </w:tcPr>
          <w:p w14:paraId="2D62CB2A"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Gemcitabine</w:t>
            </w:r>
          </w:p>
        </w:tc>
        <w:tc>
          <w:tcPr>
            <w:tcW w:w="851" w:type="dxa"/>
            <w:shd w:val="clear" w:color="auto" w:fill="auto"/>
            <w:noWrap/>
            <w:hideMark/>
          </w:tcPr>
          <w:p w14:paraId="4218CC3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89</w:t>
            </w:r>
          </w:p>
        </w:tc>
        <w:tc>
          <w:tcPr>
            <w:tcW w:w="992" w:type="dxa"/>
            <w:shd w:val="clear" w:color="auto" w:fill="auto"/>
            <w:noWrap/>
            <w:hideMark/>
          </w:tcPr>
          <w:p w14:paraId="4C5E6E0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9,000</w:t>
            </w:r>
          </w:p>
        </w:tc>
        <w:tc>
          <w:tcPr>
            <w:tcW w:w="992" w:type="dxa"/>
            <w:shd w:val="clear" w:color="auto" w:fill="auto"/>
            <w:noWrap/>
            <w:hideMark/>
          </w:tcPr>
          <w:p w14:paraId="5DAF266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86</w:t>
            </w:r>
          </w:p>
        </w:tc>
        <w:tc>
          <w:tcPr>
            <w:tcW w:w="828" w:type="dxa"/>
            <w:shd w:val="clear" w:color="auto" w:fill="auto"/>
            <w:noWrap/>
            <w:hideMark/>
          </w:tcPr>
          <w:p w14:paraId="2360476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5,000</w:t>
            </w:r>
          </w:p>
        </w:tc>
        <w:tc>
          <w:tcPr>
            <w:tcW w:w="986" w:type="dxa"/>
            <w:shd w:val="clear" w:color="auto" w:fill="auto"/>
            <w:noWrap/>
            <w:hideMark/>
          </w:tcPr>
          <w:p w14:paraId="3FA0376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200</w:t>
            </w:r>
          </w:p>
        </w:tc>
        <w:tc>
          <w:tcPr>
            <w:tcW w:w="987" w:type="dxa"/>
            <w:shd w:val="clear" w:color="auto" w:fill="auto"/>
            <w:noWrap/>
            <w:hideMark/>
          </w:tcPr>
          <w:p w14:paraId="007A1D0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731</w:t>
            </w:r>
          </w:p>
        </w:tc>
        <w:tc>
          <w:tcPr>
            <w:tcW w:w="986" w:type="dxa"/>
            <w:shd w:val="clear" w:color="auto" w:fill="auto"/>
            <w:noWrap/>
            <w:hideMark/>
          </w:tcPr>
          <w:p w14:paraId="67B72D6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9,000</w:t>
            </w:r>
          </w:p>
        </w:tc>
        <w:tc>
          <w:tcPr>
            <w:tcW w:w="987" w:type="dxa"/>
            <w:shd w:val="clear" w:color="auto" w:fill="auto"/>
            <w:noWrap/>
            <w:hideMark/>
          </w:tcPr>
          <w:p w14:paraId="79561FF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1,200</w:t>
            </w:r>
          </w:p>
        </w:tc>
      </w:tr>
      <w:tr w:rsidR="0044231E" w:rsidRPr="009E5255" w14:paraId="4F4E30C2" w14:textId="77777777" w:rsidTr="004372F0">
        <w:trPr>
          <w:trHeight w:val="20"/>
        </w:trPr>
        <w:tc>
          <w:tcPr>
            <w:tcW w:w="1696" w:type="dxa"/>
            <w:shd w:val="clear" w:color="auto" w:fill="auto"/>
            <w:noWrap/>
            <w:vAlign w:val="bottom"/>
            <w:hideMark/>
          </w:tcPr>
          <w:p w14:paraId="7F5B8D83"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Idarubicin</w:t>
            </w:r>
          </w:p>
        </w:tc>
        <w:tc>
          <w:tcPr>
            <w:tcW w:w="851" w:type="dxa"/>
            <w:shd w:val="clear" w:color="auto" w:fill="auto"/>
            <w:noWrap/>
            <w:hideMark/>
          </w:tcPr>
          <w:p w14:paraId="7650D45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992" w:type="dxa"/>
            <w:shd w:val="clear" w:color="auto" w:fill="auto"/>
            <w:noWrap/>
            <w:hideMark/>
          </w:tcPr>
          <w:p w14:paraId="15EF3A9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w:t>
            </w:r>
          </w:p>
        </w:tc>
        <w:tc>
          <w:tcPr>
            <w:tcW w:w="992" w:type="dxa"/>
            <w:shd w:val="clear" w:color="auto" w:fill="auto"/>
            <w:noWrap/>
            <w:hideMark/>
          </w:tcPr>
          <w:p w14:paraId="15A8829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828" w:type="dxa"/>
            <w:shd w:val="clear" w:color="auto" w:fill="auto"/>
            <w:noWrap/>
            <w:hideMark/>
          </w:tcPr>
          <w:p w14:paraId="7CA771E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w:t>
            </w:r>
          </w:p>
        </w:tc>
        <w:tc>
          <w:tcPr>
            <w:tcW w:w="986" w:type="dxa"/>
            <w:shd w:val="clear" w:color="auto" w:fill="auto"/>
            <w:noWrap/>
            <w:hideMark/>
          </w:tcPr>
          <w:p w14:paraId="3EC8FBC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w:t>
            </w:r>
          </w:p>
        </w:tc>
        <w:tc>
          <w:tcPr>
            <w:tcW w:w="987" w:type="dxa"/>
            <w:shd w:val="clear" w:color="auto" w:fill="auto"/>
            <w:noWrap/>
            <w:hideMark/>
          </w:tcPr>
          <w:p w14:paraId="3F7044A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0</w:t>
            </w:r>
          </w:p>
        </w:tc>
        <w:tc>
          <w:tcPr>
            <w:tcW w:w="986" w:type="dxa"/>
            <w:shd w:val="clear" w:color="auto" w:fill="auto"/>
            <w:noWrap/>
            <w:hideMark/>
          </w:tcPr>
          <w:p w14:paraId="5105C2E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w:t>
            </w:r>
          </w:p>
        </w:tc>
        <w:tc>
          <w:tcPr>
            <w:tcW w:w="987" w:type="dxa"/>
            <w:shd w:val="clear" w:color="auto" w:fill="auto"/>
            <w:noWrap/>
            <w:hideMark/>
          </w:tcPr>
          <w:p w14:paraId="65141A9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w:t>
            </w:r>
          </w:p>
        </w:tc>
      </w:tr>
      <w:tr w:rsidR="0044231E" w:rsidRPr="009E5255" w14:paraId="3BFF40AC" w14:textId="77777777" w:rsidTr="004372F0">
        <w:trPr>
          <w:trHeight w:val="20"/>
        </w:trPr>
        <w:tc>
          <w:tcPr>
            <w:tcW w:w="1696" w:type="dxa"/>
            <w:shd w:val="clear" w:color="auto" w:fill="auto"/>
            <w:noWrap/>
            <w:vAlign w:val="bottom"/>
            <w:hideMark/>
          </w:tcPr>
          <w:p w14:paraId="05B16B01"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Ifosfamide</w:t>
            </w:r>
          </w:p>
        </w:tc>
        <w:tc>
          <w:tcPr>
            <w:tcW w:w="851" w:type="dxa"/>
            <w:shd w:val="clear" w:color="auto" w:fill="auto"/>
            <w:noWrap/>
            <w:hideMark/>
          </w:tcPr>
          <w:p w14:paraId="0262C7C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0</w:t>
            </w:r>
          </w:p>
        </w:tc>
        <w:tc>
          <w:tcPr>
            <w:tcW w:w="992" w:type="dxa"/>
            <w:shd w:val="clear" w:color="auto" w:fill="auto"/>
            <w:noWrap/>
            <w:hideMark/>
          </w:tcPr>
          <w:p w14:paraId="2295E80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600</w:t>
            </w:r>
          </w:p>
        </w:tc>
        <w:tc>
          <w:tcPr>
            <w:tcW w:w="992" w:type="dxa"/>
            <w:shd w:val="clear" w:color="auto" w:fill="auto"/>
            <w:noWrap/>
            <w:hideMark/>
          </w:tcPr>
          <w:p w14:paraId="6BF3B8E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8</w:t>
            </w:r>
          </w:p>
        </w:tc>
        <w:tc>
          <w:tcPr>
            <w:tcW w:w="828" w:type="dxa"/>
            <w:shd w:val="clear" w:color="auto" w:fill="auto"/>
            <w:noWrap/>
            <w:hideMark/>
          </w:tcPr>
          <w:p w14:paraId="000A3F2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500</w:t>
            </w:r>
          </w:p>
        </w:tc>
        <w:tc>
          <w:tcPr>
            <w:tcW w:w="986" w:type="dxa"/>
            <w:shd w:val="clear" w:color="auto" w:fill="auto"/>
            <w:noWrap/>
            <w:hideMark/>
          </w:tcPr>
          <w:p w14:paraId="24259A1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107</w:t>
            </w:r>
          </w:p>
        </w:tc>
        <w:tc>
          <w:tcPr>
            <w:tcW w:w="987" w:type="dxa"/>
            <w:shd w:val="clear" w:color="auto" w:fill="auto"/>
            <w:noWrap/>
            <w:hideMark/>
          </w:tcPr>
          <w:p w14:paraId="5195B69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6</w:t>
            </w:r>
          </w:p>
        </w:tc>
        <w:tc>
          <w:tcPr>
            <w:tcW w:w="986" w:type="dxa"/>
            <w:shd w:val="clear" w:color="auto" w:fill="auto"/>
            <w:noWrap/>
            <w:hideMark/>
          </w:tcPr>
          <w:p w14:paraId="778B33A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385</w:t>
            </w:r>
          </w:p>
        </w:tc>
        <w:tc>
          <w:tcPr>
            <w:tcW w:w="987" w:type="dxa"/>
            <w:shd w:val="clear" w:color="auto" w:fill="auto"/>
            <w:noWrap/>
            <w:hideMark/>
          </w:tcPr>
          <w:p w14:paraId="32492AE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100</w:t>
            </w:r>
          </w:p>
        </w:tc>
      </w:tr>
      <w:tr w:rsidR="0044231E" w:rsidRPr="009E5255" w14:paraId="142ADB22" w14:textId="77777777" w:rsidTr="004372F0">
        <w:trPr>
          <w:trHeight w:val="20"/>
        </w:trPr>
        <w:tc>
          <w:tcPr>
            <w:tcW w:w="1696" w:type="dxa"/>
            <w:shd w:val="clear" w:color="auto" w:fill="auto"/>
            <w:noWrap/>
            <w:vAlign w:val="bottom"/>
            <w:hideMark/>
          </w:tcPr>
          <w:p w14:paraId="4A60EA24" w14:textId="57CD7E4C"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 xml:space="preserve">Inotuzumab </w:t>
            </w:r>
          </w:p>
        </w:tc>
        <w:tc>
          <w:tcPr>
            <w:tcW w:w="851" w:type="dxa"/>
            <w:shd w:val="clear" w:color="auto" w:fill="auto"/>
            <w:noWrap/>
            <w:hideMark/>
          </w:tcPr>
          <w:p w14:paraId="030330E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992" w:type="dxa"/>
            <w:shd w:val="clear" w:color="auto" w:fill="auto"/>
            <w:noWrap/>
            <w:hideMark/>
          </w:tcPr>
          <w:p w14:paraId="2C7724B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8</w:t>
            </w:r>
          </w:p>
        </w:tc>
        <w:tc>
          <w:tcPr>
            <w:tcW w:w="992" w:type="dxa"/>
            <w:shd w:val="clear" w:color="auto" w:fill="auto"/>
            <w:noWrap/>
            <w:hideMark/>
          </w:tcPr>
          <w:p w14:paraId="71C87FC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828" w:type="dxa"/>
            <w:shd w:val="clear" w:color="auto" w:fill="auto"/>
            <w:noWrap/>
            <w:hideMark/>
          </w:tcPr>
          <w:p w14:paraId="33DB23C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6</w:t>
            </w:r>
          </w:p>
        </w:tc>
        <w:tc>
          <w:tcPr>
            <w:tcW w:w="986" w:type="dxa"/>
            <w:shd w:val="clear" w:color="auto" w:fill="auto"/>
            <w:noWrap/>
            <w:hideMark/>
          </w:tcPr>
          <w:p w14:paraId="78F94AF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w:t>
            </w:r>
          </w:p>
        </w:tc>
        <w:tc>
          <w:tcPr>
            <w:tcW w:w="987" w:type="dxa"/>
            <w:shd w:val="clear" w:color="auto" w:fill="auto"/>
            <w:noWrap/>
            <w:hideMark/>
          </w:tcPr>
          <w:p w14:paraId="0EBD90E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w:t>
            </w:r>
          </w:p>
        </w:tc>
        <w:tc>
          <w:tcPr>
            <w:tcW w:w="986" w:type="dxa"/>
            <w:shd w:val="clear" w:color="auto" w:fill="auto"/>
            <w:noWrap/>
            <w:hideMark/>
          </w:tcPr>
          <w:p w14:paraId="196C464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3</w:t>
            </w:r>
          </w:p>
        </w:tc>
        <w:tc>
          <w:tcPr>
            <w:tcW w:w="987" w:type="dxa"/>
            <w:shd w:val="clear" w:color="auto" w:fill="auto"/>
            <w:noWrap/>
            <w:hideMark/>
          </w:tcPr>
          <w:p w14:paraId="69D10E9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w:t>
            </w:r>
          </w:p>
        </w:tc>
      </w:tr>
      <w:tr w:rsidR="0044231E" w:rsidRPr="009E5255" w14:paraId="7E6D5F3C" w14:textId="77777777" w:rsidTr="004372F0">
        <w:trPr>
          <w:trHeight w:val="20"/>
        </w:trPr>
        <w:tc>
          <w:tcPr>
            <w:tcW w:w="1696" w:type="dxa"/>
            <w:shd w:val="clear" w:color="auto" w:fill="auto"/>
            <w:noWrap/>
            <w:vAlign w:val="bottom"/>
            <w:hideMark/>
          </w:tcPr>
          <w:p w14:paraId="4B255402"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Ipilimumab</w:t>
            </w:r>
          </w:p>
        </w:tc>
        <w:tc>
          <w:tcPr>
            <w:tcW w:w="851" w:type="dxa"/>
            <w:shd w:val="clear" w:color="auto" w:fill="auto"/>
            <w:noWrap/>
            <w:hideMark/>
          </w:tcPr>
          <w:p w14:paraId="7214B47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w:t>
            </w:r>
          </w:p>
        </w:tc>
        <w:tc>
          <w:tcPr>
            <w:tcW w:w="992" w:type="dxa"/>
            <w:shd w:val="clear" w:color="auto" w:fill="auto"/>
            <w:noWrap/>
            <w:hideMark/>
          </w:tcPr>
          <w:p w14:paraId="1F5BBD4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62</w:t>
            </w:r>
          </w:p>
        </w:tc>
        <w:tc>
          <w:tcPr>
            <w:tcW w:w="992" w:type="dxa"/>
            <w:shd w:val="clear" w:color="auto" w:fill="auto"/>
            <w:noWrap/>
            <w:hideMark/>
          </w:tcPr>
          <w:p w14:paraId="1D791F7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w:t>
            </w:r>
          </w:p>
        </w:tc>
        <w:tc>
          <w:tcPr>
            <w:tcW w:w="828" w:type="dxa"/>
            <w:shd w:val="clear" w:color="auto" w:fill="auto"/>
            <w:noWrap/>
            <w:hideMark/>
          </w:tcPr>
          <w:p w14:paraId="4AB7F2F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61</w:t>
            </w:r>
          </w:p>
        </w:tc>
        <w:tc>
          <w:tcPr>
            <w:tcW w:w="986" w:type="dxa"/>
            <w:shd w:val="clear" w:color="auto" w:fill="auto"/>
            <w:noWrap/>
            <w:hideMark/>
          </w:tcPr>
          <w:p w14:paraId="0DEFC69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4</w:t>
            </w:r>
          </w:p>
        </w:tc>
        <w:tc>
          <w:tcPr>
            <w:tcW w:w="987" w:type="dxa"/>
            <w:shd w:val="clear" w:color="auto" w:fill="auto"/>
            <w:noWrap/>
            <w:hideMark/>
          </w:tcPr>
          <w:p w14:paraId="42A1794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5</w:t>
            </w:r>
          </w:p>
        </w:tc>
        <w:tc>
          <w:tcPr>
            <w:tcW w:w="986" w:type="dxa"/>
            <w:shd w:val="clear" w:color="auto" w:fill="auto"/>
            <w:noWrap/>
            <w:hideMark/>
          </w:tcPr>
          <w:p w14:paraId="47B7438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3</w:t>
            </w:r>
          </w:p>
        </w:tc>
        <w:tc>
          <w:tcPr>
            <w:tcW w:w="987" w:type="dxa"/>
            <w:shd w:val="clear" w:color="auto" w:fill="auto"/>
            <w:noWrap/>
            <w:hideMark/>
          </w:tcPr>
          <w:p w14:paraId="5CA699F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8</w:t>
            </w:r>
          </w:p>
        </w:tc>
      </w:tr>
      <w:tr w:rsidR="0044231E" w:rsidRPr="009E5255" w14:paraId="7E382B22" w14:textId="77777777" w:rsidTr="004372F0">
        <w:trPr>
          <w:trHeight w:val="20"/>
        </w:trPr>
        <w:tc>
          <w:tcPr>
            <w:tcW w:w="1696" w:type="dxa"/>
            <w:shd w:val="clear" w:color="auto" w:fill="auto"/>
            <w:noWrap/>
            <w:vAlign w:val="bottom"/>
            <w:hideMark/>
          </w:tcPr>
          <w:p w14:paraId="44EB7E14"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Irinotecan</w:t>
            </w:r>
          </w:p>
        </w:tc>
        <w:tc>
          <w:tcPr>
            <w:tcW w:w="851" w:type="dxa"/>
            <w:shd w:val="clear" w:color="auto" w:fill="auto"/>
            <w:noWrap/>
            <w:hideMark/>
          </w:tcPr>
          <w:p w14:paraId="195093B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3</w:t>
            </w:r>
          </w:p>
        </w:tc>
        <w:tc>
          <w:tcPr>
            <w:tcW w:w="992" w:type="dxa"/>
            <w:shd w:val="clear" w:color="auto" w:fill="auto"/>
            <w:noWrap/>
            <w:hideMark/>
          </w:tcPr>
          <w:p w14:paraId="433FB42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800</w:t>
            </w:r>
          </w:p>
        </w:tc>
        <w:tc>
          <w:tcPr>
            <w:tcW w:w="992" w:type="dxa"/>
            <w:shd w:val="clear" w:color="auto" w:fill="auto"/>
            <w:noWrap/>
            <w:hideMark/>
          </w:tcPr>
          <w:p w14:paraId="7DEE88B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2</w:t>
            </w:r>
          </w:p>
        </w:tc>
        <w:tc>
          <w:tcPr>
            <w:tcW w:w="828" w:type="dxa"/>
            <w:shd w:val="clear" w:color="auto" w:fill="auto"/>
            <w:noWrap/>
            <w:hideMark/>
          </w:tcPr>
          <w:p w14:paraId="42FED04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100</w:t>
            </w:r>
          </w:p>
        </w:tc>
        <w:tc>
          <w:tcPr>
            <w:tcW w:w="986" w:type="dxa"/>
            <w:shd w:val="clear" w:color="auto" w:fill="auto"/>
            <w:noWrap/>
            <w:hideMark/>
          </w:tcPr>
          <w:p w14:paraId="448A30A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162</w:t>
            </w:r>
          </w:p>
        </w:tc>
        <w:tc>
          <w:tcPr>
            <w:tcW w:w="987" w:type="dxa"/>
            <w:shd w:val="clear" w:color="auto" w:fill="auto"/>
            <w:noWrap/>
            <w:hideMark/>
          </w:tcPr>
          <w:p w14:paraId="04795B3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81</w:t>
            </w:r>
          </w:p>
        </w:tc>
        <w:tc>
          <w:tcPr>
            <w:tcW w:w="986" w:type="dxa"/>
            <w:shd w:val="clear" w:color="auto" w:fill="auto"/>
            <w:noWrap/>
            <w:hideMark/>
          </w:tcPr>
          <w:p w14:paraId="3EAD6A6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600</w:t>
            </w:r>
          </w:p>
        </w:tc>
        <w:tc>
          <w:tcPr>
            <w:tcW w:w="987" w:type="dxa"/>
            <w:shd w:val="clear" w:color="auto" w:fill="auto"/>
            <w:noWrap/>
            <w:hideMark/>
          </w:tcPr>
          <w:p w14:paraId="1DD7E35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39</w:t>
            </w:r>
          </w:p>
        </w:tc>
      </w:tr>
      <w:tr w:rsidR="0044231E" w:rsidRPr="009E5255" w14:paraId="1CCA4C89" w14:textId="77777777" w:rsidTr="004372F0">
        <w:trPr>
          <w:trHeight w:val="20"/>
        </w:trPr>
        <w:tc>
          <w:tcPr>
            <w:tcW w:w="1696" w:type="dxa"/>
            <w:shd w:val="clear" w:color="auto" w:fill="auto"/>
            <w:noWrap/>
            <w:vAlign w:val="bottom"/>
            <w:hideMark/>
          </w:tcPr>
          <w:p w14:paraId="4BDBA499"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Methotrexate</w:t>
            </w:r>
          </w:p>
        </w:tc>
        <w:tc>
          <w:tcPr>
            <w:tcW w:w="851" w:type="dxa"/>
            <w:shd w:val="clear" w:color="auto" w:fill="auto"/>
            <w:noWrap/>
            <w:hideMark/>
          </w:tcPr>
          <w:p w14:paraId="4446552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8</w:t>
            </w:r>
          </w:p>
        </w:tc>
        <w:tc>
          <w:tcPr>
            <w:tcW w:w="992" w:type="dxa"/>
            <w:shd w:val="clear" w:color="auto" w:fill="auto"/>
            <w:noWrap/>
            <w:hideMark/>
          </w:tcPr>
          <w:p w14:paraId="593C9AC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64</w:t>
            </w:r>
          </w:p>
        </w:tc>
        <w:tc>
          <w:tcPr>
            <w:tcW w:w="992" w:type="dxa"/>
            <w:shd w:val="clear" w:color="auto" w:fill="auto"/>
            <w:noWrap/>
            <w:hideMark/>
          </w:tcPr>
          <w:p w14:paraId="050A51D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w:t>
            </w:r>
          </w:p>
        </w:tc>
        <w:tc>
          <w:tcPr>
            <w:tcW w:w="828" w:type="dxa"/>
            <w:shd w:val="clear" w:color="auto" w:fill="auto"/>
            <w:noWrap/>
            <w:hideMark/>
          </w:tcPr>
          <w:p w14:paraId="77F313A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100</w:t>
            </w:r>
          </w:p>
        </w:tc>
        <w:tc>
          <w:tcPr>
            <w:tcW w:w="986" w:type="dxa"/>
            <w:shd w:val="clear" w:color="auto" w:fill="auto"/>
            <w:noWrap/>
            <w:hideMark/>
          </w:tcPr>
          <w:p w14:paraId="4346BAE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085</w:t>
            </w:r>
          </w:p>
        </w:tc>
        <w:tc>
          <w:tcPr>
            <w:tcW w:w="987" w:type="dxa"/>
            <w:shd w:val="clear" w:color="auto" w:fill="auto"/>
            <w:noWrap/>
            <w:hideMark/>
          </w:tcPr>
          <w:p w14:paraId="0B7BF3E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76</w:t>
            </w:r>
          </w:p>
        </w:tc>
        <w:tc>
          <w:tcPr>
            <w:tcW w:w="986" w:type="dxa"/>
            <w:shd w:val="clear" w:color="auto" w:fill="auto"/>
            <w:noWrap/>
            <w:hideMark/>
          </w:tcPr>
          <w:p w14:paraId="2D4988B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64</w:t>
            </w:r>
          </w:p>
        </w:tc>
        <w:tc>
          <w:tcPr>
            <w:tcW w:w="987" w:type="dxa"/>
            <w:shd w:val="clear" w:color="auto" w:fill="auto"/>
            <w:noWrap/>
            <w:hideMark/>
          </w:tcPr>
          <w:p w14:paraId="790DAD9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02</w:t>
            </w:r>
          </w:p>
        </w:tc>
      </w:tr>
      <w:tr w:rsidR="0044231E" w:rsidRPr="009E5255" w14:paraId="3E763A3E" w14:textId="77777777" w:rsidTr="004372F0">
        <w:trPr>
          <w:trHeight w:val="20"/>
        </w:trPr>
        <w:tc>
          <w:tcPr>
            <w:tcW w:w="1696" w:type="dxa"/>
            <w:shd w:val="clear" w:color="auto" w:fill="auto"/>
            <w:noWrap/>
            <w:vAlign w:val="bottom"/>
            <w:hideMark/>
          </w:tcPr>
          <w:p w14:paraId="17E6D7D9"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Mitozantrone</w:t>
            </w:r>
          </w:p>
        </w:tc>
        <w:tc>
          <w:tcPr>
            <w:tcW w:w="851" w:type="dxa"/>
            <w:shd w:val="clear" w:color="auto" w:fill="auto"/>
            <w:noWrap/>
            <w:hideMark/>
          </w:tcPr>
          <w:p w14:paraId="0DF35C8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w:t>
            </w:r>
          </w:p>
        </w:tc>
        <w:tc>
          <w:tcPr>
            <w:tcW w:w="992" w:type="dxa"/>
            <w:shd w:val="clear" w:color="auto" w:fill="auto"/>
            <w:noWrap/>
            <w:hideMark/>
          </w:tcPr>
          <w:p w14:paraId="4C315F7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w:t>
            </w:r>
          </w:p>
        </w:tc>
        <w:tc>
          <w:tcPr>
            <w:tcW w:w="992" w:type="dxa"/>
            <w:shd w:val="clear" w:color="auto" w:fill="auto"/>
            <w:noWrap/>
            <w:hideMark/>
          </w:tcPr>
          <w:p w14:paraId="1D28297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828" w:type="dxa"/>
            <w:shd w:val="clear" w:color="auto" w:fill="auto"/>
            <w:noWrap/>
            <w:hideMark/>
          </w:tcPr>
          <w:p w14:paraId="28CB1D1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w:t>
            </w:r>
          </w:p>
        </w:tc>
        <w:tc>
          <w:tcPr>
            <w:tcW w:w="986" w:type="dxa"/>
            <w:shd w:val="clear" w:color="auto" w:fill="auto"/>
            <w:noWrap/>
            <w:hideMark/>
          </w:tcPr>
          <w:p w14:paraId="1327959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w:t>
            </w:r>
          </w:p>
        </w:tc>
        <w:tc>
          <w:tcPr>
            <w:tcW w:w="987" w:type="dxa"/>
            <w:shd w:val="clear" w:color="auto" w:fill="auto"/>
            <w:noWrap/>
            <w:hideMark/>
          </w:tcPr>
          <w:p w14:paraId="70A23EA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w:t>
            </w:r>
          </w:p>
        </w:tc>
        <w:tc>
          <w:tcPr>
            <w:tcW w:w="986" w:type="dxa"/>
            <w:shd w:val="clear" w:color="auto" w:fill="auto"/>
            <w:noWrap/>
            <w:hideMark/>
          </w:tcPr>
          <w:p w14:paraId="1B49ADF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w:t>
            </w:r>
          </w:p>
        </w:tc>
        <w:tc>
          <w:tcPr>
            <w:tcW w:w="987" w:type="dxa"/>
            <w:shd w:val="clear" w:color="auto" w:fill="auto"/>
            <w:noWrap/>
            <w:hideMark/>
          </w:tcPr>
          <w:p w14:paraId="74A3796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w:t>
            </w:r>
          </w:p>
        </w:tc>
      </w:tr>
      <w:tr w:rsidR="0044231E" w:rsidRPr="009E5255" w14:paraId="17FA7328" w14:textId="77777777" w:rsidTr="004372F0">
        <w:trPr>
          <w:trHeight w:val="20"/>
        </w:trPr>
        <w:tc>
          <w:tcPr>
            <w:tcW w:w="1696" w:type="dxa"/>
            <w:shd w:val="clear" w:color="auto" w:fill="auto"/>
            <w:noWrap/>
            <w:vAlign w:val="bottom"/>
            <w:hideMark/>
          </w:tcPr>
          <w:p w14:paraId="58A528E0" w14:textId="2B3C208E" w:rsidR="0044231E" w:rsidRPr="009E5255" w:rsidRDefault="004372F0"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NAB</w:t>
            </w:r>
            <w:r w:rsidR="0044231E" w:rsidRPr="009E5255">
              <w:rPr>
                <w:rFonts w:asciiTheme="majorHAnsi" w:hAnsiTheme="majorHAnsi" w:cstheme="majorHAnsi"/>
                <w:sz w:val="18"/>
                <w:szCs w:val="18"/>
                <w:lang w:eastAsia="en-AU"/>
              </w:rPr>
              <w:t xml:space="preserve"> Paclitaxel</w:t>
            </w:r>
          </w:p>
        </w:tc>
        <w:tc>
          <w:tcPr>
            <w:tcW w:w="851" w:type="dxa"/>
            <w:shd w:val="clear" w:color="auto" w:fill="auto"/>
            <w:noWrap/>
            <w:hideMark/>
          </w:tcPr>
          <w:p w14:paraId="531DF6B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9</w:t>
            </w:r>
          </w:p>
        </w:tc>
        <w:tc>
          <w:tcPr>
            <w:tcW w:w="992" w:type="dxa"/>
            <w:shd w:val="clear" w:color="auto" w:fill="auto"/>
            <w:noWrap/>
            <w:hideMark/>
          </w:tcPr>
          <w:p w14:paraId="3F8F709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19</w:t>
            </w:r>
          </w:p>
        </w:tc>
        <w:tc>
          <w:tcPr>
            <w:tcW w:w="992" w:type="dxa"/>
            <w:shd w:val="clear" w:color="auto" w:fill="auto"/>
            <w:noWrap/>
            <w:hideMark/>
          </w:tcPr>
          <w:p w14:paraId="7CDE8EE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7</w:t>
            </w:r>
          </w:p>
        </w:tc>
        <w:tc>
          <w:tcPr>
            <w:tcW w:w="828" w:type="dxa"/>
            <w:shd w:val="clear" w:color="auto" w:fill="auto"/>
            <w:noWrap/>
            <w:hideMark/>
          </w:tcPr>
          <w:p w14:paraId="011DAD3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857</w:t>
            </w:r>
          </w:p>
        </w:tc>
        <w:tc>
          <w:tcPr>
            <w:tcW w:w="986" w:type="dxa"/>
            <w:shd w:val="clear" w:color="auto" w:fill="auto"/>
            <w:noWrap/>
            <w:hideMark/>
          </w:tcPr>
          <w:p w14:paraId="6A8A8A0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42</w:t>
            </w:r>
          </w:p>
        </w:tc>
        <w:tc>
          <w:tcPr>
            <w:tcW w:w="987" w:type="dxa"/>
            <w:shd w:val="clear" w:color="auto" w:fill="auto"/>
            <w:noWrap/>
            <w:hideMark/>
          </w:tcPr>
          <w:p w14:paraId="5FDDAB6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88</w:t>
            </w:r>
          </w:p>
        </w:tc>
        <w:tc>
          <w:tcPr>
            <w:tcW w:w="986" w:type="dxa"/>
            <w:shd w:val="clear" w:color="auto" w:fill="auto"/>
            <w:noWrap/>
            <w:hideMark/>
          </w:tcPr>
          <w:p w14:paraId="5605353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79</w:t>
            </w:r>
          </w:p>
        </w:tc>
        <w:tc>
          <w:tcPr>
            <w:tcW w:w="987" w:type="dxa"/>
            <w:shd w:val="clear" w:color="auto" w:fill="auto"/>
            <w:noWrap/>
            <w:hideMark/>
          </w:tcPr>
          <w:p w14:paraId="20D7F5B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21</w:t>
            </w:r>
          </w:p>
        </w:tc>
      </w:tr>
      <w:tr w:rsidR="0044231E" w:rsidRPr="009E5255" w14:paraId="7C884620" w14:textId="77777777" w:rsidTr="004372F0">
        <w:trPr>
          <w:trHeight w:val="20"/>
        </w:trPr>
        <w:tc>
          <w:tcPr>
            <w:tcW w:w="1696" w:type="dxa"/>
            <w:shd w:val="clear" w:color="auto" w:fill="auto"/>
            <w:noWrap/>
            <w:vAlign w:val="bottom"/>
            <w:hideMark/>
          </w:tcPr>
          <w:p w14:paraId="7E207ACD"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Nivolumab</w:t>
            </w:r>
          </w:p>
        </w:tc>
        <w:tc>
          <w:tcPr>
            <w:tcW w:w="851" w:type="dxa"/>
            <w:shd w:val="clear" w:color="auto" w:fill="auto"/>
            <w:noWrap/>
            <w:hideMark/>
          </w:tcPr>
          <w:p w14:paraId="3F14104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1</w:t>
            </w:r>
          </w:p>
        </w:tc>
        <w:tc>
          <w:tcPr>
            <w:tcW w:w="992" w:type="dxa"/>
            <w:shd w:val="clear" w:color="auto" w:fill="auto"/>
            <w:noWrap/>
            <w:hideMark/>
          </w:tcPr>
          <w:p w14:paraId="7FC1F6F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300</w:t>
            </w:r>
          </w:p>
        </w:tc>
        <w:tc>
          <w:tcPr>
            <w:tcW w:w="992" w:type="dxa"/>
            <w:shd w:val="clear" w:color="auto" w:fill="auto"/>
            <w:noWrap/>
            <w:hideMark/>
          </w:tcPr>
          <w:p w14:paraId="4F2C6D3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5</w:t>
            </w:r>
          </w:p>
        </w:tc>
        <w:tc>
          <w:tcPr>
            <w:tcW w:w="828" w:type="dxa"/>
            <w:shd w:val="clear" w:color="auto" w:fill="auto"/>
            <w:noWrap/>
            <w:hideMark/>
          </w:tcPr>
          <w:p w14:paraId="7667EC1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900</w:t>
            </w:r>
          </w:p>
        </w:tc>
        <w:tc>
          <w:tcPr>
            <w:tcW w:w="986" w:type="dxa"/>
            <w:shd w:val="clear" w:color="auto" w:fill="auto"/>
            <w:noWrap/>
            <w:hideMark/>
          </w:tcPr>
          <w:p w14:paraId="0BDA19C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64</w:t>
            </w:r>
          </w:p>
        </w:tc>
        <w:tc>
          <w:tcPr>
            <w:tcW w:w="987" w:type="dxa"/>
            <w:shd w:val="clear" w:color="auto" w:fill="auto"/>
            <w:noWrap/>
            <w:hideMark/>
          </w:tcPr>
          <w:p w14:paraId="491AFFD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08</w:t>
            </w:r>
          </w:p>
        </w:tc>
        <w:tc>
          <w:tcPr>
            <w:tcW w:w="986" w:type="dxa"/>
            <w:shd w:val="clear" w:color="auto" w:fill="auto"/>
            <w:noWrap/>
            <w:hideMark/>
          </w:tcPr>
          <w:p w14:paraId="2BD4D4B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700</w:t>
            </w:r>
          </w:p>
        </w:tc>
        <w:tc>
          <w:tcPr>
            <w:tcW w:w="987" w:type="dxa"/>
            <w:shd w:val="clear" w:color="auto" w:fill="auto"/>
            <w:noWrap/>
            <w:hideMark/>
          </w:tcPr>
          <w:p w14:paraId="1EF01CA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691</w:t>
            </w:r>
          </w:p>
        </w:tc>
      </w:tr>
      <w:tr w:rsidR="0044231E" w:rsidRPr="009E5255" w14:paraId="491B15AD" w14:textId="77777777" w:rsidTr="004372F0">
        <w:trPr>
          <w:trHeight w:val="20"/>
        </w:trPr>
        <w:tc>
          <w:tcPr>
            <w:tcW w:w="1696" w:type="dxa"/>
            <w:shd w:val="clear" w:color="auto" w:fill="auto"/>
            <w:noWrap/>
            <w:vAlign w:val="bottom"/>
            <w:hideMark/>
          </w:tcPr>
          <w:p w14:paraId="12F72573"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Obinutuzumab</w:t>
            </w:r>
          </w:p>
        </w:tc>
        <w:tc>
          <w:tcPr>
            <w:tcW w:w="851" w:type="dxa"/>
            <w:shd w:val="clear" w:color="auto" w:fill="auto"/>
            <w:noWrap/>
            <w:hideMark/>
          </w:tcPr>
          <w:p w14:paraId="2E646EF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3</w:t>
            </w:r>
          </w:p>
        </w:tc>
        <w:tc>
          <w:tcPr>
            <w:tcW w:w="992" w:type="dxa"/>
            <w:shd w:val="clear" w:color="auto" w:fill="auto"/>
            <w:noWrap/>
            <w:hideMark/>
          </w:tcPr>
          <w:p w14:paraId="5E00D5F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345</w:t>
            </w:r>
          </w:p>
        </w:tc>
        <w:tc>
          <w:tcPr>
            <w:tcW w:w="992" w:type="dxa"/>
            <w:shd w:val="clear" w:color="auto" w:fill="auto"/>
            <w:noWrap/>
            <w:hideMark/>
          </w:tcPr>
          <w:p w14:paraId="611C2F7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6</w:t>
            </w:r>
          </w:p>
        </w:tc>
        <w:tc>
          <w:tcPr>
            <w:tcW w:w="828" w:type="dxa"/>
            <w:shd w:val="clear" w:color="auto" w:fill="auto"/>
            <w:noWrap/>
            <w:hideMark/>
          </w:tcPr>
          <w:p w14:paraId="11564C9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380</w:t>
            </w:r>
          </w:p>
        </w:tc>
        <w:tc>
          <w:tcPr>
            <w:tcW w:w="986" w:type="dxa"/>
            <w:shd w:val="clear" w:color="auto" w:fill="auto"/>
            <w:noWrap/>
            <w:hideMark/>
          </w:tcPr>
          <w:p w14:paraId="36C5EF1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80</w:t>
            </w:r>
          </w:p>
        </w:tc>
        <w:tc>
          <w:tcPr>
            <w:tcW w:w="987" w:type="dxa"/>
            <w:shd w:val="clear" w:color="auto" w:fill="auto"/>
            <w:noWrap/>
            <w:hideMark/>
          </w:tcPr>
          <w:p w14:paraId="627206D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7</w:t>
            </w:r>
          </w:p>
        </w:tc>
        <w:tc>
          <w:tcPr>
            <w:tcW w:w="986" w:type="dxa"/>
            <w:shd w:val="clear" w:color="auto" w:fill="auto"/>
            <w:noWrap/>
            <w:hideMark/>
          </w:tcPr>
          <w:p w14:paraId="4B7D5CD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34</w:t>
            </w:r>
          </w:p>
        </w:tc>
        <w:tc>
          <w:tcPr>
            <w:tcW w:w="987" w:type="dxa"/>
            <w:shd w:val="clear" w:color="auto" w:fill="auto"/>
            <w:noWrap/>
            <w:hideMark/>
          </w:tcPr>
          <w:p w14:paraId="236086A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75</w:t>
            </w:r>
          </w:p>
        </w:tc>
      </w:tr>
      <w:tr w:rsidR="0044231E" w:rsidRPr="009E5255" w14:paraId="641609F9" w14:textId="77777777" w:rsidTr="004372F0">
        <w:trPr>
          <w:trHeight w:val="20"/>
        </w:trPr>
        <w:tc>
          <w:tcPr>
            <w:tcW w:w="1696" w:type="dxa"/>
            <w:shd w:val="clear" w:color="auto" w:fill="auto"/>
            <w:noWrap/>
            <w:vAlign w:val="bottom"/>
            <w:hideMark/>
          </w:tcPr>
          <w:p w14:paraId="2F1B7999"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Ofatumumab</w:t>
            </w:r>
          </w:p>
        </w:tc>
        <w:tc>
          <w:tcPr>
            <w:tcW w:w="851" w:type="dxa"/>
            <w:shd w:val="clear" w:color="auto" w:fill="auto"/>
            <w:noWrap/>
            <w:hideMark/>
          </w:tcPr>
          <w:p w14:paraId="4C149DB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w:t>
            </w:r>
          </w:p>
        </w:tc>
        <w:tc>
          <w:tcPr>
            <w:tcW w:w="992" w:type="dxa"/>
            <w:shd w:val="clear" w:color="auto" w:fill="auto"/>
            <w:noWrap/>
            <w:hideMark/>
          </w:tcPr>
          <w:p w14:paraId="4DF2C1E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5</w:t>
            </w:r>
          </w:p>
        </w:tc>
        <w:tc>
          <w:tcPr>
            <w:tcW w:w="992" w:type="dxa"/>
            <w:shd w:val="clear" w:color="auto" w:fill="auto"/>
            <w:noWrap/>
            <w:hideMark/>
          </w:tcPr>
          <w:p w14:paraId="7506A27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w:t>
            </w:r>
          </w:p>
        </w:tc>
        <w:tc>
          <w:tcPr>
            <w:tcW w:w="828" w:type="dxa"/>
            <w:shd w:val="clear" w:color="auto" w:fill="auto"/>
            <w:noWrap/>
            <w:hideMark/>
          </w:tcPr>
          <w:p w14:paraId="1A94D69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9</w:t>
            </w:r>
          </w:p>
        </w:tc>
        <w:tc>
          <w:tcPr>
            <w:tcW w:w="986" w:type="dxa"/>
            <w:shd w:val="clear" w:color="auto" w:fill="auto"/>
            <w:noWrap/>
            <w:hideMark/>
          </w:tcPr>
          <w:p w14:paraId="5AF8A9B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5</w:t>
            </w:r>
          </w:p>
        </w:tc>
        <w:tc>
          <w:tcPr>
            <w:tcW w:w="987" w:type="dxa"/>
            <w:shd w:val="clear" w:color="auto" w:fill="auto"/>
            <w:noWrap/>
            <w:hideMark/>
          </w:tcPr>
          <w:p w14:paraId="10944D1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w:t>
            </w:r>
          </w:p>
        </w:tc>
        <w:tc>
          <w:tcPr>
            <w:tcW w:w="986" w:type="dxa"/>
            <w:shd w:val="clear" w:color="auto" w:fill="auto"/>
            <w:noWrap/>
            <w:hideMark/>
          </w:tcPr>
          <w:p w14:paraId="245E434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6</w:t>
            </w:r>
          </w:p>
        </w:tc>
        <w:tc>
          <w:tcPr>
            <w:tcW w:w="987" w:type="dxa"/>
            <w:shd w:val="clear" w:color="auto" w:fill="auto"/>
            <w:noWrap/>
            <w:hideMark/>
          </w:tcPr>
          <w:p w14:paraId="4F46A43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6</w:t>
            </w:r>
          </w:p>
        </w:tc>
      </w:tr>
      <w:tr w:rsidR="0044231E" w:rsidRPr="009E5255" w14:paraId="1161C2E0" w14:textId="77777777" w:rsidTr="004372F0">
        <w:trPr>
          <w:trHeight w:val="20"/>
        </w:trPr>
        <w:tc>
          <w:tcPr>
            <w:tcW w:w="1696" w:type="dxa"/>
            <w:shd w:val="clear" w:color="auto" w:fill="auto"/>
            <w:noWrap/>
            <w:vAlign w:val="bottom"/>
            <w:hideMark/>
          </w:tcPr>
          <w:p w14:paraId="3C89804E"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Oxaliplatin</w:t>
            </w:r>
          </w:p>
        </w:tc>
        <w:tc>
          <w:tcPr>
            <w:tcW w:w="851" w:type="dxa"/>
            <w:shd w:val="clear" w:color="auto" w:fill="auto"/>
            <w:noWrap/>
            <w:hideMark/>
          </w:tcPr>
          <w:p w14:paraId="020C0AE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6</w:t>
            </w:r>
          </w:p>
        </w:tc>
        <w:tc>
          <w:tcPr>
            <w:tcW w:w="992" w:type="dxa"/>
            <w:shd w:val="clear" w:color="auto" w:fill="auto"/>
            <w:noWrap/>
            <w:hideMark/>
          </w:tcPr>
          <w:p w14:paraId="230BF0B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800</w:t>
            </w:r>
          </w:p>
        </w:tc>
        <w:tc>
          <w:tcPr>
            <w:tcW w:w="992" w:type="dxa"/>
            <w:shd w:val="clear" w:color="auto" w:fill="auto"/>
            <w:noWrap/>
            <w:hideMark/>
          </w:tcPr>
          <w:p w14:paraId="1C1EE61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9</w:t>
            </w:r>
          </w:p>
        </w:tc>
        <w:tc>
          <w:tcPr>
            <w:tcW w:w="828" w:type="dxa"/>
            <w:shd w:val="clear" w:color="auto" w:fill="auto"/>
            <w:noWrap/>
            <w:hideMark/>
          </w:tcPr>
          <w:p w14:paraId="686ECF8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576</w:t>
            </w:r>
          </w:p>
        </w:tc>
        <w:tc>
          <w:tcPr>
            <w:tcW w:w="986" w:type="dxa"/>
            <w:shd w:val="clear" w:color="auto" w:fill="auto"/>
            <w:noWrap/>
            <w:hideMark/>
          </w:tcPr>
          <w:p w14:paraId="7E1B9A6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85</w:t>
            </w:r>
          </w:p>
        </w:tc>
        <w:tc>
          <w:tcPr>
            <w:tcW w:w="987" w:type="dxa"/>
            <w:shd w:val="clear" w:color="auto" w:fill="auto"/>
            <w:noWrap/>
            <w:hideMark/>
          </w:tcPr>
          <w:p w14:paraId="0400062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36</w:t>
            </w:r>
          </w:p>
        </w:tc>
        <w:tc>
          <w:tcPr>
            <w:tcW w:w="986" w:type="dxa"/>
            <w:shd w:val="clear" w:color="auto" w:fill="auto"/>
            <w:noWrap/>
            <w:hideMark/>
          </w:tcPr>
          <w:p w14:paraId="0FF9468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672</w:t>
            </w:r>
          </w:p>
        </w:tc>
        <w:tc>
          <w:tcPr>
            <w:tcW w:w="987" w:type="dxa"/>
            <w:shd w:val="clear" w:color="auto" w:fill="auto"/>
            <w:noWrap/>
            <w:hideMark/>
          </w:tcPr>
          <w:p w14:paraId="6912CD7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98</w:t>
            </w:r>
          </w:p>
        </w:tc>
      </w:tr>
      <w:tr w:rsidR="0044231E" w:rsidRPr="009E5255" w14:paraId="06AF8B94" w14:textId="77777777" w:rsidTr="004372F0">
        <w:trPr>
          <w:trHeight w:val="20"/>
        </w:trPr>
        <w:tc>
          <w:tcPr>
            <w:tcW w:w="1696" w:type="dxa"/>
            <w:shd w:val="clear" w:color="auto" w:fill="auto"/>
            <w:noWrap/>
            <w:vAlign w:val="bottom"/>
            <w:hideMark/>
          </w:tcPr>
          <w:p w14:paraId="6E7DC105"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aclitaxel</w:t>
            </w:r>
          </w:p>
        </w:tc>
        <w:tc>
          <w:tcPr>
            <w:tcW w:w="851" w:type="dxa"/>
            <w:shd w:val="clear" w:color="auto" w:fill="auto"/>
            <w:noWrap/>
            <w:hideMark/>
          </w:tcPr>
          <w:p w14:paraId="6962DF1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6</w:t>
            </w:r>
          </w:p>
        </w:tc>
        <w:tc>
          <w:tcPr>
            <w:tcW w:w="992" w:type="dxa"/>
            <w:shd w:val="clear" w:color="auto" w:fill="auto"/>
            <w:noWrap/>
            <w:hideMark/>
          </w:tcPr>
          <w:p w14:paraId="111656F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900</w:t>
            </w:r>
          </w:p>
        </w:tc>
        <w:tc>
          <w:tcPr>
            <w:tcW w:w="992" w:type="dxa"/>
            <w:shd w:val="clear" w:color="auto" w:fill="auto"/>
            <w:noWrap/>
            <w:hideMark/>
          </w:tcPr>
          <w:p w14:paraId="21123B9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58</w:t>
            </w:r>
          </w:p>
        </w:tc>
        <w:tc>
          <w:tcPr>
            <w:tcW w:w="828" w:type="dxa"/>
            <w:shd w:val="clear" w:color="auto" w:fill="auto"/>
            <w:noWrap/>
            <w:hideMark/>
          </w:tcPr>
          <w:p w14:paraId="5385A44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800</w:t>
            </w:r>
          </w:p>
        </w:tc>
        <w:tc>
          <w:tcPr>
            <w:tcW w:w="986" w:type="dxa"/>
            <w:shd w:val="clear" w:color="auto" w:fill="auto"/>
            <w:noWrap/>
            <w:hideMark/>
          </w:tcPr>
          <w:p w14:paraId="48FBA15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403</w:t>
            </w:r>
          </w:p>
        </w:tc>
        <w:tc>
          <w:tcPr>
            <w:tcW w:w="987" w:type="dxa"/>
            <w:shd w:val="clear" w:color="auto" w:fill="auto"/>
            <w:noWrap/>
            <w:hideMark/>
          </w:tcPr>
          <w:p w14:paraId="7868676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28</w:t>
            </w:r>
          </w:p>
        </w:tc>
        <w:tc>
          <w:tcPr>
            <w:tcW w:w="986" w:type="dxa"/>
            <w:shd w:val="clear" w:color="auto" w:fill="auto"/>
            <w:noWrap/>
            <w:hideMark/>
          </w:tcPr>
          <w:p w14:paraId="5852F4F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500</w:t>
            </w:r>
          </w:p>
        </w:tc>
        <w:tc>
          <w:tcPr>
            <w:tcW w:w="987" w:type="dxa"/>
            <w:shd w:val="clear" w:color="auto" w:fill="auto"/>
            <w:noWrap/>
            <w:hideMark/>
          </w:tcPr>
          <w:p w14:paraId="018C83F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452</w:t>
            </w:r>
          </w:p>
        </w:tc>
      </w:tr>
      <w:tr w:rsidR="0044231E" w:rsidRPr="009E5255" w14:paraId="7D6B5905" w14:textId="77777777" w:rsidTr="004372F0">
        <w:trPr>
          <w:trHeight w:val="20"/>
        </w:trPr>
        <w:tc>
          <w:tcPr>
            <w:tcW w:w="1696" w:type="dxa"/>
            <w:shd w:val="clear" w:color="auto" w:fill="auto"/>
            <w:noWrap/>
            <w:vAlign w:val="bottom"/>
            <w:hideMark/>
          </w:tcPr>
          <w:p w14:paraId="178A4F03"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anitumumab</w:t>
            </w:r>
          </w:p>
        </w:tc>
        <w:tc>
          <w:tcPr>
            <w:tcW w:w="851" w:type="dxa"/>
            <w:shd w:val="clear" w:color="auto" w:fill="auto"/>
            <w:noWrap/>
            <w:hideMark/>
          </w:tcPr>
          <w:p w14:paraId="3005E57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w:t>
            </w:r>
          </w:p>
        </w:tc>
        <w:tc>
          <w:tcPr>
            <w:tcW w:w="992" w:type="dxa"/>
            <w:shd w:val="clear" w:color="auto" w:fill="auto"/>
            <w:noWrap/>
            <w:hideMark/>
          </w:tcPr>
          <w:p w14:paraId="6D3FFCD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16</w:t>
            </w:r>
          </w:p>
        </w:tc>
        <w:tc>
          <w:tcPr>
            <w:tcW w:w="992" w:type="dxa"/>
            <w:shd w:val="clear" w:color="auto" w:fill="auto"/>
            <w:noWrap/>
            <w:hideMark/>
          </w:tcPr>
          <w:p w14:paraId="4AD3FC6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5</w:t>
            </w:r>
          </w:p>
        </w:tc>
        <w:tc>
          <w:tcPr>
            <w:tcW w:w="828" w:type="dxa"/>
            <w:shd w:val="clear" w:color="auto" w:fill="auto"/>
            <w:noWrap/>
            <w:hideMark/>
          </w:tcPr>
          <w:p w14:paraId="41866B9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053</w:t>
            </w:r>
          </w:p>
        </w:tc>
        <w:tc>
          <w:tcPr>
            <w:tcW w:w="986" w:type="dxa"/>
            <w:shd w:val="clear" w:color="auto" w:fill="auto"/>
            <w:noWrap/>
            <w:hideMark/>
          </w:tcPr>
          <w:p w14:paraId="5CDB0CF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72</w:t>
            </w:r>
          </w:p>
        </w:tc>
        <w:tc>
          <w:tcPr>
            <w:tcW w:w="987" w:type="dxa"/>
            <w:shd w:val="clear" w:color="auto" w:fill="auto"/>
            <w:noWrap/>
            <w:hideMark/>
          </w:tcPr>
          <w:p w14:paraId="5A8E7DD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8</w:t>
            </w:r>
          </w:p>
        </w:tc>
        <w:tc>
          <w:tcPr>
            <w:tcW w:w="986" w:type="dxa"/>
            <w:shd w:val="clear" w:color="auto" w:fill="auto"/>
            <w:noWrap/>
            <w:hideMark/>
          </w:tcPr>
          <w:p w14:paraId="277F37F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55</w:t>
            </w:r>
          </w:p>
        </w:tc>
        <w:tc>
          <w:tcPr>
            <w:tcW w:w="987" w:type="dxa"/>
            <w:shd w:val="clear" w:color="auto" w:fill="auto"/>
            <w:noWrap/>
            <w:hideMark/>
          </w:tcPr>
          <w:p w14:paraId="5693C14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66</w:t>
            </w:r>
          </w:p>
        </w:tc>
      </w:tr>
      <w:tr w:rsidR="0044231E" w:rsidRPr="009E5255" w14:paraId="4D5BD7AF" w14:textId="77777777" w:rsidTr="004372F0">
        <w:trPr>
          <w:trHeight w:val="20"/>
        </w:trPr>
        <w:tc>
          <w:tcPr>
            <w:tcW w:w="1696" w:type="dxa"/>
            <w:shd w:val="clear" w:color="auto" w:fill="auto"/>
            <w:noWrap/>
            <w:vAlign w:val="bottom"/>
            <w:hideMark/>
          </w:tcPr>
          <w:p w14:paraId="1A4321E9"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embrolizumab</w:t>
            </w:r>
          </w:p>
        </w:tc>
        <w:tc>
          <w:tcPr>
            <w:tcW w:w="851" w:type="dxa"/>
            <w:shd w:val="clear" w:color="auto" w:fill="auto"/>
            <w:noWrap/>
            <w:hideMark/>
          </w:tcPr>
          <w:p w14:paraId="1C789C5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2</w:t>
            </w:r>
          </w:p>
        </w:tc>
        <w:tc>
          <w:tcPr>
            <w:tcW w:w="992" w:type="dxa"/>
            <w:shd w:val="clear" w:color="auto" w:fill="auto"/>
            <w:noWrap/>
            <w:hideMark/>
          </w:tcPr>
          <w:p w14:paraId="5A11C3D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400</w:t>
            </w:r>
          </w:p>
        </w:tc>
        <w:tc>
          <w:tcPr>
            <w:tcW w:w="992" w:type="dxa"/>
            <w:shd w:val="clear" w:color="auto" w:fill="auto"/>
            <w:noWrap/>
            <w:hideMark/>
          </w:tcPr>
          <w:p w14:paraId="7693D97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6</w:t>
            </w:r>
          </w:p>
        </w:tc>
        <w:tc>
          <w:tcPr>
            <w:tcW w:w="828" w:type="dxa"/>
            <w:shd w:val="clear" w:color="auto" w:fill="auto"/>
            <w:noWrap/>
            <w:hideMark/>
          </w:tcPr>
          <w:p w14:paraId="210A7E7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390</w:t>
            </w:r>
          </w:p>
        </w:tc>
        <w:tc>
          <w:tcPr>
            <w:tcW w:w="986" w:type="dxa"/>
            <w:shd w:val="clear" w:color="auto" w:fill="auto"/>
            <w:noWrap/>
            <w:hideMark/>
          </w:tcPr>
          <w:p w14:paraId="2AA1E1E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17</w:t>
            </w:r>
          </w:p>
        </w:tc>
        <w:tc>
          <w:tcPr>
            <w:tcW w:w="987" w:type="dxa"/>
            <w:shd w:val="clear" w:color="auto" w:fill="auto"/>
            <w:noWrap/>
            <w:hideMark/>
          </w:tcPr>
          <w:p w14:paraId="1F64833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67</w:t>
            </w:r>
          </w:p>
        </w:tc>
        <w:tc>
          <w:tcPr>
            <w:tcW w:w="986" w:type="dxa"/>
            <w:shd w:val="clear" w:color="auto" w:fill="auto"/>
            <w:noWrap/>
            <w:hideMark/>
          </w:tcPr>
          <w:p w14:paraId="6E0A60B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083</w:t>
            </w:r>
          </w:p>
        </w:tc>
        <w:tc>
          <w:tcPr>
            <w:tcW w:w="987" w:type="dxa"/>
            <w:shd w:val="clear" w:color="auto" w:fill="auto"/>
            <w:noWrap/>
            <w:hideMark/>
          </w:tcPr>
          <w:p w14:paraId="1F2E46B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73</w:t>
            </w:r>
          </w:p>
        </w:tc>
      </w:tr>
      <w:tr w:rsidR="0044231E" w:rsidRPr="009E5255" w14:paraId="18C63185" w14:textId="77777777" w:rsidTr="004372F0">
        <w:trPr>
          <w:trHeight w:val="20"/>
        </w:trPr>
        <w:tc>
          <w:tcPr>
            <w:tcW w:w="1696" w:type="dxa"/>
            <w:shd w:val="clear" w:color="auto" w:fill="auto"/>
            <w:noWrap/>
            <w:vAlign w:val="bottom"/>
            <w:hideMark/>
          </w:tcPr>
          <w:p w14:paraId="576E426B"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emetrexed</w:t>
            </w:r>
          </w:p>
        </w:tc>
        <w:tc>
          <w:tcPr>
            <w:tcW w:w="851" w:type="dxa"/>
            <w:shd w:val="clear" w:color="auto" w:fill="auto"/>
            <w:noWrap/>
            <w:hideMark/>
          </w:tcPr>
          <w:p w14:paraId="3BF6E7A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2</w:t>
            </w:r>
          </w:p>
        </w:tc>
        <w:tc>
          <w:tcPr>
            <w:tcW w:w="992" w:type="dxa"/>
            <w:shd w:val="clear" w:color="auto" w:fill="auto"/>
            <w:noWrap/>
            <w:hideMark/>
          </w:tcPr>
          <w:p w14:paraId="0A21B0E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900</w:t>
            </w:r>
          </w:p>
        </w:tc>
        <w:tc>
          <w:tcPr>
            <w:tcW w:w="992" w:type="dxa"/>
            <w:shd w:val="clear" w:color="auto" w:fill="auto"/>
            <w:noWrap/>
            <w:hideMark/>
          </w:tcPr>
          <w:p w14:paraId="498C99C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4</w:t>
            </w:r>
          </w:p>
        </w:tc>
        <w:tc>
          <w:tcPr>
            <w:tcW w:w="828" w:type="dxa"/>
            <w:shd w:val="clear" w:color="auto" w:fill="auto"/>
            <w:noWrap/>
            <w:hideMark/>
          </w:tcPr>
          <w:p w14:paraId="31F578C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800</w:t>
            </w:r>
          </w:p>
        </w:tc>
        <w:tc>
          <w:tcPr>
            <w:tcW w:w="986" w:type="dxa"/>
            <w:shd w:val="clear" w:color="auto" w:fill="auto"/>
            <w:noWrap/>
            <w:hideMark/>
          </w:tcPr>
          <w:p w14:paraId="31268D2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164</w:t>
            </w:r>
          </w:p>
        </w:tc>
        <w:tc>
          <w:tcPr>
            <w:tcW w:w="987" w:type="dxa"/>
            <w:shd w:val="clear" w:color="auto" w:fill="auto"/>
            <w:noWrap/>
            <w:hideMark/>
          </w:tcPr>
          <w:p w14:paraId="2F0219D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88</w:t>
            </w:r>
          </w:p>
        </w:tc>
        <w:tc>
          <w:tcPr>
            <w:tcW w:w="986" w:type="dxa"/>
            <w:shd w:val="clear" w:color="auto" w:fill="auto"/>
            <w:noWrap/>
            <w:hideMark/>
          </w:tcPr>
          <w:p w14:paraId="7EA60C9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500</w:t>
            </w:r>
          </w:p>
        </w:tc>
        <w:tc>
          <w:tcPr>
            <w:tcW w:w="987" w:type="dxa"/>
            <w:shd w:val="clear" w:color="auto" w:fill="auto"/>
            <w:noWrap/>
            <w:hideMark/>
          </w:tcPr>
          <w:p w14:paraId="433D111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330</w:t>
            </w:r>
          </w:p>
        </w:tc>
      </w:tr>
      <w:tr w:rsidR="0044231E" w:rsidRPr="009E5255" w14:paraId="6A097030" w14:textId="77777777" w:rsidTr="004372F0">
        <w:trPr>
          <w:trHeight w:val="20"/>
        </w:trPr>
        <w:tc>
          <w:tcPr>
            <w:tcW w:w="1696" w:type="dxa"/>
            <w:shd w:val="clear" w:color="auto" w:fill="auto"/>
            <w:noWrap/>
            <w:vAlign w:val="bottom"/>
            <w:hideMark/>
          </w:tcPr>
          <w:p w14:paraId="066686B3"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ertuzumab</w:t>
            </w:r>
          </w:p>
        </w:tc>
        <w:tc>
          <w:tcPr>
            <w:tcW w:w="851" w:type="dxa"/>
            <w:shd w:val="clear" w:color="auto" w:fill="auto"/>
            <w:noWrap/>
            <w:hideMark/>
          </w:tcPr>
          <w:p w14:paraId="264A2A2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4</w:t>
            </w:r>
          </w:p>
        </w:tc>
        <w:tc>
          <w:tcPr>
            <w:tcW w:w="992" w:type="dxa"/>
            <w:shd w:val="clear" w:color="auto" w:fill="auto"/>
            <w:noWrap/>
            <w:hideMark/>
          </w:tcPr>
          <w:p w14:paraId="06405C6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812</w:t>
            </w:r>
          </w:p>
        </w:tc>
        <w:tc>
          <w:tcPr>
            <w:tcW w:w="992" w:type="dxa"/>
            <w:shd w:val="clear" w:color="auto" w:fill="auto"/>
            <w:noWrap/>
            <w:hideMark/>
          </w:tcPr>
          <w:p w14:paraId="6E24EE3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5</w:t>
            </w:r>
          </w:p>
        </w:tc>
        <w:tc>
          <w:tcPr>
            <w:tcW w:w="828" w:type="dxa"/>
            <w:shd w:val="clear" w:color="auto" w:fill="auto"/>
            <w:noWrap/>
            <w:hideMark/>
          </w:tcPr>
          <w:p w14:paraId="19D4CE2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88</w:t>
            </w:r>
          </w:p>
        </w:tc>
        <w:tc>
          <w:tcPr>
            <w:tcW w:w="986" w:type="dxa"/>
            <w:shd w:val="clear" w:color="auto" w:fill="auto"/>
            <w:noWrap/>
            <w:hideMark/>
          </w:tcPr>
          <w:p w14:paraId="13F4FA3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17</w:t>
            </w:r>
          </w:p>
        </w:tc>
        <w:tc>
          <w:tcPr>
            <w:tcW w:w="987" w:type="dxa"/>
            <w:shd w:val="clear" w:color="auto" w:fill="auto"/>
            <w:noWrap/>
            <w:hideMark/>
          </w:tcPr>
          <w:p w14:paraId="3830FB1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32</w:t>
            </w:r>
          </w:p>
        </w:tc>
        <w:tc>
          <w:tcPr>
            <w:tcW w:w="986" w:type="dxa"/>
            <w:shd w:val="clear" w:color="auto" w:fill="auto"/>
            <w:noWrap/>
            <w:hideMark/>
          </w:tcPr>
          <w:p w14:paraId="4A1D374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957</w:t>
            </w:r>
          </w:p>
        </w:tc>
        <w:tc>
          <w:tcPr>
            <w:tcW w:w="987" w:type="dxa"/>
            <w:shd w:val="clear" w:color="auto" w:fill="auto"/>
            <w:noWrap/>
            <w:hideMark/>
          </w:tcPr>
          <w:p w14:paraId="5DDFB40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52</w:t>
            </w:r>
          </w:p>
        </w:tc>
      </w:tr>
      <w:tr w:rsidR="0044231E" w:rsidRPr="009E5255" w14:paraId="72DEB159" w14:textId="77777777" w:rsidTr="004372F0">
        <w:trPr>
          <w:trHeight w:val="20"/>
        </w:trPr>
        <w:tc>
          <w:tcPr>
            <w:tcW w:w="1696" w:type="dxa"/>
            <w:shd w:val="clear" w:color="auto" w:fill="auto"/>
            <w:noWrap/>
            <w:vAlign w:val="bottom"/>
            <w:hideMark/>
          </w:tcPr>
          <w:p w14:paraId="0721DBE0"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ralatrexate</w:t>
            </w:r>
          </w:p>
        </w:tc>
        <w:tc>
          <w:tcPr>
            <w:tcW w:w="851" w:type="dxa"/>
            <w:shd w:val="clear" w:color="auto" w:fill="auto"/>
            <w:noWrap/>
            <w:hideMark/>
          </w:tcPr>
          <w:p w14:paraId="38FCCC3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992" w:type="dxa"/>
            <w:shd w:val="clear" w:color="auto" w:fill="auto"/>
            <w:noWrap/>
            <w:hideMark/>
          </w:tcPr>
          <w:p w14:paraId="5532F10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w:t>
            </w:r>
          </w:p>
        </w:tc>
        <w:tc>
          <w:tcPr>
            <w:tcW w:w="992" w:type="dxa"/>
            <w:shd w:val="clear" w:color="auto" w:fill="auto"/>
            <w:noWrap/>
            <w:hideMark/>
          </w:tcPr>
          <w:p w14:paraId="1E56A43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828" w:type="dxa"/>
            <w:shd w:val="clear" w:color="auto" w:fill="auto"/>
            <w:noWrap/>
            <w:hideMark/>
          </w:tcPr>
          <w:p w14:paraId="7CE5BA2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w:t>
            </w:r>
          </w:p>
        </w:tc>
        <w:tc>
          <w:tcPr>
            <w:tcW w:w="986" w:type="dxa"/>
            <w:shd w:val="clear" w:color="auto" w:fill="auto"/>
            <w:noWrap/>
            <w:hideMark/>
          </w:tcPr>
          <w:p w14:paraId="14242A0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w:t>
            </w:r>
          </w:p>
        </w:tc>
        <w:tc>
          <w:tcPr>
            <w:tcW w:w="987" w:type="dxa"/>
            <w:shd w:val="clear" w:color="auto" w:fill="auto"/>
            <w:noWrap/>
            <w:hideMark/>
          </w:tcPr>
          <w:p w14:paraId="4A6D857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w:t>
            </w:r>
          </w:p>
        </w:tc>
        <w:tc>
          <w:tcPr>
            <w:tcW w:w="986" w:type="dxa"/>
            <w:shd w:val="clear" w:color="auto" w:fill="auto"/>
            <w:noWrap/>
            <w:hideMark/>
          </w:tcPr>
          <w:p w14:paraId="66A528A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w:t>
            </w:r>
          </w:p>
        </w:tc>
        <w:tc>
          <w:tcPr>
            <w:tcW w:w="987" w:type="dxa"/>
            <w:shd w:val="clear" w:color="auto" w:fill="auto"/>
            <w:noWrap/>
            <w:hideMark/>
          </w:tcPr>
          <w:p w14:paraId="6915580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w:t>
            </w:r>
          </w:p>
        </w:tc>
      </w:tr>
      <w:tr w:rsidR="0044231E" w:rsidRPr="009E5255" w14:paraId="02C6B46B" w14:textId="77777777" w:rsidTr="004372F0">
        <w:trPr>
          <w:trHeight w:val="20"/>
        </w:trPr>
        <w:tc>
          <w:tcPr>
            <w:tcW w:w="1696" w:type="dxa"/>
            <w:shd w:val="clear" w:color="auto" w:fill="auto"/>
            <w:noWrap/>
            <w:vAlign w:val="bottom"/>
            <w:hideMark/>
          </w:tcPr>
          <w:p w14:paraId="644694FF"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Raltitrexed</w:t>
            </w:r>
          </w:p>
        </w:tc>
        <w:tc>
          <w:tcPr>
            <w:tcW w:w="851" w:type="dxa"/>
            <w:shd w:val="clear" w:color="auto" w:fill="auto"/>
            <w:noWrap/>
            <w:hideMark/>
          </w:tcPr>
          <w:p w14:paraId="02CEE99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0</w:t>
            </w:r>
          </w:p>
        </w:tc>
        <w:tc>
          <w:tcPr>
            <w:tcW w:w="992" w:type="dxa"/>
            <w:shd w:val="clear" w:color="auto" w:fill="auto"/>
            <w:noWrap/>
            <w:hideMark/>
          </w:tcPr>
          <w:p w14:paraId="56E4B98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w:t>
            </w:r>
          </w:p>
        </w:tc>
        <w:tc>
          <w:tcPr>
            <w:tcW w:w="992" w:type="dxa"/>
            <w:shd w:val="clear" w:color="auto" w:fill="auto"/>
            <w:noWrap/>
            <w:hideMark/>
          </w:tcPr>
          <w:p w14:paraId="1FAE17D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828" w:type="dxa"/>
            <w:shd w:val="clear" w:color="auto" w:fill="auto"/>
            <w:noWrap/>
            <w:hideMark/>
          </w:tcPr>
          <w:p w14:paraId="74D5222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w:t>
            </w:r>
          </w:p>
        </w:tc>
        <w:tc>
          <w:tcPr>
            <w:tcW w:w="986" w:type="dxa"/>
            <w:shd w:val="clear" w:color="auto" w:fill="auto"/>
            <w:noWrap/>
            <w:hideMark/>
          </w:tcPr>
          <w:p w14:paraId="2F8C92A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w:t>
            </w:r>
          </w:p>
        </w:tc>
        <w:tc>
          <w:tcPr>
            <w:tcW w:w="987" w:type="dxa"/>
            <w:shd w:val="clear" w:color="auto" w:fill="auto"/>
            <w:noWrap/>
            <w:hideMark/>
          </w:tcPr>
          <w:p w14:paraId="3EE2F20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0</w:t>
            </w:r>
          </w:p>
        </w:tc>
        <w:tc>
          <w:tcPr>
            <w:tcW w:w="986" w:type="dxa"/>
            <w:shd w:val="clear" w:color="auto" w:fill="auto"/>
            <w:noWrap/>
            <w:hideMark/>
          </w:tcPr>
          <w:p w14:paraId="236AC1F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w:t>
            </w:r>
          </w:p>
        </w:tc>
        <w:tc>
          <w:tcPr>
            <w:tcW w:w="987" w:type="dxa"/>
            <w:shd w:val="clear" w:color="auto" w:fill="auto"/>
            <w:noWrap/>
            <w:hideMark/>
          </w:tcPr>
          <w:p w14:paraId="51A0040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w:t>
            </w:r>
          </w:p>
        </w:tc>
      </w:tr>
      <w:tr w:rsidR="0044231E" w:rsidRPr="009E5255" w14:paraId="48BEEE86" w14:textId="77777777" w:rsidTr="004372F0">
        <w:trPr>
          <w:trHeight w:val="20"/>
        </w:trPr>
        <w:tc>
          <w:tcPr>
            <w:tcW w:w="1696" w:type="dxa"/>
            <w:shd w:val="clear" w:color="auto" w:fill="auto"/>
            <w:noWrap/>
            <w:vAlign w:val="bottom"/>
            <w:hideMark/>
          </w:tcPr>
          <w:p w14:paraId="1C0431BC"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Rituximab</w:t>
            </w:r>
          </w:p>
        </w:tc>
        <w:tc>
          <w:tcPr>
            <w:tcW w:w="851" w:type="dxa"/>
            <w:shd w:val="clear" w:color="auto" w:fill="auto"/>
            <w:noWrap/>
            <w:hideMark/>
          </w:tcPr>
          <w:p w14:paraId="67F4AA0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0</w:t>
            </w:r>
          </w:p>
        </w:tc>
        <w:tc>
          <w:tcPr>
            <w:tcW w:w="992" w:type="dxa"/>
            <w:shd w:val="clear" w:color="auto" w:fill="auto"/>
            <w:noWrap/>
            <w:hideMark/>
          </w:tcPr>
          <w:p w14:paraId="302AB56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000</w:t>
            </w:r>
          </w:p>
        </w:tc>
        <w:tc>
          <w:tcPr>
            <w:tcW w:w="992" w:type="dxa"/>
            <w:shd w:val="clear" w:color="auto" w:fill="auto"/>
            <w:noWrap/>
            <w:hideMark/>
          </w:tcPr>
          <w:p w14:paraId="717D8CA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0</w:t>
            </w:r>
          </w:p>
        </w:tc>
        <w:tc>
          <w:tcPr>
            <w:tcW w:w="828" w:type="dxa"/>
            <w:shd w:val="clear" w:color="auto" w:fill="auto"/>
            <w:noWrap/>
            <w:hideMark/>
          </w:tcPr>
          <w:p w14:paraId="788AB06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0,600</w:t>
            </w:r>
          </w:p>
        </w:tc>
        <w:tc>
          <w:tcPr>
            <w:tcW w:w="986" w:type="dxa"/>
            <w:shd w:val="clear" w:color="auto" w:fill="auto"/>
            <w:noWrap/>
            <w:hideMark/>
          </w:tcPr>
          <w:p w14:paraId="7B9E141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400</w:t>
            </w:r>
          </w:p>
        </w:tc>
        <w:tc>
          <w:tcPr>
            <w:tcW w:w="987" w:type="dxa"/>
            <w:shd w:val="clear" w:color="auto" w:fill="auto"/>
            <w:noWrap/>
            <w:hideMark/>
          </w:tcPr>
          <w:p w14:paraId="7A75AAD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58</w:t>
            </w:r>
          </w:p>
        </w:tc>
        <w:tc>
          <w:tcPr>
            <w:tcW w:w="986" w:type="dxa"/>
            <w:shd w:val="clear" w:color="auto" w:fill="auto"/>
            <w:noWrap/>
            <w:hideMark/>
          </w:tcPr>
          <w:p w14:paraId="0F28F1E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700</w:t>
            </w:r>
          </w:p>
        </w:tc>
        <w:tc>
          <w:tcPr>
            <w:tcW w:w="987" w:type="dxa"/>
            <w:shd w:val="clear" w:color="auto" w:fill="auto"/>
            <w:noWrap/>
            <w:hideMark/>
          </w:tcPr>
          <w:p w14:paraId="30D3CF2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600</w:t>
            </w:r>
          </w:p>
        </w:tc>
      </w:tr>
      <w:tr w:rsidR="0044231E" w:rsidRPr="009E5255" w14:paraId="39E26F6C" w14:textId="77777777" w:rsidTr="004372F0">
        <w:trPr>
          <w:trHeight w:val="20"/>
        </w:trPr>
        <w:tc>
          <w:tcPr>
            <w:tcW w:w="1696" w:type="dxa"/>
            <w:shd w:val="clear" w:color="auto" w:fill="auto"/>
            <w:noWrap/>
            <w:vAlign w:val="bottom"/>
            <w:hideMark/>
          </w:tcPr>
          <w:p w14:paraId="5FD15EF9"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Topotecan</w:t>
            </w:r>
          </w:p>
        </w:tc>
        <w:tc>
          <w:tcPr>
            <w:tcW w:w="851" w:type="dxa"/>
            <w:shd w:val="clear" w:color="auto" w:fill="auto"/>
            <w:noWrap/>
            <w:hideMark/>
          </w:tcPr>
          <w:p w14:paraId="7E355D8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992" w:type="dxa"/>
            <w:shd w:val="clear" w:color="auto" w:fill="auto"/>
            <w:noWrap/>
            <w:hideMark/>
          </w:tcPr>
          <w:p w14:paraId="60530E6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693</w:t>
            </w:r>
          </w:p>
        </w:tc>
        <w:tc>
          <w:tcPr>
            <w:tcW w:w="992" w:type="dxa"/>
            <w:shd w:val="clear" w:color="auto" w:fill="auto"/>
            <w:noWrap/>
            <w:hideMark/>
          </w:tcPr>
          <w:p w14:paraId="6D5BEB4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6</w:t>
            </w:r>
          </w:p>
        </w:tc>
        <w:tc>
          <w:tcPr>
            <w:tcW w:w="828" w:type="dxa"/>
            <w:shd w:val="clear" w:color="auto" w:fill="auto"/>
            <w:noWrap/>
            <w:hideMark/>
          </w:tcPr>
          <w:p w14:paraId="7A5D80D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000</w:t>
            </w:r>
          </w:p>
        </w:tc>
        <w:tc>
          <w:tcPr>
            <w:tcW w:w="986" w:type="dxa"/>
            <w:shd w:val="clear" w:color="auto" w:fill="auto"/>
            <w:noWrap/>
            <w:hideMark/>
          </w:tcPr>
          <w:p w14:paraId="7024C318"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25</w:t>
            </w:r>
          </w:p>
        </w:tc>
        <w:tc>
          <w:tcPr>
            <w:tcW w:w="987" w:type="dxa"/>
            <w:shd w:val="clear" w:color="auto" w:fill="auto"/>
            <w:noWrap/>
            <w:hideMark/>
          </w:tcPr>
          <w:p w14:paraId="4D5D6DD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93</w:t>
            </w:r>
          </w:p>
        </w:tc>
        <w:tc>
          <w:tcPr>
            <w:tcW w:w="986" w:type="dxa"/>
            <w:shd w:val="clear" w:color="auto" w:fill="auto"/>
            <w:noWrap/>
            <w:hideMark/>
          </w:tcPr>
          <w:p w14:paraId="144B061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08</w:t>
            </w:r>
          </w:p>
        </w:tc>
        <w:tc>
          <w:tcPr>
            <w:tcW w:w="987" w:type="dxa"/>
            <w:shd w:val="clear" w:color="auto" w:fill="auto"/>
            <w:noWrap/>
            <w:hideMark/>
          </w:tcPr>
          <w:p w14:paraId="1D35F41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26</w:t>
            </w:r>
          </w:p>
        </w:tc>
      </w:tr>
      <w:tr w:rsidR="0044231E" w:rsidRPr="009E5255" w14:paraId="6F92A1C5" w14:textId="77777777" w:rsidTr="004372F0">
        <w:trPr>
          <w:trHeight w:val="20"/>
        </w:trPr>
        <w:tc>
          <w:tcPr>
            <w:tcW w:w="1696" w:type="dxa"/>
            <w:shd w:val="clear" w:color="auto" w:fill="auto"/>
            <w:noWrap/>
            <w:vAlign w:val="bottom"/>
            <w:hideMark/>
          </w:tcPr>
          <w:p w14:paraId="3ED9643E"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Trastuzumab</w:t>
            </w:r>
          </w:p>
        </w:tc>
        <w:tc>
          <w:tcPr>
            <w:tcW w:w="851" w:type="dxa"/>
            <w:shd w:val="clear" w:color="auto" w:fill="auto"/>
            <w:noWrap/>
            <w:hideMark/>
          </w:tcPr>
          <w:p w14:paraId="34E7687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71</w:t>
            </w:r>
          </w:p>
        </w:tc>
        <w:tc>
          <w:tcPr>
            <w:tcW w:w="992" w:type="dxa"/>
            <w:shd w:val="clear" w:color="auto" w:fill="auto"/>
            <w:noWrap/>
            <w:hideMark/>
          </w:tcPr>
          <w:p w14:paraId="2C9FF4E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600</w:t>
            </w:r>
          </w:p>
        </w:tc>
        <w:tc>
          <w:tcPr>
            <w:tcW w:w="992" w:type="dxa"/>
            <w:shd w:val="clear" w:color="auto" w:fill="auto"/>
            <w:noWrap/>
            <w:hideMark/>
          </w:tcPr>
          <w:p w14:paraId="0F820613"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67</w:t>
            </w:r>
          </w:p>
        </w:tc>
        <w:tc>
          <w:tcPr>
            <w:tcW w:w="828" w:type="dxa"/>
            <w:shd w:val="clear" w:color="auto" w:fill="auto"/>
            <w:noWrap/>
            <w:hideMark/>
          </w:tcPr>
          <w:p w14:paraId="0A2FD26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600</w:t>
            </w:r>
          </w:p>
        </w:tc>
        <w:tc>
          <w:tcPr>
            <w:tcW w:w="986" w:type="dxa"/>
            <w:shd w:val="clear" w:color="auto" w:fill="auto"/>
            <w:noWrap/>
            <w:hideMark/>
          </w:tcPr>
          <w:p w14:paraId="67A8A36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524</w:t>
            </w:r>
          </w:p>
        </w:tc>
        <w:tc>
          <w:tcPr>
            <w:tcW w:w="987" w:type="dxa"/>
            <w:shd w:val="clear" w:color="auto" w:fill="auto"/>
            <w:noWrap/>
            <w:hideMark/>
          </w:tcPr>
          <w:p w14:paraId="4B9146F0"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61</w:t>
            </w:r>
          </w:p>
        </w:tc>
        <w:tc>
          <w:tcPr>
            <w:tcW w:w="986" w:type="dxa"/>
            <w:shd w:val="clear" w:color="auto" w:fill="auto"/>
            <w:noWrap/>
            <w:hideMark/>
          </w:tcPr>
          <w:p w14:paraId="1F5B389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500</w:t>
            </w:r>
          </w:p>
        </w:tc>
        <w:tc>
          <w:tcPr>
            <w:tcW w:w="987" w:type="dxa"/>
            <w:shd w:val="clear" w:color="auto" w:fill="auto"/>
            <w:noWrap/>
            <w:hideMark/>
          </w:tcPr>
          <w:p w14:paraId="09968C5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300</w:t>
            </w:r>
          </w:p>
        </w:tc>
      </w:tr>
      <w:tr w:rsidR="0044231E" w:rsidRPr="009E5255" w14:paraId="228923C3" w14:textId="77777777" w:rsidTr="004372F0">
        <w:trPr>
          <w:trHeight w:val="20"/>
        </w:trPr>
        <w:tc>
          <w:tcPr>
            <w:tcW w:w="1696" w:type="dxa"/>
            <w:shd w:val="clear" w:color="auto" w:fill="auto"/>
            <w:noWrap/>
            <w:vAlign w:val="bottom"/>
            <w:hideMark/>
          </w:tcPr>
          <w:p w14:paraId="6754FD4C" w14:textId="3BD9D44E"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Trastuzumab</w:t>
            </w:r>
            <w:r w:rsidR="004372F0" w:rsidRPr="009E5255">
              <w:rPr>
                <w:rFonts w:asciiTheme="majorHAnsi" w:hAnsiTheme="majorHAnsi" w:cstheme="majorHAnsi"/>
                <w:sz w:val="18"/>
                <w:szCs w:val="18"/>
                <w:lang w:eastAsia="en-AU"/>
              </w:rPr>
              <w:t>-</w:t>
            </w:r>
            <w:r w:rsidRPr="009E5255">
              <w:rPr>
                <w:rFonts w:asciiTheme="majorHAnsi" w:hAnsiTheme="majorHAnsi" w:cstheme="majorHAnsi"/>
                <w:sz w:val="18"/>
                <w:szCs w:val="18"/>
                <w:lang w:eastAsia="en-AU"/>
              </w:rPr>
              <w:t>Emtansine</w:t>
            </w:r>
          </w:p>
        </w:tc>
        <w:tc>
          <w:tcPr>
            <w:tcW w:w="851" w:type="dxa"/>
            <w:shd w:val="clear" w:color="auto" w:fill="auto"/>
            <w:noWrap/>
            <w:hideMark/>
          </w:tcPr>
          <w:p w14:paraId="42863AD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w:t>
            </w:r>
          </w:p>
        </w:tc>
        <w:tc>
          <w:tcPr>
            <w:tcW w:w="992" w:type="dxa"/>
            <w:shd w:val="clear" w:color="auto" w:fill="auto"/>
            <w:noWrap/>
            <w:hideMark/>
          </w:tcPr>
          <w:p w14:paraId="328BB84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92</w:t>
            </w:r>
          </w:p>
        </w:tc>
        <w:tc>
          <w:tcPr>
            <w:tcW w:w="992" w:type="dxa"/>
            <w:shd w:val="clear" w:color="auto" w:fill="auto"/>
            <w:noWrap/>
            <w:hideMark/>
          </w:tcPr>
          <w:p w14:paraId="3529266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0</w:t>
            </w:r>
          </w:p>
        </w:tc>
        <w:tc>
          <w:tcPr>
            <w:tcW w:w="828" w:type="dxa"/>
            <w:shd w:val="clear" w:color="auto" w:fill="auto"/>
            <w:noWrap/>
            <w:hideMark/>
          </w:tcPr>
          <w:p w14:paraId="06B40B0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17</w:t>
            </w:r>
          </w:p>
        </w:tc>
        <w:tc>
          <w:tcPr>
            <w:tcW w:w="986" w:type="dxa"/>
            <w:shd w:val="clear" w:color="auto" w:fill="auto"/>
            <w:noWrap/>
            <w:hideMark/>
          </w:tcPr>
          <w:p w14:paraId="4416CBF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2</w:t>
            </w:r>
          </w:p>
        </w:tc>
        <w:tc>
          <w:tcPr>
            <w:tcW w:w="987" w:type="dxa"/>
            <w:shd w:val="clear" w:color="auto" w:fill="auto"/>
            <w:noWrap/>
            <w:hideMark/>
          </w:tcPr>
          <w:p w14:paraId="399B180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5</w:t>
            </w:r>
          </w:p>
        </w:tc>
        <w:tc>
          <w:tcPr>
            <w:tcW w:w="986" w:type="dxa"/>
            <w:shd w:val="clear" w:color="auto" w:fill="auto"/>
            <w:noWrap/>
            <w:hideMark/>
          </w:tcPr>
          <w:p w14:paraId="0DF5637E"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70</w:t>
            </w:r>
          </w:p>
        </w:tc>
        <w:tc>
          <w:tcPr>
            <w:tcW w:w="987" w:type="dxa"/>
            <w:shd w:val="clear" w:color="auto" w:fill="auto"/>
            <w:noWrap/>
            <w:hideMark/>
          </w:tcPr>
          <w:p w14:paraId="19F68CE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70</w:t>
            </w:r>
          </w:p>
        </w:tc>
      </w:tr>
      <w:tr w:rsidR="0044231E" w:rsidRPr="009E5255" w14:paraId="05EE63F4" w14:textId="77777777" w:rsidTr="004372F0">
        <w:trPr>
          <w:trHeight w:val="20"/>
        </w:trPr>
        <w:tc>
          <w:tcPr>
            <w:tcW w:w="1696" w:type="dxa"/>
            <w:shd w:val="clear" w:color="auto" w:fill="auto"/>
            <w:noWrap/>
            <w:vAlign w:val="bottom"/>
            <w:hideMark/>
          </w:tcPr>
          <w:p w14:paraId="022DA425"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Vinblastine</w:t>
            </w:r>
          </w:p>
        </w:tc>
        <w:tc>
          <w:tcPr>
            <w:tcW w:w="851" w:type="dxa"/>
            <w:shd w:val="clear" w:color="auto" w:fill="auto"/>
            <w:noWrap/>
            <w:hideMark/>
          </w:tcPr>
          <w:p w14:paraId="2BFECAA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w:t>
            </w:r>
          </w:p>
        </w:tc>
        <w:tc>
          <w:tcPr>
            <w:tcW w:w="992" w:type="dxa"/>
            <w:shd w:val="clear" w:color="auto" w:fill="auto"/>
            <w:noWrap/>
            <w:hideMark/>
          </w:tcPr>
          <w:p w14:paraId="68B2214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6</w:t>
            </w:r>
          </w:p>
        </w:tc>
        <w:tc>
          <w:tcPr>
            <w:tcW w:w="992" w:type="dxa"/>
            <w:shd w:val="clear" w:color="auto" w:fill="auto"/>
            <w:noWrap/>
            <w:hideMark/>
          </w:tcPr>
          <w:p w14:paraId="14B33D6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w:t>
            </w:r>
          </w:p>
        </w:tc>
        <w:tc>
          <w:tcPr>
            <w:tcW w:w="828" w:type="dxa"/>
            <w:shd w:val="clear" w:color="auto" w:fill="auto"/>
            <w:noWrap/>
            <w:hideMark/>
          </w:tcPr>
          <w:p w14:paraId="3B47F42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7</w:t>
            </w:r>
          </w:p>
        </w:tc>
        <w:tc>
          <w:tcPr>
            <w:tcW w:w="986" w:type="dxa"/>
            <w:shd w:val="clear" w:color="auto" w:fill="auto"/>
            <w:noWrap/>
            <w:hideMark/>
          </w:tcPr>
          <w:p w14:paraId="526F7F6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w:t>
            </w:r>
          </w:p>
        </w:tc>
        <w:tc>
          <w:tcPr>
            <w:tcW w:w="987" w:type="dxa"/>
            <w:shd w:val="clear" w:color="auto" w:fill="auto"/>
            <w:noWrap/>
            <w:hideMark/>
          </w:tcPr>
          <w:p w14:paraId="1A773B1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w:t>
            </w:r>
          </w:p>
        </w:tc>
        <w:tc>
          <w:tcPr>
            <w:tcW w:w="986" w:type="dxa"/>
            <w:shd w:val="clear" w:color="auto" w:fill="auto"/>
            <w:noWrap/>
            <w:hideMark/>
          </w:tcPr>
          <w:p w14:paraId="6B23467C"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5</w:t>
            </w:r>
          </w:p>
        </w:tc>
        <w:tc>
          <w:tcPr>
            <w:tcW w:w="987" w:type="dxa"/>
            <w:shd w:val="clear" w:color="auto" w:fill="auto"/>
            <w:noWrap/>
            <w:hideMark/>
          </w:tcPr>
          <w:p w14:paraId="4353EE6B"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w:t>
            </w:r>
          </w:p>
        </w:tc>
      </w:tr>
      <w:tr w:rsidR="0044231E" w:rsidRPr="009E5255" w14:paraId="47C09668" w14:textId="77777777" w:rsidTr="004372F0">
        <w:trPr>
          <w:trHeight w:val="20"/>
        </w:trPr>
        <w:tc>
          <w:tcPr>
            <w:tcW w:w="1696" w:type="dxa"/>
            <w:shd w:val="clear" w:color="auto" w:fill="auto"/>
            <w:noWrap/>
            <w:vAlign w:val="bottom"/>
            <w:hideMark/>
          </w:tcPr>
          <w:p w14:paraId="257D3C64"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Vincristine</w:t>
            </w:r>
          </w:p>
        </w:tc>
        <w:tc>
          <w:tcPr>
            <w:tcW w:w="851" w:type="dxa"/>
            <w:shd w:val="clear" w:color="auto" w:fill="auto"/>
            <w:noWrap/>
            <w:hideMark/>
          </w:tcPr>
          <w:p w14:paraId="50829D5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w:t>
            </w:r>
          </w:p>
        </w:tc>
        <w:tc>
          <w:tcPr>
            <w:tcW w:w="992" w:type="dxa"/>
            <w:shd w:val="clear" w:color="auto" w:fill="auto"/>
            <w:noWrap/>
            <w:hideMark/>
          </w:tcPr>
          <w:p w14:paraId="3DDC259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w:t>
            </w:r>
          </w:p>
        </w:tc>
        <w:tc>
          <w:tcPr>
            <w:tcW w:w="992" w:type="dxa"/>
            <w:shd w:val="clear" w:color="auto" w:fill="auto"/>
            <w:noWrap/>
            <w:hideMark/>
          </w:tcPr>
          <w:p w14:paraId="419A26A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w:t>
            </w:r>
          </w:p>
        </w:tc>
        <w:tc>
          <w:tcPr>
            <w:tcW w:w="828" w:type="dxa"/>
            <w:shd w:val="clear" w:color="auto" w:fill="auto"/>
            <w:noWrap/>
            <w:hideMark/>
          </w:tcPr>
          <w:p w14:paraId="51C8F176"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w:t>
            </w:r>
          </w:p>
        </w:tc>
        <w:tc>
          <w:tcPr>
            <w:tcW w:w="986" w:type="dxa"/>
            <w:shd w:val="clear" w:color="auto" w:fill="auto"/>
            <w:noWrap/>
            <w:hideMark/>
          </w:tcPr>
          <w:p w14:paraId="24E42931"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w:t>
            </w:r>
          </w:p>
        </w:tc>
        <w:tc>
          <w:tcPr>
            <w:tcW w:w="987" w:type="dxa"/>
            <w:shd w:val="clear" w:color="auto" w:fill="auto"/>
            <w:noWrap/>
            <w:hideMark/>
          </w:tcPr>
          <w:p w14:paraId="600CF0CD"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w:t>
            </w:r>
          </w:p>
        </w:tc>
        <w:tc>
          <w:tcPr>
            <w:tcW w:w="986" w:type="dxa"/>
            <w:shd w:val="clear" w:color="auto" w:fill="auto"/>
            <w:noWrap/>
            <w:hideMark/>
          </w:tcPr>
          <w:p w14:paraId="6B7EC48F"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0</w:t>
            </w:r>
          </w:p>
        </w:tc>
        <w:tc>
          <w:tcPr>
            <w:tcW w:w="987" w:type="dxa"/>
            <w:shd w:val="clear" w:color="auto" w:fill="auto"/>
            <w:noWrap/>
            <w:hideMark/>
          </w:tcPr>
          <w:p w14:paraId="794784D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w:t>
            </w:r>
          </w:p>
        </w:tc>
      </w:tr>
      <w:tr w:rsidR="0044231E" w:rsidRPr="009E5255" w14:paraId="744CA869" w14:textId="77777777" w:rsidTr="004372F0">
        <w:trPr>
          <w:trHeight w:val="20"/>
        </w:trPr>
        <w:tc>
          <w:tcPr>
            <w:tcW w:w="1696" w:type="dxa"/>
            <w:shd w:val="clear" w:color="auto" w:fill="auto"/>
            <w:noWrap/>
            <w:vAlign w:val="bottom"/>
            <w:hideMark/>
          </w:tcPr>
          <w:p w14:paraId="4256ED52" w14:textId="77777777" w:rsidR="0044231E" w:rsidRPr="009E5255" w:rsidRDefault="0044231E" w:rsidP="00DF01E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Vinorelbine</w:t>
            </w:r>
          </w:p>
        </w:tc>
        <w:tc>
          <w:tcPr>
            <w:tcW w:w="851" w:type="dxa"/>
            <w:shd w:val="clear" w:color="auto" w:fill="auto"/>
            <w:noWrap/>
            <w:hideMark/>
          </w:tcPr>
          <w:p w14:paraId="1BDB3EF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w:t>
            </w:r>
          </w:p>
        </w:tc>
        <w:tc>
          <w:tcPr>
            <w:tcW w:w="992" w:type="dxa"/>
            <w:shd w:val="clear" w:color="auto" w:fill="auto"/>
            <w:noWrap/>
            <w:hideMark/>
          </w:tcPr>
          <w:p w14:paraId="450ADA27"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4</w:t>
            </w:r>
          </w:p>
        </w:tc>
        <w:tc>
          <w:tcPr>
            <w:tcW w:w="992" w:type="dxa"/>
            <w:shd w:val="clear" w:color="auto" w:fill="auto"/>
            <w:noWrap/>
            <w:hideMark/>
          </w:tcPr>
          <w:p w14:paraId="4C5FD6E5"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w:t>
            </w:r>
          </w:p>
        </w:tc>
        <w:tc>
          <w:tcPr>
            <w:tcW w:w="828" w:type="dxa"/>
            <w:shd w:val="clear" w:color="auto" w:fill="auto"/>
            <w:noWrap/>
            <w:hideMark/>
          </w:tcPr>
          <w:p w14:paraId="13C3E90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8</w:t>
            </w:r>
          </w:p>
        </w:tc>
        <w:tc>
          <w:tcPr>
            <w:tcW w:w="986" w:type="dxa"/>
            <w:shd w:val="clear" w:color="auto" w:fill="auto"/>
            <w:noWrap/>
            <w:hideMark/>
          </w:tcPr>
          <w:p w14:paraId="5DCFA994"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8</w:t>
            </w:r>
          </w:p>
        </w:tc>
        <w:tc>
          <w:tcPr>
            <w:tcW w:w="987" w:type="dxa"/>
            <w:shd w:val="clear" w:color="auto" w:fill="auto"/>
            <w:noWrap/>
            <w:hideMark/>
          </w:tcPr>
          <w:p w14:paraId="02A96C29"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3</w:t>
            </w:r>
          </w:p>
        </w:tc>
        <w:tc>
          <w:tcPr>
            <w:tcW w:w="986" w:type="dxa"/>
            <w:shd w:val="clear" w:color="auto" w:fill="auto"/>
            <w:noWrap/>
            <w:hideMark/>
          </w:tcPr>
          <w:p w14:paraId="38A708C2"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4</w:t>
            </w:r>
          </w:p>
        </w:tc>
        <w:tc>
          <w:tcPr>
            <w:tcW w:w="987" w:type="dxa"/>
            <w:shd w:val="clear" w:color="auto" w:fill="auto"/>
            <w:noWrap/>
            <w:hideMark/>
          </w:tcPr>
          <w:p w14:paraId="7B07C63A" w14:textId="77777777" w:rsidR="0044231E" w:rsidRPr="009E5255" w:rsidRDefault="0044231E" w:rsidP="004372F0">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7</w:t>
            </w:r>
          </w:p>
        </w:tc>
      </w:tr>
      <w:tr w:rsidR="0044231E" w:rsidRPr="009E5255" w14:paraId="51840D84" w14:textId="77777777" w:rsidTr="004372F0">
        <w:trPr>
          <w:trHeight w:val="20"/>
        </w:trPr>
        <w:tc>
          <w:tcPr>
            <w:tcW w:w="1696" w:type="dxa"/>
            <w:tcBorders>
              <w:bottom w:val="single" w:sz="4" w:space="0" w:color="auto"/>
            </w:tcBorders>
            <w:shd w:val="clear" w:color="auto" w:fill="auto"/>
            <w:noWrap/>
            <w:vAlign w:val="bottom"/>
          </w:tcPr>
          <w:p w14:paraId="3BE5C266" w14:textId="5CE32AF6" w:rsidR="0044231E" w:rsidRPr="009E5255" w:rsidRDefault="0044231E" w:rsidP="00EA0B5A">
            <w:pPr>
              <w:pStyle w:val="NoSpacing"/>
              <w:rPr>
                <w:rFonts w:asciiTheme="majorHAnsi" w:hAnsiTheme="majorHAnsi" w:cstheme="majorHAnsi"/>
                <w:i/>
                <w:iCs/>
                <w:sz w:val="18"/>
                <w:szCs w:val="18"/>
              </w:rPr>
            </w:pPr>
            <w:r w:rsidRPr="009E5255">
              <w:rPr>
                <w:rFonts w:asciiTheme="majorHAnsi" w:hAnsiTheme="majorHAnsi" w:cstheme="majorHAnsi"/>
                <w:i/>
                <w:iCs/>
                <w:sz w:val="18"/>
                <w:szCs w:val="18"/>
              </w:rPr>
              <w:t xml:space="preserve"> Total </w:t>
            </w:r>
            <w:r w:rsidR="004372F0" w:rsidRPr="009E5255">
              <w:rPr>
                <w:rFonts w:asciiTheme="majorHAnsi" w:hAnsiTheme="majorHAnsi" w:cstheme="majorHAnsi"/>
                <w:i/>
                <w:iCs/>
                <w:sz w:val="18"/>
                <w:szCs w:val="18"/>
              </w:rPr>
              <w:t>(000s)</w:t>
            </w:r>
          </w:p>
        </w:tc>
        <w:tc>
          <w:tcPr>
            <w:tcW w:w="851" w:type="dxa"/>
            <w:tcBorders>
              <w:bottom w:val="single" w:sz="4" w:space="0" w:color="auto"/>
            </w:tcBorders>
            <w:shd w:val="clear" w:color="auto" w:fill="auto"/>
            <w:noWrap/>
          </w:tcPr>
          <w:p w14:paraId="785F9F70" w14:textId="4ED22D28" w:rsidR="0044231E" w:rsidRPr="009E5255" w:rsidRDefault="0044231E" w:rsidP="004372F0">
            <w:pPr>
              <w:pStyle w:val="NoSpacing"/>
              <w:jc w:val="center"/>
              <w:rPr>
                <w:rFonts w:asciiTheme="majorHAnsi" w:hAnsiTheme="majorHAnsi" w:cstheme="majorHAnsi"/>
                <w:i/>
                <w:iCs/>
                <w:sz w:val="18"/>
                <w:szCs w:val="18"/>
              </w:rPr>
            </w:pPr>
            <w:r w:rsidRPr="009E5255">
              <w:rPr>
                <w:rFonts w:asciiTheme="majorHAnsi" w:hAnsiTheme="majorHAnsi" w:cstheme="majorHAnsi"/>
                <w:i/>
                <w:iCs/>
                <w:sz w:val="18"/>
                <w:szCs w:val="18"/>
              </w:rPr>
              <w:t>22,9</w:t>
            </w:r>
          </w:p>
        </w:tc>
        <w:tc>
          <w:tcPr>
            <w:tcW w:w="992" w:type="dxa"/>
            <w:tcBorders>
              <w:bottom w:val="single" w:sz="4" w:space="0" w:color="auto"/>
            </w:tcBorders>
            <w:shd w:val="clear" w:color="auto" w:fill="auto"/>
            <w:noWrap/>
          </w:tcPr>
          <w:p w14:paraId="07748A78" w14:textId="1EF830C4" w:rsidR="0044231E" w:rsidRPr="009E5255" w:rsidRDefault="0044231E" w:rsidP="004372F0">
            <w:pPr>
              <w:pStyle w:val="NoSpacing"/>
              <w:jc w:val="center"/>
              <w:rPr>
                <w:rFonts w:asciiTheme="majorHAnsi" w:hAnsiTheme="majorHAnsi" w:cstheme="majorHAnsi"/>
                <w:i/>
                <w:iCs/>
                <w:sz w:val="18"/>
                <w:szCs w:val="18"/>
              </w:rPr>
            </w:pPr>
            <w:r w:rsidRPr="009E5255">
              <w:rPr>
                <w:rFonts w:asciiTheme="majorHAnsi" w:hAnsiTheme="majorHAnsi" w:cstheme="majorHAnsi"/>
                <w:i/>
                <w:iCs/>
                <w:sz w:val="18"/>
                <w:szCs w:val="18"/>
              </w:rPr>
              <w:t>1,604</w:t>
            </w:r>
          </w:p>
        </w:tc>
        <w:tc>
          <w:tcPr>
            <w:tcW w:w="992" w:type="dxa"/>
            <w:tcBorders>
              <w:bottom w:val="single" w:sz="4" w:space="0" w:color="auto"/>
            </w:tcBorders>
            <w:shd w:val="clear" w:color="auto" w:fill="auto"/>
            <w:noWrap/>
          </w:tcPr>
          <w:p w14:paraId="1CF0DDF6" w14:textId="2C443B87" w:rsidR="0044231E" w:rsidRPr="009E5255" w:rsidRDefault="0044231E" w:rsidP="004372F0">
            <w:pPr>
              <w:pStyle w:val="NoSpacing"/>
              <w:jc w:val="center"/>
              <w:rPr>
                <w:rFonts w:asciiTheme="majorHAnsi" w:hAnsiTheme="majorHAnsi" w:cstheme="majorHAnsi"/>
                <w:i/>
                <w:iCs/>
                <w:sz w:val="18"/>
                <w:szCs w:val="18"/>
              </w:rPr>
            </w:pPr>
            <w:r w:rsidRPr="009E5255">
              <w:rPr>
                <w:rFonts w:asciiTheme="majorHAnsi" w:hAnsiTheme="majorHAnsi" w:cstheme="majorHAnsi"/>
                <w:i/>
                <w:iCs/>
                <w:sz w:val="18"/>
                <w:szCs w:val="18"/>
              </w:rPr>
              <w:t>29</w:t>
            </w:r>
            <w:r w:rsidR="004372F0" w:rsidRPr="009E5255">
              <w:rPr>
                <w:rFonts w:asciiTheme="majorHAnsi" w:hAnsiTheme="majorHAnsi" w:cstheme="majorHAnsi"/>
                <w:i/>
                <w:iCs/>
                <w:sz w:val="18"/>
                <w:szCs w:val="18"/>
              </w:rPr>
              <w:t>.</w:t>
            </w:r>
            <w:r w:rsidRPr="009E5255">
              <w:rPr>
                <w:rFonts w:asciiTheme="majorHAnsi" w:hAnsiTheme="majorHAnsi" w:cstheme="majorHAnsi"/>
                <w:i/>
                <w:iCs/>
                <w:sz w:val="18"/>
                <w:szCs w:val="18"/>
              </w:rPr>
              <w:t>7</w:t>
            </w:r>
          </w:p>
        </w:tc>
        <w:tc>
          <w:tcPr>
            <w:tcW w:w="828" w:type="dxa"/>
            <w:tcBorders>
              <w:bottom w:val="single" w:sz="4" w:space="0" w:color="auto"/>
            </w:tcBorders>
            <w:shd w:val="clear" w:color="auto" w:fill="auto"/>
            <w:noWrap/>
          </w:tcPr>
          <w:p w14:paraId="5F7FDAF7" w14:textId="10A80830" w:rsidR="0044231E" w:rsidRPr="009E5255" w:rsidRDefault="0044231E" w:rsidP="004372F0">
            <w:pPr>
              <w:pStyle w:val="NoSpacing"/>
              <w:jc w:val="center"/>
              <w:rPr>
                <w:rFonts w:asciiTheme="majorHAnsi" w:hAnsiTheme="majorHAnsi" w:cstheme="majorHAnsi"/>
                <w:i/>
                <w:iCs/>
                <w:sz w:val="18"/>
                <w:szCs w:val="18"/>
              </w:rPr>
            </w:pPr>
            <w:r w:rsidRPr="009E5255">
              <w:rPr>
                <w:rFonts w:asciiTheme="majorHAnsi" w:hAnsiTheme="majorHAnsi" w:cstheme="majorHAnsi"/>
                <w:i/>
                <w:iCs/>
                <w:sz w:val="18"/>
                <w:szCs w:val="18"/>
              </w:rPr>
              <w:t>1,21</w:t>
            </w:r>
            <w:r w:rsidR="004372F0" w:rsidRPr="009E5255">
              <w:rPr>
                <w:rFonts w:asciiTheme="majorHAnsi" w:hAnsiTheme="majorHAnsi" w:cstheme="majorHAnsi"/>
                <w:i/>
                <w:iCs/>
                <w:sz w:val="18"/>
                <w:szCs w:val="18"/>
              </w:rPr>
              <w:t>1</w:t>
            </w:r>
          </w:p>
        </w:tc>
        <w:tc>
          <w:tcPr>
            <w:tcW w:w="986" w:type="dxa"/>
            <w:tcBorders>
              <w:bottom w:val="single" w:sz="4" w:space="0" w:color="auto"/>
            </w:tcBorders>
            <w:shd w:val="clear" w:color="auto" w:fill="auto"/>
            <w:noWrap/>
          </w:tcPr>
          <w:p w14:paraId="47002333" w14:textId="18D56D63" w:rsidR="0044231E" w:rsidRPr="009E5255" w:rsidRDefault="0044231E" w:rsidP="004372F0">
            <w:pPr>
              <w:pStyle w:val="NoSpacing"/>
              <w:jc w:val="center"/>
              <w:rPr>
                <w:rFonts w:asciiTheme="majorHAnsi" w:hAnsiTheme="majorHAnsi" w:cstheme="majorHAnsi"/>
                <w:i/>
                <w:iCs/>
                <w:sz w:val="18"/>
                <w:szCs w:val="18"/>
              </w:rPr>
            </w:pPr>
            <w:r w:rsidRPr="009E5255">
              <w:rPr>
                <w:rFonts w:asciiTheme="majorHAnsi" w:hAnsiTheme="majorHAnsi" w:cstheme="majorHAnsi"/>
                <w:i/>
                <w:iCs/>
                <w:sz w:val="18"/>
                <w:szCs w:val="18"/>
              </w:rPr>
              <w:t>44</w:t>
            </w:r>
            <w:r w:rsidR="004372F0" w:rsidRPr="009E5255">
              <w:rPr>
                <w:rFonts w:asciiTheme="majorHAnsi" w:hAnsiTheme="majorHAnsi" w:cstheme="majorHAnsi"/>
                <w:i/>
                <w:iCs/>
                <w:sz w:val="18"/>
                <w:szCs w:val="18"/>
              </w:rPr>
              <w:t>4</w:t>
            </w:r>
          </w:p>
        </w:tc>
        <w:tc>
          <w:tcPr>
            <w:tcW w:w="987" w:type="dxa"/>
            <w:tcBorders>
              <w:bottom w:val="single" w:sz="4" w:space="0" w:color="auto"/>
            </w:tcBorders>
            <w:shd w:val="clear" w:color="auto" w:fill="auto"/>
            <w:noWrap/>
          </w:tcPr>
          <w:p w14:paraId="6B5343D3" w14:textId="116F2295" w:rsidR="0044231E" w:rsidRPr="009E5255" w:rsidRDefault="0044231E" w:rsidP="004372F0">
            <w:pPr>
              <w:pStyle w:val="NoSpacing"/>
              <w:jc w:val="center"/>
              <w:rPr>
                <w:rFonts w:asciiTheme="majorHAnsi" w:hAnsiTheme="majorHAnsi" w:cstheme="majorHAnsi"/>
                <w:i/>
                <w:iCs/>
                <w:sz w:val="18"/>
                <w:szCs w:val="18"/>
              </w:rPr>
            </w:pPr>
            <w:r w:rsidRPr="009E5255">
              <w:rPr>
                <w:rFonts w:asciiTheme="majorHAnsi" w:hAnsiTheme="majorHAnsi" w:cstheme="majorHAnsi"/>
                <w:i/>
                <w:iCs/>
                <w:sz w:val="18"/>
                <w:szCs w:val="18"/>
              </w:rPr>
              <w:t>11</w:t>
            </w:r>
            <w:r w:rsidR="004372F0" w:rsidRPr="009E5255">
              <w:rPr>
                <w:rFonts w:asciiTheme="majorHAnsi" w:hAnsiTheme="majorHAnsi" w:cstheme="majorHAnsi"/>
                <w:i/>
                <w:iCs/>
                <w:sz w:val="18"/>
                <w:szCs w:val="18"/>
              </w:rPr>
              <w:t>9</w:t>
            </w:r>
          </w:p>
        </w:tc>
        <w:tc>
          <w:tcPr>
            <w:tcW w:w="986" w:type="dxa"/>
            <w:tcBorders>
              <w:bottom w:val="single" w:sz="4" w:space="0" w:color="auto"/>
            </w:tcBorders>
            <w:shd w:val="clear" w:color="auto" w:fill="auto"/>
            <w:noWrap/>
          </w:tcPr>
          <w:p w14:paraId="745DEFDC" w14:textId="420EB651" w:rsidR="0044231E" w:rsidRPr="009E5255" w:rsidRDefault="0044231E" w:rsidP="004372F0">
            <w:pPr>
              <w:pStyle w:val="NoSpacing"/>
              <w:jc w:val="center"/>
              <w:rPr>
                <w:rFonts w:asciiTheme="majorHAnsi" w:hAnsiTheme="majorHAnsi" w:cstheme="majorHAnsi"/>
                <w:i/>
                <w:iCs/>
                <w:sz w:val="18"/>
                <w:szCs w:val="18"/>
              </w:rPr>
            </w:pPr>
            <w:r w:rsidRPr="009E5255">
              <w:rPr>
                <w:rFonts w:asciiTheme="majorHAnsi" w:hAnsiTheme="majorHAnsi" w:cstheme="majorHAnsi"/>
                <w:i/>
                <w:iCs/>
                <w:sz w:val="18"/>
                <w:szCs w:val="18"/>
              </w:rPr>
              <w:t>1,28</w:t>
            </w:r>
            <w:r w:rsidR="004372F0" w:rsidRPr="009E5255">
              <w:rPr>
                <w:rFonts w:asciiTheme="majorHAnsi" w:hAnsiTheme="majorHAnsi" w:cstheme="majorHAnsi"/>
                <w:i/>
                <w:iCs/>
                <w:sz w:val="18"/>
                <w:szCs w:val="18"/>
              </w:rPr>
              <w:t>9</w:t>
            </w:r>
          </w:p>
        </w:tc>
        <w:tc>
          <w:tcPr>
            <w:tcW w:w="987" w:type="dxa"/>
            <w:tcBorders>
              <w:bottom w:val="single" w:sz="4" w:space="0" w:color="auto"/>
            </w:tcBorders>
            <w:shd w:val="clear" w:color="auto" w:fill="auto"/>
            <w:noWrap/>
          </w:tcPr>
          <w:p w14:paraId="52C7AEA7" w14:textId="56BDC392" w:rsidR="0044231E" w:rsidRPr="009E5255" w:rsidRDefault="0044231E" w:rsidP="004372F0">
            <w:pPr>
              <w:pStyle w:val="NoSpacing"/>
              <w:jc w:val="center"/>
              <w:rPr>
                <w:rFonts w:asciiTheme="majorHAnsi" w:hAnsiTheme="majorHAnsi" w:cstheme="majorHAnsi"/>
                <w:i/>
                <w:iCs/>
                <w:sz w:val="18"/>
                <w:szCs w:val="18"/>
              </w:rPr>
            </w:pPr>
            <w:r w:rsidRPr="009E5255">
              <w:rPr>
                <w:rFonts w:asciiTheme="majorHAnsi" w:hAnsiTheme="majorHAnsi" w:cstheme="majorHAnsi"/>
                <w:i/>
                <w:iCs/>
                <w:sz w:val="18"/>
                <w:szCs w:val="18"/>
              </w:rPr>
              <w:t>66</w:t>
            </w:r>
            <w:r w:rsidR="004372F0" w:rsidRPr="009E5255">
              <w:rPr>
                <w:rFonts w:asciiTheme="majorHAnsi" w:hAnsiTheme="majorHAnsi" w:cstheme="majorHAnsi"/>
                <w:i/>
                <w:iCs/>
                <w:sz w:val="18"/>
                <w:szCs w:val="18"/>
              </w:rPr>
              <w:t>5</w:t>
            </w:r>
          </w:p>
        </w:tc>
      </w:tr>
    </w:tbl>
    <w:p w14:paraId="52075A6B" w14:textId="39E99885"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7F249010" w14:textId="77777777" w:rsidR="0044231E" w:rsidRPr="009E5255" w:rsidRDefault="0044231E" w:rsidP="003A6F1A">
      <w:pPr>
        <w:pStyle w:val="TableNotes"/>
      </w:pPr>
      <w:r w:rsidRPr="009E5255">
        <w:t>Note:</w:t>
      </w:r>
      <w:r w:rsidRPr="009E5255">
        <w:tab/>
        <w:t>Based on the reporting of dispensed amounts under PBS Regulation 24 (may underreport total grams supplied where the unit of reporting was packs and the PBS database does not reflect the actual pack strength provided).</w:t>
      </w:r>
    </w:p>
    <w:p w14:paraId="68FE4964" w14:textId="6F33DF03" w:rsidR="00DD3F34" w:rsidRPr="009E5255" w:rsidRDefault="00DD3F34" w:rsidP="00DD3F34">
      <w:pPr>
        <w:pStyle w:val="Caption"/>
      </w:pPr>
      <w:bookmarkStart w:id="428" w:name="_Ref106183763"/>
      <w:r w:rsidRPr="009E5255">
        <w:t>Table A</w:t>
      </w:r>
      <w:r w:rsidR="00E36C93">
        <w:fldChar w:fldCharType="begin"/>
      </w:r>
      <w:r w:rsidR="00E36C93">
        <w:instrText xml:space="preserve"> SEQ Table_A \* ARABIC </w:instrText>
      </w:r>
      <w:r w:rsidR="00E36C93">
        <w:fldChar w:fldCharType="separate"/>
      </w:r>
      <w:r w:rsidR="000C766B">
        <w:rPr>
          <w:noProof/>
        </w:rPr>
        <w:t>14</w:t>
      </w:r>
      <w:r w:rsidR="00E36C93">
        <w:rPr>
          <w:noProof/>
        </w:rPr>
        <w:fldChar w:fldCharType="end"/>
      </w:r>
      <w:bookmarkEnd w:id="428"/>
      <w:r w:rsidRPr="009E5255">
        <w:t>. EFC service volume by State and Territory, Schedule 1 (July 2016 - June 2021)</w:t>
      </w:r>
    </w:p>
    <w:tbl>
      <w:tblPr>
        <w:tblW w:w="9305" w:type="dxa"/>
        <w:tblLayout w:type="fixed"/>
        <w:tblLook w:val="04A0" w:firstRow="1" w:lastRow="0" w:firstColumn="1" w:lastColumn="0" w:noHBand="0" w:noVBand="1"/>
        <w:tblCaption w:val="EFC service volume by State and Territory, Schedule 1 from July 2016 to June 2021."/>
      </w:tblPr>
      <w:tblGrid>
        <w:gridCol w:w="1696"/>
        <w:gridCol w:w="851"/>
        <w:gridCol w:w="992"/>
        <w:gridCol w:w="992"/>
        <w:gridCol w:w="828"/>
        <w:gridCol w:w="986"/>
        <w:gridCol w:w="987"/>
        <w:gridCol w:w="986"/>
        <w:gridCol w:w="987"/>
      </w:tblGrid>
      <w:tr w:rsidR="00BD3781" w:rsidRPr="009E5255" w14:paraId="365B30F5" w14:textId="77777777" w:rsidTr="009255D1">
        <w:trPr>
          <w:trHeight w:val="20"/>
          <w:tblHeader/>
        </w:trPr>
        <w:tc>
          <w:tcPr>
            <w:tcW w:w="1696" w:type="dxa"/>
            <w:tcBorders>
              <w:bottom w:val="single" w:sz="4" w:space="0" w:color="auto"/>
            </w:tcBorders>
            <w:shd w:val="clear" w:color="auto" w:fill="auto"/>
            <w:noWrap/>
            <w:vAlign w:val="bottom"/>
            <w:hideMark/>
          </w:tcPr>
          <w:p w14:paraId="631BDEBC" w14:textId="77777777" w:rsidR="00BD3781" w:rsidRPr="009E5255" w:rsidRDefault="00BD3781" w:rsidP="009255D1">
            <w:pPr>
              <w:pStyle w:val="NoSpacing"/>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Drug Name</w:t>
            </w:r>
          </w:p>
        </w:tc>
        <w:tc>
          <w:tcPr>
            <w:tcW w:w="851" w:type="dxa"/>
            <w:tcBorders>
              <w:bottom w:val="single" w:sz="4" w:space="0" w:color="auto"/>
            </w:tcBorders>
            <w:shd w:val="clear" w:color="auto" w:fill="auto"/>
            <w:noWrap/>
            <w:hideMark/>
          </w:tcPr>
          <w:p w14:paraId="3F3CAF0F" w14:textId="77777777" w:rsidR="00BD3781" w:rsidRPr="009E5255" w:rsidRDefault="00BD3781" w:rsidP="009255D1">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ACT</w:t>
            </w:r>
          </w:p>
        </w:tc>
        <w:tc>
          <w:tcPr>
            <w:tcW w:w="992" w:type="dxa"/>
            <w:tcBorders>
              <w:bottom w:val="single" w:sz="4" w:space="0" w:color="auto"/>
            </w:tcBorders>
            <w:shd w:val="clear" w:color="auto" w:fill="auto"/>
            <w:noWrap/>
            <w:hideMark/>
          </w:tcPr>
          <w:p w14:paraId="1614A759" w14:textId="77777777" w:rsidR="00BD3781" w:rsidRPr="009E5255" w:rsidRDefault="00BD3781" w:rsidP="009255D1">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NSW</w:t>
            </w:r>
          </w:p>
        </w:tc>
        <w:tc>
          <w:tcPr>
            <w:tcW w:w="992" w:type="dxa"/>
            <w:tcBorders>
              <w:bottom w:val="single" w:sz="4" w:space="0" w:color="auto"/>
            </w:tcBorders>
            <w:shd w:val="clear" w:color="auto" w:fill="auto"/>
            <w:noWrap/>
            <w:hideMark/>
          </w:tcPr>
          <w:p w14:paraId="3164AD17" w14:textId="77777777" w:rsidR="00BD3781" w:rsidRPr="009E5255" w:rsidRDefault="00BD3781" w:rsidP="009255D1">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NT</w:t>
            </w:r>
          </w:p>
        </w:tc>
        <w:tc>
          <w:tcPr>
            <w:tcW w:w="828" w:type="dxa"/>
            <w:tcBorders>
              <w:bottom w:val="single" w:sz="4" w:space="0" w:color="auto"/>
            </w:tcBorders>
            <w:shd w:val="clear" w:color="auto" w:fill="auto"/>
            <w:noWrap/>
            <w:hideMark/>
          </w:tcPr>
          <w:p w14:paraId="7E512830" w14:textId="77777777" w:rsidR="00BD3781" w:rsidRPr="009E5255" w:rsidRDefault="00BD3781" w:rsidP="009255D1">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QLD</w:t>
            </w:r>
          </w:p>
        </w:tc>
        <w:tc>
          <w:tcPr>
            <w:tcW w:w="986" w:type="dxa"/>
            <w:tcBorders>
              <w:bottom w:val="single" w:sz="4" w:space="0" w:color="auto"/>
            </w:tcBorders>
            <w:shd w:val="clear" w:color="auto" w:fill="auto"/>
            <w:noWrap/>
            <w:hideMark/>
          </w:tcPr>
          <w:p w14:paraId="0A7FBBAB" w14:textId="77777777" w:rsidR="00BD3781" w:rsidRPr="009E5255" w:rsidRDefault="00BD3781" w:rsidP="009255D1">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SA</w:t>
            </w:r>
          </w:p>
        </w:tc>
        <w:tc>
          <w:tcPr>
            <w:tcW w:w="987" w:type="dxa"/>
            <w:tcBorders>
              <w:bottom w:val="single" w:sz="4" w:space="0" w:color="auto"/>
            </w:tcBorders>
            <w:shd w:val="clear" w:color="auto" w:fill="auto"/>
            <w:noWrap/>
            <w:hideMark/>
          </w:tcPr>
          <w:p w14:paraId="614F36E8" w14:textId="77777777" w:rsidR="00BD3781" w:rsidRPr="009E5255" w:rsidRDefault="00BD3781" w:rsidP="009255D1">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TAS</w:t>
            </w:r>
          </w:p>
        </w:tc>
        <w:tc>
          <w:tcPr>
            <w:tcW w:w="986" w:type="dxa"/>
            <w:tcBorders>
              <w:bottom w:val="single" w:sz="4" w:space="0" w:color="auto"/>
            </w:tcBorders>
            <w:shd w:val="clear" w:color="auto" w:fill="auto"/>
            <w:noWrap/>
            <w:hideMark/>
          </w:tcPr>
          <w:p w14:paraId="36FA4D6E" w14:textId="77777777" w:rsidR="00BD3781" w:rsidRPr="009E5255" w:rsidRDefault="00BD3781" w:rsidP="009255D1">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Vic</w:t>
            </w:r>
          </w:p>
        </w:tc>
        <w:tc>
          <w:tcPr>
            <w:tcW w:w="987" w:type="dxa"/>
            <w:tcBorders>
              <w:bottom w:val="single" w:sz="4" w:space="0" w:color="auto"/>
            </w:tcBorders>
            <w:shd w:val="clear" w:color="auto" w:fill="auto"/>
            <w:noWrap/>
            <w:hideMark/>
          </w:tcPr>
          <w:p w14:paraId="3B79450F" w14:textId="77777777" w:rsidR="00BD3781" w:rsidRPr="009E5255" w:rsidRDefault="00BD3781" w:rsidP="009255D1">
            <w:pPr>
              <w:pStyle w:val="NoSpacing"/>
              <w:jc w:val="center"/>
              <w:rPr>
                <w:rFonts w:asciiTheme="majorHAnsi" w:hAnsiTheme="majorHAnsi" w:cstheme="majorHAnsi"/>
                <w:bCs/>
                <w:i/>
                <w:iCs/>
                <w:sz w:val="18"/>
                <w:szCs w:val="18"/>
                <w:lang w:eastAsia="en-AU"/>
              </w:rPr>
            </w:pPr>
            <w:r w:rsidRPr="009E5255">
              <w:rPr>
                <w:rFonts w:asciiTheme="majorHAnsi" w:hAnsiTheme="majorHAnsi" w:cstheme="majorHAnsi"/>
                <w:bCs/>
                <w:i/>
                <w:iCs/>
                <w:sz w:val="18"/>
                <w:szCs w:val="18"/>
                <w:lang w:eastAsia="en-AU"/>
              </w:rPr>
              <w:t>WA</w:t>
            </w:r>
          </w:p>
        </w:tc>
      </w:tr>
      <w:tr w:rsidR="00DD3F34" w:rsidRPr="009E5255" w14:paraId="53F5D2BC" w14:textId="77777777" w:rsidTr="00BD3781">
        <w:trPr>
          <w:trHeight w:val="20"/>
        </w:trPr>
        <w:tc>
          <w:tcPr>
            <w:tcW w:w="1696" w:type="dxa"/>
            <w:tcBorders>
              <w:top w:val="single" w:sz="4" w:space="0" w:color="auto"/>
            </w:tcBorders>
            <w:shd w:val="clear" w:color="auto" w:fill="auto"/>
            <w:noWrap/>
            <w:vAlign w:val="bottom"/>
            <w:hideMark/>
          </w:tcPr>
          <w:p w14:paraId="6371FF0B"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Arsenic</w:t>
            </w:r>
          </w:p>
        </w:tc>
        <w:tc>
          <w:tcPr>
            <w:tcW w:w="851" w:type="dxa"/>
            <w:tcBorders>
              <w:top w:val="single" w:sz="4" w:space="0" w:color="auto"/>
            </w:tcBorders>
            <w:shd w:val="clear" w:color="auto" w:fill="auto"/>
            <w:noWrap/>
          </w:tcPr>
          <w:p w14:paraId="2752333F" w14:textId="4EB13F32"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992" w:type="dxa"/>
            <w:tcBorders>
              <w:top w:val="single" w:sz="4" w:space="0" w:color="auto"/>
            </w:tcBorders>
            <w:shd w:val="clear" w:color="auto" w:fill="auto"/>
            <w:noWrap/>
          </w:tcPr>
          <w:p w14:paraId="1784C118" w14:textId="0418FAF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088</w:t>
            </w:r>
          </w:p>
        </w:tc>
        <w:tc>
          <w:tcPr>
            <w:tcW w:w="992" w:type="dxa"/>
            <w:tcBorders>
              <w:top w:val="single" w:sz="4" w:space="0" w:color="auto"/>
            </w:tcBorders>
            <w:shd w:val="clear" w:color="auto" w:fill="auto"/>
            <w:noWrap/>
          </w:tcPr>
          <w:p w14:paraId="5AF07AF4" w14:textId="4D60779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2</w:t>
            </w:r>
          </w:p>
        </w:tc>
        <w:tc>
          <w:tcPr>
            <w:tcW w:w="828" w:type="dxa"/>
            <w:tcBorders>
              <w:top w:val="single" w:sz="4" w:space="0" w:color="auto"/>
            </w:tcBorders>
            <w:shd w:val="clear" w:color="auto" w:fill="auto"/>
            <w:noWrap/>
          </w:tcPr>
          <w:p w14:paraId="56A9B62F" w14:textId="08D9065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88</w:t>
            </w:r>
          </w:p>
        </w:tc>
        <w:tc>
          <w:tcPr>
            <w:tcW w:w="986" w:type="dxa"/>
            <w:tcBorders>
              <w:top w:val="single" w:sz="4" w:space="0" w:color="auto"/>
            </w:tcBorders>
            <w:shd w:val="clear" w:color="auto" w:fill="auto"/>
            <w:noWrap/>
          </w:tcPr>
          <w:p w14:paraId="47BF1738" w14:textId="08D4342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23</w:t>
            </w:r>
          </w:p>
        </w:tc>
        <w:tc>
          <w:tcPr>
            <w:tcW w:w="987" w:type="dxa"/>
            <w:tcBorders>
              <w:top w:val="single" w:sz="4" w:space="0" w:color="auto"/>
            </w:tcBorders>
            <w:shd w:val="clear" w:color="auto" w:fill="auto"/>
            <w:noWrap/>
          </w:tcPr>
          <w:p w14:paraId="08EA99A3" w14:textId="4FE2B1F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91</w:t>
            </w:r>
          </w:p>
        </w:tc>
        <w:tc>
          <w:tcPr>
            <w:tcW w:w="986" w:type="dxa"/>
            <w:tcBorders>
              <w:top w:val="single" w:sz="4" w:space="0" w:color="auto"/>
            </w:tcBorders>
            <w:shd w:val="clear" w:color="auto" w:fill="auto"/>
            <w:noWrap/>
          </w:tcPr>
          <w:p w14:paraId="2B14B0F9" w14:textId="46D2F24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434</w:t>
            </w:r>
          </w:p>
        </w:tc>
        <w:tc>
          <w:tcPr>
            <w:tcW w:w="987" w:type="dxa"/>
            <w:tcBorders>
              <w:top w:val="single" w:sz="4" w:space="0" w:color="auto"/>
            </w:tcBorders>
            <w:shd w:val="clear" w:color="auto" w:fill="auto"/>
            <w:noWrap/>
          </w:tcPr>
          <w:p w14:paraId="53D6011F" w14:textId="25A47C0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96</w:t>
            </w:r>
          </w:p>
        </w:tc>
      </w:tr>
      <w:tr w:rsidR="00DD3F34" w:rsidRPr="009E5255" w14:paraId="4DC4C9CF" w14:textId="77777777" w:rsidTr="00BD3781">
        <w:trPr>
          <w:trHeight w:val="20"/>
        </w:trPr>
        <w:tc>
          <w:tcPr>
            <w:tcW w:w="1696" w:type="dxa"/>
            <w:shd w:val="clear" w:color="auto" w:fill="auto"/>
            <w:noWrap/>
            <w:vAlign w:val="bottom"/>
            <w:hideMark/>
          </w:tcPr>
          <w:p w14:paraId="18A25349"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Atezolizumab</w:t>
            </w:r>
          </w:p>
        </w:tc>
        <w:tc>
          <w:tcPr>
            <w:tcW w:w="851" w:type="dxa"/>
            <w:shd w:val="clear" w:color="auto" w:fill="auto"/>
            <w:noWrap/>
          </w:tcPr>
          <w:p w14:paraId="2661DAF5" w14:textId="32381A2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w:t>
            </w:r>
          </w:p>
        </w:tc>
        <w:tc>
          <w:tcPr>
            <w:tcW w:w="992" w:type="dxa"/>
            <w:shd w:val="clear" w:color="auto" w:fill="auto"/>
            <w:noWrap/>
          </w:tcPr>
          <w:p w14:paraId="1319AEC4" w14:textId="2D4F0CD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573</w:t>
            </w:r>
          </w:p>
        </w:tc>
        <w:tc>
          <w:tcPr>
            <w:tcW w:w="992" w:type="dxa"/>
            <w:shd w:val="clear" w:color="auto" w:fill="auto"/>
            <w:noWrap/>
          </w:tcPr>
          <w:p w14:paraId="5B524CCC" w14:textId="4CABD44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8</w:t>
            </w:r>
          </w:p>
        </w:tc>
        <w:tc>
          <w:tcPr>
            <w:tcW w:w="828" w:type="dxa"/>
            <w:shd w:val="clear" w:color="auto" w:fill="auto"/>
            <w:noWrap/>
          </w:tcPr>
          <w:p w14:paraId="7F5925C4" w14:textId="76FB17D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07</w:t>
            </w:r>
          </w:p>
        </w:tc>
        <w:tc>
          <w:tcPr>
            <w:tcW w:w="986" w:type="dxa"/>
            <w:shd w:val="clear" w:color="auto" w:fill="auto"/>
            <w:noWrap/>
          </w:tcPr>
          <w:p w14:paraId="1A0AD37B" w14:textId="19CE2C2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10</w:t>
            </w:r>
          </w:p>
        </w:tc>
        <w:tc>
          <w:tcPr>
            <w:tcW w:w="987" w:type="dxa"/>
            <w:shd w:val="clear" w:color="auto" w:fill="auto"/>
            <w:noWrap/>
          </w:tcPr>
          <w:p w14:paraId="2C5FD227" w14:textId="157FE19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77</w:t>
            </w:r>
          </w:p>
        </w:tc>
        <w:tc>
          <w:tcPr>
            <w:tcW w:w="986" w:type="dxa"/>
            <w:shd w:val="clear" w:color="auto" w:fill="auto"/>
            <w:noWrap/>
          </w:tcPr>
          <w:p w14:paraId="730DEC0B" w14:textId="65FEB53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949</w:t>
            </w:r>
          </w:p>
        </w:tc>
        <w:tc>
          <w:tcPr>
            <w:tcW w:w="987" w:type="dxa"/>
            <w:shd w:val="clear" w:color="auto" w:fill="auto"/>
            <w:noWrap/>
          </w:tcPr>
          <w:p w14:paraId="782565F1" w14:textId="777A40B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57</w:t>
            </w:r>
          </w:p>
        </w:tc>
      </w:tr>
      <w:tr w:rsidR="00DD3F34" w:rsidRPr="009E5255" w14:paraId="5B74FC6F" w14:textId="77777777" w:rsidTr="00BD3781">
        <w:trPr>
          <w:trHeight w:val="20"/>
        </w:trPr>
        <w:tc>
          <w:tcPr>
            <w:tcW w:w="1696" w:type="dxa"/>
            <w:shd w:val="clear" w:color="auto" w:fill="auto"/>
            <w:noWrap/>
            <w:vAlign w:val="bottom"/>
            <w:hideMark/>
          </w:tcPr>
          <w:p w14:paraId="117EDC66"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Avelumab</w:t>
            </w:r>
          </w:p>
        </w:tc>
        <w:tc>
          <w:tcPr>
            <w:tcW w:w="851" w:type="dxa"/>
            <w:shd w:val="clear" w:color="auto" w:fill="auto"/>
            <w:noWrap/>
          </w:tcPr>
          <w:p w14:paraId="4AD9F27F" w14:textId="2811887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w:t>
            </w:r>
          </w:p>
        </w:tc>
        <w:tc>
          <w:tcPr>
            <w:tcW w:w="992" w:type="dxa"/>
            <w:shd w:val="clear" w:color="auto" w:fill="auto"/>
            <w:noWrap/>
          </w:tcPr>
          <w:p w14:paraId="2638C9E1" w14:textId="43AE25B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86</w:t>
            </w:r>
          </w:p>
        </w:tc>
        <w:tc>
          <w:tcPr>
            <w:tcW w:w="992" w:type="dxa"/>
            <w:shd w:val="clear" w:color="auto" w:fill="auto"/>
            <w:noWrap/>
          </w:tcPr>
          <w:p w14:paraId="6BA58B1C" w14:textId="0AE98C1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5</w:t>
            </w:r>
          </w:p>
        </w:tc>
        <w:tc>
          <w:tcPr>
            <w:tcW w:w="828" w:type="dxa"/>
            <w:shd w:val="clear" w:color="auto" w:fill="auto"/>
            <w:noWrap/>
          </w:tcPr>
          <w:p w14:paraId="48D6B139" w14:textId="3CB0011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23</w:t>
            </w:r>
          </w:p>
        </w:tc>
        <w:tc>
          <w:tcPr>
            <w:tcW w:w="986" w:type="dxa"/>
            <w:shd w:val="clear" w:color="auto" w:fill="auto"/>
            <w:noWrap/>
          </w:tcPr>
          <w:p w14:paraId="6F59C1E1" w14:textId="47265B5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7</w:t>
            </w:r>
          </w:p>
        </w:tc>
        <w:tc>
          <w:tcPr>
            <w:tcW w:w="987" w:type="dxa"/>
            <w:shd w:val="clear" w:color="auto" w:fill="auto"/>
            <w:noWrap/>
          </w:tcPr>
          <w:p w14:paraId="616FBD56" w14:textId="258B1B3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6</w:t>
            </w:r>
          </w:p>
        </w:tc>
        <w:tc>
          <w:tcPr>
            <w:tcW w:w="986" w:type="dxa"/>
            <w:shd w:val="clear" w:color="auto" w:fill="auto"/>
            <w:noWrap/>
          </w:tcPr>
          <w:p w14:paraId="16BF7BF7" w14:textId="649F8AB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95</w:t>
            </w:r>
          </w:p>
        </w:tc>
        <w:tc>
          <w:tcPr>
            <w:tcW w:w="987" w:type="dxa"/>
            <w:shd w:val="clear" w:color="auto" w:fill="auto"/>
            <w:noWrap/>
          </w:tcPr>
          <w:p w14:paraId="4B035F8A" w14:textId="579A16E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4</w:t>
            </w:r>
          </w:p>
        </w:tc>
      </w:tr>
      <w:tr w:rsidR="00DD3F34" w:rsidRPr="009E5255" w14:paraId="470092A5" w14:textId="77777777" w:rsidTr="00BD3781">
        <w:trPr>
          <w:trHeight w:val="20"/>
        </w:trPr>
        <w:tc>
          <w:tcPr>
            <w:tcW w:w="1696" w:type="dxa"/>
            <w:shd w:val="clear" w:color="auto" w:fill="auto"/>
            <w:noWrap/>
            <w:vAlign w:val="bottom"/>
            <w:hideMark/>
          </w:tcPr>
          <w:p w14:paraId="32051D38"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Bendamustine</w:t>
            </w:r>
          </w:p>
        </w:tc>
        <w:tc>
          <w:tcPr>
            <w:tcW w:w="851" w:type="dxa"/>
            <w:shd w:val="clear" w:color="auto" w:fill="auto"/>
            <w:noWrap/>
          </w:tcPr>
          <w:p w14:paraId="093EC098" w14:textId="4D6D762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1</w:t>
            </w:r>
          </w:p>
        </w:tc>
        <w:tc>
          <w:tcPr>
            <w:tcW w:w="992" w:type="dxa"/>
            <w:shd w:val="clear" w:color="auto" w:fill="auto"/>
            <w:noWrap/>
          </w:tcPr>
          <w:p w14:paraId="476F3320" w14:textId="7B59C48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997</w:t>
            </w:r>
          </w:p>
        </w:tc>
        <w:tc>
          <w:tcPr>
            <w:tcW w:w="992" w:type="dxa"/>
            <w:shd w:val="clear" w:color="auto" w:fill="auto"/>
            <w:noWrap/>
          </w:tcPr>
          <w:p w14:paraId="10093D67" w14:textId="3DD44DA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0</w:t>
            </w:r>
          </w:p>
        </w:tc>
        <w:tc>
          <w:tcPr>
            <w:tcW w:w="828" w:type="dxa"/>
            <w:shd w:val="clear" w:color="auto" w:fill="auto"/>
            <w:noWrap/>
          </w:tcPr>
          <w:p w14:paraId="4D8545AD" w14:textId="14B3A98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643</w:t>
            </w:r>
          </w:p>
        </w:tc>
        <w:tc>
          <w:tcPr>
            <w:tcW w:w="986" w:type="dxa"/>
            <w:shd w:val="clear" w:color="auto" w:fill="auto"/>
            <w:noWrap/>
          </w:tcPr>
          <w:p w14:paraId="0CCECC9A" w14:textId="4B7C74A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471</w:t>
            </w:r>
          </w:p>
        </w:tc>
        <w:tc>
          <w:tcPr>
            <w:tcW w:w="987" w:type="dxa"/>
            <w:shd w:val="clear" w:color="auto" w:fill="auto"/>
            <w:noWrap/>
          </w:tcPr>
          <w:p w14:paraId="748BDFBF" w14:textId="009493E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98</w:t>
            </w:r>
          </w:p>
        </w:tc>
        <w:tc>
          <w:tcPr>
            <w:tcW w:w="986" w:type="dxa"/>
            <w:shd w:val="clear" w:color="auto" w:fill="auto"/>
            <w:noWrap/>
          </w:tcPr>
          <w:p w14:paraId="35139E3F" w14:textId="5EFB895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334</w:t>
            </w:r>
          </w:p>
        </w:tc>
        <w:tc>
          <w:tcPr>
            <w:tcW w:w="987" w:type="dxa"/>
            <w:shd w:val="clear" w:color="auto" w:fill="auto"/>
            <w:noWrap/>
          </w:tcPr>
          <w:p w14:paraId="4CAA941A" w14:textId="72D1C3A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014</w:t>
            </w:r>
          </w:p>
        </w:tc>
      </w:tr>
      <w:tr w:rsidR="00DD3F34" w:rsidRPr="009E5255" w14:paraId="74B8C4D7" w14:textId="77777777" w:rsidTr="00BD3781">
        <w:trPr>
          <w:trHeight w:val="20"/>
        </w:trPr>
        <w:tc>
          <w:tcPr>
            <w:tcW w:w="1696" w:type="dxa"/>
            <w:shd w:val="clear" w:color="auto" w:fill="auto"/>
            <w:noWrap/>
            <w:vAlign w:val="bottom"/>
            <w:hideMark/>
          </w:tcPr>
          <w:p w14:paraId="7C069EAD"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Bevacizumab</w:t>
            </w:r>
          </w:p>
        </w:tc>
        <w:tc>
          <w:tcPr>
            <w:tcW w:w="851" w:type="dxa"/>
            <w:shd w:val="clear" w:color="auto" w:fill="auto"/>
            <w:noWrap/>
          </w:tcPr>
          <w:p w14:paraId="250251C7" w14:textId="744C91B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75</w:t>
            </w:r>
          </w:p>
        </w:tc>
        <w:tc>
          <w:tcPr>
            <w:tcW w:w="992" w:type="dxa"/>
            <w:shd w:val="clear" w:color="auto" w:fill="auto"/>
            <w:noWrap/>
          </w:tcPr>
          <w:p w14:paraId="65080DBE" w14:textId="387E4F6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8374</w:t>
            </w:r>
          </w:p>
        </w:tc>
        <w:tc>
          <w:tcPr>
            <w:tcW w:w="992" w:type="dxa"/>
            <w:shd w:val="clear" w:color="auto" w:fill="auto"/>
            <w:noWrap/>
          </w:tcPr>
          <w:p w14:paraId="010412AF" w14:textId="60B7FD8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31</w:t>
            </w:r>
          </w:p>
        </w:tc>
        <w:tc>
          <w:tcPr>
            <w:tcW w:w="828" w:type="dxa"/>
            <w:shd w:val="clear" w:color="auto" w:fill="auto"/>
            <w:noWrap/>
          </w:tcPr>
          <w:p w14:paraId="144D8331" w14:textId="0D84F95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661</w:t>
            </w:r>
          </w:p>
        </w:tc>
        <w:tc>
          <w:tcPr>
            <w:tcW w:w="986" w:type="dxa"/>
            <w:shd w:val="clear" w:color="auto" w:fill="auto"/>
            <w:noWrap/>
          </w:tcPr>
          <w:p w14:paraId="7CAEAA71" w14:textId="415EFA7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293</w:t>
            </w:r>
          </w:p>
        </w:tc>
        <w:tc>
          <w:tcPr>
            <w:tcW w:w="987" w:type="dxa"/>
            <w:shd w:val="clear" w:color="auto" w:fill="auto"/>
            <w:noWrap/>
          </w:tcPr>
          <w:p w14:paraId="53CDACDE" w14:textId="73BA877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152</w:t>
            </w:r>
          </w:p>
        </w:tc>
        <w:tc>
          <w:tcPr>
            <w:tcW w:w="986" w:type="dxa"/>
            <w:shd w:val="clear" w:color="auto" w:fill="auto"/>
            <w:noWrap/>
          </w:tcPr>
          <w:p w14:paraId="146DB3F7" w14:textId="55EC6FF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655</w:t>
            </w:r>
          </w:p>
        </w:tc>
        <w:tc>
          <w:tcPr>
            <w:tcW w:w="987" w:type="dxa"/>
            <w:shd w:val="clear" w:color="auto" w:fill="auto"/>
            <w:noWrap/>
          </w:tcPr>
          <w:p w14:paraId="4F9DD31C" w14:textId="6A915C4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308</w:t>
            </w:r>
          </w:p>
        </w:tc>
      </w:tr>
      <w:tr w:rsidR="00DD3F34" w:rsidRPr="009E5255" w14:paraId="34F9BC9B" w14:textId="77777777" w:rsidTr="00BD3781">
        <w:trPr>
          <w:trHeight w:val="20"/>
        </w:trPr>
        <w:tc>
          <w:tcPr>
            <w:tcW w:w="1696" w:type="dxa"/>
            <w:shd w:val="clear" w:color="auto" w:fill="auto"/>
            <w:noWrap/>
            <w:vAlign w:val="bottom"/>
            <w:hideMark/>
          </w:tcPr>
          <w:p w14:paraId="6F646CFB"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Bleomycin</w:t>
            </w:r>
          </w:p>
        </w:tc>
        <w:tc>
          <w:tcPr>
            <w:tcW w:w="851" w:type="dxa"/>
            <w:shd w:val="clear" w:color="auto" w:fill="auto"/>
            <w:noWrap/>
          </w:tcPr>
          <w:p w14:paraId="7AB5C334" w14:textId="658E1D6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1</w:t>
            </w:r>
          </w:p>
        </w:tc>
        <w:tc>
          <w:tcPr>
            <w:tcW w:w="992" w:type="dxa"/>
            <w:shd w:val="clear" w:color="auto" w:fill="auto"/>
            <w:noWrap/>
          </w:tcPr>
          <w:p w14:paraId="2A0EA2FE" w14:textId="180B042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924</w:t>
            </w:r>
          </w:p>
        </w:tc>
        <w:tc>
          <w:tcPr>
            <w:tcW w:w="992" w:type="dxa"/>
            <w:shd w:val="clear" w:color="auto" w:fill="auto"/>
            <w:noWrap/>
          </w:tcPr>
          <w:p w14:paraId="0E8FC2EB" w14:textId="79AB698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4</w:t>
            </w:r>
          </w:p>
        </w:tc>
        <w:tc>
          <w:tcPr>
            <w:tcW w:w="828" w:type="dxa"/>
            <w:shd w:val="clear" w:color="auto" w:fill="auto"/>
            <w:noWrap/>
          </w:tcPr>
          <w:p w14:paraId="3C356047" w14:textId="3FFBD7E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846</w:t>
            </w:r>
          </w:p>
        </w:tc>
        <w:tc>
          <w:tcPr>
            <w:tcW w:w="986" w:type="dxa"/>
            <w:shd w:val="clear" w:color="auto" w:fill="auto"/>
            <w:noWrap/>
          </w:tcPr>
          <w:p w14:paraId="66BB5264" w14:textId="3B958E0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16</w:t>
            </w:r>
          </w:p>
        </w:tc>
        <w:tc>
          <w:tcPr>
            <w:tcW w:w="987" w:type="dxa"/>
            <w:shd w:val="clear" w:color="auto" w:fill="auto"/>
            <w:noWrap/>
          </w:tcPr>
          <w:p w14:paraId="3B54B4EC" w14:textId="7375B03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46</w:t>
            </w:r>
          </w:p>
        </w:tc>
        <w:tc>
          <w:tcPr>
            <w:tcW w:w="986" w:type="dxa"/>
            <w:shd w:val="clear" w:color="auto" w:fill="auto"/>
            <w:noWrap/>
          </w:tcPr>
          <w:p w14:paraId="3BAD9F78" w14:textId="04F58DB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844</w:t>
            </w:r>
          </w:p>
        </w:tc>
        <w:tc>
          <w:tcPr>
            <w:tcW w:w="987" w:type="dxa"/>
            <w:shd w:val="clear" w:color="auto" w:fill="auto"/>
            <w:noWrap/>
          </w:tcPr>
          <w:p w14:paraId="0ECBA15A" w14:textId="5B4967D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07</w:t>
            </w:r>
          </w:p>
        </w:tc>
      </w:tr>
      <w:tr w:rsidR="00DD3F34" w:rsidRPr="009E5255" w14:paraId="32ED6213" w14:textId="77777777" w:rsidTr="00BD3781">
        <w:trPr>
          <w:trHeight w:val="20"/>
        </w:trPr>
        <w:tc>
          <w:tcPr>
            <w:tcW w:w="1696" w:type="dxa"/>
            <w:shd w:val="clear" w:color="auto" w:fill="auto"/>
            <w:noWrap/>
            <w:vAlign w:val="bottom"/>
            <w:hideMark/>
          </w:tcPr>
          <w:p w14:paraId="6BC56803"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Blinatumomab</w:t>
            </w:r>
          </w:p>
        </w:tc>
        <w:tc>
          <w:tcPr>
            <w:tcW w:w="851" w:type="dxa"/>
            <w:shd w:val="clear" w:color="auto" w:fill="auto"/>
            <w:noWrap/>
          </w:tcPr>
          <w:p w14:paraId="0F3435E7" w14:textId="00D22F52"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992" w:type="dxa"/>
            <w:shd w:val="clear" w:color="auto" w:fill="auto"/>
            <w:noWrap/>
          </w:tcPr>
          <w:p w14:paraId="6104874D" w14:textId="084B16B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1</w:t>
            </w:r>
          </w:p>
        </w:tc>
        <w:tc>
          <w:tcPr>
            <w:tcW w:w="992" w:type="dxa"/>
            <w:shd w:val="clear" w:color="auto" w:fill="auto"/>
            <w:noWrap/>
          </w:tcPr>
          <w:p w14:paraId="05C79182" w14:textId="43B3567D"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828" w:type="dxa"/>
            <w:shd w:val="clear" w:color="auto" w:fill="auto"/>
            <w:noWrap/>
          </w:tcPr>
          <w:p w14:paraId="5425D75B" w14:textId="5D8D321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w:t>
            </w:r>
          </w:p>
        </w:tc>
        <w:tc>
          <w:tcPr>
            <w:tcW w:w="986" w:type="dxa"/>
            <w:shd w:val="clear" w:color="auto" w:fill="auto"/>
            <w:noWrap/>
          </w:tcPr>
          <w:p w14:paraId="4AC3A190" w14:textId="0CC733E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w:t>
            </w:r>
          </w:p>
        </w:tc>
        <w:tc>
          <w:tcPr>
            <w:tcW w:w="987" w:type="dxa"/>
            <w:shd w:val="clear" w:color="auto" w:fill="auto"/>
            <w:noWrap/>
          </w:tcPr>
          <w:p w14:paraId="4E19F38B" w14:textId="511E404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w:t>
            </w:r>
          </w:p>
        </w:tc>
        <w:tc>
          <w:tcPr>
            <w:tcW w:w="986" w:type="dxa"/>
            <w:shd w:val="clear" w:color="auto" w:fill="auto"/>
            <w:noWrap/>
          </w:tcPr>
          <w:p w14:paraId="54A0FA5B" w14:textId="109532E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4</w:t>
            </w:r>
          </w:p>
        </w:tc>
        <w:tc>
          <w:tcPr>
            <w:tcW w:w="987" w:type="dxa"/>
            <w:shd w:val="clear" w:color="auto" w:fill="auto"/>
            <w:noWrap/>
          </w:tcPr>
          <w:p w14:paraId="3EB14D40" w14:textId="46CE572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w:t>
            </w:r>
          </w:p>
        </w:tc>
      </w:tr>
      <w:tr w:rsidR="00DD3F34" w:rsidRPr="009E5255" w14:paraId="2E8A46FC" w14:textId="77777777" w:rsidTr="00BD3781">
        <w:trPr>
          <w:trHeight w:val="20"/>
        </w:trPr>
        <w:tc>
          <w:tcPr>
            <w:tcW w:w="1696" w:type="dxa"/>
            <w:shd w:val="clear" w:color="auto" w:fill="auto"/>
            <w:noWrap/>
            <w:vAlign w:val="bottom"/>
            <w:hideMark/>
          </w:tcPr>
          <w:p w14:paraId="57D833DD"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Bortezomib</w:t>
            </w:r>
          </w:p>
        </w:tc>
        <w:tc>
          <w:tcPr>
            <w:tcW w:w="851" w:type="dxa"/>
            <w:shd w:val="clear" w:color="auto" w:fill="auto"/>
            <w:noWrap/>
          </w:tcPr>
          <w:p w14:paraId="1C4A91A2" w14:textId="74F161F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46</w:t>
            </w:r>
          </w:p>
        </w:tc>
        <w:tc>
          <w:tcPr>
            <w:tcW w:w="992" w:type="dxa"/>
            <w:shd w:val="clear" w:color="auto" w:fill="auto"/>
            <w:noWrap/>
          </w:tcPr>
          <w:p w14:paraId="73C1C05A" w14:textId="6B47CD1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0060</w:t>
            </w:r>
          </w:p>
        </w:tc>
        <w:tc>
          <w:tcPr>
            <w:tcW w:w="992" w:type="dxa"/>
            <w:shd w:val="clear" w:color="auto" w:fill="auto"/>
            <w:noWrap/>
          </w:tcPr>
          <w:p w14:paraId="6AFD27FE" w14:textId="3C93EA8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53</w:t>
            </w:r>
          </w:p>
        </w:tc>
        <w:tc>
          <w:tcPr>
            <w:tcW w:w="828" w:type="dxa"/>
            <w:shd w:val="clear" w:color="auto" w:fill="auto"/>
            <w:noWrap/>
          </w:tcPr>
          <w:p w14:paraId="0CF41950" w14:textId="1198608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5989</w:t>
            </w:r>
          </w:p>
        </w:tc>
        <w:tc>
          <w:tcPr>
            <w:tcW w:w="986" w:type="dxa"/>
            <w:shd w:val="clear" w:color="auto" w:fill="auto"/>
            <w:noWrap/>
          </w:tcPr>
          <w:p w14:paraId="0B7BC40B" w14:textId="1DBB288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984</w:t>
            </w:r>
          </w:p>
        </w:tc>
        <w:tc>
          <w:tcPr>
            <w:tcW w:w="987" w:type="dxa"/>
            <w:shd w:val="clear" w:color="auto" w:fill="auto"/>
            <w:noWrap/>
          </w:tcPr>
          <w:p w14:paraId="261C9365" w14:textId="300F947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934</w:t>
            </w:r>
          </w:p>
        </w:tc>
        <w:tc>
          <w:tcPr>
            <w:tcW w:w="986" w:type="dxa"/>
            <w:shd w:val="clear" w:color="auto" w:fill="auto"/>
            <w:noWrap/>
          </w:tcPr>
          <w:p w14:paraId="314F426A" w14:textId="60BEB07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4479</w:t>
            </w:r>
          </w:p>
        </w:tc>
        <w:tc>
          <w:tcPr>
            <w:tcW w:w="987" w:type="dxa"/>
            <w:shd w:val="clear" w:color="auto" w:fill="auto"/>
            <w:noWrap/>
          </w:tcPr>
          <w:p w14:paraId="48B3A33D" w14:textId="0E853B1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688</w:t>
            </w:r>
          </w:p>
        </w:tc>
      </w:tr>
      <w:tr w:rsidR="00DD3F34" w:rsidRPr="009E5255" w14:paraId="1272261C" w14:textId="77777777" w:rsidTr="00BD3781">
        <w:trPr>
          <w:trHeight w:val="20"/>
        </w:trPr>
        <w:tc>
          <w:tcPr>
            <w:tcW w:w="1696" w:type="dxa"/>
            <w:shd w:val="clear" w:color="auto" w:fill="auto"/>
            <w:noWrap/>
            <w:vAlign w:val="bottom"/>
            <w:hideMark/>
          </w:tcPr>
          <w:p w14:paraId="09D1F3A3"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 xml:space="preserve">Brentuximab </w:t>
            </w:r>
          </w:p>
        </w:tc>
        <w:tc>
          <w:tcPr>
            <w:tcW w:w="851" w:type="dxa"/>
            <w:shd w:val="clear" w:color="auto" w:fill="auto"/>
            <w:noWrap/>
          </w:tcPr>
          <w:p w14:paraId="567C6FA2" w14:textId="2837F9F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w:t>
            </w:r>
          </w:p>
        </w:tc>
        <w:tc>
          <w:tcPr>
            <w:tcW w:w="992" w:type="dxa"/>
            <w:shd w:val="clear" w:color="auto" w:fill="auto"/>
            <w:noWrap/>
          </w:tcPr>
          <w:p w14:paraId="7ED37543" w14:textId="067CEC5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84</w:t>
            </w:r>
          </w:p>
        </w:tc>
        <w:tc>
          <w:tcPr>
            <w:tcW w:w="992" w:type="dxa"/>
            <w:shd w:val="clear" w:color="auto" w:fill="auto"/>
            <w:noWrap/>
          </w:tcPr>
          <w:p w14:paraId="11467C43" w14:textId="5209E019"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828" w:type="dxa"/>
            <w:shd w:val="clear" w:color="auto" w:fill="auto"/>
            <w:noWrap/>
          </w:tcPr>
          <w:p w14:paraId="5819BFA0" w14:textId="0184AD1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59</w:t>
            </w:r>
          </w:p>
        </w:tc>
        <w:tc>
          <w:tcPr>
            <w:tcW w:w="986" w:type="dxa"/>
            <w:shd w:val="clear" w:color="auto" w:fill="auto"/>
            <w:noWrap/>
          </w:tcPr>
          <w:p w14:paraId="6ED93A2F" w14:textId="59F1F8A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5</w:t>
            </w:r>
          </w:p>
        </w:tc>
        <w:tc>
          <w:tcPr>
            <w:tcW w:w="987" w:type="dxa"/>
            <w:shd w:val="clear" w:color="auto" w:fill="auto"/>
            <w:noWrap/>
          </w:tcPr>
          <w:p w14:paraId="1E9A0DD8" w14:textId="32DC93E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2</w:t>
            </w:r>
          </w:p>
        </w:tc>
        <w:tc>
          <w:tcPr>
            <w:tcW w:w="986" w:type="dxa"/>
            <w:shd w:val="clear" w:color="auto" w:fill="auto"/>
            <w:noWrap/>
          </w:tcPr>
          <w:p w14:paraId="1711D92F" w14:textId="5321FE0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09</w:t>
            </w:r>
          </w:p>
        </w:tc>
        <w:tc>
          <w:tcPr>
            <w:tcW w:w="987" w:type="dxa"/>
            <w:shd w:val="clear" w:color="auto" w:fill="auto"/>
            <w:noWrap/>
          </w:tcPr>
          <w:p w14:paraId="22C59F04" w14:textId="5A1BEDF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4</w:t>
            </w:r>
          </w:p>
        </w:tc>
      </w:tr>
      <w:tr w:rsidR="00DD3F34" w:rsidRPr="009E5255" w14:paraId="11C39544" w14:textId="77777777" w:rsidTr="00BD3781">
        <w:trPr>
          <w:trHeight w:val="20"/>
        </w:trPr>
        <w:tc>
          <w:tcPr>
            <w:tcW w:w="1696" w:type="dxa"/>
            <w:shd w:val="clear" w:color="auto" w:fill="auto"/>
            <w:noWrap/>
            <w:vAlign w:val="bottom"/>
            <w:hideMark/>
          </w:tcPr>
          <w:p w14:paraId="402CC8DA"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abazitaxel</w:t>
            </w:r>
          </w:p>
        </w:tc>
        <w:tc>
          <w:tcPr>
            <w:tcW w:w="851" w:type="dxa"/>
            <w:shd w:val="clear" w:color="auto" w:fill="auto"/>
            <w:noWrap/>
          </w:tcPr>
          <w:p w14:paraId="11223461" w14:textId="7C862F1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0</w:t>
            </w:r>
          </w:p>
        </w:tc>
        <w:tc>
          <w:tcPr>
            <w:tcW w:w="992" w:type="dxa"/>
            <w:shd w:val="clear" w:color="auto" w:fill="auto"/>
            <w:noWrap/>
          </w:tcPr>
          <w:p w14:paraId="68403744" w14:textId="42C9954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65</w:t>
            </w:r>
          </w:p>
        </w:tc>
        <w:tc>
          <w:tcPr>
            <w:tcW w:w="992" w:type="dxa"/>
            <w:shd w:val="clear" w:color="auto" w:fill="auto"/>
            <w:noWrap/>
          </w:tcPr>
          <w:p w14:paraId="0295173B" w14:textId="4A71358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4</w:t>
            </w:r>
          </w:p>
        </w:tc>
        <w:tc>
          <w:tcPr>
            <w:tcW w:w="828" w:type="dxa"/>
            <w:shd w:val="clear" w:color="auto" w:fill="auto"/>
            <w:noWrap/>
          </w:tcPr>
          <w:p w14:paraId="2CA8D8A6" w14:textId="741FBA0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35</w:t>
            </w:r>
          </w:p>
        </w:tc>
        <w:tc>
          <w:tcPr>
            <w:tcW w:w="986" w:type="dxa"/>
            <w:shd w:val="clear" w:color="auto" w:fill="auto"/>
            <w:noWrap/>
          </w:tcPr>
          <w:p w14:paraId="648C2435" w14:textId="0031C3D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21</w:t>
            </w:r>
          </w:p>
        </w:tc>
        <w:tc>
          <w:tcPr>
            <w:tcW w:w="987" w:type="dxa"/>
            <w:shd w:val="clear" w:color="auto" w:fill="auto"/>
            <w:noWrap/>
          </w:tcPr>
          <w:p w14:paraId="6F55F62B" w14:textId="1033DD3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06</w:t>
            </w:r>
          </w:p>
        </w:tc>
        <w:tc>
          <w:tcPr>
            <w:tcW w:w="986" w:type="dxa"/>
            <w:shd w:val="clear" w:color="auto" w:fill="auto"/>
            <w:noWrap/>
          </w:tcPr>
          <w:p w14:paraId="4FD1C58F" w14:textId="30BA37F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561</w:t>
            </w:r>
          </w:p>
        </w:tc>
        <w:tc>
          <w:tcPr>
            <w:tcW w:w="987" w:type="dxa"/>
            <w:shd w:val="clear" w:color="auto" w:fill="auto"/>
            <w:noWrap/>
          </w:tcPr>
          <w:p w14:paraId="3D94D531" w14:textId="73029EC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75</w:t>
            </w:r>
          </w:p>
        </w:tc>
      </w:tr>
      <w:tr w:rsidR="00DD3F34" w:rsidRPr="009E5255" w14:paraId="07B0456E" w14:textId="77777777" w:rsidTr="00BD3781">
        <w:trPr>
          <w:trHeight w:val="20"/>
        </w:trPr>
        <w:tc>
          <w:tcPr>
            <w:tcW w:w="1696" w:type="dxa"/>
            <w:shd w:val="clear" w:color="auto" w:fill="auto"/>
            <w:noWrap/>
            <w:vAlign w:val="bottom"/>
            <w:hideMark/>
          </w:tcPr>
          <w:p w14:paraId="17420ABA"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arboplatin</w:t>
            </w:r>
          </w:p>
        </w:tc>
        <w:tc>
          <w:tcPr>
            <w:tcW w:w="851" w:type="dxa"/>
            <w:shd w:val="clear" w:color="auto" w:fill="auto"/>
            <w:noWrap/>
          </w:tcPr>
          <w:p w14:paraId="5BA23DD0" w14:textId="46935C9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95</w:t>
            </w:r>
          </w:p>
        </w:tc>
        <w:tc>
          <w:tcPr>
            <w:tcW w:w="992" w:type="dxa"/>
            <w:shd w:val="clear" w:color="auto" w:fill="auto"/>
            <w:noWrap/>
          </w:tcPr>
          <w:p w14:paraId="7A2A2FE6" w14:textId="1E52F9C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2872</w:t>
            </w:r>
          </w:p>
        </w:tc>
        <w:tc>
          <w:tcPr>
            <w:tcW w:w="992" w:type="dxa"/>
            <w:shd w:val="clear" w:color="auto" w:fill="auto"/>
            <w:noWrap/>
          </w:tcPr>
          <w:p w14:paraId="3F7C7481" w14:textId="7044E54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79</w:t>
            </w:r>
          </w:p>
        </w:tc>
        <w:tc>
          <w:tcPr>
            <w:tcW w:w="828" w:type="dxa"/>
            <w:shd w:val="clear" w:color="auto" w:fill="auto"/>
            <w:noWrap/>
          </w:tcPr>
          <w:p w14:paraId="248E4CB6" w14:textId="1E1C2E5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0092</w:t>
            </w:r>
          </w:p>
        </w:tc>
        <w:tc>
          <w:tcPr>
            <w:tcW w:w="986" w:type="dxa"/>
            <w:shd w:val="clear" w:color="auto" w:fill="auto"/>
            <w:noWrap/>
          </w:tcPr>
          <w:p w14:paraId="02219F6A" w14:textId="3A2B2C0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533</w:t>
            </w:r>
          </w:p>
        </w:tc>
        <w:tc>
          <w:tcPr>
            <w:tcW w:w="987" w:type="dxa"/>
            <w:shd w:val="clear" w:color="auto" w:fill="auto"/>
            <w:noWrap/>
          </w:tcPr>
          <w:p w14:paraId="5EED48F3" w14:textId="2543FF2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944</w:t>
            </w:r>
          </w:p>
        </w:tc>
        <w:tc>
          <w:tcPr>
            <w:tcW w:w="986" w:type="dxa"/>
            <w:shd w:val="clear" w:color="auto" w:fill="auto"/>
            <w:noWrap/>
          </w:tcPr>
          <w:p w14:paraId="501468E5" w14:textId="3C9F438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3127</w:t>
            </w:r>
          </w:p>
        </w:tc>
        <w:tc>
          <w:tcPr>
            <w:tcW w:w="987" w:type="dxa"/>
            <w:shd w:val="clear" w:color="auto" w:fill="auto"/>
            <w:noWrap/>
          </w:tcPr>
          <w:p w14:paraId="3A090923" w14:textId="44EE177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0378</w:t>
            </w:r>
          </w:p>
        </w:tc>
      </w:tr>
      <w:tr w:rsidR="00DD3F34" w:rsidRPr="009E5255" w14:paraId="22AB006A" w14:textId="77777777" w:rsidTr="00BD3781">
        <w:trPr>
          <w:trHeight w:val="20"/>
        </w:trPr>
        <w:tc>
          <w:tcPr>
            <w:tcW w:w="1696" w:type="dxa"/>
            <w:shd w:val="clear" w:color="auto" w:fill="auto"/>
            <w:noWrap/>
            <w:vAlign w:val="bottom"/>
            <w:hideMark/>
          </w:tcPr>
          <w:p w14:paraId="10644BE7"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arfilzomib</w:t>
            </w:r>
          </w:p>
        </w:tc>
        <w:tc>
          <w:tcPr>
            <w:tcW w:w="851" w:type="dxa"/>
            <w:shd w:val="clear" w:color="auto" w:fill="auto"/>
            <w:noWrap/>
          </w:tcPr>
          <w:p w14:paraId="72C0A692" w14:textId="7D06008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2</w:t>
            </w:r>
          </w:p>
        </w:tc>
        <w:tc>
          <w:tcPr>
            <w:tcW w:w="992" w:type="dxa"/>
            <w:shd w:val="clear" w:color="auto" w:fill="auto"/>
            <w:noWrap/>
          </w:tcPr>
          <w:p w14:paraId="63C31E15" w14:textId="6A4EF08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179</w:t>
            </w:r>
          </w:p>
        </w:tc>
        <w:tc>
          <w:tcPr>
            <w:tcW w:w="992" w:type="dxa"/>
            <w:shd w:val="clear" w:color="auto" w:fill="auto"/>
            <w:noWrap/>
          </w:tcPr>
          <w:p w14:paraId="4F65ECF6" w14:textId="716ED2A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8</w:t>
            </w:r>
          </w:p>
        </w:tc>
        <w:tc>
          <w:tcPr>
            <w:tcW w:w="828" w:type="dxa"/>
            <w:shd w:val="clear" w:color="auto" w:fill="auto"/>
            <w:noWrap/>
          </w:tcPr>
          <w:p w14:paraId="14407156" w14:textId="4393EF1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582</w:t>
            </w:r>
          </w:p>
        </w:tc>
        <w:tc>
          <w:tcPr>
            <w:tcW w:w="986" w:type="dxa"/>
            <w:shd w:val="clear" w:color="auto" w:fill="auto"/>
            <w:noWrap/>
          </w:tcPr>
          <w:p w14:paraId="0748AD2A" w14:textId="1D48159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02</w:t>
            </w:r>
          </w:p>
        </w:tc>
        <w:tc>
          <w:tcPr>
            <w:tcW w:w="987" w:type="dxa"/>
            <w:shd w:val="clear" w:color="auto" w:fill="auto"/>
            <w:noWrap/>
          </w:tcPr>
          <w:p w14:paraId="0A27CB39" w14:textId="7171A36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71</w:t>
            </w:r>
          </w:p>
        </w:tc>
        <w:tc>
          <w:tcPr>
            <w:tcW w:w="986" w:type="dxa"/>
            <w:shd w:val="clear" w:color="auto" w:fill="auto"/>
            <w:noWrap/>
          </w:tcPr>
          <w:p w14:paraId="33AC0E91" w14:textId="2F96032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126</w:t>
            </w:r>
          </w:p>
        </w:tc>
        <w:tc>
          <w:tcPr>
            <w:tcW w:w="987" w:type="dxa"/>
            <w:shd w:val="clear" w:color="auto" w:fill="auto"/>
            <w:noWrap/>
          </w:tcPr>
          <w:p w14:paraId="6AB7A7BD" w14:textId="2902CDB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048</w:t>
            </w:r>
          </w:p>
        </w:tc>
      </w:tr>
      <w:tr w:rsidR="00DD3F34" w:rsidRPr="009E5255" w14:paraId="4EC803B0" w14:textId="77777777" w:rsidTr="00BD3781">
        <w:trPr>
          <w:trHeight w:val="20"/>
        </w:trPr>
        <w:tc>
          <w:tcPr>
            <w:tcW w:w="1696" w:type="dxa"/>
            <w:shd w:val="clear" w:color="auto" w:fill="auto"/>
            <w:noWrap/>
            <w:vAlign w:val="bottom"/>
            <w:hideMark/>
          </w:tcPr>
          <w:p w14:paraId="153B9490"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etuximab</w:t>
            </w:r>
          </w:p>
        </w:tc>
        <w:tc>
          <w:tcPr>
            <w:tcW w:w="851" w:type="dxa"/>
            <w:shd w:val="clear" w:color="auto" w:fill="auto"/>
            <w:noWrap/>
          </w:tcPr>
          <w:p w14:paraId="29BF18AD" w14:textId="6B9A152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0</w:t>
            </w:r>
          </w:p>
        </w:tc>
        <w:tc>
          <w:tcPr>
            <w:tcW w:w="992" w:type="dxa"/>
            <w:shd w:val="clear" w:color="auto" w:fill="auto"/>
            <w:noWrap/>
          </w:tcPr>
          <w:p w14:paraId="23227FD0" w14:textId="112A842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952</w:t>
            </w:r>
          </w:p>
        </w:tc>
        <w:tc>
          <w:tcPr>
            <w:tcW w:w="992" w:type="dxa"/>
            <w:shd w:val="clear" w:color="auto" w:fill="auto"/>
            <w:noWrap/>
          </w:tcPr>
          <w:p w14:paraId="7D8E15AB" w14:textId="271CF0A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21</w:t>
            </w:r>
          </w:p>
        </w:tc>
        <w:tc>
          <w:tcPr>
            <w:tcW w:w="828" w:type="dxa"/>
            <w:shd w:val="clear" w:color="auto" w:fill="auto"/>
            <w:noWrap/>
          </w:tcPr>
          <w:p w14:paraId="4EE2296C" w14:textId="1C486B9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640</w:t>
            </w:r>
          </w:p>
        </w:tc>
        <w:tc>
          <w:tcPr>
            <w:tcW w:w="986" w:type="dxa"/>
            <w:shd w:val="clear" w:color="auto" w:fill="auto"/>
            <w:noWrap/>
          </w:tcPr>
          <w:p w14:paraId="555BE814" w14:textId="2154598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47</w:t>
            </w:r>
          </w:p>
        </w:tc>
        <w:tc>
          <w:tcPr>
            <w:tcW w:w="987" w:type="dxa"/>
            <w:shd w:val="clear" w:color="auto" w:fill="auto"/>
            <w:noWrap/>
          </w:tcPr>
          <w:p w14:paraId="41E32AEC" w14:textId="3BFC139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92</w:t>
            </w:r>
          </w:p>
        </w:tc>
        <w:tc>
          <w:tcPr>
            <w:tcW w:w="986" w:type="dxa"/>
            <w:shd w:val="clear" w:color="auto" w:fill="auto"/>
            <w:noWrap/>
          </w:tcPr>
          <w:p w14:paraId="42F2698A" w14:textId="50888FD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508</w:t>
            </w:r>
          </w:p>
        </w:tc>
        <w:tc>
          <w:tcPr>
            <w:tcW w:w="987" w:type="dxa"/>
            <w:shd w:val="clear" w:color="auto" w:fill="auto"/>
            <w:noWrap/>
          </w:tcPr>
          <w:p w14:paraId="68C7A9BF" w14:textId="22036BA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413</w:t>
            </w:r>
          </w:p>
        </w:tc>
      </w:tr>
      <w:tr w:rsidR="00DD3F34" w:rsidRPr="009E5255" w14:paraId="5D4B35A4" w14:textId="77777777" w:rsidTr="00BD3781">
        <w:trPr>
          <w:trHeight w:val="20"/>
        </w:trPr>
        <w:tc>
          <w:tcPr>
            <w:tcW w:w="1696" w:type="dxa"/>
            <w:shd w:val="clear" w:color="auto" w:fill="auto"/>
            <w:noWrap/>
            <w:vAlign w:val="bottom"/>
            <w:hideMark/>
          </w:tcPr>
          <w:p w14:paraId="6A426814"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isplatin</w:t>
            </w:r>
          </w:p>
        </w:tc>
        <w:tc>
          <w:tcPr>
            <w:tcW w:w="851" w:type="dxa"/>
            <w:shd w:val="clear" w:color="auto" w:fill="auto"/>
            <w:noWrap/>
          </w:tcPr>
          <w:p w14:paraId="109FABBF" w14:textId="7846784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9</w:t>
            </w:r>
          </w:p>
        </w:tc>
        <w:tc>
          <w:tcPr>
            <w:tcW w:w="992" w:type="dxa"/>
            <w:shd w:val="clear" w:color="auto" w:fill="auto"/>
            <w:noWrap/>
          </w:tcPr>
          <w:p w14:paraId="588C881D" w14:textId="428130F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6988</w:t>
            </w:r>
          </w:p>
        </w:tc>
        <w:tc>
          <w:tcPr>
            <w:tcW w:w="992" w:type="dxa"/>
            <w:shd w:val="clear" w:color="auto" w:fill="auto"/>
            <w:noWrap/>
          </w:tcPr>
          <w:p w14:paraId="224EB68D" w14:textId="7140EA5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30</w:t>
            </w:r>
          </w:p>
        </w:tc>
        <w:tc>
          <w:tcPr>
            <w:tcW w:w="828" w:type="dxa"/>
            <w:shd w:val="clear" w:color="auto" w:fill="auto"/>
            <w:noWrap/>
          </w:tcPr>
          <w:p w14:paraId="40BDF5EC" w14:textId="626A1D2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780</w:t>
            </w:r>
          </w:p>
        </w:tc>
        <w:tc>
          <w:tcPr>
            <w:tcW w:w="986" w:type="dxa"/>
            <w:shd w:val="clear" w:color="auto" w:fill="auto"/>
            <w:noWrap/>
          </w:tcPr>
          <w:p w14:paraId="52902923" w14:textId="1BED91E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761</w:t>
            </w:r>
          </w:p>
        </w:tc>
        <w:tc>
          <w:tcPr>
            <w:tcW w:w="987" w:type="dxa"/>
            <w:shd w:val="clear" w:color="auto" w:fill="auto"/>
            <w:noWrap/>
          </w:tcPr>
          <w:p w14:paraId="7F870BB6" w14:textId="0403F76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48</w:t>
            </w:r>
          </w:p>
        </w:tc>
        <w:tc>
          <w:tcPr>
            <w:tcW w:w="986" w:type="dxa"/>
            <w:shd w:val="clear" w:color="auto" w:fill="auto"/>
            <w:noWrap/>
          </w:tcPr>
          <w:p w14:paraId="7AD949D0" w14:textId="27362C9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839</w:t>
            </w:r>
          </w:p>
        </w:tc>
        <w:tc>
          <w:tcPr>
            <w:tcW w:w="987" w:type="dxa"/>
            <w:shd w:val="clear" w:color="auto" w:fill="auto"/>
            <w:noWrap/>
          </w:tcPr>
          <w:p w14:paraId="7CF1A4C6" w14:textId="645A5DD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250</w:t>
            </w:r>
          </w:p>
        </w:tc>
      </w:tr>
      <w:tr w:rsidR="00DD3F34" w:rsidRPr="009E5255" w14:paraId="2457FE79" w14:textId="77777777" w:rsidTr="00BD3781">
        <w:trPr>
          <w:trHeight w:val="20"/>
        </w:trPr>
        <w:tc>
          <w:tcPr>
            <w:tcW w:w="1696" w:type="dxa"/>
            <w:shd w:val="clear" w:color="auto" w:fill="auto"/>
            <w:noWrap/>
            <w:vAlign w:val="bottom"/>
            <w:hideMark/>
          </w:tcPr>
          <w:p w14:paraId="2955BC35"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ladribine</w:t>
            </w:r>
          </w:p>
        </w:tc>
        <w:tc>
          <w:tcPr>
            <w:tcW w:w="851" w:type="dxa"/>
            <w:shd w:val="clear" w:color="auto" w:fill="auto"/>
            <w:noWrap/>
          </w:tcPr>
          <w:p w14:paraId="5921F8BF" w14:textId="79CF2D5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w:t>
            </w:r>
          </w:p>
        </w:tc>
        <w:tc>
          <w:tcPr>
            <w:tcW w:w="992" w:type="dxa"/>
            <w:shd w:val="clear" w:color="auto" w:fill="auto"/>
            <w:noWrap/>
          </w:tcPr>
          <w:p w14:paraId="075099C5" w14:textId="1C0C395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62</w:t>
            </w:r>
          </w:p>
        </w:tc>
        <w:tc>
          <w:tcPr>
            <w:tcW w:w="992" w:type="dxa"/>
            <w:shd w:val="clear" w:color="auto" w:fill="auto"/>
            <w:noWrap/>
          </w:tcPr>
          <w:p w14:paraId="3A27E100" w14:textId="1C001EC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w:t>
            </w:r>
          </w:p>
        </w:tc>
        <w:tc>
          <w:tcPr>
            <w:tcW w:w="828" w:type="dxa"/>
            <w:shd w:val="clear" w:color="auto" w:fill="auto"/>
            <w:noWrap/>
          </w:tcPr>
          <w:p w14:paraId="26EF8CF3" w14:textId="4BA8F11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3</w:t>
            </w:r>
          </w:p>
        </w:tc>
        <w:tc>
          <w:tcPr>
            <w:tcW w:w="986" w:type="dxa"/>
            <w:shd w:val="clear" w:color="auto" w:fill="auto"/>
            <w:noWrap/>
          </w:tcPr>
          <w:p w14:paraId="4EFF18D9" w14:textId="2B36A9F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6</w:t>
            </w:r>
          </w:p>
        </w:tc>
        <w:tc>
          <w:tcPr>
            <w:tcW w:w="987" w:type="dxa"/>
            <w:shd w:val="clear" w:color="auto" w:fill="auto"/>
            <w:noWrap/>
          </w:tcPr>
          <w:p w14:paraId="2B691D1E" w14:textId="6B227C8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7</w:t>
            </w:r>
          </w:p>
        </w:tc>
        <w:tc>
          <w:tcPr>
            <w:tcW w:w="986" w:type="dxa"/>
            <w:shd w:val="clear" w:color="auto" w:fill="auto"/>
            <w:noWrap/>
          </w:tcPr>
          <w:p w14:paraId="7A8ECB08" w14:textId="2510628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10</w:t>
            </w:r>
          </w:p>
        </w:tc>
        <w:tc>
          <w:tcPr>
            <w:tcW w:w="987" w:type="dxa"/>
            <w:shd w:val="clear" w:color="auto" w:fill="auto"/>
            <w:noWrap/>
          </w:tcPr>
          <w:p w14:paraId="530FE884" w14:textId="00A05E9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3</w:t>
            </w:r>
          </w:p>
        </w:tc>
      </w:tr>
      <w:tr w:rsidR="00DD3F34" w:rsidRPr="009E5255" w14:paraId="3788F012" w14:textId="77777777" w:rsidTr="00BD3781">
        <w:trPr>
          <w:trHeight w:val="20"/>
        </w:trPr>
        <w:tc>
          <w:tcPr>
            <w:tcW w:w="1696" w:type="dxa"/>
            <w:shd w:val="clear" w:color="auto" w:fill="auto"/>
            <w:noWrap/>
            <w:vAlign w:val="bottom"/>
            <w:hideMark/>
          </w:tcPr>
          <w:p w14:paraId="5ECA3EB9"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yclophosph…</w:t>
            </w:r>
          </w:p>
        </w:tc>
        <w:tc>
          <w:tcPr>
            <w:tcW w:w="851" w:type="dxa"/>
            <w:shd w:val="clear" w:color="auto" w:fill="auto"/>
            <w:noWrap/>
          </w:tcPr>
          <w:p w14:paraId="0FD52616" w14:textId="2358706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97</w:t>
            </w:r>
          </w:p>
        </w:tc>
        <w:tc>
          <w:tcPr>
            <w:tcW w:w="992" w:type="dxa"/>
            <w:shd w:val="clear" w:color="auto" w:fill="auto"/>
            <w:noWrap/>
          </w:tcPr>
          <w:p w14:paraId="7F22DC86" w14:textId="12DD4B8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7613</w:t>
            </w:r>
          </w:p>
        </w:tc>
        <w:tc>
          <w:tcPr>
            <w:tcW w:w="992" w:type="dxa"/>
            <w:shd w:val="clear" w:color="auto" w:fill="auto"/>
            <w:noWrap/>
          </w:tcPr>
          <w:p w14:paraId="77730C45" w14:textId="4EA7682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35</w:t>
            </w:r>
          </w:p>
        </w:tc>
        <w:tc>
          <w:tcPr>
            <w:tcW w:w="828" w:type="dxa"/>
            <w:shd w:val="clear" w:color="auto" w:fill="auto"/>
            <w:noWrap/>
          </w:tcPr>
          <w:p w14:paraId="13AA9C32" w14:textId="075363C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8149</w:t>
            </w:r>
          </w:p>
        </w:tc>
        <w:tc>
          <w:tcPr>
            <w:tcW w:w="986" w:type="dxa"/>
            <w:shd w:val="clear" w:color="auto" w:fill="auto"/>
            <w:noWrap/>
          </w:tcPr>
          <w:p w14:paraId="1336D7A6" w14:textId="252826C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774</w:t>
            </w:r>
          </w:p>
        </w:tc>
        <w:tc>
          <w:tcPr>
            <w:tcW w:w="987" w:type="dxa"/>
            <w:shd w:val="clear" w:color="auto" w:fill="auto"/>
            <w:noWrap/>
          </w:tcPr>
          <w:p w14:paraId="39FBB899" w14:textId="10649DC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425</w:t>
            </w:r>
          </w:p>
        </w:tc>
        <w:tc>
          <w:tcPr>
            <w:tcW w:w="986" w:type="dxa"/>
            <w:shd w:val="clear" w:color="auto" w:fill="auto"/>
            <w:noWrap/>
          </w:tcPr>
          <w:p w14:paraId="08E58F64" w14:textId="7F067E7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5602</w:t>
            </w:r>
          </w:p>
        </w:tc>
        <w:tc>
          <w:tcPr>
            <w:tcW w:w="987" w:type="dxa"/>
            <w:shd w:val="clear" w:color="auto" w:fill="auto"/>
            <w:noWrap/>
          </w:tcPr>
          <w:p w14:paraId="69BA9F94" w14:textId="372E6F8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166</w:t>
            </w:r>
          </w:p>
        </w:tc>
      </w:tr>
      <w:tr w:rsidR="00DD3F34" w:rsidRPr="009E5255" w14:paraId="6DC79F63" w14:textId="77777777" w:rsidTr="00BD3781">
        <w:trPr>
          <w:trHeight w:val="20"/>
        </w:trPr>
        <w:tc>
          <w:tcPr>
            <w:tcW w:w="1696" w:type="dxa"/>
            <w:shd w:val="clear" w:color="auto" w:fill="auto"/>
            <w:noWrap/>
            <w:vAlign w:val="bottom"/>
            <w:hideMark/>
          </w:tcPr>
          <w:p w14:paraId="1B6EAD52"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Cytarabine</w:t>
            </w:r>
          </w:p>
        </w:tc>
        <w:tc>
          <w:tcPr>
            <w:tcW w:w="851" w:type="dxa"/>
            <w:shd w:val="clear" w:color="auto" w:fill="auto"/>
            <w:noWrap/>
          </w:tcPr>
          <w:p w14:paraId="7FFBE0E7" w14:textId="0B794ED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6</w:t>
            </w:r>
          </w:p>
        </w:tc>
        <w:tc>
          <w:tcPr>
            <w:tcW w:w="992" w:type="dxa"/>
            <w:shd w:val="clear" w:color="auto" w:fill="auto"/>
            <w:noWrap/>
          </w:tcPr>
          <w:p w14:paraId="7CEFEE02" w14:textId="47D305F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948</w:t>
            </w:r>
          </w:p>
        </w:tc>
        <w:tc>
          <w:tcPr>
            <w:tcW w:w="992" w:type="dxa"/>
            <w:shd w:val="clear" w:color="auto" w:fill="auto"/>
            <w:noWrap/>
          </w:tcPr>
          <w:p w14:paraId="1B8AB8BE" w14:textId="0598CFD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45</w:t>
            </w:r>
          </w:p>
        </w:tc>
        <w:tc>
          <w:tcPr>
            <w:tcW w:w="828" w:type="dxa"/>
            <w:shd w:val="clear" w:color="auto" w:fill="auto"/>
            <w:noWrap/>
          </w:tcPr>
          <w:p w14:paraId="33DE07CC" w14:textId="526A2F4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187</w:t>
            </w:r>
          </w:p>
        </w:tc>
        <w:tc>
          <w:tcPr>
            <w:tcW w:w="986" w:type="dxa"/>
            <w:shd w:val="clear" w:color="auto" w:fill="auto"/>
            <w:noWrap/>
          </w:tcPr>
          <w:p w14:paraId="67DDEE7B" w14:textId="4EA50EF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74</w:t>
            </w:r>
          </w:p>
        </w:tc>
        <w:tc>
          <w:tcPr>
            <w:tcW w:w="987" w:type="dxa"/>
            <w:shd w:val="clear" w:color="auto" w:fill="auto"/>
            <w:noWrap/>
          </w:tcPr>
          <w:p w14:paraId="4812C890" w14:textId="2D3BCE7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36</w:t>
            </w:r>
          </w:p>
        </w:tc>
        <w:tc>
          <w:tcPr>
            <w:tcW w:w="986" w:type="dxa"/>
            <w:shd w:val="clear" w:color="auto" w:fill="auto"/>
            <w:noWrap/>
          </w:tcPr>
          <w:p w14:paraId="13A51B06" w14:textId="6A6D19B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852</w:t>
            </w:r>
          </w:p>
        </w:tc>
        <w:tc>
          <w:tcPr>
            <w:tcW w:w="987" w:type="dxa"/>
            <w:shd w:val="clear" w:color="auto" w:fill="auto"/>
            <w:noWrap/>
          </w:tcPr>
          <w:p w14:paraId="400A7F6F" w14:textId="7680D4A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98</w:t>
            </w:r>
          </w:p>
        </w:tc>
      </w:tr>
      <w:tr w:rsidR="00DD3F34" w:rsidRPr="009E5255" w14:paraId="01C3F091" w14:textId="77777777" w:rsidTr="00BD3781">
        <w:trPr>
          <w:trHeight w:val="20"/>
        </w:trPr>
        <w:tc>
          <w:tcPr>
            <w:tcW w:w="1696" w:type="dxa"/>
            <w:shd w:val="clear" w:color="auto" w:fill="auto"/>
            <w:noWrap/>
            <w:vAlign w:val="bottom"/>
            <w:hideMark/>
          </w:tcPr>
          <w:p w14:paraId="1E3A7F8B"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Daratumumab</w:t>
            </w:r>
          </w:p>
        </w:tc>
        <w:tc>
          <w:tcPr>
            <w:tcW w:w="851" w:type="dxa"/>
            <w:shd w:val="clear" w:color="auto" w:fill="auto"/>
            <w:noWrap/>
          </w:tcPr>
          <w:p w14:paraId="453BC499" w14:textId="4769F91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w:t>
            </w:r>
          </w:p>
        </w:tc>
        <w:tc>
          <w:tcPr>
            <w:tcW w:w="992" w:type="dxa"/>
            <w:shd w:val="clear" w:color="auto" w:fill="auto"/>
            <w:noWrap/>
          </w:tcPr>
          <w:p w14:paraId="20F1F7E7" w14:textId="4785775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50</w:t>
            </w:r>
          </w:p>
        </w:tc>
        <w:tc>
          <w:tcPr>
            <w:tcW w:w="992" w:type="dxa"/>
            <w:shd w:val="clear" w:color="auto" w:fill="auto"/>
            <w:noWrap/>
          </w:tcPr>
          <w:p w14:paraId="7DC015FB" w14:textId="663F2C5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w:t>
            </w:r>
          </w:p>
        </w:tc>
        <w:tc>
          <w:tcPr>
            <w:tcW w:w="828" w:type="dxa"/>
            <w:shd w:val="clear" w:color="auto" w:fill="auto"/>
            <w:noWrap/>
          </w:tcPr>
          <w:p w14:paraId="4D183FCF" w14:textId="20954EF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64</w:t>
            </w:r>
          </w:p>
        </w:tc>
        <w:tc>
          <w:tcPr>
            <w:tcW w:w="986" w:type="dxa"/>
            <w:shd w:val="clear" w:color="auto" w:fill="auto"/>
            <w:noWrap/>
          </w:tcPr>
          <w:p w14:paraId="3654CB55" w14:textId="1B0229A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5</w:t>
            </w:r>
          </w:p>
        </w:tc>
        <w:tc>
          <w:tcPr>
            <w:tcW w:w="987" w:type="dxa"/>
            <w:shd w:val="clear" w:color="auto" w:fill="auto"/>
            <w:noWrap/>
          </w:tcPr>
          <w:p w14:paraId="6E093B44" w14:textId="3D04A4B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0</w:t>
            </w:r>
          </w:p>
        </w:tc>
        <w:tc>
          <w:tcPr>
            <w:tcW w:w="986" w:type="dxa"/>
            <w:shd w:val="clear" w:color="auto" w:fill="auto"/>
            <w:noWrap/>
          </w:tcPr>
          <w:p w14:paraId="7333932A" w14:textId="762ED68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89</w:t>
            </w:r>
          </w:p>
        </w:tc>
        <w:tc>
          <w:tcPr>
            <w:tcW w:w="987" w:type="dxa"/>
            <w:shd w:val="clear" w:color="auto" w:fill="auto"/>
            <w:noWrap/>
          </w:tcPr>
          <w:p w14:paraId="1CA1AF04" w14:textId="7DE96DD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6</w:t>
            </w:r>
          </w:p>
        </w:tc>
      </w:tr>
      <w:tr w:rsidR="00DD3F34" w:rsidRPr="009E5255" w14:paraId="3C651A8A" w14:textId="77777777" w:rsidTr="00BD3781">
        <w:trPr>
          <w:trHeight w:val="20"/>
        </w:trPr>
        <w:tc>
          <w:tcPr>
            <w:tcW w:w="1696" w:type="dxa"/>
            <w:shd w:val="clear" w:color="auto" w:fill="auto"/>
            <w:noWrap/>
            <w:vAlign w:val="bottom"/>
            <w:hideMark/>
          </w:tcPr>
          <w:p w14:paraId="54F0A26C"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Docetaxel</w:t>
            </w:r>
          </w:p>
        </w:tc>
        <w:tc>
          <w:tcPr>
            <w:tcW w:w="851" w:type="dxa"/>
            <w:shd w:val="clear" w:color="auto" w:fill="auto"/>
            <w:noWrap/>
          </w:tcPr>
          <w:p w14:paraId="2E93E879" w14:textId="7F276E6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24</w:t>
            </w:r>
          </w:p>
        </w:tc>
        <w:tc>
          <w:tcPr>
            <w:tcW w:w="992" w:type="dxa"/>
            <w:shd w:val="clear" w:color="auto" w:fill="auto"/>
            <w:noWrap/>
          </w:tcPr>
          <w:p w14:paraId="7B4A2F43" w14:textId="26C3402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1237</w:t>
            </w:r>
          </w:p>
        </w:tc>
        <w:tc>
          <w:tcPr>
            <w:tcW w:w="992" w:type="dxa"/>
            <w:shd w:val="clear" w:color="auto" w:fill="auto"/>
            <w:noWrap/>
          </w:tcPr>
          <w:p w14:paraId="68041E37" w14:textId="2B81172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11</w:t>
            </w:r>
          </w:p>
        </w:tc>
        <w:tc>
          <w:tcPr>
            <w:tcW w:w="828" w:type="dxa"/>
            <w:shd w:val="clear" w:color="auto" w:fill="auto"/>
            <w:noWrap/>
          </w:tcPr>
          <w:p w14:paraId="01080E02" w14:textId="1262C84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406</w:t>
            </w:r>
          </w:p>
        </w:tc>
        <w:tc>
          <w:tcPr>
            <w:tcW w:w="986" w:type="dxa"/>
            <w:shd w:val="clear" w:color="auto" w:fill="auto"/>
            <w:noWrap/>
          </w:tcPr>
          <w:p w14:paraId="2D0E1707" w14:textId="72A9343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612</w:t>
            </w:r>
          </w:p>
        </w:tc>
        <w:tc>
          <w:tcPr>
            <w:tcW w:w="987" w:type="dxa"/>
            <w:shd w:val="clear" w:color="auto" w:fill="auto"/>
            <w:noWrap/>
          </w:tcPr>
          <w:p w14:paraId="10963925" w14:textId="6044EA3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41</w:t>
            </w:r>
          </w:p>
        </w:tc>
        <w:tc>
          <w:tcPr>
            <w:tcW w:w="986" w:type="dxa"/>
            <w:shd w:val="clear" w:color="auto" w:fill="auto"/>
            <w:noWrap/>
          </w:tcPr>
          <w:p w14:paraId="6E1AF800" w14:textId="4ED9F75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049</w:t>
            </w:r>
          </w:p>
        </w:tc>
        <w:tc>
          <w:tcPr>
            <w:tcW w:w="987" w:type="dxa"/>
            <w:shd w:val="clear" w:color="auto" w:fill="auto"/>
            <w:noWrap/>
          </w:tcPr>
          <w:p w14:paraId="1BA8F8FF" w14:textId="1AF31A7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875</w:t>
            </w:r>
          </w:p>
        </w:tc>
      </w:tr>
      <w:tr w:rsidR="00DD3F34" w:rsidRPr="009E5255" w14:paraId="6DFA57EF" w14:textId="77777777" w:rsidTr="00BD3781">
        <w:trPr>
          <w:trHeight w:val="20"/>
        </w:trPr>
        <w:tc>
          <w:tcPr>
            <w:tcW w:w="1696" w:type="dxa"/>
            <w:shd w:val="clear" w:color="auto" w:fill="auto"/>
            <w:noWrap/>
            <w:vAlign w:val="bottom"/>
            <w:hideMark/>
          </w:tcPr>
          <w:p w14:paraId="0DB7FA0D"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Doxorubicin</w:t>
            </w:r>
          </w:p>
        </w:tc>
        <w:tc>
          <w:tcPr>
            <w:tcW w:w="851" w:type="dxa"/>
            <w:shd w:val="clear" w:color="auto" w:fill="auto"/>
            <w:noWrap/>
          </w:tcPr>
          <w:p w14:paraId="660076FF" w14:textId="7B4A970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24</w:t>
            </w:r>
          </w:p>
        </w:tc>
        <w:tc>
          <w:tcPr>
            <w:tcW w:w="992" w:type="dxa"/>
            <w:shd w:val="clear" w:color="auto" w:fill="auto"/>
            <w:noWrap/>
          </w:tcPr>
          <w:p w14:paraId="3AE21045" w14:textId="7791AF6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484</w:t>
            </w:r>
          </w:p>
        </w:tc>
        <w:tc>
          <w:tcPr>
            <w:tcW w:w="992" w:type="dxa"/>
            <w:shd w:val="clear" w:color="auto" w:fill="auto"/>
            <w:noWrap/>
          </w:tcPr>
          <w:p w14:paraId="0D96F5AB" w14:textId="2B03E36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56</w:t>
            </w:r>
          </w:p>
        </w:tc>
        <w:tc>
          <w:tcPr>
            <w:tcW w:w="828" w:type="dxa"/>
            <w:shd w:val="clear" w:color="auto" w:fill="auto"/>
            <w:noWrap/>
          </w:tcPr>
          <w:p w14:paraId="735B6959" w14:textId="4F37DB8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668</w:t>
            </w:r>
          </w:p>
        </w:tc>
        <w:tc>
          <w:tcPr>
            <w:tcW w:w="986" w:type="dxa"/>
            <w:shd w:val="clear" w:color="auto" w:fill="auto"/>
            <w:noWrap/>
          </w:tcPr>
          <w:p w14:paraId="14E57F6F" w14:textId="2CEDC69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016</w:t>
            </w:r>
          </w:p>
        </w:tc>
        <w:tc>
          <w:tcPr>
            <w:tcW w:w="987" w:type="dxa"/>
            <w:shd w:val="clear" w:color="auto" w:fill="auto"/>
            <w:noWrap/>
          </w:tcPr>
          <w:p w14:paraId="435681CB" w14:textId="38E7CAE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775</w:t>
            </w:r>
          </w:p>
        </w:tc>
        <w:tc>
          <w:tcPr>
            <w:tcW w:w="986" w:type="dxa"/>
            <w:shd w:val="clear" w:color="auto" w:fill="auto"/>
            <w:noWrap/>
          </w:tcPr>
          <w:p w14:paraId="68BE12A0" w14:textId="2F5F96B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212</w:t>
            </w:r>
          </w:p>
        </w:tc>
        <w:tc>
          <w:tcPr>
            <w:tcW w:w="987" w:type="dxa"/>
            <w:shd w:val="clear" w:color="auto" w:fill="auto"/>
            <w:noWrap/>
          </w:tcPr>
          <w:p w14:paraId="5EDD61B5" w14:textId="01250CE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257</w:t>
            </w:r>
          </w:p>
        </w:tc>
      </w:tr>
      <w:tr w:rsidR="00DD3F34" w:rsidRPr="009E5255" w14:paraId="4C46A4BB" w14:textId="77777777" w:rsidTr="00BD3781">
        <w:trPr>
          <w:trHeight w:val="20"/>
        </w:trPr>
        <w:tc>
          <w:tcPr>
            <w:tcW w:w="1696" w:type="dxa"/>
            <w:shd w:val="clear" w:color="auto" w:fill="auto"/>
            <w:noWrap/>
            <w:vAlign w:val="bottom"/>
            <w:hideMark/>
          </w:tcPr>
          <w:p w14:paraId="380C5D57"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Doxorubicin-Hydrochloride</w:t>
            </w:r>
          </w:p>
        </w:tc>
        <w:tc>
          <w:tcPr>
            <w:tcW w:w="851" w:type="dxa"/>
            <w:shd w:val="clear" w:color="auto" w:fill="auto"/>
            <w:noWrap/>
          </w:tcPr>
          <w:p w14:paraId="4D65B3A3" w14:textId="056C8C0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1</w:t>
            </w:r>
          </w:p>
        </w:tc>
        <w:tc>
          <w:tcPr>
            <w:tcW w:w="992" w:type="dxa"/>
            <w:shd w:val="clear" w:color="auto" w:fill="auto"/>
            <w:noWrap/>
          </w:tcPr>
          <w:p w14:paraId="51A956AB" w14:textId="3045A6E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323</w:t>
            </w:r>
          </w:p>
        </w:tc>
        <w:tc>
          <w:tcPr>
            <w:tcW w:w="992" w:type="dxa"/>
            <w:shd w:val="clear" w:color="auto" w:fill="auto"/>
            <w:noWrap/>
          </w:tcPr>
          <w:p w14:paraId="686ED1E2" w14:textId="7B213C5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2</w:t>
            </w:r>
          </w:p>
        </w:tc>
        <w:tc>
          <w:tcPr>
            <w:tcW w:w="828" w:type="dxa"/>
            <w:shd w:val="clear" w:color="auto" w:fill="auto"/>
            <w:noWrap/>
          </w:tcPr>
          <w:p w14:paraId="7E76BD4A" w14:textId="45142A7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167</w:t>
            </w:r>
          </w:p>
        </w:tc>
        <w:tc>
          <w:tcPr>
            <w:tcW w:w="986" w:type="dxa"/>
            <w:shd w:val="clear" w:color="auto" w:fill="auto"/>
            <w:noWrap/>
          </w:tcPr>
          <w:p w14:paraId="2C48B931" w14:textId="31AEAFB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69</w:t>
            </w:r>
          </w:p>
        </w:tc>
        <w:tc>
          <w:tcPr>
            <w:tcW w:w="987" w:type="dxa"/>
            <w:shd w:val="clear" w:color="auto" w:fill="auto"/>
            <w:noWrap/>
          </w:tcPr>
          <w:p w14:paraId="7CF569A2" w14:textId="1596C83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04</w:t>
            </w:r>
          </w:p>
        </w:tc>
        <w:tc>
          <w:tcPr>
            <w:tcW w:w="986" w:type="dxa"/>
            <w:shd w:val="clear" w:color="auto" w:fill="auto"/>
            <w:noWrap/>
          </w:tcPr>
          <w:p w14:paraId="6DE26E13" w14:textId="548B67D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407</w:t>
            </w:r>
          </w:p>
        </w:tc>
        <w:tc>
          <w:tcPr>
            <w:tcW w:w="987" w:type="dxa"/>
            <w:shd w:val="clear" w:color="auto" w:fill="auto"/>
            <w:noWrap/>
          </w:tcPr>
          <w:p w14:paraId="22A5C36B" w14:textId="031C04C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60</w:t>
            </w:r>
          </w:p>
        </w:tc>
      </w:tr>
      <w:tr w:rsidR="00DD3F34" w:rsidRPr="009E5255" w14:paraId="45D3DEC4" w14:textId="77777777" w:rsidTr="00BD3781">
        <w:trPr>
          <w:trHeight w:val="20"/>
        </w:trPr>
        <w:tc>
          <w:tcPr>
            <w:tcW w:w="1696" w:type="dxa"/>
            <w:shd w:val="clear" w:color="auto" w:fill="auto"/>
            <w:noWrap/>
            <w:vAlign w:val="bottom"/>
            <w:hideMark/>
          </w:tcPr>
          <w:p w14:paraId="4D2A7100"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Durvalumab</w:t>
            </w:r>
          </w:p>
        </w:tc>
        <w:tc>
          <w:tcPr>
            <w:tcW w:w="851" w:type="dxa"/>
            <w:shd w:val="clear" w:color="auto" w:fill="auto"/>
            <w:noWrap/>
          </w:tcPr>
          <w:p w14:paraId="703DE962" w14:textId="5FE709C7"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992" w:type="dxa"/>
            <w:shd w:val="clear" w:color="auto" w:fill="auto"/>
            <w:noWrap/>
          </w:tcPr>
          <w:p w14:paraId="122F5362" w14:textId="64F0971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967</w:t>
            </w:r>
          </w:p>
        </w:tc>
        <w:tc>
          <w:tcPr>
            <w:tcW w:w="992" w:type="dxa"/>
            <w:shd w:val="clear" w:color="auto" w:fill="auto"/>
            <w:noWrap/>
          </w:tcPr>
          <w:p w14:paraId="3C9E96F7" w14:textId="7CE23CA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w:t>
            </w:r>
          </w:p>
        </w:tc>
        <w:tc>
          <w:tcPr>
            <w:tcW w:w="828" w:type="dxa"/>
            <w:shd w:val="clear" w:color="auto" w:fill="auto"/>
            <w:noWrap/>
          </w:tcPr>
          <w:p w14:paraId="2B125CB2" w14:textId="0E3DD2F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85</w:t>
            </w:r>
          </w:p>
        </w:tc>
        <w:tc>
          <w:tcPr>
            <w:tcW w:w="986" w:type="dxa"/>
            <w:shd w:val="clear" w:color="auto" w:fill="auto"/>
            <w:noWrap/>
          </w:tcPr>
          <w:p w14:paraId="7A7ADFC5" w14:textId="74D2668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43</w:t>
            </w:r>
          </w:p>
        </w:tc>
        <w:tc>
          <w:tcPr>
            <w:tcW w:w="987" w:type="dxa"/>
            <w:shd w:val="clear" w:color="auto" w:fill="auto"/>
            <w:noWrap/>
          </w:tcPr>
          <w:p w14:paraId="56E770DE" w14:textId="46B52AD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6</w:t>
            </w:r>
          </w:p>
        </w:tc>
        <w:tc>
          <w:tcPr>
            <w:tcW w:w="986" w:type="dxa"/>
            <w:shd w:val="clear" w:color="auto" w:fill="auto"/>
            <w:noWrap/>
          </w:tcPr>
          <w:p w14:paraId="07E1C87F" w14:textId="2F39E24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65</w:t>
            </w:r>
          </w:p>
        </w:tc>
        <w:tc>
          <w:tcPr>
            <w:tcW w:w="987" w:type="dxa"/>
            <w:shd w:val="clear" w:color="auto" w:fill="auto"/>
            <w:noWrap/>
          </w:tcPr>
          <w:p w14:paraId="7BD56D6D" w14:textId="5AABC6D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32</w:t>
            </w:r>
          </w:p>
        </w:tc>
      </w:tr>
      <w:tr w:rsidR="00DD3F34" w:rsidRPr="009E5255" w14:paraId="619EE53D" w14:textId="77777777" w:rsidTr="00BD3781">
        <w:trPr>
          <w:trHeight w:val="20"/>
        </w:trPr>
        <w:tc>
          <w:tcPr>
            <w:tcW w:w="1696" w:type="dxa"/>
            <w:shd w:val="clear" w:color="auto" w:fill="auto"/>
            <w:noWrap/>
            <w:vAlign w:val="bottom"/>
            <w:hideMark/>
          </w:tcPr>
          <w:p w14:paraId="6C15DBE5"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Epirubicin</w:t>
            </w:r>
          </w:p>
        </w:tc>
        <w:tc>
          <w:tcPr>
            <w:tcW w:w="851" w:type="dxa"/>
            <w:shd w:val="clear" w:color="auto" w:fill="auto"/>
            <w:noWrap/>
          </w:tcPr>
          <w:p w14:paraId="1DA1C01A" w14:textId="0AF9082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9</w:t>
            </w:r>
          </w:p>
        </w:tc>
        <w:tc>
          <w:tcPr>
            <w:tcW w:w="992" w:type="dxa"/>
            <w:shd w:val="clear" w:color="auto" w:fill="auto"/>
            <w:noWrap/>
          </w:tcPr>
          <w:p w14:paraId="61536C1A" w14:textId="0EBA309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002</w:t>
            </w:r>
          </w:p>
        </w:tc>
        <w:tc>
          <w:tcPr>
            <w:tcW w:w="992" w:type="dxa"/>
            <w:shd w:val="clear" w:color="auto" w:fill="auto"/>
            <w:noWrap/>
          </w:tcPr>
          <w:p w14:paraId="5867064C" w14:textId="17E6A65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9</w:t>
            </w:r>
          </w:p>
        </w:tc>
        <w:tc>
          <w:tcPr>
            <w:tcW w:w="828" w:type="dxa"/>
            <w:shd w:val="clear" w:color="auto" w:fill="auto"/>
            <w:noWrap/>
          </w:tcPr>
          <w:p w14:paraId="03697E2F" w14:textId="0688F64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02</w:t>
            </w:r>
          </w:p>
        </w:tc>
        <w:tc>
          <w:tcPr>
            <w:tcW w:w="986" w:type="dxa"/>
            <w:shd w:val="clear" w:color="auto" w:fill="auto"/>
            <w:noWrap/>
          </w:tcPr>
          <w:p w14:paraId="011A8C1F" w14:textId="4F5D005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40</w:t>
            </w:r>
          </w:p>
        </w:tc>
        <w:tc>
          <w:tcPr>
            <w:tcW w:w="987" w:type="dxa"/>
            <w:shd w:val="clear" w:color="auto" w:fill="auto"/>
            <w:noWrap/>
          </w:tcPr>
          <w:p w14:paraId="727E39D4" w14:textId="3DE3282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8</w:t>
            </w:r>
          </w:p>
        </w:tc>
        <w:tc>
          <w:tcPr>
            <w:tcW w:w="986" w:type="dxa"/>
            <w:shd w:val="clear" w:color="auto" w:fill="auto"/>
            <w:noWrap/>
          </w:tcPr>
          <w:p w14:paraId="6F7D7F89" w14:textId="4E88477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23</w:t>
            </w:r>
          </w:p>
        </w:tc>
        <w:tc>
          <w:tcPr>
            <w:tcW w:w="987" w:type="dxa"/>
            <w:shd w:val="clear" w:color="auto" w:fill="auto"/>
            <w:noWrap/>
          </w:tcPr>
          <w:p w14:paraId="3C92AA5F" w14:textId="5D2B991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21</w:t>
            </w:r>
          </w:p>
        </w:tc>
      </w:tr>
      <w:tr w:rsidR="00DD3F34" w:rsidRPr="009E5255" w14:paraId="53639302" w14:textId="77777777" w:rsidTr="00BD3781">
        <w:trPr>
          <w:trHeight w:val="20"/>
        </w:trPr>
        <w:tc>
          <w:tcPr>
            <w:tcW w:w="1696" w:type="dxa"/>
            <w:shd w:val="clear" w:color="auto" w:fill="auto"/>
            <w:noWrap/>
            <w:vAlign w:val="bottom"/>
            <w:hideMark/>
          </w:tcPr>
          <w:p w14:paraId="27CD3020"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Eribulin</w:t>
            </w:r>
          </w:p>
        </w:tc>
        <w:tc>
          <w:tcPr>
            <w:tcW w:w="851" w:type="dxa"/>
            <w:shd w:val="clear" w:color="auto" w:fill="auto"/>
            <w:noWrap/>
          </w:tcPr>
          <w:p w14:paraId="05BC02BC" w14:textId="6C9E06C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6</w:t>
            </w:r>
          </w:p>
        </w:tc>
        <w:tc>
          <w:tcPr>
            <w:tcW w:w="992" w:type="dxa"/>
            <w:shd w:val="clear" w:color="auto" w:fill="auto"/>
            <w:noWrap/>
          </w:tcPr>
          <w:p w14:paraId="18C1A83D" w14:textId="0576522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765</w:t>
            </w:r>
          </w:p>
        </w:tc>
        <w:tc>
          <w:tcPr>
            <w:tcW w:w="992" w:type="dxa"/>
            <w:shd w:val="clear" w:color="auto" w:fill="auto"/>
            <w:noWrap/>
          </w:tcPr>
          <w:p w14:paraId="585FD9A4" w14:textId="2739E6C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1</w:t>
            </w:r>
          </w:p>
        </w:tc>
        <w:tc>
          <w:tcPr>
            <w:tcW w:w="828" w:type="dxa"/>
            <w:shd w:val="clear" w:color="auto" w:fill="auto"/>
            <w:noWrap/>
          </w:tcPr>
          <w:p w14:paraId="702D4C3B" w14:textId="73562C0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890</w:t>
            </w:r>
          </w:p>
        </w:tc>
        <w:tc>
          <w:tcPr>
            <w:tcW w:w="986" w:type="dxa"/>
            <w:shd w:val="clear" w:color="auto" w:fill="auto"/>
            <w:noWrap/>
          </w:tcPr>
          <w:p w14:paraId="14D2639B" w14:textId="4BE36E3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60</w:t>
            </w:r>
          </w:p>
        </w:tc>
        <w:tc>
          <w:tcPr>
            <w:tcW w:w="987" w:type="dxa"/>
            <w:shd w:val="clear" w:color="auto" w:fill="auto"/>
            <w:noWrap/>
          </w:tcPr>
          <w:p w14:paraId="6643E1A3" w14:textId="6F0923C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99</w:t>
            </w:r>
          </w:p>
        </w:tc>
        <w:tc>
          <w:tcPr>
            <w:tcW w:w="986" w:type="dxa"/>
            <w:shd w:val="clear" w:color="auto" w:fill="auto"/>
            <w:noWrap/>
          </w:tcPr>
          <w:p w14:paraId="55340A1F" w14:textId="4CAF632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705</w:t>
            </w:r>
          </w:p>
        </w:tc>
        <w:tc>
          <w:tcPr>
            <w:tcW w:w="987" w:type="dxa"/>
            <w:shd w:val="clear" w:color="auto" w:fill="auto"/>
            <w:noWrap/>
          </w:tcPr>
          <w:p w14:paraId="48753448" w14:textId="7F7C071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712</w:t>
            </w:r>
          </w:p>
        </w:tc>
      </w:tr>
      <w:tr w:rsidR="00DD3F34" w:rsidRPr="009E5255" w14:paraId="1C1212DA" w14:textId="77777777" w:rsidTr="00BD3781">
        <w:trPr>
          <w:trHeight w:val="20"/>
        </w:trPr>
        <w:tc>
          <w:tcPr>
            <w:tcW w:w="1696" w:type="dxa"/>
            <w:shd w:val="clear" w:color="auto" w:fill="auto"/>
            <w:noWrap/>
            <w:vAlign w:val="bottom"/>
            <w:hideMark/>
          </w:tcPr>
          <w:p w14:paraId="2E0BA04D"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Etoposide</w:t>
            </w:r>
          </w:p>
        </w:tc>
        <w:tc>
          <w:tcPr>
            <w:tcW w:w="851" w:type="dxa"/>
            <w:shd w:val="clear" w:color="auto" w:fill="auto"/>
            <w:noWrap/>
          </w:tcPr>
          <w:p w14:paraId="0F116505" w14:textId="5429E0F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47</w:t>
            </w:r>
          </w:p>
        </w:tc>
        <w:tc>
          <w:tcPr>
            <w:tcW w:w="992" w:type="dxa"/>
            <w:shd w:val="clear" w:color="auto" w:fill="auto"/>
            <w:noWrap/>
          </w:tcPr>
          <w:p w14:paraId="295D2964" w14:textId="65A8404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2988</w:t>
            </w:r>
          </w:p>
        </w:tc>
        <w:tc>
          <w:tcPr>
            <w:tcW w:w="992" w:type="dxa"/>
            <w:shd w:val="clear" w:color="auto" w:fill="auto"/>
            <w:noWrap/>
          </w:tcPr>
          <w:p w14:paraId="76099A1F" w14:textId="02B6570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07</w:t>
            </w:r>
          </w:p>
        </w:tc>
        <w:tc>
          <w:tcPr>
            <w:tcW w:w="828" w:type="dxa"/>
            <w:shd w:val="clear" w:color="auto" w:fill="auto"/>
            <w:noWrap/>
          </w:tcPr>
          <w:p w14:paraId="696A8B53" w14:textId="2836929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6405</w:t>
            </w:r>
          </w:p>
        </w:tc>
        <w:tc>
          <w:tcPr>
            <w:tcW w:w="986" w:type="dxa"/>
            <w:shd w:val="clear" w:color="auto" w:fill="auto"/>
            <w:noWrap/>
          </w:tcPr>
          <w:p w14:paraId="376FD6EE" w14:textId="50A1C6C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604</w:t>
            </w:r>
          </w:p>
        </w:tc>
        <w:tc>
          <w:tcPr>
            <w:tcW w:w="987" w:type="dxa"/>
            <w:shd w:val="clear" w:color="auto" w:fill="auto"/>
            <w:noWrap/>
          </w:tcPr>
          <w:p w14:paraId="589531E4" w14:textId="6952B12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21</w:t>
            </w:r>
          </w:p>
        </w:tc>
        <w:tc>
          <w:tcPr>
            <w:tcW w:w="986" w:type="dxa"/>
            <w:shd w:val="clear" w:color="auto" w:fill="auto"/>
            <w:noWrap/>
          </w:tcPr>
          <w:p w14:paraId="6EA7D1F7" w14:textId="24640E1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0323</w:t>
            </w:r>
          </w:p>
        </w:tc>
        <w:tc>
          <w:tcPr>
            <w:tcW w:w="987" w:type="dxa"/>
            <w:shd w:val="clear" w:color="auto" w:fill="auto"/>
            <w:noWrap/>
          </w:tcPr>
          <w:p w14:paraId="372EDE47" w14:textId="2D7DAD8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209</w:t>
            </w:r>
          </w:p>
        </w:tc>
      </w:tr>
      <w:tr w:rsidR="00DD3F34" w:rsidRPr="009E5255" w14:paraId="6B121F23" w14:textId="77777777" w:rsidTr="00BD3781">
        <w:trPr>
          <w:trHeight w:val="20"/>
        </w:trPr>
        <w:tc>
          <w:tcPr>
            <w:tcW w:w="1696" w:type="dxa"/>
            <w:shd w:val="clear" w:color="auto" w:fill="auto"/>
            <w:noWrap/>
            <w:vAlign w:val="bottom"/>
            <w:hideMark/>
          </w:tcPr>
          <w:p w14:paraId="7C69EC7D"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Fludarabine</w:t>
            </w:r>
          </w:p>
        </w:tc>
        <w:tc>
          <w:tcPr>
            <w:tcW w:w="851" w:type="dxa"/>
            <w:shd w:val="clear" w:color="auto" w:fill="auto"/>
            <w:noWrap/>
          </w:tcPr>
          <w:p w14:paraId="06A27990" w14:textId="4975C7D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1</w:t>
            </w:r>
          </w:p>
        </w:tc>
        <w:tc>
          <w:tcPr>
            <w:tcW w:w="992" w:type="dxa"/>
            <w:shd w:val="clear" w:color="auto" w:fill="auto"/>
            <w:noWrap/>
          </w:tcPr>
          <w:p w14:paraId="221E506C" w14:textId="4681443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81</w:t>
            </w:r>
          </w:p>
        </w:tc>
        <w:tc>
          <w:tcPr>
            <w:tcW w:w="992" w:type="dxa"/>
            <w:shd w:val="clear" w:color="auto" w:fill="auto"/>
            <w:noWrap/>
          </w:tcPr>
          <w:p w14:paraId="0000012D" w14:textId="6824125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3</w:t>
            </w:r>
          </w:p>
        </w:tc>
        <w:tc>
          <w:tcPr>
            <w:tcW w:w="828" w:type="dxa"/>
            <w:shd w:val="clear" w:color="auto" w:fill="auto"/>
            <w:noWrap/>
          </w:tcPr>
          <w:p w14:paraId="1B39C8D5" w14:textId="4AE1155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343</w:t>
            </w:r>
          </w:p>
        </w:tc>
        <w:tc>
          <w:tcPr>
            <w:tcW w:w="986" w:type="dxa"/>
            <w:shd w:val="clear" w:color="auto" w:fill="auto"/>
            <w:noWrap/>
          </w:tcPr>
          <w:p w14:paraId="12DA50AD" w14:textId="37FD3E4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93</w:t>
            </w:r>
          </w:p>
        </w:tc>
        <w:tc>
          <w:tcPr>
            <w:tcW w:w="987" w:type="dxa"/>
            <w:shd w:val="clear" w:color="auto" w:fill="auto"/>
            <w:noWrap/>
          </w:tcPr>
          <w:p w14:paraId="5C55AE13" w14:textId="094A9A5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7</w:t>
            </w:r>
          </w:p>
        </w:tc>
        <w:tc>
          <w:tcPr>
            <w:tcW w:w="986" w:type="dxa"/>
            <w:shd w:val="clear" w:color="auto" w:fill="auto"/>
            <w:noWrap/>
          </w:tcPr>
          <w:p w14:paraId="5E03F5B4" w14:textId="0E10853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23</w:t>
            </w:r>
          </w:p>
        </w:tc>
        <w:tc>
          <w:tcPr>
            <w:tcW w:w="987" w:type="dxa"/>
            <w:shd w:val="clear" w:color="auto" w:fill="auto"/>
            <w:noWrap/>
          </w:tcPr>
          <w:p w14:paraId="58F5DC52" w14:textId="2AD3D8B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89</w:t>
            </w:r>
          </w:p>
        </w:tc>
      </w:tr>
      <w:tr w:rsidR="00DD3F34" w:rsidRPr="009E5255" w14:paraId="229D13AE" w14:textId="77777777" w:rsidTr="00BD3781">
        <w:trPr>
          <w:trHeight w:val="20"/>
        </w:trPr>
        <w:tc>
          <w:tcPr>
            <w:tcW w:w="1696" w:type="dxa"/>
            <w:shd w:val="clear" w:color="auto" w:fill="auto"/>
            <w:noWrap/>
            <w:vAlign w:val="bottom"/>
            <w:hideMark/>
          </w:tcPr>
          <w:p w14:paraId="31416A64"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Fluorouracil</w:t>
            </w:r>
          </w:p>
        </w:tc>
        <w:tc>
          <w:tcPr>
            <w:tcW w:w="851" w:type="dxa"/>
            <w:shd w:val="clear" w:color="auto" w:fill="auto"/>
            <w:noWrap/>
          </w:tcPr>
          <w:p w14:paraId="359B4EBA" w14:textId="1C2CB0E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96</w:t>
            </w:r>
          </w:p>
        </w:tc>
        <w:tc>
          <w:tcPr>
            <w:tcW w:w="992" w:type="dxa"/>
            <w:shd w:val="clear" w:color="auto" w:fill="auto"/>
            <w:noWrap/>
          </w:tcPr>
          <w:p w14:paraId="22280B97" w14:textId="798A728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9641</w:t>
            </w:r>
          </w:p>
        </w:tc>
        <w:tc>
          <w:tcPr>
            <w:tcW w:w="992" w:type="dxa"/>
            <w:shd w:val="clear" w:color="auto" w:fill="auto"/>
            <w:noWrap/>
          </w:tcPr>
          <w:p w14:paraId="75516769" w14:textId="4F58166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597</w:t>
            </w:r>
          </w:p>
        </w:tc>
        <w:tc>
          <w:tcPr>
            <w:tcW w:w="828" w:type="dxa"/>
            <w:shd w:val="clear" w:color="auto" w:fill="auto"/>
            <w:noWrap/>
          </w:tcPr>
          <w:p w14:paraId="4EF912E4" w14:textId="01616A2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5934</w:t>
            </w:r>
          </w:p>
        </w:tc>
        <w:tc>
          <w:tcPr>
            <w:tcW w:w="986" w:type="dxa"/>
            <w:shd w:val="clear" w:color="auto" w:fill="auto"/>
            <w:noWrap/>
          </w:tcPr>
          <w:p w14:paraId="44569676" w14:textId="11314A9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8787</w:t>
            </w:r>
          </w:p>
        </w:tc>
        <w:tc>
          <w:tcPr>
            <w:tcW w:w="987" w:type="dxa"/>
            <w:shd w:val="clear" w:color="auto" w:fill="auto"/>
            <w:noWrap/>
          </w:tcPr>
          <w:p w14:paraId="48D6FA58" w14:textId="2B07F54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174</w:t>
            </w:r>
          </w:p>
        </w:tc>
        <w:tc>
          <w:tcPr>
            <w:tcW w:w="986" w:type="dxa"/>
            <w:shd w:val="clear" w:color="auto" w:fill="auto"/>
            <w:noWrap/>
          </w:tcPr>
          <w:p w14:paraId="7A4ED4C3" w14:textId="6B586E8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6488</w:t>
            </w:r>
          </w:p>
        </w:tc>
        <w:tc>
          <w:tcPr>
            <w:tcW w:w="987" w:type="dxa"/>
            <w:shd w:val="clear" w:color="auto" w:fill="auto"/>
            <w:noWrap/>
          </w:tcPr>
          <w:p w14:paraId="3D453207" w14:textId="3A95242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1621</w:t>
            </w:r>
          </w:p>
        </w:tc>
      </w:tr>
      <w:tr w:rsidR="00DD3F34" w:rsidRPr="009E5255" w14:paraId="63F84BFC" w14:textId="77777777" w:rsidTr="00BD3781">
        <w:trPr>
          <w:trHeight w:val="20"/>
        </w:trPr>
        <w:tc>
          <w:tcPr>
            <w:tcW w:w="1696" w:type="dxa"/>
            <w:shd w:val="clear" w:color="auto" w:fill="auto"/>
            <w:noWrap/>
            <w:vAlign w:val="bottom"/>
            <w:hideMark/>
          </w:tcPr>
          <w:p w14:paraId="7F08CB94"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Fotemustine</w:t>
            </w:r>
          </w:p>
        </w:tc>
        <w:tc>
          <w:tcPr>
            <w:tcW w:w="851" w:type="dxa"/>
            <w:shd w:val="clear" w:color="auto" w:fill="auto"/>
            <w:noWrap/>
          </w:tcPr>
          <w:p w14:paraId="0F76F703" w14:textId="3D6F0A4F"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992" w:type="dxa"/>
            <w:shd w:val="clear" w:color="auto" w:fill="auto"/>
            <w:noWrap/>
          </w:tcPr>
          <w:p w14:paraId="61EEE682" w14:textId="0699763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9</w:t>
            </w:r>
          </w:p>
        </w:tc>
        <w:tc>
          <w:tcPr>
            <w:tcW w:w="992" w:type="dxa"/>
            <w:shd w:val="clear" w:color="auto" w:fill="auto"/>
            <w:noWrap/>
          </w:tcPr>
          <w:p w14:paraId="250E00D0" w14:textId="4859DC3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w:t>
            </w:r>
          </w:p>
        </w:tc>
        <w:tc>
          <w:tcPr>
            <w:tcW w:w="828" w:type="dxa"/>
            <w:shd w:val="clear" w:color="auto" w:fill="auto"/>
            <w:noWrap/>
          </w:tcPr>
          <w:p w14:paraId="25420182" w14:textId="3A625D4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w:t>
            </w:r>
          </w:p>
        </w:tc>
        <w:tc>
          <w:tcPr>
            <w:tcW w:w="986" w:type="dxa"/>
            <w:shd w:val="clear" w:color="auto" w:fill="auto"/>
            <w:noWrap/>
          </w:tcPr>
          <w:p w14:paraId="704098D0" w14:textId="6AA1868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w:t>
            </w:r>
          </w:p>
        </w:tc>
        <w:tc>
          <w:tcPr>
            <w:tcW w:w="987" w:type="dxa"/>
            <w:shd w:val="clear" w:color="auto" w:fill="auto"/>
            <w:noWrap/>
          </w:tcPr>
          <w:p w14:paraId="7933536D" w14:textId="51B3783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w:t>
            </w:r>
          </w:p>
        </w:tc>
        <w:tc>
          <w:tcPr>
            <w:tcW w:w="986" w:type="dxa"/>
            <w:shd w:val="clear" w:color="auto" w:fill="auto"/>
            <w:noWrap/>
          </w:tcPr>
          <w:p w14:paraId="41148425" w14:textId="6D1770C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w:t>
            </w:r>
          </w:p>
        </w:tc>
        <w:tc>
          <w:tcPr>
            <w:tcW w:w="987" w:type="dxa"/>
            <w:shd w:val="clear" w:color="auto" w:fill="auto"/>
            <w:noWrap/>
          </w:tcPr>
          <w:p w14:paraId="4B1E498C" w14:textId="374F69B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w:t>
            </w:r>
          </w:p>
        </w:tc>
      </w:tr>
      <w:tr w:rsidR="00DD3F34" w:rsidRPr="009E5255" w14:paraId="4117686D" w14:textId="77777777" w:rsidTr="00BD3781">
        <w:trPr>
          <w:trHeight w:val="20"/>
        </w:trPr>
        <w:tc>
          <w:tcPr>
            <w:tcW w:w="1696" w:type="dxa"/>
            <w:shd w:val="clear" w:color="auto" w:fill="auto"/>
            <w:noWrap/>
            <w:vAlign w:val="bottom"/>
            <w:hideMark/>
          </w:tcPr>
          <w:p w14:paraId="4787F15E"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Gemcitabine</w:t>
            </w:r>
          </w:p>
        </w:tc>
        <w:tc>
          <w:tcPr>
            <w:tcW w:w="851" w:type="dxa"/>
            <w:shd w:val="clear" w:color="auto" w:fill="auto"/>
            <w:noWrap/>
          </w:tcPr>
          <w:p w14:paraId="45436F6D" w14:textId="7C97C4C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31</w:t>
            </w:r>
          </w:p>
        </w:tc>
        <w:tc>
          <w:tcPr>
            <w:tcW w:w="992" w:type="dxa"/>
            <w:shd w:val="clear" w:color="auto" w:fill="auto"/>
            <w:noWrap/>
          </w:tcPr>
          <w:p w14:paraId="47167EFD" w14:textId="6565200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6866</w:t>
            </w:r>
          </w:p>
        </w:tc>
        <w:tc>
          <w:tcPr>
            <w:tcW w:w="992" w:type="dxa"/>
            <w:shd w:val="clear" w:color="auto" w:fill="auto"/>
            <w:noWrap/>
          </w:tcPr>
          <w:p w14:paraId="45129A4F" w14:textId="738B3BB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25</w:t>
            </w:r>
          </w:p>
        </w:tc>
        <w:tc>
          <w:tcPr>
            <w:tcW w:w="828" w:type="dxa"/>
            <w:shd w:val="clear" w:color="auto" w:fill="auto"/>
            <w:noWrap/>
          </w:tcPr>
          <w:p w14:paraId="75B69FD6" w14:textId="3F7E764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4754</w:t>
            </w:r>
          </w:p>
        </w:tc>
        <w:tc>
          <w:tcPr>
            <w:tcW w:w="986" w:type="dxa"/>
            <w:shd w:val="clear" w:color="auto" w:fill="auto"/>
            <w:noWrap/>
          </w:tcPr>
          <w:p w14:paraId="7A1EDE75" w14:textId="718D695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729</w:t>
            </w:r>
          </w:p>
        </w:tc>
        <w:tc>
          <w:tcPr>
            <w:tcW w:w="987" w:type="dxa"/>
            <w:shd w:val="clear" w:color="auto" w:fill="auto"/>
            <w:noWrap/>
          </w:tcPr>
          <w:p w14:paraId="0D492951" w14:textId="591055F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19</w:t>
            </w:r>
          </w:p>
        </w:tc>
        <w:tc>
          <w:tcPr>
            <w:tcW w:w="986" w:type="dxa"/>
            <w:shd w:val="clear" w:color="auto" w:fill="auto"/>
            <w:noWrap/>
          </w:tcPr>
          <w:p w14:paraId="4AC2B0D0" w14:textId="62BE2F9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8769</w:t>
            </w:r>
          </w:p>
        </w:tc>
        <w:tc>
          <w:tcPr>
            <w:tcW w:w="987" w:type="dxa"/>
            <w:shd w:val="clear" w:color="auto" w:fill="auto"/>
            <w:noWrap/>
          </w:tcPr>
          <w:p w14:paraId="2A05F1BB" w14:textId="35352F7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3827</w:t>
            </w:r>
          </w:p>
        </w:tc>
      </w:tr>
      <w:tr w:rsidR="00DD3F34" w:rsidRPr="009E5255" w14:paraId="65F99A79" w14:textId="77777777" w:rsidTr="00BD3781">
        <w:trPr>
          <w:trHeight w:val="20"/>
        </w:trPr>
        <w:tc>
          <w:tcPr>
            <w:tcW w:w="1696" w:type="dxa"/>
            <w:shd w:val="clear" w:color="auto" w:fill="auto"/>
            <w:noWrap/>
            <w:vAlign w:val="bottom"/>
            <w:hideMark/>
          </w:tcPr>
          <w:p w14:paraId="3A0E011A"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Idarubicin</w:t>
            </w:r>
          </w:p>
        </w:tc>
        <w:tc>
          <w:tcPr>
            <w:tcW w:w="851" w:type="dxa"/>
            <w:shd w:val="clear" w:color="auto" w:fill="auto"/>
            <w:noWrap/>
          </w:tcPr>
          <w:p w14:paraId="464D24AD" w14:textId="67EB4B91"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992" w:type="dxa"/>
            <w:shd w:val="clear" w:color="auto" w:fill="auto"/>
            <w:noWrap/>
          </w:tcPr>
          <w:p w14:paraId="1884DFB6" w14:textId="546AC01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8</w:t>
            </w:r>
          </w:p>
        </w:tc>
        <w:tc>
          <w:tcPr>
            <w:tcW w:w="992" w:type="dxa"/>
            <w:shd w:val="clear" w:color="auto" w:fill="auto"/>
            <w:noWrap/>
          </w:tcPr>
          <w:p w14:paraId="3C86FAF2" w14:textId="1E59419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w:t>
            </w:r>
          </w:p>
        </w:tc>
        <w:tc>
          <w:tcPr>
            <w:tcW w:w="828" w:type="dxa"/>
            <w:shd w:val="clear" w:color="auto" w:fill="auto"/>
            <w:noWrap/>
          </w:tcPr>
          <w:p w14:paraId="2155E7BD" w14:textId="613575D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45</w:t>
            </w:r>
          </w:p>
        </w:tc>
        <w:tc>
          <w:tcPr>
            <w:tcW w:w="986" w:type="dxa"/>
            <w:shd w:val="clear" w:color="auto" w:fill="auto"/>
            <w:noWrap/>
          </w:tcPr>
          <w:p w14:paraId="77A7FE9F" w14:textId="5AF6F0A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1</w:t>
            </w:r>
          </w:p>
        </w:tc>
        <w:tc>
          <w:tcPr>
            <w:tcW w:w="987" w:type="dxa"/>
            <w:shd w:val="clear" w:color="auto" w:fill="auto"/>
            <w:noWrap/>
          </w:tcPr>
          <w:p w14:paraId="02E0061D" w14:textId="4E7C1DC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w:t>
            </w:r>
          </w:p>
        </w:tc>
        <w:tc>
          <w:tcPr>
            <w:tcW w:w="986" w:type="dxa"/>
            <w:shd w:val="clear" w:color="auto" w:fill="auto"/>
            <w:noWrap/>
          </w:tcPr>
          <w:p w14:paraId="67572CD2" w14:textId="0A900C1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4</w:t>
            </w:r>
          </w:p>
        </w:tc>
        <w:tc>
          <w:tcPr>
            <w:tcW w:w="987" w:type="dxa"/>
            <w:shd w:val="clear" w:color="auto" w:fill="auto"/>
            <w:noWrap/>
          </w:tcPr>
          <w:p w14:paraId="165F6D87" w14:textId="532D17F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3</w:t>
            </w:r>
          </w:p>
        </w:tc>
      </w:tr>
      <w:tr w:rsidR="00DD3F34" w:rsidRPr="009E5255" w14:paraId="5D48FD41" w14:textId="77777777" w:rsidTr="00BD3781">
        <w:trPr>
          <w:trHeight w:val="20"/>
        </w:trPr>
        <w:tc>
          <w:tcPr>
            <w:tcW w:w="1696" w:type="dxa"/>
            <w:shd w:val="clear" w:color="auto" w:fill="auto"/>
            <w:noWrap/>
            <w:vAlign w:val="bottom"/>
            <w:hideMark/>
          </w:tcPr>
          <w:p w14:paraId="33A80A45"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Ifosfamide</w:t>
            </w:r>
          </w:p>
        </w:tc>
        <w:tc>
          <w:tcPr>
            <w:tcW w:w="851" w:type="dxa"/>
            <w:shd w:val="clear" w:color="auto" w:fill="auto"/>
            <w:noWrap/>
          </w:tcPr>
          <w:p w14:paraId="509ECBA3" w14:textId="03FE16E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0</w:t>
            </w:r>
          </w:p>
        </w:tc>
        <w:tc>
          <w:tcPr>
            <w:tcW w:w="992" w:type="dxa"/>
            <w:shd w:val="clear" w:color="auto" w:fill="auto"/>
            <w:noWrap/>
          </w:tcPr>
          <w:p w14:paraId="76F70C7F" w14:textId="45C0AB0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84</w:t>
            </w:r>
          </w:p>
        </w:tc>
        <w:tc>
          <w:tcPr>
            <w:tcW w:w="992" w:type="dxa"/>
            <w:shd w:val="clear" w:color="auto" w:fill="auto"/>
            <w:noWrap/>
          </w:tcPr>
          <w:p w14:paraId="7EA74DA2" w14:textId="0B6D031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6</w:t>
            </w:r>
          </w:p>
        </w:tc>
        <w:tc>
          <w:tcPr>
            <w:tcW w:w="828" w:type="dxa"/>
            <w:shd w:val="clear" w:color="auto" w:fill="auto"/>
            <w:noWrap/>
          </w:tcPr>
          <w:p w14:paraId="735A3676" w14:textId="701CF00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280</w:t>
            </w:r>
          </w:p>
        </w:tc>
        <w:tc>
          <w:tcPr>
            <w:tcW w:w="986" w:type="dxa"/>
            <w:shd w:val="clear" w:color="auto" w:fill="auto"/>
            <w:noWrap/>
          </w:tcPr>
          <w:p w14:paraId="66E83B62" w14:textId="213253B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53</w:t>
            </w:r>
          </w:p>
        </w:tc>
        <w:tc>
          <w:tcPr>
            <w:tcW w:w="987" w:type="dxa"/>
            <w:shd w:val="clear" w:color="auto" w:fill="auto"/>
            <w:noWrap/>
          </w:tcPr>
          <w:p w14:paraId="763B1BCE" w14:textId="22C1FBB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4</w:t>
            </w:r>
          </w:p>
        </w:tc>
        <w:tc>
          <w:tcPr>
            <w:tcW w:w="986" w:type="dxa"/>
            <w:shd w:val="clear" w:color="auto" w:fill="auto"/>
            <w:noWrap/>
          </w:tcPr>
          <w:p w14:paraId="54A69BAE" w14:textId="06E2F88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19</w:t>
            </w:r>
          </w:p>
        </w:tc>
        <w:tc>
          <w:tcPr>
            <w:tcW w:w="987" w:type="dxa"/>
            <w:shd w:val="clear" w:color="auto" w:fill="auto"/>
            <w:noWrap/>
          </w:tcPr>
          <w:p w14:paraId="16AF4724" w14:textId="4C64DA0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42</w:t>
            </w:r>
          </w:p>
        </w:tc>
      </w:tr>
      <w:tr w:rsidR="00DD3F34" w:rsidRPr="009E5255" w14:paraId="73A4AB2F" w14:textId="77777777" w:rsidTr="00BD3781">
        <w:trPr>
          <w:trHeight w:val="20"/>
        </w:trPr>
        <w:tc>
          <w:tcPr>
            <w:tcW w:w="1696" w:type="dxa"/>
            <w:shd w:val="clear" w:color="auto" w:fill="auto"/>
            <w:noWrap/>
            <w:vAlign w:val="bottom"/>
            <w:hideMark/>
          </w:tcPr>
          <w:p w14:paraId="542883E6" w14:textId="25A8CD02"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 xml:space="preserve">Inotuzumab </w:t>
            </w:r>
          </w:p>
        </w:tc>
        <w:tc>
          <w:tcPr>
            <w:tcW w:w="851" w:type="dxa"/>
            <w:shd w:val="clear" w:color="auto" w:fill="auto"/>
            <w:noWrap/>
          </w:tcPr>
          <w:p w14:paraId="3158EDDD" w14:textId="48BEF5D5"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992" w:type="dxa"/>
            <w:shd w:val="clear" w:color="auto" w:fill="auto"/>
            <w:noWrap/>
          </w:tcPr>
          <w:p w14:paraId="3BAA12EC" w14:textId="540C7AC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8</w:t>
            </w:r>
          </w:p>
        </w:tc>
        <w:tc>
          <w:tcPr>
            <w:tcW w:w="992" w:type="dxa"/>
            <w:shd w:val="clear" w:color="auto" w:fill="auto"/>
            <w:noWrap/>
          </w:tcPr>
          <w:p w14:paraId="06A4C732" w14:textId="60E9C564"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828" w:type="dxa"/>
            <w:shd w:val="clear" w:color="auto" w:fill="auto"/>
            <w:noWrap/>
          </w:tcPr>
          <w:p w14:paraId="7A7A8C5F" w14:textId="7DD0293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w:t>
            </w:r>
          </w:p>
        </w:tc>
        <w:tc>
          <w:tcPr>
            <w:tcW w:w="986" w:type="dxa"/>
            <w:shd w:val="clear" w:color="auto" w:fill="auto"/>
            <w:noWrap/>
          </w:tcPr>
          <w:p w14:paraId="4A681617" w14:textId="35CB2BC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w:t>
            </w:r>
          </w:p>
        </w:tc>
        <w:tc>
          <w:tcPr>
            <w:tcW w:w="987" w:type="dxa"/>
            <w:shd w:val="clear" w:color="auto" w:fill="auto"/>
            <w:noWrap/>
          </w:tcPr>
          <w:p w14:paraId="16245AAE" w14:textId="4E5A6B3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w:t>
            </w:r>
          </w:p>
        </w:tc>
        <w:tc>
          <w:tcPr>
            <w:tcW w:w="986" w:type="dxa"/>
            <w:shd w:val="clear" w:color="auto" w:fill="auto"/>
            <w:noWrap/>
          </w:tcPr>
          <w:p w14:paraId="0BB79563" w14:textId="7DD12B7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8</w:t>
            </w:r>
          </w:p>
        </w:tc>
        <w:tc>
          <w:tcPr>
            <w:tcW w:w="987" w:type="dxa"/>
            <w:shd w:val="clear" w:color="auto" w:fill="auto"/>
            <w:noWrap/>
          </w:tcPr>
          <w:p w14:paraId="1CEAB814" w14:textId="5C7CB34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w:t>
            </w:r>
          </w:p>
        </w:tc>
      </w:tr>
      <w:tr w:rsidR="00DD3F34" w:rsidRPr="009E5255" w14:paraId="5C3F4134" w14:textId="77777777" w:rsidTr="00BD3781">
        <w:trPr>
          <w:trHeight w:val="20"/>
        </w:trPr>
        <w:tc>
          <w:tcPr>
            <w:tcW w:w="1696" w:type="dxa"/>
            <w:shd w:val="clear" w:color="auto" w:fill="auto"/>
            <w:noWrap/>
            <w:vAlign w:val="bottom"/>
            <w:hideMark/>
          </w:tcPr>
          <w:p w14:paraId="0F4814B3"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Ipilimumab</w:t>
            </w:r>
          </w:p>
        </w:tc>
        <w:tc>
          <w:tcPr>
            <w:tcW w:w="851" w:type="dxa"/>
            <w:shd w:val="clear" w:color="auto" w:fill="auto"/>
            <w:noWrap/>
          </w:tcPr>
          <w:p w14:paraId="5B4EDCC9" w14:textId="36F6257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9</w:t>
            </w:r>
          </w:p>
        </w:tc>
        <w:tc>
          <w:tcPr>
            <w:tcW w:w="992" w:type="dxa"/>
            <w:shd w:val="clear" w:color="auto" w:fill="auto"/>
            <w:noWrap/>
          </w:tcPr>
          <w:p w14:paraId="7B78E8FA" w14:textId="1C0870C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566</w:t>
            </w:r>
          </w:p>
        </w:tc>
        <w:tc>
          <w:tcPr>
            <w:tcW w:w="992" w:type="dxa"/>
            <w:shd w:val="clear" w:color="auto" w:fill="auto"/>
            <w:noWrap/>
          </w:tcPr>
          <w:p w14:paraId="688EB67B" w14:textId="0ADAF8E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8</w:t>
            </w:r>
          </w:p>
        </w:tc>
        <w:tc>
          <w:tcPr>
            <w:tcW w:w="828" w:type="dxa"/>
            <w:shd w:val="clear" w:color="auto" w:fill="auto"/>
            <w:noWrap/>
          </w:tcPr>
          <w:p w14:paraId="45FB69AB" w14:textId="0D8C814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28</w:t>
            </w:r>
          </w:p>
        </w:tc>
        <w:tc>
          <w:tcPr>
            <w:tcW w:w="986" w:type="dxa"/>
            <w:shd w:val="clear" w:color="auto" w:fill="auto"/>
            <w:noWrap/>
          </w:tcPr>
          <w:p w14:paraId="5911AEEB" w14:textId="6247565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52</w:t>
            </w:r>
          </w:p>
        </w:tc>
        <w:tc>
          <w:tcPr>
            <w:tcW w:w="987" w:type="dxa"/>
            <w:shd w:val="clear" w:color="auto" w:fill="auto"/>
            <w:noWrap/>
          </w:tcPr>
          <w:p w14:paraId="1670597F" w14:textId="65C7CBC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6</w:t>
            </w:r>
          </w:p>
        </w:tc>
        <w:tc>
          <w:tcPr>
            <w:tcW w:w="986" w:type="dxa"/>
            <w:shd w:val="clear" w:color="auto" w:fill="auto"/>
            <w:noWrap/>
          </w:tcPr>
          <w:p w14:paraId="6F2614BB" w14:textId="3CE257E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11</w:t>
            </w:r>
          </w:p>
        </w:tc>
        <w:tc>
          <w:tcPr>
            <w:tcW w:w="987" w:type="dxa"/>
            <w:shd w:val="clear" w:color="auto" w:fill="auto"/>
            <w:noWrap/>
          </w:tcPr>
          <w:p w14:paraId="22F64199" w14:textId="5253305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99</w:t>
            </w:r>
          </w:p>
        </w:tc>
      </w:tr>
      <w:tr w:rsidR="00DD3F34" w:rsidRPr="009E5255" w14:paraId="54B305AA" w14:textId="77777777" w:rsidTr="00BD3781">
        <w:trPr>
          <w:trHeight w:val="20"/>
        </w:trPr>
        <w:tc>
          <w:tcPr>
            <w:tcW w:w="1696" w:type="dxa"/>
            <w:shd w:val="clear" w:color="auto" w:fill="auto"/>
            <w:noWrap/>
            <w:vAlign w:val="bottom"/>
            <w:hideMark/>
          </w:tcPr>
          <w:p w14:paraId="01B551B2"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Irinotecan</w:t>
            </w:r>
          </w:p>
        </w:tc>
        <w:tc>
          <w:tcPr>
            <w:tcW w:w="851" w:type="dxa"/>
            <w:shd w:val="clear" w:color="auto" w:fill="auto"/>
            <w:noWrap/>
          </w:tcPr>
          <w:p w14:paraId="240BB910" w14:textId="5C72DB1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3</w:t>
            </w:r>
          </w:p>
        </w:tc>
        <w:tc>
          <w:tcPr>
            <w:tcW w:w="992" w:type="dxa"/>
            <w:shd w:val="clear" w:color="auto" w:fill="auto"/>
            <w:noWrap/>
          </w:tcPr>
          <w:p w14:paraId="70C75269" w14:textId="3D4AE40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7228</w:t>
            </w:r>
          </w:p>
        </w:tc>
        <w:tc>
          <w:tcPr>
            <w:tcW w:w="992" w:type="dxa"/>
            <w:shd w:val="clear" w:color="auto" w:fill="auto"/>
            <w:noWrap/>
          </w:tcPr>
          <w:p w14:paraId="29B16E72" w14:textId="7D19E97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21</w:t>
            </w:r>
          </w:p>
        </w:tc>
        <w:tc>
          <w:tcPr>
            <w:tcW w:w="828" w:type="dxa"/>
            <w:shd w:val="clear" w:color="auto" w:fill="auto"/>
            <w:noWrap/>
          </w:tcPr>
          <w:p w14:paraId="16E6DF43" w14:textId="661EFBD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823</w:t>
            </w:r>
          </w:p>
        </w:tc>
        <w:tc>
          <w:tcPr>
            <w:tcW w:w="986" w:type="dxa"/>
            <w:shd w:val="clear" w:color="auto" w:fill="auto"/>
            <w:noWrap/>
          </w:tcPr>
          <w:p w14:paraId="320FCAA2" w14:textId="4DB006C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607</w:t>
            </w:r>
          </w:p>
        </w:tc>
        <w:tc>
          <w:tcPr>
            <w:tcW w:w="987" w:type="dxa"/>
            <w:shd w:val="clear" w:color="auto" w:fill="auto"/>
            <w:noWrap/>
          </w:tcPr>
          <w:p w14:paraId="22DD72A8" w14:textId="7501B9F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471</w:t>
            </w:r>
          </w:p>
        </w:tc>
        <w:tc>
          <w:tcPr>
            <w:tcW w:w="986" w:type="dxa"/>
            <w:shd w:val="clear" w:color="auto" w:fill="auto"/>
            <w:noWrap/>
          </w:tcPr>
          <w:p w14:paraId="24846DA6" w14:textId="5E4739B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870</w:t>
            </w:r>
          </w:p>
        </w:tc>
        <w:tc>
          <w:tcPr>
            <w:tcW w:w="987" w:type="dxa"/>
            <w:shd w:val="clear" w:color="auto" w:fill="auto"/>
            <w:noWrap/>
          </w:tcPr>
          <w:p w14:paraId="076F5240" w14:textId="6D7E730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960</w:t>
            </w:r>
          </w:p>
        </w:tc>
      </w:tr>
      <w:tr w:rsidR="00DD3F34" w:rsidRPr="009E5255" w14:paraId="13E276E5" w14:textId="77777777" w:rsidTr="00BD3781">
        <w:trPr>
          <w:trHeight w:val="20"/>
        </w:trPr>
        <w:tc>
          <w:tcPr>
            <w:tcW w:w="1696" w:type="dxa"/>
            <w:shd w:val="clear" w:color="auto" w:fill="auto"/>
            <w:noWrap/>
            <w:vAlign w:val="bottom"/>
            <w:hideMark/>
          </w:tcPr>
          <w:p w14:paraId="72ED2F3C"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Methotrexate</w:t>
            </w:r>
          </w:p>
        </w:tc>
        <w:tc>
          <w:tcPr>
            <w:tcW w:w="851" w:type="dxa"/>
            <w:shd w:val="clear" w:color="auto" w:fill="auto"/>
            <w:noWrap/>
          </w:tcPr>
          <w:p w14:paraId="103A00E5" w14:textId="2710BBC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4</w:t>
            </w:r>
          </w:p>
        </w:tc>
        <w:tc>
          <w:tcPr>
            <w:tcW w:w="992" w:type="dxa"/>
            <w:shd w:val="clear" w:color="auto" w:fill="auto"/>
            <w:noWrap/>
          </w:tcPr>
          <w:p w14:paraId="1C40FA7B" w14:textId="4801678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7163</w:t>
            </w:r>
          </w:p>
        </w:tc>
        <w:tc>
          <w:tcPr>
            <w:tcW w:w="992" w:type="dxa"/>
            <w:shd w:val="clear" w:color="auto" w:fill="auto"/>
            <w:noWrap/>
          </w:tcPr>
          <w:p w14:paraId="03D5F763" w14:textId="78EDD83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3</w:t>
            </w:r>
          </w:p>
        </w:tc>
        <w:tc>
          <w:tcPr>
            <w:tcW w:w="828" w:type="dxa"/>
            <w:shd w:val="clear" w:color="auto" w:fill="auto"/>
            <w:noWrap/>
          </w:tcPr>
          <w:p w14:paraId="42803501" w14:textId="578CDA4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379</w:t>
            </w:r>
          </w:p>
        </w:tc>
        <w:tc>
          <w:tcPr>
            <w:tcW w:w="986" w:type="dxa"/>
            <w:shd w:val="clear" w:color="auto" w:fill="auto"/>
            <w:noWrap/>
          </w:tcPr>
          <w:p w14:paraId="4B7E4F5D" w14:textId="519F7C7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821</w:t>
            </w:r>
          </w:p>
        </w:tc>
        <w:tc>
          <w:tcPr>
            <w:tcW w:w="987" w:type="dxa"/>
            <w:shd w:val="clear" w:color="auto" w:fill="auto"/>
            <w:noWrap/>
          </w:tcPr>
          <w:p w14:paraId="47B7811F" w14:textId="6E7789F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127</w:t>
            </w:r>
          </w:p>
        </w:tc>
        <w:tc>
          <w:tcPr>
            <w:tcW w:w="986" w:type="dxa"/>
            <w:shd w:val="clear" w:color="auto" w:fill="auto"/>
            <w:noWrap/>
          </w:tcPr>
          <w:p w14:paraId="65E15009" w14:textId="7AF3EE2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420</w:t>
            </w:r>
          </w:p>
        </w:tc>
        <w:tc>
          <w:tcPr>
            <w:tcW w:w="987" w:type="dxa"/>
            <w:shd w:val="clear" w:color="auto" w:fill="auto"/>
            <w:noWrap/>
          </w:tcPr>
          <w:p w14:paraId="0FC857F1" w14:textId="7B03C43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889</w:t>
            </w:r>
          </w:p>
        </w:tc>
      </w:tr>
      <w:tr w:rsidR="00DD3F34" w:rsidRPr="009E5255" w14:paraId="60690271" w14:textId="77777777" w:rsidTr="00BD3781">
        <w:trPr>
          <w:trHeight w:val="20"/>
        </w:trPr>
        <w:tc>
          <w:tcPr>
            <w:tcW w:w="1696" w:type="dxa"/>
            <w:shd w:val="clear" w:color="auto" w:fill="auto"/>
            <w:noWrap/>
            <w:vAlign w:val="bottom"/>
            <w:hideMark/>
          </w:tcPr>
          <w:p w14:paraId="71F7E776"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Mitozantrone</w:t>
            </w:r>
          </w:p>
        </w:tc>
        <w:tc>
          <w:tcPr>
            <w:tcW w:w="851" w:type="dxa"/>
            <w:shd w:val="clear" w:color="auto" w:fill="auto"/>
            <w:noWrap/>
          </w:tcPr>
          <w:p w14:paraId="4E778384" w14:textId="5A8AD2B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w:t>
            </w:r>
          </w:p>
        </w:tc>
        <w:tc>
          <w:tcPr>
            <w:tcW w:w="992" w:type="dxa"/>
            <w:shd w:val="clear" w:color="auto" w:fill="auto"/>
            <w:noWrap/>
          </w:tcPr>
          <w:p w14:paraId="59FD3D49" w14:textId="1AC35A0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70</w:t>
            </w:r>
          </w:p>
        </w:tc>
        <w:tc>
          <w:tcPr>
            <w:tcW w:w="992" w:type="dxa"/>
            <w:shd w:val="clear" w:color="auto" w:fill="auto"/>
            <w:noWrap/>
          </w:tcPr>
          <w:p w14:paraId="63250DA8" w14:textId="53618F5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w:t>
            </w:r>
          </w:p>
        </w:tc>
        <w:tc>
          <w:tcPr>
            <w:tcW w:w="828" w:type="dxa"/>
            <w:shd w:val="clear" w:color="auto" w:fill="auto"/>
            <w:noWrap/>
          </w:tcPr>
          <w:p w14:paraId="1F89D4B4" w14:textId="60C3E8E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02</w:t>
            </w:r>
          </w:p>
        </w:tc>
        <w:tc>
          <w:tcPr>
            <w:tcW w:w="986" w:type="dxa"/>
            <w:shd w:val="clear" w:color="auto" w:fill="auto"/>
            <w:noWrap/>
          </w:tcPr>
          <w:p w14:paraId="05B1BBBC" w14:textId="56CB7F0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w:t>
            </w:r>
          </w:p>
        </w:tc>
        <w:tc>
          <w:tcPr>
            <w:tcW w:w="987" w:type="dxa"/>
            <w:shd w:val="clear" w:color="auto" w:fill="auto"/>
            <w:noWrap/>
          </w:tcPr>
          <w:p w14:paraId="0E7BD392" w14:textId="57D5DCF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1</w:t>
            </w:r>
          </w:p>
        </w:tc>
        <w:tc>
          <w:tcPr>
            <w:tcW w:w="986" w:type="dxa"/>
            <w:shd w:val="clear" w:color="auto" w:fill="auto"/>
            <w:noWrap/>
          </w:tcPr>
          <w:p w14:paraId="3F704B53" w14:textId="428B590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1</w:t>
            </w:r>
          </w:p>
        </w:tc>
        <w:tc>
          <w:tcPr>
            <w:tcW w:w="987" w:type="dxa"/>
            <w:shd w:val="clear" w:color="auto" w:fill="auto"/>
            <w:noWrap/>
          </w:tcPr>
          <w:p w14:paraId="52068D56" w14:textId="76E4600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8</w:t>
            </w:r>
          </w:p>
        </w:tc>
      </w:tr>
      <w:tr w:rsidR="00DD3F34" w:rsidRPr="009E5255" w14:paraId="7374E6AF" w14:textId="77777777" w:rsidTr="00BD3781">
        <w:trPr>
          <w:trHeight w:val="20"/>
        </w:trPr>
        <w:tc>
          <w:tcPr>
            <w:tcW w:w="1696" w:type="dxa"/>
            <w:shd w:val="clear" w:color="auto" w:fill="auto"/>
            <w:noWrap/>
            <w:vAlign w:val="bottom"/>
            <w:hideMark/>
          </w:tcPr>
          <w:p w14:paraId="378F9FF6"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NAB Paclitaxel</w:t>
            </w:r>
          </w:p>
        </w:tc>
        <w:tc>
          <w:tcPr>
            <w:tcW w:w="851" w:type="dxa"/>
            <w:shd w:val="clear" w:color="auto" w:fill="auto"/>
            <w:noWrap/>
          </w:tcPr>
          <w:p w14:paraId="1BF88453" w14:textId="3245B72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67</w:t>
            </w:r>
          </w:p>
        </w:tc>
        <w:tc>
          <w:tcPr>
            <w:tcW w:w="992" w:type="dxa"/>
            <w:shd w:val="clear" w:color="auto" w:fill="auto"/>
            <w:noWrap/>
          </w:tcPr>
          <w:p w14:paraId="27F92378" w14:textId="378F2FC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098</w:t>
            </w:r>
          </w:p>
        </w:tc>
        <w:tc>
          <w:tcPr>
            <w:tcW w:w="992" w:type="dxa"/>
            <w:shd w:val="clear" w:color="auto" w:fill="auto"/>
            <w:noWrap/>
          </w:tcPr>
          <w:p w14:paraId="1BD278BB" w14:textId="0B27AC8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64</w:t>
            </w:r>
          </w:p>
        </w:tc>
        <w:tc>
          <w:tcPr>
            <w:tcW w:w="828" w:type="dxa"/>
            <w:shd w:val="clear" w:color="auto" w:fill="auto"/>
            <w:noWrap/>
          </w:tcPr>
          <w:p w14:paraId="746E5202" w14:textId="0C12470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954</w:t>
            </w:r>
          </w:p>
        </w:tc>
        <w:tc>
          <w:tcPr>
            <w:tcW w:w="986" w:type="dxa"/>
            <w:shd w:val="clear" w:color="auto" w:fill="auto"/>
            <w:noWrap/>
          </w:tcPr>
          <w:p w14:paraId="474CF9C8" w14:textId="343ABF4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364</w:t>
            </w:r>
          </w:p>
        </w:tc>
        <w:tc>
          <w:tcPr>
            <w:tcW w:w="987" w:type="dxa"/>
            <w:shd w:val="clear" w:color="auto" w:fill="auto"/>
            <w:noWrap/>
          </w:tcPr>
          <w:p w14:paraId="6F174C96" w14:textId="4CC9502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70</w:t>
            </w:r>
          </w:p>
        </w:tc>
        <w:tc>
          <w:tcPr>
            <w:tcW w:w="986" w:type="dxa"/>
            <w:shd w:val="clear" w:color="auto" w:fill="auto"/>
            <w:noWrap/>
          </w:tcPr>
          <w:p w14:paraId="6BE21C03" w14:textId="6213B81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842</w:t>
            </w:r>
          </w:p>
        </w:tc>
        <w:tc>
          <w:tcPr>
            <w:tcW w:w="987" w:type="dxa"/>
            <w:shd w:val="clear" w:color="auto" w:fill="auto"/>
            <w:noWrap/>
          </w:tcPr>
          <w:p w14:paraId="5C59934D" w14:textId="298A036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458</w:t>
            </w:r>
          </w:p>
        </w:tc>
      </w:tr>
      <w:tr w:rsidR="00DD3F34" w:rsidRPr="009E5255" w14:paraId="56E50C07" w14:textId="77777777" w:rsidTr="00BD3781">
        <w:trPr>
          <w:trHeight w:val="20"/>
        </w:trPr>
        <w:tc>
          <w:tcPr>
            <w:tcW w:w="1696" w:type="dxa"/>
            <w:shd w:val="clear" w:color="auto" w:fill="auto"/>
            <w:noWrap/>
            <w:vAlign w:val="bottom"/>
            <w:hideMark/>
          </w:tcPr>
          <w:p w14:paraId="66C2AF20"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Nivolumab</w:t>
            </w:r>
          </w:p>
        </w:tc>
        <w:tc>
          <w:tcPr>
            <w:tcW w:w="851" w:type="dxa"/>
            <w:shd w:val="clear" w:color="auto" w:fill="auto"/>
            <w:noWrap/>
          </w:tcPr>
          <w:p w14:paraId="55C539A9" w14:textId="2EB05C7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08</w:t>
            </w:r>
          </w:p>
        </w:tc>
        <w:tc>
          <w:tcPr>
            <w:tcW w:w="992" w:type="dxa"/>
            <w:shd w:val="clear" w:color="auto" w:fill="auto"/>
            <w:noWrap/>
          </w:tcPr>
          <w:p w14:paraId="0A41FCD6" w14:textId="3ED8B60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015</w:t>
            </w:r>
          </w:p>
        </w:tc>
        <w:tc>
          <w:tcPr>
            <w:tcW w:w="992" w:type="dxa"/>
            <w:shd w:val="clear" w:color="auto" w:fill="auto"/>
            <w:noWrap/>
          </w:tcPr>
          <w:p w14:paraId="208D5B8F" w14:textId="1ACBC7C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32</w:t>
            </w:r>
          </w:p>
        </w:tc>
        <w:tc>
          <w:tcPr>
            <w:tcW w:w="828" w:type="dxa"/>
            <w:shd w:val="clear" w:color="auto" w:fill="auto"/>
            <w:noWrap/>
          </w:tcPr>
          <w:p w14:paraId="69FE512B" w14:textId="16BB7DE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7662</w:t>
            </w:r>
          </w:p>
        </w:tc>
        <w:tc>
          <w:tcPr>
            <w:tcW w:w="986" w:type="dxa"/>
            <w:shd w:val="clear" w:color="auto" w:fill="auto"/>
            <w:noWrap/>
          </w:tcPr>
          <w:p w14:paraId="5C7CBEC1" w14:textId="31D9B64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093</w:t>
            </w:r>
          </w:p>
        </w:tc>
        <w:tc>
          <w:tcPr>
            <w:tcW w:w="987" w:type="dxa"/>
            <w:shd w:val="clear" w:color="auto" w:fill="auto"/>
            <w:noWrap/>
          </w:tcPr>
          <w:p w14:paraId="38AECDAD" w14:textId="08326D7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348</w:t>
            </w:r>
          </w:p>
        </w:tc>
        <w:tc>
          <w:tcPr>
            <w:tcW w:w="986" w:type="dxa"/>
            <w:shd w:val="clear" w:color="auto" w:fill="auto"/>
            <w:noWrap/>
          </w:tcPr>
          <w:p w14:paraId="25153E57" w14:textId="119EB73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1068</w:t>
            </w:r>
          </w:p>
        </w:tc>
        <w:tc>
          <w:tcPr>
            <w:tcW w:w="987" w:type="dxa"/>
            <w:shd w:val="clear" w:color="auto" w:fill="auto"/>
            <w:noWrap/>
          </w:tcPr>
          <w:p w14:paraId="3B0556F0" w14:textId="10E68C6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194</w:t>
            </w:r>
          </w:p>
        </w:tc>
      </w:tr>
      <w:tr w:rsidR="00DD3F34" w:rsidRPr="009E5255" w14:paraId="3AFC3176" w14:textId="77777777" w:rsidTr="00BD3781">
        <w:trPr>
          <w:trHeight w:val="20"/>
        </w:trPr>
        <w:tc>
          <w:tcPr>
            <w:tcW w:w="1696" w:type="dxa"/>
            <w:shd w:val="clear" w:color="auto" w:fill="auto"/>
            <w:noWrap/>
            <w:vAlign w:val="bottom"/>
            <w:hideMark/>
          </w:tcPr>
          <w:p w14:paraId="2C0B5664"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Obinutuzumab</w:t>
            </w:r>
          </w:p>
        </w:tc>
        <w:tc>
          <w:tcPr>
            <w:tcW w:w="851" w:type="dxa"/>
            <w:shd w:val="clear" w:color="auto" w:fill="auto"/>
            <w:noWrap/>
          </w:tcPr>
          <w:p w14:paraId="49FDF8BE" w14:textId="77A5D8D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3</w:t>
            </w:r>
          </w:p>
        </w:tc>
        <w:tc>
          <w:tcPr>
            <w:tcW w:w="992" w:type="dxa"/>
            <w:shd w:val="clear" w:color="auto" w:fill="auto"/>
            <w:noWrap/>
          </w:tcPr>
          <w:p w14:paraId="2F3C76A1" w14:textId="307D50A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379</w:t>
            </w:r>
          </w:p>
        </w:tc>
        <w:tc>
          <w:tcPr>
            <w:tcW w:w="992" w:type="dxa"/>
            <w:shd w:val="clear" w:color="auto" w:fill="auto"/>
            <w:noWrap/>
          </w:tcPr>
          <w:p w14:paraId="3D9FBDA7" w14:textId="528C03B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6</w:t>
            </w:r>
          </w:p>
        </w:tc>
        <w:tc>
          <w:tcPr>
            <w:tcW w:w="828" w:type="dxa"/>
            <w:shd w:val="clear" w:color="auto" w:fill="auto"/>
            <w:noWrap/>
          </w:tcPr>
          <w:p w14:paraId="343B8E3B" w14:textId="60765BC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423</w:t>
            </w:r>
          </w:p>
        </w:tc>
        <w:tc>
          <w:tcPr>
            <w:tcW w:w="986" w:type="dxa"/>
            <w:shd w:val="clear" w:color="auto" w:fill="auto"/>
            <w:noWrap/>
          </w:tcPr>
          <w:p w14:paraId="6BCC29C0" w14:textId="37AC40F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90</w:t>
            </w:r>
          </w:p>
        </w:tc>
        <w:tc>
          <w:tcPr>
            <w:tcW w:w="987" w:type="dxa"/>
            <w:shd w:val="clear" w:color="auto" w:fill="auto"/>
            <w:noWrap/>
          </w:tcPr>
          <w:p w14:paraId="126A8D0F" w14:textId="6644B20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9</w:t>
            </w:r>
          </w:p>
        </w:tc>
        <w:tc>
          <w:tcPr>
            <w:tcW w:w="986" w:type="dxa"/>
            <w:shd w:val="clear" w:color="auto" w:fill="auto"/>
            <w:noWrap/>
          </w:tcPr>
          <w:p w14:paraId="1CB237EA" w14:textId="746F554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136</w:t>
            </w:r>
          </w:p>
        </w:tc>
        <w:tc>
          <w:tcPr>
            <w:tcW w:w="987" w:type="dxa"/>
            <w:shd w:val="clear" w:color="auto" w:fill="auto"/>
            <w:noWrap/>
          </w:tcPr>
          <w:p w14:paraId="7C17E013" w14:textId="6E27FD6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86</w:t>
            </w:r>
          </w:p>
        </w:tc>
      </w:tr>
      <w:tr w:rsidR="00DD3F34" w:rsidRPr="009E5255" w14:paraId="43863393" w14:textId="77777777" w:rsidTr="00BD3781">
        <w:trPr>
          <w:trHeight w:val="20"/>
        </w:trPr>
        <w:tc>
          <w:tcPr>
            <w:tcW w:w="1696" w:type="dxa"/>
            <w:shd w:val="clear" w:color="auto" w:fill="auto"/>
            <w:noWrap/>
            <w:vAlign w:val="bottom"/>
            <w:hideMark/>
          </w:tcPr>
          <w:p w14:paraId="78025FBE"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Ofatumumab</w:t>
            </w:r>
          </w:p>
        </w:tc>
        <w:tc>
          <w:tcPr>
            <w:tcW w:w="851" w:type="dxa"/>
            <w:shd w:val="clear" w:color="auto" w:fill="auto"/>
            <w:noWrap/>
          </w:tcPr>
          <w:p w14:paraId="0E200119" w14:textId="0F314CA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w:t>
            </w:r>
          </w:p>
        </w:tc>
        <w:tc>
          <w:tcPr>
            <w:tcW w:w="992" w:type="dxa"/>
            <w:shd w:val="clear" w:color="auto" w:fill="auto"/>
            <w:noWrap/>
          </w:tcPr>
          <w:p w14:paraId="7CD6E655" w14:textId="7155B23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0</w:t>
            </w:r>
          </w:p>
        </w:tc>
        <w:tc>
          <w:tcPr>
            <w:tcW w:w="992" w:type="dxa"/>
            <w:shd w:val="clear" w:color="auto" w:fill="auto"/>
            <w:noWrap/>
          </w:tcPr>
          <w:p w14:paraId="5B4F4B4E" w14:textId="7FA2361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w:t>
            </w:r>
          </w:p>
        </w:tc>
        <w:tc>
          <w:tcPr>
            <w:tcW w:w="828" w:type="dxa"/>
            <w:shd w:val="clear" w:color="auto" w:fill="auto"/>
            <w:noWrap/>
          </w:tcPr>
          <w:p w14:paraId="0C08D611" w14:textId="0D01784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06</w:t>
            </w:r>
          </w:p>
        </w:tc>
        <w:tc>
          <w:tcPr>
            <w:tcW w:w="986" w:type="dxa"/>
            <w:shd w:val="clear" w:color="auto" w:fill="auto"/>
            <w:noWrap/>
          </w:tcPr>
          <w:p w14:paraId="4A08FEC6" w14:textId="0C71167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2</w:t>
            </w:r>
          </w:p>
        </w:tc>
        <w:tc>
          <w:tcPr>
            <w:tcW w:w="987" w:type="dxa"/>
            <w:shd w:val="clear" w:color="auto" w:fill="auto"/>
            <w:noWrap/>
          </w:tcPr>
          <w:p w14:paraId="5622DF66" w14:textId="69787E3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w:t>
            </w:r>
          </w:p>
        </w:tc>
        <w:tc>
          <w:tcPr>
            <w:tcW w:w="986" w:type="dxa"/>
            <w:shd w:val="clear" w:color="auto" w:fill="auto"/>
            <w:noWrap/>
          </w:tcPr>
          <w:p w14:paraId="12E1345C" w14:textId="4E8E144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8</w:t>
            </w:r>
          </w:p>
        </w:tc>
        <w:tc>
          <w:tcPr>
            <w:tcW w:w="987" w:type="dxa"/>
            <w:shd w:val="clear" w:color="auto" w:fill="auto"/>
            <w:noWrap/>
          </w:tcPr>
          <w:p w14:paraId="64A25AE7" w14:textId="3BAC2ED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0</w:t>
            </w:r>
          </w:p>
        </w:tc>
      </w:tr>
      <w:tr w:rsidR="00DD3F34" w:rsidRPr="009E5255" w14:paraId="70C41D35" w14:textId="77777777" w:rsidTr="00BD3781">
        <w:trPr>
          <w:trHeight w:val="20"/>
        </w:trPr>
        <w:tc>
          <w:tcPr>
            <w:tcW w:w="1696" w:type="dxa"/>
            <w:shd w:val="clear" w:color="auto" w:fill="auto"/>
            <w:noWrap/>
            <w:vAlign w:val="bottom"/>
            <w:hideMark/>
          </w:tcPr>
          <w:p w14:paraId="0E755836"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Oxaliplatin</w:t>
            </w:r>
          </w:p>
        </w:tc>
        <w:tc>
          <w:tcPr>
            <w:tcW w:w="851" w:type="dxa"/>
            <w:shd w:val="clear" w:color="auto" w:fill="auto"/>
            <w:noWrap/>
          </w:tcPr>
          <w:p w14:paraId="46C5BFDF" w14:textId="578E12D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37</w:t>
            </w:r>
          </w:p>
        </w:tc>
        <w:tc>
          <w:tcPr>
            <w:tcW w:w="992" w:type="dxa"/>
            <w:shd w:val="clear" w:color="auto" w:fill="auto"/>
            <w:noWrap/>
          </w:tcPr>
          <w:p w14:paraId="2B5EA6F4" w14:textId="0076DF4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9015</w:t>
            </w:r>
          </w:p>
        </w:tc>
        <w:tc>
          <w:tcPr>
            <w:tcW w:w="992" w:type="dxa"/>
            <w:shd w:val="clear" w:color="auto" w:fill="auto"/>
            <w:noWrap/>
          </w:tcPr>
          <w:p w14:paraId="6937A96B" w14:textId="6B5FD68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70</w:t>
            </w:r>
          </w:p>
        </w:tc>
        <w:tc>
          <w:tcPr>
            <w:tcW w:w="828" w:type="dxa"/>
            <w:shd w:val="clear" w:color="auto" w:fill="auto"/>
            <w:noWrap/>
          </w:tcPr>
          <w:p w14:paraId="176B525A" w14:textId="56B67E1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445</w:t>
            </w:r>
          </w:p>
        </w:tc>
        <w:tc>
          <w:tcPr>
            <w:tcW w:w="986" w:type="dxa"/>
            <w:shd w:val="clear" w:color="auto" w:fill="auto"/>
            <w:noWrap/>
          </w:tcPr>
          <w:p w14:paraId="0B43106E" w14:textId="32103DC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882</w:t>
            </w:r>
          </w:p>
        </w:tc>
        <w:tc>
          <w:tcPr>
            <w:tcW w:w="987" w:type="dxa"/>
            <w:shd w:val="clear" w:color="auto" w:fill="auto"/>
            <w:noWrap/>
          </w:tcPr>
          <w:p w14:paraId="26D9F540" w14:textId="341FCE9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51</w:t>
            </w:r>
          </w:p>
        </w:tc>
        <w:tc>
          <w:tcPr>
            <w:tcW w:w="986" w:type="dxa"/>
            <w:shd w:val="clear" w:color="auto" w:fill="auto"/>
            <w:noWrap/>
          </w:tcPr>
          <w:p w14:paraId="12A24EF3" w14:textId="43447C7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2750</w:t>
            </w:r>
          </w:p>
        </w:tc>
        <w:tc>
          <w:tcPr>
            <w:tcW w:w="987" w:type="dxa"/>
            <w:shd w:val="clear" w:color="auto" w:fill="auto"/>
            <w:noWrap/>
          </w:tcPr>
          <w:p w14:paraId="77BB8AAE" w14:textId="3568FC9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125</w:t>
            </w:r>
          </w:p>
        </w:tc>
      </w:tr>
      <w:tr w:rsidR="00DD3F34" w:rsidRPr="009E5255" w14:paraId="7B546A20" w14:textId="77777777" w:rsidTr="00BD3781">
        <w:trPr>
          <w:trHeight w:val="20"/>
        </w:trPr>
        <w:tc>
          <w:tcPr>
            <w:tcW w:w="1696" w:type="dxa"/>
            <w:shd w:val="clear" w:color="auto" w:fill="auto"/>
            <w:noWrap/>
            <w:vAlign w:val="bottom"/>
            <w:hideMark/>
          </w:tcPr>
          <w:p w14:paraId="2EA17EF4"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aclitaxel</w:t>
            </w:r>
          </w:p>
        </w:tc>
        <w:tc>
          <w:tcPr>
            <w:tcW w:w="851" w:type="dxa"/>
            <w:shd w:val="clear" w:color="auto" w:fill="auto"/>
            <w:noWrap/>
          </w:tcPr>
          <w:p w14:paraId="0490247F" w14:textId="17AEE84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67</w:t>
            </w:r>
          </w:p>
        </w:tc>
        <w:tc>
          <w:tcPr>
            <w:tcW w:w="992" w:type="dxa"/>
            <w:shd w:val="clear" w:color="auto" w:fill="auto"/>
            <w:noWrap/>
          </w:tcPr>
          <w:p w14:paraId="28D4C50D" w14:textId="2C11A0D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8586</w:t>
            </w:r>
          </w:p>
        </w:tc>
        <w:tc>
          <w:tcPr>
            <w:tcW w:w="992" w:type="dxa"/>
            <w:shd w:val="clear" w:color="auto" w:fill="auto"/>
            <w:noWrap/>
          </w:tcPr>
          <w:p w14:paraId="05983DF2" w14:textId="3B54490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49</w:t>
            </w:r>
          </w:p>
        </w:tc>
        <w:tc>
          <w:tcPr>
            <w:tcW w:w="828" w:type="dxa"/>
            <w:shd w:val="clear" w:color="auto" w:fill="auto"/>
            <w:noWrap/>
          </w:tcPr>
          <w:p w14:paraId="3C8D258F" w14:textId="2B823AC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4887</w:t>
            </w:r>
          </w:p>
        </w:tc>
        <w:tc>
          <w:tcPr>
            <w:tcW w:w="986" w:type="dxa"/>
            <w:shd w:val="clear" w:color="auto" w:fill="auto"/>
            <w:noWrap/>
          </w:tcPr>
          <w:p w14:paraId="0DE6C514" w14:textId="3E14D43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001</w:t>
            </w:r>
          </w:p>
        </w:tc>
        <w:tc>
          <w:tcPr>
            <w:tcW w:w="987" w:type="dxa"/>
            <w:shd w:val="clear" w:color="auto" w:fill="auto"/>
            <w:noWrap/>
          </w:tcPr>
          <w:p w14:paraId="692359D8" w14:textId="401DC3C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561</w:t>
            </w:r>
          </w:p>
        </w:tc>
        <w:tc>
          <w:tcPr>
            <w:tcW w:w="986" w:type="dxa"/>
            <w:shd w:val="clear" w:color="auto" w:fill="auto"/>
            <w:noWrap/>
          </w:tcPr>
          <w:p w14:paraId="0C3A9B8C" w14:textId="50EC90E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0905</w:t>
            </w:r>
          </w:p>
        </w:tc>
        <w:tc>
          <w:tcPr>
            <w:tcW w:w="987" w:type="dxa"/>
            <w:shd w:val="clear" w:color="auto" w:fill="auto"/>
            <w:noWrap/>
          </w:tcPr>
          <w:p w14:paraId="3F6E08CD" w14:textId="1E80693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129</w:t>
            </w:r>
          </w:p>
        </w:tc>
      </w:tr>
      <w:tr w:rsidR="00DD3F34" w:rsidRPr="009E5255" w14:paraId="5A59C4D7" w14:textId="77777777" w:rsidTr="00BD3781">
        <w:trPr>
          <w:trHeight w:val="20"/>
        </w:trPr>
        <w:tc>
          <w:tcPr>
            <w:tcW w:w="1696" w:type="dxa"/>
            <w:shd w:val="clear" w:color="auto" w:fill="auto"/>
            <w:noWrap/>
            <w:vAlign w:val="bottom"/>
            <w:hideMark/>
          </w:tcPr>
          <w:p w14:paraId="70783CAB"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anitumumab</w:t>
            </w:r>
          </w:p>
        </w:tc>
        <w:tc>
          <w:tcPr>
            <w:tcW w:w="851" w:type="dxa"/>
            <w:shd w:val="clear" w:color="auto" w:fill="auto"/>
            <w:noWrap/>
          </w:tcPr>
          <w:p w14:paraId="4FBC4D74" w14:textId="3F51B87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9</w:t>
            </w:r>
          </w:p>
        </w:tc>
        <w:tc>
          <w:tcPr>
            <w:tcW w:w="992" w:type="dxa"/>
            <w:shd w:val="clear" w:color="auto" w:fill="auto"/>
            <w:noWrap/>
          </w:tcPr>
          <w:p w14:paraId="05F4332F" w14:textId="3D1E009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701</w:t>
            </w:r>
          </w:p>
        </w:tc>
        <w:tc>
          <w:tcPr>
            <w:tcW w:w="992" w:type="dxa"/>
            <w:shd w:val="clear" w:color="auto" w:fill="auto"/>
            <w:noWrap/>
          </w:tcPr>
          <w:p w14:paraId="045C55F7" w14:textId="4308D75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0</w:t>
            </w:r>
          </w:p>
        </w:tc>
        <w:tc>
          <w:tcPr>
            <w:tcW w:w="828" w:type="dxa"/>
            <w:shd w:val="clear" w:color="auto" w:fill="auto"/>
            <w:noWrap/>
          </w:tcPr>
          <w:p w14:paraId="655A8792" w14:textId="453A6A4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823</w:t>
            </w:r>
          </w:p>
        </w:tc>
        <w:tc>
          <w:tcPr>
            <w:tcW w:w="986" w:type="dxa"/>
            <w:shd w:val="clear" w:color="auto" w:fill="auto"/>
            <w:noWrap/>
          </w:tcPr>
          <w:p w14:paraId="5D0FD7A2" w14:textId="6D0B92F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14</w:t>
            </w:r>
          </w:p>
        </w:tc>
        <w:tc>
          <w:tcPr>
            <w:tcW w:w="987" w:type="dxa"/>
            <w:shd w:val="clear" w:color="auto" w:fill="auto"/>
            <w:noWrap/>
          </w:tcPr>
          <w:p w14:paraId="43D05BC3" w14:textId="7012B70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67</w:t>
            </w:r>
          </w:p>
        </w:tc>
        <w:tc>
          <w:tcPr>
            <w:tcW w:w="986" w:type="dxa"/>
            <w:shd w:val="clear" w:color="auto" w:fill="auto"/>
            <w:noWrap/>
          </w:tcPr>
          <w:p w14:paraId="2B5D0F9F" w14:textId="1905179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67</w:t>
            </w:r>
          </w:p>
        </w:tc>
        <w:tc>
          <w:tcPr>
            <w:tcW w:w="987" w:type="dxa"/>
            <w:shd w:val="clear" w:color="auto" w:fill="auto"/>
            <w:noWrap/>
          </w:tcPr>
          <w:p w14:paraId="2C2D210D" w14:textId="736783D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60</w:t>
            </w:r>
          </w:p>
        </w:tc>
      </w:tr>
      <w:tr w:rsidR="00DD3F34" w:rsidRPr="009E5255" w14:paraId="1DA7BF84" w14:textId="77777777" w:rsidTr="00BD3781">
        <w:trPr>
          <w:trHeight w:val="20"/>
        </w:trPr>
        <w:tc>
          <w:tcPr>
            <w:tcW w:w="1696" w:type="dxa"/>
            <w:shd w:val="clear" w:color="auto" w:fill="auto"/>
            <w:noWrap/>
            <w:vAlign w:val="bottom"/>
            <w:hideMark/>
          </w:tcPr>
          <w:p w14:paraId="40E15322"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embrolizumab</w:t>
            </w:r>
          </w:p>
        </w:tc>
        <w:tc>
          <w:tcPr>
            <w:tcW w:w="851" w:type="dxa"/>
            <w:shd w:val="clear" w:color="auto" w:fill="auto"/>
            <w:noWrap/>
          </w:tcPr>
          <w:p w14:paraId="1F3F0FD4" w14:textId="653932C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66</w:t>
            </w:r>
          </w:p>
        </w:tc>
        <w:tc>
          <w:tcPr>
            <w:tcW w:w="992" w:type="dxa"/>
            <w:shd w:val="clear" w:color="auto" w:fill="auto"/>
            <w:noWrap/>
          </w:tcPr>
          <w:p w14:paraId="514EEEA3" w14:textId="5E5E09A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744</w:t>
            </w:r>
          </w:p>
        </w:tc>
        <w:tc>
          <w:tcPr>
            <w:tcW w:w="992" w:type="dxa"/>
            <w:shd w:val="clear" w:color="auto" w:fill="auto"/>
            <w:noWrap/>
          </w:tcPr>
          <w:p w14:paraId="5C25CD03" w14:textId="58A64F0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99</w:t>
            </w:r>
          </w:p>
        </w:tc>
        <w:tc>
          <w:tcPr>
            <w:tcW w:w="828" w:type="dxa"/>
            <w:shd w:val="clear" w:color="auto" w:fill="auto"/>
            <w:noWrap/>
          </w:tcPr>
          <w:p w14:paraId="3136D836" w14:textId="7F335C5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712</w:t>
            </w:r>
          </w:p>
        </w:tc>
        <w:tc>
          <w:tcPr>
            <w:tcW w:w="986" w:type="dxa"/>
            <w:shd w:val="clear" w:color="auto" w:fill="auto"/>
            <w:noWrap/>
          </w:tcPr>
          <w:p w14:paraId="20116D94" w14:textId="706A85C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464</w:t>
            </w:r>
          </w:p>
        </w:tc>
        <w:tc>
          <w:tcPr>
            <w:tcW w:w="987" w:type="dxa"/>
            <w:shd w:val="clear" w:color="auto" w:fill="auto"/>
            <w:noWrap/>
          </w:tcPr>
          <w:p w14:paraId="57A59810" w14:textId="419A9C5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56</w:t>
            </w:r>
          </w:p>
        </w:tc>
        <w:tc>
          <w:tcPr>
            <w:tcW w:w="986" w:type="dxa"/>
            <w:shd w:val="clear" w:color="auto" w:fill="auto"/>
            <w:noWrap/>
          </w:tcPr>
          <w:p w14:paraId="06C77ABA" w14:textId="636BFA2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989</w:t>
            </w:r>
          </w:p>
        </w:tc>
        <w:tc>
          <w:tcPr>
            <w:tcW w:w="987" w:type="dxa"/>
            <w:shd w:val="clear" w:color="auto" w:fill="auto"/>
            <w:noWrap/>
          </w:tcPr>
          <w:p w14:paraId="2DBBEE0A" w14:textId="4069DBB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708</w:t>
            </w:r>
          </w:p>
        </w:tc>
      </w:tr>
      <w:tr w:rsidR="00DD3F34" w:rsidRPr="009E5255" w14:paraId="7252B5F8" w14:textId="77777777" w:rsidTr="00BD3781">
        <w:trPr>
          <w:trHeight w:val="20"/>
        </w:trPr>
        <w:tc>
          <w:tcPr>
            <w:tcW w:w="1696" w:type="dxa"/>
            <w:shd w:val="clear" w:color="auto" w:fill="auto"/>
            <w:noWrap/>
            <w:vAlign w:val="bottom"/>
            <w:hideMark/>
          </w:tcPr>
          <w:p w14:paraId="476AE22D"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emetrexed</w:t>
            </w:r>
          </w:p>
        </w:tc>
        <w:tc>
          <w:tcPr>
            <w:tcW w:w="851" w:type="dxa"/>
            <w:shd w:val="clear" w:color="auto" w:fill="auto"/>
            <w:noWrap/>
          </w:tcPr>
          <w:p w14:paraId="6A73AD2A" w14:textId="381E612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0</w:t>
            </w:r>
          </w:p>
        </w:tc>
        <w:tc>
          <w:tcPr>
            <w:tcW w:w="992" w:type="dxa"/>
            <w:shd w:val="clear" w:color="auto" w:fill="auto"/>
            <w:noWrap/>
          </w:tcPr>
          <w:p w14:paraId="72C715C5" w14:textId="008304E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817</w:t>
            </w:r>
          </w:p>
        </w:tc>
        <w:tc>
          <w:tcPr>
            <w:tcW w:w="992" w:type="dxa"/>
            <w:shd w:val="clear" w:color="auto" w:fill="auto"/>
            <w:noWrap/>
          </w:tcPr>
          <w:p w14:paraId="5A9B2DE3" w14:textId="3D6071B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6</w:t>
            </w:r>
          </w:p>
        </w:tc>
        <w:tc>
          <w:tcPr>
            <w:tcW w:w="828" w:type="dxa"/>
            <w:shd w:val="clear" w:color="auto" w:fill="auto"/>
            <w:noWrap/>
          </w:tcPr>
          <w:p w14:paraId="0E3C391B" w14:textId="37F7DBE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458</w:t>
            </w:r>
          </w:p>
        </w:tc>
        <w:tc>
          <w:tcPr>
            <w:tcW w:w="986" w:type="dxa"/>
            <w:shd w:val="clear" w:color="auto" w:fill="auto"/>
            <w:noWrap/>
          </w:tcPr>
          <w:p w14:paraId="376779E8" w14:textId="3ABC822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986</w:t>
            </w:r>
          </w:p>
        </w:tc>
        <w:tc>
          <w:tcPr>
            <w:tcW w:w="987" w:type="dxa"/>
            <w:shd w:val="clear" w:color="auto" w:fill="auto"/>
            <w:noWrap/>
          </w:tcPr>
          <w:p w14:paraId="17BC7C7F" w14:textId="6CDA5D2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49</w:t>
            </w:r>
          </w:p>
        </w:tc>
        <w:tc>
          <w:tcPr>
            <w:tcW w:w="986" w:type="dxa"/>
            <w:shd w:val="clear" w:color="auto" w:fill="auto"/>
            <w:noWrap/>
          </w:tcPr>
          <w:p w14:paraId="3500C4FE" w14:textId="1034571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759</w:t>
            </w:r>
          </w:p>
        </w:tc>
        <w:tc>
          <w:tcPr>
            <w:tcW w:w="987" w:type="dxa"/>
            <w:shd w:val="clear" w:color="auto" w:fill="auto"/>
            <w:noWrap/>
          </w:tcPr>
          <w:p w14:paraId="7992083B" w14:textId="42FEEB5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79</w:t>
            </w:r>
          </w:p>
        </w:tc>
      </w:tr>
      <w:tr w:rsidR="00DD3F34" w:rsidRPr="009E5255" w14:paraId="32FB604D" w14:textId="77777777" w:rsidTr="00BD3781">
        <w:trPr>
          <w:trHeight w:val="20"/>
        </w:trPr>
        <w:tc>
          <w:tcPr>
            <w:tcW w:w="1696" w:type="dxa"/>
            <w:shd w:val="clear" w:color="auto" w:fill="auto"/>
            <w:noWrap/>
            <w:vAlign w:val="bottom"/>
            <w:hideMark/>
          </w:tcPr>
          <w:p w14:paraId="6A1BD2B8"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ertuzumab</w:t>
            </w:r>
          </w:p>
        </w:tc>
        <w:tc>
          <w:tcPr>
            <w:tcW w:w="851" w:type="dxa"/>
            <w:shd w:val="clear" w:color="auto" w:fill="auto"/>
            <w:noWrap/>
          </w:tcPr>
          <w:p w14:paraId="486FBEC6" w14:textId="489779D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2</w:t>
            </w:r>
          </w:p>
        </w:tc>
        <w:tc>
          <w:tcPr>
            <w:tcW w:w="992" w:type="dxa"/>
            <w:shd w:val="clear" w:color="auto" w:fill="auto"/>
            <w:noWrap/>
          </w:tcPr>
          <w:p w14:paraId="01F69B48" w14:textId="7629218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681</w:t>
            </w:r>
          </w:p>
        </w:tc>
        <w:tc>
          <w:tcPr>
            <w:tcW w:w="992" w:type="dxa"/>
            <w:shd w:val="clear" w:color="auto" w:fill="auto"/>
            <w:noWrap/>
          </w:tcPr>
          <w:p w14:paraId="6CAFDB77" w14:textId="22F78F9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42</w:t>
            </w:r>
          </w:p>
        </w:tc>
        <w:tc>
          <w:tcPr>
            <w:tcW w:w="828" w:type="dxa"/>
            <w:shd w:val="clear" w:color="auto" w:fill="auto"/>
            <w:noWrap/>
          </w:tcPr>
          <w:p w14:paraId="31835AEC" w14:textId="0E4C1DA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357</w:t>
            </w:r>
          </w:p>
        </w:tc>
        <w:tc>
          <w:tcPr>
            <w:tcW w:w="986" w:type="dxa"/>
            <w:shd w:val="clear" w:color="auto" w:fill="auto"/>
            <w:noWrap/>
          </w:tcPr>
          <w:p w14:paraId="1743CF80" w14:textId="191B217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38</w:t>
            </w:r>
          </w:p>
        </w:tc>
        <w:tc>
          <w:tcPr>
            <w:tcW w:w="987" w:type="dxa"/>
            <w:shd w:val="clear" w:color="auto" w:fill="auto"/>
            <w:noWrap/>
          </w:tcPr>
          <w:p w14:paraId="1F7C2B15" w14:textId="40DF546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04</w:t>
            </w:r>
          </w:p>
        </w:tc>
        <w:tc>
          <w:tcPr>
            <w:tcW w:w="986" w:type="dxa"/>
            <w:shd w:val="clear" w:color="auto" w:fill="auto"/>
            <w:noWrap/>
          </w:tcPr>
          <w:p w14:paraId="798D8656" w14:textId="52B5D78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751</w:t>
            </w:r>
          </w:p>
        </w:tc>
        <w:tc>
          <w:tcPr>
            <w:tcW w:w="987" w:type="dxa"/>
            <w:shd w:val="clear" w:color="auto" w:fill="auto"/>
            <w:noWrap/>
          </w:tcPr>
          <w:p w14:paraId="45679CE9" w14:textId="2519FCE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484</w:t>
            </w:r>
          </w:p>
        </w:tc>
      </w:tr>
      <w:tr w:rsidR="00DD3F34" w:rsidRPr="009E5255" w14:paraId="0D154BC8" w14:textId="77777777" w:rsidTr="00BD3781">
        <w:trPr>
          <w:trHeight w:val="20"/>
        </w:trPr>
        <w:tc>
          <w:tcPr>
            <w:tcW w:w="1696" w:type="dxa"/>
            <w:shd w:val="clear" w:color="auto" w:fill="auto"/>
            <w:noWrap/>
            <w:vAlign w:val="bottom"/>
            <w:hideMark/>
          </w:tcPr>
          <w:p w14:paraId="70AA32A7"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Pralatrexate</w:t>
            </w:r>
          </w:p>
        </w:tc>
        <w:tc>
          <w:tcPr>
            <w:tcW w:w="851" w:type="dxa"/>
            <w:shd w:val="clear" w:color="auto" w:fill="auto"/>
            <w:noWrap/>
          </w:tcPr>
          <w:p w14:paraId="4C6611D9" w14:textId="03468571"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992" w:type="dxa"/>
            <w:shd w:val="clear" w:color="auto" w:fill="auto"/>
            <w:noWrap/>
          </w:tcPr>
          <w:p w14:paraId="02C7A24E" w14:textId="71091AB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80</w:t>
            </w:r>
          </w:p>
        </w:tc>
        <w:tc>
          <w:tcPr>
            <w:tcW w:w="992" w:type="dxa"/>
            <w:shd w:val="clear" w:color="auto" w:fill="auto"/>
            <w:noWrap/>
          </w:tcPr>
          <w:p w14:paraId="3FAA301A" w14:textId="4379FA0C"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828" w:type="dxa"/>
            <w:shd w:val="clear" w:color="auto" w:fill="auto"/>
            <w:noWrap/>
          </w:tcPr>
          <w:p w14:paraId="7F041DE6" w14:textId="0552B9A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42</w:t>
            </w:r>
          </w:p>
        </w:tc>
        <w:tc>
          <w:tcPr>
            <w:tcW w:w="986" w:type="dxa"/>
            <w:shd w:val="clear" w:color="auto" w:fill="auto"/>
            <w:noWrap/>
          </w:tcPr>
          <w:p w14:paraId="5BFC0A32" w14:textId="51A9B13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6</w:t>
            </w:r>
          </w:p>
        </w:tc>
        <w:tc>
          <w:tcPr>
            <w:tcW w:w="987" w:type="dxa"/>
            <w:shd w:val="clear" w:color="auto" w:fill="auto"/>
            <w:noWrap/>
          </w:tcPr>
          <w:p w14:paraId="6F2013ED" w14:textId="7600212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w:t>
            </w:r>
          </w:p>
        </w:tc>
        <w:tc>
          <w:tcPr>
            <w:tcW w:w="986" w:type="dxa"/>
            <w:shd w:val="clear" w:color="auto" w:fill="auto"/>
            <w:noWrap/>
          </w:tcPr>
          <w:p w14:paraId="3CA95D4A" w14:textId="7E04F2B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57</w:t>
            </w:r>
          </w:p>
        </w:tc>
        <w:tc>
          <w:tcPr>
            <w:tcW w:w="987" w:type="dxa"/>
            <w:shd w:val="clear" w:color="auto" w:fill="auto"/>
            <w:noWrap/>
          </w:tcPr>
          <w:p w14:paraId="486CB2D4" w14:textId="1EE13C9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1</w:t>
            </w:r>
          </w:p>
        </w:tc>
      </w:tr>
      <w:tr w:rsidR="00DD3F34" w:rsidRPr="009E5255" w14:paraId="3D045424" w14:textId="77777777" w:rsidTr="00BD3781">
        <w:trPr>
          <w:trHeight w:val="20"/>
        </w:trPr>
        <w:tc>
          <w:tcPr>
            <w:tcW w:w="1696" w:type="dxa"/>
            <w:shd w:val="clear" w:color="auto" w:fill="auto"/>
            <w:noWrap/>
            <w:vAlign w:val="bottom"/>
            <w:hideMark/>
          </w:tcPr>
          <w:p w14:paraId="0508E631"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Raltitrexed</w:t>
            </w:r>
          </w:p>
        </w:tc>
        <w:tc>
          <w:tcPr>
            <w:tcW w:w="851" w:type="dxa"/>
            <w:shd w:val="clear" w:color="auto" w:fill="auto"/>
            <w:noWrap/>
          </w:tcPr>
          <w:p w14:paraId="4173918F" w14:textId="41DD3C8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w:t>
            </w:r>
          </w:p>
        </w:tc>
        <w:tc>
          <w:tcPr>
            <w:tcW w:w="992" w:type="dxa"/>
            <w:shd w:val="clear" w:color="auto" w:fill="auto"/>
            <w:noWrap/>
          </w:tcPr>
          <w:p w14:paraId="09A3F7CA" w14:textId="5F68B7B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82</w:t>
            </w:r>
          </w:p>
        </w:tc>
        <w:tc>
          <w:tcPr>
            <w:tcW w:w="992" w:type="dxa"/>
            <w:shd w:val="clear" w:color="auto" w:fill="auto"/>
            <w:noWrap/>
          </w:tcPr>
          <w:p w14:paraId="7265B5E1" w14:textId="397A6877"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828" w:type="dxa"/>
            <w:shd w:val="clear" w:color="auto" w:fill="auto"/>
            <w:noWrap/>
          </w:tcPr>
          <w:p w14:paraId="42FF6D1A" w14:textId="4F5C3CF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1</w:t>
            </w:r>
          </w:p>
        </w:tc>
        <w:tc>
          <w:tcPr>
            <w:tcW w:w="986" w:type="dxa"/>
            <w:shd w:val="clear" w:color="auto" w:fill="auto"/>
            <w:noWrap/>
          </w:tcPr>
          <w:p w14:paraId="5C095BBB" w14:textId="209CDCD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2</w:t>
            </w:r>
          </w:p>
        </w:tc>
        <w:tc>
          <w:tcPr>
            <w:tcW w:w="987" w:type="dxa"/>
            <w:shd w:val="clear" w:color="auto" w:fill="auto"/>
            <w:noWrap/>
          </w:tcPr>
          <w:p w14:paraId="6E10F43D" w14:textId="3CD1655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w:t>
            </w:r>
          </w:p>
        </w:tc>
        <w:tc>
          <w:tcPr>
            <w:tcW w:w="986" w:type="dxa"/>
            <w:shd w:val="clear" w:color="auto" w:fill="auto"/>
            <w:noWrap/>
          </w:tcPr>
          <w:p w14:paraId="1B76CA2A" w14:textId="4829CC1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5</w:t>
            </w:r>
          </w:p>
        </w:tc>
        <w:tc>
          <w:tcPr>
            <w:tcW w:w="987" w:type="dxa"/>
            <w:shd w:val="clear" w:color="auto" w:fill="auto"/>
            <w:noWrap/>
          </w:tcPr>
          <w:p w14:paraId="3736666E" w14:textId="06886B00"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3</w:t>
            </w:r>
          </w:p>
        </w:tc>
      </w:tr>
      <w:tr w:rsidR="00DD3F34" w:rsidRPr="009E5255" w14:paraId="550CE6CA" w14:textId="77777777" w:rsidTr="00BD3781">
        <w:trPr>
          <w:trHeight w:val="20"/>
        </w:trPr>
        <w:tc>
          <w:tcPr>
            <w:tcW w:w="1696" w:type="dxa"/>
            <w:shd w:val="clear" w:color="auto" w:fill="auto"/>
            <w:noWrap/>
            <w:vAlign w:val="bottom"/>
            <w:hideMark/>
          </w:tcPr>
          <w:p w14:paraId="6A1CBC2C"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Rituximab</w:t>
            </w:r>
          </w:p>
        </w:tc>
        <w:tc>
          <w:tcPr>
            <w:tcW w:w="851" w:type="dxa"/>
            <w:shd w:val="clear" w:color="auto" w:fill="auto"/>
            <w:noWrap/>
          </w:tcPr>
          <w:p w14:paraId="6B6BCEAE" w14:textId="3A7D992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4</w:t>
            </w:r>
          </w:p>
        </w:tc>
        <w:tc>
          <w:tcPr>
            <w:tcW w:w="992" w:type="dxa"/>
            <w:shd w:val="clear" w:color="auto" w:fill="auto"/>
            <w:noWrap/>
          </w:tcPr>
          <w:p w14:paraId="21E4DC3A" w14:textId="7F68F87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278</w:t>
            </w:r>
          </w:p>
        </w:tc>
        <w:tc>
          <w:tcPr>
            <w:tcW w:w="992" w:type="dxa"/>
            <w:shd w:val="clear" w:color="auto" w:fill="auto"/>
            <w:noWrap/>
          </w:tcPr>
          <w:p w14:paraId="63E17004" w14:textId="791170E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4</w:t>
            </w:r>
          </w:p>
        </w:tc>
        <w:tc>
          <w:tcPr>
            <w:tcW w:w="828" w:type="dxa"/>
            <w:shd w:val="clear" w:color="auto" w:fill="auto"/>
            <w:noWrap/>
          </w:tcPr>
          <w:p w14:paraId="5A932637" w14:textId="2D264A2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1706</w:t>
            </w:r>
          </w:p>
        </w:tc>
        <w:tc>
          <w:tcPr>
            <w:tcW w:w="986" w:type="dxa"/>
            <w:shd w:val="clear" w:color="auto" w:fill="auto"/>
            <w:noWrap/>
          </w:tcPr>
          <w:p w14:paraId="5A2DE0DF" w14:textId="30F899F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112</w:t>
            </w:r>
          </w:p>
        </w:tc>
        <w:tc>
          <w:tcPr>
            <w:tcW w:w="987" w:type="dxa"/>
            <w:shd w:val="clear" w:color="auto" w:fill="auto"/>
            <w:noWrap/>
          </w:tcPr>
          <w:p w14:paraId="2D18C37F" w14:textId="4C371E4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39</w:t>
            </w:r>
          </w:p>
        </w:tc>
        <w:tc>
          <w:tcPr>
            <w:tcW w:w="986" w:type="dxa"/>
            <w:shd w:val="clear" w:color="auto" w:fill="auto"/>
            <w:noWrap/>
          </w:tcPr>
          <w:p w14:paraId="2A10BBF9" w14:textId="79914E3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364</w:t>
            </w:r>
          </w:p>
        </w:tc>
        <w:tc>
          <w:tcPr>
            <w:tcW w:w="987" w:type="dxa"/>
            <w:shd w:val="clear" w:color="auto" w:fill="auto"/>
            <w:noWrap/>
          </w:tcPr>
          <w:p w14:paraId="5F081B51" w14:textId="5671F48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493</w:t>
            </w:r>
          </w:p>
        </w:tc>
      </w:tr>
      <w:tr w:rsidR="00DD3F34" w:rsidRPr="009E5255" w14:paraId="4FD93731" w14:textId="77777777" w:rsidTr="00BD3781">
        <w:trPr>
          <w:trHeight w:val="20"/>
        </w:trPr>
        <w:tc>
          <w:tcPr>
            <w:tcW w:w="1696" w:type="dxa"/>
            <w:shd w:val="clear" w:color="auto" w:fill="auto"/>
            <w:noWrap/>
            <w:vAlign w:val="bottom"/>
            <w:hideMark/>
          </w:tcPr>
          <w:p w14:paraId="6AFEB097"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Topotecan</w:t>
            </w:r>
          </w:p>
        </w:tc>
        <w:tc>
          <w:tcPr>
            <w:tcW w:w="851" w:type="dxa"/>
            <w:shd w:val="clear" w:color="auto" w:fill="auto"/>
            <w:noWrap/>
          </w:tcPr>
          <w:p w14:paraId="47C98F8F" w14:textId="2806805D" w:rsidR="00DD3F34" w:rsidRPr="009E5255" w:rsidRDefault="00A3791B"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w:t>
            </w:r>
          </w:p>
        </w:tc>
        <w:tc>
          <w:tcPr>
            <w:tcW w:w="992" w:type="dxa"/>
            <w:shd w:val="clear" w:color="auto" w:fill="auto"/>
            <w:noWrap/>
          </w:tcPr>
          <w:p w14:paraId="1A9540C9" w14:textId="6CBE145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31</w:t>
            </w:r>
          </w:p>
        </w:tc>
        <w:tc>
          <w:tcPr>
            <w:tcW w:w="992" w:type="dxa"/>
            <w:shd w:val="clear" w:color="auto" w:fill="auto"/>
            <w:noWrap/>
          </w:tcPr>
          <w:p w14:paraId="6AE31EB5" w14:textId="531F23C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w:t>
            </w:r>
          </w:p>
        </w:tc>
        <w:tc>
          <w:tcPr>
            <w:tcW w:w="828" w:type="dxa"/>
            <w:shd w:val="clear" w:color="auto" w:fill="auto"/>
            <w:noWrap/>
          </w:tcPr>
          <w:p w14:paraId="261DEEBB" w14:textId="6CAC389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83</w:t>
            </w:r>
          </w:p>
        </w:tc>
        <w:tc>
          <w:tcPr>
            <w:tcW w:w="986" w:type="dxa"/>
            <w:shd w:val="clear" w:color="auto" w:fill="auto"/>
            <w:noWrap/>
          </w:tcPr>
          <w:p w14:paraId="655C41D7" w14:textId="26032A7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02</w:t>
            </w:r>
          </w:p>
        </w:tc>
        <w:tc>
          <w:tcPr>
            <w:tcW w:w="987" w:type="dxa"/>
            <w:shd w:val="clear" w:color="auto" w:fill="auto"/>
            <w:noWrap/>
          </w:tcPr>
          <w:p w14:paraId="1F56C101" w14:textId="62818AD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7</w:t>
            </w:r>
          </w:p>
        </w:tc>
        <w:tc>
          <w:tcPr>
            <w:tcW w:w="986" w:type="dxa"/>
            <w:shd w:val="clear" w:color="auto" w:fill="auto"/>
            <w:noWrap/>
          </w:tcPr>
          <w:p w14:paraId="5E370C6B" w14:textId="1EB787D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62</w:t>
            </w:r>
          </w:p>
        </w:tc>
        <w:tc>
          <w:tcPr>
            <w:tcW w:w="987" w:type="dxa"/>
            <w:shd w:val="clear" w:color="auto" w:fill="auto"/>
            <w:noWrap/>
          </w:tcPr>
          <w:p w14:paraId="00E44289" w14:textId="01E2E5A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80</w:t>
            </w:r>
          </w:p>
        </w:tc>
      </w:tr>
      <w:tr w:rsidR="00DD3F34" w:rsidRPr="009E5255" w14:paraId="020A2747" w14:textId="77777777" w:rsidTr="00BD3781">
        <w:trPr>
          <w:trHeight w:val="20"/>
        </w:trPr>
        <w:tc>
          <w:tcPr>
            <w:tcW w:w="1696" w:type="dxa"/>
            <w:shd w:val="clear" w:color="auto" w:fill="auto"/>
            <w:noWrap/>
            <w:vAlign w:val="bottom"/>
            <w:hideMark/>
          </w:tcPr>
          <w:p w14:paraId="5B274032"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Trastuzumab</w:t>
            </w:r>
          </w:p>
        </w:tc>
        <w:tc>
          <w:tcPr>
            <w:tcW w:w="851" w:type="dxa"/>
            <w:shd w:val="clear" w:color="auto" w:fill="auto"/>
            <w:noWrap/>
          </w:tcPr>
          <w:p w14:paraId="0BD6AAF7" w14:textId="7890E10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91</w:t>
            </w:r>
          </w:p>
        </w:tc>
        <w:tc>
          <w:tcPr>
            <w:tcW w:w="992" w:type="dxa"/>
            <w:shd w:val="clear" w:color="auto" w:fill="auto"/>
            <w:noWrap/>
          </w:tcPr>
          <w:p w14:paraId="45696F51" w14:textId="6915AD9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5646</w:t>
            </w:r>
          </w:p>
        </w:tc>
        <w:tc>
          <w:tcPr>
            <w:tcW w:w="992" w:type="dxa"/>
            <w:shd w:val="clear" w:color="auto" w:fill="auto"/>
            <w:noWrap/>
          </w:tcPr>
          <w:p w14:paraId="78E048FE" w14:textId="7FB0BDA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96</w:t>
            </w:r>
          </w:p>
        </w:tc>
        <w:tc>
          <w:tcPr>
            <w:tcW w:w="828" w:type="dxa"/>
            <w:shd w:val="clear" w:color="auto" w:fill="auto"/>
            <w:noWrap/>
          </w:tcPr>
          <w:p w14:paraId="4F5D3EEB" w14:textId="3A69E83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5701</w:t>
            </w:r>
          </w:p>
        </w:tc>
        <w:tc>
          <w:tcPr>
            <w:tcW w:w="986" w:type="dxa"/>
            <w:shd w:val="clear" w:color="auto" w:fill="auto"/>
            <w:noWrap/>
          </w:tcPr>
          <w:p w14:paraId="4743A6F2" w14:textId="0BFF948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017</w:t>
            </w:r>
          </w:p>
        </w:tc>
        <w:tc>
          <w:tcPr>
            <w:tcW w:w="987" w:type="dxa"/>
            <w:shd w:val="clear" w:color="auto" w:fill="auto"/>
            <w:noWrap/>
          </w:tcPr>
          <w:p w14:paraId="09686922" w14:textId="66F1B823"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504</w:t>
            </w:r>
          </w:p>
        </w:tc>
        <w:tc>
          <w:tcPr>
            <w:tcW w:w="986" w:type="dxa"/>
            <w:shd w:val="clear" w:color="auto" w:fill="auto"/>
            <w:noWrap/>
          </w:tcPr>
          <w:p w14:paraId="05960151" w14:textId="6232004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1398</w:t>
            </w:r>
          </w:p>
        </w:tc>
        <w:tc>
          <w:tcPr>
            <w:tcW w:w="987" w:type="dxa"/>
            <w:shd w:val="clear" w:color="auto" w:fill="auto"/>
            <w:noWrap/>
          </w:tcPr>
          <w:p w14:paraId="66BD2A3C" w14:textId="3341EE1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804</w:t>
            </w:r>
          </w:p>
        </w:tc>
      </w:tr>
      <w:tr w:rsidR="00DD3F34" w:rsidRPr="009E5255" w14:paraId="69332E33" w14:textId="77777777" w:rsidTr="00BD3781">
        <w:trPr>
          <w:trHeight w:val="20"/>
        </w:trPr>
        <w:tc>
          <w:tcPr>
            <w:tcW w:w="1696" w:type="dxa"/>
            <w:shd w:val="clear" w:color="auto" w:fill="auto"/>
            <w:noWrap/>
            <w:vAlign w:val="bottom"/>
            <w:hideMark/>
          </w:tcPr>
          <w:p w14:paraId="5A917C59"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Trastuzumab-Emtansine</w:t>
            </w:r>
          </w:p>
        </w:tc>
        <w:tc>
          <w:tcPr>
            <w:tcW w:w="851" w:type="dxa"/>
            <w:shd w:val="clear" w:color="auto" w:fill="auto"/>
            <w:noWrap/>
          </w:tcPr>
          <w:p w14:paraId="1A5C4CF6" w14:textId="03581F6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0</w:t>
            </w:r>
          </w:p>
        </w:tc>
        <w:tc>
          <w:tcPr>
            <w:tcW w:w="992" w:type="dxa"/>
            <w:shd w:val="clear" w:color="auto" w:fill="auto"/>
            <w:noWrap/>
          </w:tcPr>
          <w:p w14:paraId="62012FB0" w14:textId="66B9A8F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689</w:t>
            </w:r>
          </w:p>
        </w:tc>
        <w:tc>
          <w:tcPr>
            <w:tcW w:w="992" w:type="dxa"/>
            <w:shd w:val="clear" w:color="auto" w:fill="auto"/>
            <w:noWrap/>
          </w:tcPr>
          <w:p w14:paraId="628F6739" w14:textId="7B93801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7</w:t>
            </w:r>
          </w:p>
        </w:tc>
        <w:tc>
          <w:tcPr>
            <w:tcW w:w="828" w:type="dxa"/>
            <w:shd w:val="clear" w:color="auto" w:fill="auto"/>
            <w:noWrap/>
          </w:tcPr>
          <w:p w14:paraId="3277F250" w14:textId="64A6D2D1"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932</w:t>
            </w:r>
          </w:p>
        </w:tc>
        <w:tc>
          <w:tcPr>
            <w:tcW w:w="986" w:type="dxa"/>
            <w:shd w:val="clear" w:color="auto" w:fill="auto"/>
            <w:noWrap/>
          </w:tcPr>
          <w:p w14:paraId="3E97C386" w14:textId="6EF2868C"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00</w:t>
            </w:r>
          </w:p>
        </w:tc>
        <w:tc>
          <w:tcPr>
            <w:tcW w:w="987" w:type="dxa"/>
            <w:shd w:val="clear" w:color="auto" w:fill="auto"/>
            <w:noWrap/>
          </w:tcPr>
          <w:p w14:paraId="5F34CB10" w14:textId="692094E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3</w:t>
            </w:r>
          </w:p>
        </w:tc>
        <w:tc>
          <w:tcPr>
            <w:tcW w:w="986" w:type="dxa"/>
            <w:shd w:val="clear" w:color="auto" w:fill="auto"/>
            <w:noWrap/>
          </w:tcPr>
          <w:p w14:paraId="075F076C" w14:textId="21FD5F6D"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20</w:t>
            </w:r>
          </w:p>
        </w:tc>
        <w:tc>
          <w:tcPr>
            <w:tcW w:w="987" w:type="dxa"/>
            <w:shd w:val="clear" w:color="auto" w:fill="auto"/>
            <w:noWrap/>
          </w:tcPr>
          <w:p w14:paraId="63AC6F35" w14:textId="1042959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34</w:t>
            </w:r>
          </w:p>
        </w:tc>
      </w:tr>
      <w:tr w:rsidR="00DD3F34" w:rsidRPr="009E5255" w14:paraId="7A8B2AFF" w14:textId="77777777" w:rsidTr="00BD3781">
        <w:trPr>
          <w:trHeight w:val="20"/>
        </w:trPr>
        <w:tc>
          <w:tcPr>
            <w:tcW w:w="1696" w:type="dxa"/>
            <w:shd w:val="clear" w:color="auto" w:fill="auto"/>
            <w:noWrap/>
            <w:vAlign w:val="bottom"/>
            <w:hideMark/>
          </w:tcPr>
          <w:p w14:paraId="6B805495"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Vinblastine</w:t>
            </w:r>
          </w:p>
        </w:tc>
        <w:tc>
          <w:tcPr>
            <w:tcW w:w="851" w:type="dxa"/>
            <w:shd w:val="clear" w:color="auto" w:fill="auto"/>
            <w:noWrap/>
          </w:tcPr>
          <w:p w14:paraId="3539D436" w14:textId="6571962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7</w:t>
            </w:r>
          </w:p>
        </w:tc>
        <w:tc>
          <w:tcPr>
            <w:tcW w:w="992" w:type="dxa"/>
            <w:shd w:val="clear" w:color="auto" w:fill="auto"/>
            <w:noWrap/>
          </w:tcPr>
          <w:p w14:paraId="068EEDAB" w14:textId="519A16E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360</w:t>
            </w:r>
          </w:p>
        </w:tc>
        <w:tc>
          <w:tcPr>
            <w:tcW w:w="992" w:type="dxa"/>
            <w:shd w:val="clear" w:color="auto" w:fill="auto"/>
            <w:noWrap/>
          </w:tcPr>
          <w:p w14:paraId="344068A0" w14:textId="1F6D99BA"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1</w:t>
            </w:r>
          </w:p>
        </w:tc>
        <w:tc>
          <w:tcPr>
            <w:tcW w:w="828" w:type="dxa"/>
            <w:shd w:val="clear" w:color="auto" w:fill="auto"/>
            <w:noWrap/>
          </w:tcPr>
          <w:p w14:paraId="25FAA21C" w14:textId="4AAF271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658</w:t>
            </w:r>
          </w:p>
        </w:tc>
        <w:tc>
          <w:tcPr>
            <w:tcW w:w="986" w:type="dxa"/>
            <w:shd w:val="clear" w:color="auto" w:fill="auto"/>
            <w:noWrap/>
          </w:tcPr>
          <w:p w14:paraId="1B29D9CD" w14:textId="3C7AC7B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79</w:t>
            </w:r>
          </w:p>
        </w:tc>
        <w:tc>
          <w:tcPr>
            <w:tcW w:w="987" w:type="dxa"/>
            <w:shd w:val="clear" w:color="auto" w:fill="auto"/>
            <w:noWrap/>
          </w:tcPr>
          <w:p w14:paraId="2F9547D8" w14:textId="4D4C79B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07</w:t>
            </w:r>
          </w:p>
        </w:tc>
        <w:tc>
          <w:tcPr>
            <w:tcW w:w="986" w:type="dxa"/>
            <w:shd w:val="clear" w:color="auto" w:fill="auto"/>
            <w:noWrap/>
          </w:tcPr>
          <w:p w14:paraId="0CF1F00E" w14:textId="09E6513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928</w:t>
            </w:r>
          </w:p>
        </w:tc>
        <w:tc>
          <w:tcPr>
            <w:tcW w:w="987" w:type="dxa"/>
            <w:shd w:val="clear" w:color="auto" w:fill="auto"/>
            <w:noWrap/>
          </w:tcPr>
          <w:p w14:paraId="3893009C" w14:textId="63C5E4B2"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58</w:t>
            </w:r>
          </w:p>
        </w:tc>
      </w:tr>
      <w:tr w:rsidR="00DD3F34" w:rsidRPr="009E5255" w14:paraId="10E89119" w14:textId="77777777" w:rsidTr="00BD3781">
        <w:trPr>
          <w:trHeight w:val="20"/>
        </w:trPr>
        <w:tc>
          <w:tcPr>
            <w:tcW w:w="1696" w:type="dxa"/>
            <w:shd w:val="clear" w:color="auto" w:fill="auto"/>
            <w:noWrap/>
            <w:vAlign w:val="bottom"/>
            <w:hideMark/>
          </w:tcPr>
          <w:p w14:paraId="47FD8008"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Vincristine</w:t>
            </w:r>
          </w:p>
        </w:tc>
        <w:tc>
          <w:tcPr>
            <w:tcW w:w="851" w:type="dxa"/>
            <w:shd w:val="clear" w:color="auto" w:fill="auto"/>
            <w:noWrap/>
          </w:tcPr>
          <w:p w14:paraId="6325956F" w14:textId="39E37255"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9</w:t>
            </w:r>
          </w:p>
        </w:tc>
        <w:tc>
          <w:tcPr>
            <w:tcW w:w="992" w:type="dxa"/>
            <w:shd w:val="clear" w:color="auto" w:fill="auto"/>
            <w:noWrap/>
          </w:tcPr>
          <w:p w14:paraId="33E2BE0F" w14:textId="65A5EF6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489</w:t>
            </w:r>
          </w:p>
        </w:tc>
        <w:tc>
          <w:tcPr>
            <w:tcW w:w="992" w:type="dxa"/>
            <w:shd w:val="clear" w:color="auto" w:fill="auto"/>
            <w:noWrap/>
          </w:tcPr>
          <w:p w14:paraId="1CA20D28" w14:textId="29DE626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9</w:t>
            </w:r>
          </w:p>
        </w:tc>
        <w:tc>
          <w:tcPr>
            <w:tcW w:w="828" w:type="dxa"/>
            <w:shd w:val="clear" w:color="auto" w:fill="auto"/>
            <w:noWrap/>
          </w:tcPr>
          <w:p w14:paraId="0FDF8ADB" w14:textId="5371689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159</w:t>
            </w:r>
          </w:p>
        </w:tc>
        <w:tc>
          <w:tcPr>
            <w:tcW w:w="986" w:type="dxa"/>
            <w:shd w:val="clear" w:color="auto" w:fill="auto"/>
            <w:noWrap/>
          </w:tcPr>
          <w:p w14:paraId="0DDEA670" w14:textId="40C6A05B"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875</w:t>
            </w:r>
          </w:p>
        </w:tc>
        <w:tc>
          <w:tcPr>
            <w:tcW w:w="987" w:type="dxa"/>
            <w:shd w:val="clear" w:color="auto" w:fill="auto"/>
            <w:noWrap/>
          </w:tcPr>
          <w:p w14:paraId="31A3D6FA" w14:textId="1F0296AE"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49</w:t>
            </w:r>
          </w:p>
        </w:tc>
        <w:tc>
          <w:tcPr>
            <w:tcW w:w="986" w:type="dxa"/>
            <w:shd w:val="clear" w:color="auto" w:fill="auto"/>
            <w:noWrap/>
          </w:tcPr>
          <w:p w14:paraId="757B08D0" w14:textId="415B5FF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515</w:t>
            </w:r>
          </w:p>
        </w:tc>
        <w:tc>
          <w:tcPr>
            <w:tcW w:w="987" w:type="dxa"/>
            <w:shd w:val="clear" w:color="auto" w:fill="auto"/>
            <w:noWrap/>
          </w:tcPr>
          <w:p w14:paraId="0C0E0528" w14:textId="697D3688"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083</w:t>
            </w:r>
          </w:p>
        </w:tc>
      </w:tr>
      <w:tr w:rsidR="00DD3F34" w:rsidRPr="009E5255" w14:paraId="048D9A18" w14:textId="77777777" w:rsidTr="00BD3781">
        <w:trPr>
          <w:trHeight w:val="20"/>
        </w:trPr>
        <w:tc>
          <w:tcPr>
            <w:tcW w:w="1696" w:type="dxa"/>
            <w:shd w:val="clear" w:color="auto" w:fill="auto"/>
            <w:noWrap/>
            <w:vAlign w:val="bottom"/>
            <w:hideMark/>
          </w:tcPr>
          <w:p w14:paraId="45131D16" w14:textId="77777777" w:rsidR="00DD3F34" w:rsidRPr="009E5255" w:rsidRDefault="00DD3F34" w:rsidP="00DD3F34">
            <w:pPr>
              <w:pStyle w:val="NoSpacing"/>
              <w:ind w:left="36"/>
              <w:rPr>
                <w:rFonts w:asciiTheme="majorHAnsi" w:hAnsiTheme="majorHAnsi" w:cstheme="majorHAnsi"/>
                <w:sz w:val="18"/>
                <w:szCs w:val="18"/>
                <w:lang w:eastAsia="en-AU"/>
              </w:rPr>
            </w:pPr>
            <w:r w:rsidRPr="009E5255">
              <w:rPr>
                <w:rFonts w:asciiTheme="majorHAnsi" w:hAnsiTheme="majorHAnsi" w:cstheme="majorHAnsi"/>
                <w:sz w:val="18"/>
                <w:szCs w:val="18"/>
                <w:lang w:eastAsia="en-AU"/>
              </w:rPr>
              <w:t>Vinorelbine</w:t>
            </w:r>
          </w:p>
        </w:tc>
        <w:tc>
          <w:tcPr>
            <w:tcW w:w="851" w:type="dxa"/>
            <w:shd w:val="clear" w:color="auto" w:fill="auto"/>
            <w:noWrap/>
          </w:tcPr>
          <w:p w14:paraId="094FA6E4" w14:textId="03A1FB4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4</w:t>
            </w:r>
          </w:p>
        </w:tc>
        <w:tc>
          <w:tcPr>
            <w:tcW w:w="992" w:type="dxa"/>
            <w:shd w:val="clear" w:color="auto" w:fill="auto"/>
            <w:noWrap/>
          </w:tcPr>
          <w:p w14:paraId="4FC240C2" w14:textId="78311CD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477</w:t>
            </w:r>
          </w:p>
        </w:tc>
        <w:tc>
          <w:tcPr>
            <w:tcW w:w="992" w:type="dxa"/>
            <w:shd w:val="clear" w:color="auto" w:fill="auto"/>
            <w:noWrap/>
          </w:tcPr>
          <w:p w14:paraId="6A3B3AB3" w14:textId="0F2C6CB4"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8</w:t>
            </w:r>
          </w:p>
        </w:tc>
        <w:tc>
          <w:tcPr>
            <w:tcW w:w="828" w:type="dxa"/>
            <w:shd w:val="clear" w:color="auto" w:fill="auto"/>
            <w:noWrap/>
          </w:tcPr>
          <w:p w14:paraId="7D47D843" w14:textId="3652EDF6"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359</w:t>
            </w:r>
          </w:p>
        </w:tc>
        <w:tc>
          <w:tcPr>
            <w:tcW w:w="986" w:type="dxa"/>
            <w:shd w:val="clear" w:color="auto" w:fill="auto"/>
            <w:noWrap/>
          </w:tcPr>
          <w:p w14:paraId="4840907B" w14:textId="267FD58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10</w:t>
            </w:r>
          </w:p>
        </w:tc>
        <w:tc>
          <w:tcPr>
            <w:tcW w:w="987" w:type="dxa"/>
            <w:shd w:val="clear" w:color="auto" w:fill="auto"/>
            <w:noWrap/>
          </w:tcPr>
          <w:p w14:paraId="6FF38830" w14:textId="112F69BF"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32</w:t>
            </w:r>
          </w:p>
        </w:tc>
        <w:tc>
          <w:tcPr>
            <w:tcW w:w="986" w:type="dxa"/>
            <w:shd w:val="clear" w:color="auto" w:fill="auto"/>
            <w:noWrap/>
          </w:tcPr>
          <w:p w14:paraId="6CBC7A8B" w14:textId="62F885B9"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710</w:t>
            </w:r>
          </w:p>
        </w:tc>
        <w:tc>
          <w:tcPr>
            <w:tcW w:w="987" w:type="dxa"/>
            <w:shd w:val="clear" w:color="auto" w:fill="auto"/>
            <w:noWrap/>
          </w:tcPr>
          <w:p w14:paraId="15B60FEC" w14:textId="732EF307" w:rsidR="00DD3F34" w:rsidRPr="009E5255" w:rsidRDefault="00DD3F34" w:rsidP="00DD3F34">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480</w:t>
            </w:r>
          </w:p>
        </w:tc>
      </w:tr>
      <w:tr w:rsidR="00DD3F34" w:rsidRPr="009E5255" w14:paraId="5FCF4CED" w14:textId="77777777" w:rsidTr="009255D1">
        <w:trPr>
          <w:trHeight w:val="20"/>
        </w:trPr>
        <w:tc>
          <w:tcPr>
            <w:tcW w:w="1696" w:type="dxa"/>
            <w:tcBorders>
              <w:bottom w:val="single" w:sz="4" w:space="0" w:color="auto"/>
            </w:tcBorders>
            <w:shd w:val="clear" w:color="auto" w:fill="auto"/>
            <w:noWrap/>
            <w:vAlign w:val="bottom"/>
          </w:tcPr>
          <w:p w14:paraId="475D3787" w14:textId="77777777" w:rsidR="00DD3F34" w:rsidRPr="009E5255" w:rsidRDefault="00DD3F34" w:rsidP="00DD3F34">
            <w:pPr>
              <w:pStyle w:val="NoSpacing"/>
              <w:rPr>
                <w:rFonts w:asciiTheme="majorHAnsi" w:hAnsiTheme="majorHAnsi" w:cstheme="majorHAnsi"/>
                <w:i/>
                <w:iCs/>
                <w:sz w:val="18"/>
                <w:szCs w:val="18"/>
              </w:rPr>
            </w:pPr>
            <w:r w:rsidRPr="009E5255">
              <w:rPr>
                <w:rFonts w:asciiTheme="majorHAnsi" w:hAnsiTheme="majorHAnsi" w:cstheme="majorHAnsi"/>
                <w:i/>
                <w:iCs/>
                <w:sz w:val="18"/>
                <w:szCs w:val="18"/>
              </w:rPr>
              <w:t xml:space="preserve"> Total (000s)</w:t>
            </w:r>
          </w:p>
        </w:tc>
        <w:tc>
          <w:tcPr>
            <w:tcW w:w="851" w:type="dxa"/>
            <w:tcBorders>
              <w:bottom w:val="single" w:sz="4" w:space="0" w:color="auto"/>
            </w:tcBorders>
            <w:shd w:val="clear" w:color="auto" w:fill="auto"/>
            <w:noWrap/>
          </w:tcPr>
          <w:p w14:paraId="5E280158" w14:textId="29EB648C" w:rsidR="00DD3F34" w:rsidRPr="009E5255" w:rsidRDefault="00DD3F34" w:rsidP="00DD3F34">
            <w:pPr>
              <w:pStyle w:val="NoSpacing"/>
              <w:jc w:val="center"/>
              <w:rPr>
                <w:rFonts w:asciiTheme="majorHAnsi" w:hAnsiTheme="majorHAnsi" w:cstheme="majorHAnsi"/>
                <w:i/>
                <w:iCs/>
                <w:sz w:val="18"/>
                <w:szCs w:val="18"/>
              </w:rPr>
            </w:pPr>
            <w:r w:rsidRPr="009E5255">
              <w:rPr>
                <w:rFonts w:asciiTheme="majorHAnsi" w:hAnsiTheme="majorHAnsi" w:cstheme="majorHAnsi"/>
                <w:sz w:val="18"/>
                <w:szCs w:val="18"/>
              </w:rPr>
              <w:t>25</w:t>
            </w:r>
          </w:p>
        </w:tc>
        <w:tc>
          <w:tcPr>
            <w:tcW w:w="992" w:type="dxa"/>
            <w:tcBorders>
              <w:bottom w:val="single" w:sz="4" w:space="0" w:color="auto"/>
            </w:tcBorders>
            <w:shd w:val="clear" w:color="auto" w:fill="auto"/>
            <w:noWrap/>
          </w:tcPr>
          <w:p w14:paraId="3FC87BDD" w14:textId="0C376DDD" w:rsidR="00DD3F34" w:rsidRPr="009E5255" w:rsidRDefault="00DD3F34" w:rsidP="00DD3F34">
            <w:pPr>
              <w:pStyle w:val="NoSpacing"/>
              <w:jc w:val="center"/>
              <w:rPr>
                <w:rFonts w:asciiTheme="majorHAnsi" w:hAnsiTheme="majorHAnsi" w:cstheme="majorHAnsi"/>
                <w:i/>
                <w:iCs/>
                <w:sz w:val="18"/>
                <w:szCs w:val="18"/>
              </w:rPr>
            </w:pPr>
            <w:r w:rsidRPr="009E5255">
              <w:rPr>
                <w:rFonts w:asciiTheme="majorHAnsi" w:hAnsiTheme="majorHAnsi" w:cstheme="majorHAnsi"/>
                <w:sz w:val="18"/>
                <w:szCs w:val="18"/>
              </w:rPr>
              <w:t>1775.5</w:t>
            </w:r>
          </w:p>
        </w:tc>
        <w:tc>
          <w:tcPr>
            <w:tcW w:w="992" w:type="dxa"/>
            <w:tcBorders>
              <w:bottom w:val="single" w:sz="4" w:space="0" w:color="auto"/>
            </w:tcBorders>
            <w:shd w:val="clear" w:color="auto" w:fill="auto"/>
            <w:noWrap/>
          </w:tcPr>
          <w:p w14:paraId="0944A089" w14:textId="21B1C20B" w:rsidR="00DD3F34" w:rsidRPr="009E5255" w:rsidRDefault="00DD3F34" w:rsidP="00DD3F34">
            <w:pPr>
              <w:pStyle w:val="NoSpacing"/>
              <w:jc w:val="center"/>
              <w:rPr>
                <w:rFonts w:asciiTheme="majorHAnsi" w:hAnsiTheme="majorHAnsi" w:cstheme="majorHAnsi"/>
                <w:i/>
                <w:iCs/>
                <w:sz w:val="18"/>
                <w:szCs w:val="18"/>
              </w:rPr>
            </w:pPr>
            <w:r w:rsidRPr="009E5255">
              <w:rPr>
                <w:rFonts w:asciiTheme="majorHAnsi" w:hAnsiTheme="majorHAnsi" w:cstheme="majorHAnsi"/>
                <w:sz w:val="18"/>
                <w:szCs w:val="18"/>
              </w:rPr>
              <w:t>31.3</w:t>
            </w:r>
          </w:p>
        </w:tc>
        <w:tc>
          <w:tcPr>
            <w:tcW w:w="828" w:type="dxa"/>
            <w:tcBorders>
              <w:bottom w:val="single" w:sz="4" w:space="0" w:color="auto"/>
            </w:tcBorders>
            <w:shd w:val="clear" w:color="auto" w:fill="auto"/>
            <w:noWrap/>
          </w:tcPr>
          <w:p w14:paraId="28CF53AE" w14:textId="3226AE27" w:rsidR="00DD3F34" w:rsidRPr="009E5255" w:rsidRDefault="00DD3F34" w:rsidP="00DD3F34">
            <w:pPr>
              <w:pStyle w:val="NoSpacing"/>
              <w:jc w:val="center"/>
              <w:rPr>
                <w:rFonts w:asciiTheme="majorHAnsi" w:hAnsiTheme="majorHAnsi" w:cstheme="majorHAnsi"/>
                <w:i/>
                <w:iCs/>
                <w:sz w:val="18"/>
                <w:szCs w:val="18"/>
              </w:rPr>
            </w:pPr>
            <w:r w:rsidRPr="009E5255">
              <w:rPr>
                <w:rFonts w:asciiTheme="majorHAnsi" w:hAnsiTheme="majorHAnsi" w:cstheme="majorHAnsi"/>
                <w:sz w:val="18"/>
                <w:szCs w:val="18"/>
              </w:rPr>
              <w:t>1270.8</w:t>
            </w:r>
          </w:p>
        </w:tc>
        <w:tc>
          <w:tcPr>
            <w:tcW w:w="986" w:type="dxa"/>
            <w:tcBorders>
              <w:bottom w:val="single" w:sz="4" w:space="0" w:color="auto"/>
            </w:tcBorders>
            <w:shd w:val="clear" w:color="auto" w:fill="auto"/>
            <w:noWrap/>
          </w:tcPr>
          <w:p w14:paraId="34C9FE9F" w14:textId="50885FA3" w:rsidR="00DD3F34" w:rsidRPr="009E5255" w:rsidRDefault="00DD3F34" w:rsidP="00DD3F34">
            <w:pPr>
              <w:pStyle w:val="NoSpacing"/>
              <w:jc w:val="center"/>
              <w:rPr>
                <w:rFonts w:asciiTheme="majorHAnsi" w:hAnsiTheme="majorHAnsi" w:cstheme="majorHAnsi"/>
                <w:i/>
                <w:iCs/>
                <w:sz w:val="18"/>
                <w:szCs w:val="18"/>
              </w:rPr>
            </w:pPr>
            <w:r w:rsidRPr="009E5255">
              <w:rPr>
                <w:rFonts w:asciiTheme="majorHAnsi" w:hAnsiTheme="majorHAnsi" w:cstheme="majorHAnsi"/>
                <w:sz w:val="18"/>
                <w:szCs w:val="18"/>
              </w:rPr>
              <w:t>475.5</w:t>
            </w:r>
          </w:p>
        </w:tc>
        <w:tc>
          <w:tcPr>
            <w:tcW w:w="987" w:type="dxa"/>
            <w:tcBorders>
              <w:bottom w:val="single" w:sz="4" w:space="0" w:color="auto"/>
            </w:tcBorders>
            <w:shd w:val="clear" w:color="auto" w:fill="auto"/>
            <w:noWrap/>
          </w:tcPr>
          <w:p w14:paraId="4439ED62" w14:textId="3569CD5B" w:rsidR="00DD3F34" w:rsidRPr="009E5255" w:rsidRDefault="00DD3F34" w:rsidP="00DD3F34">
            <w:pPr>
              <w:pStyle w:val="NoSpacing"/>
              <w:jc w:val="center"/>
              <w:rPr>
                <w:rFonts w:asciiTheme="majorHAnsi" w:hAnsiTheme="majorHAnsi" w:cstheme="majorHAnsi"/>
                <w:i/>
                <w:iCs/>
                <w:sz w:val="18"/>
                <w:szCs w:val="18"/>
              </w:rPr>
            </w:pPr>
            <w:r w:rsidRPr="009E5255">
              <w:rPr>
                <w:rFonts w:asciiTheme="majorHAnsi" w:hAnsiTheme="majorHAnsi" w:cstheme="majorHAnsi"/>
                <w:sz w:val="18"/>
                <w:szCs w:val="18"/>
              </w:rPr>
              <w:t>149.2</w:t>
            </w:r>
          </w:p>
        </w:tc>
        <w:tc>
          <w:tcPr>
            <w:tcW w:w="986" w:type="dxa"/>
            <w:tcBorders>
              <w:bottom w:val="single" w:sz="4" w:space="0" w:color="auto"/>
            </w:tcBorders>
            <w:shd w:val="clear" w:color="auto" w:fill="auto"/>
            <w:noWrap/>
          </w:tcPr>
          <w:p w14:paraId="7D549759" w14:textId="2CA97117" w:rsidR="00DD3F34" w:rsidRPr="009E5255" w:rsidRDefault="00DD3F34" w:rsidP="00DD3F34">
            <w:pPr>
              <w:pStyle w:val="NoSpacing"/>
              <w:jc w:val="center"/>
              <w:rPr>
                <w:rFonts w:asciiTheme="majorHAnsi" w:hAnsiTheme="majorHAnsi" w:cstheme="majorHAnsi"/>
                <w:i/>
                <w:iCs/>
                <w:sz w:val="18"/>
                <w:szCs w:val="18"/>
              </w:rPr>
            </w:pPr>
            <w:r w:rsidRPr="009E5255">
              <w:rPr>
                <w:rFonts w:asciiTheme="majorHAnsi" w:hAnsiTheme="majorHAnsi" w:cstheme="majorHAnsi"/>
                <w:sz w:val="18"/>
                <w:szCs w:val="18"/>
              </w:rPr>
              <w:t>1403.5</w:t>
            </w:r>
          </w:p>
        </w:tc>
        <w:tc>
          <w:tcPr>
            <w:tcW w:w="987" w:type="dxa"/>
            <w:tcBorders>
              <w:bottom w:val="single" w:sz="4" w:space="0" w:color="auto"/>
            </w:tcBorders>
            <w:shd w:val="clear" w:color="auto" w:fill="auto"/>
            <w:noWrap/>
          </w:tcPr>
          <w:p w14:paraId="313F2DDD" w14:textId="6E148E6D" w:rsidR="00DD3F34" w:rsidRPr="009E5255" w:rsidRDefault="00DD3F34" w:rsidP="00DD3F34">
            <w:pPr>
              <w:pStyle w:val="NoSpacing"/>
              <w:jc w:val="center"/>
              <w:rPr>
                <w:rFonts w:asciiTheme="majorHAnsi" w:hAnsiTheme="majorHAnsi" w:cstheme="majorHAnsi"/>
                <w:i/>
                <w:iCs/>
                <w:sz w:val="18"/>
                <w:szCs w:val="18"/>
              </w:rPr>
            </w:pPr>
            <w:r w:rsidRPr="009E5255">
              <w:rPr>
                <w:rFonts w:asciiTheme="majorHAnsi" w:hAnsiTheme="majorHAnsi" w:cstheme="majorHAnsi"/>
                <w:sz w:val="18"/>
                <w:szCs w:val="18"/>
              </w:rPr>
              <w:t>699.7</w:t>
            </w:r>
          </w:p>
        </w:tc>
      </w:tr>
    </w:tbl>
    <w:p w14:paraId="07F5C7D8" w14:textId="77777777" w:rsidR="007369E9" w:rsidRPr="009E5255" w:rsidRDefault="007369E9" w:rsidP="007369E9">
      <w:pPr>
        <w:pStyle w:val="TableNotes"/>
      </w:pPr>
      <w:r w:rsidRPr="009E5255">
        <w:t>Source:</w:t>
      </w:r>
      <w:r w:rsidRPr="009E5255">
        <w:tab/>
        <w:t xml:space="preserve">Prepared for this Review using PBS patient-level data. </w:t>
      </w:r>
    </w:p>
    <w:p w14:paraId="7814088C" w14:textId="48FD3810" w:rsidR="0044231E" w:rsidRPr="009E5255" w:rsidRDefault="0044231E" w:rsidP="0044231E">
      <w:pPr>
        <w:rPr>
          <w:lang w:eastAsia="en-GB"/>
        </w:rPr>
      </w:pPr>
      <w:r w:rsidRPr="009E5255">
        <w:rPr>
          <w:lang w:eastAsia="en-GB"/>
        </w:rPr>
        <w:t>The consumption of EFC medicines by state is proportional to the size of the population (see</w:t>
      </w:r>
      <w:r w:rsidR="00EF3BB4" w:rsidRPr="009E5255">
        <w:rPr>
          <w:lang w:eastAsia="en-GB"/>
        </w:rPr>
        <w:t xml:space="preserve"> </w:t>
      </w:r>
      <w:r w:rsidR="00EF3BB4" w:rsidRPr="009E5255">
        <w:rPr>
          <w:lang w:eastAsia="en-GB"/>
        </w:rPr>
        <w:fldChar w:fldCharType="begin"/>
      </w:r>
      <w:r w:rsidR="00EF3BB4" w:rsidRPr="009E5255">
        <w:rPr>
          <w:lang w:eastAsia="en-GB"/>
        </w:rPr>
        <w:instrText xml:space="preserve"> REF _Ref94161398 \h </w:instrText>
      </w:r>
      <w:r w:rsidR="00EF3BB4" w:rsidRPr="009E5255">
        <w:rPr>
          <w:lang w:eastAsia="en-GB"/>
        </w:rPr>
      </w:r>
      <w:r w:rsidR="00EF3BB4" w:rsidRPr="009E5255">
        <w:rPr>
          <w:lang w:eastAsia="en-GB"/>
        </w:rPr>
        <w:fldChar w:fldCharType="separate"/>
      </w:r>
      <w:r w:rsidR="000C766B" w:rsidRPr="009E5255">
        <w:t>Figure A</w:t>
      </w:r>
      <w:r w:rsidR="000C766B">
        <w:rPr>
          <w:noProof/>
        </w:rPr>
        <w:t>16</w:t>
      </w:r>
      <w:r w:rsidR="00EF3BB4" w:rsidRPr="009E5255">
        <w:rPr>
          <w:lang w:eastAsia="en-GB"/>
        </w:rPr>
        <w:fldChar w:fldCharType="end"/>
      </w:r>
      <w:r w:rsidRPr="009E5255">
        <w:rPr>
          <w:lang w:eastAsia="en-GB"/>
        </w:rPr>
        <w:t xml:space="preserve">); New South Wales and Victoria had the greatest consumption of PBS listed cancer medicines, whilst the Northern Territory and the Australian Capital Territory had the smallest consumption of medicines. </w:t>
      </w:r>
    </w:p>
    <w:p w14:paraId="4C103904" w14:textId="66FA9ED2" w:rsidR="00EF3BB4" w:rsidRPr="009E5255" w:rsidRDefault="00EF3BB4" w:rsidP="00EF3BB4">
      <w:pPr>
        <w:pStyle w:val="Caption"/>
      </w:pPr>
      <w:bookmarkStart w:id="429" w:name="_Ref94161398"/>
      <w:bookmarkStart w:id="430" w:name="_Ref94161382"/>
      <w:r w:rsidRPr="009E5255">
        <w:t>Figure A</w:t>
      </w:r>
      <w:r w:rsidR="00E36C93">
        <w:fldChar w:fldCharType="begin"/>
      </w:r>
      <w:r w:rsidR="00E36C93">
        <w:instrText xml:space="preserve"> SEQ Figure_A \* ARABIC </w:instrText>
      </w:r>
      <w:r w:rsidR="00E36C93">
        <w:fldChar w:fldCharType="separate"/>
      </w:r>
      <w:r w:rsidR="000C766B">
        <w:rPr>
          <w:noProof/>
        </w:rPr>
        <w:t>16</w:t>
      </w:r>
      <w:r w:rsidR="00E36C93">
        <w:rPr>
          <w:noProof/>
        </w:rPr>
        <w:fldChar w:fldCharType="end"/>
      </w:r>
      <w:bookmarkEnd w:id="429"/>
      <w:r w:rsidRPr="009E5255">
        <w:t xml:space="preserve">. PBS </w:t>
      </w:r>
      <w:r w:rsidR="0002509B" w:rsidRPr="009E5255">
        <w:t>distribution by EFC item</w:t>
      </w:r>
      <w:r w:rsidRPr="009E5255">
        <w:t xml:space="preserve"> </w:t>
      </w:r>
      <w:r w:rsidR="0002509B" w:rsidRPr="009E5255">
        <w:t>and</w:t>
      </w:r>
      <w:r w:rsidRPr="009E5255">
        <w:t xml:space="preserve"> State</w:t>
      </w:r>
      <w:r w:rsidR="0002509B" w:rsidRPr="009E5255">
        <w:t xml:space="preserve"> and Territory, Schedule 1</w:t>
      </w:r>
      <w:r w:rsidRPr="009E5255">
        <w:t xml:space="preserve"> (July 2016 - June 2021)</w:t>
      </w:r>
      <w:bookmarkEnd w:id="430"/>
    </w:p>
    <w:p w14:paraId="0BD2C88F" w14:textId="77777777" w:rsidR="0044231E" w:rsidRPr="009E5255" w:rsidRDefault="0044231E" w:rsidP="0044231E">
      <w:pPr>
        <w:pStyle w:val="NoSpacing"/>
        <w:rPr>
          <w:rFonts w:cstheme="majorHAnsi"/>
        </w:rPr>
      </w:pPr>
      <w:r w:rsidRPr="009E5255">
        <w:rPr>
          <w:rFonts w:cstheme="majorHAnsi"/>
          <w:noProof/>
        </w:rPr>
        <w:drawing>
          <wp:inline distT="0" distB="0" distL="0" distR="0" wp14:anchorId="655CD3E2" wp14:editId="76B06F5B">
            <wp:extent cx="4533900" cy="5600700"/>
            <wp:effectExtent l="0" t="0" r="0" b="0"/>
            <wp:docPr id="152" name="Graphic 152" descr="an area graph of the PBS distribution by EFC item and State and Territory,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Graphic 152" descr="an area graph of the PBS distribution by EFC item and State and Territory, Schedule 1 from July 2016 to June 2021."/>
                    <pic:cNvPicPr/>
                  </pic:nvPicPr>
                  <pic:blipFill>
                    <a:blip r:embed="rId143">
                      <a:extLst>
                        <a:ext uri="{96DAC541-7B7A-43D3-8B79-37D633B846F1}">
                          <asvg:svgBlip xmlns:asvg="http://schemas.microsoft.com/office/drawing/2016/SVG/main" r:embed="rId144"/>
                        </a:ext>
                      </a:extLst>
                    </a:blip>
                    <a:stretch>
                      <a:fillRect/>
                    </a:stretch>
                  </pic:blipFill>
                  <pic:spPr>
                    <a:xfrm>
                      <a:off x="0" y="0"/>
                      <a:ext cx="4533900" cy="5600700"/>
                    </a:xfrm>
                    <a:prstGeom prst="rect">
                      <a:avLst/>
                    </a:prstGeom>
                  </pic:spPr>
                </pic:pic>
              </a:graphicData>
            </a:graphic>
          </wp:inline>
        </w:drawing>
      </w:r>
      <w:r w:rsidRPr="009E5255">
        <w:rPr>
          <w:rFonts w:cstheme="majorHAnsi"/>
        </w:rPr>
        <w:t xml:space="preserve"> </w:t>
      </w:r>
    </w:p>
    <w:p w14:paraId="3064D50A" w14:textId="29BECB08"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274DB83A" w14:textId="77777777" w:rsidR="0044231E" w:rsidRPr="009E5255" w:rsidRDefault="0044231E" w:rsidP="003A6F1A">
      <w:pPr>
        <w:pStyle w:val="TableNotes"/>
      </w:pPr>
      <w:r w:rsidRPr="009E5255">
        <w:t>Note:</w:t>
      </w:r>
      <w:r w:rsidRPr="009E5255">
        <w:tab/>
        <w:t>Based on the reporting of dispensed amounts under PBS Regulation 24 (may underreport total grams supplied where the unit of reporting was packs and the PBS database does not reflect the actual pack strength provided).</w:t>
      </w:r>
    </w:p>
    <w:p w14:paraId="258DE229" w14:textId="226EA8B1" w:rsidR="0044231E" w:rsidRPr="009E5255" w:rsidRDefault="0044231E" w:rsidP="0044231E">
      <w:pPr>
        <w:rPr>
          <w:lang w:eastAsia="en-GB"/>
        </w:rPr>
      </w:pPr>
      <w:r w:rsidRPr="009E5255">
        <w:rPr>
          <w:lang w:eastAsia="en-GB"/>
        </w:rPr>
        <w:t>After adjusting for the size of the population in each state, the crude rates of Schedule 1 medicine use per 100 people differs between states and by drugs (see</w:t>
      </w:r>
      <w:r w:rsidR="00EF3BB4" w:rsidRPr="009E5255">
        <w:rPr>
          <w:lang w:eastAsia="en-GB"/>
        </w:rPr>
        <w:t xml:space="preserve"> </w:t>
      </w:r>
      <w:r w:rsidR="00EF3BB4" w:rsidRPr="009E5255">
        <w:rPr>
          <w:lang w:eastAsia="en-GB"/>
        </w:rPr>
        <w:fldChar w:fldCharType="begin"/>
      </w:r>
      <w:r w:rsidR="00EF3BB4" w:rsidRPr="009E5255">
        <w:rPr>
          <w:lang w:eastAsia="en-GB"/>
        </w:rPr>
        <w:instrText xml:space="preserve"> REF _Ref94161476 \h </w:instrText>
      </w:r>
      <w:r w:rsidR="00EF3BB4" w:rsidRPr="009E5255">
        <w:rPr>
          <w:lang w:eastAsia="en-GB"/>
        </w:rPr>
      </w:r>
      <w:r w:rsidR="00EF3BB4" w:rsidRPr="009E5255">
        <w:rPr>
          <w:lang w:eastAsia="en-GB"/>
        </w:rPr>
        <w:fldChar w:fldCharType="separate"/>
      </w:r>
      <w:r w:rsidR="000C766B" w:rsidRPr="009E5255">
        <w:t>Figure A</w:t>
      </w:r>
      <w:r w:rsidR="000C766B">
        <w:rPr>
          <w:noProof/>
        </w:rPr>
        <w:t>17</w:t>
      </w:r>
      <w:r w:rsidR="00EF3BB4" w:rsidRPr="009E5255">
        <w:rPr>
          <w:lang w:eastAsia="en-GB"/>
        </w:rPr>
        <w:fldChar w:fldCharType="end"/>
      </w:r>
      <w:r w:rsidRPr="009E5255">
        <w:rPr>
          <w:lang w:eastAsia="en-GB"/>
        </w:rPr>
        <w:t>).  The medicines with the highest crude rates of use per 100 people in each state were fluorouracil, gemcitabine, paclitaxel and carboplatin.  The three most commonly prescribed drugs in any state are summarised in</w:t>
      </w:r>
      <w:r w:rsidR="00EF3BB4" w:rsidRPr="009E5255">
        <w:rPr>
          <w:lang w:eastAsia="en-GB"/>
        </w:rPr>
        <w:t xml:space="preserve"> </w:t>
      </w:r>
      <w:r w:rsidR="00EF3BB4" w:rsidRPr="009E5255">
        <w:rPr>
          <w:lang w:eastAsia="en-GB"/>
        </w:rPr>
        <w:fldChar w:fldCharType="begin"/>
      </w:r>
      <w:r w:rsidR="00EF3BB4" w:rsidRPr="009E5255">
        <w:rPr>
          <w:lang w:eastAsia="en-GB"/>
        </w:rPr>
        <w:instrText xml:space="preserve"> REF _Ref94161535 \h </w:instrText>
      </w:r>
      <w:r w:rsidR="00EF3BB4" w:rsidRPr="009E5255">
        <w:rPr>
          <w:lang w:eastAsia="en-GB"/>
        </w:rPr>
      </w:r>
      <w:r w:rsidR="00EF3BB4" w:rsidRPr="009E5255">
        <w:rPr>
          <w:lang w:eastAsia="en-GB"/>
        </w:rPr>
        <w:fldChar w:fldCharType="separate"/>
      </w:r>
      <w:r w:rsidR="000C766B" w:rsidRPr="009E5255">
        <w:t>Figure A</w:t>
      </w:r>
      <w:r w:rsidR="000C766B">
        <w:rPr>
          <w:noProof/>
        </w:rPr>
        <w:t>18</w:t>
      </w:r>
      <w:r w:rsidR="00EF3BB4" w:rsidRPr="009E5255">
        <w:rPr>
          <w:lang w:eastAsia="en-GB"/>
        </w:rPr>
        <w:fldChar w:fldCharType="end"/>
      </w:r>
      <w:r w:rsidRPr="009E5255">
        <w:rPr>
          <w:lang w:eastAsia="en-GB"/>
        </w:rPr>
        <w:t>.  After adjusting for population size, Western Australia had the highest crude rate of fluorouracil and gemcitabine use per 100 people.  South Australia had the highest crude rate of carboplatin, paclitaxel and trastuzumab use per 100 people, while Tasmania had the highest crude rate of methotrexate use.</w:t>
      </w:r>
    </w:p>
    <w:p w14:paraId="72885159" w14:textId="4C11EDEB" w:rsidR="00EF3BB4" w:rsidRPr="009E5255" w:rsidRDefault="00EF3BB4" w:rsidP="00EF3BB4">
      <w:pPr>
        <w:pStyle w:val="Caption"/>
      </w:pPr>
      <w:bookmarkStart w:id="431" w:name="_Ref94161476"/>
      <w:r w:rsidRPr="009E5255">
        <w:t>Figure A</w:t>
      </w:r>
      <w:r w:rsidR="00E36C93">
        <w:fldChar w:fldCharType="begin"/>
      </w:r>
      <w:r w:rsidR="00E36C93">
        <w:instrText xml:space="preserve"> SEQ Figure_A \* ARABIC </w:instrText>
      </w:r>
      <w:r w:rsidR="00E36C93">
        <w:fldChar w:fldCharType="separate"/>
      </w:r>
      <w:r w:rsidR="000C766B">
        <w:rPr>
          <w:noProof/>
        </w:rPr>
        <w:t>17</w:t>
      </w:r>
      <w:r w:rsidR="00E36C93">
        <w:rPr>
          <w:noProof/>
        </w:rPr>
        <w:fldChar w:fldCharType="end"/>
      </w:r>
      <w:bookmarkEnd w:id="431"/>
      <w:r w:rsidRPr="009E5255">
        <w:t xml:space="preserve">. Use per 100 </w:t>
      </w:r>
      <w:r w:rsidR="00E17761" w:rsidRPr="009E5255">
        <w:t>p</w:t>
      </w:r>
      <w:r w:rsidRPr="009E5255">
        <w:t>eople</w:t>
      </w:r>
      <w:r w:rsidR="00E17761" w:rsidRPr="009E5255">
        <w:t xml:space="preserve"> (crude rate)</w:t>
      </w:r>
      <w:r w:rsidRPr="009E5255">
        <w:t xml:space="preserve"> </w:t>
      </w:r>
      <w:r w:rsidR="00E17761" w:rsidRPr="009E5255">
        <w:t xml:space="preserve">by EFC item and </w:t>
      </w:r>
      <w:r w:rsidRPr="009E5255">
        <w:t xml:space="preserve">State </w:t>
      </w:r>
      <w:r w:rsidR="00E17761" w:rsidRPr="009E5255">
        <w:t xml:space="preserve">and Territory, Schedule 1 </w:t>
      </w:r>
      <w:r w:rsidRPr="009E5255">
        <w:t>(July 2016 - June 2021)</w:t>
      </w:r>
    </w:p>
    <w:p w14:paraId="1999DD49" w14:textId="77777777" w:rsidR="0044231E" w:rsidRPr="009E5255" w:rsidRDefault="0044231E" w:rsidP="0044231E">
      <w:pPr>
        <w:keepNext/>
        <w:keepLines/>
        <w:spacing w:after="0" w:line="240" w:lineRule="auto"/>
      </w:pPr>
      <w:r w:rsidRPr="009E5255">
        <w:rPr>
          <w:noProof/>
        </w:rPr>
        <w:drawing>
          <wp:inline distT="0" distB="0" distL="0" distR="0" wp14:anchorId="79E71C93" wp14:editId="68219979">
            <wp:extent cx="4622800" cy="5727700"/>
            <wp:effectExtent l="0" t="0" r="0" b="0"/>
            <wp:docPr id="153" name="Graphic 153" descr="a bar chart showing the use per 100 people (crude rate) by EFC item and State and Territory,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Graphic 153" descr="a bar chart showing the use per 100 people (crude rate) by EFC item and State and Territory, Schedule 1 from July 2016 to June 2021."/>
                    <pic:cNvPicPr/>
                  </pic:nvPicPr>
                  <pic:blipFill>
                    <a:blip r:embed="rId145">
                      <a:extLst>
                        <a:ext uri="{96DAC541-7B7A-43D3-8B79-37D633B846F1}">
                          <asvg:svgBlip xmlns:asvg="http://schemas.microsoft.com/office/drawing/2016/SVG/main" r:embed="rId146"/>
                        </a:ext>
                      </a:extLst>
                    </a:blip>
                    <a:stretch>
                      <a:fillRect/>
                    </a:stretch>
                  </pic:blipFill>
                  <pic:spPr>
                    <a:xfrm>
                      <a:off x="0" y="0"/>
                      <a:ext cx="4622800" cy="5727700"/>
                    </a:xfrm>
                    <a:prstGeom prst="rect">
                      <a:avLst/>
                    </a:prstGeom>
                  </pic:spPr>
                </pic:pic>
              </a:graphicData>
            </a:graphic>
          </wp:inline>
        </w:drawing>
      </w:r>
    </w:p>
    <w:p w14:paraId="3ECB05B9" w14:textId="1AF2047F"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0DA759A2" w14:textId="77777777" w:rsidR="0044231E" w:rsidRPr="009E5255" w:rsidRDefault="0044231E" w:rsidP="0044231E">
      <w:pPr>
        <w:rPr>
          <w:lang w:eastAsia="en-GB"/>
        </w:rPr>
      </w:pPr>
    </w:p>
    <w:p w14:paraId="5CA57D63" w14:textId="76ED597D" w:rsidR="00EF3BB4" w:rsidRPr="009E5255" w:rsidRDefault="00EF3BB4" w:rsidP="00EF3BB4">
      <w:pPr>
        <w:pStyle w:val="Caption"/>
      </w:pPr>
      <w:bookmarkStart w:id="432" w:name="_Ref94161535"/>
      <w:r w:rsidRPr="009E5255">
        <w:t>Figure A</w:t>
      </w:r>
      <w:r w:rsidR="00E36C93">
        <w:fldChar w:fldCharType="begin"/>
      </w:r>
      <w:r w:rsidR="00E36C93">
        <w:instrText xml:space="preserve"> SEQ Figure_A \* ARABIC </w:instrText>
      </w:r>
      <w:r w:rsidR="00E36C93">
        <w:fldChar w:fldCharType="separate"/>
      </w:r>
      <w:r w:rsidR="000C766B">
        <w:rPr>
          <w:noProof/>
        </w:rPr>
        <w:t>18</w:t>
      </w:r>
      <w:r w:rsidR="00E36C93">
        <w:rPr>
          <w:noProof/>
        </w:rPr>
        <w:fldChar w:fldCharType="end"/>
      </w:r>
      <w:bookmarkEnd w:id="432"/>
      <w:r w:rsidRPr="009E5255">
        <w:t xml:space="preserve">. Most </w:t>
      </w:r>
      <w:r w:rsidR="0089481D" w:rsidRPr="009E5255">
        <w:t>c</w:t>
      </w:r>
      <w:r w:rsidRPr="009E5255">
        <w:t xml:space="preserve">ommon </w:t>
      </w:r>
      <w:r w:rsidR="0089481D" w:rsidRPr="009E5255">
        <w:t>EFC items</w:t>
      </w:r>
      <w:r w:rsidRPr="009E5255">
        <w:t xml:space="preserve"> by State</w:t>
      </w:r>
      <w:r w:rsidR="0089481D" w:rsidRPr="009E5255">
        <w:t xml:space="preserve"> and Territory, Schedule 1</w:t>
      </w:r>
      <w:r w:rsidRPr="009E5255">
        <w:t xml:space="preserve"> (July 2016 - June 2021)</w:t>
      </w:r>
    </w:p>
    <w:p w14:paraId="23D7777F" w14:textId="77777777" w:rsidR="0044231E" w:rsidRPr="009E5255" w:rsidRDefault="0044231E" w:rsidP="0044231E">
      <w:pPr>
        <w:pStyle w:val="NoSpacing"/>
        <w:rPr>
          <w:rFonts w:cstheme="majorHAnsi"/>
        </w:rPr>
      </w:pPr>
      <w:r w:rsidRPr="009E5255">
        <w:rPr>
          <w:rFonts w:cstheme="majorHAnsi"/>
          <w:noProof/>
        </w:rPr>
        <w:drawing>
          <wp:inline distT="0" distB="0" distL="0" distR="0" wp14:anchorId="63AC9731" wp14:editId="17E4D5E0">
            <wp:extent cx="4305300" cy="2552700"/>
            <wp:effectExtent l="0" t="0" r="0" b="0"/>
            <wp:docPr id="154" name="Graphic 154" descr="a column chart of the most common EFC items by State and Territory,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Graphic 154" descr="a column chart of the most common EFC items by State and Territory, Schedule 1 from July 2016 to June 2021."/>
                    <pic:cNvPicPr/>
                  </pic:nvPicPr>
                  <pic:blipFill>
                    <a:blip r:embed="rId147">
                      <a:extLst>
                        <a:ext uri="{96DAC541-7B7A-43D3-8B79-37D633B846F1}">
                          <asvg:svgBlip xmlns:asvg="http://schemas.microsoft.com/office/drawing/2016/SVG/main" r:embed="rId148"/>
                        </a:ext>
                      </a:extLst>
                    </a:blip>
                    <a:stretch>
                      <a:fillRect/>
                    </a:stretch>
                  </pic:blipFill>
                  <pic:spPr>
                    <a:xfrm>
                      <a:off x="0" y="0"/>
                      <a:ext cx="4305300" cy="2552700"/>
                    </a:xfrm>
                    <a:prstGeom prst="rect">
                      <a:avLst/>
                    </a:prstGeom>
                  </pic:spPr>
                </pic:pic>
              </a:graphicData>
            </a:graphic>
          </wp:inline>
        </w:drawing>
      </w:r>
    </w:p>
    <w:p w14:paraId="1C1003A7" w14:textId="7C2CEE4A"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2B6E101F" w14:textId="135C3FF7" w:rsidR="0044231E" w:rsidRPr="009E5255" w:rsidRDefault="0044231E" w:rsidP="0044231E">
      <w:pPr>
        <w:rPr>
          <w:i/>
          <w:iCs/>
          <w:u w:val="single"/>
          <w:lang w:eastAsia="en-GB"/>
        </w:rPr>
      </w:pPr>
      <w:r w:rsidRPr="009E5255">
        <w:rPr>
          <w:i/>
          <w:iCs/>
          <w:u w:val="single"/>
          <w:lang w:eastAsia="en-GB"/>
        </w:rPr>
        <w:t xml:space="preserve">Utilisation of Schedule 2 </w:t>
      </w:r>
      <w:r w:rsidR="0089481D" w:rsidRPr="009E5255">
        <w:rPr>
          <w:i/>
          <w:iCs/>
          <w:u w:val="single"/>
          <w:lang w:eastAsia="en-GB"/>
        </w:rPr>
        <w:t>m</w:t>
      </w:r>
      <w:r w:rsidRPr="009E5255">
        <w:rPr>
          <w:i/>
          <w:iCs/>
          <w:u w:val="single"/>
          <w:lang w:eastAsia="en-GB"/>
        </w:rPr>
        <w:t>edicines</w:t>
      </w:r>
    </w:p>
    <w:p w14:paraId="386D37F3" w14:textId="12D9A9D9" w:rsidR="0044231E" w:rsidRPr="009E5255" w:rsidRDefault="0044231E" w:rsidP="0044231E">
      <w:pPr>
        <w:rPr>
          <w:lang w:eastAsia="en-GB"/>
        </w:rPr>
      </w:pPr>
      <w:r w:rsidRPr="009E5255">
        <w:rPr>
          <w:lang w:eastAsia="en-GB"/>
        </w:rPr>
        <w:t>A summary of the utilisation of Schedule 2 medicines (Related Benefit Items) according to concomitant Schedule 1 medicine use is provided in</w:t>
      </w:r>
      <w:r w:rsidR="00264F05" w:rsidRPr="009E5255">
        <w:rPr>
          <w:lang w:eastAsia="en-GB"/>
        </w:rPr>
        <w:t xml:space="preserve"> </w:t>
      </w:r>
      <w:r w:rsidR="00264F05" w:rsidRPr="009E5255">
        <w:rPr>
          <w:lang w:eastAsia="en-GB"/>
        </w:rPr>
        <w:fldChar w:fldCharType="begin"/>
      </w:r>
      <w:r w:rsidR="00264F05" w:rsidRPr="009E5255">
        <w:rPr>
          <w:lang w:eastAsia="en-GB"/>
        </w:rPr>
        <w:instrText xml:space="preserve"> REF _Ref94161617 \h </w:instrText>
      </w:r>
      <w:r w:rsidR="00264F05" w:rsidRPr="009E5255">
        <w:rPr>
          <w:lang w:eastAsia="en-GB"/>
        </w:rPr>
      </w:r>
      <w:r w:rsidR="00264F05" w:rsidRPr="009E5255">
        <w:rPr>
          <w:lang w:eastAsia="en-GB"/>
        </w:rPr>
        <w:fldChar w:fldCharType="separate"/>
      </w:r>
      <w:r w:rsidR="000C766B" w:rsidRPr="009E5255">
        <w:t>Figure A</w:t>
      </w:r>
      <w:r w:rsidR="000C766B">
        <w:rPr>
          <w:noProof/>
        </w:rPr>
        <w:t>19</w:t>
      </w:r>
      <w:r w:rsidR="00264F05" w:rsidRPr="009E5255">
        <w:rPr>
          <w:lang w:eastAsia="en-GB"/>
        </w:rPr>
        <w:fldChar w:fldCharType="end"/>
      </w:r>
      <w:r w:rsidRPr="009E5255">
        <w:rPr>
          <w:lang w:eastAsia="en-GB"/>
        </w:rPr>
        <w:t xml:space="preserve">.  Overall, netupitant + palonosetron and palonosetron were the most commonly prescribed EFC-related items.  These medicines reduce nausea and vomiting associated with cytotoxic chemotherapy. </w:t>
      </w:r>
    </w:p>
    <w:p w14:paraId="303B62B1" w14:textId="1852C312" w:rsidR="00264F05" w:rsidRPr="009E5255" w:rsidRDefault="00264F05" w:rsidP="00264F05">
      <w:pPr>
        <w:pStyle w:val="Caption"/>
      </w:pPr>
      <w:bookmarkStart w:id="433" w:name="_Ref94161617"/>
      <w:r w:rsidRPr="009E5255">
        <w:t>Figure A</w:t>
      </w:r>
      <w:r w:rsidR="00E36C93">
        <w:fldChar w:fldCharType="begin"/>
      </w:r>
      <w:r w:rsidR="00E36C93">
        <w:instrText xml:space="preserve"> SEQ Figure_A \* ARABIC </w:instrText>
      </w:r>
      <w:r w:rsidR="00E36C93">
        <w:fldChar w:fldCharType="separate"/>
      </w:r>
      <w:r w:rsidR="000C766B">
        <w:rPr>
          <w:noProof/>
        </w:rPr>
        <w:t>19</w:t>
      </w:r>
      <w:r w:rsidR="00E36C93">
        <w:rPr>
          <w:noProof/>
        </w:rPr>
        <w:fldChar w:fldCharType="end"/>
      </w:r>
      <w:bookmarkEnd w:id="433"/>
      <w:r w:rsidRPr="009E5255">
        <w:t xml:space="preserve">. Utilisation of Schedule 2 </w:t>
      </w:r>
      <w:r w:rsidR="0089481D" w:rsidRPr="009E5255">
        <w:t>m</w:t>
      </w:r>
      <w:r w:rsidRPr="009E5255">
        <w:t xml:space="preserve">edicines by </w:t>
      </w:r>
      <w:r w:rsidR="0089481D" w:rsidRPr="009E5255">
        <w:t>c</w:t>
      </w:r>
      <w:r w:rsidRPr="009E5255">
        <w:t xml:space="preserve">oncomitant Schedule 1 </w:t>
      </w:r>
      <w:r w:rsidR="0089481D" w:rsidRPr="009E5255">
        <w:t>m</w:t>
      </w:r>
      <w:r w:rsidRPr="009E5255">
        <w:t>edicine (July 2016 - June 2021)</w:t>
      </w:r>
    </w:p>
    <w:p w14:paraId="42760A13" w14:textId="77777777" w:rsidR="0044231E" w:rsidRPr="009E5255" w:rsidRDefault="0044231E" w:rsidP="0044231E">
      <w:pPr>
        <w:pStyle w:val="NoSpacing"/>
        <w:rPr>
          <w:rFonts w:cstheme="majorHAnsi"/>
        </w:rPr>
      </w:pPr>
      <w:r w:rsidRPr="009E5255">
        <w:rPr>
          <w:rFonts w:cstheme="majorHAnsi"/>
          <w:noProof/>
        </w:rPr>
        <w:drawing>
          <wp:inline distT="0" distB="0" distL="0" distR="0" wp14:anchorId="4B3CB907" wp14:editId="718359C6">
            <wp:extent cx="4305300" cy="3556000"/>
            <wp:effectExtent l="0" t="0" r="0" b="0"/>
            <wp:docPr id="155" name="Graphic 155" descr="a coloured column chart depicting the utilisation of Schedule 2 medicines by concomitant Schedule 1 medicine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Graphic 155" descr="a coloured column chart depicting the utilisation of Schedule 2 medicines by concomitant Schedule 1 medicine from July 2016 to June 2021."/>
                    <pic:cNvPicPr/>
                  </pic:nvPicPr>
                  <pic:blipFill>
                    <a:blip r:embed="rId149">
                      <a:extLst>
                        <a:ext uri="{96DAC541-7B7A-43D3-8B79-37D633B846F1}">
                          <asvg:svgBlip xmlns:asvg="http://schemas.microsoft.com/office/drawing/2016/SVG/main" r:embed="rId150"/>
                        </a:ext>
                      </a:extLst>
                    </a:blip>
                    <a:stretch>
                      <a:fillRect/>
                    </a:stretch>
                  </pic:blipFill>
                  <pic:spPr>
                    <a:xfrm>
                      <a:off x="0" y="0"/>
                      <a:ext cx="4305300" cy="3556000"/>
                    </a:xfrm>
                    <a:prstGeom prst="rect">
                      <a:avLst/>
                    </a:prstGeom>
                  </pic:spPr>
                </pic:pic>
              </a:graphicData>
            </a:graphic>
          </wp:inline>
        </w:drawing>
      </w:r>
    </w:p>
    <w:p w14:paraId="0C8163E8" w14:textId="44008DB0"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5AE285FC" w14:textId="77777777" w:rsidR="0044231E" w:rsidRPr="009E5255" w:rsidRDefault="0044231E" w:rsidP="0044231E">
      <w:pPr>
        <w:rPr>
          <w:i/>
          <w:iCs/>
          <w:u w:val="single"/>
        </w:rPr>
      </w:pPr>
      <w:r w:rsidRPr="009E5255">
        <w:rPr>
          <w:i/>
          <w:iCs/>
          <w:u w:val="single"/>
        </w:rPr>
        <w:t>Utilisation by Pharmacy Approval Type</w:t>
      </w:r>
    </w:p>
    <w:p w14:paraId="3F3AF20F" w14:textId="6CB2FBF1" w:rsidR="0044231E" w:rsidRPr="009E5255" w:rsidRDefault="0044231E" w:rsidP="0044231E">
      <w:r w:rsidRPr="009E5255">
        <w:t>Under the PBS, claims may be lodged according to the following pharmacy types:  s94 Participating public hospital; s94 Non-participating public hospital; s90 Approved community pharmacy; s90 Dispensing doctor; s90 Approved community pharmacy (flagged as a friendly society); s94 Private hospital.  A summary of the utilisation of Schedule 1 medicines by pharmacy approval types is provided in</w:t>
      </w:r>
      <w:r w:rsidR="00A2744B" w:rsidRPr="009E5255">
        <w:t xml:space="preserve"> </w:t>
      </w:r>
      <w:r w:rsidR="00A2744B" w:rsidRPr="009E5255">
        <w:fldChar w:fldCharType="begin"/>
      </w:r>
      <w:r w:rsidR="00A2744B" w:rsidRPr="009E5255">
        <w:instrText xml:space="preserve"> REF _Ref94161676 \h </w:instrText>
      </w:r>
      <w:r w:rsidR="00A2744B" w:rsidRPr="009E5255">
        <w:fldChar w:fldCharType="separate"/>
      </w:r>
      <w:r w:rsidR="000C766B" w:rsidRPr="009E5255">
        <w:t>Figure A</w:t>
      </w:r>
      <w:r w:rsidR="000C766B">
        <w:rPr>
          <w:noProof/>
        </w:rPr>
        <w:t>20</w:t>
      </w:r>
      <w:r w:rsidR="00A2744B" w:rsidRPr="009E5255">
        <w:fldChar w:fldCharType="end"/>
      </w:r>
      <w:r w:rsidRPr="009E5255">
        <w:t>.  The majority of patients (58%; 33% public and 25% private hospitals) received their Schedule 1 medicines from an s94 approved facility with the remainder receiving them from a community pharmacy (</w:t>
      </w:r>
      <w:r w:rsidR="00380F6F" w:rsidRPr="009E5255">
        <w:t xml:space="preserve">see </w:t>
      </w:r>
      <w:r w:rsidR="00380F6F" w:rsidRPr="009E5255">
        <w:fldChar w:fldCharType="begin"/>
      </w:r>
      <w:r w:rsidR="00380F6F" w:rsidRPr="009E5255">
        <w:instrText xml:space="preserve"> REF _Ref94161676 \h </w:instrText>
      </w:r>
      <w:r w:rsidR="00380F6F" w:rsidRPr="009E5255">
        <w:fldChar w:fldCharType="separate"/>
      </w:r>
      <w:r w:rsidR="000C766B" w:rsidRPr="009E5255">
        <w:t>Figure A</w:t>
      </w:r>
      <w:r w:rsidR="000C766B">
        <w:rPr>
          <w:noProof/>
        </w:rPr>
        <w:t>20</w:t>
      </w:r>
      <w:r w:rsidR="00380F6F" w:rsidRPr="009E5255">
        <w:fldChar w:fldCharType="end"/>
      </w:r>
      <w:r w:rsidRPr="009E5255">
        <w:t>).  In accordance with the underlying legislation, all Schedule 2 medicines were supplied via s94 public hospital facilities.</w:t>
      </w:r>
    </w:p>
    <w:p w14:paraId="069DF54E" w14:textId="5FE39DA5" w:rsidR="00380F6F" w:rsidRPr="009E5255" w:rsidRDefault="00380F6F" w:rsidP="00380F6F">
      <w:pPr>
        <w:pStyle w:val="Caption"/>
      </w:pPr>
      <w:bookmarkStart w:id="434" w:name="_Ref94161676"/>
      <w:r w:rsidRPr="009E5255">
        <w:t>Figure A</w:t>
      </w:r>
      <w:r w:rsidR="00E36C93">
        <w:fldChar w:fldCharType="begin"/>
      </w:r>
      <w:r w:rsidR="00E36C93">
        <w:instrText xml:space="preserve"> SEQ Figure_A \* ARABIC </w:instrText>
      </w:r>
      <w:r w:rsidR="00E36C93">
        <w:fldChar w:fldCharType="separate"/>
      </w:r>
      <w:r w:rsidR="000C766B">
        <w:rPr>
          <w:noProof/>
        </w:rPr>
        <w:t>20</w:t>
      </w:r>
      <w:r w:rsidR="00E36C93">
        <w:rPr>
          <w:noProof/>
        </w:rPr>
        <w:fldChar w:fldCharType="end"/>
      </w:r>
      <w:bookmarkEnd w:id="434"/>
      <w:r w:rsidRPr="009E5255">
        <w:t>. Distribution</w:t>
      </w:r>
      <w:r w:rsidR="00524996" w:rsidRPr="009E5255">
        <w:t xml:space="preserve"> by EFC item and p</w:t>
      </w:r>
      <w:r w:rsidRPr="009E5255">
        <w:t xml:space="preserve">harmacy </w:t>
      </w:r>
      <w:r w:rsidR="00524996" w:rsidRPr="009E5255">
        <w:t>setting,</w:t>
      </w:r>
      <w:r w:rsidRPr="009E5255">
        <w:t xml:space="preserve"> Schedule 1 (July 2016 - June 2021)</w:t>
      </w:r>
    </w:p>
    <w:p w14:paraId="6370143F" w14:textId="77777777" w:rsidR="0044231E" w:rsidRPr="009E5255" w:rsidRDefault="0044231E" w:rsidP="0044231E">
      <w:pPr>
        <w:pStyle w:val="NoSpacing"/>
        <w:rPr>
          <w:rFonts w:cstheme="majorHAnsi"/>
        </w:rPr>
      </w:pPr>
      <w:r w:rsidRPr="009E5255">
        <w:rPr>
          <w:rFonts w:cstheme="majorHAnsi"/>
          <w:noProof/>
        </w:rPr>
        <w:drawing>
          <wp:inline distT="0" distB="0" distL="0" distR="0" wp14:anchorId="70E6E9BB" wp14:editId="18521134">
            <wp:extent cx="4305300" cy="5295900"/>
            <wp:effectExtent l="0" t="0" r="0" b="0"/>
            <wp:docPr id="156" name="Graphic 156" descr="a coloured bar chart of the distribution by EFC item and pharmacy setting,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Graphic 156" descr="a coloured bar chart of the distribution by EFC item and pharmacy setting, Schedule 1 from July 2016 to June 2021."/>
                    <pic:cNvPicPr/>
                  </pic:nvPicPr>
                  <pic:blipFill>
                    <a:blip r:embed="rId151">
                      <a:extLst>
                        <a:ext uri="{96DAC541-7B7A-43D3-8B79-37D633B846F1}">
                          <asvg:svgBlip xmlns:asvg="http://schemas.microsoft.com/office/drawing/2016/SVG/main" r:embed="rId152"/>
                        </a:ext>
                      </a:extLst>
                    </a:blip>
                    <a:stretch>
                      <a:fillRect/>
                    </a:stretch>
                  </pic:blipFill>
                  <pic:spPr>
                    <a:xfrm>
                      <a:off x="0" y="0"/>
                      <a:ext cx="4305300" cy="5295900"/>
                    </a:xfrm>
                    <a:prstGeom prst="rect">
                      <a:avLst/>
                    </a:prstGeom>
                  </pic:spPr>
                </pic:pic>
              </a:graphicData>
            </a:graphic>
          </wp:inline>
        </w:drawing>
      </w:r>
    </w:p>
    <w:p w14:paraId="5DC59578" w14:textId="4865851D"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 xml:space="preserve">. </w:t>
      </w:r>
    </w:p>
    <w:p w14:paraId="06AC877D" w14:textId="1D630883" w:rsidR="0044231E" w:rsidRPr="009E5255" w:rsidRDefault="0044231E" w:rsidP="00380F6F">
      <w:pPr>
        <w:pStyle w:val="NoSpacing"/>
        <w:rPr>
          <w:rFonts w:cstheme="majorHAnsi"/>
          <w:sz w:val="18"/>
          <w:szCs w:val="18"/>
        </w:rPr>
        <w:sectPr w:rsidR="0044231E" w:rsidRPr="009E5255" w:rsidSect="00D202E8">
          <w:pgSz w:w="11906" w:h="16838"/>
          <w:pgMar w:top="1440" w:right="1440" w:bottom="1440" w:left="1440" w:header="709" w:footer="709" w:gutter="0"/>
          <w:cols w:space="708"/>
          <w:docGrid w:linePitch="360"/>
        </w:sectPr>
      </w:pPr>
    </w:p>
    <w:p w14:paraId="23D66F96" w14:textId="0F315828" w:rsidR="0044231E" w:rsidRPr="009E5255" w:rsidRDefault="0044231E" w:rsidP="0044231E">
      <w:pPr>
        <w:rPr>
          <w:i/>
          <w:iCs/>
          <w:u w:val="single"/>
        </w:rPr>
      </w:pPr>
      <w:r w:rsidRPr="009E5255">
        <w:rPr>
          <w:i/>
          <w:iCs/>
          <w:u w:val="single"/>
        </w:rPr>
        <w:t xml:space="preserve">Access </w:t>
      </w:r>
      <w:r w:rsidR="00380F6F" w:rsidRPr="009E5255">
        <w:rPr>
          <w:i/>
          <w:iCs/>
          <w:u w:val="single"/>
        </w:rPr>
        <w:t>by</w:t>
      </w:r>
      <w:r w:rsidRPr="009E5255">
        <w:rPr>
          <w:i/>
          <w:iCs/>
          <w:u w:val="single"/>
        </w:rPr>
        <w:t xml:space="preserve"> </w:t>
      </w:r>
      <w:r w:rsidR="00380F6F" w:rsidRPr="009E5255">
        <w:rPr>
          <w:i/>
          <w:iCs/>
          <w:u w:val="single"/>
        </w:rPr>
        <w:t>remoteness</w:t>
      </w:r>
    </w:p>
    <w:p w14:paraId="75C1F723" w14:textId="367015EA" w:rsidR="0044231E" w:rsidRPr="009E5255" w:rsidRDefault="0044231E" w:rsidP="00380F6F">
      <w:r w:rsidRPr="009E5255">
        <w:t>The distribution of patients accessing EFC listed medicines according to their ARIA score compared with Australian population norms is presented in</w:t>
      </w:r>
      <w:r w:rsidR="00380F6F" w:rsidRPr="009E5255">
        <w:t xml:space="preserve"> </w:t>
      </w:r>
      <w:r w:rsidR="00380F6F" w:rsidRPr="009E5255">
        <w:fldChar w:fldCharType="begin"/>
      </w:r>
      <w:r w:rsidR="00380F6F" w:rsidRPr="009E5255">
        <w:instrText xml:space="preserve"> REF _Ref94161743 \h </w:instrText>
      </w:r>
      <w:r w:rsidR="00380F6F" w:rsidRPr="009E5255">
        <w:fldChar w:fldCharType="separate"/>
      </w:r>
      <w:r w:rsidR="000C766B" w:rsidRPr="009E5255">
        <w:t>Figure A</w:t>
      </w:r>
      <w:r w:rsidR="000C766B">
        <w:rPr>
          <w:noProof/>
        </w:rPr>
        <w:t>21</w:t>
      </w:r>
      <w:r w:rsidR="00380F6F" w:rsidRPr="009E5255">
        <w:fldChar w:fldCharType="end"/>
      </w:r>
      <w:r w:rsidRPr="009E5255">
        <w:t xml:space="preserve">.  From these data it can be observed that EFC patients tend to live in more rural and remote locations than the general Australian population. </w:t>
      </w:r>
    </w:p>
    <w:p w14:paraId="13F5E8CC" w14:textId="1286B95B" w:rsidR="0044231E" w:rsidRPr="009E5255" w:rsidRDefault="00380F6F" w:rsidP="00380F6F">
      <w:pPr>
        <w:pStyle w:val="Caption"/>
      </w:pPr>
      <w:bookmarkStart w:id="435" w:name="_Ref94161743"/>
      <w:r w:rsidRPr="009E5255">
        <w:t>Figure A</w:t>
      </w:r>
      <w:r w:rsidR="00E36C93">
        <w:fldChar w:fldCharType="begin"/>
      </w:r>
      <w:r w:rsidR="00E36C93">
        <w:instrText xml:space="preserve"> SEQ Figure_A \* ARABIC </w:instrText>
      </w:r>
      <w:r w:rsidR="00E36C93">
        <w:fldChar w:fldCharType="separate"/>
      </w:r>
      <w:r w:rsidR="000C766B">
        <w:rPr>
          <w:noProof/>
        </w:rPr>
        <w:t>21</w:t>
      </w:r>
      <w:r w:rsidR="00E36C93">
        <w:rPr>
          <w:noProof/>
        </w:rPr>
        <w:fldChar w:fldCharType="end"/>
      </w:r>
      <w:bookmarkEnd w:id="435"/>
      <w:r w:rsidRPr="009E5255">
        <w:t xml:space="preserve">. EFC </w:t>
      </w:r>
      <w:r w:rsidR="006D4888" w:rsidRPr="009E5255">
        <w:t>p</w:t>
      </w:r>
      <w:r w:rsidRPr="009E5255">
        <w:t>atient</w:t>
      </w:r>
      <w:r w:rsidR="006D4888" w:rsidRPr="009E5255">
        <w:t xml:space="preserve"> distribution</w:t>
      </w:r>
      <w:r w:rsidRPr="009E5255">
        <w:t xml:space="preserve"> by ARIA </w:t>
      </w:r>
      <w:r w:rsidR="006D4888" w:rsidRPr="009E5255">
        <w:t>s</w:t>
      </w:r>
      <w:r w:rsidRPr="009E5255">
        <w:t>core</w:t>
      </w:r>
      <w:r w:rsidR="0090546F" w:rsidRPr="009E5255">
        <w:t xml:space="preserve"> (July 2016 - June 2021)</w:t>
      </w:r>
      <w:r w:rsidR="0044231E" w:rsidRPr="009E5255">
        <w:rPr>
          <w:noProof/>
        </w:rPr>
        <w:drawing>
          <wp:inline distT="0" distB="0" distL="0" distR="0" wp14:anchorId="060CB104" wp14:editId="23200B6C">
            <wp:extent cx="5339127" cy="3212926"/>
            <wp:effectExtent l="0" t="0" r="0" b="635"/>
            <wp:docPr id="157" name="Graphic 157" descr="a column chart of the EFC patient distribution by ARIA score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Graphic 157" descr="a column chart of the EFC patient distribution by ARIA score from July 2016 to June 2021"/>
                    <pic:cNvPicPr/>
                  </pic:nvPicPr>
                  <pic:blipFill>
                    <a:blip r:embed="rId153">
                      <a:extLst>
                        <a:ext uri="{96DAC541-7B7A-43D3-8B79-37D633B846F1}">
                          <asvg:svgBlip xmlns:asvg="http://schemas.microsoft.com/office/drawing/2016/SVG/main" r:embed="rId154"/>
                        </a:ext>
                      </a:extLst>
                    </a:blip>
                    <a:stretch>
                      <a:fillRect/>
                    </a:stretch>
                  </pic:blipFill>
                  <pic:spPr>
                    <a:xfrm>
                      <a:off x="0" y="0"/>
                      <a:ext cx="5365194" cy="3228612"/>
                    </a:xfrm>
                    <a:prstGeom prst="rect">
                      <a:avLst/>
                    </a:prstGeom>
                  </pic:spPr>
                </pic:pic>
              </a:graphicData>
            </a:graphic>
          </wp:inline>
        </w:drawing>
      </w:r>
    </w:p>
    <w:p w14:paraId="5BF0A556" w14:textId="47E20323"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005503C2" w:rsidRPr="009E5255">
        <w:t xml:space="preserve">; AIHW, 2019 </w:t>
      </w:r>
      <w:r w:rsidR="005503C2" w:rsidRPr="009E5255">
        <w:fldChar w:fldCharType="begin"/>
      </w:r>
      <w:r w:rsidR="00A91982" w:rsidRPr="009E5255">
        <w:instrText xml:space="preserve"> ADDIN EN.CITE &lt;EndNote&gt;&lt;Cite&gt;&lt;Author&gt;AIHW&lt;/Author&gt;&lt;Year&gt;2019&lt;/Year&gt;&lt;RecNum&gt;10585&lt;/RecNum&gt;&lt;DisplayText&gt;[50]&lt;/DisplayText&gt;&lt;record&gt;&lt;rec-number&gt;10585&lt;/rec-number&gt;&lt;foreign-keys&gt;&lt;key app="EN" db-id="etpte9adcdfve1eerz5pws2fvps522ds5svf" timestamp="1652740079" guid="6641f8d7-e116-4cee-8560-5b8db37aec8f"&gt;10585&lt;/key&gt;&lt;/foreign-keys&gt;&lt;ref-type name="Report"&gt;27&lt;/ref-type&gt;&lt;contributors&gt;&lt;authors&gt;&lt;author&gt;AIHW&lt;/author&gt;&lt;/authors&gt;&lt;tertiary-authors&gt;&lt;author&gt;Australian Government,, Australian Institute of Health &amp;amp; Welfare (AIHW)&lt;/author&gt;&lt;/tertiary-authors&gt;&lt;/contributors&gt;&lt;titles&gt;&lt;title&gt;Rural and remote health&lt;/title&gt;&lt;/titles&gt;&lt;dates&gt;&lt;year&gt;2019&lt;/year&gt;&lt;/dates&gt;&lt;pub-location&gt;Canberra&lt;/pub-location&gt;&lt;urls&gt;&lt;/urls&gt;&lt;access-date&gt;18 November 2021&lt;/access-date&gt;&lt;/record&gt;&lt;/Cite&gt;&lt;/EndNote&gt;</w:instrText>
      </w:r>
      <w:r w:rsidR="005503C2" w:rsidRPr="009E5255">
        <w:fldChar w:fldCharType="separate"/>
      </w:r>
      <w:r w:rsidR="00A91982" w:rsidRPr="009E5255">
        <w:rPr>
          <w:noProof/>
        </w:rPr>
        <w:t>[50]</w:t>
      </w:r>
      <w:r w:rsidR="005503C2" w:rsidRPr="009E5255">
        <w:fldChar w:fldCharType="end"/>
      </w:r>
      <w:r w:rsidR="005503C2" w:rsidRPr="009E5255">
        <w:t>.</w:t>
      </w:r>
    </w:p>
    <w:p w14:paraId="3A03BC2B" w14:textId="77777777" w:rsidR="0044231E" w:rsidRPr="009E5255" w:rsidRDefault="0044231E" w:rsidP="003A6F1A">
      <w:pPr>
        <w:pStyle w:val="TableNotes"/>
      </w:pPr>
      <w:r w:rsidRPr="009E5255">
        <w:t>Note:</w:t>
      </w:r>
      <w:r w:rsidRPr="009E5255">
        <w:tab/>
        <w:t>PBS reported patient post codes were converted to ABS ARIA classifications using a publicly available mapping algorithm.</w:t>
      </w:r>
    </w:p>
    <w:p w14:paraId="609E7FCE" w14:textId="11A46431" w:rsidR="0044231E" w:rsidRPr="009E5255" w:rsidRDefault="0044231E" w:rsidP="0044231E">
      <w:r w:rsidRPr="009E5255">
        <w:t xml:space="preserve">A summary of the distribution of </w:t>
      </w:r>
      <w:r w:rsidR="004A16B9" w:rsidRPr="009E5255">
        <w:t xml:space="preserve">EFC </w:t>
      </w:r>
      <w:r w:rsidRPr="009E5255">
        <w:t>Schedule 1 medicine utilisation by ARIA score is provided in</w:t>
      </w:r>
      <w:r w:rsidR="00380F6F" w:rsidRPr="009E5255">
        <w:t xml:space="preserve"> </w:t>
      </w:r>
      <w:r w:rsidR="00380F6F" w:rsidRPr="009E5255">
        <w:fldChar w:fldCharType="begin"/>
      </w:r>
      <w:r w:rsidR="00380F6F" w:rsidRPr="009E5255">
        <w:instrText xml:space="preserve"> REF _Ref94161784 \h </w:instrText>
      </w:r>
      <w:r w:rsidR="00380F6F" w:rsidRPr="009E5255">
        <w:fldChar w:fldCharType="separate"/>
      </w:r>
      <w:r w:rsidR="000C766B" w:rsidRPr="009E5255">
        <w:t>Figure A</w:t>
      </w:r>
      <w:r w:rsidR="000C766B">
        <w:rPr>
          <w:noProof/>
        </w:rPr>
        <w:t>22</w:t>
      </w:r>
      <w:r w:rsidR="00380F6F" w:rsidRPr="009E5255">
        <w:fldChar w:fldCharType="end"/>
      </w:r>
      <w:r w:rsidRPr="009E5255">
        <w:t xml:space="preserve">.  Overall, fotemustine and blinatumomab had the highest proportion of patients living in cities (70-71%), inotuzumab ozogamicin and avelumab had the highest proportion of patients living in </w:t>
      </w:r>
      <w:r w:rsidR="00EC1412">
        <w:t>inner-regional</w:t>
      </w:r>
      <w:r w:rsidRPr="009E5255">
        <w:t xml:space="preserve"> areas (32-30%) while raltitrexed and ofatumumab had the highest proportion of patients living in </w:t>
      </w:r>
      <w:r w:rsidR="00EC1412">
        <w:t>outer-regional</w:t>
      </w:r>
      <w:r w:rsidRPr="009E5255">
        <w:t xml:space="preserve"> areas (23-18%) and remote and very remote areas (4-3%), respectively.</w:t>
      </w:r>
    </w:p>
    <w:p w14:paraId="55C90DDB" w14:textId="5D64E9C0" w:rsidR="00380F6F" w:rsidRPr="009E5255" w:rsidRDefault="00380F6F" w:rsidP="00380F6F">
      <w:pPr>
        <w:pStyle w:val="Caption"/>
      </w:pPr>
      <w:bookmarkStart w:id="436" w:name="_Ref94161784"/>
      <w:r w:rsidRPr="009E5255">
        <w:t>Figure A</w:t>
      </w:r>
      <w:r w:rsidR="00E36C93">
        <w:fldChar w:fldCharType="begin"/>
      </w:r>
      <w:r w:rsidR="00E36C93">
        <w:instrText xml:space="preserve"> SEQ Figure_A \* ARABIC </w:instrText>
      </w:r>
      <w:r w:rsidR="00E36C93">
        <w:fldChar w:fldCharType="separate"/>
      </w:r>
      <w:r w:rsidR="000C766B">
        <w:rPr>
          <w:noProof/>
        </w:rPr>
        <w:t>22</w:t>
      </w:r>
      <w:r w:rsidR="00E36C93">
        <w:rPr>
          <w:noProof/>
        </w:rPr>
        <w:fldChar w:fldCharType="end"/>
      </w:r>
      <w:bookmarkEnd w:id="436"/>
      <w:r w:rsidRPr="009E5255">
        <w:t xml:space="preserve">. </w:t>
      </w:r>
      <w:r w:rsidR="0090546F" w:rsidRPr="009E5255">
        <w:t>P</w:t>
      </w:r>
      <w:r w:rsidR="00AD79B7" w:rsidRPr="009E5255">
        <w:t>atient distribution by</w:t>
      </w:r>
      <w:r w:rsidR="003620F0" w:rsidRPr="009E5255">
        <w:t xml:space="preserve"> EFC item and</w:t>
      </w:r>
      <w:r w:rsidRPr="009E5255">
        <w:t xml:space="preserve"> </w:t>
      </w:r>
      <w:r w:rsidR="003620F0" w:rsidRPr="009E5255">
        <w:t>remoteness of residence (</w:t>
      </w:r>
      <w:r w:rsidRPr="009E5255">
        <w:t>ARIA</w:t>
      </w:r>
      <w:r w:rsidR="003620F0" w:rsidRPr="009E5255">
        <w:t>)</w:t>
      </w:r>
      <w:r w:rsidR="00AD79B7" w:rsidRPr="009E5255">
        <w:t>,</w:t>
      </w:r>
      <w:r w:rsidRPr="009E5255">
        <w:t xml:space="preserve"> Schedule 1 </w:t>
      </w:r>
      <w:r w:rsidR="0090546F" w:rsidRPr="009E5255">
        <w:t>(July 2016 - June 2021)</w:t>
      </w:r>
    </w:p>
    <w:p w14:paraId="1B9E0A37" w14:textId="77777777" w:rsidR="0044231E" w:rsidRPr="009E5255" w:rsidRDefault="0044231E" w:rsidP="0044231E">
      <w:pPr>
        <w:pStyle w:val="NoSpacing"/>
        <w:rPr>
          <w:rFonts w:cstheme="majorHAnsi"/>
          <w:lang w:eastAsia="en-GB"/>
        </w:rPr>
      </w:pPr>
      <w:r w:rsidRPr="009E5255">
        <w:rPr>
          <w:rFonts w:cstheme="majorHAnsi"/>
          <w:noProof/>
        </w:rPr>
        <w:drawing>
          <wp:inline distT="0" distB="0" distL="0" distR="0" wp14:anchorId="189492BE" wp14:editId="72E94A08">
            <wp:extent cx="5731510" cy="3895090"/>
            <wp:effectExtent l="0" t="0" r="0" b="3810"/>
            <wp:docPr id="158" name="Graphic 158" descr="an area graph showing the patient distribution by EFC item and remoteness of residence (ARIA), Schedule 1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Graphic 158" descr="an area graph showing the patient distribution by EFC item and remoteness of residence (ARIA), Schedule 1 from July 2016 to June 2021"/>
                    <pic:cNvPicPr/>
                  </pic:nvPicPr>
                  <pic:blipFill>
                    <a:blip r:embed="rId57">
                      <a:extLst>
                        <a:ext uri="{96DAC541-7B7A-43D3-8B79-37D633B846F1}">
                          <asvg:svgBlip xmlns:asvg="http://schemas.microsoft.com/office/drawing/2016/SVG/main" r:embed="rId155"/>
                        </a:ext>
                      </a:extLst>
                    </a:blip>
                    <a:stretch>
                      <a:fillRect/>
                    </a:stretch>
                  </pic:blipFill>
                  <pic:spPr>
                    <a:xfrm>
                      <a:off x="0" y="0"/>
                      <a:ext cx="5731510" cy="3895090"/>
                    </a:xfrm>
                    <a:prstGeom prst="rect">
                      <a:avLst/>
                    </a:prstGeom>
                  </pic:spPr>
                </pic:pic>
              </a:graphicData>
            </a:graphic>
          </wp:inline>
        </w:drawing>
      </w:r>
    </w:p>
    <w:p w14:paraId="18FAACDC" w14:textId="537C72DA" w:rsidR="0044231E" w:rsidRPr="009E5255" w:rsidRDefault="0044231E" w:rsidP="003A6F1A">
      <w:pPr>
        <w:pStyle w:val="TableNotes"/>
      </w:pPr>
      <w:bookmarkStart w:id="437" w:name="OLE_LINK1"/>
      <w:bookmarkStart w:id="438" w:name="OLE_LINK2"/>
      <w:r w:rsidRPr="009E5255">
        <w:t>Source:</w:t>
      </w:r>
      <w:r w:rsidRPr="009E5255">
        <w:tab/>
        <w:t xml:space="preserve">Prepared for this Review using PBS </w:t>
      </w:r>
      <w:r w:rsidR="00FF4F3F" w:rsidRPr="009E5255">
        <w:t>patient-level data</w:t>
      </w:r>
      <w:r w:rsidRPr="009E5255">
        <w:t>.</w:t>
      </w:r>
    </w:p>
    <w:p w14:paraId="63C63555" w14:textId="77777777" w:rsidR="0044231E" w:rsidRPr="009E5255" w:rsidRDefault="0044231E" w:rsidP="003A6F1A">
      <w:pPr>
        <w:pStyle w:val="TableNotes"/>
      </w:pPr>
      <w:r w:rsidRPr="009E5255">
        <w:t>Note:</w:t>
      </w:r>
      <w:r w:rsidRPr="009E5255">
        <w:tab/>
        <w:t>PBS reported patient post codes were converted to ABS ARIA classifications using a publicly available mapping algorithm.</w:t>
      </w:r>
    </w:p>
    <w:p w14:paraId="79C2B99F" w14:textId="1A98C8BB" w:rsidR="0044231E" w:rsidRPr="009E5255" w:rsidRDefault="0044231E" w:rsidP="0044231E">
      <w:r w:rsidRPr="009E5255">
        <w:t xml:space="preserve">A summary of the utilisation of </w:t>
      </w:r>
      <w:r w:rsidR="004A16B9" w:rsidRPr="009E5255">
        <w:t xml:space="preserve">EFC </w:t>
      </w:r>
      <w:r w:rsidRPr="009E5255">
        <w:t>Schedule 2 medicines by patients’ ARIA scores is provided in</w:t>
      </w:r>
      <w:r w:rsidR="004A2AAB" w:rsidRPr="009E5255">
        <w:t xml:space="preserve"> </w:t>
      </w:r>
      <w:r w:rsidR="004A2AAB" w:rsidRPr="009E5255">
        <w:fldChar w:fldCharType="begin"/>
      </w:r>
      <w:r w:rsidR="004A2AAB" w:rsidRPr="009E5255">
        <w:instrText xml:space="preserve"> REF _Ref94161838 \h </w:instrText>
      </w:r>
      <w:r w:rsidR="004A2AAB" w:rsidRPr="009E5255">
        <w:fldChar w:fldCharType="separate"/>
      </w:r>
      <w:r w:rsidR="000C766B" w:rsidRPr="009E5255">
        <w:t>Figure A</w:t>
      </w:r>
      <w:r w:rsidR="000C766B">
        <w:rPr>
          <w:noProof/>
        </w:rPr>
        <w:t>23</w:t>
      </w:r>
      <w:r w:rsidR="004A2AAB" w:rsidRPr="009E5255">
        <w:fldChar w:fldCharType="end"/>
      </w:r>
      <w:r w:rsidRPr="009E5255">
        <w:t xml:space="preserve">.  Overall, interferon Alfa-2b and tropisetron had the highest proportion of patients living in major cities (75-85%), ondansetron and mycobacterium bovis had the highest proportion of patients living in </w:t>
      </w:r>
      <w:r w:rsidR="00EC1412">
        <w:t>inner-regional</w:t>
      </w:r>
      <w:r w:rsidRPr="009E5255">
        <w:t xml:space="preserve"> areas (26-36%), fosaprepitant and mesna had the highest proportion of patients living in </w:t>
      </w:r>
      <w:r w:rsidR="00EC1412">
        <w:t>outer-regional</w:t>
      </w:r>
      <w:r w:rsidRPr="009E5255">
        <w:t xml:space="preserve"> areas (10-15%), and aprepitant and fosaprepitant had the highest proportion of patients living in remote and very remote areas (5%).</w:t>
      </w:r>
    </w:p>
    <w:p w14:paraId="027C8DB4" w14:textId="267BF625" w:rsidR="004A2AAB" w:rsidRPr="009E5255" w:rsidRDefault="004A2AAB" w:rsidP="004A2AAB">
      <w:pPr>
        <w:pStyle w:val="Caption"/>
      </w:pPr>
      <w:bookmarkStart w:id="439" w:name="_Ref94161838"/>
      <w:r w:rsidRPr="009E5255">
        <w:t>Figure A</w:t>
      </w:r>
      <w:r w:rsidR="00E36C93">
        <w:fldChar w:fldCharType="begin"/>
      </w:r>
      <w:r w:rsidR="00E36C93">
        <w:instrText xml:space="preserve"> SEQ Figure_A \* ARABIC</w:instrText>
      </w:r>
      <w:r w:rsidR="00E36C93">
        <w:instrText xml:space="preserve"> </w:instrText>
      </w:r>
      <w:r w:rsidR="00E36C93">
        <w:fldChar w:fldCharType="separate"/>
      </w:r>
      <w:r w:rsidR="000C766B">
        <w:rPr>
          <w:noProof/>
        </w:rPr>
        <w:t>23</w:t>
      </w:r>
      <w:r w:rsidR="00E36C93">
        <w:rPr>
          <w:noProof/>
        </w:rPr>
        <w:fldChar w:fldCharType="end"/>
      </w:r>
      <w:bookmarkEnd w:id="439"/>
      <w:r w:rsidRPr="009E5255">
        <w:t xml:space="preserve">. </w:t>
      </w:r>
      <w:r w:rsidR="003620F0" w:rsidRPr="009E5255">
        <w:t>P</w:t>
      </w:r>
      <w:r w:rsidR="0090546F" w:rsidRPr="009E5255">
        <w:t xml:space="preserve">atient distribution by </w:t>
      </w:r>
      <w:r w:rsidR="003620F0" w:rsidRPr="009E5255">
        <w:t>EFC item and remoteness of residence (</w:t>
      </w:r>
      <w:r w:rsidR="0090546F" w:rsidRPr="009E5255">
        <w:t>ARIA</w:t>
      </w:r>
      <w:r w:rsidR="003620F0" w:rsidRPr="009E5255">
        <w:t>)</w:t>
      </w:r>
      <w:r w:rsidR="0090546F" w:rsidRPr="009E5255">
        <w:t>, Schedule</w:t>
      </w:r>
      <w:r w:rsidRPr="009E5255">
        <w:t xml:space="preserve"> 2 </w:t>
      </w:r>
      <w:r w:rsidR="0090546F" w:rsidRPr="009E5255">
        <w:t>(July 2016 - June 2021)</w:t>
      </w:r>
    </w:p>
    <w:p w14:paraId="4F90FDC1" w14:textId="77777777" w:rsidR="0044231E" w:rsidRPr="009E5255" w:rsidRDefault="0044231E" w:rsidP="0044231E">
      <w:pPr>
        <w:pStyle w:val="NoSpacing"/>
        <w:rPr>
          <w:rFonts w:cstheme="majorHAnsi"/>
          <w:lang w:eastAsia="en-GB"/>
        </w:rPr>
      </w:pPr>
      <w:r w:rsidRPr="009E5255">
        <w:rPr>
          <w:rFonts w:cstheme="majorHAnsi"/>
          <w:noProof/>
        </w:rPr>
        <w:drawing>
          <wp:inline distT="0" distB="0" distL="0" distR="0" wp14:anchorId="0454CCE7" wp14:editId="7469A36D">
            <wp:extent cx="4305300" cy="3479800"/>
            <wp:effectExtent l="0" t="0" r="0" b="0"/>
            <wp:docPr id="159" name="Graphic 159" descr="an area graph showing the patient distribution by EFC item and remoteness of residence (ARIA), Schedule 2 from July 2016 to June 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Graphic 159" descr="an area graph showing the patient distribution by EFC item and remoteness of residence (ARIA), Schedule 2 from July 2016 to June 2021 "/>
                    <pic:cNvPicPr/>
                  </pic:nvPicPr>
                  <pic:blipFill>
                    <a:blip r:embed="rId156">
                      <a:extLst>
                        <a:ext uri="{96DAC541-7B7A-43D3-8B79-37D633B846F1}">
                          <asvg:svgBlip xmlns:asvg="http://schemas.microsoft.com/office/drawing/2016/SVG/main" r:embed="rId157"/>
                        </a:ext>
                      </a:extLst>
                    </a:blip>
                    <a:stretch>
                      <a:fillRect/>
                    </a:stretch>
                  </pic:blipFill>
                  <pic:spPr>
                    <a:xfrm>
                      <a:off x="0" y="0"/>
                      <a:ext cx="4305300" cy="3479800"/>
                    </a:xfrm>
                    <a:prstGeom prst="rect">
                      <a:avLst/>
                    </a:prstGeom>
                  </pic:spPr>
                </pic:pic>
              </a:graphicData>
            </a:graphic>
          </wp:inline>
        </w:drawing>
      </w:r>
    </w:p>
    <w:p w14:paraId="0863B2C7" w14:textId="392367B3"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w:t>
      </w:r>
    </w:p>
    <w:p w14:paraId="73CE31B7" w14:textId="77777777" w:rsidR="0044231E" w:rsidRPr="009E5255" w:rsidRDefault="0044231E" w:rsidP="003A6F1A">
      <w:pPr>
        <w:pStyle w:val="TableNotes"/>
      </w:pPr>
      <w:r w:rsidRPr="009E5255">
        <w:t>Note:</w:t>
      </w:r>
      <w:r w:rsidRPr="009E5255">
        <w:tab/>
        <w:t>PBS reported patient post codes were converted to ABS ARIA classifications using a publicly available mapping algorithm.</w:t>
      </w:r>
    </w:p>
    <w:p w14:paraId="2C1E40B5" w14:textId="67C42AEC" w:rsidR="0044231E" w:rsidRPr="009E5255" w:rsidRDefault="0044231E" w:rsidP="0044231E">
      <w:r w:rsidRPr="009E5255">
        <w:t>The distribution of pharmacies and hospitals dispensing EFC medicines by ARIA scores is compared with Australian population norms in</w:t>
      </w:r>
      <w:r w:rsidR="004A2AAB" w:rsidRPr="009E5255">
        <w:t xml:space="preserve"> </w:t>
      </w:r>
      <w:r w:rsidR="004A2AAB" w:rsidRPr="009E5255">
        <w:fldChar w:fldCharType="begin"/>
      </w:r>
      <w:r w:rsidR="004A2AAB" w:rsidRPr="009E5255">
        <w:instrText xml:space="preserve"> REF _Ref94161883 \h </w:instrText>
      </w:r>
      <w:r w:rsidR="004A2AAB" w:rsidRPr="009E5255">
        <w:fldChar w:fldCharType="separate"/>
      </w:r>
      <w:r w:rsidR="000C766B" w:rsidRPr="009E5255">
        <w:t>Figure A</w:t>
      </w:r>
      <w:r w:rsidR="000C766B">
        <w:rPr>
          <w:noProof/>
        </w:rPr>
        <w:t>24</w:t>
      </w:r>
      <w:r w:rsidR="004A2AAB" w:rsidRPr="009E5255">
        <w:fldChar w:fldCharType="end"/>
      </w:r>
      <w:r w:rsidR="002E5E5A" w:rsidRPr="009E5255">
        <w:t xml:space="preserve"> </w:t>
      </w:r>
      <w:r w:rsidR="002E5E5A" w:rsidRPr="009E5255">
        <w:fldChar w:fldCharType="begin"/>
      </w:r>
      <w:r w:rsidR="002E5E5A" w:rsidRPr="009E5255">
        <w:instrText xml:space="preserve"> ADDIN EN.CITE &lt;EndNote&gt;&lt;Cite&gt;&lt;Author&gt;AIHW&lt;/Author&gt;&lt;Year&gt;2019&lt;/Year&gt;&lt;RecNum&gt;10585&lt;/RecNum&gt;&lt;DisplayText&gt;[50]&lt;/DisplayText&gt;&lt;record&gt;&lt;rec-number&gt;10585&lt;/rec-number&gt;&lt;foreign-keys&gt;&lt;key app="EN" db-id="etpte9adcdfve1eerz5pws2fvps522ds5svf" timestamp="1652740079" guid="6641f8d7-e116-4cee-8560-5b8db37aec8f"&gt;10585&lt;/key&gt;&lt;/foreign-keys&gt;&lt;ref-type name="Report"&gt;27&lt;/ref-type&gt;&lt;contributors&gt;&lt;authors&gt;&lt;author&gt;AIHW&lt;/author&gt;&lt;/authors&gt;&lt;tertiary-authors&gt;&lt;author&gt;Australian Government,, Australian Institute of Health &amp;amp; Welfare (AIHW)&lt;/author&gt;&lt;/tertiary-authors&gt;&lt;/contributors&gt;&lt;titles&gt;&lt;title&gt;Rural and remote health&lt;/title&gt;&lt;/titles&gt;&lt;dates&gt;&lt;year&gt;2019&lt;/year&gt;&lt;/dates&gt;&lt;pub-location&gt;Canberra&lt;/pub-location&gt;&lt;urls&gt;&lt;/urls&gt;&lt;access-date&gt;18 November 2021&lt;/access-date&gt;&lt;/record&gt;&lt;/Cite&gt;&lt;/EndNote&gt;</w:instrText>
      </w:r>
      <w:r w:rsidR="002E5E5A" w:rsidRPr="009E5255">
        <w:fldChar w:fldCharType="separate"/>
      </w:r>
      <w:r w:rsidR="002E5E5A" w:rsidRPr="009E5255">
        <w:rPr>
          <w:noProof/>
        </w:rPr>
        <w:t>[50]</w:t>
      </w:r>
      <w:r w:rsidR="002E5E5A" w:rsidRPr="009E5255">
        <w:fldChar w:fldCharType="end"/>
      </w:r>
      <w:r w:rsidRPr="009E5255">
        <w:t xml:space="preserve">.  Overall, more pharmacies and hospitals dispensing EFC medicines were located in urban areas than Australian population norms. </w:t>
      </w:r>
    </w:p>
    <w:p w14:paraId="0F77FC20" w14:textId="6A1B577A" w:rsidR="004A2AAB" w:rsidRPr="009E5255" w:rsidRDefault="004A2AAB" w:rsidP="004A2AAB">
      <w:pPr>
        <w:pStyle w:val="Caption"/>
      </w:pPr>
      <w:bookmarkStart w:id="440" w:name="_Ref94161883"/>
      <w:r w:rsidRPr="009E5255">
        <w:t>Figure A</w:t>
      </w:r>
      <w:r w:rsidR="00E36C93">
        <w:fldChar w:fldCharType="begin"/>
      </w:r>
      <w:r w:rsidR="00E36C93">
        <w:instrText xml:space="preserve"> SEQ Figure_A \* ARABIC </w:instrText>
      </w:r>
      <w:r w:rsidR="00E36C93">
        <w:fldChar w:fldCharType="separate"/>
      </w:r>
      <w:r w:rsidR="000C766B">
        <w:rPr>
          <w:noProof/>
        </w:rPr>
        <w:t>24</w:t>
      </w:r>
      <w:r w:rsidR="00E36C93">
        <w:rPr>
          <w:noProof/>
        </w:rPr>
        <w:fldChar w:fldCharType="end"/>
      </w:r>
      <w:bookmarkEnd w:id="440"/>
      <w:r w:rsidRPr="009E5255">
        <w:t xml:space="preserve">. Distribution of </w:t>
      </w:r>
      <w:r w:rsidR="003620F0" w:rsidRPr="009E5255">
        <w:t>dispensing pharmacy by remoteness (ARIA) and service type (July 2016 - June 2021)</w:t>
      </w:r>
    </w:p>
    <w:p w14:paraId="20577120" w14:textId="77777777" w:rsidR="0044231E" w:rsidRPr="009E5255" w:rsidRDefault="0044231E" w:rsidP="0044231E">
      <w:pPr>
        <w:pStyle w:val="NoSpacing"/>
        <w:rPr>
          <w:rFonts w:cstheme="majorHAnsi"/>
          <w:lang w:eastAsia="en-GB"/>
        </w:rPr>
      </w:pPr>
      <w:r w:rsidRPr="009E5255">
        <w:rPr>
          <w:rFonts w:cstheme="majorHAnsi"/>
          <w:noProof/>
        </w:rPr>
        <w:drawing>
          <wp:inline distT="0" distB="0" distL="0" distR="0" wp14:anchorId="36DBA95B" wp14:editId="1F1FC97A">
            <wp:extent cx="4305300" cy="2603500"/>
            <wp:effectExtent l="0" t="0" r="0" b="0"/>
            <wp:docPr id="160" name="Graphic 160" descr="a bar graph showing the distribution of dispensing pharmacy by remoteness (ARIA) and service type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Graphic 160" descr="a bar graph showing the distribution of dispensing pharmacy by remoteness (ARIA) and service type from July 2016 to June 2021."/>
                    <pic:cNvPicPr/>
                  </pic:nvPicPr>
                  <pic:blipFill>
                    <a:blip r:embed="rId158">
                      <a:extLst>
                        <a:ext uri="{96DAC541-7B7A-43D3-8B79-37D633B846F1}">
                          <asvg:svgBlip xmlns:asvg="http://schemas.microsoft.com/office/drawing/2016/SVG/main" r:embed="rId159"/>
                        </a:ext>
                      </a:extLst>
                    </a:blip>
                    <a:stretch>
                      <a:fillRect/>
                    </a:stretch>
                  </pic:blipFill>
                  <pic:spPr>
                    <a:xfrm>
                      <a:off x="0" y="0"/>
                      <a:ext cx="4305300" cy="2603500"/>
                    </a:xfrm>
                    <a:prstGeom prst="rect">
                      <a:avLst/>
                    </a:prstGeom>
                  </pic:spPr>
                </pic:pic>
              </a:graphicData>
            </a:graphic>
          </wp:inline>
        </w:drawing>
      </w:r>
    </w:p>
    <w:p w14:paraId="559BA5F3" w14:textId="3227D1A7"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w:t>
      </w:r>
    </w:p>
    <w:p w14:paraId="4F3A4680" w14:textId="77777777" w:rsidR="0044231E" w:rsidRPr="009E5255" w:rsidRDefault="0044231E" w:rsidP="003A6F1A">
      <w:pPr>
        <w:pStyle w:val="TableNotes"/>
      </w:pPr>
      <w:r w:rsidRPr="009E5255">
        <w:t>Note:</w:t>
      </w:r>
      <w:r w:rsidRPr="009E5255">
        <w:tab/>
        <w:t>PBS reported patient post codes were converted to ABS ARIA classifications using a publicly available mapping algorithm.</w:t>
      </w:r>
    </w:p>
    <w:p w14:paraId="2AF15E10" w14:textId="3CA98D20" w:rsidR="0044231E" w:rsidRPr="009E5255" w:rsidRDefault="0044231E" w:rsidP="0044231E">
      <w:r w:rsidRPr="009E5255">
        <w:t xml:space="preserve">The distribution of pharmacies and hospitals dispensing Schedule 1 medicines by ARIA score and medicine is provided in </w:t>
      </w:r>
      <w:r w:rsidRPr="009E5255">
        <w:fldChar w:fldCharType="begin"/>
      </w:r>
      <w:r w:rsidRPr="009E5255">
        <w:instrText xml:space="preserve"> REF _Ref88125206 \h  \* MERGEFORMAT </w:instrText>
      </w:r>
      <w:r w:rsidRPr="009E5255">
        <w:fldChar w:fldCharType="separate"/>
      </w:r>
      <w:r w:rsidR="000C766B" w:rsidRPr="009E5255">
        <w:t xml:space="preserve">Figure </w:t>
      </w:r>
      <w:r w:rsidR="000C766B" w:rsidRPr="009E5255">
        <w:rPr>
          <w:noProof/>
        </w:rPr>
        <w:t>A</w:t>
      </w:r>
      <w:r w:rsidR="000C766B">
        <w:rPr>
          <w:noProof/>
        </w:rPr>
        <w:t>25</w:t>
      </w:r>
      <w:r w:rsidR="000C766B" w:rsidRPr="009E5255">
        <w:rPr>
          <w:noProof/>
        </w:rPr>
        <w:t>.</w:t>
      </w:r>
      <w:r w:rsidR="000C766B" w:rsidRPr="009E5255">
        <w:t xml:space="preserve"> </w:t>
      </w:r>
      <w:r w:rsidRPr="009E5255">
        <w:fldChar w:fldCharType="end"/>
      </w:r>
      <w:r w:rsidRPr="009E5255">
        <w:t xml:space="preserve"> Overall, idarubicin and ifosfamide had the highest proportion of hospitals and pharmacies located in cities (96-92%%), methotrexate and fotemustine had the highest proportion of hospitals and pharmacies located </w:t>
      </w:r>
      <w:r w:rsidR="00EC1412">
        <w:t>inner-regional</w:t>
      </w:r>
      <w:r w:rsidRPr="009E5255">
        <w:t xml:space="preserve"> areas (21%-71%%), while raltitrexed and cabazitaxel had the highest proportion of hospitals and pharmacies located in </w:t>
      </w:r>
      <w:r w:rsidR="00EC1412">
        <w:t>outer-regional</w:t>
      </w:r>
      <w:r w:rsidRPr="009E5255">
        <w:t xml:space="preserve"> areas (9-15%).</w:t>
      </w:r>
    </w:p>
    <w:p w14:paraId="08B2643B" w14:textId="64359728" w:rsidR="0044231E" w:rsidRPr="009E5255" w:rsidRDefault="005C74B1" w:rsidP="005C74B1">
      <w:pPr>
        <w:pStyle w:val="Caption"/>
      </w:pPr>
      <w:bookmarkStart w:id="441" w:name="_Ref88125206"/>
      <w:r w:rsidRPr="009E5255">
        <w:t>Figure A</w:t>
      </w:r>
      <w:r w:rsidR="00E36C93">
        <w:fldChar w:fldCharType="begin"/>
      </w:r>
      <w:r w:rsidR="00E36C93">
        <w:instrText xml:space="preserve"> SEQ Figure_A \* ARABIC </w:instrText>
      </w:r>
      <w:r w:rsidR="00E36C93">
        <w:fldChar w:fldCharType="separate"/>
      </w:r>
      <w:r w:rsidR="000C766B">
        <w:rPr>
          <w:noProof/>
        </w:rPr>
        <w:t>25</w:t>
      </w:r>
      <w:r w:rsidR="00E36C93">
        <w:rPr>
          <w:noProof/>
        </w:rPr>
        <w:fldChar w:fldCharType="end"/>
      </w:r>
      <w:r w:rsidRPr="009E5255">
        <w:t xml:space="preserve">. </w:t>
      </w:r>
      <w:bookmarkEnd w:id="441"/>
      <w:r w:rsidR="0044231E" w:rsidRPr="009E5255">
        <w:t xml:space="preserve">Distribution of </w:t>
      </w:r>
      <w:r w:rsidR="00695AFB" w:rsidRPr="009E5255">
        <w:t>dispensing p</w:t>
      </w:r>
      <w:r w:rsidR="0044231E" w:rsidRPr="009E5255">
        <w:t>harmac</w:t>
      </w:r>
      <w:r w:rsidR="00695AFB" w:rsidRPr="009E5255">
        <w:t>y</w:t>
      </w:r>
      <w:r w:rsidR="0044231E" w:rsidRPr="009E5255">
        <w:t xml:space="preserve"> by</w:t>
      </w:r>
      <w:r w:rsidR="00695AFB" w:rsidRPr="009E5255">
        <w:t xml:space="preserve"> EFC item and remoteness (</w:t>
      </w:r>
      <w:r w:rsidR="0044231E" w:rsidRPr="009E5255">
        <w:t>ARIA</w:t>
      </w:r>
      <w:r w:rsidR="00695AFB" w:rsidRPr="009E5255">
        <w:t>),</w:t>
      </w:r>
      <w:r w:rsidR="0044231E" w:rsidRPr="009E5255">
        <w:t xml:space="preserve"> Schedule 1 </w:t>
      </w:r>
      <w:r w:rsidR="00695AFB" w:rsidRPr="009E5255">
        <w:t xml:space="preserve">(July 2016 </w:t>
      </w:r>
      <w:r w:rsidR="008405BC" w:rsidRPr="009E5255">
        <w:t>-</w:t>
      </w:r>
      <w:r w:rsidR="00695AFB" w:rsidRPr="009E5255">
        <w:t xml:space="preserve"> June 2021)</w:t>
      </w:r>
      <w:r w:rsidR="0044231E" w:rsidRPr="009E5255">
        <w:t xml:space="preserve"> </w:t>
      </w:r>
    </w:p>
    <w:p w14:paraId="3EBBEBCC" w14:textId="77777777" w:rsidR="0044231E" w:rsidRPr="009E5255" w:rsidRDefault="0044231E" w:rsidP="0044231E">
      <w:pPr>
        <w:pStyle w:val="NoSpacing"/>
        <w:rPr>
          <w:rFonts w:cstheme="majorHAnsi"/>
        </w:rPr>
      </w:pPr>
      <w:r w:rsidRPr="009E5255">
        <w:rPr>
          <w:rFonts w:cstheme="majorHAnsi"/>
          <w:noProof/>
        </w:rPr>
        <w:drawing>
          <wp:inline distT="0" distB="0" distL="0" distR="0" wp14:anchorId="357BFCDC" wp14:editId="521AB7F5">
            <wp:extent cx="4445000" cy="4533900"/>
            <wp:effectExtent l="0" t="0" r="0" b="0"/>
            <wp:docPr id="161" name="Graphic 161" descr="an area graph showing the distribution of dispensing pharmacy by EFC item and remoteness (ARIA), Schedule 1 from July 2016 to June 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Graphic 161" descr="an area graph showing the distribution of dispensing pharmacy by EFC item and remoteness (ARIA), Schedule 1 from July 2016 to June 2021 "/>
                    <pic:cNvPicPr/>
                  </pic:nvPicPr>
                  <pic:blipFill>
                    <a:blip r:embed="rId160">
                      <a:extLst>
                        <a:ext uri="{96DAC541-7B7A-43D3-8B79-37D633B846F1}">
                          <asvg:svgBlip xmlns:asvg="http://schemas.microsoft.com/office/drawing/2016/SVG/main" r:embed="rId161"/>
                        </a:ext>
                      </a:extLst>
                    </a:blip>
                    <a:stretch>
                      <a:fillRect/>
                    </a:stretch>
                  </pic:blipFill>
                  <pic:spPr>
                    <a:xfrm>
                      <a:off x="0" y="0"/>
                      <a:ext cx="4445000" cy="4533900"/>
                    </a:xfrm>
                    <a:prstGeom prst="rect">
                      <a:avLst/>
                    </a:prstGeom>
                  </pic:spPr>
                </pic:pic>
              </a:graphicData>
            </a:graphic>
          </wp:inline>
        </w:drawing>
      </w:r>
    </w:p>
    <w:p w14:paraId="4A51CC12" w14:textId="4BCCD03E"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w:t>
      </w:r>
    </w:p>
    <w:p w14:paraId="3F0EBC02" w14:textId="77777777" w:rsidR="0044231E" w:rsidRPr="009E5255" w:rsidRDefault="0044231E" w:rsidP="003A6F1A">
      <w:pPr>
        <w:pStyle w:val="TableNotes"/>
      </w:pPr>
      <w:r w:rsidRPr="009E5255">
        <w:t>Note:</w:t>
      </w:r>
      <w:r w:rsidRPr="009E5255">
        <w:tab/>
        <w:t>PBS reported patient post codes were converted to ABS ARIA classifications using a publicly available mapping algorithm.</w:t>
      </w:r>
    </w:p>
    <w:p w14:paraId="0C15BD64" w14:textId="1FA78C8E" w:rsidR="0044231E" w:rsidRPr="009E5255" w:rsidRDefault="0044231E" w:rsidP="0044231E">
      <w:r w:rsidRPr="009E5255">
        <w:t xml:space="preserve">The distribution of pharmacies and hospitals dispensing Schedule 2 medicines is provided in </w:t>
      </w:r>
      <w:r w:rsidRPr="009E5255">
        <w:fldChar w:fldCharType="begin"/>
      </w:r>
      <w:r w:rsidRPr="009E5255">
        <w:instrText xml:space="preserve"> REF _Ref88125594 \h  \* MERGEFORMAT </w:instrText>
      </w:r>
      <w:r w:rsidRPr="009E5255">
        <w:fldChar w:fldCharType="separate"/>
      </w:r>
      <w:r w:rsidR="000C766B" w:rsidRPr="009E5255">
        <w:t xml:space="preserve">Figure </w:t>
      </w:r>
      <w:r w:rsidR="000C766B" w:rsidRPr="009E5255">
        <w:rPr>
          <w:noProof/>
        </w:rPr>
        <w:t>A</w:t>
      </w:r>
      <w:r w:rsidR="000C766B">
        <w:rPr>
          <w:noProof/>
        </w:rPr>
        <w:t>26</w:t>
      </w:r>
      <w:r w:rsidR="000C766B" w:rsidRPr="009E5255">
        <w:rPr>
          <w:noProof/>
        </w:rPr>
        <w:t>.</w:t>
      </w:r>
      <w:r w:rsidR="000C766B" w:rsidRPr="009E5255">
        <w:t xml:space="preserve"> </w:t>
      </w:r>
      <w:r w:rsidRPr="009E5255">
        <w:fldChar w:fldCharType="end"/>
      </w:r>
      <w:r w:rsidR="005C74B1" w:rsidRPr="009E5255">
        <w:t xml:space="preserve"> </w:t>
      </w:r>
      <w:r w:rsidRPr="009E5255">
        <w:t xml:space="preserve">Tropisetron and mesna had the highest proportion of hospitals and pharmacies located in cities (97-100%), rituximab and ondansetron had the highest proportion of hospitals and pharmacies located </w:t>
      </w:r>
      <w:r w:rsidR="00EC1412">
        <w:t>inner-regional</w:t>
      </w:r>
      <w:r w:rsidRPr="009E5255">
        <w:t xml:space="preserve"> areas (24-25%), with interferon Alfa-2a and trastuzumab having the highest proportion of hospitals and pharmacies located in </w:t>
      </w:r>
      <w:r w:rsidR="00EC1412">
        <w:t>outer-regional</w:t>
      </w:r>
      <w:r w:rsidRPr="009E5255">
        <w:t xml:space="preserve"> areas (21-24%).</w:t>
      </w:r>
    </w:p>
    <w:p w14:paraId="390F629F" w14:textId="1EEE3611" w:rsidR="0044231E" w:rsidRPr="009E5255" w:rsidRDefault="005C74B1" w:rsidP="00432425">
      <w:pPr>
        <w:pStyle w:val="Caption"/>
      </w:pPr>
      <w:bookmarkStart w:id="442" w:name="_Ref88125594"/>
      <w:r w:rsidRPr="009E5255">
        <w:t>Figure A</w:t>
      </w:r>
      <w:r w:rsidR="00E36C93">
        <w:fldChar w:fldCharType="begin"/>
      </w:r>
      <w:r w:rsidR="00E36C93">
        <w:instrText xml:space="preserve"> S</w:instrText>
      </w:r>
      <w:r w:rsidR="00E36C93">
        <w:instrText xml:space="preserve">EQ Figure_A \* ARABIC </w:instrText>
      </w:r>
      <w:r w:rsidR="00E36C93">
        <w:fldChar w:fldCharType="separate"/>
      </w:r>
      <w:r w:rsidR="000C766B">
        <w:rPr>
          <w:noProof/>
        </w:rPr>
        <w:t>26</w:t>
      </w:r>
      <w:r w:rsidR="00E36C93">
        <w:rPr>
          <w:noProof/>
        </w:rPr>
        <w:fldChar w:fldCharType="end"/>
      </w:r>
      <w:r w:rsidRPr="009E5255">
        <w:t xml:space="preserve">. </w:t>
      </w:r>
      <w:bookmarkEnd w:id="442"/>
      <w:r w:rsidR="00F653B7" w:rsidRPr="009E5255">
        <w:t xml:space="preserve">Distribution of dispensing pharmacy by EFC item and remoteness (ARIA), Schedule 2 (July 2016 </w:t>
      </w:r>
      <w:r w:rsidR="008405BC" w:rsidRPr="009E5255">
        <w:t>-</w:t>
      </w:r>
      <w:r w:rsidR="00F653B7" w:rsidRPr="009E5255">
        <w:t xml:space="preserve"> June 2021)</w:t>
      </w:r>
    </w:p>
    <w:p w14:paraId="1E473792" w14:textId="77777777" w:rsidR="0044231E" w:rsidRPr="009E5255" w:rsidRDefault="0044231E" w:rsidP="0044231E">
      <w:pPr>
        <w:pStyle w:val="NoSpacing"/>
        <w:rPr>
          <w:rFonts w:cstheme="majorHAnsi"/>
        </w:rPr>
      </w:pPr>
      <w:r w:rsidRPr="009E5255">
        <w:rPr>
          <w:rFonts w:cstheme="majorHAnsi"/>
          <w:noProof/>
        </w:rPr>
        <w:drawing>
          <wp:inline distT="0" distB="0" distL="0" distR="0" wp14:anchorId="5200819C" wp14:editId="3579E641">
            <wp:extent cx="4305300" cy="3187700"/>
            <wp:effectExtent l="0" t="0" r="0" b="0"/>
            <wp:docPr id="162" name="Graphic 162" descr="an area graph showing the distribution of dispensing pharmacy by EFC item and remoteness (ARIA), Schedule 2 from July 2016 to Jun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Graphic 162" descr="an area graph showing the distribution of dispensing pharmacy by EFC item and remoteness (ARIA), Schedule 2 from July 2016 to June 2021"/>
                    <pic:cNvPicPr/>
                  </pic:nvPicPr>
                  <pic:blipFill>
                    <a:blip r:embed="rId162">
                      <a:extLst>
                        <a:ext uri="{96DAC541-7B7A-43D3-8B79-37D633B846F1}">
                          <asvg:svgBlip xmlns:asvg="http://schemas.microsoft.com/office/drawing/2016/SVG/main" r:embed="rId163"/>
                        </a:ext>
                      </a:extLst>
                    </a:blip>
                    <a:stretch>
                      <a:fillRect/>
                    </a:stretch>
                  </pic:blipFill>
                  <pic:spPr>
                    <a:xfrm>
                      <a:off x="0" y="0"/>
                      <a:ext cx="4305300" cy="3187700"/>
                    </a:xfrm>
                    <a:prstGeom prst="rect">
                      <a:avLst/>
                    </a:prstGeom>
                  </pic:spPr>
                </pic:pic>
              </a:graphicData>
            </a:graphic>
          </wp:inline>
        </w:drawing>
      </w:r>
    </w:p>
    <w:p w14:paraId="2D2B8C4B" w14:textId="2835BEEB"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w:t>
      </w:r>
    </w:p>
    <w:p w14:paraId="7AB1F22F" w14:textId="77777777" w:rsidR="0044231E" w:rsidRPr="009E5255" w:rsidRDefault="0044231E" w:rsidP="003A6F1A">
      <w:pPr>
        <w:pStyle w:val="TableNotes"/>
      </w:pPr>
      <w:r w:rsidRPr="009E5255">
        <w:t>Note:</w:t>
      </w:r>
      <w:r w:rsidRPr="009E5255">
        <w:tab/>
        <w:t>PBS reported patient post codes were converted to ABS ARIA classifications using a publicly available mapping algorithm.</w:t>
      </w:r>
    </w:p>
    <w:p w14:paraId="2C20B09C" w14:textId="51AFB022" w:rsidR="0044231E" w:rsidRPr="009E5255" w:rsidRDefault="0044231E" w:rsidP="0044231E">
      <w:pPr>
        <w:rPr>
          <w:lang w:eastAsia="en-GB"/>
        </w:rPr>
      </w:pPr>
      <w:r w:rsidRPr="009E5255">
        <w:rPr>
          <w:lang w:eastAsia="en-GB"/>
        </w:rPr>
        <w:t>Whilst patients accessing cancer medicines are located in more rural locations than Australian population norms, hospitals and pharmacies dispensing these medicines are located in more urban areas than Australian population norms (</w:t>
      </w:r>
      <w:r w:rsidR="00432425" w:rsidRPr="009E5255">
        <w:rPr>
          <w:lang w:eastAsia="en-GB"/>
        </w:rPr>
        <w:t>see</w:t>
      </w:r>
      <w:r w:rsidR="00A2744B" w:rsidRPr="009E5255">
        <w:rPr>
          <w:lang w:eastAsia="en-GB"/>
        </w:rPr>
        <w:t xml:space="preserve"> </w:t>
      </w:r>
      <w:r w:rsidR="00A2744B" w:rsidRPr="009E5255">
        <w:rPr>
          <w:lang w:eastAsia="en-GB"/>
        </w:rPr>
        <w:fldChar w:fldCharType="begin"/>
      </w:r>
      <w:r w:rsidR="00A2744B" w:rsidRPr="009E5255">
        <w:rPr>
          <w:lang w:eastAsia="en-GB"/>
        </w:rPr>
        <w:instrText xml:space="preserve"> REF _Ref94163210 \h </w:instrText>
      </w:r>
      <w:r w:rsidR="00A2744B" w:rsidRPr="009E5255">
        <w:rPr>
          <w:lang w:eastAsia="en-GB"/>
        </w:rPr>
      </w:r>
      <w:r w:rsidR="00A2744B" w:rsidRPr="009E5255">
        <w:rPr>
          <w:lang w:eastAsia="en-GB"/>
        </w:rPr>
        <w:fldChar w:fldCharType="separate"/>
      </w:r>
      <w:r w:rsidR="000C766B" w:rsidRPr="009E5255">
        <w:t>Figure A</w:t>
      </w:r>
      <w:r w:rsidR="000C766B">
        <w:rPr>
          <w:noProof/>
        </w:rPr>
        <w:t>27</w:t>
      </w:r>
      <w:r w:rsidR="00A2744B" w:rsidRPr="009E5255">
        <w:rPr>
          <w:lang w:eastAsia="en-GB"/>
        </w:rPr>
        <w:fldChar w:fldCharType="end"/>
      </w:r>
      <w:r w:rsidRPr="009E5255">
        <w:rPr>
          <w:lang w:eastAsia="en-GB"/>
        </w:rPr>
        <w:t xml:space="preserve">). </w:t>
      </w:r>
    </w:p>
    <w:p w14:paraId="7D242856" w14:textId="0CA249AE" w:rsidR="0044231E" w:rsidRPr="009E5255" w:rsidRDefault="00432425" w:rsidP="00A2744B">
      <w:pPr>
        <w:pStyle w:val="Caption"/>
      </w:pPr>
      <w:bookmarkStart w:id="443" w:name="_Ref94163210"/>
      <w:r w:rsidRPr="009E5255">
        <w:t>Figure A</w:t>
      </w:r>
      <w:r w:rsidR="00E36C93">
        <w:fldChar w:fldCharType="begin"/>
      </w:r>
      <w:r w:rsidR="00E36C93">
        <w:instrText xml:space="preserve"> SEQ Figure_A \* ARABIC </w:instrText>
      </w:r>
      <w:r w:rsidR="00E36C93">
        <w:fldChar w:fldCharType="separate"/>
      </w:r>
      <w:r w:rsidR="000C766B">
        <w:rPr>
          <w:noProof/>
        </w:rPr>
        <w:t>27</w:t>
      </w:r>
      <w:r w:rsidR="00E36C93">
        <w:rPr>
          <w:noProof/>
        </w:rPr>
        <w:fldChar w:fldCharType="end"/>
      </w:r>
      <w:bookmarkEnd w:id="443"/>
      <w:r w:rsidR="00A2744B" w:rsidRPr="009E5255">
        <w:t xml:space="preserve">. </w:t>
      </w:r>
      <w:r w:rsidR="0044231E" w:rsidRPr="009E5255">
        <w:t xml:space="preserve">Distribution of EFC </w:t>
      </w:r>
      <w:r w:rsidR="00453034" w:rsidRPr="009E5255">
        <w:t>p</w:t>
      </w:r>
      <w:r w:rsidR="0044231E" w:rsidRPr="009E5255">
        <w:t xml:space="preserve">atients and </w:t>
      </w:r>
      <w:r w:rsidR="00453034" w:rsidRPr="009E5255">
        <w:t>dispensing pharmacies by</w:t>
      </w:r>
      <w:r w:rsidR="0044231E" w:rsidRPr="009E5255">
        <w:t xml:space="preserve"> </w:t>
      </w:r>
      <w:r w:rsidR="00453034" w:rsidRPr="009E5255">
        <w:t>remoteness</w:t>
      </w:r>
      <w:r w:rsidR="0044231E" w:rsidRPr="009E5255">
        <w:t xml:space="preserve"> </w:t>
      </w:r>
      <w:r w:rsidR="00453034" w:rsidRPr="009E5255">
        <w:t>(</w:t>
      </w:r>
      <w:r w:rsidR="0044231E" w:rsidRPr="009E5255">
        <w:t>ARIA</w:t>
      </w:r>
      <w:r w:rsidR="00453034" w:rsidRPr="009E5255">
        <w:t>)</w:t>
      </w:r>
      <w:r w:rsidR="0044231E" w:rsidRPr="009E5255">
        <w:t xml:space="preserve"> </w:t>
      </w:r>
      <w:r w:rsidR="00453034" w:rsidRPr="009E5255">
        <w:t>(July 2016 - June 2021)</w:t>
      </w:r>
      <w:r w:rsidR="0044231E" w:rsidRPr="009E5255">
        <w:t xml:space="preserve"> </w:t>
      </w:r>
    </w:p>
    <w:p w14:paraId="6F2C5902" w14:textId="77777777" w:rsidR="0044231E" w:rsidRPr="009E5255" w:rsidRDefault="0044231E" w:rsidP="0044231E">
      <w:pPr>
        <w:pStyle w:val="NoSpacing"/>
        <w:rPr>
          <w:rFonts w:cstheme="majorHAnsi"/>
          <w:lang w:eastAsia="en-GB"/>
        </w:rPr>
      </w:pPr>
      <w:r w:rsidRPr="009E5255">
        <w:rPr>
          <w:rFonts w:cstheme="majorHAnsi"/>
          <w:noProof/>
        </w:rPr>
        <w:drawing>
          <wp:inline distT="0" distB="0" distL="0" distR="0" wp14:anchorId="56CD222D" wp14:editId="6B69E302">
            <wp:extent cx="4521200" cy="2616200"/>
            <wp:effectExtent l="0" t="0" r="0" b="0"/>
            <wp:docPr id="163" name="Graphic 163" descr="a column chart showing the distribution of EFC patients and dispensing pharmacies by remoteness (ARIA) from July 2016 to June 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Graphic 163" descr="a column chart showing the distribution of EFC patients and dispensing pharmacies by remoteness (ARIA) from July 2016 to June 2021 "/>
                    <pic:cNvPicPr/>
                  </pic:nvPicPr>
                  <pic:blipFill>
                    <a:blip r:embed="rId164">
                      <a:extLst>
                        <a:ext uri="{96DAC541-7B7A-43D3-8B79-37D633B846F1}">
                          <asvg:svgBlip xmlns:asvg="http://schemas.microsoft.com/office/drawing/2016/SVG/main" r:embed="rId165"/>
                        </a:ext>
                      </a:extLst>
                    </a:blip>
                    <a:stretch>
                      <a:fillRect/>
                    </a:stretch>
                  </pic:blipFill>
                  <pic:spPr>
                    <a:xfrm>
                      <a:off x="0" y="0"/>
                      <a:ext cx="4521200" cy="2616200"/>
                    </a:xfrm>
                    <a:prstGeom prst="rect">
                      <a:avLst/>
                    </a:prstGeom>
                  </pic:spPr>
                </pic:pic>
              </a:graphicData>
            </a:graphic>
          </wp:inline>
        </w:drawing>
      </w:r>
    </w:p>
    <w:p w14:paraId="135FA5FA" w14:textId="1F66C5D8" w:rsidR="0044231E" w:rsidRPr="009E5255" w:rsidRDefault="0044231E" w:rsidP="003A6F1A">
      <w:pPr>
        <w:pStyle w:val="TableNotes"/>
      </w:pPr>
      <w:r w:rsidRPr="009E5255">
        <w:t>Source:</w:t>
      </w:r>
      <w:r w:rsidRPr="009E5255">
        <w:tab/>
        <w:t xml:space="preserve">Prepared for this Review using PBS </w:t>
      </w:r>
      <w:r w:rsidR="00FF4F3F" w:rsidRPr="009E5255">
        <w:t>patient-level data</w:t>
      </w:r>
      <w:r w:rsidRPr="009E5255">
        <w:t>.</w:t>
      </w:r>
    </w:p>
    <w:p w14:paraId="576F3239" w14:textId="77777777" w:rsidR="0044231E" w:rsidRPr="009E5255" w:rsidRDefault="0044231E" w:rsidP="003A6F1A">
      <w:pPr>
        <w:pStyle w:val="TableNotes"/>
      </w:pPr>
      <w:r w:rsidRPr="009E5255">
        <w:t>Note:</w:t>
      </w:r>
      <w:r w:rsidRPr="009E5255">
        <w:tab/>
        <w:t>PBS reported patient post codes were converted to ABS ARIA classifications using a publicly available mapping algorithm.</w:t>
      </w:r>
    </w:p>
    <w:bookmarkEnd w:id="437"/>
    <w:bookmarkEnd w:id="438"/>
    <w:p w14:paraId="2D16AA17" w14:textId="6045B39B" w:rsidR="0044231E" w:rsidRPr="009E5255" w:rsidRDefault="0044231E" w:rsidP="0044231E">
      <w:pPr>
        <w:rPr>
          <w:bCs w:val="0"/>
          <w:i/>
          <w:iCs/>
          <w:u w:val="single"/>
        </w:rPr>
      </w:pPr>
      <w:r w:rsidRPr="009E5255">
        <w:rPr>
          <w:bCs w:val="0"/>
          <w:i/>
          <w:iCs/>
          <w:u w:val="single"/>
        </w:rPr>
        <w:t xml:space="preserve">Comparison of PBS </w:t>
      </w:r>
      <w:r w:rsidR="00A95547" w:rsidRPr="009E5255">
        <w:rPr>
          <w:bCs w:val="0"/>
          <w:i/>
          <w:iCs/>
          <w:u w:val="single"/>
        </w:rPr>
        <w:t>c</w:t>
      </w:r>
      <w:r w:rsidRPr="009E5255">
        <w:rPr>
          <w:bCs w:val="0"/>
          <w:i/>
          <w:iCs/>
          <w:u w:val="single"/>
        </w:rPr>
        <w:t xml:space="preserve">laims </w:t>
      </w:r>
      <w:r w:rsidR="00A95547" w:rsidRPr="009E5255">
        <w:rPr>
          <w:bCs w:val="0"/>
          <w:i/>
          <w:iCs/>
          <w:u w:val="single"/>
        </w:rPr>
        <w:t>and</w:t>
      </w:r>
      <w:r w:rsidRPr="009E5255">
        <w:rPr>
          <w:bCs w:val="0"/>
          <w:i/>
          <w:iCs/>
          <w:u w:val="single"/>
        </w:rPr>
        <w:t xml:space="preserve"> </w:t>
      </w:r>
      <w:r w:rsidR="00A95547" w:rsidRPr="009E5255">
        <w:rPr>
          <w:bCs w:val="0"/>
          <w:i/>
          <w:iCs/>
          <w:u w:val="single"/>
        </w:rPr>
        <w:t>i</w:t>
      </w:r>
      <w:r w:rsidRPr="009E5255">
        <w:rPr>
          <w:bCs w:val="0"/>
          <w:i/>
          <w:iCs/>
          <w:u w:val="single"/>
        </w:rPr>
        <w:t>n-</w:t>
      </w:r>
      <w:r w:rsidR="00A95547" w:rsidRPr="009E5255">
        <w:rPr>
          <w:bCs w:val="0"/>
          <w:i/>
          <w:iCs/>
          <w:u w:val="single"/>
        </w:rPr>
        <w:t>m</w:t>
      </w:r>
      <w:r w:rsidRPr="009E5255">
        <w:rPr>
          <w:bCs w:val="0"/>
          <w:i/>
          <w:iCs/>
          <w:u w:val="single"/>
        </w:rPr>
        <w:t xml:space="preserve">arket </w:t>
      </w:r>
      <w:r w:rsidR="00A95547" w:rsidRPr="009E5255">
        <w:rPr>
          <w:bCs w:val="0"/>
          <w:i/>
          <w:iCs/>
          <w:u w:val="single"/>
        </w:rPr>
        <w:t>s</w:t>
      </w:r>
      <w:r w:rsidRPr="009E5255">
        <w:rPr>
          <w:bCs w:val="0"/>
          <w:i/>
          <w:iCs/>
          <w:u w:val="single"/>
        </w:rPr>
        <w:t>ales</w:t>
      </w:r>
    </w:p>
    <w:p w14:paraId="59880221" w14:textId="77777777" w:rsidR="0044231E" w:rsidRPr="009E5255" w:rsidRDefault="0044231E" w:rsidP="0044231E">
      <w:r w:rsidRPr="009E5255">
        <w:t xml:space="preserve">The purpose of this analysis was to compare PBS claims for cancer medicines via the EFC with in-market sales for those same medicines.  Additionally, this analysis sought to determine the extent to which sales data can be used to reconcile claims for PBS use.  This included a comparison of the price per mg as observed through the PBS claims data with that estimated from the in-market sales data.  </w:t>
      </w:r>
    </w:p>
    <w:p w14:paraId="51C69AA8" w14:textId="0540E3D8" w:rsidR="0044231E" w:rsidRPr="009E5255" w:rsidRDefault="0044231E" w:rsidP="0044231E">
      <w:pPr>
        <w:rPr>
          <w:rStyle w:val="fontstyle21"/>
        </w:rPr>
      </w:pPr>
      <w:r w:rsidRPr="009E5255">
        <w:t xml:space="preserve">In-market sales data were obtained from IQVIA as explained in the associated appendix to this Review.  In summary, the data reflected in-market sales (manufacturer, wholesaler, third-party compounders, pharmacist and hospital entities) for cancer medicines (see </w:t>
      </w:r>
      <w:r w:rsidRPr="009E5255">
        <w:fldChar w:fldCharType="begin"/>
      </w:r>
      <w:r w:rsidRPr="009E5255">
        <w:instrText xml:space="preserve"> REF _Ref87706928 \h  \* MERGEFORMAT </w:instrText>
      </w:r>
      <w:r w:rsidRPr="009E5255">
        <w:fldChar w:fldCharType="separate"/>
      </w:r>
      <w:r w:rsidR="000C766B" w:rsidRPr="009E5255">
        <w:t xml:space="preserve">Table </w:t>
      </w:r>
      <w:r w:rsidR="000C766B" w:rsidRPr="009E5255">
        <w:rPr>
          <w:noProof/>
        </w:rPr>
        <w:t>A</w:t>
      </w:r>
      <w:r w:rsidR="000C766B">
        <w:rPr>
          <w:noProof/>
        </w:rPr>
        <w:t>15</w:t>
      </w:r>
      <w:r w:rsidR="000C766B" w:rsidRPr="009E5255">
        <w:rPr>
          <w:noProof/>
        </w:rPr>
        <w:t>.</w:t>
      </w:r>
      <w:r w:rsidR="000C766B" w:rsidRPr="009E5255">
        <w:t xml:space="preserve"> </w:t>
      </w:r>
      <w:r w:rsidRPr="009E5255">
        <w:fldChar w:fldCharType="end"/>
      </w:r>
      <w:r w:rsidRPr="009E5255">
        <w:t xml:space="preserve">) sold during the period January 2016 to December 2021.  </w:t>
      </w:r>
    </w:p>
    <w:p w14:paraId="4B2803BC" w14:textId="3B306747" w:rsidR="0044231E" w:rsidRPr="009E5255" w:rsidRDefault="00A2744B" w:rsidP="0044231E">
      <w:pPr>
        <w:pStyle w:val="Caption"/>
      </w:pPr>
      <w:bookmarkStart w:id="444" w:name="_Ref87706928"/>
      <w:r w:rsidRPr="009E5255">
        <w:t>Table A</w:t>
      </w:r>
      <w:r w:rsidR="00E36C93">
        <w:fldChar w:fldCharType="begin"/>
      </w:r>
      <w:r w:rsidR="00E36C93">
        <w:instrText xml:space="preserve"> SEQ Table_A \* ARABIC </w:instrText>
      </w:r>
      <w:r w:rsidR="00E36C93">
        <w:fldChar w:fldCharType="separate"/>
      </w:r>
      <w:r w:rsidR="000C766B">
        <w:rPr>
          <w:noProof/>
        </w:rPr>
        <w:t>15</w:t>
      </w:r>
      <w:r w:rsidR="00E36C93">
        <w:rPr>
          <w:noProof/>
        </w:rPr>
        <w:fldChar w:fldCharType="end"/>
      </w:r>
      <w:r w:rsidRPr="009E5255">
        <w:t xml:space="preserve">. </w:t>
      </w:r>
      <w:bookmarkEnd w:id="444"/>
      <w:r w:rsidR="008405BC" w:rsidRPr="009E5255">
        <w:t>Pack type</w:t>
      </w:r>
      <w:r w:rsidR="00E15138" w:rsidRPr="009E5255">
        <w:t>s</w:t>
      </w:r>
      <w:r w:rsidR="008405BC" w:rsidRPr="009E5255">
        <w:t xml:space="preserve"> by EFC item</w:t>
      </w:r>
    </w:p>
    <w:tbl>
      <w:tblPr>
        <w:tblW w:w="9360" w:type="dxa"/>
        <w:tblLook w:val="04A0" w:firstRow="1" w:lastRow="0" w:firstColumn="1" w:lastColumn="0" w:noHBand="0" w:noVBand="1"/>
        <w:tblCaption w:val="Pack types by EFC item"/>
      </w:tblPr>
      <w:tblGrid>
        <w:gridCol w:w="1980"/>
        <w:gridCol w:w="7380"/>
      </w:tblGrid>
      <w:tr w:rsidR="0044231E" w:rsidRPr="009E5255" w14:paraId="7A69BD5A" w14:textId="77777777" w:rsidTr="008405BC">
        <w:trPr>
          <w:trHeight w:val="20"/>
          <w:tblHeader/>
        </w:trPr>
        <w:tc>
          <w:tcPr>
            <w:tcW w:w="1980" w:type="dxa"/>
            <w:tcBorders>
              <w:bottom w:val="single" w:sz="4" w:space="0" w:color="auto"/>
            </w:tcBorders>
            <w:shd w:val="clear" w:color="auto" w:fill="auto"/>
            <w:noWrap/>
            <w:hideMark/>
          </w:tcPr>
          <w:p w14:paraId="592421EE" w14:textId="3E9D6627" w:rsidR="0044231E" w:rsidRPr="009E5255" w:rsidRDefault="0044231E" w:rsidP="00A95547">
            <w:pPr>
              <w:pStyle w:val="TableHeader"/>
              <w:jc w:val="left"/>
            </w:pPr>
            <w:r w:rsidRPr="009E5255">
              <w:t xml:space="preserve">Drug </w:t>
            </w:r>
          </w:p>
        </w:tc>
        <w:tc>
          <w:tcPr>
            <w:tcW w:w="7380" w:type="dxa"/>
            <w:tcBorders>
              <w:bottom w:val="single" w:sz="4" w:space="0" w:color="auto"/>
            </w:tcBorders>
            <w:shd w:val="clear" w:color="auto" w:fill="auto"/>
            <w:noWrap/>
            <w:hideMark/>
          </w:tcPr>
          <w:p w14:paraId="5A36911C" w14:textId="4AE080B4" w:rsidR="0044231E" w:rsidRPr="009E5255" w:rsidRDefault="0044231E" w:rsidP="00A95547">
            <w:pPr>
              <w:pStyle w:val="TableHeader"/>
            </w:pPr>
            <w:r w:rsidRPr="009E5255">
              <w:t>Pack Types</w:t>
            </w:r>
          </w:p>
        </w:tc>
      </w:tr>
      <w:tr w:rsidR="0044231E" w:rsidRPr="009E5255" w14:paraId="338B5C6C" w14:textId="77777777" w:rsidTr="008405BC">
        <w:trPr>
          <w:trHeight w:val="20"/>
        </w:trPr>
        <w:tc>
          <w:tcPr>
            <w:tcW w:w="1980" w:type="dxa"/>
            <w:tcBorders>
              <w:top w:val="single" w:sz="4" w:space="0" w:color="auto"/>
            </w:tcBorders>
            <w:shd w:val="clear" w:color="auto" w:fill="auto"/>
            <w:noWrap/>
            <w:hideMark/>
          </w:tcPr>
          <w:p w14:paraId="45923243"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Arsenic</w:t>
            </w:r>
          </w:p>
        </w:tc>
        <w:tc>
          <w:tcPr>
            <w:tcW w:w="7380" w:type="dxa"/>
            <w:tcBorders>
              <w:top w:val="single" w:sz="4" w:space="0" w:color="auto"/>
            </w:tcBorders>
            <w:shd w:val="clear" w:color="auto" w:fill="auto"/>
            <w:noWrap/>
            <w:hideMark/>
          </w:tcPr>
          <w:p w14:paraId="149F04E4"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PHENASEN COMP SOLN; PHENASEN IV INFUSION 10 MG 10 X 10 ML; ARSENIC TRIOXIDE JUNO VIAL 10 MG 10 X 10 ML</w:t>
            </w:r>
          </w:p>
        </w:tc>
      </w:tr>
      <w:tr w:rsidR="0044231E" w:rsidRPr="009E5255" w14:paraId="6BBB127F" w14:textId="77777777" w:rsidTr="008405BC">
        <w:trPr>
          <w:trHeight w:val="20"/>
        </w:trPr>
        <w:tc>
          <w:tcPr>
            <w:tcW w:w="1980" w:type="dxa"/>
            <w:shd w:val="clear" w:color="auto" w:fill="auto"/>
            <w:noWrap/>
            <w:hideMark/>
          </w:tcPr>
          <w:p w14:paraId="04655A8E"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Atezolizumab</w:t>
            </w:r>
          </w:p>
        </w:tc>
        <w:tc>
          <w:tcPr>
            <w:tcW w:w="7380" w:type="dxa"/>
            <w:shd w:val="clear" w:color="auto" w:fill="auto"/>
            <w:noWrap/>
            <w:hideMark/>
          </w:tcPr>
          <w:p w14:paraId="3F4F995B"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TECENTRIQ VIAL 1200 MG 20 ML; TECENTRIQ COMP SOLN; TECENTRIQ VIAL 840 MG 14 ML</w:t>
            </w:r>
          </w:p>
        </w:tc>
      </w:tr>
      <w:tr w:rsidR="0044231E" w:rsidRPr="009E5255" w14:paraId="39CA8675" w14:textId="77777777" w:rsidTr="008405BC">
        <w:trPr>
          <w:trHeight w:val="20"/>
        </w:trPr>
        <w:tc>
          <w:tcPr>
            <w:tcW w:w="1980" w:type="dxa"/>
            <w:shd w:val="clear" w:color="auto" w:fill="auto"/>
            <w:noWrap/>
            <w:hideMark/>
          </w:tcPr>
          <w:p w14:paraId="02C17532"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Avelumab</w:t>
            </w:r>
          </w:p>
        </w:tc>
        <w:tc>
          <w:tcPr>
            <w:tcW w:w="7380" w:type="dxa"/>
            <w:shd w:val="clear" w:color="auto" w:fill="auto"/>
            <w:noWrap/>
            <w:hideMark/>
          </w:tcPr>
          <w:p w14:paraId="52B9B7BC"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BAVENCIO COMP SOLN; BAVENCIO VIAL 200 MG 10 ML</w:t>
            </w:r>
          </w:p>
        </w:tc>
      </w:tr>
      <w:tr w:rsidR="0044231E" w:rsidRPr="009E5255" w14:paraId="6879541D" w14:textId="77777777" w:rsidTr="008405BC">
        <w:trPr>
          <w:trHeight w:val="20"/>
        </w:trPr>
        <w:tc>
          <w:tcPr>
            <w:tcW w:w="1980" w:type="dxa"/>
            <w:shd w:val="clear" w:color="auto" w:fill="auto"/>
            <w:noWrap/>
            <w:hideMark/>
          </w:tcPr>
          <w:p w14:paraId="29951B36"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Bendamustine</w:t>
            </w:r>
          </w:p>
        </w:tc>
        <w:tc>
          <w:tcPr>
            <w:tcW w:w="7380" w:type="dxa"/>
            <w:shd w:val="clear" w:color="auto" w:fill="auto"/>
            <w:noWrap/>
            <w:hideMark/>
          </w:tcPr>
          <w:p w14:paraId="58419EE3"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RIBOMUSTIN COMP SOLN; RIBOMUSTIN VIAL 25 MG; RIBOMUSTIN VIAL 100 MG</w:t>
            </w:r>
          </w:p>
        </w:tc>
      </w:tr>
      <w:tr w:rsidR="0044231E" w:rsidRPr="009E5255" w14:paraId="4A189BE8" w14:textId="77777777" w:rsidTr="008405BC">
        <w:trPr>
          <w:trHeight w:val="20"/>
        </w:trPr>
        <w:tc>
          <w:tcPr>
            <w:tcW w:w="1980" w:type="dxa"/>
            <w:shd w:val="clear" w:color="auto" w:fill="auto"/>
            <w:noWrap/>
            <w:hideMark/>
          </w:tcPr>
          <w:p w14:paraId="119CBAB9"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Bevacizumab</w:t>
            </w:r>
          </w:p>
        </w:tc>
        <w:tc>
          <w:tcPr>
            <w:tcW w:w="7380" w:type="dxa"/>
            <w:shd w:val="clear" w:color="auto" w:fill="auto"/>
            <w:noWrap/>
            <w:hideMark/>
          </w:tcPr>
          <w:p w14:paraId="44B40B0C"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AVASTIN COMP SOLN; AVASTIN VIAL 100 MG 4 ML; AVASTIN VIAL 400 MG 16 ML</w:t>
            </w:r>
          </w:p>
        </w:tc>
      </w:tr>
      <w:tr w:rsidR="0044231E" w:rsidRPr="009E5255" w14:paraId="7DCA7473" w14:textId="77777777" w:rsidTr="008405BC">
        <w:trPr>
          <w:trHeight w:val="20"/>
        </w:trPr>
        <w:tc>
          <w:tcPr>
            <w:tcW w:w="1980" w:type="dxa"/>
            <w:shd w:val="clear" w:color="auto" w:fill="auto"/>
            <w:noWrap/>
            <w:hideMark/>
          </w:tcPr>
          <w:p w14:paraId="2D21F73D"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Bleomycin</w:t>
            </w:r>
          </w:p>
        </w:tc>
        <w:tc>
          <w:tcPr>
            <w:tcW w:w="7380" w:type="dxa"/>
            <w:shd w:val="clear" w:color="auto" w:fill="auto"/>
            <w:noWrap/>
            <w:hideMark/>
          </w:tcPr>
          <w:p w14:paraId="0B169E7A"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BLEOMYCIN SULPH VIAL 15 K; BLEO VIAL 15 K; BLEO COMP SOLN; BLEOMYCIN DBL COMP SOLN; WILLOW BLEOMYCIN COMP SOLN; BLEOMYCIN COMP SOLUTION; BLEOMYCIN CIPLA COMP SOLN; BLEOMYCIN CIPLA 15K VIAL; BLEOMYCIN FOR INJECTION USP COMP SOLN; BLEOMYCIN FOR INJECTION USP VIAL 15 U</w:t>
            </w:r>
          </w:p>
        </w:tc>
      </w:tr>
      <w:tr w:rsidR="0044231E" w:rsidRPr="009E5255" w14:paraId="47E966F2" w14:textId="77777777" w:rsidTr="008405BC">
        <w:trPr>
          <w:trHeight w:val="20"/>
        </w:trPr>
        <w:tc>
          <w:tcPr>
            <w:tcW w:w="1980" w:type="dxa"/>
            <w:shd w:val="clear" w:color="auto" w:fill="auto"/>
            <w:noWrap/>
            <w:hideMark/>
          </w:tcPr>
          <w:p w14:paraId="5AE26094"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Blinatumomab</w:t>
            </w:r>
          </w:p>
        </w:tc>
        <w:tc>
          <w:tcPr>
            <w:tcW w:w="7380" w:type="dxa"/>
            <w:shd w:val="clear" w:color="auto" w:fill="auto"/>
            <w:noWrap/>
            <w:hideMark/>
          </w:tcPr>
          <w:p w14:paraId="399FF0E5"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BLINCYTO VIAL AND SOLUTION STABILISER 38.5 Y; BLINCYTO COMP SOLN</w:t>
            </w:r>
          </w:p>
        </w:tc>
      </w:tr>
      <w:tr w:rsidR="0044231E" w:rsidRPr="009E5255" w14:paraId="00D81300" w14:textId="77777777" w:rsidTr="008405BC">
        <w:trPr>
          <w:trHeight w:val="20"/>
        </w:trPr>
        <w:tc>
          <w:tcPr>
            <w:tcW w:w="1980" w:type="dxa"/>
            <w:shd w:val="clear" w:color="auto" w:fill="auto"/>
            <w:noWrap/>
            <w:hideMark/>
          </w:tcPr>
          <w:p w14:paraId="601F1F03"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Bortezomib</w:t>
            </w:r>
          </w:p>
        </w:tc>
        <w:tc>
          <w:tcPr>
            <w:tcW w:w="7380" w:type="dxa"/>
            <w:shd w:val="clear" w:color="auto" w:fill="auto"/>
            <w:noWrap/>
            <w:hideMark/>
          </w:tcPr>
          <w:p w14:paraId="24F5B2C6"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VELCADE COMP SOLN; VELCADE PDR VIAL 3.5 MG; VELCADE PDR VIAL 1 MG; VELCADE PDR VIAL 3 MG</w:t>
            </w:r>
          </w:p>
        </w:tc>
      </w:tr>
      <w:tr w:rsidR="0044231E" w:rsidRPr="009E5255" w14:paraId="689ED032" w14:textId="77777777" w:rsidTr="008405BC">
        <w:trPr>
          <w:trHeight w:val="20"/>
        </w:trPr>
        <w:tc>
          <w:tcPr>
            <w:tcW w:w="1980" w:type="dxa"/>
            <w:shd w:val="clear" w:color="auto" w:fill="auto"/>
            <w:noWrap/>
            <w:hideMark/>
          </w:tcPr>
          <w:p w14:paraId="7C5D9BE5"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Brentuximab Vedotin</w:t>
            </w:r>
          </w:p>
        </w:tc>
        <w:tc>
          <w:tcPr>
            <w:tcW w:w="7380" w:type="dxa"/>
            <w:shd w:val="clear" w:color="auto" w:fill="auto"/>
            <w:noWrap/>
            <w:hideMark/>
          </w:tcPr>
          <w:p w14:paraId="2E32A98A"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ADCETRIS VIAL 50 MG; ADCETRIS COMP SOLN</w:t>
            </w:r>
          </w:p>
        </w:tc>
      </w:tr>
      <w:tr w:rsidR="0044231E" w:rsidRPr="009E5255" w14:paraId="152D169B" w14:textId="77777777" w:rsidTr="008405BC">
        <w:trPr>
          <w:trHeight w:val="20"/>
        </w:trPr>
        <w:tc>
          <w:tcPr>
            <w:tcW w:w="1980" w:type="dxa"/>
            <w:shd w:val="clear" w:color="auto" w:fill="auto"/>
            <w:noWrap/>
            <w:hideMark/>
          </w:tcPr>
          <w:p w14:paraId="2FA60FCB"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Cabazitaxel</w:t>
            </w:r>
          </w:p>
        </w:tc>
        <w:tc>
          <w:tcPr>
            <w:tcW w:w="7380" w:type="dxa"/>
            <w:shd w:val="clear" w:color="auto" w:fill="auto"/>
            <w:noWrap/>
            <w:hideMark/>
          </w:tcPr>
          <w:p w14:paraId="10B89B5E"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JEVTANA VIAL 60 MG /1.5 1.83 ML; JEVTANA COMP SOLN</w:t>
            </w:r>
          </w:p>
        </w:tc>
      </w:tr>
      <w:tr w:rsidR="0044231E" w:rsidRPr="009E5255" w14:paraId="6E1F4166" w14:textId="77777777" w:rsidTr="008405BC">
        <w:trPr>
          <w:trHeight w:val="20"/>
        </w:trPr>
        <w:tc>
          <w:tcPr>
            <w:tcW w:w="1980" w:type="dxa"/>
            <w:shd w:val="clear" w:color="auto" w:fill="auto"/>
            <w:noWrap/>
            <w:hideMark/>
          </w:tcPr>
          <w:p w14:paraId="7DC8E749"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Carboplatin</w:t>
            </w:r>
          </w:p>
        </w:tc>
        <w:tc>
          <w:tcPr>
            <w:tcW w:w="7380" w:type="dxa"/>
            <w:shd w:val="clear" w:color="auto" w:fill="auto"/>
            <w:noWrap/>
            <w:hideMark/>
          </w:tcPr>
          <w:p w14:paraId="1F5DD774"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DBL CARBOPLATIN VIAL 150 MG 15 ML; CARBOPLATIN KABI COMP SOLN; DBL CARBOPLATIN COMP SOLN; CARBACCORD VIAL 450 MG 45 ML; DBL CARBOPLATIN VIAL 450 MG 45 ML; DBL CARBOPLATIN VIAL 50 MG 5 ML; CARBACCORD VIAL 150 MG 15 ML; CARBOPLATIN EBEWE COMP SOLN; CARBOPLATIN VIAL 450 MG 45 ML; CARBOPLATIN COMP SOLN; CARBACCORD COMP SOLN; CARBOPLATIN VIAL 50 MG 5 ML; CARBOPLATIN ACCORD COMP SOLN; CARBOPLATIN ACCORD VIAL 450 MG 45 ML</w:t>
            </w:r>
          </w:p>
        </w:tc>
      </w:tr>
      <w:tr w:rsidR="0044231E" w:rsidRPr="009E5255" w14:paraId="37CA8BD9" w14:textId="77777777" w:rsidTr="008405BC">
        <w:trPr>
          <w:trHeight w:val="20"/>
        </w:trPr>
        <w:tc>
          <w:tcPr>
            <w:tcW w:w="1980" w:type="dxa"/>
            <w:shd w:val="clear" w:color="auto" w:fill="auto"/>
            <w:noWrap/>
            <w:hideMark/>
          </w:tcPr>
          <w:p w14:paraId="401CD21A"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Carfilzomib</w:t>
            </w:r>
          </w:p>
        </w:tc>
        <w:tc>
          <w:tcPr>
            <w:tcW w:w="7380" w:type="dxa"/>
            <w:shd w:val="clear" w:color="auto" w:fill="auto"/>
            <w:noWrap/>
            <w:hideMark/>
          </w:tcPr>
          <w:p w14:paraId="2CB50697"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KYPROLIS VIAL 60 MG; KYPROLIS VIAL 30 MG; KYPROLIS COMP SOLN; KYPROLIS VIAL 10 MG</w:t>
            </w:r>
          </w:p>
        </w:tc>
      </w:tr>
      <w:tr w:rsidR="0044231E" w:rsidRPr="009E5255" w14:paraId="2DDEF903" w14:textId="77777777" w:rsidTr="008405BC">
        <w:trPr>
          <w:trHeight w:val="20"/>
        </w:trPr>
        <w:tc>
          <w:tcPr>
            <w:tcW w:w="1980" w:type="dxa"/>
            <w:shd w:val="clear" w:color="auto" w:fill="auto"/>
            <w:noWrap/>
            <w:hideMark/>
          </w:tcPr>
          <w:p w14:paraId="7063D820"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Cetuximab</w:t>
            </w:r>
          </w:p>
        </w:tc>
        <w:tc>
          <w:tcPr>
            <w:tcW w:w="7380" w:type="dxa"/>
            <w:shd w:val="clear" w:color="auto" w:fill="auto"/>
            <w:noWrap/>
            <w:hideMark/>
          </w:tcPr>
          <w:p w14:paraId="41672ABA"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ERBITUX COMP SOLN; ERBITUX VIAL 500 MG 100 ML; ERBITUX VIAL 100 MG 20 ML</w:t>
            </w:r>
          </w:p>
        </w:tc>
      </w:tr>
      <w:tr w:rsidR="0044231E" w:rsidRPr="009E5255" w14:paraId="29F3262A" w14:textId="77777777" w:rsidTr="008405BC">
        <w:trPr>
          <w:trHeight w:val="20"/>
        </w:trPr>
        <w:tc>
          <w:tcPr>
            <w:tcW w:w="1980" w:type="dxa"/>
            <w:shd w:val="clear" w:color="auto" w:fill="auto"/>
            <w:noWrap/>
            <w:hideMark/>
          </w:tcPr>
          <w:p w14:paraId="5E03C0F4"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Cisplatin</w:t>
            </w:r>
          </w:p>
        </w:tc>
        <w:tc>
          <w:tcPr>
            <w:tcW w:w="7380" w:type="dxa"/>
            <w:shd w:val="clear" w:color="auto" w:fill="auto"/>
            <w:noWrap/>
            <w:hideMark/>
          </w:tcPr>
          <w:p w14:paraId="510E3AD0"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CISPLATIN EBEWE VIAL 100 MG 100 ML; CISPLATIN VIAL 50 MG 50 ML; CISPLATIN COMP SOLN; CISPLATIN VIAL 100 MG 100 ML; CISPLATIN EBEWE COMP SOLN; CISPLATIN ACCORD COMP SOLN; CISPLATIN ACCORD CONCENTRATED INJECTION VIAL 50 MG 50 ML; CISPLATIN ACCORD CONCENTRATED INJECTION VIAL 100 MG 100 ML</w:t>
            </w:r>
          </w:p>
        </w:tc>
      </w:tr>
      <w:tr w:rsidR="0044231E" w:rsidRPr="009E5255" w14:paraId="39D3E0B5" w14:textId="77777777" w:rsidTr="008405BC">
        <w:trPr>
          <w:trHeight w:val="20"/>
        </w:trPr>
        <w:tc>
          <w:tcPr>
            <w:tcW w:w="1980" w:type="dxa"/>
            <w:vMerge w:val="restart"/>
            <w:shd w:val="clear" w:color="auto" w:fill="auto"/>
            <w:noWrap/>
            <w:hideMark/>
          </w:tcPr>
          <w:p w14:paraId="700BE29C"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Cladribine</w:t>
            </w:r>
          </w:p>
        </w:tc>
        <w:tc>
          <w:tcPr>
            <w:tcW w:w="7380" w:type="dxa"/>
            <w:shd w:val="clear" w:color="auto" w:fill="auto"/>
            <w:noWrap/>
            <w:hideMark/>
          </w:tcPr>
          <w:p w14:paraId="13017435"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LITAK VIAL 10 MG 5 ML; LEUSTATIN VIAL 10 MG 10 ML</w:t>
            </w:r>
          </w:p>
        </w:tc>
      </w:tr>
      <w:tr w:rsidR="0044231E" w:rsidRPr="009E5255" w14:paraId="41A78023" w14:textId="77777777" w:rsidTr="008405BC">
        <w:trPr>
          <w:trHeight w:val="20"/>
        </w:trPr>
        <w:tc>
          <w:tcPr>
            <w:tcW w:w="1980" w:type="dxa"/>
            <w:vMerge/>
            <w:hideMark/>
          </w:tcPr>
          <w:p w14:paraId="10605639" w14:textId="77777777" w:rsidR="0044231E" w:rsidRPr="009E5255" w:rsidRDefault="0044231E" w:rsidP="00EA0B5A">
            <w:pPr>
              <w:pStyle w:val="NoSpacing"/>
              <w:rPr>
                <w:rFonts w:asciiTheme="majorHAnsi" w:hAnsiTheme="majorHAnsi" w:cstheme="majorHAnsi"/>
              </w:rPr>
            </w:pPr>
          </w:p>
        </w:tc>
        <w:tc>
          <w:tcPr>
            <w:tcW w:w="7380" w:type="dxa"/>
            <w:shd w:val="clear" w:color="auto" w:fill="auto"/>
            <w:noWrap/>
            <w:hideMark/>
          </w:tcPr>
          <w:p w14:paraId="5AD893B5"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LITAK COMP SOLN</w:t>
            </w:r>
          </w:p>
        </w:tc>
      </w:tr>
      <w:tr w:rsidR="0044231E" w:rsidRPr="009E5255" w14:paraId="0BB0C3F0" w14:textId="77777777" w:rsidTr="008405BC">
        <w:trPr>
          <w:trHeight w:val="20"/>
        </w:trPr>
        <w:tc>
          <w:tcPr>
            <w:tcW w:w="1980" w:type="dxa"/>
            <w:vMerge/>
            <w:hideMark/>
          </w:tcPr>
          <w:p w14:paraId="51EBA272" w14:textId="77777777" w:rsidR="0044231E" w:rsidRPr="009E5255" w:rsidRDefault="0044231E" w:rsidP="00EA0B5A">
            <w:pPr>
              <w:pStyle w:val="NoSpacing"/>
              <w:rPr>
                <w:rFonts w:asciiTheme="majorHAnsi" w:hAnsiTheme="majorHAnsi" w:cstheme="majorHAnsi"/>
              </w:rPr>
            </w:pPr>
          </w:p>
        </w:tc>
        <w:tc>
          <w:tcPr>
            <w:tcW w:w="7380" w:type="dxa"/>
            <w:shd w:val="clear" w:color="auto" w:fill="auto"/>
            <w:noWrap/>
            <w:hideMark/>
          </w:tcPr>
          <w:p w14:paraId="57C3C030"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LEUSTATIN COMP SOLN</w:t>
            </w:r>
          </w:p>
        </w:tc>
      </w:tr>
      <w:tr w:rsidR="0044231E" w:rsidRPr="009E5255" w14:paraId="4BBEF81E" w14:textId="77777777" w:rsidTr="008405BC">
        <w:trPr>
          <w:trHeight w:val="20"/>
        </w:trPr>
        <w:tc>
          <w:tcPr>
            <w:tcW w:w="1980" w:type="dxa"/>
            <w:shd w:val="clear" w:color="auto" w:fill="auto"/>
            <w:noWrap/>
            <w:hideMark/>
          </w:tcPr>
          <w:p w14:paraId="17598124"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Cyclophosphamide</w:t>
            </w:r>
          </w:p>
        </w:tc>
        <w:tc>
          <w:tcPr>
            <w:tcW w:w="7380" w:type="dxa"/>
            <w:shd w:val="clear" w:color="auto" w:fill="auto"/>
            <w:noWrap/>
            <w:hideMark/>
          </w:tcPr>
          <w:p w14:paraId="5FBC0955"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ENDOXAN VIAL 2 G; ENDOXAN VIAL 1 G; ENDOXAN VIAL 500 MG; ENDOXAN COMP SOLN; CYCLOBLASTIN TABLETS 50 MG 50</w:t>
            </w:r>
          </w:p>
        </w:tc>
      </w:tr>
      <w:tr w:rsidR="0044231E" w:rsidRPr="009E5255" w14:paraId="0732030C" w14:textId="77777777" w:rsidTr="008405BC">
        <w:trPr>
          <w:trHeight w:val="20"/>
        </w:trPr>
        <w:tc>
          <w:tcPr>
            <w:tcW w:w="1980" w:type="dxa"/>
            <w:shd w:val="clear" w:color="auto" w:fill="auto"/>
            <w:noWrap/>
            <w:hideMark/>
          </w:tcPr>
          <w:p w14:paraId="7841627F"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Cytarabine</w:t>
            </w:r>
          </w:p>
        </w:tc>
        <w:tc>
          <w:tcPr>
            <w:tcW w:w="7380" w:type="dxa"/>
            <w:shd w:val="clear" w:color="auto" w:fill="auto"/>
            <w:noWrap/>
            <w:hideMark/>
          </w:tcPr>
          <w:p w14:paraId="7F6CACE6"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CYTARABINE FOT VIAL 100 MG 5 X 5 ML; CYTARABINE FOT COMP SOLN; CYTARABINE FOT VIAL 1000 MG /10M 10 ML; CYTARABINE COMP SOLN; CYTARABINE VIAL 2000 MG 20 ML; CYTARABINE VIAL 1000 MG 10 ML; CYTARABINE FOT VIAL 2000 MG /20M 20 ML; CYTOSAR U VIAL 1 G</w:t>
            </w:r>
          </w:p>
        </w:tc>
      </w:tr>
      <w:tr w:rsidR="0044231E" w:rsidRPr="009E5255" w14:paraId="1092E1A6" w14:textId="77777777" w:rsidTr="008405BC">
        <w:trPr>
          <w:trHeight w:val="20"/>
        </w:trPr>
        <w:tc>
          <w:tcPr>
            <w:tcW w:w="1980" w:type="dxa"/>
            <w:shd w:val="clear" w:color="auto" w:fill="auto"/>
            <w:noWrap/>
            <w:hideMark/>
          </w:tcPr>
          <w:p w14:paraId="24AB90D8"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Docetaxel</w:t>
            </w:r>
          </w:p>
        </w:tc>
        <w:tc>
          <w:tcPr>
            <w:tcW w:w="7380" w:type="dxa"/>
            <w:shd w:val="clear" w:color="auto" w:fill="auto"/>
            <w:noWrap/>
            <w:hideMark/>
          </w:tcPr>
          <w:p w14:paraId="64E06BC2"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ONCOTAXEL VIAL 80 MG 4 ML; ONCOTAXEL VIAL 140 MG 7 ML; DBL DOCETAXEL VIAL 20 MG 2 ML; DBL DOCETAXEL COMP SOLN; DBL DOCETAXEL VIAL 80 MG 8 ML; ONCOTAXEL VIAL 20 MG 1 ML; DBL DOCETAXEL VIAL 160 MG 16 ML; TAXOTERE COMP SOLN; ONCOTAXEL COMP SOLN; TAXOTERE VIAL 20 MG 1 ML; AS-DOCETAXEL COMP SOLN; DOCETAXEL SANDOZ COMP SOLN; DOCETAXEL SUN VIAL 80 MG; DOCETAXEL SUN COMP SOLN; DOCETAXEL ACCORD COMP SOLN; DOCETAXEL ACCORD VIAL 160 MG 8 ML; DOCETAXEL ACCORD VIAL 80 MG 4 ML; DOCETAXEL ACCORD VIAL 20 MG 1 ML</w:t>
            </w:r>
          </w:p>
        </w:tc>
      </w:tr>
      <w:tr w:rsidR="0044231E" w:rsidRPr="009E5255" w14:paraId="0E7AD8AF" w14:textId="77777777" w:rsidTr="008405BC">
        <w:trPr>
          <w:trHeight w:val="20"/>
        </w:trPr>
        <w:tc>
          <w:tcPr>
            <w:tcW w:w="1980" w:type="dxa"/>
            <w:shd w:val="clear" w:color="auto" w:fill="auto"/>
            <w:noWrap/>
            <w:hideMark/>
          </w:tcPr>
          <w:p w14:paraId="6DE74D8E"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Doxorubicin</w:t>
            </w:r>
          </w:p>
        </w:tc>
        <w:tc>
          <w:tcPr>
            <w:tcW w:w="7380" w:type="dxa"/>
            <w:shd w:val="clear" w:color="auto" w:fill="auto"/>
            <w:noWrap/>
            <w:hideMark/>
          </w:tcPr>
          <w:p w14:paraId="5D973FE3"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CAELYX VIAL 50 MG 25 ML; ACCORD DOXORUBICIN COMP SOLN; CAELYX COMP SOLN; ADRIAMYCIN SOLN VIAL 50 MG 25 ML; L-DOXORUBICIN SUN VIAL 20 MG 10 ML; DOXORUBICIN MYX COMP SOLN; DOXORUBICIN VIAL 10 MG 5 ML; DOXORUBICIN VIAL 50 MG 25 ML; L-DOXORUBICIN SUN VIAL 50 MG 25 ML; CAELYX VIAL 20 MG 10 ML; ACCORD DOXORUBICIN VIAL 200 MG 100 ML; DOXORUBICIN COMP SOLN; DOXORUBICIN MYX VIAL 200 MG 100 ML; L-DOXORUBICIN SUN COMP SOLN; ACCORD DOXORUBICIN VIAL 10 MG 5 ML; ADRIAMYCIN SOLN VIAL 200 MG 100 ML; DOXORUBICIN EBEWE COMP SOLN; DOXORUBICIN SZ COMP SOLN; ADRIAMYCIN COMP SOLN</w:t>
            </w:r>
          </w:p>
        </w:tc>
      </w:tr>
      <w:tr w:rsidR="0044231E" w:rsidRPr="009E5255" w14:paraId="05E3B164" w14:textId="77777777" w:rsidTr="008405BC">
        <w:trPr>
          <w:trHeight w:val="20"/>
        </w:trPr>
        <w:tc>
          <w:tcPr>
            <w:tcW w:w="1980" w:type="dxa"/>
            <w:vMerge w:val="restart"/>
            <w:shd w:val="clear" w:color="auto" w:fill="auto"/>
            <w:noWrap/>
            <w:hideMark/>
          </w:tcPr>
          <w:p w14:paraId="19D776A9"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Durvalumab</w:t>
            </w:r>
          </w:p>
        </w:tc>
        <w:tc>
          <w:tcPr>
            <w:tcW w:w="7380" w:type="dxa"/>
            <w:shd w:val="clear" w:color="auto" w:fill="auto"/>
            <w:noWrap/>
            <w:hideMark/>
          </w:tcPr>
          <w:p w14:paraId="79EFF700"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IMFINZI COMP SOLN</w:t>
            </w:r>
          </w:p>
        </w:tc>
      </w:tr>
      <w:tr w:rsidR="0044231E" w:rsidRPr="009E5255" w14:paraId="69AF790D" w14:textId="77777777" w:rsidTr="008405BC">
        <w:trPr>
          <w:trHeight w:val="20"/>
        </w:trPr>
        <w:tc>
          <w:tcPr>
            <w:tcW w:w="1980" w:type="dxa"/>
            <w:vMerge/>
            <w:hideMark/>
          </w:tcPr>
          <w:p w14:paraId="0B18FC82" w14:textId="77777777" w:rsidR="0044231E" w:rsidRPr="009E5255" w:rsidRDefault="0044231E" w:rsidP="00EA0B5A">
            <w:pPr>
              <w:pStyle w:val="NoSpacing"/>
              <w:rPr>
                <w:rFonts w:asciiTheme="majorHAnsi" w:hAnsiTheme="majorHAnsi" w:cstheme="majorHAnsi"/>
              </w:rPr>
            </w:pPr>
          </w:p>
        </w:tc>
        <w:tc>
          <w:tcPr>
            <w:tcW w:w="7380" w:type="dxa"/>
            <w:shd w:val="clear" w:color="auto" w:fill="auto"/>
            <w:noWrap/>
            <w:hideMark/>
          </w:tcPr>
          <w:p w14:paraId="589BBD06"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IMFINZI VIAL 120 MG 2.4 ML</w:t>
            </w:r>
          </w:p>
        </w:tc>
      </w:tr>
      <w:tr w:rsidR="0044231E" w:rsidRPr="009E5255" w14:paraId="7D903C16" w14:textId="77777777" w:rsidTr="008405BC">
        <w:trPr>
          <w:trHeight w:val="20"/>
        </w:trPr>
        <w:tc>
          <w:tcPr>
            <w:tcW w:w="1980" w:type="dxa"/>
            <w:vMerge/>
            <w:hideMark/>
          </w:tcPr>
          <w:p w14:paraId="0BC3DAD1" w14:textId="77777777" w:rsidR="0044231E" w:rsidRPr="009E5255" w:rsidRDefault="0044231E" w:rsidP="00EA0B5A">
            <w:pPr>
              <w:pStyle w:val="NoSpacing"/>
              <w:rPr>
                <w:rFonts w:asciiTheme="majorHAnsi" w:hAnsiTheme="majorHAnsi" w:cstheme="majorHAnsi"/>
              </w:rPr>
            </w:pPr>
          </w:p>
        </w:tc>
        <w:tc>
          <w:tcPr>
            <w:tcW w:w="7380" w:type="dxa"/>
            <w:shd w:val="clear" w:color="auto" w:fill="auto"/>
            <w:noWrap/>
            <w:hideMark/>
          </w:tcPr>
          <w:p w14:paraId="73AE3766"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IMFINZI VIAL 500 MG 10 ML</w:t>
            </w:r>
          </w:p>
        </w:tc>
      </w:tr>
      <w:tr w:rsidR="0044231E" w:rsidRPr="009E5255" w14:paraId="4EC9AE70" w14:textId="77777777" w:rsidTr="008405BC">
        <w:trPr>
          <w:trHeight w:val="20"/>
        </w:trPr>
        <w:tc>
          <w:tcPr>
            <w:tcW w:w="1980" w:type="dxa"/>
            <w:shd w:val="clear" w:color="auto" w:fill="auto"/>
            <w:noWrap/>
            <w:hideMark/>
          </w:tcPr>
          <w:p w14:paraId="215E17E6"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Epirubicin</w:t>
            </w:r>
          </w:p>
        </w:tc>
        <w:tc>
          <w:tcPr>
            <w:tcW w:w="7380" w:type="dxa"/>
            <w:shd w:val="clear" w:color="auto" w:fill="auto"/>
            <w:noWrap/>
            <w:hideMark/>
          </w:tcPr>
          <w:p w14:paraId="31C7886E"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EPIRUBICIN ACTAVIS COMP SOLN; EPIRUBICIN ACT VIAL 50 MG 25 ML; EPIRUBICIN ACT VIAL 200 MG 100 ML; EPIRUBICIN ACTAVIS VIAL 100 MG 50 ML; EPIRUBICIN KABI COMP SOLN; EPIRUBICIN HCL INJECTION 50 MG 25 ML; DBL EPIRUBICIN VIAL 200 MG 100 ML; PHARMORUBICIN RD VIAL 50 MG; PHARMORUBICIN SOLUTION 50 MG 25 ML; DBL EPIRUBICIN COMP SOLN; EPIRUBICIN COMP SOLUTION; EPIRUBICIN HCL COMP SOLN; EPIRUBICIN ACT COMP SOLN; PHARMORUBICIN COMP SOLN; EPIRUBICIN SZ COMP SOLN; PHARMORUBICIN SOLUTION 200 MG 100 ML; EPIRUBICIN ACCORD COMP SOLN; EPIRUBE COMP SOLN; EPIRUBE VIAL 200 MG 100 ML; EPIRUBE VIAL 50 MG 25 ML; EPIRUBICIN ACCORD VIAL 200 MG 100 ML</w:t>
            </w:r>
          </w:p>
        </w:tc>
      </w:tr>
      <w:tr w:rsidR="0044231E" w:rsidRPr="009E5255" w14:paraId="6440DF09" w14:textId="77777777" w:rsidTr="008405BC">
        <w:trPr>
          <w:trHeight w:val="20"/>
        </w:trPr>
        <w:tc>
          <w:tcPr>
            <w:tcW w:w="1980" w:type="dxa"/>
            <w:shd w:val="clear" w:color="auto" w:fill="auto"/>
            <w:noWrap/>
            <w:hideMark/>
          </w:tcPr>
          <w:p w14:paraId="2A35EDA8"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Eribulin</w:t>
            </w:r>
          </w:p>
        </w:tc>
        <w:tc>
          <w:tcPr>
            <w:tcW w:w="7380" w:type="dxa"/>
            <w:shd w:val="clear" w:color="auto" w:fill="auto"/>
            <w:noWrap/>
            <w:hideMark/>
          </w:tcPr>
          <w:p w14:paraId="71EB203E"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HALAVEN VIAL 1 MG 2 ML; HALAVEN COMP SOLN</w:t>
            </w:r>
          </w:p>
        </w:tc>
      </w:tr>
      <w:tr w:rsidR="0044231E" w:rsidRPr="009E5255" w14:paraId="354DD931" w14:textId="77777777" w:rsidTr="008405BC">
        <w:trPr>
          <w:trHeight w:val="40"/>
        </w:trPr>
        <w:tc>
          <w:tcPr>
            <w:tcW w:w="1980" w:type="dxa"/>
            <w:shd w:val="clear" w:color="auto" w:fill="auto"/>
            <w:noWrap/>
            <w:hideMark/>
          </w:tcPr>
          <w:p w14:paraId="27B9477E"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Etoposide / Etoposide Phosphate</w:t>
            </w:r>
          </w:p>
        </w:tc>
        <w:tc>
          <w:tcPr>
            <w:tcW w:w="7380" w:type="dxa"/>
            <w:shd w:val="clear" w:color="auto" w:fill="auto"/>
            <w:noWrap/>
            <w:hideMark/>
          </w:tcPr>
          <w:p w14:paraId="09F883D8"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ETOPOSIDE COMP SOLUTION; ETOPOSIDE EBEWE COMP SOLN; ETOPOSIDE EBEWE VIAL 100 MG 5 X 5 ML; ETOPOSIDE VIAL 100 MG 5 ML; ETOPOSIDE EBEWE VIAL 100 MG 5 ML; ETOPOSIDE COMP SOLN</w:t>
            </w:r>
          </w:p>
          <w:p w14:paraId="1DE6AB7F"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ETOPOPHOS COMP SOLN; ETOPOPHOS PDR VIAL 114 MG; ETOPOPHOS PDR VIAL 1136 MG</w:t>
            </w:r>
          </w:p>
        </w:tc>
      </w:tr>
      <w:tr w:rsidR="0044231E" w:rsidRPr="009E5255" w14:paraId="003A34D1" w14:textId="77777777" w:rsidTr="008405BC">
        <w:trPr>
          <w:trHeight w:val="20"/>
        </w:trPr>
        <w:tc>
          <w:tcPr>
            <w:tcW w:w="1980" w:type="dxa"/>
            <w:shd w:val="clear" w:color="auto" w:fill="auto"/>
            <w:noWrap/>
            <w:hideMark/>
          </w:tcPr>
          <w:p w14:paraId="0691ED2B"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Fludarabine</w:t>
            </w:r>
          </w:p>
        </w:tc>
        <w:tc>
          <w:tcPr>
            <w:tcW w:w="7380" w:type="dxa"/>
            <w:shd w:val="clear" w:color="auto" w:fill="auto"/>
            <w:noWrap/>
            <w:hideMark/>
          </w:tcPr>
          <w:p w14:paraId="27443F39"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FLUDARABINE ACTAV INJECTION 50 MG 5; FLUDARABINE ACT COMP SOLN; FARINE COMP SOLN; FLUDARABINE EBEWE INJECTION 50 MG 5 X 2 ML; FLUDARABINE ACTAV INJECTION 50 MG; FLUDARABINE EBEWE COMP SOLN; FLUDARABINE ACT VIAL 50 MG; FARINE INJECTION 50 MG; FLUDARABINE EBEWE INJECTION 50 MG 2 ML; FLUDARABINE COMP SOLUTION; FLUDARABINE AMNEAL COMP SOLN; FLUDARABINE AMNEAL VIAL 50 MG 2 ML; FLUDARABINE JUNO VIAL 50 MG 5 ML; FLUDARABINE JUNO COMP SOLN</w:t>
            </w:r>
          </w:p>
        </w:tc>
      </w:tr>
      <w:tr w:rsidR="0044231E" w:rsidRPr="009E5255" w14:paraId="2F13BD08" w14:textId="77777777" w:rsidTr="008405BC">
        <w:trPr>
          <w:trHeight w:val="20"/>
        </w:trPr>
        <w:tc>
          <w:tcPr>
            <w:tcW w:w="1980" w:type="dxa"/>
            <w:shd w:val="clear" w:color="auto" w:fill="auto"/>
            <w:noWrap/>
            <w:hideMark/>
          </w:tcPr>
          <w:p w14:paraId="5408F7DD"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Fluorouracil</w:t>
            </w:r>
          </w:p>
        </w:tc>
        <w:tc>
          <w:tcPr>
            <w:tcW w:w="7380" w:type="dxa"/>
            <w:shd w:val="clear" w:color="auto" w:fill="auto"/>
            <w:noWrap/>
            <w:hideMark/>
          </w:tcPr>
          <w:p w14:paraId="7719AD21"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FLUOROURACIL VIAL 2500 MG 50 ML; FLUOROURACIL COMP SOLN; FLUOROURACIL VIAL (OLD) 500 MG 5 X 10 ML; FLUOROURACIL EBEWE VIAL 5000 MG 100 ML; FLUOROURACIL VIAL 2500 MG 100 ML; FLUOROURACIL VIAL 1000 MG 5 X 20 ML; FLUOROURACIL EBEWE COMP SOLN; APO-APOC-5FU CREAM 5 % 20 G; FLUOROURACIL ACCORD COMP SOLN; FLUOROURACIL ACCORD INJECTION VIAL 1000 MG 20 ML; FLUOROURACIL ACCORD INJECTION VIAL 2500 MG 50 ML; FLUOROURACIL ACCORD INJECTION VIAL 5000 MG 100 ML; FLUOROURACIL-PC CREAM 5 % 20 G</w:t>
            </w:r>
          </w:p>
        </w:tc>
      </w:tr>
      <w:tr w:rsidR="0044231E" w:rsidRPr="009E5255" w14:paraId="6AE71903" w14:textId="77777777" w:rsidTr="008405BC">
        <w:trPr>
          <w:trHeight w:val="20"/>
        </w:trPr>
        <w:tc>
          <w:tcPr>
            <w:tcW w:w="1980" w:type="dxa"/>
            <w:shd w:val="clear" w:color="auto" w:fill="auto"/>
            <w:noWrap/>
            <w:hideMark/>
          </w:tcPr>
          <w:p w14:paraId="2347A111"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Fotemustine</w:t>
            </w:r>
          </w:p>
        </w:tc>
        <w:tc>
          <w:tcPr>
            <w:tcW w:w="7380" w:type="dxa"/>
            <w:shd w:val="clear" w:color="auto" w:fill="auto"/>
            <w:noWrap/>
            <w:hideMark/>
          </w:tcPr>
          <w:p w14:paraId="0DFAD5C2"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MUPHORAN VIAL 208 MG; MUPHORAN COMP SOLN; FOTEMUSTINE SOLUTION</w:t>
            </w:r>
          </w:p>
        </w:tc>
      </w:tr>
      <w:tr w:rsidR="0044231E" w:rsidRPr="009E5255" w14:paraId="28C958A7" w14:textId="77777777" w:rsidTr="008405BC">
        <w:trPr>
          <w:trHeight w:val="20"/>
        </w:trPr>
        <w:tc>
          <w:tcPr>
            <w:tcW w:w="1980" w:type="dxa"/>
            <w:shd w:val="clear" w:color="auto" w:fill="auto"/>
            <w:noWrap/>
            <w:hideMark/>
          </w:tcPr>
          <w:p w14:paraId="3EB7885E"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Gemcitabine</w:t>
            </w:r>
          </w:p>
        </w:tc>
        <w:tc>
          <w:tcPr>
            <w:tcW w:w="7380" w:type="dxa"/>
            <w:shd w:val="clear" w:color="auto" w:fill="auto"/>
            <w:noWrap/>
            <w:hideMark/>
          </w:tcPr>
          <w:p w14:paraId="21F756CA"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GEMACCORD VIAL 200 MG; DBL GEMCITABINE VIAL 2 G 52.6 ML; GEMCITABINE ACTAV VIAL 1 G; DBL GEMCITABINE VIAL 200 MG 5.3 ML; DBL GEMCITABINE VIAL 1 G 26.3 ML; DBL GEMCITABINE COMP SOLN; GEMACCORD VIAL 1 G; GEMCITABINE ACTAV VIAL 2 G; DBL GEMCITABINE VIAL 1 G; DBL GEMCITABINE VIAL 2 G; DBL GEMCITABINE VIAL 200 MG; GEMCITABINE KABI COMP SOLN; GEMCITABINE ACTAV COMP SOLN; AS-GEMCITABINE COMP SOLN; GEMACCORD COMP SOLN; GEMCITABINE EBEWE COMP SOLN; GEMCITABINE SUN COMP SOLN</w:t>
            </w:r>
          </w:p>
        </w:tc>
      </w:tr>
      <w:tr w:rsidR="0044231E" w:rsidRPr="009E5255" w14:paraId="2BBC7959" w14:textId="77777777" w:rsidTr="008405BC">
        <w:trPr>
          <w:trHeight w:val="20"/>
        </w:trPr>
        <w:tc>
          <w:tcPr>
            <w:tcW w:w="1980" w:type="dxa"/>
            <w:shd w:val="clear" w:color="auto" w:fill="auto"/>
            <w:noWrap/>
            <w:hideMark/>
          </w:tcPr>
          <w:p w14:paraId="4F5ACD44"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Idarubicin</w:t>
            </w:r>
          </w:p>
        </w:tc>
        <w:tc>
          <w:tcPr>
            <w:tcW w:w="7380" w:type="dxa"/>
            <w:shd w:val="clear" w:color="auto" w:fill="auto"/>
            <w:noWrap/>
            <w:hideMark/>
          </w:tcPr>
          <w:p w14:paraId="6981984C"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IDARUBICIN EBEWE COMP SOLN; ZAVEDOS SOLN VIAL 5 MG 5 ML; ZAVEDOS SOLN VIAL 10 MG 10 ML; ZAVEDOS COMP SOLN; IDARUBICIN EBEWE VIAL 10 MG 10 ML; ZAVEDOS VIAL 10 MG; IDARUBICIN EBEWE VIAL 5 MG 5 ML; IDARUBICIN COMP SOLUTION</w:t>
            </w:r>
          </w:p>
        </w:tc>
      </w:tr>
      <w:tr w:rsidR="0044231E" w:rsidRPr="009E5255" w14:paraId="49E6A977" w14:textId="77777777" w:rsidTr="008405BC">
        <w:trPr>
          <w:trHeight w:val="20"/>
        </w:trPr>
        <w:tc>
          <w:tcPr>
            <w:tcW w:w="1980" w:type="dxa"/>
            <w:shd w:val="clear" w:color="auto" w:fill="auto"/>
            <w:noWrap/>
            <w:hideMark/>
          </w:tcPr>
          <w:p w14:paraId="788807B9"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Ifosfamide</w:t>
            </w:r>
          </w:p>
        </w:tc>
        <w:tc>
          <w:tcPr>
            <w:tcW w:w="7380" w:type="dxa"/>
            <w:shd w:val="clear" w:color="auto" w:fill="auto"/>
            <w:noWrap/>
            <w:hideMark/>
          </w:tcPr>
          <w:p w14:paraId="159D2D7C"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HOLOXAN VIAL 1 G; HOLOXAN COMP SOLN; HOLOXAN VIAL 2 G; IFOSFAMIDE COMP SOLUTION</w:t>
            </w:r>
          </w:p>
        </w:tc>
      </w:tr>
      <w:tr w:rsidR="0044231E" w:rsidRPr="009E5255" w14:paraId="3CEA48B6" w14:textId="77777777" w:rsidTr="008405BC">
        <w:trPr>
          <w:trHeight w:val="20"/>
        </w:trPr>
        <w:tc>
          <w:tcPr>
            <w:tcW w:w="1980" w:type="dxa"/>
            <w:shd w:val="clear" w:color="auto" w:fill="auto"/>
            <w:noWrap/>
            <w:hideMark/>
          </w:tcPr>
          <w:p w14:paraId="310015A5"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Inotuzumab Ozogamicin</w:t>
            </w:r>
          </w:p>
        </w:tc>
        <w:tc>
          <w:tcPr>
            <w:tcW w:w="7380" w:type="dxa"/>
            <w:shd w:val="clear" w:color="auto" w:fill="auto"/>
            <w:noWrap/>
            <w:hideMark/>
          </w:tcPr>
          <w:p w14:paraId="6B4B257E"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BESPONSA VIAL 1 MG 20 ML</w:t>
            </w:r>
          </w:p>
        </w:tc>
      </w:tr>
      <w:tr w:rsidR="0044231E" w:rsidRPr="009E5255" w14:paraId="4C58127D" w14:textId="77777777" w:rsidTr="008405BC">
        <w:trPr>
          <w:trHeight w:val="20"/>
        </w:trPr>
        <w:tc>
          <w:tcPr>
            <w:tcW w:w="1980" w:type="dxa"/>
            <w:shd w:val="clear" w:color="auto" w:fill="auto"/>
            <w:noWrap/>
            <w:hideMark/>
          </w:tcPr>
          <w:p w14:paraId="02F4445D"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Ipilimumab</w:t>
            </w:r>
          </w:p>
        </w:tc>
        <w:tc>
          <w:tcPr>
            <w:tcW w:w="7380" w:type="dxa"/>
            <w:shd w:val="clear" w:color="auto" w:fill="auto"/>
            <w:noWrap/>
            <w:hideMark/>
          </w:tcPr>
          <w:p w14:paraId="6FEF59E1"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YERVOY COMP SOLN; YERVOY VIAL 200 MG 40 ML; YERVOY VIAL 50 MG 10 ML; IPILIMUMAB SOLUTION</w:t>
            </w:r>
          </w:p>
        </w:tc>
      </w:tr>
      <w:tr w:rsidR="0044231E" w:rsidRPr="009E5255" w14:paraId="4724EFBF" w14:textId="77777777" w:rsidTr="008405BC">
        <w:trPr>
          <w:trHeight w:val="20"/>
        </w:trPr>
        <w:tc>
          <w:tcPr>
            <w:tcW w:w="1980" w:type="dxa"/>
            <w:vMerge w:val="restart"/>
            <w:shd w:val="clear" w:color="auto" w:fill="auto"/>
            <w:noWrap/>
            <w:hideMark/>
          </w:tcPr>
          <w:p w14:paraId="69CA18A7"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Irinotecan</w:t>
            </w:r>
          </w:p>
        </w:tc>
        <w:tc>
          <w:tcPr>
            <w:tcW w:w="7380" w:type="dxa"/>
            <w:shd w:val="clear" w:color="auto" w:fill="auto"/>
            <w:noWrap/>
            <w:hideMark/>
          </w:tcPr>
          <w:p w14:paraId="0920B74E"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IRINOTECAN MYX COMP SOLN; IRINOTECAN VIAL 100 MG 5 ML; IRINOCCORD VIAL 100 MG 5 ML; IRINOTECAN VIAL 500 MG 25 ML; IRINOTECAN ALPHAPHARM VIAL 100 MG 5 ML; IRINOTECAN ALPHAPHARM VIAL 500 MG 25 ML; IRINOTECAN MYX VIAL 100 MG 5 ML; CAMPTOSAR VIAL 300 MG 15 ML; IRINOTECAN VIAL 40 MG 2 ML; IRINOTECAN COMP SOLN; TECAN VIAL 100 MG 5 ML; IRINOCCORD VIAL 40 MG 2 ML; IRINOTECAN ACTAVIS VIAL 500 MG 25 ML; IRINOTECAN ACTAVIS VIAL 100 MG 5 ML; IRINOTECAN COMP SOLUTION; IRINOTECAN ACTAVIS COMP SOLN; IRINOTECAN EBEWE COMP SOLN; IRINOTECAN ALPHAPHARM COMP SOLN; IRINOCCORD COMP SOLN; IRINOTECAN KABI COMP SOLN; IRINOTECAN MEDITAB VIAL 100 MG 5 ML; IRINOTECAN MEDITAB COMP SOLN; IRINOTECAN ACCORD COMP SOLN; IRINOTECAN ACCORD VIAL 100 MG 5 ML; OMEGAPHRM IRINOTEC COMP SOLN; ONIVYDE VIAL 43 MG 10 ML</w:t>
            </w:r>
          </w:p>
        </w:tc>
      </w:tr>
      <w:tr w:rsidR="0044231E" w:rsidRPr="009E5255" w14:paraId="56C6E390" w14:textId="77777777" w:rsidTr="008405BC">
        <w:trPr>
          <w:trHeight w:val="20"/>
        </w:trPr>
        <w:tc>
          <w:tcPr>
            <w:tcW w:w="1980" w:type="dxa"/>
            <w:vMerge/>
            <w:hideMark/>
          </w:tcPr>
          <w:p w14:paraId="6F0E4601" w14:textId="77777777" w:rsidR="0044231E" w:rsidRPr="009E5255" w:rsidRDefault="0044231E" w:rsidP="00EA0B5A">
            <w:pPr>
              <w:pStyle w:val="NoSpacing"/>
              <w:rPr>
                <w:rFonts w:asciiTheme="majorHAnsi" w:hAnsiTheme="majorHAnsi" w:cstheme="majorHAnsi"/>
              </w:rPr>
            </w:pPr>
          </w:p>
        </w:tc>
        <w:tc>
          <w:tcPr>
            <w:tcW w:w="7380" w:type="dxa"/>
            <w:shd w:val="clear" w:color="auto" w:fill="auto"/>
            <w:noWrap/>
            <w:hideMark/>
          </w:tcPr>
          <w:p w14:paraId="11A0897B"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ONIVYDE COMP SOLN</w:t>
            </w:r>
          </w:p>
        </w:tc>
      </w:tr>
      <w:tr w:rsidR="0044231E" w:rsidRPr="009E5255" w14:paraId="4123BDAB" w14:textId="77777777" w:rsidTr="008405BC">
        <w:trPr>
          <w:trHeight w:val="20"/>
        </w:trPr>
        <w:tc>
          <w:tcPr>
            <w:tcW w:w="1980" w:type="dxa"/>
            <w:shd w:val="clear" w:color="auto" w:fill="auto"/>
            <w:noWrap/>
            <w:hideMark/>
          </w:tcPr>
          <w:p w14:paraId="2714E7C7"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Methotrexate</w:t>
            </w:r>
          </w:p>
        </w:tc>
        <w:tc>
          <w:tcPr>
            <w:tcW w:w="7380" w:type="dxa"/>
            <w:shd w:val="clear" w:color="auto" w:fill="auto"/>
            <w:noWrap/>
            <w:hideMark/>
          </w:tcPr>
          <w:p w14:paraId="680C7650"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METHACCORD VIAL 50 MG 2 ML; METHOTREXATE EBEWE INFUSION 5000 MG 50 ML; DBL METHOTREXATE VIAL 5 MG 5 X 2 ML; METHOTREXATE VIAL 50 MG 5 X 2 ML; DBL METHOTREXATE VIAL 50 MG 5 X 2 ML; METHACCORD VIAL 1000 MG 10 ML; METHACCORD COMP SOLN; DBL METHOTREXATE COMP SOLN; METHOTREXATE VIAL 1000 MG 10 ML; DBL METHOTREXATE VIAL 500 MG 20 ML; METHOTREXATE MYX INJ VIAL 50 MG /2ML 2 ML; DBL METHOTREXATE VIAL 1000 MG 10 ML; METHOTREXATE MYX COMP SOLN; METHOTREXATE MYX INJ VIAL 1000 MG /10M 10 ML; METHOTREXATE COMP SOLN; TREXJECT PREFILL SYR 10 MG 0.2 ML; METHOTREXATE EBEWE COMP SOLN; TREXJECT PREFILL SYR 25 MG 0.5 ML; TREXJECT PREFILL SYR 15 MG 0.3 ML; TREXJECT PREFILL SYR 20 MG 0.4 ML; TREXJECT PREFILL SYR 7.5 MG 0.15 ML; METHOTREXATE ACCORD VIAL 1 G 10 ML; DBL METHOTREXATE TABLETS 2.5 MG 30; METHOTREXATE ACCORD VIAL 50 MG 2 ML; METHOBLASTIN PFS 7.5 MG 4 X 0.3 ML; METHOBLASTIN PFS 25 MG 4 X 1 ML; METHOBLASTIN PFS 25 MG 1 ML; METHOBLASTIN PFS 10 MG 4 X 0.4 ML; METHOBLASTIN PFS 20 MG 4 X 0.8 ML; METHOBLASTIN PFS 15 MG 4 X 0.6 ML; METHOBLASTIN PFS 20 MG 0.8 ML; METHOBLASTIN PFS 10 MG 0.4 ML</w:t>
            </w:r>
          </w:p>
        </w:tc>
      </w:tr>
      <w:tr w:rsidR="0044231E" w:rsidRPr="009E5255" w14:paraId="7179E3D5" w14:textId="77777777" w:rsidTr="008405BC">
        <w:trPr>
          <w:trHeight w:val="20"/>
        </w:trPr>
        <w:tc>
          <w:tcPr>
            <w:tcW w:w="1980" w:type="dxa"/>
            <w:shd w:val="clear" w:color="auto" w:fill="auto"/>
            <w:noWrap/>
            <w:hideMark/>
          </w:tcPr>
          <w:p w14:paraId="13302476"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Nivolumab</w:t>
            </w:r>
          </w:p>
        </w:tc>
        <w:tc>
          <w:tcPr>
            <w:tcW w:w="7380" w:type="dxa"/>
            <w:shd w:val="clear" w:color="auto" w:fill="auto"/>
            <w:noWrap/>
            <w:hideMark/>
          </w:tcPr>
          <w:p w14:paraId="38F38674"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OPDIVO IV VIAL 40 MG 4 ML; OPDIVO IV VIAL 100 MG 10 ML; OPDIVO COMP SOLN</w:t>
            </w:r>
          </w:p>
        </w:tc>
      </w:tr>
      <w:tr w:rsidR="0044231E" w:rsidRPr="009E5255" w14:paraId="5BCA34F3" w14:textId="77777777" w:rsidTr="008405BC">
        <w:trPr>
          <w:trHeight w:val="20"/>
        </w:trPr>
        <w:tc>
          <w:tcPr>
            <w:tcW w:w="1980" w:type="dxa"/>
            <w:shd w:val="clear" w:color="auto" w:fill="auto"/>
            <w:noWrap/>
            <w:hideMark/>
          </w:tcPr>
          <w:p w14:paraId="6C265E75"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Obinutuzumab</w:t>
            </w:r>
          </w:p>
        </w:tc>
        <w:tc>
          <w:tcPr>
            <w:tcW w:w="7380" w:type="dxa"/>
            <w:shd w:val="clear" w:color="auto" w:fill="auto"/>
            <w:noWrap/>
            <w:hideMark/>
          </w:tcPr>
          <w:p w14:paraId="1702A6EB"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GAZYVA VIAL 1 G 40 ML; GAZYVA COMP SOLN</w:t>
            </w:r>
          </w:p>
        </w:tc>
      </w:tr>
      <w:tr w:rsidR="0044231E" w:rsidRPr="009E5255" w14:paraId="78E4955E" w14:textId="77777777" w:rsidTr="008405BC">
        <w:trPr>
          <w:trHeight w:val="20"/>
        </w:trPr>
        <w:tc>
          <w:tcPr>
            <w:tcW w:w="1980" w:type="dxa"/>
            <w:shd w:val="clear" w:color="auto" w:fill="auto"/>
            <w:noWrap/>
            <w:hideMark/>
          </w:tcPr>
          <w:p w14:paraId="775E353A"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Oxaliplatin</w:t>
            </w:r>
          </w:p>
        </w:tc>
        <w:tc>
          <w:tcPr>
            <w:tcW w:w="7380" w:type="dxa"/>
            <w:shd w:val="clear" w:color="auto" w:fill="auto"/>
            <w:noWrap/>
            <w:hideMark/>
          </w:tcPr>
          <w:p w14:paraId="742CE1EF"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OXALIPLATIN SUN I V SOLUTION 100 MG 20 ML; DBL OXALIPLATIN COMP SOLN; OXALIPLATIN SZ COMP SOLN; OXALIPLATIN SUN I V SOLUTION 50 MG 10 ML; OXALIPLATIN MYX COMP SOLN; OXALICCORD COMP SOLN; DBL OXALIPLATIN I V SOLUTION 100 MG 20 ML; OXALICCORD VIAL 100 MG 20 ML; DBL OXALIPLATIN I V SOLUTION 50 MG 10 ML; OXALIPLATIN SZ VIAL 100 MG 20 ML; OXALIPLATIN EBEWE COMP SOLN; ELOXATIN SOLUTION 100 MG 20 ML; OXALIPLATIN SUN I V SOLUTION 200 MG 40 ML; OXALICCORD VIAL 50 MG 10 ML; OXALIPLATIN PDR VIAL 100 MG; OXALIPLATIN PDR VIAL 50 MG; ELOXATIN SOLUTION 200 MG 40 ML; OXALIPLATIN KABI COMP SOLN; OXALIPLATIN SUN COMP SOLN; OXALIPLAN COMP SOLN; ELOXATIN COMP SOLN; OXALIPLATIN ACCORD COMP SOLN; OXALIPLATIN ACCORD VIAL 100 MG 20 ML; OXALIPLATIN LINK COMP SOLN; OXALATIN COMP SOLN</w:t>
            </w:r>
          </w:p>
        </w:tc>
      </w:tr>
      <w:tr w:rsidR="0044231E" w:rsidRPr="009E5255" w14:paraId="56DE7771" w14:textId="77777777" w:rsidTr="008405BC">
        <w:trPr>
          <w:trHeight w:val="20"/>
        </w:trPr>
        <w:tc>
          <w:tcPr>
            <w:tcW w:w="1980" w:type="dxa"/>
            <w:shd w:val="clear" w:color="auto" w:fill="auto"/>
            <w:noWrap/>
            <w:hideMark/>
          </w:tcPr>
          <w:p w14:paraId="7443279D"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Paclitaxel</w:t>
            </w:r>
          </w:p>
        </w:tc>
        <w:tc>
          <w:tcPr>
            <w:tcW w:w="7380" w:type="dxa"/>
            <w:shd w:val="clear" w:color="auto" w:fill="auto"/>
            <w:noWrap/>
            <w:hideMark/>
          </w:tcPr>
          <w:p w14:paraId="4F53A49A"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ABRAXANE VIAL 100 MG; ANZATAX COMP SOLN; PACLITAXEL ACTAVIS VIAL 150 MG 25 ML; ANZATAX VIAL 150 MG 25 ML; ABRAXANE COMP SOLN; PLAXEL VIAL 100 MG 16.7 ML; PACLITAXEL ACTAVIS VIAL 300 MG 50 ML; ANZATAX VIAL 30 MG 5 ML; ANZATAX VIAL 300 MG 50 ML; PACLITAXEL ACTAVIS VIAL 30 MG 5 ML; PLAXEL VIAL 30 MG 5 ML; PACLITAXEL ACTAVIS VIAL 100 MG 16.7 ML; PACLITAXEL EBEWE VIAL 300 MG 50 ML; PACLITAXEL ACTAVIS COMP SOLN; PACLITAXEL EBEWE COMP SOLN; PACLITAXEL KABI COMP SOLN; PACLITAXEL ACCORD COMP SOLN; PACLITAXIN VIAL 30 MG 5 ML; PACLITAXIN VIAL 100 MG 16.7 ML; PACLITAXIN VIAL 300 MG 50 ML; PACLITAXEL ACCORD VIAL 300 MG 50 ML; PACLITAXIN VIAL 150 MG 25 ML; PACLITAXEL ACCORD VIAL 100 MG 16.7 ML</w:t>
            </w:r>
          </w:p>
        </w:tc>
      </w:tr>
      <w:tr w:rsidR="0044231E" w:rsidRPr="009E5255" w14:paraId="7B72908A" w14:textId="77777777" w:rsidTr="008405BC">
        <w:trPr>
          <w:trHeight w:val="20"/>
        </w:trPr>
        <w:tc>
          <w:tcPr>
            <w:tcW w:w="1980" w:type="dxa"/>
            <w:shd w:val="clear" w:color="auto" w:fill="auto"/>
            <w:noWrap/>
            <w:hideMark/>
          </w:tcPr>
          <w:p w14:paraId="2F991F8A"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Panitumumab</w:t>
            </w:r>
          </w:p>
        </w:tc>
        <w:tc>
          <w:tcPr>
            <w:tcW w:w="7380" w:type="dxa"/>
            <w:shd w:val="clear" w:color="auto" w:fill="auto"/>
            <w:noWrap/>
            <w:hideMark/>
          </w:tcPr>
          <w:p w14:paraId="205BC3C8"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VECTIBIX COMP SOLN; VECTIBIX VIAL 400 MG 20 ML; VECTIBIX VIAL 100 MG /5ML 5 ML; KEYTRUDA INJ VIAL 50 MG; KEYTRUDA COMP SOLN; KEYTRUDA VIAL 100 MG 4 ML</w:t>
            </w:r>
          </w:p>
        </w:tc>
      </w:tr>
      <w:tr w:rsidR="0044231E" w:rsidRPr="009E5255" w14:paraId="31414F82" w14:textId="77777777" w:rsidTr="008405BC">
        <w:trPr>
          <w:trHeight w:val="20"/>
        </w:trPr>
        <w:tc>
          <w:tcPr>
            <w:tcW w:w="1980" w:type="dxa"/>
            <w:shd w:val="clear" w:color="auto" w:fill="auto"/>
            <w:noWrap/>
            <w:hideMark/>
          </w:tcPr>
          <w:p w14:paraId="752009DF"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Pemetrexed</w:t>
            </w:r>
          </w:p>
        </w:tc>
        <w:tc>
          <w:tcPr>
            <w:tcW w:w="7380" w:type="dxa"/>
            <w:shd w:val="clear" w:color="auto" w:fill="auto"/>
            <w:noWrap/>
            <w:hideMark/>
          </w:tcPr>
          <w:p w14:paraId="6927A712"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PEMETREXED MYX COMP SOLN; ALIMTA VIAL 100 MG; ALIMTA VIAL 500 MG; PEMETREXED MYX DRY VIAL 500 MG; PEMETREXED SANDOZ PDR VIAL 500 MG; PEMETREXED MYX DRY VIAL 100 MG; PEMETREXED JUNO VIALS 500 MG; DBL PEMETREXED COMP SOLN; ALIMTA COMP SOLN; APO-PEMETREXED VIAL 500 MG; PEMETREXED JUNO VIALS 100 MG; APO-PEMETREXED VIAL 100 MG; PEMETREXED SOLUTION; DBL PEMETREXED VIALS 1000 MG; DBL PEMETREXED VIALS 100 MG; DBL PEMETREXED VIALS 500 MG; RELADDIN INJECTION 100 MG; RELADDIN INJECTION 500 MG; PEMETREXED ACCORD COMP SOLN; APO-PEMETREXED COMP SOLN; PEMETREXED JUNO COMP SOLN; PEMETREXED DRLA COMP SOLN; PEMETREXED MYX DRY VIAL 1000 MG; PEMETREXED SANDOZ COMP SOLN; PEMETREXED DRLA DRY VIAL 500 MG; PEMETREXED DRLA DRY VIAL 100 MG; TEVATREXED COMP SOLN; PEMETREXED ACCORD VIAL 500 MG; PEMETREXED ACCORD VIAL 1 G; PEMETREXED ACCORD VIAL 100 MG; TEVATREXED VIAL 500 MG; PEMETREXED SUN VIAL 100 MG; PEMETREXED SUN VIAL 500 MG; PEMETREXED SUN COMP SOLN; PEMETREXED SUN VIAL 1 G</w:t>
            </w:r>
          </w:p>
        </w:tc>
      </w:tr>
      <w:tr w:rsidR="0044231E" w:rsidRPr="009E5255" w14:paraId="16A6F9CA" w14:textId="77777777" w:rsidTr="008405BC">
        <w:trPr>
          <w:trHeight w:val="20"/>
        </w:trPr>
        <w:tc>
          <w:tcPr>
            <w:tcW w:w="1980" w:type="dxa"/>
            <w:shd w:val="clear" w:color="auto" w:fill="auto"/>
            <w:noWrap/>
            <w:hideMark/>
          </w:tcPr>
          <w:p w14:paraId="3193EC45"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Pertuzumab</w:t>
            </w:r>
          </w:p>
        </w:tc>
        <w:tc>
          <w:tcPr>
            <w:tcW w:w="7380" w:type="dxa"/>
            <w:shd w:val="clear" w:color="auto" w:fill="auto"/>
            <w:noWrap/>
            <w:hideMark/>
          </w:tcPr>
          <w:p w14:paraId="12DBD5D5"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PERJETA COMP SOLN; PERJETA VIAL 420 MG 14 ML</w:t>
            </w:r>
          </w:p>
        </w:tc>
      </w:tr>
      <w:tr w:rsidR="0044231E" w:rsidRPr="009E5255" w14:paraId="59AEF274" w14:textId="77777777" w:rsidTr="008405BC">
        <w:trPr>
          <w:trHeight w:val="20"/>
        </w:trPr>
        <w:tc>
          <w:tcPr>
            <w:tcW w:w="1980" w:type="dxa"/>
            <w:shd w:val="clear" w:color="auto" w:fill="auto"/>
            <w:noWrap/>
            <w:hideMark/>
          </w:tcPr>
          <w:p w14:paraId="1EC970B5"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Pralatrexate</w:t>
            </w:r>
          </w:p>
        </w:tc>
        <w:tc>
          <w:tcPr>
            <w:tcW w:w="7380" w:type="dxa"/>
            <w:shd w:val="clear" w:color="auto" w:fill="auto"/>
            <w:noWrap/>
            <w:hideMark/>
          </w:tcPr>
          <w:p w14:paraId="30F59DAE"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FOLOTYN VIAL 20 MG 1 ML; FOLOTYN COMP SOLN</w:t>
            </w:r>
          </w:p>
        </w:tc>
      </w:tr>
      <w:tr w:rsidR="0044231E" w:rsidRPr="009E5255" w14:paraId="113A2820" w14:textId="77777777" w:rsidTr="008405BC">
        <w:trPr>
          <w:trHeight w:val="20"/>
        </w:trPr>
        <w:tc>
          <w:tcPr>
            <w:tcW w:w="1980" w:type="dxa"/>
            <w:shd w:val="clear" w:color="auto" w:fill="auto"/>
            <w:noWrap/>
            <w:hideMark/>
          </w:tcPr>
          <w:p w14:paraId="2798289B"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Raltitrexed</w:t>
            </w:r>
          </w:p>
        </w:tc>
        <w:tc>
          <w:tcPr>
            <w:tcW w:w="7380" w:type="dxa"/>
            <w:shd w:val="clear" w:color="auto" w:fill="auto"/>
            <w:noWrap/>
            <w:hideMark/>
          </w:tcPr>
          <w:p w14:paraId="135A7B55"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TOMUDEX COMP SOLN; TOMUDEX VIAL 2 MG</w:t>
            </w:r>
          </w:p>
        </w:tc>
      </w:tr>
      <w:tr w:rsidR="0044231E" w:rsidRPr="009E5255" w14:paraId="32B09841" w14:textId="77777777" w:rsidTr="008405BC">
        <w:trPr>
          <w:trHeight w:val="20"/>
        </w:trPr>
        <w:tc>
          <w:tcPr>
            <w:tcW w:w="1980" w:type="dxa"/>
            <w:shd w:val="clear" w:color="auto" w:fill="auto"/>
            <w:noWrap/>
            <w:hideMark/>
          </w:tcPr>
          <w:p w14:paraId="7F220899"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Rituximab</w:t>
            </w:r>
          </w:p>
        </w:tc>
        <w:tc>
          <w:tcPr>
            <w:tcW w:w="7380" w:type="dxa"/>
            <w:shd w:val="clear" w:color="auto" w:fill="auto"/>
            <w:noWrap/>
            <w:hideMark/>
          </w:tcPr>
          <w:p w14:paraId="57B0BF88"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MABTHERA VIAL 500 MG 50 ML; MABTHERA VIAL 100 MG 2 X 10 ML; MABTHERA COMP SOLN; MABTHERA SC INJECTION 1400 MG 11.7 ML; RIXIMYO VIAL 500 MG 50 ML; RIXIMYO COMP SOLN; RIXIMYO VIAL 100 MG 2 X 10 ML; TRUXIMA VIALS 500 MG 50 ML; TRUXIMA VIALS 100 MG 2 X 10 ML; TRUXIMA COMP SOLN</w:t>
            </w:r>
          </w:p>
        </w:tc>
      </w:tr>
      <w:tr w:rsidR="0044231E" w:rsidRPr="009E5255" w14:paraId="29557A9C" w14:textId="77777777" w:rsidTr="008405BC">
        <w:trPr>
          <w:trHeight w:val="20"/>
        </w:trPr>
        <w:tc>
          <w:tcPr>
            <w:tcW w:w="1980" w:type="dxa"/>
            <w:shd w:val="clear" w:color="auto" w:fill="auto"/>
            <w:noWrap/>
            <w:hideMark/>
          </w:tcPr>
          <w:p w14:paraId="3BCDB2E8"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Topotecan</w:t>
            </w:r>
          </w:p>
        </w:tc>
        <w:tc>
          <w:tcPr>
            <w:tcW w:w="7380" w:type="dxa"/>
            <w:shd w:val="clear" w:color="auto" w:fill="auto"/>
            <w:noWrap/>
            <w:hideMark/>
          </w:tcPr>
          <w:p w14:paraId="5D553816"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HYCAMTIN COMP SOLN; HYCAMTIN IV INFUS PDR 4 MG 5; TOPOTECAN-KABI COMP SOLN; TOPOTECAN AGILA COMP SOLN; TOPOTECAN ACCORD VIAL 4 MG 5 X 4 ML</w:t>
            </w:r>
          </w:p>
        </w:tc>
      </w:tr>
      <w:tr w:rsidR="0044231E" w:rsidRPr="009E5255" w14:paraId="13E4A00B" w14:textId="77777777" w:rsidTr="008405BC">
        <w:trPr>
          <w:trHeight w:val="20"/>
        </w:trPr>
        <w:tc>
          <w:tcPr>
            <w:tcW w:w="1980" w:type="dxa"/>
            <w:shd w:val="clear" w:color="auto" w:fill="auto"/>
            <w:noWrap/>
            <w:hideMark/>
          </w:tcPr>
          <w:p w14:paraId="4F4D8B9C"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Trastuzumab</w:t>
            </w:r>
          </w:p>
        </w:tc>
        <w:tc>
          <w:tcPr>
            <w:tcW w:w="7380" w:type="dxa"/>
            <w:shd w:val="clear" w:color="auto" w:fill="auto"/>
            <w:noWrap/>
            <w:hideMark/>
          </w:tcPr>
          <w:p w14:paraId="6CF1D0D0"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HERCEPTIN VIAL 60 MG; HERCEPTIN COMP SOLN; HERCEPTIN VIAL 150 MG; HERCEPTIN SC INJECTION 600 MG 5 ML; OGIVRI LYT VIAL 150 MG; OGIVRI COMP SOLN; HERZUMA POWDER FOR INJECTION VIAL 150 MG; HERZUMA COMP SOLN; ONTRUZANT COMP SOLN; KANJINTI VIAL 420 MG; KANJINTI VIAL 150 MG; KANJINTI COMP SOLN; TRAZIMERA VIAL 150 MG 15 ML; TRAZIMERA VIAL 60 MG 8 ML; ONTRUZANT VIAL 150 MG</w:t>
            </w:r>
          </w:p>
        </w:tc>
      </w:tr>
      <w:tr w:rsidR="0044231E" w:rsidRPr="009E5255" w14:paraId="08DC854D" w14:textId="77777777" w:rsidTr="008405BC">
        <w:trPr>
          <w:trHeight w:val="20"/>
        </w:trPr>
        <w:tc>
          <w:tcPr>
            <w:tcW w:w="1980" w:type="dxa"/>
            <w:shd w:val="clear" w:color="auto" w:fill="auto"/>
            <w:noWrap/>
            <w:hideMark/>
          </w:tcPr>
          <w:p w14:paraId="44DC8FCD"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Trastuzumab Emtansine</w:t>
            </w:r>
          </w:p>
        </w:tc>
        <w:tc>
          <w:tcPr>
            <w:tcW w:w="7380" w:type="dxa"/>
            <w:shd w:val="clear" w:color="auto" w:fill="auto"/>
            <w:noWrap/>
            <w:hideMark/>
          </w:tcPr>
          <w:p w14:paraId="5C858217"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KADCYLA VIAL 100 MG 5 ML; KADCYLA VIAL 160 MG 8 ML; KADCYLA COMP SOLN</w:t>
            </w:r>
          </w:p>
        </w:tc>
      </w:tr>
      <w:tr w:rsidR="0044231E" w:rsidRPr="009E5255" w14:paraId="16F52825" w14:textId="77777777" w:rsidTr="008405BC">
        <w:trPr>
          <w:trHeight w:val="20"/>
        </w:trPr>
        <w:tc>
          <w:tcPr>
            <w:tcW w:w="1980" w:type="dxa"/>
            <w:shd w:val="clear" w:color="auto" w:fill="auto"/>
            <w:noWrap/>
            <w:hideMark/>
          </w:tcPr>
          <w:p w14:paraId="0EF27F64"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Vinblastine</w:t>
            </w:r>
          </w:p>
        </w:tc>
        <w:tc>
          <w:tcPr>
            <w:tcW w:w="7380" w:type="dxa"/>
            <w:shd w:val="clear" w:color="auto" w:fill="auto"/>
            <w:noWrap/>
            <w:hideMark/>
          </w:tcPr>
          <w:p w14:paraId="080DDD73"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VINBLASTINE DBL COMP SOLN; VINBLASTIN VIAL 10 MG 5 X 10 ML; VINBLASTINE TEVA COMP SOLN</w:t>
            </w:r>
          </w:p>
        </w:tc>
      </w:tr>
      <w:tr w:rsidR="0044231E" w:rsidRPr="009E5255" w14:paraId="0165C147" w14:textId="77777777" w:rsidTr="008405BC">
        <w:trPr>
          <w:trHeight w:val="20"/>
        </w:trPr>
        <w:tc>
          <w:tcPr>
            <w:tcW w:w="1980" w:type="dxa"/>
            <w:shd w:val="clear" w:color="auto" w:fill="auto"/>
            <w:noWrap/>
            <w:hideMark/>
          </w:tcPr>
          <w:p w14:paraId="5611E317"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Vincristine</w:t>
            </w:r>
          </w:p>
        </w:tc>
        <w:tc>
          <w:tcPr>
            <w:tcW w:w="7380" w:type="dxa"/>
            <w:shd w:val="clear" w:color="auto" w:fill="auto"/>
            <w:noWrap/>
            <w:hideMark/>
          </w:tcPr>
          <w:p w14:paraId="0741C66C"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VINCRISTINE SULP VIAL 2 MG 5 X 2 ML; VINCRISTINE SULP COMP SOLN; VINCRISTINE COMP SOLN; VINCRISTINE VIAL 2 MG /2ML 5 X 2 ML; VINCRISTINE VIAL 1 MG /1ML 5 X 1 ML</w:t>
            </w:r>
          </w:p>
        </w:tc>
      </w:tr>
      <w:tr w:rsidR="0044231E" w:rsidRPr="009E5255" w14:paraId="4ED200D9" w14:textId="77777777" w:rsidTr="008405BC">
        <w:trPr>
          <w:trHeight w:val="20"/>
        </w:trPr>
        <w:tc>
          <w:tcPr>
            <w:tcW w:w="1980" w:type="dxa"/>
            <w:tcBorders>
              <w:bottom w:val="single" w:sz="4" w:space="0" w:color="auto"/>
            </w:tcBorders>
            <w:shd w:val="clear" w:color="auto" w:fill="auto"/>
            <w:noWrap/>
            <w:hideMark/>
          </w:tcPr>
          <w:p w14:paraId="37B4826E" w14:textId="77777777"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rPr>
              <w:t>Vinorelbine</w:t>
            </w:r>
          </w:p>
        </w:tc>
        <w:tc>
          <w:tcPr>
            <w:tcW w:w="7380" w:type="dxa"/>
            <w:tcBorders>
              <w:bottom w:val="single" w:sz="4" w:space="0" w:color="auto"/>
            </w:tcBorders>
            <w:shd w:val="clear" w:color="auto" w:fill="auto"/>
            <w:noWrap/>
            <w:hideMark/>
          </w:tcPr>
          <w:p w14:paraId="22FC944D" w14:textId="77777777" w:rsidR="0044231E" w:rsidRPr="009E5255" w:rsidRDefault="0044231E" w:rsidP="00A95547">
            <w:pPr>
              <w:pStyle w:val="NoSpacing"/>
              <w:jc w:val="center"/>
              <w:rPr>
                <w:rFonts w:asciiTheme="majorHAnsi" w:hAnsiTheme="majorHAnsi" w:cstheme="majorHAnsi"/>
              </w:rPr>
            </w:pPr>
            <w:r w:rsidRPr="009E5255">
              <w:rPr>
                <w:rFonts w:asciiTheme="majorHAnsi" w:hAnsiTheme="majorHAnsi" w:cstheme="majorHAnsi"/>
              </w:rPr>
              <w:t>VINORELBINE EBEWE VIAL 10 MG 1 ML; VINORELBINE TART VIAL 10 MG 1 ML; VINORELBINE EBEWE VIAL 50 MG 5 ML; VINORELBINE EBEWE COMP SOLN; NAVELBINE VIAL 50 MG 5 ML; VINORELBINE KABI COMP SOLN; VINORELBINE TART VIAL 50 MG 5 ML; NAVELBINE VIAL 10 MG 1 ML; VINORELBINE TART COMP SOLN; VINORELBINE COMP SOLUTION; NAVELBINE COMP SOLN</w:t>
            </w:r>
          </w:p>
        </w:tc>
      </w:tr>
    </w:tbl>
    <w:p w14:paraId="5FFE2A4A" w14:textId="570EF8DB" w:rsidR="005308EA" w:rsidRPr="009E5255" w:rsidRDefault="008405BC" w:rsidP="003A6F1A">
      <w:pPr>
        <w:pStyle w:val="TableNotes"/>
      </w:pPr>
      <w:r w:rsidRPr="009E5255">
        <w:t>Note:</w:t>
      </w:r>
      <w:r w:rsidRPr="009E5255">
        <w:tab/>
        <w:t xml:space="preserve">Table only includes molecules for which </w:t>
      </w:r>
      <w:r w:rsidR="008A4A01" w:rsidRPr="009E5255">
        <w:t xml:space="preserve">Australian </w:t>
      </w:r>
      <w:r w:rsidRPr="009E5255">
        <w:t>in-market data w</w:t>
      </w:r>
      <w:r w:rsidR="0039544D" w:rsidRPr="009E5255">
        <w:t>ere</w:t>
      </w:r>
      <w:r w:rsidRPr="009E5255">
        <w:t xml:space="preserve"> available.</w:t>
      </w:r>
    </w:p>
    <w:p w14:paraId="573CF95A" w14:textId="280842FA" w:rsidR="005308EA" w:rsidRPr="009E5255" w:rsidRDefault="005308EA" w:rsidP="005308EA">
      <w:r w:rsidRPr="009E5255">
        <w:t xml:space="preserve">IQVIA sales data reflects the totality of sales for cancer medicines (noting that sales through HPS may be underrepresented), as it contains sales data for medicines accessed via the EFC program, private prescriptions, clinical trials, and compassionate use programs.  In comparison, PBS prescription data do not include private prescriptions or samples provided by the industry.  Therefore, the sales data are broader than the corresponding PBS prescription data. </w:t>
      </w:r>
    </w:p>
    <w:p w14:paraId="5BE03FCC" w14:textId="77777777" w:rsidR="005308EA" w:rsidRPr="009E5255" w:rsidRDefault="005308EA" w:rsidP="005308EA">
      <w:r w:rsidRPr="009E5255">
        <w:t>To minimise potential disparities between the sales data and PBS claims information, sales transactions for medicines provided to hospitals and pharmacies at no cost for clinical trials or compassionate use programs were removed from the analysis.  These transactions accounted for approximately less than 0.01% of all sales (see sales analysis appendix).  However, it was not possible to remove sales transactions that reflected purchases for self-funded use.  This introduces a further point of difference between the sales data and PBS claims.</w:t>
      </w:r>
    </w:p>
    <w:p w14:paraId="733607A1" w14:textId="7937BDD1" w:rsidR="0044231E" w:rsidRPr="009E5255" w:rsidRDefault="0044231E" w:rsidP="005308EA">
      <w:r w:rsidRPr="009E5255">
        <w:t xml:space="preserve">The comparison of PBS claims information and in-market sales was restricted to those medicines listed in </w:t>
      </w:r>
      <w:r w:rsidRPr="009E5255">
        <w:fldChar w:fldCharType="begin"/>
      </w:r>
      <w:r w:rsidRPr="009E5255">
        <w:instrText xml:space="preserve"> REF _Ref87445879 \h  \* MERGEFORMAT </w:instrText>
      </w:r>
      <w:r w:rsidRPr="009E5255">
        <w:fldChar w:fldCharType="separate"/>
      </w:r>
      <w:r w:rsidR="000C766B" w:rsidRPr="009E5255">
        <w:t xml:space="preserve">Table </w:t>
      </w:r>
      <w:r w:rsidR="000C766B" w:rsidRPr="009E5255">
        <w:rPr>
          <w:noProof/>
        </w:rPr>
        <w:t>A</w:t>
      </w:r>
      <w:r w:rsidR="000C766B">
        <w:rPr>
          <w:noProof/>
        </w:rPr>
        <w:t>16</w:t>
      </w:r>
      <w:r w:rsidR="000C766B" w:rsidRPr="009E5255">
        <w:rPr>
          <w:noProof/>
        </w:rPr>
        <w:t>.</w:t>
      </w:r>
      <w:r w:rsidR="000C766B" w:rsidRPr="009E5255">
        <w:t xml:space="preserve"> </w:t>
      </w:r>
      <w:r w:rsidRPr="009E5255">
        <w:fldChar w:fldCharType="end"/>
      </w:r>
      <w:r w:rsidRPr="009E5255">
        <w:t xml:space="preserve">For those medicines for which in-market sales were not available, information was not requested as sales could not clearly be differentiated as pertaining to likely PBS use.  As the data sets contained periods that mismatched by six months on either end (in-market sales information available from January 2016 to December 2020, PBS claims from July 2016 to June 2021), the analysis was restricted to January 2017 to December 2020 </w:t>
      </w:r>
    </w:p>
    <w:p w14:paraId="7ACFA94A" w14:textId="7EF90FDD" w:rsidR="0044231E" w:rsidRPr="009E5255" w:rsidRDefault="00A2744B" w:rsidP="003B1159">
      <w:pPr>
        <w:pStyle w:val="Caption"/>
      </w:pPr>
      <w:bookmarkStart w:id="445" w:name="_Ref87445879"/>
      <w:r w:rsidRPr="009E5255">
        <w:t>Table A</w:t>
      </w:r>
      <w:r w:rsidR="00E36C93">
        <w:fldChar w:fldCharType="begin"/>
      </w:r>
      <w:r w:rsidR="00E36C93">
        <w:instrText xml:space="preserve"> SEQ Table_A \* ARABIC </w:instrText>
      </w:r>
      <w:r w:rsidR="00E36C93">
        <w:fldChar w:fldCharType="separate"/>
      </w:r>
      <w:r w:rsidR="000C766B">
        <w:rPr>
          <w:noProof/>
        </w:rPr>
        <w:t>16</w:t>
      </w:r>
      <w:r w:rsidR="00E36C93">
        <w:rPr>
          <w:noProof/>
        </w:rPr>
        <w:fldChar w:fldCharType="end"/>
      </w:r>
      <w:r w:rsidRPr="009E5255">
        <w:t xml:space="preserve">. </w:t>
      </w:r>
      <w:bookmarkEnd w:id="445"/>
      <w:r w:rsidR="003B1159" w:rsidRPr="009E5255">
        <w:t>EFC items included/excluded for comparison by data criteria</w:t>
      </w:r>
    </w:p>
    <w:tbl>
      <w:tblPr>
        <w:tblStyle w:val="TableGrid"/>
        <w:tblW w:w="90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EFC items included/excluded for comparison by data criteria"/>
      </w:tblPr>
      <w:tblGrid>
        <w:gridCol w:w="9061"/>
      </w:tblGrid>
      <w:tr w:rsidR="00AA4790" w:rsidRPr="009E5255" w14:paraId="211EC593" w14:textId="77777777" w:rsidTr="00AA4790">
        <w:trPr>
          <w:trHeight w:val="231"/>
        </w:trPr>
        <w:tc>
          <w:tcPr>
            <w:tcW w:w="9061" w:type="dxa"/>
            <w:tcBorders>
              <w:bottom w:val="single" w:sz="4" w:space="0" w:color="auto"/>
            </w:tcBorders>
          </w:tcPr>
          <w:p w14:paraId="1660F835" w14:textId="2E722A2D" w:rsidR="00AA4790" w:rsidRPr="009E5255" w:rsidRDefault="00AA4790" w:rsidP="00EA0B5A">
            <w:pPr>
              <w:pStyle w:val="NoSpacing"/>
              <w:rPr>
                <w:rStyle w:val="TableHeaderChar"/>
                <w:rFonts w:cstheme="majorHAnsi"/>
              </w:rPr>
            </w:pPr>
            <w:r w:rsidRPr="009E5255">
              <w:rPr>
                <w:rStyle w:val="TableHeaderChar"/>
                <w:rFonts w:cstheme="majorHAnsi"/>
              </w:rPr>
              <w:t>C</w:t>
            </w:r>
            <w:r w:rsidRPr="009E5255">
              <w:rPr>
                <w:rStyle w:val="TableHeaderChar"/>
              </w:rPr>
              <w:t>riteria</w:t>
            </w:r>
          </w:p>
        </w:tc>
      </w:tr>
      <w:tr w:rsidR="0044231E" w:rsidRPr="009E5255" w14:paraId="59E8AB4A" w14:textId="77777777" w:rsidTr="00AA4790">
        <w:trPr>
          <w:trHeight w:val="231"/>
        </w:trPr>
        <w:tc>
          <w:tcPr>
            <w:tcW w:w="9061" w:type="dxa"/>
            <w:tcBorders>
              <w:top w:val="single" w:sz="4" w:space="0" w:color="auto"/>
            </w:tcBorders>
          </w:tcPr>
          <w:p w14:paraId="0B9E7B31" w14:textId="0F7DD623" w:rsidR="0044231E" w:rsidRPr="009E5255" w:rsidRDefault="0044231E" w:rsidP="00EA0B5A">
            <w:pPr>
              <w:pStyle w:val="NoSpacing"/>
              <w:rPr>
                <w:rFonts w:asciiTheme="majorHAnsi" w:hAnsiTheme="majorHAnsi" w:cstheme="majorHAnsi"/>
              </w:rPr>
            </w:pPr>
            <w:r w:rsidRPr="009E5255">
              <w:rPr>
                <w:rStyle w:val="TableHeaderChar"/>
                <w:rFonts w:cstheme="majorHAnsi"/>
              </w:rPr>
              <w:t>Include as data was available in both the PBS and IQVIA datasets</w:t>
            </w:r>
            <w:r w:rsidRPr="009E5255">
              <w:rPr>
                <w:rFonts w:asciiTheme="majorHAnsi" w:hAnsiTheme="majorHAnsi" w:cstheme="majorHAnsi"/>
              </w:rPr>
              <w:t xml:space="preserve">: </w:t>
            </w:r>
          </w:p>
        </w:tc>
      </w:tr>
      <w:tr w:rsidR="004D6CFE" w:rsidRPr="009E5255" w14:paraId="6B14727E" w14:textId="77777777" w:rsidTr="004D6CFE">
        <w:trPr>
          <w:trHeight w:val="231"/>
        </w:trPr>
        <w:tc>
          <w:tcPr>
            <w:tcW w:w="9061" w:type="dxa"/>
          </w:tcPr>
          <w:p w14:paraId="60670415" w14:textId="730E44B4" w:rsidR="004D6CFE" w:rsidRPr="009E5255" w:rsidRDefault="004D6CFE" w:rsidP="004D6CFE">
            <w:pPr>
              <w:pStyle w:val="NoSpacing"/>
              <w:ind w:left="178"/>
              <w:rPr>
                <w:rStyle w:val="TableHeaderChar"/>
                <w:rFonts w:cstheme="majorHAnsi"/>
              </w:rPr>
            </w:pPr>
            <w:r w:rsidRPr="009E5255">
              <w:rPr>
                <w:rFonts w:asciiTheme="majorHAnsi" w:hAnsiTheme="majorHAnsi" w:cstheme="majorHAnsi"/>
              </w:rPr>
              <w:t>arsenic; atezolizumab; avelumab; bendamustine; bevacizumab; bleomycin; blinatumomab; bortezomib; brentuximab vedotin; cabazitaxel; carboplatin; carfilzomib; cetuximab; cisplatin; cladribine; cyclophosphamide; cytarabine; docetaxel; doxorubicin; durvalumab; epirubicin; eribulin; etoposide; fludarabine; fotemustine; gemcitabine; idarubicin; ifosfamide; inotuzumab ozogamicin; ipilimumab; irinotecan; methotrexate; nivolumab; obinutuzumab; oxaliplatin; paclitaxel; panitumumab; pembrolizumab; pemetrexed; pertuzumab; pralatrexate; raltitrexed; rituximab; topotecan; trastuzumab; trastuzumab emtansine; vinblastine; vincristine; vinorelbine</w:t>
            </w:r>
          </w:p>
        </w:tc>
      </w:tr>
      <w:tr w:rsidR="0044231E" w:rsidRPr="009E5255" w14:paraId="760B7F7C" w14:textId="77777777" w:rsidTr="004D6CFE">
        <w:trPr>
          <w:trHeight w:val="231"/>
        </w:trPr>
        <w:tc>
          <w:tcPr>
            <w:tcW w:w="9061" w:type="dxa"/>
          </w:tcPr>
          <w:p w14:paraId="4E002154" w14:textId="4E20CD78" w:rsidR="0044231E" w:rsidRPr="009E5255" w:rsidRDefault="0044231E" w:rsidP="00EA0B5A">
            <w:pPr>
              <w:pStyle w:val="NoSpacing"/>
              <w:rPr>
                <w:rFonts w:asciiTheme="majorHAnsi" w:hAnsiTheme="majorHAnsi" w:cstheme="majorHAnsi"/>
              </w:rPr>
            </w:pPr>
            <w:r w:rsidRPr="009E5255">
              <w:rPr>
                <w:rStyle w:val="TableHeaderChar"/>
                <w:rFonts w:cstheme="majorHAnsi"/>
              </w:rPr>
              <w:t>Exclude as data was only available in the PBS dataset</w:t>
            </w:r>
            <w:r w:rsidRPr="009E5255">
              <w:rPr>
                <w:rFonts w:asciiTheme="majorHAnsi" w:hAnsiTheme="majorHAnsi" w:cstheme="majorHAnsi"/>
              </w:rPr>
              <w:t xml:space="preserve">: </w:t>
            </w:r>
          </w:p>
        </w:tc>
      </w:tr>
      <w:tr w:rsidR="004D6CFE" w:rsidRPr="009E5255" w14:paraId="08D40A2F" w14:textId="77777777" w:rsidTr="004D6CFE">
        <w:trPr>
          <w:trHeight w:val="231"/>
        </w:trPr>
        <w:tc>
          <w:tcPr>
            <w:tcW w:w="9061" w:type="dxa"/>
          </w:tcPr>
          <w:p w14:paraId="67176D96" w14:textId="5B775985" w:rsidR="004D6CFE" w:rsidRPr="009E5255" w:rsidRDefault="004D6CFE" w:rsidP="004D6CFE">
            <w:pPr>
              <w:pStyle w:val="NoSpacing"/>
              <w:ind w:left="178"/>
              <w:rPr>
                <w:rStyle w:val="TableHeaderChar"/>
                <w:rFonts w:cstheme="majorHAnsi"/>
              </w:rPr>
            </w:pPr>
            <w:r w:rsidRPr="009E5255">
              <w:rPr>
                <w:rFonts w:asciiTheme="majorHAnsi" w:hAnsiTheme="majorHAnsi" w:cstheme="majorHAnsi"/>
              </w:rPr>
              <w:t>doxorubicin hydrochloride; fluorouracil; mitozantrone; nanoparticle albumin-bound paclitaxel; ofatumumab</w:t>
            </w:r>
          </w:p>
        </w:tc>
      </w:tr>
      <w:tr w:rsidR="0044231E" w:rsidRPr="009E5255" w14:paraId="10FEB1DE" w14:textId="77777777" w:rsidTr="004D6CFE">
        <w:trPr>
          <w:trHeight w:val="231"/>
        </w:trPr>
        <w:tc>
          <w:tcPr>
            <w:tcW w:w="9061" w:type="dxa"/>
          </w:tcPr>
          <w:p w14:paraId="3226AE6F" w14:textId="5CB84103" w:rsidR="0044231E" w:rsidRPr="009E5255" w:rsidRDefault="0044231E" w:rsidP="00EA0B5A">
            <w:pPr>
              <w:pStyle w:val="NoSpacing"/>
              <w:rPr>
                <w:rFonts w:asciiTheme="majorHAnsi" w:hAnsiTheme="majorHAnsi" w:cstheme="majorHAnsi"/>
              </w:rPr>
            </w:pPr>
            <w:r w:rsidRPr="009E5255">
              <w:rPr>
                <w:rFonts w:asciiTheme="majorHAnsi" w:hAnsiTheme="majorHAnsi" w:cstheme="majorHAnsi"/>
                <w:bCs/>
                <w:i/>
                <w:iCs/>
              </w:rPr>
              <w:t>Exclude as data was only available in the IQVIA dataset</w:t>
            </w:r>
            <w:r w:rsidRPr="009E5255">
              <w:rPr>
                <w:rFonts w:asciiTheme="majorHAnsi" w:hAnsiTheme="majorHAnsi" w:cstheme="majorHAnsi"/>
              </w:rPr>
              <w:t xml:space="preserve">: </w:t>
            </w:r>
          </w:p>
        </w:tc>
      </w:tr>
      <w:tr w:rsidR="004D6CFE" w:rsidRPr="009E5255" w14:paraId="228EE454" w14:textId="77777777" w:rsidTr="004D6CFE">
        <w:trPr>
          <w:trHeight w:val="231"/>
        </w:trPr>
        <w:tc>
          <w:tcPr>
            <w:tcW w:w="9061" w:type="dxa"/>
            <w:tcBorders>
              <w:bottom w:val="single" w:sz="4" w:space="0" w:color="auto"/>
            </w:tcBorders>
          </w:tcPr>
          <w:p w14:paraId="4DC1E584" w14:textId="23A2EFED" w:rsidR="004D6CFE" w:rsidRPr="009E5255" w:rsidRDefault="004D6CFE" w:rsidP="004D6CFE">
            <w:pPr>
              <w:pStyle w:val="NoSpacing"/>
              <w:ind w:left="178"/>
              <w:rPr>
                <w:rFonts w:asciiTheme="majorHAnsi" w:hAnsiTheme="majorHAnsi" w:cstheme="majorHAnsi"/>
                <w:b/>
              </w:rPr>
            </w:pPr>
            <w:r w:rsidRPr="009E5255">
              <w:rPr>
                <w:rFonts w:asciiTheme="majorHAnsi" w:hAnsiTheme="majorHAnsi" w:cstheme="majorHAnsi"/>
              </w:rPr>
              <w:t>etoposide phosphate</w:t>
            </w:r>
          </w:p>
        </w:tc>
      </w:tr>
    </w:tbl>
    <w:p w14:paraId="15FA4773" w14:textId="77777777" w:rsidR="0044231E" w:rsidRPr="009E5255" w:rsidRDefault="0044231E" w:rsidP="0044231E"/>
    <w:p w14:paraId="3D18CAEC" w14:textId="0087F138" w:rsidR="009A0FE8" w:rsidRPr="009E5255" w:rsidRDefault="0044231E" w:rsidP="00A2744B">
      <w:r w:rsidRPr="009E5255">
        <w:t xml:space="preserve">Further, it was not possible to compare the packs or vials dispensed between the PBS and sales datasets for all EFC medicines.  For many of the EFC-medicines, there are multiple strengths available on the PBS under each PBS item code (see </w:t>
      </w:r>
      <w:r w:rsidRPr="009E5255">
        <w:fldChar w:fldCharType="begin"/>
      </w:r>
      <w:r w:rsidRPr="009E5255">
        <w:instrText xml:space="preserve"> REF _Ref87710447 \h  \* MERGEFORMAT </w:instrText>
      </w:r>
      <w:r w:rsidRPr="009E5255">
        <w:fldChar w:fldCharType="separate"/>
      </w:r>
      <w:r w:rsidR="000C766B" w:rsidRPr="009E5255">
        <w:t>Table A</w:t>
      </w:r>
      <w:r w:rsidR="000C766B">
        <w:t>17</w:t>
      </w:r>
      <w:r w:rsidRPr="009E5255">
        <w:fldChar w:fldCharType="end"/>
      </w:r>
      <w:r w:rsidR="0036340A" w:rsidRPr="009E5255">
        <w:t>).</w:t>
      </w:r>
      <w:r w:rsidRPr="009E5255">
        <w:t xml:space="preserve"> However, in the PBS data provided, for any given PBS item only the first strength available is listed in the database.  This means the strength as shown in the PBS data may not reflect the basis upon which the most efficient combination of vials was estimated.  Therefore, it was only possible to estimate the number of vials dispensed to patients when only one vial size (i.e. strength) was available, limiting the analysis for which in-market sales and PBS claims could be compared on a per vial basis to those medicines supplied in only one strength.</w:t>
      </w:r>
    </w:p>
    <w:p w14:paraId="46ADD79C" w14:textId="48D8DBDA" w:rsidR="00A2744B" w:rsidRPr="009E5255" w:rsidRDefault="00A2744B" w:rsidP="00A2744B">
      <w:pPr>
        <w:pStyle w:val="Caption"/>
      </w:pPr>
      <w:bookmarkStart w:id="446" w:name="_Ref87710447"/>
      <w:r w:rsidRPr="009E5255">
        <w:t>Table A</w:t>
      </w:r>
      <w:r w:rsidR="00E36C93">
        <w:fldChar w:fldCharType="begin"/>
      </w:r>
      <w:r w:rsidR="00E36C93">
        <w:instrText xml:space="preserve"> SEQ Table_A \* ARABIC </w:instrText>
      </w:r>
      <w:r w:rsidR="00E36C93">
        <w:fldChar w:fldCharType="separate"/>
      </w:r>
      <w:r w:rsidR="000C766B">
        <w:rPr>
          <w:noProof/>
        </w:rPr>
        <w:t>17</w:t>
      </w:r>
      <w:r w:rsidR="00E36C93">
        <w:rPr>
          <w:noProof/>
        </w:rPr>
        <w:fldChar w:fldCharType="end"/>
      </w:r>
      <w:bookmarkEnd w:id="446"/>
      <w:r w:rsidR="0036340A" w:rsidRPr="009E5255">
        <w:t>.</w:t>
      </w:r>
      <w:r w:rsidRPr="009E5255">
        <w:t xml:space="preserve"> </w:t>
      </w:r>
      <w:r w:rsidR="009A6BDD" w:rsidRPr="009E5255">
        <w:t>P</w:t>
      </w:r>
      <w:r w:rsidR="00EA0877" w:rsidRPr="009E5255">
        <w:t>roduct pack and/or vial sizes</w:t>
      </w:r>
      <w:r w:rsidR="003B1159" w:rsidRPr="009E5255">
        <w:t xml:space="preserve"> by EFC</w:t>
      </w:r>
      <w:r w:rsidR="00EA0877" w:rsidRPr="009E5255">
        <w:t xml:space="preserve"> item and </w:t>
      </w:r>
      <w:r w:rsidR="009A6BDD" w:rsidRPr="009E5255">
        <w:t xml:space="preserve">information </w:t>
      </w:r>
      <w:r w:rsidR="00EA0877" w:rsidRPr="009E5255">
        <w:t>source</w:t>
      </w:r>
      <w:r w:rsidRPr="009E5255">
        <w:t xml:space="preserve"> </w:t>
      </w:r>
    </w:p>
    <w:tbl>
      <w:tblPr>
        <w:tblW w:w="8823" w:type="dxa"/>
        <w:tblLook w:val="04A0" w:firstRow="1" w:lastRow="0" w:firstColumn="1" w:lastColumn="0" w:noHBand="0" w:noVBand="1"/>
        <w:tblCaption w:val="Product pack and/or vial sizes by EFC item and information source "/>
      </w:tblPr>
      <w:tblGrid>
        <w:gridCol w:w="1742"/>
        <w:gridCol w:w="3428"/>
        <w:gridCol w:w="3653"/>
      </w:tblGrid>
      <w:tr w:rsidR="00A2744B" w:rsidRPr="009E5255" w14:paraId="302599DA" w14:textId="77777777" w:rsidTr="007F01C1">
        <w:trPr>
          <w:trHeight w:val="20"/>
          <w:tblHeader/>
        </w:trPr>
        <w:tc>
          <w:tcPr>
            <w:tcW w:w="1742" w:type="dxa"/>
            <w:tcBorders>
              <w:bottom w:val="single" w:sz="4" w:space="0" w:color="auto"/>
            </w:tcBorders>
            <w:shd w:val="clear" w:color="auto" w:fill="auto"/>
            <w:noWrap/>
            <w:vAlign w:val="bottom"/>
            <w:hideMark/>
          </w:tcPr>
          <w:p w14:paraId="163547BA" w14:textId="390847A9" w:rsidR="00A2744B" w:rsidRPr="009E5255" w:rsidRDefault="00A2744B" w:rsidP="004B675E">
            <w:pPr>
              <w:pStyle w:val="TableHeader"/>
              <w:jc w:val="left"/>
            </w:pPr>
            <w:r w:rsidRPr="009E5255">
              <w:t>Drug</w:t>
            </w:r>
          </w:p>
        </w:tc>
        <w:tc>
          <w:tcPr>
            <w:tcW w:w="3428" w:type="dxa"/>
            <w:tcBorders>
              <w:bottom w:val="single" w:sz="4" w:space="0" w:color="auto"/>
            </w:tcBorders>
            <w:shd w:val="clear" w:color="auto" w:fill="auto"/>
          </w:tcPr>
          <w:p w14:paraId="36331401" w14:textId="77777777" w:rsidR="00EA0877" w:rsidRPr="009E5255" w:rsidRDefault="00A2744B" w:rsidP="00A95547">
            <w:pPr>
              <w:pStyle w:val="TableHeader"/>
            </w:pPr>
            <w:r w:rsidRPr="009E5255">
              <w:t>Information in PBS</w:t>
            </w:r>
          </w:p>
          <w:p w14:paraId="150D6C10" w14:textId="7F09CE0F" w:rsidR="00A2744B" w:rsidRPr="009E5255" w:rsidRDefault="00A2744B" w:rsidP="00A95547">
            <w:pPr>
              <w:pStyle w:val="TableHeader"/>
            </w:pPr>
            <w:r w:rsidRPr="009E5255">
              <w:t>dataset</w:t>
            </w:r>
            <w:r w:rsidR="00EA0877" w:rsidRPr="009E5255">
              <w:t xml:space="preserve"> </w:t>
            </w:r>
            <w:r w:rsidRPr="009E5255">
              <w:t>on packs or vials dispensed</w:t>
            </w:r>
          </w:p>
        </w:tc>
        <w:tc>
          <w:tcPr>
            <w:tcW w:w="3653" w:type="dxa"/>
            <w:tcBorders>
              <w:bottom w:val="single" w:sz="4" w:space="0" w:color="auto"/>
            </w:tcBorders>
            <w:shd w:val="clear" w:color="auto" w:fill="auto"/>
          </w:tcPr>
          <w:p w14:paraId="119337D4" w14:textId="77777777" w:rsidR="00EA0877" w:rsidRPr="009E5255" w:rsidRDefault="00A2744B" w:rsidP="00A95547">
            <w:pPr>
              <w:pStyle w:val="TableHeader"/>
            </w:pPr>
            <w:r w:rsidRPr="009E5255">
              <w:t>Pack or vial sizes</w:t>
            </w:r>
          </w:p>
          <w:p w14:paraId="3EF74BD9" w14:textId="2A0B60F4" w:rsidR="00A2744B" w:rsidRPr="009E5255" w:rsidRDefault="00A2744B" w:rsidP="00A95547">
            <w:pPr>
              <w:pStyle w:val="TableHeader"/>
            </w:pPr>
            <w:r w:rsidRPr="009E5255">
              <w:t>available</w:t>
            </w:r>
            <w:r w:rsidR="00EA0877" w:rsidRPr="009E5255">
              <w:t xml:space="preserve"> </w:t>
            </w:r>
            <w:r w:rsidRPr="009E5255">
              <w:t>on the Australian market</w:t>
            </w:r>
          </w:p>
        </w:tc>
      </w:tr>
      <w:tr w:rsidR="00A2744B" w:rsidRPr="009E5255" w14:paraId="6AEF5460" w14:textId="77777777" w:rsidTr="007F01C1">
        <w:trPr>
          <w:trHeight w:val="20"/>
        </w:trPr>
        <w:tc>
          <w:tcPr>
            <w:tcW w:w="1742" w:type="dxa"/>
            <w:tcBorders>
              <w:top w:val="single" w:sz="4" w:space="0" w:color="auto"/>
            </w:tcBorders>
            <w:shd w:val="clear" w:color="auto" w:fill="auto"/>
            <w:noWrap/>
            <w:hideMark/>
          </w:tcPr>
          <w:p w14:paraId="2D8C07C1"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Arsenic</w:t>
            </w:r>
          </w:p>
        </w:tc>
        <w:tc>
          <w:tcPr>
            <w:tcW w:w="3428" w:type="dxa"/>
            <w:tcBorders>
              <w:top w:val="single" w:sz="4" w:space="0" w:color="auto"/>
            </w:tcBorders>
            <w:shd w:val="clear" w:color="auto" w:fill="auto"/>
          </w:tcPr>
          <w:p w14:paraId="70123C7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Injection concentrate containing arsenic trioxide 10 mg in 10 mL</w:t>
            </w:r>
          </w:p>
        </w:tc>
        <w:tc>
          <w:tcPr>
            <w:tcW w:w="3653" w:type="dxa"/>
            <w:tcBorders>
              <w:top w:val="single" w:sz="4" w:space="0" w:color="auto"/>
            </w:tcBorders>
            <w:shd w:val="clear" w:color="auto" w:fill="auto"/>
          </w:tcPr>
          <w:p w14:paraId="06A7B59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 mg/10 mL injection</w:t>
            </w:r>
          </w:p>
        </w:tc>
      </w:tr>
      <w:tr w:rsidR="00A2744B" w:rsidRPr="009E5255" w14:paraId="6B616236" w14:textId="77777777" w:rsidTr="007F01C1">
        <w:trPr>
          <w:trHeight w:val="20"/>
        </w:trPr>
        <w:tc>
          <w:tcPr>
            <w:tcW w:w="1742" w:type="dxa"/>
            <w:shd w:val="clear" w:color="auto" w:fill="auto"/>
            <w:noWrap/>
            <w:hideMark/>
          </w:tcPr>
          <w:p w14:paraId="7A84C8E1"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Atezolizumab</w:t>
            </w:r>
          </w:p>
        </w:tc>
        <w:tc>
          <w:tcPr>
            <w:tcW w:w="3428" w:type="dxa"/>
            <w:shd w:val="clear" w:color="auto" w:fill="auto"/>
          </w:tcPr>
          <w:p w14:paraId="531B500E"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concentrate for I.V. infusion 1200 mg in 20 mL; Solution concentrate for I.V. infusion 840 mg in 14 mL</w:t>
            </w:r>
          </w:p>
        </w:tc>
        <w:tc>
          <w:tcPr>
            <w:tcW w:w="3653" w:type="dxa"/>
            <w:shd w:val="clear" w:color="auto" w:fill="auto"/>
          </w:tcPr>
          <w:p w14:paraId="59DB0DB7"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2 g/20 mL injection, 20 mL vial</w:t>
            </w:r>
          </w:p>
          <w:p w14:paraId="43A9FD26"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840 mg/14 mL injection, 14 mL vial</w:t>
            </w:r>
          </w:p>
        </w:tc>
      </w:tr>
      <w:tr w:rsidR="00A2744B" w:rsidRPr="009E5255" w14:paraId="0163F7A3" w14:textId="77777777" w:rsidTr="007F01C1">
        <w:trPr>
          <w:trHeight w:val="20"/>
        </w:trPr>
        <w:tc>
          <w:tcPr>
            <w:tcW w:w="1742" w:type="dxa"/>
            <w:shd w:val="clear" w:color="auto" w:fill="auto"/>
            <w:noWrap/>
            <w:hideMark/>
          </w:tcPr>
          <w:p w14:paraId="12018F6E"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Avelumab</w:t>
            </w:r>
          </w:p>
        </w:tc>
        <w:tc>
          <w:tcPr>
            <w:tcW w:w="3428" w:type="dxa"/>
            <w:shd w:val="clear" w:color="auto" w:fill="auto"/>
          </w:tcPr>
          <w:p w14:paraId="60E83252"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concentrate for I.V. infusion 200 mg in 10 mL</w:t>
            </w:r>
          </w:p>
        </w:tc>
        <w:tc>
          <w:tcPr>
            <w:tcW w:w="3653" w:type="dxa"/>
            <w:shd w:val="clear" w:color="auto" w:fill="auto"/>
          </w:tcPr>
          <w:p w14:paraId="46DF58F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00 mg/10 mL injection, 10 mL vial</w:t>
            </w:r>
          </w:p>
        </w:tc>
      </w:tr>
      <w:tr w:rsidR="00A2744B" w:rsidRPr="009E5255" w14:paraId="0538E159" w14:textId="77777777" w:rsidTr="007F01C1">
        <w:trPr>
          <w:trHeight w:val="20"/>
        </w:trPr>
        <w:tc>
          <w:tcPr>
            <w:tcW w:w="1742" w:type="dxa"/>
            <w:shd w:val="clear" w:color="auto" w:fill="auto"/>
            <w:noWrap/>
            <w:hideMark/>
          </w:tcPr>
          <w:p w14:paraId="731FD2C5"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Bendamustine</w:t>
            </w:r>
          </w:p>
        </w:tc>
        <w:tc>
          <w:tcPr>
            <w:tcW w:w="3428" w:type="dxa"/>
            <w:shd w:val="clear" w:color="auto" w:fill="auto"/>
          </w:tcPr>
          <w:p w14:paraId="26E5D65E"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njection containing bendamustine hydrochloride 100 mg</w:t>
            </w:r>
          </w:p>
        </w:tc>
        <w:tc>
          <w:tcPr>
            <w:tcW w:w="3653" w:type="dxa"/>
            <w:shd w:val="clear" w:color="auto" w:fill="auto"/>
          </w:tcPr>
          <w:p w14:paraId="5A5D8A7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 injection, 1 vial</w:t>
            </w:r>
          </w:p>
          <w:p w14:paraId="519611E2"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5 mg injection, 1 vial</w:t>
            </w:r>
          </w:p>
        </w:tc>
      </w:tr>
      <w:tr w:rsidR="00A2744B" w:rsidRPr="009E5255" w14:paraId="2310C280" w14:textId="77777777" w:rsidTr="007F01C1">
        <w:trPr>
          <w:trHeight w:val="20"/>
        </w:trPr>
        <w:tc>
          <w:tcPr>
            <w:tcW w:w="1742" w:type="dxa"/>
            <w:shd w:val="clear" w:color="auto" w:fill="auto"/>
            <w:noWrap/>
            <w:hideMark/>
          </w:tcPr>
          <w:p w14:paraId="7229C96D"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Bevacizumab</w:t>
            </w:r>
          </w:p>
        </w:tc>
        <w:tc>
          <w:tcPr>
            <w:tcW w:w="3428" w:type="dxa"/>
            <w:shd w:val="clear" w:color="auto" w:fill="auto"/>
          </w:tcPr>
          <w:p w14:paraId="4821605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fusion 100 mg in 4 mL</w:t>
            </w:r>
          </w:p>
        </w:tc>
        <w:tc>
          <w:tcPr>
            <w:tcW w:w="3653" w:type="dxa"/>
            <w:shd w:val="clear" w:color="auto" w:fill="auto"/>
          </w:tcPr>
          <w:p w14:paraId="4379F2A6"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400 mg/16 mL injection, 16 mL vial</w:t>
            </w:r>
          </w:p>
          <w:p w14:paraId="385EAC9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4 mL injection, 4 mL vial</w:t>
            </w:r>
          </w:p>
        </w:tc>
      </w:tr>
      <w:tr w:rsidR="00A2744B" w:rsidRPr="009E5255" w14:paraId="78CE9FAF" w14:textId="77777777" w:rsidTr="007F01C1">
        <w:trPr>
          <w:trHeight w:val="20"/>
        </w:trPr>
        <w:tc>
          <w:tcPr>
            <w:tcW w:w="1742" w:type="dxa"/>
            <w:shd w:val="clear" w:color="auto" w:fill="auto"/>
            <w:noWrap/>
            <w:hideMark/>
          </w:tcPr>
          <w:p w14:paraId="55027C92"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Bleomycin</w:t>
            </w:r>
          </w:p>
        </w:tc>
        <w:tc>
          <w:tcPr>
            <w:tcW w:w="3428" w:type="dxa"/>
            <w:shd w:val="clear" w:color="auto" w:fill="auto"/>
          </w:tcPr>
          <w:p w14:paraId="5B71BF3C"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njection containing bleomycin sulfate 15,000 I.U.; Powder for injection containing bleomycin sulfate 15,000 I.U. in 1 vial</w:t>
            </w:r>
          </w:p>
        </w:tc>
        <w:tc>
          <w:tcPr>
            <w:tcW w:w="3653" w:type="dxa"/>
            <w:shd w:val="clear" w:color="auto" w:fill="auto"/>
          </w:tcPr>
          <w:p w14:paraId="35C2449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5 000 international units injection, 1 vial</w:t>
            </w:r>
          </w:p>
        </w:tc>
      </w:tr>
      <w:tr w:rsidR="00A2744B" w:rsidRPr="009E5255" w14:paraId="7CB3883E" w14:textId="77777777" w:rsidTr="007F01C1">
        <w:trPr>
          <w:trHeight w:val="20"/>
        </w:trPr>
        <w:tc>
          <w:tcPr>
            <w:tcW w:w="1742" w:type="dxa"/>
            <w:shd w:val="clear" w:color="auto" w:fill="auto"/>
            <w:noWrap/>
            <w:hideMark/>
          </w:tcPr>
          <w:p w14:paraId="29D0F150"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Blinatumomab</w:t>
            </w:r>
          </w:p>
        </w:tc>
        <w:tc>
          <w:tcPr>
            <w:tcW w:w="3428" w:type="dxa"/>
            <w:shd w:val="clear" w:color="auto" w:fill="auto"/>
          </w:tcPr>
          <w:p w14:paraId="4FC663E7"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V. infusion 38.5 micrograms</w:t>
            </w:r>
          </w:p>
        </w:tc>
        <w:tc>
          <w:tcPr>
            <w:tcW w:w="3653" w:type="dxa"/>
            <w:shd w:val="clear" w:color="auto" w:fill="auto"/>
          </w:tcPr>
          <w:p w14:paraId="08F3669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38.5 microgram injection [1 vial] (&amp;) inert substance solution [10 mL vial], 1 pack</w:t>
            </w:r>
          </w:p>
        </w:tc>
      </w:tr>
      <w:tr w:rsidR="00A2744B" w:rsidRPr="009E5255" w14:paraId="326C6093" w14:textId="77777777" w:rsidTr="007F01C1">
        <w:trPr>
          <w:trHeight w:val="20"/>
        </w:trPr>
        <w:tc>
          <w:tcPr>
            <w:tcW w:w="1742" w:type="dxa"/>
            <w:shd w:val="clear" w:color="auto" w:fill="auto"/>
            <w:noWrap/>
            <w:hideMark/>
          </w:tcPr>
          <w:p w14:paraId="0E7EA71D"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Bortezomib</w:t>
            </w:r>
          </w:p>
        </w:tc>
        <w:tc>
          <w:tcPr>
            <w:tcW w:w="3428" w:type="dxa"/>
            <w:shd w:val="clear" w:color="auto" w:fill="auto"/>
          </w:tcPr>
          <w:p w14:paraId="2BDDCF4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njection 1 mg; Powder for injection 3.5 mg</w:t>
            </w:r>
          </w:p>
        </w:tc>
        <w:tc>
          <w:tcPr>
            <w:tcW w:w="3653" w:type="dxa"/>
            <w:shd w:val="clear" w:color="auto" w:fill="auto"/>
          </w:tcPr>
          <w:p w14:paraId="776615DB"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 mg injection, 1 vial</w:t>
            </w:r>
          </w:p>
          <w:p w14:paraId="226179CE"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3 mg injection, 1 vial</w:t>
            </w:r>
          </w:p>
          <w:p w14:paraId="108AA86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3.5 mg injection, 1 vial</w:t>
            </w:r>
          </w:p>
        </w:tc>
      </w:tr>
      <w:tr w:rsidR="00A2744B" w:rsidRPr="009E5255" w14:paraId="31E995B8" w14:textId="77777777" w:rsidTr="007F01C1">
        <w:trPr>
          <w:trHeight w:val="20"/>
        </w:trPr>
        <w:tc>
          <w:tcPr>
            <w:tcW w:w="1742" w:type="dxa"/>
            <w:shd w:val="clear" w:color="auto" w:fill="auto"/>
            <w:noWrap/>
            <w:hideMark/>
          </w:tcPr>
          <w:p w14:paraId="02C1AE5D"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Brentuximab Vedotin</w:t>
            </w:r>
          </w:p>
        </w:tc>
        <w:tc>
          <w:tcPr>
            <w:tcW w:w="3428" w:type="dxa"/>
            <w:shd w:val="clear" w:color="auto" w:fill="auto"/>
          </w:tcPr>
          <w:p w14:paraId="5B4AD9C9"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V. infusion 50 mg</w:t>
            </w:r>
          </w:p>
        </w:tc>
        <w:tc>
          <w:tcPr>
            <w:tcW w:w="3653" w:type="dxa"/>
            <w:shd w:val="clear" w:color="auto" w:fill="auto"/>
          </w:tcPr>
          <w:p w14:paraId="6191D01B"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 injection, 1 vial</w:t>
            </w:r>
          </w:p>
        </w:tc>
      </w:tr>
      <w:tr w:rsidR="00A2744B" w:rsidRPr="009E5255" w14:paraId="7AEB3726" w14:textId="77777777" w:rsidTr="007F01C1">
        <w:trPr>
          <w:trHeight w:val="20"/>
        </w:trPr>
        <w:tc>
          <w:tcPr>
            <w:tcW w:w="1742" w:type="dxa"/>
            <w:shd w:val="clear" w:color="auto" w:fill="auto"/>
            <w:noWrap/>
            <w:hideMark/>
          </w:tcPr>
          <w:p w14:paraId="69217B9F"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Cabazitaxel</w:t>
            </w:r>
          </w:p>
        </w:tc>
        <w:tc>
          <w:tcPr>
            <w:tcW w:w="3428" w:type="dxa"/>
            <w:shd w:val="clear" w:color="auto" w:fill="auto"/>
          </w:tcPr>
          <w:p w14:paraId="4490836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Concentrated injection 60 mg (as acetone solvate) in 1.5 mL, with diluent</w:t>
            </w:r>
          </w:p>
        </w:tc>
        <w:tc>
          <w:tcPr>
            <w:tcW w:w="3653" w:type="dxa"/>
            <w:shd w:val="clear" w:color="auto" w:fill="auto"/>
          </w:tcPr>
          <w:p w14:paraId="770E4EA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60 mg/1.5 mL injection [1.5 mL vial] (&amp;) inert substance diluent [4.5 mL vial</w:t>
            </w:r>
          </w:p>
        </w:tc>
      </w:tr>
      <w:tr w:rsidR="00A2744B" w:rsidRPr="009E5255" w14:paraId="690059C7" w14:textId="77777777" w:rsidTr="007F01C1">
        <w:trPr>
          <w:trHeight w:val="20"/>
        </w:trPr>
        <w:tc>
          <w:tcPr>
            <w:tcW w:w="1742" w:type="dxa"/>
            <w:shd w:val="clear" w:color="auto" w:fill="auto"/>
            <w:noWrap/>
            <w:hideMark/>
          </w:tcPr>
          <w:p w14:paraId="2CAFA3B8"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Carboplatin</w:t>
            </w:r>
          </w:p>
        </w:tc>
        <w:tc>
          <w:tcPr>
            <w:tcW w:w="3428" w:type="dxa"/>
            <w:shd w:val="clear" w:color="auto" w:fill="auto"/>
          </w:tcPr>
          <w:p w14:paraId="69288782"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jection 450 mg in 45 mL</w:t>
            </w:r>
          </w:p>
        </w:tc>
        <w:tc>
          <w:tcPr>
            <w:tcW w:w="3653" w:type="dxa"/>
            <w:shd w:val="clear" w:color="auto" w:fill="auto"/>
          </w:tcPr>
          <w:p w14:paraId="52E372D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50 mg/15 mL injection, 15 mL vial</w:t>
            </w:r>
          </w:p>
          <w:p w14:paraId="7ABABD62"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450 mg/45 mL injection, 45 mL vial</w:t>
            </w:r>
          </w:p>
        </w:tc>
      </w:tr>
      <w:tr w:rsidR="00A2744B" w:rsidRPr="009E5255" w14:paraId="4016D65F" w14:textId="77777777" w:rsidTr="007F01C1">
        <w:trPr>
          <w:trHeight w:val="20"/>
        </w:trPr>
        <w:tc>
          <w:tcPr>
            <w:tcW w:w="1742" w:type="dxa"/>
            <w:shd w:val="clear" w:color="auto" w:fill="auto"/>
            <w:noWrap/>
            <w:hideMark/>
          </w:tcPr>
          <w:p w14:paraId="4D8106D3"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Carfilzomib</w:t>
            </w:r>
          </w:p>
        </w:tc>
        <w:tc>
          <w:tcPr>
            <w:tcW w:w="3428" w:type="dxa"/>
            <w:shd w:val="clear" w:color="auto" w:fill="auto"/>
          </w:tcPr>
          <w:p w14:paraId="69EFBD3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njection 30 mg</w:t>
            </w:r>
          </w:p>
        </w:tc>
        <w:tc>
          <w:tcPr>
            <w:tcW w:w="3653" w:type="dxa"/>
            <w:shd w:val="clear" w:color="auto" w:fill="auto"/>
          </w:tcPr>
          <w:p w14:paraId="2D39FA43"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 mg injection, 1 vial</w:t>
            </w:r>
          </w:p>
          <w:p w14:paraId="2442A0A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30 mg injection, 1 vial</w:t>
            </w:r>
          </w:p>
          <w:p w14:paraId="2B1AD98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60 mg injection, 1 vial</w:t>
            </w:r>
          </w:p>
        </w:tc>
      </w:tr>
      <w:tr w:rsidR="00A2744B" w:rsidRPr="009E5255" w14:paraId="380E7440" w14:textId="77777777" w:rsidTr="007F01C1">
        <w:trPr>
          <w:trHeight w:val="20"/>
        </w:trPr>
        <w:tc>
          <w:tcPr>
            <w:tcW w:w="1742" w:type="dxa"/>
            <w:shd w:val="clear" w:color="auto" w:fill="auto"/>
            <w:noWrap/>
            <w:hideMark/>
          </w:tcPr>
          <w:p w14:paraId="472AD04E"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Cetuximab</w:t>
            </w:r>
          </w:p>
        </w:tc>
        <w:tc>
          <w:tcPr>
            <w:tcW w:w="3428" w:type="dxa"/>
            <w:shd w:val="clear" w:color="auto" w:fill="auto"/>
          </w:tcPr>
          <w:p w14:paraId="5086195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fusion 500 mg in 100 mL</w:t>
            </w:r>
          </w:p>
        </w:tc>
        <w:tc>
          <w:tcPr>
            <w:tcW w:w="3653" w:type="dxa"/>
            <w:shd w:val="clear" w:color="auto" w:fill="auto"/>
          </w:tcPr>
          <w:p w14:paraId="4387637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0 mg/100 mL injection, 100 mL vial</w:t>
            </w:r>
          </w:p>
          <w:p w14:paraId="3BFEC669"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20 mL injection, 20 mL vial</w:t>
            </w:r>
          </w:p>
        </w:tc>
      </w:tr>
      <w:tr w:rsidR="00A2744B" w:rsidRPr="009E5255" w14:paraId="392412B1" w14:textId="77777777" w:rsidTr="007F01C1">
        <w:trPr>
          <w:trHeight w:val="20"/>
        </w:trPr>
        <w:tc>
          <w:tcPr>
            <w:tcW w:w="1742" w:type="dxa"/>
            <w:shd w:val="clear" w:color="auto" w:fill="auto"/>
            <w:noWrap/>
            <w:hideMark/>
          </w:tcPr>
          <w:p w14:paraId="1D8E8761"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Cisplatin</w:t>
            </w:r>
          </w:p>
        </w:tc>
        <w:tc>
          <w:tcPr>
            <w:tcW w:w="3428" w:type="dxa"/>
            <w:shd w:val="clear" w:color="auto" w:fill="auto"/>
          </w:tcPr>
          <w:p w14:paraId="7FEC5CB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I.V. injection 50 mg in 50 mL</w:t>
            </w:r>
          </w:p>
        </w:tc>
        <w:tc>
          <w:tcPr>
            <w:tcW w:w="3653" w:type="dxa"/>
            <w:shd w:val="clear" w:color="auto" w:fill="auto"/>
          </w:tcPr>
          <w:p w14:paraId="29ACE4F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50 mL injection, 50 mL vial</w:t>
            </w:r>
          </w:p>
          <w:p w14:paraId="68D7C817"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100 mL injection, 100 mL vial</w:t>
            </w:r>
          </w:p>
        </w:tc>
      </w:tr>
      <w:tr w:rsidR="00A2744B" w:rsidRPr="009E5255" w14:paraId="5AB5FFFE" w14:textId="77777777" w:rsidTr="007F01C1">
        <w:trPr>
          <w:trHeight w:val="20"/>
        </w:trPr>
        <w:tc>
          <w:tcPr>
            <w:tcW w:w="1742" w:type="dxa"/>
            <w:shd w:val="clear" w:color="auto" w:fill="auto"/>
            <w:noWrap/>
            <w:hideMark/>
          </w:tcPr>
          <w:p w14:paraId="37EDDF33"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Cladribine</w:t>
            </w:r>
          </w:p>
        </w:tc>
        <w:tc>
          <w:tcPr>
            <w:tcW w:w="3428" w:type="dxa"/>
            <w:shd w:val="clear" w:color="auto" w:fill="auto"/>
          </w:tcPr>
          <w:p w14:paraId="3B988BA2"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Injection 10 mg in 5 mL</w:t>
            </w:r>
          </w:p>
        </w:tc>
        <w:tc>
          <w:tcPr>
            <w:tcW w:w="3653" w:type="dxa"/>
            <w:shd w:val="clear" w:color="auto" w:fill="auto"/>
          </w:tcPr>
          <w:p w14:paraId="6631931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 mg tablet</w:t>
            </w:r>
          </w:p>
          <w:p w14:paraId="16E530B4"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 mg/10 mL injection, 10 mL vial</w:t>
            </w:r>
          </w:p>
          <w:p w14:paraId="718A1E36"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 mg/5 mL injection, 5 mL vial</w:t>
            </w:r>
          </w:p>
        </w:tc>
      </w:tr>
      <w:tr w:rsidR="00A2744B" w:rsidRPr="009E5255" w14:paraId="7FFB4445" w14:textId="77777777" w:rsidTr="007F01C1">
        <w:trPr>
          <w:trHeight w:val="20"/>
        </w:trPr>
        <w:tc>
          <w:tcPr>
            <w:tcW w:w="1742" w:type="dxa"/>
            <w:shd w:val="clear" w:color="auto" w:fill="auto"/>
            <w:noWrap/>
            <w:hideMark/>
          </w:tcPr>
          <w:p w14:paraId="132A8F37"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Cyclophosphamide</w:t>
            </w:r>
          </w:p>
        </w:tc>
        <w:tc>
          <w:tcPr>
            <w:tcW w:w="3428" w:type="dxa"/>
            <w:shd w:val="clear" w:color="auto" w:fill="auto"/>
          </w:tcPr>
          <w:p w14:paraId="62C4DF96"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njection 1 g (anhydrous)</w:t>
            </w:r>
          </w:p>
        </w:tc>
        <w:tc>
          <w:tcPr>
            <w:tcW w:w="3653" w:type="dxa"/>
            <w:shd w:val="clear" w:color="auto" w:fill="auto"/>
          </w:tcPr>
          <w:p w14:paraId="35C25695"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 tablet, 50</w:t>
            </w:r>
          </w:p>
          <w:p w14:paraId="7B806AD7"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0 mg injection, 1 vial</w:t>
            </w:r>
          </w:p>
          <w:p w14:paraId="088FBCB6"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 g injection, 1 vial</w:t>
            </w:r>
          </w:p>
          <w:p w14:paraId="0D47365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 g injection, 1 vial</w:t>
            </w:r>
          </w:p>
        </w:tc>
      </w:tr>
      <w:tr w:rsidR="00A2744B" w:rsidRPr="009E5255" w14:paraId="218C1BB4" w14:textId="77777777" w:rsidTr="007F01C1">
        <w:trPr>
          <w:trHeight w:val="20"/>
        </w:trPr>
        <w:tc>
          <w:tcPr>
            <w:tcW w:w="1742" w:type="dxa"/>
            <w:shd w:val="clear" w:color="auto" w:fill="auto"/>
            <w:noWrap/>
            <w:hideMark/>
          </w:tcPr>
          <w:p w14:paraId="65770785"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Cytarabine</w:t>
            </w:r>
          </w:p>
        </w:tc>
        <w:tc>
          <w:tcPr>
            <w:tcW w:w="3428" w:type="dxa"/>
            <w:shd w:val="clear" w:color="auto" w:fill="auto"/>
          </w:tcPr>
          <w:p w14:paraId="22686E4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Injection 100 mg in 5 mL vial</w:t>
            </w:r>
          </w:p>
        </w:tc>
        <w:tc>
          <w:tcPr>
            <w:tcW w:w="3653" w:type="dxa"/>
            <w:shd w:val="clear" w:color="auto" w:fill="auto"/>
          </w:tcPr>
          <w:p w14:paraId="1B5B8864"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5 mL injection, 5 x 5 mL vials</w:t>
            </w:r>
          </w:p>
        </w:tc>
      </w:tr>
      <w:tr w:rsidR="00A2744B" w:rsidRPr="009E5255" w14:paraId="4C15C365" w14:textId="77777777" w:rsidTr="007F01C1">
        <w:trPr>
          <w:trHeight w:val="20"/>
        </w:trPr>
        <w:tc>
          <w:tcPr>
            <w:tcW w:w="1742" w:type="dxa"/>
            <w:shd w:val="clear" w:color="auto" w:fill="auto"/>
            <w:noWrap/>
            <w:hideMark/>
          </w:tcPr>
          <w:p w14:paraId="170F84C9"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Daratumumab</w:t>
            </w:r>
          </w:p>
        </w:tc>
        <w:tc>
          <w:tcPr>
            <w:tcW w:w="3428" w:type="dxa"/>
            <w:shd w:val="clear" w:color="auto" w:fill="auto"/>
          </w:tcPr>
          <w:p w14:paraId="4965D5EE"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concentrate for I.V. infusion 160 mg in 16 mL</w:t>
            </w:r>
          </w:p>
        </w:tc>
        <w:tc>
          <w:tcPr>
            <w:tcW w:w="3653" w:type="dxa"/>
            <w:shd w:val="clear" w:color="auto" w:fill="auto"/>
          </w:tcPr>
          <w:p w14:paraId="62CCED2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8 g/15 mL injection, 15 mL vial</w:t>
            </w:r>
          </w:p>
          <w:p w14:paraId="6AB35F1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5 mL injection, 5 mL vial</w:t>
            </w:r>
          </w:p>
          <w:p w14:paraId="7E52DDD9"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400 mg/20 mL injection, 20 mL vial</w:t>
            </w:r>
          </w:p>
        </w:tc>
      </w:tr>
      <w:tr w:rsidR="00A2744B" w:rsidRPr="009E5255" w14:paraId="20349018" w14:textId="77777777" w:rsidTr="007F01C1">
        <w:trPr>
          <w:trHeight w:val="20"/>
        </w:trPr>
        <w:tc>
          <w:tcPr>
            <w:tcW w:w="1742" w:type="dxa"/>
            <w:shd w:val="clear" w:color="auto" w:fill="auto"/>
            <w:noWrap/>
            <w:hideMark/>
          </w:tcPr>
          <w:p w14:paraId="79F5D361"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Docetaxel</w:t>
            </w:r>
          </w:p>
        </w:tc>
        <w:tc>
          <w:tcPr>
            <w:tcW w:w="3428" w:type="dxa"/>
            <w:shd w:val="clear" w:color="auto" w:fill="auto"/>
          </w:tcPr>
          <w:p w14:paraId="66BB1A56"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jection or intravesical administration containing doxorubicin hydrochloride 10 mg in 5 mL single-dose vial</w:t>
            </w:r>
          </w:p>
        </w:tc>
        <w:tc>
          <w:tcPr>
            <w:tcW w:w="3653" w:type="dxa"/>
            <w:shd w:val="clear" w:color="auto" w:fill="auto"/>
          </w:tcPr>
          <w:p w14:paraId="32EE36E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60 mg/16 mL injection, 16 mL vial</w:t>
            </w:r>
          </w:p>
          <w:p w14:paraId="77BBFCD9"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80 mg/4 mL injection, 4 mL vial</w:t>
            </w:r>
          </w:p>
          <w:p w14:paraId="01E009F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80 mg/8 mL injection, 8 mL vial</w:t>
            </w:r>
          </w:p>
          <w:p w14:paraId="0AEC242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60 mg/8 mL injection, 8 mL vial</w:t>
            </w:r>
          </w:p>
        </w:tc>
      </w:tr>
      <w:tr w:rsidR="00A2744B" w:rsidRPr="009E5255" w14:paraId="69DFC0D9" w14:textId="77777777" w:rsidTr="007F01C1">
        <w:trPr>
          <w:trHeight w:val="20"/>
        </w:trPr>
        <w:tc>
          <w:tcPr>
            <w:tcW w:w="1742" w:type="dxa"/>
            <w:shd w:val="clear" w:color="auto" w:fill="auto"/>
            <w:noWrap/>
            <w:hideMark/>
          </w:tcPr>
          <w:p w14:paraId="1B88A69A"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Doxorubicin</w:t>
            </w:r>
          </w:p>
        </w:tc>
        <w:tc>
          <w:tcPr>
            <w:tcW w:w="3428" w:type="dxa"/>
            <w:shd w:val="clear" w:color="auto" w:fill="auto"/>
          </w:tcPr>
          <w:p w14:paraId="646C2DE2"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concentrate for I.V. infusion 120 mg in 2.4 mL</w:t>
            </w:r>
          </w:p>
        </w:tc>
        <w:tc>
          <w:tcPr>
            <w:tcW w:w="3653" w:type="dxa"/>
            <w:shd w:val="clear" w:color="auto" w:fill="auto"/>
          </w:tcPr>
          <w:p w14:paraId="252927A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00 mg/100 mL injection, 100 mL vial</w:t>
            </w:r>
          </w:p>
          <w:p w14:paraId="36E42803"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25 mL injection, 25 mL vial</w:t>
            </w:r>
          </w:p>
        </w:tc>
      </w:tr>
      <w:tr w:rsidR="00A2744B" w:rsidRPr="009E5255" w14:paraId="1EA8D27E" w14:textId="77777777" w:rsidTr="007F01C1">
        <w:trPr>
          <w:trHeight w:val="20"/>
        </w:trPr>
        <w:tc>
          <w:tcPr>
            <w:tcW w:w="1742" w:type="dxa"/>
            <w:shd w:val="clear" w:color="auto" w:fill="auto"/>
            <w:noWrap/>
            <w:hideMark/>
          </w:tcPr>
          <w:p w14:paraId="47F622CB"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Durvalumab</w:t>
            </w:r>
          </w:p>
        </w:tc>
        <w:tc>
          <w:tcPr>
            <w:tcW w:w="3428" w:type="dxa"/>
            <w:shd w:val="clear" w:color="auto" w:fill="auto"/>
          </w:tcPr>
          <w:p w14:paraId="48A1970B"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Injection concentrate containing arsenic trioxide 10 mg in 10 mL</w:t>
            </w:r>
          </w:p>
        </w:tc>
        <w:tc>
          <w:tcPr>
            <w:tcW w:w="3653" w:type="dxa"/>
            <w:shd w:val="clear" w:color="auto" w:fill="auto"/>
          </w:tcPr>
          <w:p w14:paraId="7A2C5DE7"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0 mg/10 mL injection, 10 mL vial</w:t>
            </w:r>
          </w:p>
          <w:p w14:paraId="131B701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20 mg/2.4 mL injection, 2.4 mL vial</w:t>
            </w:r>
          </w:p>
        </w:tc>
      </w:tr>
      <w:tr w:rsidR="00A2744B" w:rsidRPr="009E5255" w14:paraId="10F002E1" w14:textId="77777777" w:rsidTr="007F01C1">
        <w:trPr>
          <w:trHeight w:val="20"/>
        </w:trPr>
        <w:tc>
          <w:tcPr>
            <w:tcW w:w="1742" w:type="dxa"/>
            <w:shd w:val="clear" w:color="auto" w:fill="auto"/>
            <w:noWrap/>
            <w:hideMark/>
          </w:tcPr>
          <w:p w14:paraId="4D9FE9F7"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Epirubicin</w:t>
            </w:r>
          </w:p>
        </w:tc>
        <w:tc>
          <w:tcPr>
            <w:tcW w:w="3428" w:type="dxa"/>
            <w:shd w:val="clear" w:color="auto" w:fill="auto"/>
          </w:tcPr>
          <w:p w14:paraId="0ADF796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njection containing epirubicin hydrochloride 200 mg in 100 mL</w:t>
            </w:r>
          </w:p>
        </w:tc>
        <w:tc>
          <w:tcPr>
            <w:tcW w:w="3653" w:type="dxa"/>
            <w:shd w:val="clear" w:color="auto" w:fill="auto"/>
          </w:tcPr>
          <w:p w14:paraId="3A423C7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00 mg/100 mL injection, 100 mL vial</w:t>
            </w:r>
          </w:p>
          <w:p w14:paraId="1A1764D9"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50 mL injection, 50 mL vial</w:t>
            </w:r>
          </w:p>
          <w:p w14:paraId="0E849FB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25 mL injection, 25 mL vial</w:t>
            </w:r>
          </w:p>
        </w:tc>
      </w:tr>
      <w:tr w:rsidR="00A2744B" w:rsidRPr="009E5255" w14:paraId="51438EE9" w14:textId="77777777" w:rsidTr="007F01C1">
        <w:trPr>
          <w:trHeight w:val="20"/>
        </w:trPr>
        <w:tc>
          <w:tcPr>
            <w:tcW w:w="1742" w:type="dxa"/>
            <w:shd w:val="clear" w:color="auto" w:fill="auto"/>
            <w:noWrap/>
            <w:hideMark/>
          </w:tcPr>
          <w:p w14:paraId="62AB2B95"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Eribulin</w:t>
            </w:r>
          </w:p>
        </w:tc>
        <w:tc>
          <w:tcPr>
            <w:tcW w:w="3428" w:type="dxa"/>
            <w:shd w:val="clear" w:color="auto" w:fill="auto"/>
          </w:tcPr>
          <w:p w14:paraId="5BB3D5A9"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jection containing eribulin mesilate 1 mg in 2 mL</w:t>
            </w:r>
          </w:p>
        </w:tc>
        <w:tc>
          <w:tcPr>
            <w:tcW w:w="3653" w:type="dxa"/>
            <w:shd w:val="clear" w:color="auto" w:fill="auto"/>
          </w:tcPr>
          <w:p w14:paraId="1D1888C4"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 mg/2 mL injection, 2 mL vial</w:t>
            </w:r>
          </w:p>
        </w:tc>
      </w:tr>
      <w:tr w:rsidR="00A2744B" w:rsidRPr="009E5255" w14:paraId="63761944" w14:textId="77777777" w:rsidTr="007F01C1">
        <w:trPr>
          <w:trHeight w:val="20"/>
        </w:trPr>
        <w:tc>
          <w:tcPr>
            <w:tcW w:w="1742" w:type="dxa"/>
            <w:shd w:val="clear" w:color="auto" w:fill="auto"/>
            <w:noWrap/>
            <w:hideMark/>
          </w:tcPr>
          <w:p w14:paraId="27CE53F7"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Etoposide / Etoposide Phosphate</w:t>
            </w:r>
          </w:p>
          <w:p w14:paraId="317803F9" w14:textId="77777777" w:rsidR="00A2744B" w:rsidRPr="009E5255" w:rsidRDefault="00A2744B" w:rsidP="00EA0B5A">
            <w:pPr>
              <w:pStyle w:val="NoSpacing"/>
              <w:rPr>
                <w:rFonts w:asciiTheme="majorHAnsi" w:hAnsiTheme="majorHAnsi" w:cstheme="majorHAnsi"/>
              </w:rPr>
            </w:pPr>
          </w:p>
        </w:tc>
        <w:tc>
          <w:tcPr>
            <w:tcW w:w="3428" w:type="dxa"/>
            <w:shd w:val="clear" w:color="auto" w:fill="auto"/>
          </w:tcPr>
          <w:p w14:paraId="643D27BE"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V. infusion 100 mg (as phosphate)</w:t>
            </w:r>
          </w:p>
        </w:tc>
        <w:tc>
          <w:tcPr>
            <w:tcW w:w="3653" w:type="dxa"/>
            <w:shd w:val="clear" w:color="auto" w:fill="auto"/>
          </w:tcPr>
          <w:p w14:paraId="192A9E62"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 capsule, 20</w:t>
            </w:r>
          </w:p>
          <w:p w14:paraId="130AE0D5"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00 mg capsule, 10</w:t>
            </w:r>
          </w:p>
          <w:p w14:paraId="23600CF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5 mL injection, 5 x 5 mL vials</w:t>
            </w:r>
          </w:p>
          <w:p w14:paraId="36DD50EB"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5 mL injection, 5 mL vial</w:t>
            </w:r>
          </w:p>
        </w:tc>
      </w:tr>
      <w:tr w:rsidR="00A2744B" w:rsidRPr="009E5255" w14:paraId="2FCE9626" w14:textId="77777777" w:rsidTr="007F01C1">
        <w:trPr>
          <w:trHeight w:val="20"/>
        </w:trPr>
        <w:tc>
          <w:tcPr>
            <w:tcW w:w="1742" w:type="dxa"/>
            <w:shd w:val="clear" w:color="auto" w:fill="auto"/>
            <w:noWrap/>
            <w:hideMark/>
          </w:tcPr>
          <w:p w14:paraId="44B433FF"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Fludarabine</w:t>
            </w:r>
          </w:p>
        </w:tc>
        <w:tc>
          <w:tcPr>
            <w:tcW w:w="3428" w:type="dxa"/>
            <w:shd w:val="clear" w:color="auto" w:fill="auto"/>
          </w:tcPr>
          <w:p w14:paraId="503BA5DC"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jection 50 mg fludarabine phosphate in 2 mL</w:t>
            </w:r>
          </w:p>
        </w:tc>
        <w:tc>
          <w:tcPr>
            <w:tcW w:w="3653" w:type="dxa"/>
            <w:shd w:val="clear" w:color="auto" w:fill="auto"/>
          </w:tcPr>
          <w:p w14:paraId="1B56DC2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 mg tablet, 20</w:t>
            </w:r>
          </w:p>
          <w:p w14:paraId="6E48F8AB"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2 mL injection, 5 x 2 mL vials</w:t>
            </w:r>
          </w:p>
          <w:p w14:paraId="0078A7EB"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 injection, 1 vial</w:t>
            </w:r>
          </w:p>
        </w:tc>
      </w:tr>
      <w:tr w:rsidR="00A2744B" w:rsidRPr="009E5255" w14:paraId="796EE4AD" w14:textId="77777777" w:rsidTr="007F01C1">
        <w:trPr>
          <w:trHeight w:val="20"/>
        </w:trPr>
        <w:tc>
          <w:tcPr>
            <w:tcW w:w="1742" w:type="dxa"/>
            <w:shd w:val="clear" w:color="auto" w:fill="auto"/>
            <w:noWrap/>
            <w:hideMark/>
          </w:tcPr>
          <w:p w14:paraId="2362F6FD"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Fluorouracil</w:t>
            </w:r>
          </w:p>
        </w:tc>
        <w:tc>
          <w:tcPr>
            <w:tcW w:w="3428" w:type="dxa"/>
            <w:shd w:val="clear" w:color="auto" w:fill="auto"/>
          </w:tcPr>
          <w:p w14:paraId="26AA1C52"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Injection 5000 mg in 100 mL</w:t>
            </w:r>
          </w:p>
        </w:tc>
        <w:tc>
          <w:tcPr>
            <w:tcW w:w="3653" w:type="dxa"/>
            <w:shd w:val="clear" w:color="auto" w:fill="auto"/>
          </w:tcPr>
          <w:p w14:paraId="670D2DCC"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 cream, 20 g</w:t>
            </w:r>
          </w:p>
          <w:p w14:paraId="7FA2CF8C"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 g/100 mL injection, 100 mL vial</w:t>
            </w:r>
          </w:p>
          <w:p w14:paraId="24012DB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5 g/50 mL injection, 50 mL vial</w:t>
            </w:r>
          </w:p>
          <w:p w14:paraId="5C428E4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 g/20 mL injection, 20 mL vial</w:t>
            </w:r>
          </w:p>
          <w:p w14:paraId="005935BB"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0 mg/10 mL injection, 10 mL vial</w:t>
            </w:r>
          </w:p>
        </w:tc>
      </w:tr>
      <w:tr w:rsidR="00A2744B" w:rsidRPr="009E5255" w14:paraId="76EA6F6B" w14:textId="77777777" w:rsidTr="007F01C1">
        <w:trPr>
          <w:trHeight w:val="20"/>
        </w:trPr>
        <w:tc>
          <w:tcPr>
            <w:tcW w:w="1742" w:type="dxa"/>
            <w:shd w:val="clear" w:color="auto" w:fill="auto"/>
            <w:noWrap/>
            <w:hideMark/>
          </w:tcPr>
          <w:p w14:paraId="2E47C553"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Fotemustine</w:t>
            </w:r>
          </w:p>
        </w:tc>
        <w:tc>
          <w:tcPr>
            <w:tcW w:w="3428" w:type="dxa"/>
            <w:shd w:val="clear" w:color="auto" w:fill="auto"/>
          </w:tcPr>
          <w:p w14:paraId="1269C86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njection 208 mg with solvent</w:t>
            </w:r>
          </w:p>
        </w:tc>
        <w:tc>
          <w:tcPr>
            <w:tcW w:w="3653" w:type="dxa"/>
            <w:shd w:val="clear" w:color="auto" w:fill="auto"/>
          </w:tcPr>
          <w:p w14:paraId="7F3A3404"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08 mg injection [1 vial] (&amp;) inert substance diluent [4 mL ampoule], 1 pack</w:t>
            </w:r>
          </w:p>
        </w:tc>
      </w:tr>
      <w:tr w:rsidR="00A2744B" w:rsidRPr="009E5255" w14:paraId="06F13FE4" w14:textId="77777777" w:rsidTr="007F01C1">
        <w:trPr>
          <w:trHeight w:val="20"/>
        </w:trPr>
        <w:tc>
          <w:tcPr>
            <w:tcW w:w="1742" w:type="dxa"/>
            <w:shd w:val="clear" w:color="auto" w:fill="auto"/>
            <w:noWrap/>
            <w:hideMark/>
          </w:tcPr>
          <w:p w14:paraId="1AC1405A"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Gemcitabine</w:t>
            </w:r>
          </w:p>
        </w:tc>
        <w:tc>
          <w:tcPr>
            <w:tcW w:w="3428" w:type="dxa"/>
            <w:shd w:val="clear" w:color="auto" w:fill="auto"/>
          </w:tcPr>
          <w:p w14:paraId="02CE868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concentrate for I.V. infusion 500 mg (as hydrochloride) in 50 mL</w:t>
            </w:r>
          </w:p>
        </w:tc>
        <w:tc>
          <w:tcPr>
            <w:tcW w:w="3653" w:type="dxa"/>
            <w:shd w:val="clear" w:color="auto" w:fill="auto"/>
          </w:tcPr>
          <w:p w14:paraId="480AB31E"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 g/26.3 mL injection, 26.3 mL vial</w:t>
            </w:r>
          </w:p>
          <w:p w14:paraId="5D865ED7"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 g/52.6 mL injection, 52.6 mL vial</w:t>
            </w:r>
          </w:p>
        </w:tc>
      </w:tr>
      <w:tr w:rsidR="00A2744B" w:rsidRPr="009E5255" w14:paraId="3EA16641" w14:textId="77777777" w:rsidTr="007F01C1">
        <w:trPr>
          <w:trHeight w:val="20"/>
        </w:trPr>
        <w:tc>
          <w:tcPr>
            <w:tcW w:w="1742" w:type="dxa"/>
            <w:shd w:val="clear" w:color="auto" w:fill="auto"/>
            <w:noWrap/>
            <w:hideMark/>
          </w:tcPr>
          <w:p w14:paraId="702CC2E0"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Idarubicin</w:t>
            </w:r>
          </w:p>
        </w:tc>
        <w:tc>
          <w:tcPr>
            <w:tcW w:w="3428" w:type="dxa"/>
            <w:shd w:val="clear" w:color="auto" w:fill="auto"/>
          </w:tcPr>
          <w:p w14:paraId="003CFC4C"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jection containing idarubicin hydrochloride 5 mg in 5 mL</w:t>
            </w:r>
          </w:p>
        </w:tc>
        <w:tc>
          <w:tcPr>
            <w:tcW w:w="3653" w:type="dxa"/>
            <w:shd w:val="clear" w:color="auto" w:fill="auto"/>
          </w:tcPr>
          <w:p w14:paraId="3EA798E5"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 mg/5 mL injection, 5 mL vial</w:t>
            </w:r>
          </w:p>
        </w:tc>
      </w:tr>
      <w:tr w:rsidR="00A2744B" w:rsidRPr="009E5255" w14:paraId="6C2EB406" w14:textId="77777777" w:rsidTr="007F01C1">
        <w:trPr>
          <w:trHeight w:val="20"/>
        </w:trPr>
        <w:tc>
          <w:tcPr>
            <w:tcW w:w="1742" w:type="dxa"/>
            <w:shd w:val="clear" w:color="auto" w:fill="auto"/>
            <w:noWrap/>
            <w:hideMark/>
          </w:tcPr>
          <w:p w14:paraId="50DCA467"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Ifosfamide</w:t>
            </w:r>
          </w:p>
        </w:tc>
        <w:tc>
          <w:tcPr>
            <w:tcW w:w="3428" w:type="dxa"/>
            <w:shd w:val="clear" w:color="auto" w:fill="auto"/>
          </w:tcPr>
          <w:p w14:paraId="3B9BE6A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V. injection 1 g</w:t>
            </w:r>
          </w:p>
        </w:tc>
        <w:tc>
          <w:tcPr>
            <w:tcW w:w="3653" w:type="dxa"/>
            <w:shd w:val="clear" w:color="auto" w:fill="auto"/>
          </w:tcPr>
          <w:p w14:paraId="66EB4E7B"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 mg injection, 1 vial</w:t>
            </w:r>
          </w:p>
        </w:tc>
      </w:tr>
      <w:tr w:rsidR="00A2744B" w:rsidRPr="009E5255" w14:paraId="348380E4" w14:textId="77777777" w:rsidTr="007F01C1">
        <w:trPr>
          <w:trHeight w:val="20"/>
        </w:trPr>
        <w:tc>
          <w:tcPr>
            <w:tcW w:w="1742" w:type="dxa"/>
            <w:shd w:val="clear" w:color="auto" w:fill="auto"/>
            <w:noWrap/>
            <w:hideMark/>
          </w:tcPr>
          <w:p w14:paraId="56BD473C"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Inotuzumab Ozogamicin</w:t>
            </w:r>
          </w:p>
        </w:tc>
        <w:tc>
          <w:tcPr>
            <w:tcW w:w="3428" w:type="dxa"/>
            <w:shd w:val="clear" w:color="auto" w:fill="auto"/>
          </w:tcPr>
          <w:p w14:paraId="3662A8C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V. infusion 1 mg</w:t>
            </w:r>
          </w:p>
        </w:tc>
        <w:tc>
          <w:tcPr>
            <w:tcW w:w="3653" w:type="dxa"/>
            <w:shd w:val="clear" w:color="auto" w:fill="auto"/>
          </w:tcPr>
          <w:p w14:paraId="01F1CE49"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 mg injection, 1 vial</w:t>
            </w:r>
          </w:p>
        </w:tc>
      </w:tr>
      <w:tr w:rsidR="00A2744B" w:rsidRPr="009E5255" w14:paraId="2C4163B9" w14:textId="77777777" w:rsidTr="007F01C1">
        <w:trPr>
          <w:trHeight w:val="20"/>
        </w:trPr>
        <w:tc>
          <w:tcPr>
            <w:tcW w:w="1742" w:type="dxa"/>
            <w:shd w:val="clear" w:color="auto" w:fill="auto"/>
            <w:noWrap/>
            <w:hideMark/>
          </w:tcPr>
          <w:p w14:paraId="33F4716A"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Ipilimumab</w:t>
            </w:r>
          </w:p>
        </w:tc>
        <w:tc>
          <w:tcPr>
            <w:tcW w:w="3428" w:type="dxa"/>
            <w:shd w:val="clear" w:color="auto" w:fill="auto"/>
          </w:tcPr>
          <w:p w14:paraId="43AFBE0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Injection concentrate for I.V. infusion 200 mg in 40 mL; Injection concentrate for I.V. infusion 50 mg in 10 mL</w:t>
            </w:r>
          </w:p>
        </w:tc>
        <w:tc>
          <w:tcPr>
            <w:tcW w:w="3653" w:type="dxa"/>
            <w:shd w:val="clear" w:color="auto" w:fill="auto"/>
          </w:tcPr>
          <w:p w14:paraId="481A208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00 mg/40 mL injection, 40 mL vial</w:t>
            </w:r>
          </w:p>
          <w:p w14:paraId="2D5EE344"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10 mL injection, 10 mL vial</w:t>
            </w:r>
          </w:p>
        </w:tc>
      </w:tr>
      <w:tr w:rsidR="00A2744B" w:rsidRPr="009E5255" w14:paraId="6E6DE158" w14:textId="77777777" w:rsidTr="007F01C1">
        <w:trPr>
          <w:trHeight w:val="20"/>
        </w:trPr>
        <w:tc>
          <w:tcPr>
            <w:tcW w:w="1742" w:type="dxa"/>
            <w:shd w:val="clear" w:color="auto" w:fill="auto"/>
            <w:noWrap/>
            <w:hideMark/>
          </w:tcPr>
          <w:p w14:paraId="639B76A3"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Irinotecan</w:t>
            </w:r>
          </w:p>
        </w:tc>
        <w:tc>
          <w:tcPr>
            <w:tcW w:w="3428" w:type="dxa"/>
            <w:shd w:val="clear" w:color="auto" w:fill="auto"/>
          </w:tcPr>
          <w:p w14:paraId="5E234186"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I.V. injection containing irinotecan hydrochloride trihydrate 100 mg in 5 mL</w:t>
            </w:r>
          </w:p>
        </w:tc>
        <w:tc>
          <w:tcPr>
            <w:tcW w:w="3653" w:type="dxa"/>
            <w:shd w:val="clear" w:color="auto" w:fill="auto"/>
          </w:tcPr>
          <w:p w14:paraId="0995AA9E"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0 mg/25 mL injection, 25 mL vial</w:t>
            </w:r>
          </w:p>
          <w:p w14:paraId="4DBF295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5 mL injection, 5 mL vial</w:t>
            </w:r>
          </w:p>
          <w:p w14:paraId="39A0F1E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40 mg/2 mL injection, 2 mL vial</w:t>
            </w:r>
          </w:p>
        </w:tc>
      </w:tr>
      <w:tr w:rsidR="00A2744B" w:rsidRPr="009E5255" w14:paraId="7124EC84" w14:textId="77777777" w:rsidTr="007F01C1">
        <w:trPr>
          <w:trHeight w:val="20"/>
        </w:trPr>
        <w:tc>
          <w:tcPr>
            <w:tcW w:w="1742" w:type="dxa"/>
            <w:shd w:val="clear" w:color="auto" w:fill="auto"/>
            <w:noWrap/>
            <w:hideMark/>
          </w:tcPr>
          <w:p w14:paraId="086ADB6B"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Methotrexate</w:t>
            </w:r>
          </w:p>
        </w:tc>
        <w:tc>
          <w:tcPr>
            <w:tcW w:w="3428" w:type="dxa"/>
            <w:shd w:val="clear" w:color="auto" w:fill="auto"/>
          </w:tcPr>
          <w:p w14:paraId="06704176"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concentrate for I.V. infusion 5000 mg in 50 mL vial</w:t>
            </w:r>
          </w:p>
        </w:tc>
        <w:tc>
          <w:tcPr>
            <w:tcW w:w="3653" w:type="dxa"/>
            <w:shd w:val="clear" w:color="auto" w:fill="auto"/>
          </w:tcPr>
          <w:p w14:paraId="1B8BF814"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 mg tablet</w:t>
            </w:r>
          </w:p>
          <w:p w14:paraId="63B8D12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2 mL injection, 2 mL vial</w:t>
            </w:r>
          </w:p>
          <w:p w14:paraId="443DE193"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7.5 mg/0.3 mL injection, 4 x 0.3 mL syringes</w:t>
            </w:r>
          </w:p>
          <w:p w14:paraId="150394A7"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5 mg/0.6 mL injection, 4 x 0.6 mL syringes</w:t>
            </w:r>
          </w:p>
          <w:p w14:paraId="456A92C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0 mg/0.8 mL injection, 4 x 0.8 mL syringes</w:t>
            </w:r>
          </w:p>
          <w:p w14:paraId="248C9F8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 mg/0.4 mL injection, 4 x 0.4 mL syringes</w:t>
            </w:r>
          </w:p>
          <w:p w14:paraId="41D1A8DB"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7.5 mg/0.15 mL injection, 0.15 mL syringe</w:t>
            </w:r>
          </w:p>
          <w:p w14:paraId="2347C216"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 mg/2 mL injection, 5 x 2 mL vials</w:t>
            </w:r>
          </w:p>
          <w:p w14:paraId="12ED8862"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5 mg/0.5 mL injection, 0.5 mL syringe</w:t>
            </w:r>
          </w:p>
          <w:p w14:paraId="3D95C88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5 mg tablet, 30</w:t>
            </w:r>
          </w:p>
          <w:p w14:paraId="363AD456"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0 mg/0.4 mL injection, 0.4 mL syringe</w:t>
            </w:r>
          </w:p>
          <w:p w14:paraId="09F0B34C"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2 mL injection, 5 x 2 mL vials</w:t>
            </w:r>
          </w:p>
          <w:p w14:paraId="721B2C1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 mg/0.2 mL injection, 0.2 mL syringe</w:t>
            </w:r>
          </w:p>
          <w:p w14:paraId="17778B7C"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5 mg/0.3 mL injection, 0.3 mL syringe</w:t>
            </w:r>
          </w:p>
          <w:p w14:paraId="602EC3C6"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5 mg/mL injection, 4 x 1 mL syringes</w:t>
            </w:r>
          </w:p>
          <w:p w14:paraId="7D1977D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 g/10 mL injection, 10 mL vial</w:t>
            </w:r>
          </w:p>
          <w:p w14:paraId="5516748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0 mg/20 mL injection, 20 mL vial</w:t>
            </w:r>
          </w:p>
          <w:p w14:paraId="59822727"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 g/50 mL injection, 50 mL via</w:t>
            </w:r>
          </w:p>
        </w:tc>
      </w:tr>
      <w:tr w:rsidR="00A2744B" w:rsidRPr="009E5255" w14:paraId="762271B0" w14:textId="77777777" w:rsidTr="007F01C1">
        <w:trPr>
          <w:trHeight w:val="20"/>
        </w:trPr>
        <w:tc>
          <w:tcPr>
            <w:tcW w:w="1742" w:type="dxa"/>
            <w:shd w:val="clear" w:color="auto" w:fill="auto"/>
            <w:noWrap/>
            <w:hideMark/>
          </w:tcPr>
          <w:p w14:paraId="30926CA1"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Nivolumab</w:t>
            </w:r>
          </w:p>
        </w:tc>
        <w:tc>
          <w:tcPr>
            <w:tcW w:w="3428" w:type="dxa"/>
            <w:shd w:val="clear" w:color="auto" w:fill="auto"/>
          </w:tcPr>
          <w:p w14:paraId="7C5E2CE2"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Injection concentrate for I.V. infusion 100 mg in 10 mL</w:t>
            </w:r>
          </w:p>
        </w:tc>
        <w:tc>
          <w:tcPr>
            <w:tcW w:w="3653" w:type="dxa"/>
            <w:shd w:val="clear" w:color="auto" w:fill="auto"/>
          </w:tcPr>
          <w:p w14:paraId="43ECD67C"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40 mg/4 mL injection, 4 mL vial</w:t>
            </w:r>
          </w:p>
          <w:p w14:paraId="6FED1A9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40 mg/4 mL injection, 4 mL vial</w:t>
            </w:r>
          </w:p>
        </w:tc>
      </w:tr>
      <w:tr w:rsidR="00A2744B" w:rsidRPr="009E5255" w14:paraId="41967C48" w14:textId="77777777" w:rsidTr="007F01C1">
        <w:trPr>
          <w:trHeight w:val="20"/>
        </w:trPr>
        <w:tc>
          <w:tcPr>
            <w:tcW w:w="1742" w:type="dxa"/>
            <w:shd w:val="clear" w:color="auto" w:fill="auto"/>
            <w:noWrap/>
            <w:hideMark/>
          </w:tcPr>
          <w:p w14:paraId="227074EF"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Obinutuzumab</w:t>
            </w:r>
          </w:p>
        </w:tc>
        <w:tc>
          <w:tcPr>
            <w:tcW w:w="3428" w:type="dxa"/>
            <w:shd w:val="clear" w:color="auto" w:fill="auto"/>
          </w:tcPr>
          <w:p w14:paraId="4F42C26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fusion 1000 mg in 40 mL</w:t>
            </w:r>
          </w:p>
        </w:tc>
        <w:tc>
          <w:tcPr>
            <w:tcW w:w="3653" w:type="dxa"/>
            <w:shd w:val="clear" w:color="auto" w:fill="auto"/>
          </w:tcPr>
          <w:p w14:paraId="4F27B6A3"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 g/40 mL injection, 40 mL vial</w:t>
            </w:r>
          </w:p>
        </w:tc>
      </w:tr>
      <w:tr w:rsidR="00A2744B" w:rsidRPr="009E5255" w14:paraId="2E4A3D84" w14:textId="77777777" w:rsidTr="007F01C1">
        <w:trPr>
          <w:trHeight w:val="20"/>
        </w:trPr>
        <w:tc>
          <w:tcPr>
            <w:tcW w:w="1742" w:type="dxa"/>
            <w:shd w:val="clear" w:color="auto" w:fill="auto"/>
            <w:noWrap/>
            <w:hideMark/>
          </w:tcPr>
          <w:p w14:paraId="452AB3AB"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Ofatumumab</w:t>
            </w:r>
          </w:p>
        </w:tc>
        <w:tc>
          <w:tcPr>
            <w:tcW w:w="3428" w:type="dxa"/>
            <w:shd w:val="clear" w:color="auto" w:fill="auto"/>
          </w:tcPr>
          <w:p w14:paraId="123B74F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concentrate for I.V. infusion 50 mg in 10 mL</w:t>
            </w:r>
          </w:p>
        </w:tc>
        <w:tc>
          <w:tcPr>
            <w:tcW w:w="3653" w:type="dxa"/>
            <w:shd w:val="clear" w:color="auto" w:fill="auto"/>
          </w:tcPr>
          <w:p w14:paraId="0E0343BC"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0 mg/0.4 mL injection, 0.4 mL pen device</w:t>
            </w:r>
          </w:p>
        </w:tc>
      </w:tr>
      <w:tr w:rsidR="00A2744B" w:rsidRPr="009E5255" w14:paraId="1B1AE1A7" w14:textId="77777777" w:rsidTr="007F01C1">
        <w:trPr>
          <w:trHeight w:val="20"/>
        </w:trPr>
        <w:tc>
          <w:tcPr>
            <w:tcW w:w="1742" w:type="dxa"/>
            <w:shd w:val="clear" w:color="auto" w:fill="auto"/>
            <w:noWrap/>
            <w:hideMark/>
          </w:tcPr>
          <w:p w14:paraId="7126CFF6"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Oxaliplatin</w:t>
            </w:r>
          </w:p>
        </w:tc>
        <w:tc>
          <w:tcPr>
            <w:tcW w:w="3428" w:type="dxa"/>
            <w:shd w:val="clear" w:color="auto" w:fill="auto"/>
          </w:tcPr>
          <w:p w14:paraId="7904F67E"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concentrate for I.V. infusion 150 mg in 25 mL</w:t>
            </w:r>
          </w:p>
        </w:tc>
        <w:tc>
          <w:tcPr>
            <w:tcW w:w="3653" w:type="dxa"/>
            <w:shd w:val="clear" w:color="auto" w:fill="auto"/>
          </w:tcPr>
          <w:p w14:paraId="4E712FC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20 mL injection, 20 mL vial</w:t>
            </w:r>
          </w:p>
          <w:p w14:paraId="6743478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00 mg/40 mL injection, 40 mL vial</w:t>
            </w:r>
          </w:p>
        </w:tc>
      </w:tr>
      <w:tr w:rsidR="00A2744B" w:rsidRPr="009E5255" w14:paraId="758D60DA" w14:textId="77777777" w:rsidTr="007F01C1">
        <w:trPr>
          <w:trHeight w:val="20"/>
        </w:trPr>
        <w:tc>
          <w:tcPr>
            <w:tcW w:w="1742" w:type="dxa"/>
            <w:shd w:val="clear" w:color="auto" w:fill="auto"/>
            <w:noWrap/>
            <w:hideMark/>
          </w:tcPr>
          <w:p w14:paraId="714F8993"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Paclitaxel</w:t>
            </w:r>
          </w:p>
        </w:tc>
        <w:tc>
          <w:tcPr>
            <w:tcW w:w="3428" w:type="dxa"/>
            <w:shd w:val="clear" w:color="auto" w:fill="auto"/>
          </w:tcPr>
          <w:p w14:paraId="135DB84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concentrate for I.V. infusion 100 mg in 5 mL</w:t>
            </w:r>
          </w:p>
        </w:tc>
        <w:tc>
          <w:tcPr>
            <w:tcW w:w="3653" w:type="dxa"/>
            <w:shd w:val="clear" w:color="auto" w:fill="auto"/>
          </w:tcPr>
          <w:p w14:paraId="0D742B0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300 mg/50 mL injection, 50 mL vial</w:t>
            </w:r>
          </w:p>
          <w:p w14:paraId="3CA38934"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30 mg/5 mL injection, 5 mL vial</w:t>
            </w:r>
          </w:p>
          <w:p w14:paraId="68D36BA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50 mg/25 mL injection, 25 mL vial</w:t>
            </w:r>
          </w:p>
          <w:p w14:paraId="11D6B93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16.7 mL injection, 16.7 mL vial</w:t>
            </w:r>
          </w:p>
        </w:tc>
      </w:tr>
      <w:tr w:rsidR="00A2744B" w:rsidRPr="009E5255" w14:paraId="2798BF27" w14:textId="77777777" w:rsidTr="007F01C1">
        <w:trPr>
          <w:trHeight w:val="20"/>
        </w:trPr>
        <w:tc>
          <w:tcPr>
            <w:tcW w:w="1742" w:type="dxa"/>
            <w:shd w:val="clear" w:color="auto" w:fill="auto"/>
            <w:noWrap/>
            <w:hideMark/>
          </w:tcPr>
          <w:p w14:paraId="4BC98986"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Panitumumab</w:t>
            </w:r>
          </w:p>
        </w:tc>
        <w:tc>
          <w:tcPr>
            <w:tcW w:w="3428" w:type="dxa"/>
            <w:shd w:val="clear" w:color="auto" w:fill="auto"/>
          </w:tcPr>
          <w:p w14:paraId="0DADBD1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Injection concentrate for I.V. infusion 100 mg in 10 mL</w:t>
            </w:r>
          </w:p>
        </w:tc>
        <w:tc>
          <w:tcPr>
            <w:tcW w:w="3653" w:type="dxa"/>
            <w:shd w:val="clear" w:color="auto" w:fill="auto"/>
          </w:tcPr>
          <w:p w14:paraId="5D3CB66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5 mL injection, 5 mL vial</w:t>
            </w:r>
          </w:p>
          <w:p w14:paraId="7D2FA34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400 mg/20 mL injection, 20 mL vial</w:t>
            </w:r>
          </w:p>
        </w:tc>
      </w:tr>
      <w:tr w:rsidR="00A2744B" w:rsidRPr="009E5255" w14:paraId="4A70C931" w14:textId="77777777" w:rsidTr="007F01C1">
        <w:trPr>
          <w:trHeight w:val="20"/>
        </w:trPr>
        <w:tc>
          <w:tcPr>
            <w:tcW w:w="1742" w:type="dxa"/>
            <w:shd w:val="clear" w:color="auto" w:fill="auto"/>
            <w:noWrap/>
            <w:hideMark/>
          </w:tcPr>
          <w:p w14:paraId="29EA1083"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Pembrolizumab</w:t>
            </w:r>
          </w:p>
        </w:tc>
        <w:tc>
          <w:tcPr>
            <w:tcW w:w="3428" w:type="dxa"/>
            <w:shd w:val="clear" w:color="auto" w:fill="auto"/>
          </w:tcPr>
          <w:p w14:paraId="13884729"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njection 50 mg</w:t>
            </w:r>
          </w:p>
          <w:p w14:paraId="6E1EB40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concentrate for I.V. infusion 100 mg in 4 mL</w:t>
            </w:r>
          </w:p>
        </w:tc>
        <w:tc>
          <w:tcPr>
            <w:tcW w:w="3653" w:type="dxa"/>
            <w:shd w:val="clear" w:color="auto" w:fill="auto"/>
          </w:tcPr>
          <w:p w14:paraId="2AEC687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4 mL injection, 4 mL vial</w:t>
            </w:r>
          </w:p>
        </w:tc>
      </w:tr>
      <w:tr w:rsidR="00A2744B" w:rsidRPr="009E5255" w14:paraId="76BDF249" w14:textId="77777777" w:rsidTr="007F01C1">
        <w:trPr>
          <w:trHeight w:val="20"/>
        </w:trPr>
        <w:tc>
          <w:tcPr>
            <w:tcW w:w="1742" w:type="dxa"/>
            <w:shd w:val="clear" w:color="auto" w:fill="auto"/>
            <w:noWrap/>
            <w:hideMark/>
          </w:tcPr>
          <w:p w14:paraId="63E33178"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Pemetrexed</w:t>
            </w:r>
          </w:p>
        </w:tc>
        <w:tc>
          <w:tcPr>
            <w:tcW w:w="3428" w:type="dxa"/>
            <w:shd w:val="clear" w:color="auto" w:fill="auto"/>
          </w:tcPr>
          <w:p w14:paraId="1DEDAC2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V. infusion 100 mg (as disodium)</w:t>
            </w:r>
          </w:p>
        </w:tc>
        <w:tc>
          <w:tcPr>
            <w:tcW w:w="3653" w:type="dxa"/>
            <w:shd w:val="clear" w:color="auto" w:fill="auto"/>
          </w:tcPr>
          <w:p w14:paraId="41F2FD2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0 mg injection, 1 vial</w:t>
            </w:r>
          </w:p>
          <w:p w14:paraId="21E7CED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 injection, 1 vial</w:t>
            </w:r>
          </w:p>
          <w:p w14:paraId="54F5DA2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 g injection, 1 vial</w:t>
            </w:r>
          </w:p>
        </w:tc>
      </w:tr>
      <w:tr w:rsidR="00A2744B" w:rsidRPr="009E5255" w14:paraId="0A5225D3" w14:textId="77777777" w:rsidTr="007F01C1">
        <w:trPr>
          <w:trHeight w:val="20"/>
        </w:trPr>
        <w:tc>
          <w:tcPr>
            <w:tcW w:w="1742" w:type="dxa"/>
            <w:shd w:val="clear" w:color="auto" w:fill="auto"/>
            <w:noWrap/>
            <w:hideMark/>
          </w:tcPr>
          <w:p w14:paraId="7004D39A"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Pralatrexate</w:t>
            </w:r>
          </w:p>
        </w:tc>
        <w:tc>
          <w:tcPr>
            <w:tcW w:w="3428" w:type="dxa"/>
            <w:shd w:val="clear" w:color="auto" w:fill="auto"/>
          </w:tcPr>
          <w:p w14:paraId="0436A92B"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fusion 420 mg in 14 mL</w:t>
            </w:r>
          </w:p>
        </w:tc>
        <w:tc>
          <w:tcPr>
            <w:tcW w:w="3653" w:type="dxa"/>
            <w:shd w:val="clear" w:color="auto" w:fill="auto"/>
          </w:tcPr>
          <w:p w14:paraId="40049197"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0 mg/mL injection, 1 mL vial</w:t>
            </w:r>
          </w:p>
        </w:tc>
      </w:tr>
      <w:tr w:rsidR="00A2744B" w:rsidRPr="009E5255" w14:paraId="74EA4CCA" w14:textId="77777777" w:rsidTr="007F01C1">
        <w:trPr>
          <w:trHeight w:val="20"/>
        </w:trPr>
        <w:tc>
          <w:tcPr>
            <w:tcW w:w="1742" w:type="dxa"/>
            <w:shd w:val="clear" w:color="auto" w:fill="auto"/>
            <w:noWrap/>
            <w:hideMark/>
          </w:tcPr>
          <w:p w14:paraId="0C81CC93"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Raltitrexed</w:t>
            </w:r>
          </w:p>
        </w:tc>
        <w:tc>
          <w:tcPr>
            <w:tcW w:w="3428" w:type="dxa"/>
            <w:shd w:val="clear" w:color="auto" w:fill="auto"/>
          </w:tcPr>
          <w:p w14:paraId="6A91CA5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V. infusion 2 mg in a single-use vial</w:t>
            </w:r>
          </w:p>
        </w:tc>
        <w:tc>
          <w:tcPr>
            <w:tcW w:w="3653" w:type="dxa"/>
            <w:shd w:val="clear" w:color="auto" w:fill="auto"/>
          </w:tcPr>
          <w:p w14:paraId="760D3D0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 mg injection, 1 vial</w:t>
            </w:r>
          </w:p>
        </w:tc>
      </w:tr>
      <w:tr w:rsidR="00A2744B" w:rsidRPr="009E5255" w14:paraId="272014BF" w14:textId="77777777" w:rsidTr="007F01C1">
        <w:trPr>
          <w:trHeight w:val="20"/>
        </w:trPr>
        <w:tc>
          <w:tcPr>
            <w:tcW w:w="1742" w:type="dxa"/>
            <w:shd w:val="clear" w:color="auto" w:fill="auto"/>
            <w:noWrap/>
            <w:hideMark/>
          </w:tcPr>
          <w:p w14:paraId="5B90E448"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Rituximab</w:t>
            </w:r>
          </w:p>
        </w:tc>
        <w:tc>
          <w:tcPr>
            <w:tcW w:w="3428" w:type="dxa"/>
            <w:shd w:val="clear" w:color="auto" w:fill="auto"/>
          </w:tcPr>
          <w:p w14:paraId="60928495"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fusion 500 mg in 50 mL</w:t>
            </w:r>
          </w:p>
        </w:tc>
        <w:tc>
          <w:tcPr>
            <w:tcW w:w="3653" w:type="dxa"/>
            <w:shd w:val="clear" w:color="auto" w:fill="auto"/>
          </w:tcPr>
          <w:p w14:paraId="6FF52D94"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4 g/11.7 mL injection, 11.7 mL vial</w:t>
            </w:r>
          </w:p>
          <w:p w14:paraId="2BE284B9"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10 mL injection, 2 x 10 mL vials</w:t>
            </w:r>
          </w:p>
          <w:p w14:paraId="2C0A6DB9"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0 mg/50 mL injection, 50 mL vial</w:t>
            </w:r>
          </w:p>
        </w:tc>
      </w:tr>
      <w:tr w:rsidR="00A2744B" w:rsidRPr="009E5255" w14:paraId="3E6D2415" w14:textId="77777777" w:rsidTr="007F01C1">
        <w:trPr>
          <w:trHeight w:val="20"/>
        </w:trPr>
        <w:tc>
          <w:tcPr>
            <w:tcW w:w="1742" w:type="dxa"/>
            <w:shd w:val="clear" w:color="auto" w:fill="auto"/>
            <w:noWrap/>
            <w:hideMark/>
          </w:tcPr>
          <w:p w14:paraId="14C8A241"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Topotecan</w:t>
            </w:r>
          </w:p>
        </w:tc>
        <w:tc>
          <w:tcPr>
            <w:tcW w:w="3428" w:type="dxa"/>
            <w:shd w:val="clear" w:color="auto" w:fill="auto"/>
          </w:tcPr>
          <w:p w14:paraId="70055A4C"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V. infusion 4 mg (as hydrochloride)</w:t>
            </w:r>
          </w:p>
        </w:tc>
        <w:tc>
          <w:tcPr>
            <w:tcW w:w="3653" w:type="dxa"/>
            <w:shd w:val="clear" w:color="auto" w:fill="auto"/>
          </w:tcPr>
          <w:p w14:paraId="186608C7"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4 mg injection, 5 vials</w:t>
            </w:r>
          </w:p>
          <w:p w14:paraId="1D6B74D0"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4 mg/4 mL injection, 5 x 4 mL vials</w:t>
            </w:r>
          </w:p>
        </w:tc>
      </w:tr>
      <w:tr w:rsidR="00A2744B" w:rsidRPr="009E5255" w14:paraId="1714150E" w14:textId="77777777" w:rsidTr="007F01C1">
        <w:trPr>
          <w:trHeight w:val="20"/>
        </w:trPr>
        <w:tc>
          <w:tcPr>
            <w:tcW w:w="1742" w:type="dxa"/>
            <w:shd w:val="clear" w:color="auto" w:fill="auto"/>
            <w:noWrap/>
            <w:hideMark/>
          </w:tcPr>
          <w:p w14:paraId="7C0E0F45"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Trastuzumab</w:t>
            </w:r>
          </w:p>
        </w:tc>
        <w:tc>
          <w:tcPr>
            <w:tcW w:w="3428" w:type="dxa"/>
            <w:shd w:val="clear" w:color="auto" w:fill="auto"/>
          </w:tcPr>
          <w:p w14:paraId="426CBB82"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V. infusion 60 mg</w:t>
            </w:r>
          </w:p>
        </w:tc>
        <w:tc>
          <w:tcPr>
            <w:tcW w:w="3653" w:type="dxa"/>
            <w:shd w:val="clear" w:color="auto" w:fill="auto"/>
          </w:tcPr>
          <w:p w14:paraId="6062445D"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600 mg/5 mL injection, 5 mL vial</w:t>
            </w:r>
          </w:p>
          <w:p w14:paraId="34E59155"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50 mg injection, 1 vial</w:t>
            </w:r>
          </w:p>
          <w:p w14:paraId="660532C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60 mg injection, 1 vial</w:t>
            </w:r>
          </w:p>
          <w:p w14:paraId="707A18BE"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420 mg injection, 1 vial</w:t>
            </w:r>
          </w:p>
        </w:tc>
      </w:tr>
      <w:tr w:rsidR="00A2744B" w:rsidRPr="009E5255" w14:paraId="4B9B862E" w14:textId="77777777" w:rsidTr="007F01C1">
        <w:trPr>
          <w:trHeight w:val="20"/>
        </w:trPr>
        <w:tc>
          <w:tcPr>
            <w:tcW w:w="1742" w:type="dxa"/>
            <w:shd w:val="clear" w:color="auto" w:fill="auto"/>
            <w:noWrap/>
            <w:hideMark/>
          </w:tcPr>
          <w:p w14:paraId="78788071" w14:textId="72398759"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Trastuzumab</w:t>
            </w:r>
            <w:r w:rsidR="007F01C1" w:rsidRPr="009E5255">
              <w:rPr>
                <w:rFonts w:asciiTheme="majorHAnsi" w:hAnsiTheme="majorHAnsi" w:cstheme="majorHAnsi"/>
              </w:rPr>
              <w:t>-</w:t>
            </w:r>
            <w:r w:rsidRPr="009E5255">
              <w:rPr>
                <w:rFonts w:asciiTheme="majorHAnsi" w:hAnsiTheme="majorHAnsi" w:cstheme="majorHAnsi"/>
              </w:rPr>
              <w:t>Emtansine</w:t>
            </w:r>
          </w:p>
        </w:tc>
        <w:tc>
          <w:tcPr>
            <w:tcW w:w="3428" w:type="dxa"/>
            <w:shd w:val="clear" w:color="auto" w:fill="auto"/>
          </w:tcPr>
          <w:p w14:paraId="41E45E65"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Powder for I.V. infusion 100 mg</w:t>
            </w:r>
          </w:p>
        </w:tc>
        <w:tc>
          <w:tcPr>
            <w:tcW w:w="3653" w:type="dxa"/>
            <w:shd w:val="clear" w:color="auto" w:fill="auto"/>
          </w:tcPr>
          <w:p w14:paraId="71061F8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60 mg injection, 1 vial</w:t>
            </w:r>
          </w:p>
          <w:p w14:paraId="12F4924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0 mg injection, 1 vial</w:t>
            </w:r>
          </w:p>
        </w:tc>
      </w:tr>
      <w:tr w:rsidR="00A2744B" w:rsidRPr="009E5255" w14:paraId="54269016" w14:textId="77777777" w:rsidTr="003B1159">
        <w:trPr>
          <w:trHeight w:val="20"/>
        </w:trPr>
        <w:tc>
          <w:tcPr>
            <w:tcW w:w="1742" w:type="dxa"/>
            <w:shd w:val="clear" w:color="auto" w:fill="auto"/>
            <w:noWrap/>
            <w:hideMark/>
          </w:tcPr>
          <w:p w14:paraId="28775FE4"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Vinblastine</w:t>
            </w:r>
          </w:p>
        </w:tc>
        <w:tc>
          <w:tcPr>
            <w:tcW w:w="3428" w:type="dxa"/>
            <w:shd w:val="clear" w:color="auto" w:fill="auto"/>
          </w:tcPr>
          <w:p w14:paraId="06A664C1"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jection containing vinblastine sulfate 10 mg in 10 mL</w:t>
            </w:r>
          </w:p>
        </w:tc>
        <w:tc>
          <w:tcPr>
            <w:tcW w:w="3653" w:type="dxa"/>
            <w:shd w:val="clear" w:color="auto" w:fill="auto"/>
          </w:tcPr>
          <w:p w14:paraId="3873F90F"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 mg/10 mL injection, 5 x 10 mL vials</w:t>
            </w:r>
          </w:p>
        </w:tc>
      </w:tr>
      <w:tr w:rsidR="00A2744B" w:rsidRPr="009E5255" w14:paraId="2597112E" w14:textId="77777777" w:rsidTr="003B1159">
        <w:trPr>
          <w:trHeight w:val="20"/>
        </w:trPr>
        <w:tc>
          <w:tcPr>
            <w:tcW w:w="1742" w:type="dxa"/>
            <w:tcBorders>
              <w:bottom w:val="single" w:sz="4" w:space="0" w:color="auto"/>
            </w:tcBorders>
            <w:shd w:val="clear" w:color="auto" w:fill="auto"/>
            <w:noWrap/>
            <w:hideMark/>
          </w:tcPr>
          <w:p w14:paraId="66727B73" w14:textId="77777777" w:rsidR="00A2744B" w:rsidRPr="009E5255" w:rsidRDefault="00A2744B" w:rsidP="00EA0B5A">
            <w:pPr>
              <w:pStyle w:val="NoSpacing"/>
              <w:rPr>
                <w:rFonts w:asciiTheme="majorHAnsi" w:hAnsiTheme="majorHAnsi" w:cstheme="majorHAnsi"/>
              </w:rPr>
            </w:pPr>
            <w:r w:rsidRPr="009E5255">
              <w:rPr>
                <w:rFonts w:asciiTheme="majorHAnsi" w:hAnsiTheme="majorHAnsi" w:cstheme="majorHAnsi"/>
              </w:rPr>
              <w:t>Vinorelbine</w:t>
            </w:r>
          </w:p>
        </w:tc>
        <w:tc>
          <w:tcPr>
            <w:tcW w:w="3428" w:type="dxa"/>
            <w:tcBorders>
              <w:bottom w:val="single" w:sz="4" w:space="0" w:color="auto"/>
            </w:tcBorders>
            <w:shd w:val="clear" w:color="auto" w:fill="auto"/>
          </w:tcPr>
          <w:p w14:paraId="50F6D45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Solution for I.V. infusion 10 mg (as tartrate) in 1 mL</w:t>
            </w:r>
          </w:p>
        </w:tc>
        <w:tc>
          <w:tcPr>
            <w:tcW w:w="3653" w:type="dxa"/>
            <w:tcBorders>
              <w:bottom w:val="single" w:sz="4" w:space="0" w:color="auto"/>
            </w:tcBorders>
            <w:shd w:val="clear" w:color="auto" w:fill="auto"/>
          </w:tcPr>
          <w:p w14:paraId="283D57EA"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20 mg capsule, 1</w:t>
            </w:r>
          </w:p>
          <w:p w14:paraId="54626FF8"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10 mg/mL injection, 1 mL vial</w:t>
            </w:r>
          </w:p>
          <w:p w14:paraId="5F6E4D44" w14:textId="77777777" w:rsidR="00A2744B" w:rsidRPr="009E5255" w:rsidRDefault="00A2744B" w:rsidP="007F01C1">
            <w:pPr>
              <w:pStyle w:val="NoSpacing"/>
              <w:ind w:left="-88"/>
              <w:jc w:val="center"/>
              <w:rPr>
                <w:rFonts w:asciiTheme="majorHAnsi" w:hAnsiTheme="majorHAnsi" w:cstheme="majorHAnsi"/>
              </w:rPr>
            </w:pPr>
            <w:r w:rsidRPr="009E5255">
              <w:rPr>
                <w:rFonts w:asciiTheme="majorHAnsi" w:hAnsiTheme="majorHAnsi" w:cstheme="majorHAnsi"/>
              </w:rPr>
              <w:t>·50 mg/5 mL injection, 5 mL vial</w:t>
            </w:r>
          </w:p>
        </w:tc>
      </w:tr>
    </w:tbl>
    <w:p w14:paraId="2F7AE5A2" w14:textId="77A02AAA" w:rsidR="00A2744B" w:rsidRPr="009E5255" w:rsidRDefault="00A2744B" w:rsidP="003A6F1A">
      <w:pPr>
        <w:pStyle w:val="TableNotes"/>
      </w:pPr>
      <w:r w:rsidRPr="009E5255">
        <w:t>Source:</w:t>
      </w:r>
      <w:r w:rsidRPr="009E5255">
        <w:tab/>
        <w:t xml:space="preserve">Prepared for this Review using PBS </w:t>
      </w:r>
      <w:r w:rsidR="00FF4F3F" w:rsidRPr="009E5255">
        <w:t>patient-level data</w:t>
      </w:r>
      <w:r w:rsidRPr="009E5255">
        <w:t>.</w:t>
      </w:r>
    </w:p>
    <w:p w14:paraId="71A5DEC4" w14:textId="0A671F84" w:rsidR="0036340A" w:rsidRPr="009E5255" w:rsidRDefault="007D6C02" w:rsidP="0036340A">
      <w:pPr>
        <w:rPr>
          <w:i/>
          <w:iCs/>
          <w:u w:val="single"/>
        </w:rPr>
      </w:pPr>
      <w:r w:rsidRPr="009E5255">
        <w:rPr>
          <w:i/>
          <w:iCs/>
          <w:u w:val="single"/>
        </w:rPr>
        <w:t>Comparison of i</w:t>
      </w:r>
      <w:r w:rsidR="0036340A" w:rsidRPr="009E5255">
        <w:rPr>
          <w:i/>
          <w:iCs/>
          <w:u w:val="single"/>
        </w:rPr>
        <w:t xml:space="preserve">n-market </w:t>
      </w:r>
      <w:r w:rsidRPr="009E5255">
        <w:rPr>
          <w:i/>
          <w:iCs/>
          <w:u w:val="single"/>
        </w:rPr>
        <w:t>s</w:t>
      </w:r>
      <w:r w:rsidR="0036340A" w:rsidRPr="009E5255">
        <w:rPr>
          <w:i/>
          <w:iCs/>
          <w:u w:val="single"/>
        </w:rPr>
        <w:t xml:space="preserve">ales (IQVIA) </w:t>
      </w:r>
      <w:r w:rsidRPr="009E5255">
        <w:rPr>
          <w:i/>
          <w:iCs/>
          <w:u w:val="single"/>
        </w:rPr>
        <w:t>and PBS</w:t>
      </w:r>
      <w:r w:rsidR="0036340A" w:rsidRPr="009E5255">
        <w:rPr>
          <w:i/>
          <w:iCs/>
          <w:u w:val="single"/>
        </w:rPr>
        <w:t xml:space="preserve"> </w:t>
      </w:r>
      <w:r w:rsidR="009E5255" w:rsidRPr="009E5255">
        <w:rPr>
          <w:i/>
          <w:iCs/>
          <w:u w:val="single"/>
        </w:rPr>
        <w:t>claims</w:t>
      </w:r>
      <w:r w:rsidR="0036340A" w:rsidRPr="009E5255">
        <w:rPr>
          <w:i/>
          <w:iCs/>
          <w:u w:val="single"/>
        </w:rPr>
        <w:t xml:space="preserve"> </w:t>
      </w:r>
    </w:p>
    <w:p w14:paraId="036002A3" w14:textId="54589173" w:rsidR="0036340A" w:rsidRPr="009E5255" w:rsidRDefault="0036340A" w:rsidP="0036340A">
      <w:r w:rsidRPr="009E5255">
        <w:t xml:space="preserve">The comparison of the total volume of cancer medicine dispensed by the pharmacist (expressed either as the number of packs or units dispensed) to the patient in the PBS dataset was compared to the amount of medicines purchased by pharmacies and hospitals in the IQVIA dataset is provided in </w:t>
      </w:r>
      <w:r w:rsidRPr="009E5255">
        <w:fldChar w:fldCharType="begin"/>
      </w:r>
      <w:r w:rsidRPr="009E5255">
        <w:instrText xml:space="preserve"> REF _Ref93485292 \h  \* MERGEFORMAT </w:instrText>
      </w:r>
      <w:r w:rsidRPr="009E5255">
        <w:fldChar w:fldCharType="separate"/>
      </w:r>
      <w:r w:rsidR="000C766B" w:rsidRPr="009E5255">
        <w:t>Table A</w:t>
      </w:r>
      <w:r w:rsidR="000C766B">
        <w:t>18</w:t>
      </w:r>
      <w:r w:rsidRPr="009E5255">
        <w:fldChar w:fldCharType="end"/>
      </w:r>
      <w:r w:rsidRPr="009E5255">
        <w:t>.</w:t>
      </w:r>
    </w:p>
    <w:p w14:paraId="1551DD64" w14:textId="5E226C48" w:rsidR="0036340A" w:rsidRPr="009E5255" w:rsidRDefault="0036340A" w:rsidP="00314DAA">
      <w:pPr>
        <w:pStyle w:val="Caption"/>
      </w:pPr>
      <w:bookmarkStart w:id="447" w:name="_Ref93485292"/>
      <w:r w:rsidRPr="009E5255">
        <w:t>Table A</w:t>
      </w:r>
      <w:r w:rsidR="00E36C93">
        <w:fldChar w:fldCharType="begin"/>
      </w:r>
      <w:r w:rsidR="00E36C93">
        <w:instrText xml:space="preserve"> SEQ Table_A \* ARABIC </w:instrText>
      </w:r>
      <w:r w:rsidR="00E36C93">
        <w:fldChar w:fldCharType="separate"/>
      </w:r>
      <w:r w:rsidR="000C766B">
        <w:rPr>
          <w:noProof/>
        </w:rPr>
        <w:t>18</w:t>
      </w:r>
      <w:r w:rsidR="00E36C93">
        <w:rPr>
          <w:noProof/>
        </w:rPr>
        <w:fldChar w:fldCharType="end"/>
      </w:r>
      <w:bookmarkEnd w:id="447"/>
      <w:r w:rsidRPr="009E5255">
        <w:t xml:space="preserve">. </w:t>
      </w:r>
      <w:r w:rsidR="009E5C13" w:rsidRPr="009E5255">
        <w:t>In-market sales v</w:t>
      </w:r>
      <w:r w:rsidRPr="009E5255">
        <w:t>olume</w:t>
      </w:r>
      <w:r w:rsidR="00125C5D" w:rsidRPr="009E5255">
        <w:t xml:space="preserve"> (IQVIA)</w:t>
      </w:r>
      <w:r w:rsidRPr="009E5255">
        <w:t xml:space="preserve"> </w:t>
      </w:r>
      <w:r w:rsidR="009E5C13" w:rsidRPr="009E5255">
        <w:t>and PBS claims by EFC item</w:t>
      </w:r>
      <w:r w:rsidRPr="009E5255">
        <w:t xml:space="preserve"> </w:t>
      </w:r>
      <w:r w:rsidR="009E5C13" w:rsidRPr="009E5255">
        <w:t>(</w:t>
      </w:r>
      <w:r w:rsidRPr="009E5255">
        <w:t xml:space="preserve">2017 </w:t>
      </w:r>
      <w:r w:rsidR="009E5C13" w:rsidRPr="009E5255">
        <w:t>-</w:t>
      </w:r>
      <w:r w:rsidRPr="009E5255">
        <w:t xml:space="preserve"> 2020</w:t>
      </w:r>
      <w:r w:rsidR="009E5C13" w:rsidRPr="009E5255">
        <w:t>)</w:t>
      </w:r>
    </w:p>
    <w:tbl>
      <w:tblPr>
        <w:tblW w:w="9569" w:type="dxa"/>
        <w:tblLayout w:type="fixed"/>
        <w:tblLook w:val="04A0" w:firstRow="1" w:lastRow="0" w:firstColumn="1" w:lastColumn="0" w:noHBand="0" w:noVBand="1"/>
        <w:tblCaption w:val="In-market sales volume (IQVIA) and PBS claims by EFC item from 2017 to 2020"/>
      </w:tblPr>
      <w:tblGrid>
        <w:gridCol w:w="2542"/>
        <w:gridCol w:w="2342"/>
        <w:gridCol w:w="2342"/>
        <w:gridCol w:w="2343"/>
      </w:tblGrid>
      <w:tr w:rsidR="0036340A" w:rsidRPr="009E5255" w14:paraId="7C260BAF" w14:textId="77777777" w:rsidTr="007D6C02">
        <w:trPr>
          <w:trHeight w:val="20"/>
          <w:tblHeader/>
        </w:trPr>
        <w:tc>
          <w:tcPr>
            <w:tcW w:w="2542" w:type="dxa"/>
            <w:tcBorders>
              <w:bottom w:val="single" w:sz="4" w:space="0" w:color="auto"/>
            </w:tcBorders>
            <w:shd w:val="clear" w:color="auto" w:fill="auto"/>
            <w:vAlign w:val="bottom"/>
            <w:hideMark/>
          </w:tcPr>
          <w:p w14:paraId="00A70552" w14:textId="77777777" w:rsidR="0036340A" w:rsidRPr="009E5255" w:rsidRDefault="0036340A" w:rsidP="004B675E">
            <w:pPr>
              <w:pStyle w:val="TableHeader"/>
              <w:jc w:val="left"/>
            </w:pPr>
            <w:r w:rsidRPr="009E5255">
              <w:t>Drug Name</w:t>
            </w:r>
          </w:p>
        </w:tc>
        <w:tc>
          <w:tcPr>
            <w:tcW w:w="2342" w:type="dxa"/>
            <w:tcBorders>
              <w:bottom w:val="single" w:sz="4" w:space="0" w:color="auto"/>
            </w:tcBorders>
            <w:shd w:val="clear" w:color="auto" w:fill="auto"/>
            <w:noWrap/>
            <w:vAlign w:val="bottom"/>
            <w:hideMark/>
          </w:tcPr>
          <w:p w14:paraId="2283D2EA" w14:textId="40234185" w:rsidR="0036340A" w:rsidRPr="009E5255" w:rsidRDefault="007D6C02" w:rsidP="00A95547">
            <w:pPr>
              <w:pStyle w:val="TableHeader"/>
            </w:pPr>
            <w:r w:rsidRPr="009E5255">
              <w:t>T</w:t>
            </w:r>
            <w:r w:rsidR="0036340A" w:rsidRPr="009E5255">
              <w:t>otal</w:t>
            </w:r>
            <w:r w:rsidRPr="009E5255">
              <w:t xml:space="preserve"> </w:t>
            </w:r>
            <w:r w:rsidR="0036340A" w:rsidRPr="009E5255">
              <w:t>purchased</w:t>
            </w:r>
            <w:r w:rsidR="0030069C" w:rsidRPr="009E5255">
              <w:t xml:space="preserve"> (</w:t>
            </w:r>
            <w:r w:rsidR="00A272DF" w:rsidRPr="009E5255">
              <w:t>mg</w:t>
            </w:r>
            <w:r w:rsidR="0030069C" w:rsidRPr="009E5255">
              <w:t>)</w:t>
            </w:r>
            <w:r w:rsidRPr="009E5255">
              <w:t xml:space="preserve"> (IQVIA)</w:t>
            </w:r>
          </w:p>
        </w:tc>
        <w:tc>
          <w:tcPr>
            <w:tcW w:w="2342" w:type="dxa"/>
            <w:tcBorders>
              <w:bottom w:val="single" w:sz="4" w:space="0" w:color="auto"/>
            </w:tcBorders>
            <w:shd w:val="clear" w:color="auto" w:fill="auto"/>
            <w:noWrap/>
            <w:vAlign w:val="bottom"/>
            <w:hideMark/>
          </w:tcPr>
          <w:p w14:paraId="40DB2001" w14:textId="04067B7C" w:rsidR="0036340A" w:rsidRPr="009E5255" w:rsidRDefault="007D6C02" w:rsidP="00A95547">
            <w:pPr>
              <w:pStyle w:val="TableHeader"/>
            </w:pPr>
            <w:r w:rsidRPr="009E5255">
              <w:t>T</w:t>
            </w:r>
            <w:r w:rsidR="0036340A" w:rsidRPr="009E5255">
              <w:t>otal dispensed</w:t>
            </w:r>
            <w:r w:rsidR="0030069C" w:rsidRPr="009E5255">
              <w:t xml:space="preserve"> (</w:t>
            </w:r>
            <w:r w:rsidR="00A272DF" w:rsidRPr="009E5255">
              <w:t>mg</w:t>
            </w:r>
            <w:r w:rsidR="0030069C" w:rsidRPr="009E5255">
              <w:t>)</w:t>
            </w:r>
          </w:p>
          <w:p w14:paraId="363F105C" w14:textId="5D5D6B60" w:rsidR="007D6C02" w:rsidRPr="009E5255" w:rsidRDefault="007D6C02" w:rsidP="00A95547">
            <w:pPr>
              <w:pStyle w:val="TableHeader"/>
            </w:pPr>
            <w:r w:rsidRPr="009E5255">
              <w:t>(PBS)</w:t>
            </w:r>
          </w:p>
        </w:tc>
        <w:tc>
          <w:tcPr>
            <w:tcW w:w="2343" w:type="dxa"/>
            <w:tcBorders>
              <w:bottom w:val="single" w:sz="4" w:space="0" w:color="auto"/>
            </w:tcBorders>
            <w:shd w:val="clear" w:color="auto" w:fill="auto"/>
            <w:noWrap/>
            <w:vAlign w:val="bottom"/>
            <w:hideMark/>
          </w:tcPr>
          <w:p w14:paraId="2C6364FD" w14:textId="2BD1E599" w:rsidR="0036340A" w:rsidRPr="009E5255" w:rsidRDefault="007D6C02" w:rsidP="00A95547">
            <w:pPr>
              <w:pStyle w:val="TableHeader"/>
            </w:pPr>
            <w:r w:rsidRPr="009E5255">
              <w:t>D</w:t>
            </w:r>
            <w:r w:rsidR="0036340A" w:rsidRPr="009E5255">
              <w:t>ifference</w:t>
            </w:r>
          </w:p>
        </w:tc>
      </w:tr>
      <w:tr w:rsidR="00125C5D" w:rsidRPr="009E5255" w14:paraId="258D2E06" w14:textId="77777777" w:rsidTr="00BB12EC">
        <w:trPr>
          <w:trHeight w:val="20"/>
        </w:trPr>
        <w:tc>
          <w:tcPr>
            <w:tcW w:w="2542" w:type="dxa"/>
            <w:tcBorders>
              <w:top w:val="single" w:sz="4" w:space="0" w:color="auto"/>
            </w:tcBorders>
            <w:shd w:val="clear" w:color="auto" w:fill="auto"/>
            <w:noWrap/>
            <w:vAlign w:val="bottom"/>
            <w:hideMark/>
          </w:tcPr>
          <w:p w14:paraId="5A9B273E"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Arsenic </w:t>
            </w:r>
          </w:p>
        </w:tc>
        <w:tc>
          <w:tcPr>
            <w:tcW w:w="2342" w:type="dxa"/>
            <w:tcBorders>
              <w:top w:val="single" w:sz="4" w:space="0" w:color="auto"/>
            </w:tcBorders>
            <w:shd w:val="clear" w:color="auto" w:fill="auto"/>
            <w:noWrap/>
            <w:hideMark/>
          </w:tcPr>
          <w:p w14:paraId="0D3D5A4E" w14:textId="511EA79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92,934 </w:t>
            </w:r>
          </w:p>
        </w:tc>
        <w:tc>
          <w:tcPr>
            <w:tcW w:w="2342" w:type="dxa"/>
            <w:tcBorders>
              <w:top w:val="single" w:sz="4" w:space="0" w:color="auto"/>
            </w:tcBorders>
            <w:shd w:val="clear" w:color="auto" w:fill="auto"/>
            <w:noWrap/>
            <w:hideMark/>
          </w:tcPr>
          <w:p w14:paraId="05BE2194" w14:textId="1180C14F"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62,874 </w:t>
            </w:r>
          </w:p>
        </w:tc>
        <w:tc>
          <w:tcPr>
            <w:tcW w:w="2343" w:type="dxa"/>
            <w:tcBorders>
              <w:top w:val="single" w:sz="4" w:space="0" w:color="auto"/>
            </w:tcBorders>
            <w:shd w:val="clear" w:color="auto" w:fill="auto"/>
            <w:noWrap/>
            <w:hideMark/>
          </w:tcPr>
          <w:p w14:paraId="6A1AE9EE" w14:textId="62E8DCB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69,940 </w:t>
            </w:r>
          </w:p>
        </w:tc>
      </w:tr>
      <w:tr w:rsidR="00125C5D" w:rsidRPr="009E5255" w14:paraId="3BE31444" w14:textId="77777777" w:rsidTr="00BB12EC">
        <w:trPr>
          <w:trHeight w:val="20"/>
        </w:trPr>
        <w:tc>
          <w:tcPr>
            <w:tcW w:w="2542" w:type="dxa"/>
            <w:shd w:val="clear" w:color="auto" w:fill="auto"/>
            <w:noWrap/>
            <w:vAlign w:val="bottom"/>
            <w:hideMark/>
          </w:tcPr>
          <w:p w14:paraId="342B587F"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Atezolizumab </w:t>
            </w:r>
          </w:p>
        </w:tc>
        <w:tc>
          <w:tcPr>
            <w:tcW w:w="2342" w:type="dxa"/>
            <w:shd w:val="clear" w:color="auto" w:fill="auto"/>
            <w:noWrap/>
            <w:hideMark/>
          </w:tcPr>
          <w:p w14:paraId="7DEEE270" w14:textId="159694D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3,706,800 </w:t>
            </w:r>
          </w:p>
        </w:tc>
        <w:tc>
          <w:tcPr>
            <w:tcW w:w="2342" w:type="dxa"/>
            <w:shd w:val="clear" w:color="auto" w:fill="auto"/>
            <w:noWrap/>
            <w:hideMark/>
          </w:tcPr>
          <w:p w14:paraId="5071EEE1" w14:textId="3A545FE2"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3,755,920 </w:t>
            </w:r>
          </w:p>
        </w:tc>
        <w:tc>
          <w:tcPr>
            <w:tcW w:w="2343" w:type="dxa"/>
            <w:shd w:val="clear" w:color="auto" w:fill="auto"/>
            <w:noWrap/>
            <w:hideMark/>
          </w:tcPr>
          <w:p w14:paraId="3DE601E2" w14:textId="5F1CFF18"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49,120 </w:t>
            </w:r>
          </w:p>
        </w:tc>
      </w:tr>
      <w:tr w:rsidR="00125C5D" w:rsidRPr="009E5255" w14:paraId="732FD9D4" w14:textId="77777777" w:rsidTr="00BB12EC">
        <w:trPr>
          <w:trHeight w:val="20"/>
        </w:trPr>
        <w:tc>
          <w:tcPr>
            <w:tcW w:w="2542" w:type="dxa"/>
            <w:shd w:val="clear" w:color="auto" w:fill="auto"/>
            <w:noWrap/>
            <w:vAlign w:val="bottom"/>
            <w:hideMark/>
          </w:tcPr>
          <w:p w14:paraId="118D5464"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Avelumab </w:t>
            </w:r>
          </w:p>
        </w:tc>
        <w:tc>
          <w:tcPr>
            <w:tcW w:w="2342" w:type="dxa"/>
            <w:shd w:val="clear" w:color="auto" w:fill="auto"/>
            <w:noWrap/>
            <w:hideMark/>
          </w:tcPr>
          <w:p w14:paraId="75EB3214" w14:textId="3CAC4B78"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224,718 </w:t>
            </w:r>
          </w:p>
        </w:tc>
        <w:tc>
          <w:tcPr>
            <w:tcW w:w="2342" w:type="dxa"/>
            <w:shd w:val="clear" w:color="auto" w:fill="auto"/>
            <w:noWrap/>
            <w:hideMark/>
          </w:tcPr>
          <w:p w14:paraId="5AED1A7B" w14:textId="53A9029A"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071,269 </w:t>
            </w:r>
          </w:p>
        </w:tc>
        <w:tc>
          <w:tcPr>
            <w:tcW w:w="2343" w:type="dxa"/>
            <w:shd w:val="clear" w:color="auto" w:fill="auto"/>
            <w:noWrap/>
            <w:hideMark/>
          </w:tcPr>
          <w:p w14:paraId="551DCC34" w14:textId="3F67A924"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53,449 </w:t>
            </w:r>
          </w:p>
        </w:tc>
      </w:tr>
      <w:tr w:rsidR="00125C5D" w:rsidRPr="009E5255" w14:paraId="4D5293FC" w14:textId="77777777" w:rsidTr="00BB12EC">
        <w:trPr>
          <w:trHeight w:val="20"/>
        </w:trPr>
        <w:tc>
          <w:tcPr>
            <w:tcW w:w="2542" w:type="dxa"/>
            <w:shd w:val="clear" w:color="auto" w:fill="auto"/>
            <w:noWrap/>
            <w:vAlign w:val="bottom"/>
            <w:hideMark/>
          </w:tcPr>
          <w:p w14:paraId="0DC48C49"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Bendamustine </w:t>
            </w:r>
          </w:p>
        </w:tc>
        <w:tc>
          <w:tcPr>
            <w:tcW w:w="2342" w:type="dxa"/>
            <w:shd w:val="clear" w:color="auto" w:fill="auto"/>
            <w:noWrap/>
            <w:hideMark/>
          </w:tcPr>
          <w:p w14:paraId="48468025" w14:textId="0E18F57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8,113,800 </w:t>
            </w:r>
          </w:p>
        </w:tc>
        <w:tc>
          <w:tcPr>
            <w:tcW w:w="2342" w:type="dxa"/>
            <w:shd w:val="clear" w:color="auto" w:fill="auto"/>
            <w:noWrap/>
            <w:hideMark/>
          </w:tcPr>
          <w:p w14:paraId="53AEEB0D" w14:textId="2572B7D2"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7,653,418 </w:t>
            </w:r>
          </w:p>
        </w:tc>
        <w:tc>
          <w:tcPr>
            <w:tcW w:w="2343" w:type="dxa"/>
            <w:shd w:val="clear" w:color="auto" w:fill="auto"/>
            <w:noWrap/>
            <w:hideMark/>
          </w:tcPr>
          <w:p w14:paraId="787C22DE" w14:textId="2A6577A2"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60,382 </w:t>
            </w:r>
          </w:p>
        </w:tc>
      </w:tr>
      <w:tr w:rsidR="00125C5D" w:rsidRPr="009E5255" w14:paraId="598FB9E9" w14:textId="77777777" w:rsidTr="00BB12EC">
        <w:trPr>
          <w:trHeight w:val="20"/>
        </w:trPr>
        <w:tc>
          <w:tcPr>
            <w:tcW w:w="2542" w:type="dxa"/>
            <w:shd w:val="clear" w:color="auto" w:fill="auto"/>
            <w:noWrap/>
            <w:vAlign w:val="bottom"/>
            <w:hideMark/>
          </w:tcPr>
          <w:p w14:paraId="740415C4"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Bevacizumab </w:t>
            </w:r>
          </w:p>
        </w:tc>
        <w:tc>
          <w:tcPr>
            <w:tcW w:w="2342" w:type="dxa"/>
            <w:shd w:val="clear" w:color="auto" w:fill="auto"/>
            <w:noWrap/>
            <w:hideMark/>
          </w:tcPr>
          <w:p w14:paraId="5BC3FDA2" w14:textId="75C128C8"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81,539,032 </w:t>
            </w:r>
          </w:p>
        </w:tc>
        <w:tc>
          <w:tcPr>
            <w:tcW w:w="2342" w:type="dxa"/>
            <w:shd w:val="clear" w:color="auto" w:fill="auto"/>
            <w:noWrap/>
            <w:hideMark/>
          </w:tcPr>
          <w:p w14:paraId="08E60C64" w14:textId="3EDEEB4B"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81,210,322 </w:t>
            </w:r>
          </w:p>
        </w:tc>
        <w:tc>
          <w:tcPr>
            <w:tcW w:w="2343" w:type="dxa"/>
            <w:shd w:val="clear" w:color="auto" w:fill="auto"/>
            <w:noWrap/>
            <w:hideMark/>
          </w:tcPr>
          <w:p w14:paraId="7C761850" w14:textId="4C52951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28,710 </w:t>
            </w:r>
          </w:p>
        </w:tc>
      </w:tr>
      <w:tr w:rsidR="00125C5D" w:rsidRPr="009E5255" w14:paraId="5821C086" w14:textId="77777777" w:rsidTr="00BB12EC">
        <w:trPr>
          <w:trHeight w:val="20"/>
        </w:trPr>
        <w:tc>
          <w:tcPr>
            <w:tcW w:w="2542" w:type="dxa"/>
            <w:shd w:val="clear" w:color="auto" w:fill="auto"/>
            <w:noWrap/>
            <w:vAlign w:val="bottom"/>
            <w:hideMark/>
          </w:tcPr>
          <w:p w14:paraId="79DBFB6E"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Bleomycin </w:t>
            </w:r>
          </w:p>
        </w:tc>
        <w:tc>
          <w:tcPr>
            <w:tcW w:w="2342" w:type="dxa"/>
            <w:shd w:val="clear" w:color="auto" w:fill="auto"/>
            <w:noWrap/>
            <w:hideMark/>
          </w:tcPr>
          <w:p w14:paraId="0749985C" w14:textId="4B8FB45F"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631,288,064 </w:t>
            </w:r>
          </w:p>
        </w:tc>
        <w:tc>
          <w:tcPr>
            <w:tcW w:w="2342" w:type="dxa"/>
            <w:shd w:val="clear" w:color="auto" w:fill="auto"/>
            <w:noWrap/>
            <w:hideMark/>
          </w:tcPr>
          <w:p w14:paraId="2D66BC64" w14:textId="30A5C39A"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553,712 </w:t>
            </w:r>
          </w:p>
        </w:tc>
        <w:tc>
          <w:tcPr>
            <w:tcW w:w="2343" w:type="dxa"/>
            <w:shd w:val="clear" w:color="auto" w:fill="auto"/>
            <w:noWrap/>
            <w:hideMark/>
          </w:tcPr>
          <w:p w14:paraId="5956204B" w14:textId="5AA31A4A"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630,734,352 </w:t>
            </w:r>
          </w:p>
        </w:tc>
      </w:tr>
      <w:tr w:rsidR="00125C5D" w:rsidRPr="009E5255" w14:paraId="604F8AA8" w14:textId="77777777" w:rsidTr="00BB12EC">
        <w:trPr>
          <w:trHeight w:val="20"/>
        </w:trPr>
        <w:tc>
          <w:tcPr>
            <w:tcW w:w="2542" w:type="dxa"/>
            <w:shd w:val="clear" w:color="auto" w:fill="auto"/>
            <w:noWrap/>
            <w:vAlign w:val="bottom"/>
            <w:hideMark/>
          </w:tcPr>
          <w:p w14:paraId="21E3C85F"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Blinatumomab </w:t>
            </w:r>
          </w:p>
        </w:tc>
        <w:tc>
          <w:tcPr>
            <w:tcW w:w="2342" w:type="dxa"/>
            <w:shd w:val="clear" w:color="auto" w:fill="auto"/>
            <w:noWrap/>
            <w:hideMark/>
          </w:tcPr>
          <w:p w14:paraId="3A8AA95F" w14:textId="7A51C9A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16,043 </w:t>
            </w:r>
          </w:p>
        </w:tc>
        <w:tc>
          <w:tcPr>
            <w:tcW w:w="2342" w:type="dxa"/>
            <w:shd w:val="clear" w:color="auto" w:fill="auto"/>
            <w:noWrap/>
            <w:hideMark/>
          </w:tcPr>
          <w:p w14:paraId="74907893" w14:textId="0AC719B7"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44,600 </w:t>
            </w:r>
          </w:p>
        </w:tc>
        <w:tc>
          <w:tcPr>
            <w:tcW w:w="2343" w:type="dxa"/>
            <w:shd w:val="clear" w:color="auto" w:fill="auto"/>
            <w:noWrap/>
            <w:hideMark/>
          </w:tcPr>
          <w:p w14:paraId="656EA226" w14:textId="08518ABD"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71,443 </w:t>
            </w:r>
          </w:p>
        </w:tc>
      </w:tr>
      <w:tr w:rsidR="00125C5D" w:rsidRPr="009E5255" w14:paraId="06031649" w14:textId="77777777" w:rsidTr="00BB12EC">
        <w:trPr>
          <w:trHeight w:val="20"/>
        </w:trPr>
        <w:tc>
          <w:tcPr>
            <w:tcW w:w="2542" w:type="dxa"/>
            <w:shd w:val="clear" w:color="auto" w:fill="auto"/>
            <w:noWrap/>
            <w:vAlign w:val="bottom"/>
            <w:hideMark/>
          </w:tcPr>
          <w:p w14:paraId="66873CB9"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Bortezomib </w:t>
            </w:r>
          </w:p>
        </w:tc>
        <w:tc>
          <w:tcPr>
            <w:tcW w:w="2342" w:type="dxa"/>
            <w:shd w:val="clear" w:color="auto" w:fill="auto"/>
            <w:noWrap/>
            <w:hideMark/>
          </w:tcPr>
          <w:p w14:paraId="6D318269" w14:textId="42EF5F6D"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23,743 </w:t>
            </w:r>
          </w:p>
        </w:tc>
        <w:tc>
          <w:tcPr>
            <w:tcW w:w="2342" w:type="dxa"/>
            <w:shd w:val="clear" w:color="auto" w:fill="auto"/>
            <w:noWrap/>
            <w:hideMark/>
          </w:tcPr>
          <w:p w14:paraId="1F64E3FE" w14:textId="733ED36A"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04,091 </w:t>
            </w:r>
          </w:p>
        </w:tc>
        <w:tc>
          <w:tcPr>
            <w:tcW w:w="2343" w:type="dxa"/>
            <w:shd w:val="clear" w:color="auto" w:fill="auto"/>
            <w:noWrap/>
            <w:hideMark/>
          </w:tcPr>
          <w:p w14:paraId="7C8B45D6" w14:textId="08D4224D"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9,652 </w:t>
            </w:r>
          </w:p>
        </w:tc>
      </w:tr>
      <w:tr w:rsidR="00125C5D" w:rsidRPr="009E5255" w14:paraId="30288A98" w14:textId="77777777" w:rsidTr="00BB12EC">
        <w:trPr>
          <w:trHeight w:val="20"/>
        </w:trPr>
        <w:tc>
          <w:tcPr>
            <w:tcW w:w="2542" w:type="dxa"/>
            <w:shd w:val="clear" w:color="auto" w:fill="auto"/>
            <w:noWrap/>
            <w:vAlign w:val="bottom"/>
            <w:hideMark/>
          </w:tcPr>
          <w:p w14:paraId="3F7AA598"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Brentuximab Vedotin </w:t>
            </w:r>
          </w:p>
        </w:tc>
        <w:tc>
          <w:tcPr>
            <w:tcW w:w="2342" w:type="dxa"/>
            <w:shd w:val="clear" w:color="auto" w:fill="auto"/>
            <w:noWrap/>
            <w:hideMark/>
          </w:tcPr>
          <w:p w14:paraId="5F2F7F19" w14:textId="73CE5D87"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47,139 </w:t>
            </w:r>
          </w:p>
        </w:tc>
        <w:tc>
          <w:tcPr>
            <w:tcW w:w="2342" w:type="dxa"/>
            <w:shd w:val="clear" w:color="auto" w:fill="auto"/>
            <w:noWrap/>
            <w:hideMark/>
          </w:tcPr>
          <w:p w14:paraId="3C2BDBD7" w14:textId="0CB7F7F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66,735 </w:t>
            </w:r>
          </w:p>
        </w:tc>
        <w:tc>
          <w:tcPr>
            <w:tcW w:w="2343" w:type="dxa"/>
            <w:shd w:val="clear" w:color="auto" w:fill="auto"/>
            <w:noWrap/>
            <w:hideMark/>
          </w:tcPr>
          <w:p w14:paraId="799DA74F" w14:textId="5CDED880"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80,404 </w:t>
            </w:r>
          </w:p>
        </w:tc>
      </w:tr>
      <w:tr w:rsidR="00125C5D" w:rsidRPr="009E5255" w14:paraId="793DE43E" w14:textId="77777777" w:rsidTr="00BB12EC">
        <w:trPr>
          <w:trHeight w:val="20"/>
        </w:trPr>
        <w:tc>
          <w:tcPr>
            <w:tcW w:w="2542" w:type="dxa"/>
            <w:shd w:val="clear" w:color="auto" w:fill="auto"/>
            <w:noWrap/>
            <w:vAlign w:val="bottom"/>
            <w:hideMark/>
          </w:tcPr>
          <w:p w14:paraId="1E59BDAA"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Cabazitaxel </w:t>
            </w:r>
          </w:p>
        </w:tc>
        <w:tc>
          <w:tcPr>
            <w:tcW w:w="2342" w:type="dxa"/>
            <w:shd w:val="clear" w:color="auto" w:fill="auto"/>
            <w:noWrap/>
            <w:hideMark/>
          </w:tcPr>
          <w:p w14:paraId="73CDF16E" w14:textId="50C3AB1C"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771,857 </w:t>
            </w:r>
          </w:p>
        </w:tc>
        <w:tc>
          <w:tcPr>
            <w:tcW w:w="2342" w:type="dxa"/>
            <w:shd w:val="clear" w:color="auto" w:fill="auto"/>
            <w:noWrap/>
            <w:hideMark/>
          </w:tcPr>
          <w:p w14:paraId="3EB3FE86" w14:textId="6F22BE8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732,189 </w:t>
            </w:r>
          </w:p>
        </w:tc>
        <w:tc>
          <w:tcPr>
            <w:tcW w:w="2343" w:type="dxa"/>
            <w:shd w:val="clear" w:color="auto" w:fill="auto"/>
            <w:noWrap/>
            <w:hideMark/>
          </w:tcPr>
          <w:p w14:paraId="1A38345F" w14:textId="78C964DE"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9,668 </w:t>
            </w:r>
          </w:p>
        </w:tc>
      </w:tr>
      <w:tr w:rsidR="00125C5D" w:rsidRPr="009E5255" w14:paraId="38380921" w14:textId="77777777" w:rsidTr="00BB12EC">
        <w:trPr>
          <w:trHeight w:val="20"/>
        </w:trPr>
        <w:tc>
          <w:tcPr>
            <w:tcW w:w="2542" w:type="dxa"/>
            <w:shd w:val="clear" w:color="auto" w:fill="auto"/>
            <w:noWrap/>
            <w:vAlign w:val="bottom"/>
            <w:hideMark/>
          </w:tcPr>
          <w:p w14:paraId="566A2684"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Carboplatin </w:t>
            </w:r>
          </w:p>
        </w:tc>
        <w:tc>
          <w:tcPr>
            <w:tcW w:w="2342" w:type="dxa"/>
            <w:shd w:val="clear" w:color="auto" w:fill="auto"/>
            <w:noWrap/>
            <w:hideMark/>
          </w:tcPr>
          <w:p w14:paraId="415489DE" w14:textId="7AF64A48"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05,664,504 </w:t>
            </w:r>
          </w:p>
        </w:tc>
        <w:tc>
          <w:tcPr>
            <w:tcW w:w="2342" w:type="dxa"/>
            <w:shd w:val="clear" w:color="auto" w:fill="auto"/>
            <w:noWrap/>
            <w:hideMark/>
          </w:tcPr>
          <w:p w14:paraId="6339E369" w14:textId="0D7E5C9F"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06,423,936 </w:t>
            </w:r>
          </w:p>
        </w:tc>
        <w:tc>
          <w:tcPr>
            <w:tcW w:w="2343" w:type="dxa"/>
            <w:shd w:val="clear" w:color="auto" w:fill="auto"/>
            <w:noWrap/>
            <w:hideMark/>
          </w:tcPr>
          <w:p w14:paraId="3ED62436" w14:textId="6BCEC294"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759,432 </w:t>
            </w:r>
          </w:p>
        </w:tc>
      </w:tr>
      <w:tr w:rsidR="00125C5D" w:rsidRPr="009E5255" w14:paraId="5353BCBC" w14:textId="77777777" w:rsidTr="00BB12EC">
        <w:trPr>
          <w:trHeight w:val="20"/>
        </w:trPr>
        <w:tc>
          <w:tcPr>
            <w:tcW w:w="2542" w:type="dxa"/>
            <w:shd w:val="clear" w:color="auto" w:fill="auto"/>
            <w:noWrap/>
            <w:vAlign w:val="bottom"/>
            <w:hideMark/>
          </w:tcPr>
          <w:p w14:paraId="58C304D6"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Carfilzomib </w:t>
            </w:r>
          </w:p>
        </w:tc>
        <w:tc>
          <w:tcPr>
            <w:tcW w:w="2342" w:type="dxa"/>
            <w:shd w:val="clear" w:color="auto" w:fill="auto"/>
            <w:noWrap/>
            <w:hideMark/>
          </w:tcPr>
          <w:p w14:paraId="4C9D7B61" w14:textId="33833CF4"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6,139,928 </w:t>
            </w:r>
          </w:p>
        </w:tc>
        <w:tc>
          <w:tcPr>
            <w:tcW w:w="2342" w:type="dxa"/>
            <w:shd w:val="clear" w:color="auto" w:fill="auto"/>
            <w:noWrap/>
            <w:hideMark/>
          </w:tcPr>
          <w:p w14:paraId="509318D2" w14:textId="6B24DE5A"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6,663,684 </w:t>
            </w:r>
          </w:p>
        </w:tc>
        <w:tc>
          <w:tcPr>
            <w:tcW w:w="2343" w:type="dxa"/>
            <w:shd w:val="clear" w:color="auto" w:fill="auto"/>
            <w:noWrap/>
            <w:hideMark/>
          </w:tcPr>
          <w:p w14:paraId="362C0F4D" w14:textId="5BFD641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523,756 </w:t>
            </w:r>
          </w:p>
        </w:tc>
      </w:tr>
      <w:tr w:rsidR="00125C5D" w:rsidRPr="009E5255" w14:paraId="7A17A01F" w14:textId="77777777" w:rsidTr="00BB12EC">
        <w:trPr>
          <w:trHeight w:val="20"/>
        </w:trPr>
        <w:tc>
          <w:tcPr>
            <w:tcW w:w="2542" w:type="dxa"/>
            <w:shd w:val="clear" w:color="auto" w:fill="auto"/>
            <w:noWrap/>
            <w:vAlign w:val="bottom"/>
            <w:hideMark/>
          </w:tcPr>
          <w:p w14:paraId="4E7C683D"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Cetuximab </w:t>
            </w:r>
          </w:p>
        </w:tc>
        <w:tc>
          <w:tcPr>
            <w:tcW w:w="2342" w:type="dxa"/>
            <w:shd w:val="clear" w:color="auto" w:fill="auto"/>
            <w:noWrap/>
            <w:hideMark/>
          </w:tcPr>
          <w:p w14:paraId="15B7D43D" w14:textId="31BF2E3B"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0,008,796 </w:t>
            </w:r>
          </w:p>
        </w:tc>
        <w:tc>
          <w:tcPr>
            <w:tcW w:w="2342" w:type="dxa"/>
            <w:shd w:val="clear" w:color="auto" w:fill="auto"/>
            <w:noWrap/>
            <w:hideMark/>
          </w:tcPr>
          <w:p w14:paraId="4855E71A" w14:textId="3038BB2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1,630,963 </w:t>
            </w:r>
          </w:p>
        </w:tc>
        <w:tc>
          <w:tcPr>
            <w:tcW w:w="2343" w:type="dxa"/>
            <w:shd w:val="clear" w:color="auto" w:fill="auto"/>
            <w:noWrap/>
            <w:hideMark/>
          </w:tcPr>
          <w:p w14:paraId="228F9A1A" w14:textId="62FE6E58"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1,622,167 </w:t>
            </w:r>
          </w:p>
        </w:tc>
      </w:tr>
      <w:tr w:rsidR="00125C5D" w:rsidRPr="009E5255" w14:paraId="0233921C" w14:textId="77777777" w:rsidTr="00BB12EC">
        <w:trPr>
          <w:trHeight w:val="20"/>
        </w:trPr>
        <w:tc>
          <w:tcPr>
            <w:tcW w:w="2542" w:type="dxa"/>
            <w:shd w:val="clear" w:color="auto" w:fill="auto"/>
            <w:noWrap/>
            <w:vAlign w:val="bottom"/>
            <w:hideMark/>
          </w:tcPr>
          <w:p w14:paraId="7766CCCE"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Cisplatin </w:t>
            </w:r>
          </w:p>
        </w:tc>
        <w:tc>
          <w:tcPr>
            <w:tcW w:w="2342" w:type="dxa"/>
            <w:shd w:val="clear" w:color="auto" w:fill="auto"/>
            <w:noWrap/>
            <w:hideMark/>
          </w:tcPr>
          <w:p w14:paraId="3DCBEB4E" w14:textId="760DE18E"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1,033,151 </w:t>
            </w:r>
          </w:p>
        </w:tc>
        <w:tc>
          <w:tcPr>
            <w:tcW w:w="2342" w:type="dxa"/>
            <w:shd w:val="clear" w:color="auto" w:fill="auto"/>
            <w:noWrap/>
            <w:hideMark/>
          </w:tcPr>
          <w:p w14:paraId="530EDB8A" w14:textId="5AFAD8D6"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0,464,249 </w:t>
            </w:r>
          </w:p>
        </w:tc>
        <w:tc>
          <w:tcPr>
            <w:tcW w:w="2343" w:type="dxa"/>
            <w:shd w:val="clear" w:color="auto" w:fill="auto"/>
            <w:noWrap/>
            <w:hideMark/>
          </w:tcPr>
          <w:p w14:paraId="7C090C8E" w14:textId="70F557F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568,902 </w:t>
            </w:r>
          </w:p>
        </w:tc>
      </w:tr>
      <w:tr w:rsidR="00125C5D" w:rsidRPr="009E5255" w14:paraId="778B14E4" w14:textId="77777777" w:rsidTr="00BB12EC">
        <w:trPr>
          <w:trHeight w:val="20"/>
        </w:trPr>
        <w:tc>
          <w:tcPr>
            <w:tcW w:w="2542" w:type="dxa"/>
            <w:shd w:val="clear" w:color="auto" w:fill="auto"/>
            <w:noWrap/>
            <w:vAlign w:val="bottom"/>
            <w:hideMark/>
          </w:tcPr>
          <w:p w14:paraId="0F78ECA7"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Cladribine </w:t>
            </w:r>
          </w:p>
        </w:tc>
        <w:tc>
          <w:tcPr>
            <w:tcW w:w="2342" w:type="dxa"/>
            <w:shd w:val="clear" w:color="auto" w:fill="auto"/>
            <w:noWrap/>
            <w:hideMark/>
          </w:tcPr>
          <w:p w14:paraId="2D1B8A27" w14:textId="7D90DF72"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3,069 </w:t>
            </w:r>
          </w:p>
        </w:tc>
        <w:tc>
          <w:tcPr>
            <w:tcW w:w="2342" w:type="dxa"/>
            <w:shd w:val="clear" w:color="auto" w:fill="auto"/>
            <w:noWrap/>
            <w:hideMark/>
          </w:tcPr>
          <w:p w14:paraId="148FCF97" w14:textId="579DE236"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4,217 </w:t>
            </w:r>
          </w:p>
        </w:tc>
        <w:tc>
          <w:tcPr>
            <w:tcW w:w="2343" w:type="dxa"/>
            <w:shd w:val="clear" w:color="auto" w:fill="auto"/>
            <w:noWrap/>
            <w:hideMark/>
          </w:tcPr>
          <w:p w14:paraId="6C1B8A07" w14:textId="0916593C"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8,852 </w:t>
            </w:r>
          </w:p>
        </w:tc>
      </w:tr>
      <w:tr w:rsidR="00125C5D" w:rsidRPr="009E5255" w14:paraId="032013CB" w14:textId="77777777" w:rsidTr="00BB12EC">
        <w:trPr>
          <w:trHeight w:val="20"/>
        </w:trPr>
        <w:tc>
          <w:tcPr>
            <w:tcW w:w="2542" w:type="dxa"/>
            <w:shd w:val="clear" w:color="auto" w:fill="auto"/>
            <w:noWrap/>
            <w:vAlign w:val="bottom"/>
            <w:hideMark/>
          </w:tcPr>
          <w:p w14:paraId="2DAD73D4"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Cyclophosphamide </w:t>
            </w:r>
          </w:p>
        </w:tc>
        <w:tc>
          <w:tcPr>
            <w:tcW w:w="2342" w:type="dxa"/>
            <w:shd w:val="clear" w:color="auto" w:fill="auto"/>
            <w:noWrap/>
            <w:hideMark/>
          </w:tcPr>
          <w:p w14:paraId="72414F60" w14:textId="361D3EF8"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96,297,504 </w:t>
            </w:r>
          </w:p>
        </w:tc>
        <w:tc>
          <w:tcPr>
            <w:tcW w:w="2342" w:type="dxa"/>
            <w:shd w:val="clear" w:color="auto" w:fill="auto"/>
            <w:noWrap/>
            <w:hideMark/>
          </w:tcPr>
          <w:p w14:paraId="4E8EFB07" w14:textId="3E4D0A36"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43,640 </w:t>
            </w:r>
          </w:p>
        </w:tc>
        <w:tc>
          <w:tcPr>
            <w:tcW w:w="2343" w:type="dxa"/>
            <w:shd w:val="clear" w:color="auto" w:fill="auto"/>
            <w:noWrap/>
            <w:hideMark/>
          </w:tcPr>
          <w:p w14:paraId="5E411DC6" w14:textId="4FC61102"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96,053,864 </w:t>
            </w:r>
          </w:p>
        </w:tc>
      </w:tr>
      <w:tr w:rsidR="00125C5D" w:rsidRPr="009E5255" w14:paraId="045E9FC6" w14:textId="77777777" w:rsidTr="00BB12EC">
        <w:trPr>
          <w:trHeight w:val="20"/>
        </w:trPr>
        <w:tc>
          <w:tcPr>
            <w:tcW w:w="2542" w:type="dxa"/>
            <w:shd w:val="clear" w:color="auto" w:fill="auto"/>
            <w:noWrap/>
            <w:vAlign w:val="bottom"/>
            <w:hideMark/>
          </w:tcPr>
          <w:p w14:paraId="00A40494"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Cytarabine </w:t>
            </w:r>
          </w:p>
        </w:tc>
        <w:tc>
          <w:tcPr>
            <w:tcW w:w="2342" w:type="dxa"/>
            <w:shd w:val="clear" w:color="auto" w:fill="auto"/>
            <w:noWrap/>
            <w:hideMark/>
          </w:tcPr>
          <w:p w14:paraId="2F504D3A" w14:textId="71D6AE3A"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94,803,360 </w:t>
            </w:r>
          </w:p>
        </w:tc>
        <w:tc>
          <w:tcPr>
            <w:tcW w:w="2342" w:type="dxa"/>
            <w:shd w:val="clear" w:color="auto" w:fill="auto"/>
            <w:noWrap/>
            <w:hideMark/>
          </w:tcPr>
          <w:p w14:paraId="36AF8208" w14:textId="5D2EEF92"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51,915,139 </w:t>
            </w:r>
          </w:p>
        </w:tc>
        <w:tc>
          <w:tcPr>
            <w:tcW w:w="2343" w:type="dxa"/>
            <w:shd w:val="clear" w:color="auto" w:fill="auto"/>
            <w:noWrap/>
            <w:hideMark/>
          </w:tcPr>
          <w:p w14:paraId="061C3D0C" w14:textId="41C88A7C"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42,888,221 </w:t>
            </w:r>
          </w:p>
        </w:tc>
      </w:tr>
      <w:tr w:rsidR="00125C5D" w:rsidRPr="009E5255" w14:paraId="4C19CB71" w14:textId="77777777" w:rsidTr="00BB12EC">
        <w:trPr>
          <w:trHeight w:val="20"/>
        </w:trPr>
        <w:tc>
          <w:tcPr>
            <w:tcW w:w="2542" w:type="dxa"/>
            <w:shd w:val="clear" w:color="auto" w:fill="auto"/>
            <w:noWrap/>
            <w:vAlign w:val="bottom"/>
            <w:hideMark/>
          </w:tcPr>
          <w:p w14:paraId="3D241B10"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Docetaxel </w:t>
            </w:r>
          </w:p>
        </w:tc>
        <w:tc>
          <w:tcPr>
            <w:tcW w:w="2342" w:type="dxa"/>
            <w:shd w:val="clear" w:color="auto" w:fill="auto"/>
            <w:noWrap/>
            <w:hideMark/>
          </w:tcPr>
          <w:p w14:paraId="2D2F0E21" w14:textId="4AF09E60"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3,745,911 </w:t>
            </w:r>
          </w:p>
        </w:tc>
        <w:tc>
          <w:tcPr>
            <w:tcW w:w="2342" w:type="dxa"/>
            <w:shd w:val="clear" w:color="auto" w:fill="auto"/>
            <w:noWrap/>
            <w:hideMark/>
          </w:tcPr>
          <w:p w14:paraId="013DCF40" w14:textId="5FA6343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4,212,613 </w:t>
            </w:r>
          </w:p>
        </w:tc>
        <w:tc>
          <w:tcPr>
            <w:tcW w:w="2343" w:type="dxa"/>
            <w:shd w:val="clear" w:color="auto" w:fill="auto"/>
            <w:noWrap/>
            <w:hideMark/>
          </w:tcPr>
          <w:p w14:paraId="3B4473C3" w14:textId="16DB798C"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466,702 </w:t>
            </w:r>
          </w:p>
        </w:tc>
      </w:tr>
      <w:tr w:rsidR="00125C5D" w:rsidRPr="009E5255" w14:paraId="29A55253" w14:textId="77777777" w:rsidTr="00BB12EC">
        <w:trPr>
          <w:trHeight w:val="20"/>
        </w:trPr>
        <w:tc>
          <w:tcPr>
            <w:tcW w:w="2542" w:type="dxa"/>
            <w:shd w:val="clear" w:color="auto" w:fill="auto"/>
            <w:noWrap/>
            <w:vAlign w:val="bottom"/>
            <w:hideMark/>
          </w:tcPr>
          <w:p w14:paraId="149E9DEC"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Doxorubicin </w:t>
            </w:r>
          </w:p>
        </w:tc>
        <w:tc>
          <w:tcPr>
            <w:tcW w:w="2342" w:type="dxa"/>
            <w:shd w:val="clear" w:color="auto" w:fill="auto"/>
            <w:noWrap/>
            <w:hideMark/>
          </w:tcPr>
          <w:p w14:paraId="241D217B" w14:textId="3877A46A"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6,881,216 </w:t>
            </w:r>
          </w:p>
        </w:tc>
        <w:tc>
          <w:tcPr>
            <w:tcW w:w="2342" w:type="dxa"/>
            <w:shd w:val="clear" w:color="auto" w:fill="auto"/>
            <w:noWrap/>
            <w:hideMark/>
          </w:tcPr>
          <w:p w14:paraId="0C9A2EBF" w14:textId="3D11C80A"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4,488,418 </w:t>
            </w:r>
          </w:p>
        </w:tc>
        <w:tc>
          <w:tcPr>
            <w:tcW w:w="2343" w:type="dxa"/>
            <w:shd w:val="clear" w:color="auto" w:fill="auto"/>
            <w:noWrap/>
            <w:hideMark/>
          </w:tcPr>
          <w:p w14:paraId="12001EAB" w14:textId="5DEF7C32"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392,798 </w:t>
            </w:r>
          </w:p>
        </w:tc>
      </w:tr>
      <w:tr w:rsidR="00125C5D" w:rsidRPr="009E5255" w14:paraId="146EE2C7" w14:textId="77777777" w:rsidTr="00BB12EC">
        <w:trPr>
          <w:trHeight w:val="20"/>
        </w:trPr>
        <w:tc>
          <w:tcPr>
            <w:tcW w:w="2542" w:type="dxa"/>
            <w:shd w:val="clear" w:color="auto" w:fill="auto"/>
            <w:noWrap/>
            <w:vAlign w:val="bottom"/>
            <w:hideMark/>
          </w:tcPr>
          <w:p w14:paraId="46540994"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Durvalumab </w:t>
            </w:r>
          </w:p>
        </w:tc>
        <w:tc>
          <w:tcPr>
            <w:tcW w:w="2342" w:type="dxa"/>
            <w:shd w:val="clear" w:color="auto" w:fill="auto"/>
            <w:noWrap/>
            <w:hideMark/>
          </w:tcPr>
          <w:p w14:paraId="21003AEC" w14:textId="0A2C4B0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6,582,718 </w:t>
            </w:r>
          </w:p>
        </w:tc>
        <w:tc>
          <w:tcPr>
            <w:tcW w:w="2342" w:type="dxa"/>
            <w:shd w:val="clear" w:color="auto" w:fill="auto"/>
            <w:noWrap/>
            <w:hideMark/>
          </w:tcPr>
          <w:p w14:paraId="20E14681" w14:textId="7CF1793D"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7,199,418 </w:t>
            </w:r>
          </w:p>
        </w:tc>
        <w:tc>
          <w:tcPr>
            <w:tcW w:w="2343" w:type="dxa"/>
            <w:shd w:val="clear" w:color="auto" w:fill="auto"/>
            <w:noWrap/>
            <w:hideMark/>
          </w:tcPr>
          <w:p w14:paraId="7D5A8360" w14:textId="61D55D4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616,700 </w:t>
            </w:r>
          </w:p>
        </w:tc>
      </w:tr>
      <w:tr w:rsidR="00125C5D" w:rsidRPr="009E5255" w14:paraId="3DA9B58D" w14:textId="77777777" w:rsidTr="00BB12EC">
        <w:trPr>
          <w:trHeight w:val="20"/>
        </w:trPr>
        <w:tc>
          <w:tcPr>
            <w:tcW w:w="2542" w:type="dxa"/>
            <w:shd w:val="clear" w:color="auto" w:fill="auto"/>
            <w:noWrap/>
            <w:vAlign w:val="bottom"/>
            <w:hideMark/>
          </w:tcPr>
          <w:p w14:paraId="7CFEAB28"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Epirubicin </w:t>
            </w:r>
          </w:p>
        </w:tc>
        <w:tc>
          <w:tcPr>
            <w:tcW w:w="2342" w:type="dxa"/>
            <w:shd w:val="clear" w:color="auto" w:fill="auto"/>
            <w:noWrap/>
            <w:hideMark/>
          </w:tcPr>
          <w:p w14:paraId="50F90694" w14:textId="0A4481C4"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974,820 </w:t>
            </w:r>
          </w:p>
        </w:tc>
        <w:tc>
          <w:tcPr>
            <w:tcW w:w="2342" w:type="dxa"/>
            <w:shd w:val="clear" w:color="auto" w:fill="auto"/>
            <w:noWrap/>
            <w:hideMark/>
          </w:tcPr>
          <w:p w14:paraId="7C7E4F14" w14:textId="1C85FC57"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956,989 </w:t>
            </w:r>
          </w:p>
        </w:tc>
        <w:tc>
          <w:tcPr>
            <w:tcW w:w="2343" w:type="dxa"/>
            <w:shd w:val="clear" w:color="auto" w:fill="auto"/>
            <w:noWrap/>
            <w:hideMark/>
          </w:tcPr>
          <w:p w14:paraId="14ACA103" w14:textId="1A54A0B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7,831 </w:t>
            </w:r>
          </w:p>
        </w:tc>
      </w:tr>
      <w:tr w:rsidR="00125C5D" w:rsidRPr="009E5255" w14:paraId="64F397C9" w14:textId="77777777" w:rsidTr="00BB12EC">
        <w:trPr>
          <w:trHeight w:val="20"/>
        </w:trPr>
        <w:tc>
          <w:tcPr>
            <w:tcW w:w="2542" w:type="dxa"/>
            <w:shd w:val="clear" w:color="auto" w:fill="auto"/>
            <w:noWrap/>
            <w:vAlign w:val="bottom"/>
            <w:hideMark/>
          </w:tcPr>
          <w:p w14:paraId="32A6A450"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Eribulin </w:t>
            </w:r>
          </w:p>
        </w:tc>
        <w:tc>
          <w:tcPr>
            <w:tcW w:w="2342" w:type="dxa"/>
            <w:shd w:val="clear" w:color="auto" w:fill="auto"/>
            <w:noWrap/>
            <w:hideMark/>
          </w:tcPr>
          <w:p w14:paraId="3DFA4C7B" w14:textId="541B3A50"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53,109 </w:t>
            </w:r>
          </w:p>
        </w:tc>
        <w:tc>
          <w:tcPr>
            <w:tcW w:w="2342" w:type="dxa"/>
            <w:shd w:val="clear" w:color="auto" w:fill="auto"/>
            <w:noWrap/>
            <w:hideMark/>
          </w:tcPr>
          <w:p w14:paraId="4654E619" w14:textId="0F36B48C"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68,748 </w:t>
            </w:r>
          </w:p>
        </w:tc>
        <w:tc>
          <w:tcPr>
            <w:tcW w:w="2343" w:type="dxa"/>
            <w:shd w:val="clear" w:color="auto" w:fill="auto"/>
            <w:noWrap/>
            <w:hideMark/>
          </w:tcPr>
          <w:p w14:paraId="420C17A3" w14:textId="164C2710"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15,639 </w:t>
            </w:r>
          </w:p>
        </w:tc>
      </w:tr>
      <w:tr w:rsidR="00125C5D" w:rsidRPr="009E5255" w14:paraId="32B575C9" w14:textId="77777777" w:rsidTr="00BB12EC">
        <w:trPr>
          <w:trHeight w:val="20"/>
        </w:trPr>
        <w:tc>
          <w:tcPr>
            <w:tcW w:w="2542" w:type="dxa"/>
            <w:shd w:val="clear" w:color="auto" w:fill="auto"/>
            <w:noWrap/>
            <w:vAlign w:val="bottom"/>
            <w:hideMark/>
          </w:tcPr>
          <w:p w14:paraId="7012F679" w14:textId="382E610E"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Etoposide</w:t>
            </w:r>
          </w:p>
        </w:tc>
        <w:tc>
          <w:tcPr>
            <w:tcW w:w="2342" w:type="dxa"/>
            <w:shd w:val="clear" w:color="auto" w:fill="auto"/>
            <w:noWrap/>
            <w:hideMark/>
          </w:tcPr>
          <w:p w14:paraId="228674D9" w14:textId="05380A82"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7,203,332 </w:t>
            </w:r>
          </w:p>
        </w:tc>
        <w:tc>
          <w:tcPr>
            <w:tcW w:w="2342" w:type="dxa"/>
            <w:shd w:val="clear" w:color="auto" w:fill="auto"/>
            <w:noWrap/>
            <w:hideMark/>
          </w:tcPr>
          <w:p w14:paraId="1B3D6A19" w14:textId="2D72B68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8,449,390 </w:t>
            </w:r>
          </w:p>
        </w:tc>
        <w:tc>
          <w:tcPr>
            <w:tcW w:w="2343" w:type="dxa"/>
            <w:shd w:val="clear" w:color="auto" w:fill="auto"/>
            <w:noWrap/>
            <w:hideMark/>
          </w:tcPr>
          <w:p w14:paraId="1E1BFC94" w14:textId="6E92C58C"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8,753,942 </w:t>
            </w:r>
          </w:p>
        </w:tc>
      </w:tr>
      <w:tr w:rsidR="00125C5D" w:rsidRPr="009E5255" w14:paraId="357FD4C7" w14:textId="77777777" w:rsidTr="00BB12EC">
        <w:trPr>
          <w:trHeight w:val="20"/>
        </w:trPr>
        <w:tc>
          <w:tcPr>
            <w:tcW w:w="2542" w:type="dxa"/>
            <w:shd w:val="clear" w:color="auto" w:fill="auto"/>
            <w:noWrap/>
            <w:vAlign w:val="bottom"/>
            <w:hideMark/>
          </w:tcPr>
          <w:p w14:paraId="76746673"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Fludarabine </w:t>
            </w:r>
          </w:p>
        </w:tc>
        <w:tc>
          <w:tcPr>
            <w:tcW w:w="2342" w:type="dxa"/>
            <w:shd w:val="clear" w:color="auto" w:fill="auto"/>
            <w:noWrap/>
            <w:hideMark/>
          </w:tcPr>
          <w:p w14:paraId="6A8B4016" w14:textId="294B9414"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247,097 </w:t>
            </w:r>
          </w:p>
        </w:tc>
        <w:tc>
          <w:tcPr>
            <w:tcW w:w="2342" w:type="dxa"/>
            <w:shd w:val="clear" w:color="auto" w:fill="auto"/>
            <w:noWrap/>
            <w:hideMark/>
          </w:tcPr>
          <w:p w14:paraId="7B268500" w14:textId="6C56A0FD"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617,010 </w:t>
            </w:r>
          </w:p>
        </w:tc>
        <w:tc>
          <w:tcPr>
            <w:tcW w:w="2343" w:type="dxa"/>
            <w:shd w:val="clear" w:color="auto" w:fill="auto"/>
            <w:noWrap/>
            <w:hideMark/>
          </w:tcPr>
          <w:p w14:paraId="0FC93841" w14:textId="6F7E2B8F"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630,087 </w:t>
            </w:r>
          </w:p>
        </w:tc>
      </w:tr>
      <w:tr w:rsidR="00125C5D" w:rsidRPr="009E5255" w14:paraId="5F48C8B3" w14:textId="77777777" w:rsidTr="00BB12EC">
        <w:trPr>
          <w:trHeight w:val="20"/>
        </w:trPr>
        <w:tc>
          <w:tcPr>
            <w:tcW w:w="2542" w:type="dxa"/>
            <w:shd w:val="clear" w:color="auto" w:fill="auto"/>
            <w:noWrap/>
            <w:vAlign w:val="bottom"/>
            <w:hideMark/>
          </w:tcPr>
          <w:p w14:paraId="0412B4DB"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Fotemustine </w:t>
            </w:r>
          </w:p>
        </w:tc>
        <w:tc>
          <w:tcPr>
            <w:tcW w:w="2342" w:type="dxa"/>
            <w:shd w:val="clear" w:color="auto" w:fill="auto"/>
            <w:noWrap/>
            <w:hideMark/>
          </w:tcPr>
          <w:p w14:paraId="5CB0F1E0" w14:textId="548FA754"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452,928,256 </w:t>
            </w:r>
          </w:p>
        </w:tc>
        <w:tc>
          <w:tcPr>
            <w:tcW w:w="2342" w:type="dxa"/>
            <w:shd w:val="clear" w:color="auto" w:fill="auto"/>
            <w:noWrap/>
            <w:hideMark/>
          </w:tcPr>
          <w:p w14:paraId="0B3C00AF" w14:textId="4923C02A"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652,997,600 </w:t>
            </w:r>
          </w:p>
        </w:tc>
        <w:tc>
          <w:tcPr>
            <w:tcW w:w="2343" w:type="dxa"/>
            <w:shd w:val="clear" w:color="auto" w:fill="auto"/>
            <w:noWrap/>
            <w:hideMark/>
          </w:tcPr>
          <w:p w14:paraId="17F2F90B" w14:textId="5CE7042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799,930,656 </w:t>
            </w:r>
          </w:p>
        </w:tc>
      </w:tr>
      <w:tr w:rsidR="00125C5D" w:rsidRPr="009E5255" w14:paraId="53DFD761" w14:textId="77777777" w:rsidTr="00BB12EC">
        <w:trPr>
          <w:trHeight w:val="20"/>
        </w:trPr>
        <w:tc>
          <w:tcPr>
            <w:tcW w:w="2542" w:type="dxa"/>
            <w:shd w:val="clear" w:color="auto" w:fill="auto"/>
            <w:noWrap/>
            <w:vAlign w:val="bottom"/>
            <w:hideMark/>
          </w:tcPr>
          <w:p w14:paraId="06487397"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Gemcitabine </w:t>
            </w:r>
          </w:p>
        </w:tc>
        <w:tc>
          <w:tcPr>
            <w:tcW w:w="2342" w:type="dxa"/>
            <w:shd w:val="clear" w:color="auto" w:fill="auto"/>
            <w:noWrap/>
            <w:hideMark/>
          </w:tcPr>
          <w:p w14:paraId="2487254C" w14:textId="1DD9DB65"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58,895 </w:t>
            </w:r>
          </w:p>
        </w:tc>
        <w:tc>
          <w:tcPr>
            <w:tcW w:w="2342" w:type="dxa"/>
            <w:shd w:val="clear" w:color="auto" w:fill="auto"/>
            <w:noWrap/>
            <w:hideMark/>
          </w:tcPr>
          <w:p w14:paraId="6FAEAC59" w14:textId="449592ED"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0,585 </w:t>
            </w:r>
          </w:p>
        </w:tc>
        <w:tc>
          <w:tcPr>
            <w:tcW w:w="2343" w:type="dxa"/>
            <w:shd w:val="clear" w:color="auto" w:fill="auto"/>
            <w:noWrap/>
            <w:hideMark/>
          </w:tcPr>
          <w:p w14:paraId="1B16C713" w14:textId="5F5CA1C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8,310 </w:t>
            </w:r>
          </w:p>
        </w:tc>
      </w:tr>
      <w:tr w:rsidR="00125C5D" w:rsidRPr="009E5255" w14:paraId="6AAF95CE" w14:textId="77777777" w:rsidTr="00BB12EC">
        <w:trPr>
          <w:trHeight w:val="20"/>
        </w:trPr>
        <w:tc>
          <w:tcPr>
            <w:tcW w:w="2542" w:type="dxa"/>
            <w:shd w:val="clear" w:color="auto" w:fill="auto"/>
            <w:noWrap/>
            <w:vAlign w:val="bottom"/>
            <w:hideMark/>
          </w:tcPr>
          <w:p w14:paraId="4D5675E9"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Idarubicin </w:t>
            </w:r>
          </w:p>
        </w:tc>
        <w:tc>
          <w:tcPr>
            <w:tcW w:w="2342" w:type="dxa"/>
            <w:shd w:val="clear" w:color="auto" w:fill="auto"/>
            <w:noWrap/>
            <w:hideMark/>
          </w:tcPr>
          <w:p w14:paraId="08F6450A" w14:textId="0DE89FAE"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73,290,848 </w:t>
            </w:r>
          </w:p>
        </w:tc>
        <w:tc>
          <w:tcPr>
            <w:tcW w:w="2342" w:type="dxa"/>
            <w:shd w:val="clear" w:color="auto" w:fill="auto"/>
            <w:noWrap/>
            <w:hideMark/>
          </w:tcPr>
          <w:p w14:paraId="6AC3387E" w14:textId="0267051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00,737,696 </w:t>
            </w:r>
          </w:p>
        </w:tc>
        <w:tc>
          <w:tcPr>
            <w:tcW w:w="2343" w:type="dxa"/>
            <w:shd w:val="clear" w:color="auto" w:fill="auto"/>
            <w:noWrap/>
            <w:hideMark/>
          </w:tcPr>
          <w:p w14:paraId="5E5B2BE3" w14:textId="0DB85555"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27,446,848 </w:t>
            </w:r>
          </w:p>
        </w:tc>
      </w:tr>
      <w:tr w:rsidR="00125C5D" w:rsidRPr="009E5255" w14:paraId="757BB49E" w14:textId="77777777" w:rsidTr="00BB12EC">
        <w:trPr>
          <w:trHeight w:val="20"/>
        </w:trPr>
        <w:tc>
          <w:tcPr>
            <w:tcW w:w="2542" w:type="dxa"/>
            <w:shd w:val="clear" w:color="auto" w:fill="auto"/>
            <w:noWrap/>
            <w:vAlign w:val="bottom"/>
            <w:hideMark/>
          </w:tcPr>
          <w:p w14:paraId="6D12E0B7"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Ifosfamide </w:t>
            </w:r>
          </w:p>
        </w:tc>
        <w:tc>
          <w:tcPr>
            <w:tcW w:w="2342" w:type="dxa"/>
            <w:shd w:val="clear" w:color="auto" w:fill="auto"/>
            <w:noWrap/>
            <w:hideMark/>
          </w:tcPr>
          <w:p w14:paraId="0843C75E" w14:textId="0467DFB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12,533 </w:t>
            </w:r>
          </w:p>
        </w:tc>
        <w:tc>
          <w:tcPr>
            <w:tcW w:w="2342" w:type="dxa"/>
            <w:shd w:val="clear" w:color="auto" w:fill="auto"/>
            <w:noWrap/>
            <w:hideMark/>
          </w:tcPr>
          <w:p w14:paraId="2B44106E" w14:textId="7D8E2F9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3,415 </w:t>
            </w:r>
          </w:p>
        </w:tc>
        <w:tc>
          <w:tcPr>
            <w:tcW w:w="2343" w:type="dxa"/>
            <w:shd w:val="clear" w:color="auto" w:fill="auto"/>
            <w:noWrap/>
            <w:hideMark/>
          </w:tcPr>
          <w:p w14:paraId="6D371709" w14:textId="44B126EC"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79,118 </w:t>
            </w:r>
          </w:p>
        </w:tc>
      </w:tr>
      <w:tr w:rsidR="00125C5D" w:rsidRPr="009E5255" w14:paraId="77629268" w14:textId="77777777" w:rsidTr="00BB12EC">
        <w:trPr>
          <w:trHeight w:val="20"/>
        </w:trPr>
        <w:tc>
          <w:tcPr>
            <w:tcW w:w="2542" w:type="dxa"/>
            <w:shd w:val="clear" w:color="auto" w:fill="auto"/>
            <w:noWrap/>
            <w:vAlign w:val="bottom"/>
            <w:hideMark/>
          </w:tcPr>
          <w:p w14:paraId="25CD1772" w14:textId="41522D1E"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Inot</w:t>
            </w:r>
            <w:r w:rsidR="00A272DF" w:rsidRPr="009E5255">
              <w:rPr>
                <w:rFonts w:asciiTheme="majorHAnsi" w:hAnsiTheme="majorHAnsi" w:cstheme="majorHAnsi"/>
              </w:rPr>
              <w:t>uzumab</w:t>
            </w:r>
            <w:r w:rsidRPr="009E5255">
              <w:rPr>
                <w:rFonts w:asciiTheme="majorHAnsi" w:hAnsiTheme="majorHAnsi" w:cstheme="majorHAnsi"/>
              </w:rPr>
              <w:t xml:space="preserve"> Ozogamicin (mcg)</w:t>
            </w:r>
          </w:p>
        </w:tc>
        <w:tc>
          <w:tcPr>
            <w:tcW w:w="2342" w:type="dxa"/>
            <w:shd w:val="clear" w:color="auto" w:fill="auto"/>
            <w:noWrap/>
            <w:hideMark/>
          </w:tcPr>
          <w:p w14:paraId="4809489B" w14:textId="369F4272"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97,552,552 </w:t>
            </w:r>
          </w:p>
        </w:tc>
        <w:tc>
          <w:tcPr>
            <w:tcW w:w="2342" w:type="dxa"/>
            <w:shd w:val="clear" w:color="auto" w:fill="auto"/>
            <w:noWrap/>
            <w:hideMark/>
          </w:tcPr>
          <w:p w14:paraId="27333422" w14:textId="1932AB70"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8,420 </w:t>
            </w:r>
          </w:p>
        </w:tc>
        <w:tc>
          <w:tcPr>
            <w:tcW w:w="2343" w:type="dxa"/>
            <w:shd w:val="clear" w:color="auto" w:fill="auto"/>
            <w:noWrap/>
            <w:hideMark/>
          </w:tcPr>
          <w:p w14:paraId="7263BD50" w14:textId="1C777D94"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97,504,132 </w:t>
            </w:r>
          </w:p>
        </w:tc>
      </w:tr>
      <w:tr w:rsidR="00125C5D" w:rsidRPr="009E5255" w14:paraId="3AB48EB1" w14:textId="77777777" w:rsidTr="00BB12EC">
        <w:trPr>
          <w:trHeight w:val="20"/>
        </w:trPr>
        <w:tc>
          <w:tcPr>
            <w:tcW w:w="2542" w:type="dxa"/>
            <w:shd w:val="clear" w:color="auto" w:fill="auto"/>
            <w:noWrap/>
            <w:vAlign w:val="bottom"/>
            <w:hideMark/>
          </w:tcPr>
          <w:p w14:paraId="1B9792CC"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Ipilimumab </w:t>
            </w:r>
          </w:p>
        </w:tc>
        <w:tc>
          <w:tcPr>
            <w:tcW w:w="2342" w:type="dxa"/>
            <w:shd w:val="clear" w:color="auto" w:fill="auto"/>
            <w:noWrap/>
            <w:hideMark/>
          </w:tcPr>
          <w:p w14:paraId="20E76F0F" w14:textId="78A0D9ED"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618,000 </w:t>
            </w:r>
          </w:p>
        </w:tc>
        <w:tc>
          <w:tcPr>
            <w:tcW w:w="2342" w:type="dxa"/>
            <w:shd w:val="clear" w:color="auto" w:fill="auto"/>
            <w:noWrap/>
            <w:hideMark/>
          </w:tcPr>
          <w:p w14:paraId="699C48D8" w14:textId="099C75A8"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16,663 </w:t>
            </w:r>
          </w:p>
        </w:tc>
        <w:tc>
          <w:tcPr>
            <w:tcW w:w="2343" w:type="dxa"/>
            <w:shd w:val="clear" w:color="auto" w:fill="auto"/>
            <w:noWrap/>
            <w:hideMark/>
          </w:tcPr>
          <w:p w14:paraId="2BA381BA" w14:textId="702AAC18"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01,337 </w:t>
            </w:r>
          </w:p>
        </w:tc>
      </w:tr>
      <w:tr w:rsidR="00125C5D" w:rsidRPr="009E5255" w14:paraId="183964DA" w14:textId="77777777" w:rsidTr="00BB12EC">
        <w:trPr>
          <w:trHeight w:val="20"/>
        </w:trPr>
        <w:tc>
          <w:tcPr>
            <w:tcW w:w="2542" w:type="dxa"/>
            <w:shd w:val="clear" w:color="auto" w:fill="auto"/>
            <w:noWrap/>
            <w:vAlign w:val="bottom"/>
            <w:hideMark/>
          </w:tcPr>
          <w:p w14:paraId="3BD2F923"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Irinotecan </w:t>
            </w:r>
          </w:p>
        </w:tc>
        <w:tc>
          <w:tcPr>
            <w:tcW w:w="2342" w:type="dxa"/>
            <w:shd w:val="clear" w:color="auto" w:fill="auto"/>
            <w:noWrap/>
            <w:hideMark/>
          </w:tcPr>
          <w:p w14:paraId="27AC8F94" w14:textId="4C335FB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636,977 </w:t>
            </w:r>
          </w:p>
        </w:tc>
        <w:tc>
          <w:tcPr>
            <w:tcW w:w="2342" w:type="dxa"/>
            <w:shd w:val="clear" w:color="auto" w:fill="auto"/>
            <w:noWrap/>
            <w:hideMark/>
          </w:tcPr>
          <w:p w14:paraId="220CEEC5" w14:textId="743540F2"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581,542 </w:t>
            </w:r>
          </w:p>
        </w:tc>
        <w:tc>
          <w:tcPr>
            <w:tcW w:w="2343" w:type="dxa"/>
            <w:shd w:val="clear" w:color="auto" w:fill="auto"/>
            <w:noWrap/>
            <w:hideMark/>
          </w:tcPr>
          <w:p w14:paraId="6530B269" w14:textId="1666CF6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55,435 </w:t>
            </w:r>
          </w:p>
        </w:tc>
      </w:tr>
      <w:tr w:rsidR="00125C5D" w:rsidRPr="009E5255" w14:paraId="61704129" w14:textId="77777777" w:rsidTr="00BB12EC">
        <w:trPr>
          <w:trHeight w:val="20"/>
        </w:trPr>
        <w:tc>
          <w:tcPr>
            <w:tcW w:w="2542" w:type="dxa"/>
            <w:shd w:val="clear" w:color="auto" w:fill="auto"/>
            <w:noWrap/>
            <w:vAlign w:val="bottom"/>
            <w:hideMark/>
          </w:tcPr>
          <w:p w14:paraId="6CDEB897"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Methotrexate </w:t>
            </w:r>
          </w:p>
        </w:tc>
        <w:tc>
          <w:tcPr>
            <w:tcW w:w="2342" w:type="dxa"/>
            <w:shd w:val="clear" w:color="auto" w:fill="auto"/>
            <w:noWrap/>
            <w:hideMark/>
          </w:tcPr>
          <w:p w14:paraId="375C57F1" w14:textId="70A28D1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2,759,464 </w:t>
            </w:r>
          </w:p>
        </w:tc>
        <w:tc>
          <w:tcPr>
            <w:tcW w:w="2342" w:type="dxa"/>
            <w:shd w:val="clear" w:color="auto" w:fill="auto"/>
            <w:noWrap/>
            <w:hideMark/>
          </w:tcPr>
          <w:p w14:paraId="6CA67F5B" w14:textId="635CD64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5,401,601 </w:t>
            </w:r>
          </w:p>
        </w:tc>
        <w:tc>
          <w:tcPr>
            <w:tcW w:w="2343" w:type="dxa"/>
            <w:shd w:val="clear" w:color="auto" w:fill="auto"/>
            <w:noWrap/>
            <w:hideMark/>
          </w:tcPr>
          <w:p w14:paraId="4A70B8D9" w14:textId="3294637C"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2,642,137 </w:t>
            </w:r>
          </w:p>
        </w:tc>
      </w:tr>
      <w:tr w:rsidR="00125C5D" w:rsidRPr="009E5255" w14:paraId="67397923" w14:textId="77777777" w:rsidTr="00BB12EC">
        <w:trPr>
          <w:trHeight w:val="20"/>
        </w:trPr>
        <w:tc>
          <w:tcPr>
            <w:tcW w:w="2542" w:type="dxa"/>
            <w:shd w:val="clear" w:color="auto" w:fill="auto"/>
            <w:noWrap/>
            <w:vAlign w:val="bottom"/>
            <w:hideMark/>
          </w:tcPr>
          <w:p w14:paraId="2A80A40D"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Nivolumab </w:t>
            </w:r>
          </w:p>
        </w:tc>
        <w:tc>
          <w:tcPr>
            <w:tcW w:w="2342" w:type="dxa"/>
            <w:shd w:val="clear" w:color="auto" w:fill="auto"/>
            <w:noWrap/>
            <w:hideMark/>
          </w:tcPr>
          <w:p w14:paraId="24225E9E" w14:textId="3C92B4A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22,988,792 </w:t>
            </w:r>
          </w:p>
        </w:tc>
        <w:tc>
          <w:tcPr>
            <w:tcW w:w="2342" w:type="dxa"/>
            <w:shd w:val="clear" w:color="auto" w:fill="auto"/>
            <w:noWrap/>
            <w:hideMark/>
          </w:tcPr>
          <w:p w14:paraId="55948959" w14:textId="4B9060AA"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959,345 </w:t>
            </w:r>
          </w:p>
        </w:tc>
        <w:tc>
          <w:tcPr>
            <w:tcW w:w="2343" w:type="dxa"/>
            <w:shd w:val="clear" w:color="auto" w:fill="auto"/>
            <w:noWrap/>
            <w:hideMark/>
          </w:tcPr>
          <w:p w14:paraId="3E65ECC8" w14:textId="31F0F986"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20,029,447 </w:t>
            </w:r>
          </w:p>
        </w:tc>
      </w:tr>
      <w:tr w:rsidR="00125C5D" w:rsidRPr="009E5255" w14:paraId="31C3A83F" w14:textId="77777777" w:rsidTr="00BB12EC">
        <w:trPr>
          <w:trHeight w:val="20"/>
        </w:trPr>
        <w:tc>
          <w:tcPr>
            <w:tcW w:w="2542" w:type="dxa"/>
            <w:shd w:val="clear" w:color="auto" w:fill="auto"/>
            <w:noWrap/>
            <w:vAlign w:val="bottom"/>
            <w:hideMark/>
          </w:tcPr>
          <w:p w14:paraId="22E934AB"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Obinutuzumab </w:t>
            </w:r>
          </w:p>
        </w:tc>
        <w:tc>
          <w:tcPr>
            <w:tcW w:w="2342" w:type="dxa"/>
            <w:shd w:val="clear" w:color="auto" w:fill="auto"/>
            <w:noWrap/>
            <w:hideMark/>
          </w:tcPr>
          <w:p w14:paraId="67964EBF" w14:textId="3E6DF73F"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7,350,228 </w:t>
            </w:r>
          </w:p>
        </w:tc>
        <w:tc>
          <w:tcPr>
            <w:tcW w:w="2342" w:type="dxa"/>
            <w:shd w:val="clear" w:color="auto" w:fill="auto"/>
            <w:noWrap/>
            <w:hideMark/>
          </w:tcPr>
          <w:p w14:paraId="0C57F24C" w14:textId="3F1A74CB"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7,905,374 </w:t>
            </w:r>
          </w:p>
        </w:tc>
        <w:tc>
          <w:tcPr>
            <w:tcW w:w="2343" w:type="dxa"/>
            <w:shd w:val="clear" w:color="auto" w:fill="auto"/>
            <w:noWrap/>
            <w:hideMark/>
          </w:tcPr>
          <w:p w14:paraId="24F6F938" w14:textId="04743D5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555,146 </w:t>
            </w:r>
          </w:p>
        </w:tc>
      </w:tr>
      <w:tr w:rsidR="00125C5D" w:rsidRPr="009E5255" w14:paraId="15BF332E" w14:textId="77777777" w:rsidTr="00BB12EC">
        <w:trPr>
          <w:trHeight w:val="20"/>
        </w:trPr>
        <w:tc>
          <w:tcPr>
            <w:tcW w:w="2542" w:type="dxa"/>
            <w:shd w:val="clear" w:color="auto" w:fill="auto"/>
            <w:noWrap/>
            <w:vAlign w:val="bottom"/>
            <w:hideMark/>
          </w:tcPr>
          <w:p w14:paraId="3A1A36A1"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Oxaliplatin </w:t>
            </w:r>
          </w:p>
        </w:tc>
        <w:tc>
          <w:tcPr>
            <w:tcW w:w="2342" w:type="dxa"/>
            <w:shd w:val="clear" w:color="auto" w:fill="auto"/>
            <w:noWrap/>
            <w:hideMark/>
          </w:tcPr>
          <w:p w14:paraId="1AAE8BBE" w14:textId="0244087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8,091,208 </w:t>
            </w:r>
          </w:p>
        </w:tc>
        <w:tc>
          <w:tcPr>
            <w:tcW w:w="2342" w:type="dxa"/>
            <w:shd w:val="clear" w:color="auto" w:fill="auto"/>
            <w:noWrap/>
            <w:hideMark/>
          </w:tcPr>
          <w:p w14:paraId="3533B5EA" w14:textId="03C80B6A"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8,881,804 </w:t>
            </w:r>
          </w:p>
        </w:tc>
        <w:tc>
          <w:tcPr>
            <w:tcW w:w="2343" w:type="dxa"/>
            <w:shd w:val="clear" w:color="auto" w:fill="auto"/>
            <w:noWrap/>
            <w:hideMark/>
          </w:tcPr>
          <w:p w14:paraId="1BD6AD33" w14:textId="0FC25EA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790,596 </w:t>
            </w:r>
          </w:p>
        </w:tc>
      </w:tr>
      <w:tr w:rsidR="00125C5D" w:rsidRPr="009E5255" w14:paraId="2A9CA338" w14:textId="77777777" w:rsidTr="00BB12EC">
        <w:trPr>
          <w:trHeight w:val="20"/>
        </w:trPr>
        <w:tc>
          <w:tcPr>
            <w:tcW w:w="2542" w:type="dxa"/>
            <w:shd w:val="clear" w:color="auto" w:fill="auto"/>
            <w:noWrap/>
            <w:vAlign w:val="bottom"/>
            <w:hideMark/>
          </w:tcPr>
          <w:p w14:paraId="631B2148"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Paclitaxel </w:t>
            </w:r>
          </w:p>
        </w:tc>
        <w:tc>
          <w:tcPr>
            <w:tcW w:w="2342" w:type="dxa"/>
            <w:shd w:val="clear" w:color="auto" w:fill="auto"/>
            <w:noWrap/>
            <w:hideMark/>
          </w:tcPr>
          <w:p w14:paraId="22D8C27E" w14:textId="1FAA644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1,287,560 </w:t>
            </w:r>
          </w:p>
        </w:tc>
        <w:tc>
          <w:tcPr>
            <w:tcW w:w="2342" w:type="dxa"/>
            <w:shd w:val="clear" w:color="auto" w:fill="auto"/>
            <w:noWrap/>
            <w:hideMark/>
          </w:tcPr>
          <w:p w14:paraId="70AA0E7F" w14:textId="0BB0D3FF"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32,960,396 </w:t>
            </w:r>
          </w:p>
        </w:tc>
        <w:tc>
          <w:tcPr>
            <w:tcW w:w="2343" w:type="dxa"/>
            <w:shd w:val="clear" w:color="auto" w:fill="auto"/>
            <w:noWrap/>
            <w:hideMark/>
          </w:tcPr>
          <w:p w14:paraId="46FB1D37" w14:textId="32A68EAC"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1,672,836 </w:t>
            </w:r>
          </w:p>
        </w:tc>
      </w:tr>
      <w:tr w:rsidR="00125C5D" w:rsidRPr="009E5255" w14:paraId="03FB6C6E" w14:textId="77777777" w:rsidTr="00BB12EC">
        <w:trPr>
          <w:trHeight w:val="20"/>
        </w:trPr>
        <w:tc>
          <w:tcPr>
            <w:tcW w:w="2542" w:type="dxa"/>
            <w:shd w:val="clear" w:color="auto" w:fill="auto"/>
            <w:noWrap/>
            <w:vAlign w:val="bottom"/>
            <w:hideMark/>
          </w:tcPr>
          <w:p w14:paraId="562E65D2"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Panitumumab </w:t>
            </w:r>
          </w:p>
        </w:tc>
        <w:tc>
          <w:tcPr>
            <w:tcW w:w="2342" w:type="dxa"/>
            <w:shd w:val="clear" w:color="auto" w:fill="auto"/>
            <w:noWrap/>
            <w:hideMark/>
          </w:tcPr>
          <w:p w14:paraId="4D051842" w14:textId="60E7668C"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65,617,936 </w:t>
            </w:r>
          </w:p>
        </w:tc>
        <w:tc>
          <w:tcPr>
            <w:tcW w:w="2342" w:type="dxa"/>
            <w:shd w:val="clear" w:color="auto" w:fill="auto"/>
            <w:noWrap/>
            <w:hideMark/>
          </w:tcPr>
          <w:p w14:paraId="57807630" w14:textId="0533D8AE"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55,384,634 </w:t>
            </w:r>
          </w:p>
        </w:tc>
        <w:tc>
          <w:tcPr>
            <w:tcW w:w="2343" w:type="dxa"/>
            <w:shd w:val="clear" w:color="auto" w:fill="auto"/>
            <w:noWrap/>
            <w:hideMark/>
          </w:tcPr>
          <w:p w14:paraId="764303F3" w14:textId="40239CB6"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0,233,302 </w:t>
            </w:r>
          </w:p>
        </w:tc>
      </w:tr>
      <w:tr w:rsidR="00125C5D" w:rsidRPr="009E5255" w14:paraId="11E565E8" w14:textId="77777777" w:rsidTr="00BB12EC">
        <w:trPr>
          <w:trHeight w:val="20"/>
        </w:trPr>
        <w:tc>
          <w:tcPr>
            <w:tcW w:w="2542" w:type="dxa"/>
            <w:shd w:val="clear" w:color="auto" w:fill="auto"/>
            <w:noWrap/>
            <w:vAlign w:val="bottom"/>
            <w:hideMark/>
          </w:tcPr>
          <w:p w14:paraId="5F7B61D8"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Pembrolizumab </w:t>
            </w:r>
          </w:p>
        </w:tc>
        <w:tc>
          <w:tcPr>
            <w:tcW w:w="2342" w:type="dxa"/>
            <w:shd w:val="clear" w:color="auto" w:fill="auto"/>
            <w:noWrap/>
            <w:hideMark/>
          </w:tcPr>
          <w:p w14:paraId="1B6589EA" w14:textId="75751F36"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9,232,200 </w:t>
            </w:r>
          </w:p>
        </w:tc>
        <w:tc>
          <w:tcPr>
            <w:tcW w:w="2342" w:type="dxa"/>
            <w:shd w:val="clear" w:color="auto" w:fill="auto"/>
            <w:noWrap/>
            <w:hideMark/>
          </w:tcPr>
          <w:p w14:paraId="2168A5CF" w14:textId="62719A8E"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9,821,022 </w:t>
            </w:r>
          </w:p>
        </w:tc>
        <w:tc>
          <w:tcPr>
            <w:tcW w:w="2343" w:type="dxa"/>
            <w:shd w:val="clear" w:color="auto" w:fill="auto"/>
            <w:noWrap/>
            <w:hideMark/>
          </w:tcPr>
          <w:p w14:paraId="46ADBAD5" w14:textId="1A4C8BBE"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588,822 </w:t>
            </w:r>
          </w:p>
        </w:tc>
      </w:tr>
      <w:tr w:rsidR="00125C5D" w:rsidRPr="009E5255" w14:paraId="49160D83" w14:textId="77777777" w:rsidTr="00BB12EC">
        <w:trPr>
          <w:trHeight w:val="20"/>
        </w:trPr>
        <w:tc>
          <w:tcPr>
            <w:tcW w:w="2542" w:type="dxa"/>
            <w:shd w:val="clear" w:color="auto" w:fill="auto"/>
            <w:noWrap/>
            <w:vAlign w:val="bottom"/>
            <w:hideMark/>
          </w:tcPr>
          <w:p w14:paraId="288337AB"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Pemetrexed </w:t>
            </w:r>
          </w:p>
        </w:tc>
        <w:tc>
          <w:tcPr>
            <w:tcW w:w="2342" w:type="dxa"/>
            <w:shd w:val="clear" w:color="auto" w:fill="auto"/>
            <w:noWrap/>
            <w:hideMark/>
          </w:tcPr>
          <w:p w14:paraId="4CFB7269" w14:textId="75186ADD"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0,530,638 </w:t>
            </w:r>
          </w:p>
        </w:tc>
        <w:tc>
          <w:tcPr>
            <w:tcW w:w="2342" w:type="dxa"/>
            <w:shd w:val="clear" w:color="auto" w:fill="auto"/>
            <w:noWrap/>
            <w:hideMark/>
          </w:tcPr>
          <w:p w14:paraId="6561176F" w14:textId="6076C515"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1,248,171 </w:t>
            </w:r>
          </w:p>
        </w:tc>
        <w:tc>
          <w:tcPr>
            <w:tcW w:w="2343" w:type="dxa"/>
            <w:shd w:val="clear" w:color="auto" w:fill="auto"/>
            <w:noWrap/>
            <w:hideMark/>
          </w:tcPr>
          <w:p w14:paraId="58CCEFBD" w14:textId="3AD5969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717,533 </w:t>
            </w:r>
          </w:p>
        </w:tc>
      </w:tr>
      <w:tr w:rsidR="00125C5D" w:rsidRPr="009E5255" w14:paraId="3A0E5E29" w14:textId="77777777" w:rsidTr="00BB12EC">
        <w:trPr>
          <w:trHeight w:val="20"/>
        </w:trPr>
        <w:tc>
          <w:tcPr>
            <w:tcW w:w="2542" w:type="dxa"/>
            <w:shd w:val="clear" w:color="auto" w:fill="auto"/>
            <w:noWrap/>
            <w:vAlign w:val="bottom"/>
            <w:hideMark/>
          </w:tcPr>
          <w:p w14:paraId="6E112AFC"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Pertuzumab </w:t>
            </w:r>
          </w:p>
        </w:tc>
        <w:tc>
          <w:tcPr>
            <w:tcW w:w="2342" w:type="dxa"/>
            <w:shd w:val="clear" w:color="auto" w:fill="auto"/>
            <w:noWrap/>
            <w:hideMark/>
          </w:tcPr>
          <w:p w14:paraId="23AB01EE" w14:textId="11567A9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4,597,936 </w:t>
            </w:r>
          </w:p>
        </w:tc>
        <w:tc>
          <w:tcPr>
            <w:tcW w:w="2342" w:type="dxa"/>
            <w:shd w:val="clear" w:color="auto" w:fill="auto"/>
            <w:noWrap/>
            <w:hideMark/>
          </w:tcPr>
          <w:p w14:paraId="7275CF04" w14:textId="1A70F920"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3,939,991 </w:t>
            </w:r>
          </w:p>
        </w:tc>
        <w:tc>
          <w:tcPr>
            <w:tcW w:w="2343" w:type="dxa"/>
            <w:shd w:val="clear" w:color="auto" w:fill="auto"/>
            <w:noWrap/>
            <w:hideMark/>
          </w:tcPr>
          <w:p w14:paraId="2C93B834" w14:textId="7F4F0741"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657,945 </w:t>
            </w:r>
          </w:p>
        </w:tc>
      </w:tr>
      <w:tr w:rsidR="00125C5D" w:rsidRPr="009E5255" w14:paraId="1F7E204D" w14:textId="77777777" w:rsidTr="00BB12EC">
        <w:trPr>
          <w:trHeight w:val="20"/>
        </w:trPr>
        <w:tc>
          <w:tcPr>
            <w:tcW w:w="2542" w:type="dxa"/>
            <w:shd w:val="clear" w:color="auto" w:fill="auto"/>
            <w:noWrap/>
            <w:vAlign w:val="bottom"/>
            <w:hideMark/>
          </w:tcPr>
          <w:p w14:paraId="543F185F"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Pralatrexate </w:t>
            </w:r>
          </w:p>
        </w:tc>
        <w:tc>
          <w:tcPr>
            <w:tcW w:w="2342" w:type="dxa"/>
            <w:shd w:val="clear" w:color="auto" w:fill="auto"/>
            <w:noWrap/>
            <w:hideMark/>
          </w:tcPr>
          <w:p w14:paraId="1396C74F" w14:textId="5835D15D"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6,159,056 </w:t>
            </w:r>
          </w:p>
        </w:tc>
        <w:tc>
          <w:tcPr>
            <w:tcW w:w="2342" w:type="dxa"/>
            <w:shd w:val="clear" w:color="auto" w:fill="auto"/>
            <w:noWrap/>
            <w:hideMark/>
          </w:tcPr>
          <w:p w14:paraId="1A68F087" w14:textId="59AB90A6"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6,418,010 </w:t>
            </w:r>
          </w:p>
        </w:tc>
        <w:tc>
          <w:tcPr>
            <w:tcW w:w="2343" w:type="dxa"/>
            <w:shd w:val="clear" w:color="auto" w:fill="auto"/>
            <w:noWrap/>
            <w:hideMark/>
          </w:tcPr>
          <w:p w14:paraId="46E021D1" w14:textId="165231FB"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258,954 </w:t>
            </w:r>
          </w:p>
        </w:tc>
      </w:tr>
      <w:tr w:rsidR="00125C5D" w:rsidRPr="009E5255" w14:paraId="2F2C1A08" w14:textId="77777777" w:rsidTr="00BB12EC">
        <w:trPr>
          <w:trHeight w:val="20"/>
        </w:trPr>
        <w:tc>
          <w:tcPr>
            <w:tcW w:w="2542" w:type="dxa"/>
            <w:shd w:val="clear" w:color="auto" w:fill="auto"/>
            <w:noWrap/>
            <w:vAlign w:val="bottom"/>
            <w:hideMark/>
          </w:tcPr>
          <w:p w14:paraId="44A9E77D"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Raltitrexed </w:t>
            </w:r>
          </w:p>
        </w:tc>
        <w:tc>
          <w:tcPr>
            <w:tcW w:w="2342" w:type="dxa"/>
            <w:shd w:val="clear" w:color="auto" w:fill="auto"/>
            <w:noWrap/>
            <w:hideMark/>
          </w:tcPr>
          <w:p w14:paraId="4522851F" w14:textId="3ADFAD17"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19,457 </w:t>
            </w:r>
          </w:p>
        </w:tc>
        <w:tc>
          <w:tcPr>
            <w:tcW w:w="2342" w:type="dxa"/>
            <w:shd w:val="clear" w:color="auto" w:fill="auto"/>
            <w:noWrap/>
            <w:hideMark/>
          </w:tcPr>
          <w:p w14:paraId="5859C084" w14:textId="484CBB9B"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06,507 </w:t>
            </w:r>
          </w:p>
        </w:tc>
        <w:tc>
          <w:tcPr>
            <w:tcW w:w="2343" w:type="dxa"/>
            <w:shd w:val="clear" w:color="auto" w:fill="auto"/>
            <w:noWrap/>
            <w:hideMark/>
          </w:tcPr>
          <w:p w14:paraId="063B6205" w14:textId="42BE2B9B"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2,950 </w:t>
            </w:r>
          </w:p>
        </w:tc>
      </w:tr>
      <w:tr w:rsidR="00125C5D" w:rsidRPr="009E5255" w14:paraId="0AC9DC8A" w14:textId="77777777" w:rsidTr="00BB12EC">
        <w:trPr>
          <w:trHeight w:val="20"/>
        </w:trPr>
        <w:tc>
          <w:tcPr>
            <w:tcW w:w="2542" w:type="dxa"/>
            <w:shd w:val="clear" w:color="auto" w:fill="auto"/>
            <w:noWrap/>
            <w:vAlign w:val="bottom"/>
            <w:hideMark/>
          </w:tcPr>
          <w:p w14:paraId="49EF71EF"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Rituximab </w:t>
            </w:r>
          </w:p>
        </w:tc>
        <w:tc>
          <w:tcPr>
            <w:tcW w:w="2342" w:type="dxa"/>
            <w:shd w:val="clear" w:color="auto" w:fill="auto"/>
            <w:noWrap/>
            <w:hideMark/>
          </w:tcPr>
          <w:p w14:paraId="01F2AD2D" w14:textId="321B02A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8,484 </w:t>
            </w:r>
          </w:p>
        </w:tc>
        <w:tc>
          <w:tcPr>
            <w:tcW w:w="2342" w:type="dxa"/>
            <w:shd w:val="clear" w:color="auto" w:fill="auto"/>
            <w:noWrap/>
            <w:hideMark/>
          </w:tcPr>
          <w:p w14:paraId="55EA5889" w14:textId="68C0D56C"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6,723 </w:t>
            </w:r>
          </w:p>
        </w:tc>
        <w:tc>
          <w:tcPr>
            <w:tcW w:w="2343" w:type="dxa"/>
            <w:shd w:val="clear" w:color="auto" w:fill="auto"/>
            <w:noWrap/>
            <w:hideMark/>
          </w:tcPr>
          <w:p w14:paraId="1A535AAA" w14:textId="5031D7AE"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761 </w:t>
            </w:r>
          </w:p>
        </w:tc>
      </w:tr>
      <w:tr w:rsidR="00125C5D" w:rsidRPr="009E5255" w14:paraId="50DCB0CF" w14:textId="77777777" w:rsidTr="00BB12EC">
        <w:trPr>
          <w:trHeight w:val="20"/>
        </w:trPr>
        <w:tc>
          <w:tcPr>
            <w:tcW w:w="2542" w:type="dxa"/>
            <w:shd w:val="clear" w:color="auto" w:fill="auto"/>
            <w:noWrap/>
            <w:vAlign w:val="bottom"/>
            <w:hideMark/>
          </w:tcPr>
          <w:p w14:paraId="7D1E571F"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Topotecan </w:t>
            </w:r>
          </w:p>
        </w:tc>
        <w:tc>
          <w:tcPr>
            <w:tcW w:w="2342" w:type="dxa"/>
            <w:shd w:val="clear" w:color="auto" w:fill="auto"/>
            <w:noWrap/>
            <w:hideMark/>
          </w:tcPr>
          <w:p w14:paraId="10013AEC" w14:textId="6B8B48E6"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47,753,632 </w:t>
            </w:r>
          </w:p>
        </w:tc>
        <w:tc>
          <w:tcPr>
            <w:tcW w:w="2342" w:type="dxa"/>
            <w:shd w:val="clear" w:color="auto" w:fill="auto"/>
            <w:noWrap/>
            <w:hideMark/>
          </w:tcPr>
          <w:p w14:paraId="1A3E308D" w14:textId="04170155"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04,594,440 </w:t>
            </w:r>
          </w:p>
        </w:tc>
        <w:tc>
          <w:tcPr>
            <w:tcW w:w="2343" w:type="dxa"/>
            <w:shd w:val="clear" w:color="auto" w:fill="auto"/>
            <w:noWrap/>
            <w:hideMark/>
          </w:tcPr>
          <w:p w14:paraId="5ED94944" w14:textId="2BA80384"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3,159,192 </w:t>
            </w:r>
          </w:p>
        </w:tc>
      </w:tr>
      <w:tr w:rsidR="00125C5D" w:rsidRPr="009E5255" w14:paraId="1FCCF726" w14:textId="77777777" w:rsidTr="00BB12EC">
        <w:trPr>
          <w:trHeight w:val="20"/>
        </w:trPr>
        <w:tc>
          <w:tcPr>
            <w:tcW w:w="2542" w:type="dxa"/>
            <w:shd w:val="clear" w:color="auto" w:fill="auto"/>
            <w:noWrap/>
            <w:vAlign w:val="bottom"/>
            <w:hideMark/>
          </w:tcPr>
          <w:p w14:paraId="3D77DFBF"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Trastuzumab </w:t>
            </w:r>
          </w:p>
        </w:tc>
        <w:tc>
          <w:tcPr>
            <w:tcW w:w="2342" w:type="dxa"/>
            <w:shd w:val="clear" w:color="auto" w:fill="auto"/>
            <w:noWrap/>
            <w:hideMark/>
          </w:tcPr>
          <w:p w14:paraId="3ACF8777" w14:textId="593021E5"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3,100 </w:t>
            </w:r>
          </w:p>
        </w:tc>
        <w:tc>
          <w:tcPr>
            <w:tcW w:w="2342" w:type="dxa"/>
            <w:shd w:val="clear" w:color="auto" w:fill="auto"/>
            <w:noWrap/>
            <w:hideMark/>
          </w:tcPr>
          <w:p w14:paraId="468CBB58" w14:textId="2E1D7A0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1,512 </w:t>
            </w:r>
          </w:p>
        </w:tc>
        <w:tc>
          <w:tcPr>
            <w:tcW w:w="2343" w:type="dxa"/>
            <w:shd w:val="clear" w:color="auto" w:fill="auto"/>
            <w:noWrap/>
            <w:hideMark/>
          </w:tcPr>
          <w:p w14:paraId="1FFBF404" w14:textId="666FC30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588 </w:t>
            </w:r>
          </w:p>
        </w:tc>
      </w:tr>
      <w:tr w:rsidR="00125C5D" w:rsidRPr="009E5255" w14:paraId="77F17A92" w14:textId="77777777" w:rsidTr="00BB12EC">
        <w:trPr>
          <w:trHeight w:val="20"/>
        </w:trPr>
        <w:tc>
          <w:tcPr>
            <w:tcW w:w="2542" w:type="dxa"/>
            <w:shd w:val="clear" w:color="auto" w:fill="auto"/>
            <w:noWrap/>
            <w:vAlign w:val="bottom"/>
            <w:hideMark/>
          </w:tcPr>
          <w:p w14:paraId="15324167"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Trastuzumab Emtansine </w:t>
            </w:r>
          </w:p>
        </w:tc>
        <w:tc>
          <w:tcPr>
            <w:tcW w:w="2342" w:type="dxa"/>
            <w:shd w:val="clear" w:color="auto" w:fill="auto"/>
            <w:noWrap/>
            <w:hideMark/>
          </w:tcPr>
          <w:p w14:paraId="4403C2AB" w14:textId="7CC414D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04,398,152 </w:t>
            </w:r>
          </w:p>
        </w:tc>
        <w:tc>
          <w:tcPr>
            <w:tcW w:w="2342" w:type="dxa"/>
            <w:shd w:val="clear" w:color="auto" w:fill="auto"/>
            <w:noWrap/>
            <w:hideMark/>
          </w:tcPr>
          <w:p w14:paraId="5F4FE114" w14:textId="40240AFF"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93,169,826 </w:t>
            </w:r>
          </w:p>
        </w:tc>
        <w:tc>
          <w:tcPr>
            <w:tcW w:w="2343" w:type="dxa"/>
            <w:shd w:val="clear" w:color="auto" w:fill="auto"/>
            <w:noWrap/>
            <w:hideMark/>
          </w:tcPr>
          <w:p w14:paraId="167A96A2" w14:textId="7DD0EE77"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1,228,326 </w:t>
            </w:r>
          </w:p>
        </w:tc>
      </w:tr>
      <w:tr w:rsidR="00125C5D" w:rsidRPr="009E5255" w14:paraId="5559E1F6" w14:textId="77777777" w:rsidTr="00BB12EC">
        <w:trPr>
          <w:trHeight w:val="20"/>
        </w:trPr>
        <w:tc>
          <w:tcPr>
            <w:tcW w:w="2542" w:type="dxa"/>
            <w:shd w:val="clear" w:color="auto" w:fill="auto"/>
            <w:noWrap/>
            <w:vAlign w:val="bottom"/>
            <w:hideMark/>
          </w:tcPr>
          <w:p w14:paraId="05F83C50"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Vinblastine </w:t>
            </w:r>
          </w:p>
        </w:tc>
        <w:tc>
          <w:tcPr>
            <w:tcW w:w="2342" w:type="dxa"/>
            <w:shd w:val="clear" w:color="auto" w:fill="auto"/>
            <w:noWrap/>
            <w:hideMark/>
          </w:tcPr>
          <w:p w14:paraId="1F2E738D" w14:textId="21E6A790"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519,444 </w:t>
            </w:r>
          </w:p>
        </w:tc>
        <w:tc>
          <w:tcPr>
            <w:tcW w:w="2342" w:type="dxa"/>
            <w:shd w:val="clear" w:color="auto" w:fill="auto"/>
            <w:noWrap/>
            <w:hideMark/>
          </w:tcPr>
          <w:p w14:paraId="54139B53" w14:textId="0DF19C88"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492,010 </w:t>
            </w:r>
          </w:p>
        </w:tc>
        <w:tc>
          <w:tcPr>
            <w:tcW w:w="2343" w:type="dxa"/>
            <w:shd w:val="clear" w:color="auto" w:fill="auto"/>
            <w:noWrap/>
            <w:hideMark/>
          </w:tcPr>
          <w:p w14:paraId="0F3A9459" w14:textId="175AC0A5"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7,434 </w:t>
            </w:r>
          </w:p>
        </w:tc>
      </w:tr>
      <w:tr w:rsidR="00125C5D" w:rsidRPr="009E5255" w14:paraId="3656A368" w14:textId="77777777" w:rsidTr="00BB12EC">
        <w:trPr>
          <w:trHeight w:val="20"/>
        </w:trPr>
        <w:tc>
          <w:tcPr>
            <w:tcW w:w="2542" w:type="dxa"/>
            <w:shd w:val="clear" w:color="auto" w:fill="auto"/>
            <w:noWrap/>
            <w:vAlign w:val="bottom"/>
            <w:hideMark/>
          </w:tcPr>
          <w:p w14:paraId="743E8D14"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Vincristine </w:t>
            </w:r>
          </w:p>
        </w:tc>
        <w:tc>
          <w:tcPr>
            <w:tcW w:w="2342" w:type="dxa"/>
            <w:shd w:val="clear" w:color="auto" w:fill="auto"/>
            <w:noWrap/>
            <w:hideMark/>
          </w:tcPr>
          <w:p w14:paraId="1EB73BFE" w14:textId="1E4E37BE"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56,331 </w:t>
            </w:r>
          </w:p>
        </w:tc>
        <w:tc>
          <w:tcPr>
            <w:tcW w:w="2342" w:type="dxa"/>
            <w:shd w:val="clear" w:color="auto" w:fill="auto"/>
            <w:noWrap/>
            <w:hideMark/>
          </w:tcPr>
          <w:p w14:paraId="76853F56" w14:textId="28031249"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30,381 </w:t>
            </w:r>
          </w:p>
        </w:tc>
        <w:tc>
          <w:tcPr>
            <w:tcW w:w="2343" w:type="dxa"/>
            <w:shd w:val="clear" w:color="auto" w:fill="auto"/>
            <w:noWrap/>
            <w:hideMark/>
          </w:tcPr>
          <w:p w14:paraId="70DBABB1" w14:textId="16D5C5F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5,950 </w:t>
            </w:r>
          </w:p>
        </w:tc>
      </w:tr>
      <w:tr w:rsidR="00125C5D" w:rsidRPr="009E5255" w14:paraId="273D6F6C" w14:textId="77777777" w:rsidTr="00BB12EC">
        <w:trPr>
          <w:trHeight w:val="20"/>
        </w:trPr>
        <w:tc>
          <w:tcPr>
            <w:tcW w:w="2542" w:type="dxa"/>
            <w:tcBorders>
              <w:bottom w:val="single" w:sz="4" w:space="0" w:color="auto"/>
            </w:tcBorders>
            <w:shd w:val="clear" w:color="auto" w:fill="auto"/>
            <w:noWrap/>
            <w:vAlign w:val="bottom"/>
            <w:hideMark/>
          </w:tcPr>
          <w:p w14:paraId="34C79B3B" w14:textId="77777777" w:rsidR="00125C5D" w:rsidRPr="009E5255" w:rsidRDefault="00125C5D" w:rsidP="00125C5D">
            <w:pPr>
              <w:pStyle w:val="NoSpacing"/>
              <w:rPr>
                <w:rFonts w:asciiTheme="majorHAnsi" w:hAnsiTheme="majorHAnsi" w:cstheme="majorHAnsi"/>
              </w:rPr>
            </w:pPr>
            <w:r w:rsidRPr="009E5255">
              <w:rPr>
                <w:rFonts w:asciiTheme="majorHAnsi" w:hAnsiTheme="majorHAnsi" w:cstheme="majorHAnsi"/>
              </w:rPr>
              <w:t xml:space="preserve">Vinorelbine </w:t>
            </w:r>
          </w:p>
        </w:tc>
        <w:tc>
          <w:tcPr>
            <w:tcW w:w="2342" w:type="dxa"/>
            <w:tcBorders>
              <w:bottom w:val="single" w:sz="4" w:space="0" w:color="auto"/>
            </w:tcBorders>
            <w:shd w:val="clear" w:color="auto" w:fill="auto"/>
            <w:noWrap/>
            <w:hideMark/>
          </w:tcPr>
          <w:p w14:paraId="689B0717" w14:textId="058326A7"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216,431 </w:t>
            </w:r>
          </w:p>
        </w:tc>
        <w:tc>
          <w:tcPr>
            <w:tcW w:w="2342" w:type="dxa"/>
            <w:tcBorders>
              <w:bottom w:val="single" w:sz="4" w:space="0" w:color="auto"/>
            </w:tcBorders>
            <w:shd w:val="clear" w:color="auto" w:fill="auto"/>
            <w:noWrap/>
            <w:hideMark/>
          </w:tcPr>
          <w:p w14:paraId="1E6BE356" w14:textId="1546C423"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170,867 </w:t>
            </w:r>
          </w:p>
        </w:tc>
        <w:tc>
          <w:tcPr>
            <w:tcW w:w="2343" w:type="dxa"/>
            <w:tcBorders>
              <w:bottom w:val="single" w:sz="4" w:space="0" w:color="auto"/>
            </w:tcBorders>
            <w:shd w:val="clear" w:color="auto" w:fill="auto"/>
            <w:noWrap/>
            <w:hideMark/>
          </w:tcPr>
          <w:p w14:paraId="2BFD15E3" w14:textId="4D35B007" w:rsidR="00125C5D" w:rsidRPr="009E5255" w:rsidRDefault="00125C5D" w:rsidP="00125C5D">
            <w:pPr>
              <w:pStyle w:val="NoSpacing"/>
              <w:jc w:val="center"/>
              <w:rPr>
                <w:rFonts w:asciiTheme="majorHAnsi" w:hAnsiTheme="majorHAnsi" w:cstheme="majorHAnsi"/>
              </w:rPr>
            </w:pPr>
            <w:r w:rsidRPr="009E5255">
              <w:rPr>
                <w:rFonts w:asciiTheme="majorHAnsi" w:hAnsiTheme="majorHAnsi" w:cstheme="majorHAnsi"/>
              </w:rPr>
              <w:t xml:space="preserve"> 45,564 </w:t>
            </w:r>
          </w:p>
        </w:tc>
      </w:tr>
    </w:tbl>
    <w:p w14:paraId="7AE8406C" w14:textId="2DFD6400"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7FED3D35" w14:textId="0B5FB96B" w:rsidR="0036340A" w:rsidRPr="009E5255" w:rsidRDefault="0036340A" w:rsidP="0036340A">
      <w:r w:rsidRPr="009E5255">
        <w:t xml:space="preserve">Cancer medicines for which the total amount dispensed to patients (PBS) was less than the amount purchased by hospitals and pharmacies are summarised in </w:t>
      </w:r>
      <w:r w:rsidRPr="009E5255">
        <w:fldChar w:fldCharType="begin"/>
      </w:r>
      <w:r w:rsidRPr="009E5255">
        <w:instrText xml:space="preserve"> REF _Ref89344134 \h  \* MERGEFORMAT </w:instrText>
      </w:r>
      <w:r w:rsidRPr="009E5255">
        <w:fldChar w:fldCharType="separate"/>
      </w:r>
      <w:r w:rsidR="000C766B" w:rsidRPr="009E5255">
        <w:t xml:space="preserve">Figure </w:t>
      </w:r>
      <w:r w:rsidR="000C766B" w:rsidRPr="009E5255">
        <w:rPr>
          <w:noProof/>
        </w:rPr>
        <w:t>A</w:t>
      </w:r>
      <w:r w:rsidR="000C766B">
        <w:rPr>
          <w:noProof/>
        </w:rPr>
        <w:t>28</w:t>
      </w:r>
      <w:r w:rsidRPr="009E5255">
        <w:fldChar w:fldCharType="end"/>
      </w:r>
      <w:r w:rsidRPr="009E5255">
        <w:t xml:space="preserve">.  The corresponding figure for those medicines in which the volume dispensed via the PBS exceeded what was sold is summarised in </w:t>
      </w:r>
      <w:r w:rsidRPr="009E5255">
        <w:fldChar w:fldCharType="begin"/>
      </w:r>
      <w:r w:rsidRPr="009E5255">
        <w:instrText xml:space="preserve"> REF _Ref87775929 \h  \* MERGEFORMAT </w:instrText>
      </w:r>
      <w:r w:rsidRPr="009E5255">
        <w:fldChar w:fldCharType="separate"/>
      </w:r>
      <w:r w:rsidR="000C766B" w:rsidRPr="009E5255">
        <w:t xml:space="preserve">Figure </w:t>
      </w:r>
      <w:r w:rsidR="000C766B" w:rsidRPr="009E5255">
        <w:rPr>
          <w:noProof/>
        </w:rPr>
        <w:t>A</w:t>
      </w:r>
      <w:r w:rsidR="000C766B">
        <w:rPr>
          <w:noProof/>
        </w:rPr>
        <w:t>29</w:t>
      </w:r>
      <w:r w:rsidRPr="009E5255">
        <w:fldChar w:fldCharType="end"/>
      </w:r>
      <w:r w:rsidRPr="009E5255">
        <w:t>.</w:t>
      </w:r>
    </w:p>
    <w:p w14:paraId="4B522505" w14:textId="099A85AB" w:rsidR="0036340A" w:rsidRPr="009E5255" w:rsidRDefault="006F0E66" w:rsidP="00314DAA">
      <w:pPr>
        <w:pStyle w:val="Caption"/>
      </w:pPr>
      <w:bookmarkStart w:id="448" w:name="_Ref89344134"/>
      <w:r w:rsidRPr="009E5255">
        <w:t>Figure A</w:t>
      </w:r>
      <w:r w:rsidR="00E36C93">
        <w:fldChar w:fldCharType="begin"/>
      </w:r>
      <w:r w:rsidR="00E36C93">
        <w:instrText xml:space="preserve"> SEQ Figure_A \* ARABIC </w:instrText>
      </w:r>
      <w:r w:rsidR="00E36C93">
        <w:fldChar w:fldCharType="separate"/>
      </w:r>
      <w:r w:rsidR="000C766B">
        <w:rPr>
          <w:noProof/>
        </w:rPr>
        <w:t>28</w:t>
      </w:r>
      <w:r w:rsidR="00E36C93">
        <w:rPr>
          <w:noProof/>
        </w:rPr>
        <w:fldChar w:fldCharType="end"/>
      </w:r>
      <w:bookmarkEnd w:id="448"/>
      <w:r w:rsidRPr="009E5255">
        <w:t xml:space="preserve">. </w:t>
      </w:r>
      <w:r w:rsidR="002547B8" w:rsidRPr="009E5255">
        <w:t>Volume purchased (IQVIA) exceeds volume d</w:t>
      </w:r>
      <w:r w:rsidR="0036340A" w:rsidRPr="009E5255">
        <w:t xml:space="preserve">ispensed </w:t>
      </w:r>
      <w:r w:rsidR="002547B8" w:rsidRPr="009E5255">
        <w:t>(PBS) by EFC item</w:t>
      </w:r>
    </w:p>
    <w:p w14:paraId="296319F1" w14:textId="77777777" w:rsidR="0036340A" w:rsidRPr="009E5255" w:rsidRDefault="0036340A" w:rsidP="0036340A">
      <w:pPr>
        <w:keepNext/>
        <w:keepLines/>
      </w:pPr>
      <w:r w:rsidRPr="009E5255">
        <w:rPr>
          <w:noProof/>
        </w:rPr>
        <w:drawing>
          <wp:inline distT="0" distB="0" distL="0" distR="0" wp14:anchorId="594E361F" wp14:editId="531CB686">
            <wp:extent cx="4305300" cy="6121400"/>
            <wp:effectExtent l="0" t="0" r="0" b="0"/>
            <wp:docPr id="164" name="Graphic 164" descr="a bar chart of the volume purchased (IQVIA) exceeds volume dispensed (PBS) by EFC i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Graphic 164" descr="a bar chart of the volume purchased (IQVIA) exceeds volume dispensed (PBS) by EFC item"/>
                    <pic:cNvPicPr/>
                  </pic:nvPicPr>
                  <pic:blipFill>
                    <a:blip r:embed="rId166">
                      <a:extLst>
                        <a:ext uri="{96DAC541-7B7A-43D3-8B79-37D633B846F1}">
                          <asvg:svgBlip xmlns:asvg="http://schemas.microsoft.com/office/drawing/2016/SVG/main" r:embed="rId167"/>
                        </a:ext>
                      </a:extLst>
                    </a:blip>
                    <a:stretch>
                      <a:fillRect/>
                    </a:stretch>
                  </pic:blipFill>
                  <pic:spPr>
                    <a:xfrm>
                      <a:off x="0" y="0"/>
                      <a:ext cx="4305300" cy="6121400"/>
                    </a:xfrm>
                    <a:prstGeom prst="rect">
                      <a:avLst/>
                    </a:prstGeom>
                  </pic:spPr>
                </pic:pic>
              </a:graphicData>
            </a:graphic>
          </wp:inline>
        </w:drawing>
      </w:r>
    </w:p>
    <w:p w14:paraId="59E70652" w14:textId="1DBC31FC"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0EEA547B" w14:textId="77777777" w:rsidR="0036340A" w:rsidRPr="009E5255" w:rsidRDefault="0036340A" w:rsidP="0036340A"/>
    <w:p w14:paraId="4EB79A3F" w14:textId="5718AE52" w:rsidR="0036340A" w:rsidRPr="009E5255" w:rsidRDefault="006F0E66" w:rsidP="00314DAA">
      <w:pPr>
        <w:pStyle w:val="Caption"/>
      </w:pPr>
      <w:bookmarkStart w:id="449" w:name="_Ref87775929"/>
      <w:r w:rsidRPr="009E5255">
        <w:t>Figure A</w:t>
      </w:r>
      <w:r w:rsidR="00E36C93">
        <w:fldChar w:fldCharType="begin"/>
      </w:r>
      <w:r w:rsidR="00E36C93">
        <w:instrText xml:space="preserve"> SEQ Figure_A \* ARABIC </w:instrText>
      </w:r>
      <w:r w:rsidR="00E36C93">
        <w:fldChar w:fldCharType="separate"/>
      </w:r>
      <w:r w:rsidR="000C766B">
        <w:rPr>
          <w:noProof/>
        </w:rPr>
        <w:t>29</w:t>
      </w:r>
      <w:r w:rsidR="00E36C93">
        <w:rPr>
          <w:noProof/>
        </w:rPr>
        <w:fldChar w:fldCharType="end"/>
      </w:r>
      <w:bookmarkEnd w:id="449"/>
      <w:r w:rsidRPr="009E5255">
        <w:t>.</w:t>
      </w:r>
      <w:r w:rsidR="0036340A" w:rsidRPr="009E5255">
        <w:t xml:space="preserve"> </w:t>
      </w:r>
      <w:r w:rsidR="002547B8" w:rsidRPr="009E5255">
        <w:t>Volume dispensed (PBS) exceeds volume purchased (IQVIA) by EFC item</w:t>
      </w:r>
    </w:p>
    <w:p w14:paraId="74A53920" w14:textId="77777777" w:rsidR="0036340A" w:rsidRPr="009E5255" w:rsidRDefault="0036340A" w:rsidP="0036340A">
      <w:pPr>
        <w:pStyle w:val="NoSpacing"/>
        <w:rPr>
          <w:rFonts w:cstheme="majorHAnsi"/>
        </w:rPr>
      </w:pPr>
      <w:r w:rsidRPr="009E5255">
        <w:rPr>
          <w:noProof/>
        </w:rPr>
        <w:drawing>
          <wp:inline distT="0" distB="0" distL="0" distR="0" wp14:anchorId="2E86ABE3" wp14:editId="6F23ADF8">
            <wp:extent cx="5731510" cy="2865755"/>
            <wp:effectExtent l="0" t="0" r="0" b="4445"/>
            <wp:docPr id="165" name="Graphic 165" descr="a bar chart of the Volume dispensed (PBS) exceeds volume purchased (IQVIA) by EFC i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Graphic 165" descr="a bar chart of the Volume dispensed (PBS) exceeds volume purchased (IQVIA) by EFC item"/>
                    <pic:cNvPicPr/>
                  </pic:nvPicPr>
                  <pic:blipFill>
                    <a:blip r:embed="rId168">
                      <a:extLst>
                        <a:ext uri="{96DAC541-7B7A-43D3-8B79-37D633B846F1}">
                          <asvg:svgBlip xmlns:asvg="http://schemas.microsoft.com/office/drawing/2016/SVG/main" r:embed="rId169"/>
                        </a:ext>
                      </a:extLst>
                    </a:blip>
                    <a:stretch>
                      <a:fillRect/>
                    </a:stretch>
                  </pic:blipFill>
                  <pic:spPr>
                    <a:xfrm>
                      <a:off x="0" y="0"/>
                      <a:ext cx="5731510" cy="2865755"/>
                    </a:xfrm>
                    <a:prstGeom prst="rect">
                      <a:avLst/>
                    </a:prstGeom>
                  </pic:spPr>
                </pic:pic>
              </a:graphicData>
            </a:graphic>
          </wp:inline>
        </w:drawing>
      </w:r>
    </w:p>
    <w:p w14:paraId="018D8374" w14:textId="53219EA9"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67B053DB" w14:textId="3DCBB8F5" w:rsidR="0036340A" w:rsidRPr="009E5255" w:rsidRDefault="0036340A" w:rsidP="002518DB">
      <w:pPr>
        <w:sectPr w:rsidR="0036340A" w:rsidRPr="009E5255" w:rsidSect="009D79E4">
          <w:pgSz w:w="11900" w:h="16840"/>
          <w:pgMar w:top="1440" w:right="1440" w:bottom="1440" w:left="1440" w:header="708" w:footer="708" w:gutter="0"/>
          <w:cols w:space="708"/>
          <w:docGrid w:linePitch="360"/>
        </w:sectPr>
      </w:pPr>
      <w:r w:rsidRPr="009E5255">
        <w:t>The comparison of the volume of each medicine as purchased in the in-market sales dataset (IQVIA) and claimed via the PBS per year is provided in</w:t>
      </w:r>
      <w:r w:rsidR="002518DB" w:rsidRPr="009E5255">
        <w:t xml:space="preserve"> </w:t>
      </w:r>
      <w:r w:rsidR="002518DB" w:rsidRPr="009E5255">
        <w:fldChar w:fldCharType="begin"/>
      </w:r>
      <w:r w:rsidR="002518DB" w:rsidRPr="009E5255">
        <w:instrText xml:space="preserve"> REF _Ref97032247 \h </w:instrText>
      </w:r>
      <w:r w:rsidR="002518DB" w:rsidRPr="009E5255">
        <w:fldChar w:fldCharType="separate"/>
      </w:r>
      <w:r w:rsidR="000C766B" w:rsidRPr="009E5255">
        <w:t>Table A</w:t>
      </w:r>
      <w:r w:rsidR="000C766B">
        <w:rPr>
          <w:noProof/>
        </w:rPr>
        <w:t>19</w:t>
      </w:r>
      <w:r w:rsidR="002518DB" w:rsidRPr="009E5255">
        <w:fldChar w:fldCharType="end"/>
      </w:r>
      <w:r w:rsidRPr="009E5255">
        <w:t xml:space="preserve">. </w:t>
      </w:r>
    </w:p>
    <w:p w14:paraId="29AA711F" w14:textId="215C14CE" w:rsidR="002518DB" w:rsidRPr="009E5255" w:rsidRDefault="002518DB" w:rsidP="002518DB">
      <w:pPr>
        <w:pStyle w:val="Caption"/>
      </w:pPr>
    </w:p>
    <w:p w14:paraId="1CD65712" w14:textId="587945EA" w:rsidR="002518DB" w:rsidRPr="009E5255" w:rsidRDefault="002518DB" w:rsidP="002518DB">
      <w:pPr>
        <w:pStyle w:val="Caption"/>
      </w:pPr>
      <w:bookmarkStart w:id="450" w:name="_Ref97032247"/>
      <w:r w:rsidRPr="009E5255">
        <w:t>Table A</w:t>
      </w:r>
      <w:r w:rsidR="00E36C93">
        <w:fldChar w:fldCharType="begin"/>
      </w:r>
      <w:r w:rsidR="00E36C93">
        <w:instrText xml:space="preserve"> SEQ Table_A \* ARABIC </w:instrText>
      </w:r>
      <w:r w:rsidR="00E36C93">
        <w:fldChar w:fldCharType="separate"/>
      </w:r>
      <w:r w:rsidR="000C766B">
        <w:rPr>
          <w:noProof/>
        </w:rPr>
        <w:t>19</w:t>
      </w:r>
      <w:r w:rsidR="00E36C93">
        <w:rPr>
          <w:noProof/>
        </w:rPr>
        <w:fldChar w:fldCharType="end"/>
      </w:r>
      <w:bookmarkEnd w:id="450"/>
      <w:r w:rsidRPr="009E5255">
        <w:t xml:space="preserve">. </w:t>
      </w:r>
      <w:r w:rsidR="003C1119" w:rsidRPr="009E5255">
        <w:t xml:space="preserve">In-market sales </w:t>
      </w:r>
      <w:r w:rsidRPr="009E5255">
        <w:t xml:space="preserve">(IQVIA) and </w:t>
      </w:r>
      <w:r w:rsidR="003C1119" w:rsidRPr="009E5255">
        <w:t>PBS claims</w:t>
      </w:r>
      <w:r w:rsidRPr="009E5255">
        <w:t xml:space="preserve"> by EFC item (2017 - 2020)</w:t>
      </w:r>
    </w:p>
    <w:tbl>
      <w:tblPr>
        <w:tblW w:w="14384" w:type="dxa"/>
        <w:tblLayout w:type="fixed"/>
        <w:tblLook w:val="04A0" w:firstRow="1" w:lastRow="0" w:firstColumn="1" w:lastColumn="0" w:noHBand="0" w:noVBand="1"/>
        <w:tblCaption w:val="In-market sales (IQVIA) and PBS claims by EFC item from 2017 to 2020"/>
      </w:tblPr>
      <w:tblGrid>
        <w:gridCol w:w="1058"/>
        <w:gridCol w:w="1210"/>
        <w:gridCol w:w="1213"/>
        <w:gridCol w:w="1210"/>
        <w:gridCol w:w="1212"/>
        <w:gridCol w:w="1211"/>
        <w:gridCol w:w="1210"/>
        <w:gridCol w:w="1212"/>
        <w:gridCol w:w="1211"/>
        <w:gridCol w:w="1212"/>
        <w:gridCol w:w="1210"/>
        <w:gridCol w:w="1215"/>
      </w:tblGrid>
      <w:tr w:rsidR="002518DB" w:rsidRPr="009E5255" w14:paraId="373EDA59" w14:textId="77777777" w:rsidTr="002518DB">
        <w:trPr>
          <w:trHeight w:val="20"/>
          <w:tblHeader/>
        </w:trPr>
        <w:tc>
          <w:tcPr>
            <w:tcW w:w="1058" w:type="dxa"/>
            <w:tcBorders>
              <w:bottom w:val="single" w:sz="4" w:space="0" w:color="auto"/>
            </w:tcBorders>
            <w:shd w:val="clear" w:color="auto" w:fill="auto"/>
            <w:noWrap/>
            <w:vAlign w:val="center"/>
            <w:hideMark/>
          </w:tcPr>
          <w:p w14:paraId="53721CCB" w14:textId="77777777" w:rsidR="002518DB" w:rsidRPr="009E5255" w:rsidRDefault="002518DB" w:rsidP="00A95547">
            <w:pPr>
              <w:pStyle w:val="TableHeader"/>
            </w:pPr>
            <w:bookmarkStart w:id="451" w:name="_Ref93485333"/>
            <w:bookmarkStart w:id="452" w:name="_Ref87778945"/>
            <w:r w:rsidRPr="009E5255">
              <w:t>Total mg purchased</w:t>
            </w:r>
          </w:p>
          <w:p w14:paraId="6243A8AF" w14:textId="5BC76DFD" w:rsidR="002518DB" w:rsidRPr="009E5255" w:rsidRDefault="002518DB" w:rsidP="00A95547">
            <w:pPr>
              <w:pStyle w:val="TableHeader"/>
              <w:rPr>
                <w:rFonts w:cstheme="majorHAnsi"/>
                <w:sz w:val="18"/>
                <w:szCs w:val="18"/>
              </w:rPr>
            </w:pPr>
            <w:r w:rsidRPr="009E5255">
              <w:t>(IQVIA)</w:t>
            </w:r>
          </w:p>
        </w:tc>
        <w:tc>
          <w:tcPr>
            <w:tcW w:w="1210" w:type="dxa"/>
            <w:tcBorders>
              <w:bottom w:val="single" w:sz="4" w:space="0" w:color="auto"/>
            </w:tcBorders>
            <w:shd w:val="clear" w:color="auto" w:fill="auto"/>
            <w:noWrap/>
            <w:vAlign w:val="bottom"/>
            <w:hideMark/>
          </w:tcPr>
          <w:p w14:paraId="0331B971" w14:textId="77777777" w:rsidR="002518DB" w:rsidRPr="009E5255" w:rsidRDefault="002518DB" w:rsidP="00A95547">
            <w:pPr>
              <w:pStyle w:val="TableHeader"/>
            </w:pPr>
            <w:r w:rsidRPr="009E5255">
              <w:t>Total mg dispensed</w:t>
            </w:r>
          </w:p>
          <w:p w14:paraId="58AB3F74" w14:textId="25A3D85A" w:rsidR="002518DB" w:rsidRPr="009E5255" w:rsidRDefault="002518DB" w:rsidP="00A95547">
            <w:pPr>
              <w:pStyle w:val="TableHeader"/>
              <w:rPr>
                <w:rFonts w:cstheme="majorHAnsi"/>
                <w:sz w:val="18"/>
                <w:szCs w:val="18"/>
              </w:rPr>
            </w:pPr>
            <w:r w:rsidRPr="009E5255">
              <w:t>(PBS)</w:t>
            </w:r>
          </w:p>
        </w:tc>
        <w:tc>
          <w:tcPr>
            <w:tcW w:w="1213" w:type="dxa"/>
            <w:tcBorders>
              <w:bottom w:val="single" w:sz="4" w:space="0" w:color="auto"/>
            </w:tcBorders>
            <w:shd w:val="clear" w:color="auto" w:fill="auto"/>
            <w:noWrap/>
            <w:vAlign w:val="bottom"/>
            <w:hideMark/>
          </w:tcPr>
          <w:p w14:paraId="3CAE24F9" w14:textId="075714AD" w:rsidR="002518DB" w:rsidRPr="009E5255" w:rsidRDefault="002518DB" w:rsidP="00A95547">
            <w:pPr>
              <w:pStyle w:val="TableHeader"/>
              <w:rPr>
                <w:rFonts w:cstheme="majorHAnsi"/>
                <w:sz w:val="18"/>
                <w:szCs w:val="18"/>
              </w:rPr>
            </w:pPr>
            <w:r w:rsidRPr="009E5255">
              <w:t>Difference</w:t>
            </w:r>
          </w:p>
        </w:tc>
        <w:tc>
          <w:tcPr>
            <w:tcW w:w="1210" w:type="dxa"/>
            <w:tcBorders>
              <w:bottom w:val="single" w:sz="4" w:space="0" w:color="auto"/>
            </w:tcBorders>
            <w:shd w:val="clear" w:color="auto" w:fill="auto"/>
            <w:noWrap/>
            <w:vAlign w:val="bottom"/>
            <w:hideMark/>
          </w:tcPr>
          <w:p w14:paraId="2A88D268" w14:textId="77777777" w:rsidR="002518DB" w:rsidRPr="009E5255" w:rsidRDefault="002518DB" w:rsidP="00A95547">
            <w:pPr>
              <w:pStyle w:val="TableHeader"/>
            </w:pPr>
            <w:r w:rsidRPr="009E5255">
              <w:t>Total mg purchased</w:t>
            </w:r>
          </w:p>
          <w:p w14:paraId="7FCD4A81" w14:textId="5DFCAF34" w:rsidR="002518DB" w:rsidRPr="009E5255" w:rsidRDefault="002518DB" w:rsidP="00A95547">
            <w:pPr>
              <w:pStyle w:val="TableHeader"/>
              <w:rPr>
                <w:rFonts w:cstheme="majorHAnsi"/>
                <w:sz w:val="18"/>
                <w:szCs w:val="18"/>
              </w:rPr>
            </w:pPr>
            <w:r w:rsidRPr="009E5255">
              <w:t>(IQVIA)</w:t>
            </w:r>
          </w:p>
        </w:tc>
        <w:tc>
          <w:tcPr>
            <w:tcW w:w="1212" w:type="dxa"/>
            <w:tcBorders>
              <w:bottom w:val="single" w:sz="4" w:space="0" w:color="auto"/>
            </w:tcBorders>
            <w:shd w:val="clear" w:color="auto" w:fill="auto"/>
            <w:noWrap/>
            <w:vAlign w:val="bottom"/>
            <w:hideMark/>
          </w:tcPr>
          <w:p w14:paraId="6EB22EE9" w14:textId="77777777" w:rsidR="002518DB" w:rsidRPr="009E5255" w:rsidRDefault="002518DB" w:rsidP="00A95547">
            <w:pPr>
              <w:pStyle w:val="TableHeader"/>
            </w:pPr>
            <w:r w:rsidRPr="009E5255">
              <w:t>Total mg dispensed</w:t>
            </w:r>
          </w:p>
          <w:p w14:paraId="01B04635" w14:textId="44BE8785" w:rsidR="002518DB" w:rsidRPr="009E5255" w:rsidRDefault="002518DB" w:rsidP="00A95547">
            <w:pPr>
              <w:pStyle w:val="TableHeader"/>
              <w:rPr>
                <w:rFonts w:cstheme="majorHAnsi"/>
                <w:sz w:val="18"/>
                <w:szCs w:val="18"/>
              </w:rPr>
            </w:pPr>
            <w:r w:rsidRPr="009E5255">
              <w:t>(PBS)</w:t>
            </w:r>
          </w:p>
        </w:tc>
        <w:tc>
          <w:tcPr>
            <w:tcW w:w="1211" w:type="dxa"/>
            <w:tcBorders>
              <w:bottom w:val="single" w:sz="4" w:space="0" w:color="auto"/>
            </w:tcBorders>
            <w:shd w:val="clear" w:color="auto" w:fill="auto"/>
            <w:noWrap/>
            <w:vAlign w:val="bottom"/>
            <w:hideMark/>
          </w:tcPr>
          <w:p w14:paraId="6281FECC" w14:textId="32331D15" w:rsidR="002518DB" w:rsidRPr="009E5255" w:rsidRDefault="002518DB" w:rsidP="00A95547">
            <w:pPr>
              <w:pStyle w:val="TableHeader"/>
              <w:rPr>
                <w:rFonts w:cstheme="majorHAnsi"/>
                <w:sz w:val="18"/>
                <w:szCs w:val="18"/>
              </w:rPr>
            </w:pPr>
            <w:r w:rsidRPr="009E5255">
              <w:t>Difference</w:t>
            </w:r>
          </w:p>
        </w:tc>
        <w:tc>
          <w:tcPr>
            <w:tcW w:w="1210" w:type="dxa"/>
            <w:tcBorders>
              <w:bottom w:val="single" w:sz="4" w:space="0" w:color="auto"/>
            </w:tcBorders>
            <w:shd w:val="clear" w:color="auto" w:fill="auto"/>
            <w:noWrap/>
            <w:vAlign w:val="bottom"/>
            <w:hideMark/>
          </w:tcPr>
          <w:p w14:paraId="153CE458" w14:textId="77777777" w:rsidR="002518DB" w:rsidRPr="009E5255" w:rsidRDefault="002518DB" w:rsidP="00A95547">
            <w:pPr>
              <w:pStyle w:val="TableHeader"/>
            </w:pPr>
            <w:r w:rsidRPr="009E5255">
              <w:t>Total mg purchased</w:t>
            </w:r>
          </w:p>
          <w:p w14:paraId="3018C402" w14:textId="5C10BB0A" w:rsidR="002518DB" w:rsidRPr="009E5255" w:rsidRDefault="002518DB" w:rsidP="00A95547">
            <w:pPr>
              <w:pStyle w:val="TableHeader"/>
              <w:rPr>
                <w:rFonts w:cstheme="majorHAnsi"/>
                <w:sz w:val="18"/>
                <w:szCs w:val="18"/>
              </w:rPr>
            </w:pPr>
            <w:r w:rsidRPr="009E5255">
              <w:t>(IQVIA)</w:t>
            </w:r>
          </w:p>
        </w:tc>
        <w:tc>
          <w:tcPr>
            <w:tcW w:w="1212" w:type="dxa"/>
            <w:tcBorders>
              <w:bottom w:val="single" w:sz="4" w:space="0" w:color="auto"/>
            </w:tcBorders>
            <w:shd w:val="clear" w:color="auto" w:fill="auto"/>
            <w:noWrap/>
            <w:vAlign w:val="bottom"/>
            <w:hideMark/>
          </w:tcPr>
          <w:p w14:paraId="3BA59A22" w14:textId="77777777" w:rsidR="002518DB" w:rsidRPr="009E5255" w:rsidRDefault="002518DB" w:rsidP="00A95547">
            <w:pPr>
              <w:pStyle w:val="TableHeader"/>
            </w:pPr>
            <w:r w:rsidRPr="009E5255">
              <w:t>Total mg dispensed</w:t>
            </w:r>
          </w:p>
          <w:p w14:paraId="412460C9" w14:textId="5B16EA8F" w:rsidR="002518DB" w:rsidRPr="009E5255" w:rsidRDefault="002518DB" w:rsidP="00A95547">
            <w:pPr>
              <w:pStyle w:val="TableHeader"/>
              <w:rPr>
                <w:rFonts w:cstheme="majorHAnsi"/>
                <w:sz w:val="18"/>
                <w:szCs w:val="18"/>
              </w:rPr>
            </w:pPr>
            <w:r w:rsidRPr="009E5255">
              <w:t>(PBS)</w:t>
            </w:r>
          </w:p>
        </w:tc>
        <w:tc>
          <w:tcPr>
            <w:tcW w:w="1211" w:type="dxa"/>
            <w:tcBorders>
              <w:bottom w:val="single" w:sz="4" w:space="0" w:color="auto"/>
            </w:tcBorders>
            <w:shd w:val="clear" w:color="auto" w:fill="auto"/>
            <w:noWrap/>
            <w:vAlign w:val="bottom"/>
            <w:hideMark/>
          </w:tcPr>
          <w:p w14:paraId="2BA1D39D" w14:textId="14360D0E" w:rsidR="002518DB" w:rsidRPr="009E5255" w:rsidRDefault="002518DB" w:rsidP="00A95547">
            <w:pPr>
              <w:pStyle w:val="TableHeader"/>
              <w:rPr>
                <w:rFonts w:cstheme="majorHAnsi"/>
                <w:sz w:val="18"/>
                <w:szCs w:val="18"/>
              </w:rPr>
            </w:pPr>
            <w:r w:rsidRPr="009E5255">
              <w:t>Difference</w:t>
            </w:r>
          </w:p>
        </w:tc>
        <w:tc>
          <w:tcPr>
            <w:tcW w:w="1212" w:type="dxa"/>
            <w:tcBorders>
              <w:bottom w:val="single" w:sz="4" w:space="0" w:color="auto"/>
            </w:tcBorders>
            <w:shd w:val="clear" w:color="auto" w:fill="auto"/>
            <w:noWrap/>
            <w:vAlign w:val="bottom"/>
            <w:hideMark/>
          </w:tcPr>
          <w:p w14:paraId="1DDBD412" w14:textId="77777777" w:rsidR="002518DB" w:rsidRPr="009E5255" w:rsidRDefault="002518DB" w:rsidP="00A95547">
            <w:pPr>
              <w:pStyle w:val="TableHeader"/>
            </w:pPr>
            <w:r w:rsidRPr="009E5255">
              <w:t>Total mg purchased</w:t>
            </w:r>
          </w:p>
          <w:p w14:paraId="7A400AA5" w14:textId="1563696B" w:rsidR="002518DB" w:rsidRPr="009E5255" w:rsidRDefault="002518DB" w:rsidP="00A95547">
            <w:pPr>
              <w:pStyle w:val="TableHeader"/>
              <w:rPr>
                <w:rFonts w:cstheme="majorHAnsi"/>
                <w:sz w:val="18"/>
                <w:szCs w:val="18"/>
              </w:rPr>
            </w:pPr>
            <w:r w:rsidRPr="009E5255">
              <w:t>(IQVIA)</w:t>
            </w:r>
          </w:p>
        </w:tc>
        <w:tc>
          <w:tcPr>
            <w:tcW w:w="1210" w:type="dxa"/>
            <w:tcBorders>
              <w:bottom w:val="single" w:sz="4" w:space="0" w:color="auto"/>
            </w:tcBorders>
            <w:shd w:val="clear" w:color="auto" w:fill="auto"/>
            <w:noWrap/>
            <w:vAlign w:val="bottom"/>
            <w:hideMark/>
          </w:tcPr>
          <w:p w14:paraId="40F06EE4" w14:textId="77777777" w:rsidR="002518DB" w:rsidRPr="009E5255" w:rsidRDefault="002518DB" w:rsidP="00A95547">
            <w:pPr>
              <w:pStyle w:val="TableHeader"/>
            </w:pPr>
            <w:r w:rsidRPr="009E5255">
              <w:t>Total mg dispensed</w:t>
            </w:r>
          </w:p>
          <w:p w14:paraId="05E54944" w14:textId="62DAEC0E" w:rsidR="002518DB" w:rsidRPr="009E5255" w:rsidRDefault="002518DB" w:rsidP="00A95547">
            <w:pPr>
              <w:pStyle w:val="TableHeader"/>
              <w:rPr>
                <w:rFonts w:cstheme="majorHAnsi"/>
                <w:sz w:val="18"/>
                <w:szCs w:val="18"/>
              </w:rPr>
            </w:pPr>
            <w:r w:rsidRPr="009E5255">
              <w:t>(PBS)</w:t>
            </w:r>
          </w:p>
        </w:tc>
        <w:tc>
          <w:tcPr>
            <w:tcW w:w="1215" w:type="dxa"/>
            <w:tcBorders>
              <w:bottom w:val="single" w:sz="4" w:space="0" w:color="auto"/>
            </w:tcBorders>
            <w:shd w:val="clear" w:color="auto" w:fill="auto"/>
            <w:noWrap/>
            <w:vAlign w:val="bottom"/>
            <w:hideMark/>
          </w:tcPr>
          <w:p w14:paraId="483869C7" w14:textId="7BC5F374" w:rsidR="002518DB" w:rsidRPr="009E5255" w:rsidRDefault="002518DB" w:rsidP="00A95547">
            <w:pPr>
              <w:pStyle w:val="TableHeader"/>
              <w:rPr>
                <w:rFonts w:cstheme="majorHAnsi"/>
                <w:sz w:val="18"/>
                <w:szCs w:val="18"/>
              </w:rPr>
            </w:pPr>
            <w:r w:rsidRPr="009E5255">
              <w:t>Difference</w:t>
            </w:r>
          </w:p>
        </w:tc>
      </w:tr>
      <w:tr w:rsidR="002518DB" w:rsidRPr="009E5255" w14:paraId="21B42D0A" w14:textId="77777777" w:rsidTr="002518DB">
        <w:trPr>
          <w:trHeight w:val="20"/>
          <w:tblHeader/>
        </w:trPr>
        <w:tc>
          <w:tcPr>
            <w:tcW w:w="3481" w:type="dxa"/>
            <w:gridSpan w:val="3"/>
            <w:tcBorders>
              <w:top w:val="single" w:sz="4" w:space="0" w:color="auto"/>
              <w:right w:val="single" w:sz="4" w:space="0" w:color="auto"/>
            </w:tcBorders>
            <w:shd w:val="clear" w:color="auto" w:fill="auto"/>
            <w:noWrap/>
            <w:vAlign w:val="center"/>
          </w:tcPr>
          <w:p w14:paraId="27A33D61" w14:textId="7419A166" w:rsidR="002518DB" w:rsidRPr="009E5255" w:rsidRDefault="002518DB" w:rsidP="00A95547">
            <w:pPr>
              <w:pStyle w:val="TableHeader"/>
              <w:rPr>
                <w:rFonts w:cstheme="majorHAnsi"/>
                <w:sz w:val="18"/>
                <w:szCs w:val="18"/>
              </w:rPr>
            </w:pPr>
            <w:r w:rsidRPr="009E5255">
              <w:t>2017</w:t>
            </w:r>
          </w:p>
        </w:tc>
        <w:tc>
          <w:tcPr>
            <w:tcW w:w="3633" w:type="dxa"/>
            <w:gridSpan w:val="3"/>
            <w:tcBorders>
              <w:top w:val="single" w:sz="4" w:space="0" w:color="auto"/>
              <w:left w:val="single" w:sz="4" w:space="0" w:color="auto"/>
              <w:right w:val="single" w:sz="4" w:space="0" w:color="auto"/>
            </w:tcBorders>
            <w:shd w:val="clear" w:color="auto" w:fill="auto"/>
            <w:noWrap/>
            <w:vAlign w:val="center"/>
          </w:tcPr>
          <w:p w14:paraId="0225A505" w14:textId="1651B46D" w:rsidR="002518DB" w:rsidRPr="009E5255" w:rsidRDefault="002518DB" w:rsidP="00A95547">
            <w:pPr>
              <w:pStyle w:val="TableHeader"/>
              <w:rPr>
                <w:rFonts w:cstheme="majorHAnsi"/>
                <w:sz w:val="18"/>
                <w:szCs w:val="18"/>
              </w:rPr>
            </w:pPr>
            <w:r w:rsidRPr="009E5255">
              <w:t>2018</w:t>
            </w:r>
          </w:p>
        </w:tc>
        <w:tc>
          <w:tcPr>
            <w:tcW w:w="3633" w:type="dxa"/>
            <w:gridSpan w:val="3"/>
            <w:tcBorders>
              <w:top w:val="single" w:sz="4" w:space="0" w:color="auto"/>
              <w:left w:val="single" w:sz="4" w:space="0" w:color="auto"/>
              <w:right w:val="single" w:sz="4" w:space="0" w:color="auto"/>
            </w:tcBorders>
            <w:shd w:val="clear" w:color="auto" w:fill="auto"/>
            <w:noWrap/>
            <w:vAlign w:val="center"/>
          </w:tcPr>
          <w:p w14:paraId="0DF95EE7" w14:textId="57838280" w:rsidR="002518DB" w:rsidRPr="009E5255" w:rsidRDefault="002518DB" w:rsidP="00A95547">
            <w:pPr>
              <w:pStyle w:val="TableHeader"/>
              <w:rPr>
                <w:rFonts w:cstheme="majorHAnsi"/>
                <w:sz w:val="18"/>
                <w:szCs w:val="18"/>
              </w:rPr>
            </w:pPr>
            <w:r w:rsidRPr="009E5255">
              <w:t>2019</w:t>
            </w:r>
          </w:p>
        </w:tc>
        <w:tc>
          <w:tcPr>
            <w:tcW w:w="3637" w:type="dxa"/>
            <w:gridSpan w:val="3"/>
            <w:tcBorders>
              <w:top w:val="single" w:sz="4" w:space="0" w:color="auto"/>
              <w:left w:val="single" w:sz="4" w:space="0" w:color="auto"/>
            </w:tcBorders>
            <w:shd w:val="clear" w:color="auto" w:fill="auto"/>
            <w:noWrap/>
            <w:vAlign w:val="center"/>
          </w:tcPr>
          <w:p w14:paraId="2E879036" w14:textId="6B325E96" w:rsidR="002518DB" w:rsidRPr="009E5255" w:rsidRDefault="002518DB" w:rsidP="00A95547">
            <w:pPr>
              <w:pStyle w:val="TableHeader"/>
              <w:rPr>
                <w:rFonts w:cstheme="majorHAnsi"/>
                <w:sz w:val="18"/>
                <w:szCs w:val="18"/>
              </w:rPr>
            </w:pPr>
            <w:r w:rsidRPr="009E5255">
              <w:t>2020</w:t>
            </w:r>
          </w:p>
        </w:tc>
      </w:tr>
      <w:tr w:rsidR="002518DB" w:rsidRPr="009E5255" w14:paraId="44BFBB1F" w14:textId="77777777" w:rsidTr="002518DB">
        <w:trPr>
          <w:trHeight w:val="20"/>
        </w:trPr>
        <w:tc>
          <w:tcPr>
            <w:tcW w:w="14384" w:type="dxa"/>
            <w:gridSpan w:val="12"/>
            <w:shd w:val="clear" w:color="auto" w:fill="auto"/>
            <w:noWrap/>
            <w:vAlign w:val="center"/>
          </w:tcPr>
          <w:p w14:paraId="014B671F"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rsenic</w:t>
            </w:r>
          </w:p>
        </w:tc>
      </w:tr>
      <w:tr w:rsidR="002518DB" w:rsidRPr="009E5255" w14:paraId="5A69CD71" w14:textId="77777777" w:rsidTr="002518DB">
        <w:trPr>
          <w:trHeight w:val="20"/>
        </w:trPr>
        <w:tc>
          <w:tcPr>
            <w:tcW w:w="1058" w:type="dxa"/>
            <w:shd w:val="clear" w:color="auto" w:fill="auto"/>
            <w:noWrap/>
          </w:tcPr>
          <w:p w14:paraId="0A7A6A3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585</w:t>
            </w:r>
          </w:p>
        </w:tc>
        <w:tc>
          <w:tcPr>
            <w:tcW w:w="1210" w:type="dxa"/>
            <w:shd w:val="clear" w:color="auto" w:fill="auto"/>
            <w:noWrap/>
          </w:tcPr>
          <w:p w14:paraId="15493F4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9,694</w:t>
            </w:r>
          </w:p>
        </w:tc>
        <w:tc>
          <w:tcPr>
            <w:tcW w:w="1213" w:type="dxa"/>
            <w:shd w:val="clear" w:color="auto" w:fill="auto"/>
            <w:noWrap/>
          </w:tcPr>
          <w:p w14:paraId="360E7B3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109</w:t>
            </w:r>
          </w:p>
        </w:tc>
        <w:tc>
          <w:tcPr>
            <w:tcW w:w="1210" w:type="dxa"/>
            <w:shd w:val="clear" w:color="auto" w:fill="auto"/>
            <w:noWrap/>
          </w:tcPr>
          <w:p w14:paraId="6498B0D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3,112</w:t>
            </w:r>
          </w:p>
        </w:tc>
        <w:tc>
          <w:tcPr>
            <w:tcW w:w="1212" w:type="dxa"/>
            <w:shd w:val="clear" w:color="auto" w:fill="auto"/>
            <w:noWrap/>
          </w:tcPr>
          <w:p w14:paraId="50C4D7C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6,439</w:t>
            </w:r>
          </w:p>
        </w:tc>
        <w:tc>
          <w:tcPr>
            <w:tcW w:w="1211" w:type="dxa"/>
            <w:shd w:val="clear" w:color="auto" w:fill="auto"/>
            <w:noWrap/>
          </w:tcPr>
          <w:p w14:paraId="2A961B6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327</w:t>
            </w:r>
          </w:p>
        </w:tc>
        <w:tc>
          <w:tcPr>
            <w:tcW w:w="1210" w:type="dxa"/>
            <w:shd w:val="clear" w:color="auto" w:fill="auto"/>
            <w:noWrap/>
          </w:tcPr>
          <w:p w14:paraId="5BA5DD7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2,796</w:t>
            </w:r>
          </w:p>
        </w:tc>
        <w:tc>
          <w:tcPr>
            <w:tcW w:w="1212" w:type="dxa"/>
            <w:shd w:val="clear" w:color="auto" w:fill="auto"/>
            <w:noWrap/>
          </w:tcPr>
          <w:p w14:paraId="052CF32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098</w:t>
            </w:r>
          </w:p>
        </w:tc>
        <w:tc>
          <w:tcPr>
            <w:tcW w:w="1211" w:type="dxa"/>
            <w:shd w:val="clear" w:color="auto" w:fill="auto"/>
            <w:noWrap/>
          </w:tcPr>
          <w:p w14:paraId="28799E8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302</w:t>
            </w:r>
          </w:p>
        </w:tc>
        <w:tc>
          <w:tcPr>
            <w:tcW w:w="1212" w:type="dxa"/>
            <w:shd w:val="clear" w:color="auto" w:fill="auto"/>
            <w:noWrap/>
          </w:tcPr>
          <w:p w14:paraId="5CC355B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0,441</w:t>
            </w:r>
          </w:p>
        </w:tc>
        <w:tc>
          <w:tcPr>
            <w:tcW w:w="1210" w:type="dxa"/>
            <w:shd w:val="clear" w:color="auto" w:fill="auto"/>
            <w:noWrap/>
          </w:tcPr>
          <w:p w14:paraId="4CBC41E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4,643</w:t>
            </w:r>
          </w:p>
        </w:tc>
        <w:tc>
          <w:tcPr>
            <w:tcW w:w="1215" w:type="dxa"/>
            <w:shd w:val="clear" w:color="auto" w:fill="auto"/>
            <w:noWrap/>
          </w:tcPr>
          <w:p w14:paraId="6D39B88C"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24,202</w:t>
            </w:r>
          </w:p>
        </w:tc>
      </w:tr>
      <w:tr w:rsidR="002518DB" w:rsidRPr="009E5255" w14:paraId="6E0D0EA2" w14:textId="77777777" w:rsidTr="002518DB">
        <w:trPr>
          <w:trHeight w:val="20"/>
        </w:trPr>
        <w:tc>
          <w:tcPr>
            <w:tcW w:w="14384" w:type="dxa"/>
            <w:gridSpan w:val="12"/>
            <w:shd w:val="clear" w:color="auto" w:fill="auto"/>
            <w:noWrap/>
            <w:vAlign w:val="center"/>
          </w:tcPr>
          <w:p w14:paraId="27FB4830"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tezolizumab</w:t>
            </w:r>
          </w:p>
        </w:tc>
      </w:tr>
      <w:tr w:rsidR="002518DB" w:rsidRPr="009E5255" w14:paraId="02BA3547" w14:textId="77777777" w:rsidTr="002518DB">
        <w:trPr>
          <w:trHeight w:val="20"/>
        </w:trPr>
        <w:tc>
          <w:tcPr>
            <w:tcW w:w="1058" w:type="dxa"/>
            <w:shd w:val="clear" w:color="auto" w:fill="auto"/>
            <w:noWrap/>
          </w:tcPr>
          <w:p w14:paraId="05F75BB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tcPr>
          <w:p w14:paraId="7D85F62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3" w:type="dxa"/>
            <w:shd w:val="clear" w:color="auto" w:fill="auto"/>
            <w:noWrap/>
          </w:tcPr>
          <w:p w14:paraId="174160B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tcPr>
          <w:p w14:paraId="4227C31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12,000</w:t>
            </w:r>
          </w:p>
        </w:tc>
        <w:tc>
          <w:tcPr>
            <w:tcW w:w="1212" w:type="dxa"/>
            <w:shd w:val="clear" w:color="auto" w:fill="auto"/>
            <w:noWrap/>
          </w:tcPr>
          <w:p w14:paraId="0A7514B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38,520</w:t>
            </w:r>
          </w:p>
        </w:tc>
        <w:tc>
          <w:tcPr>
            <w:tcW w:w="1211" w:type="dxa"/>
            <w:shd w:val="clear" w:color="auto" w:fill="auto"/>
            <w:noWrap/>
          </w:tcPr>
          <w:p w14:paraId="48A7860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520</w:t>
            </w:r>
          </w:p>
        </w:tc>
        <w:tc>
          <w:tcPr>
            <w:tcW w:w="1210" w:type="dxa"/>
            <w:shd w:val="clear" w:color="auto" w:fill="auto"/>
            <w:noWrap/>
          </w:tcPr>
          <w:p w14:paraId="5DCD3EB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32,640</w:t>
            </w:r>
          </w:p>
        </w:tc>
        <w:tc>
          <w:tcPr>
            <w:tcW w:w="1212" w:type="dxa"/>
            <w:shd w:val="clear" w:color="auto" w:fill="auto"/>
            <w:noWrap/>
          </w:tcPr>
          <w:p w14:paraId="25ECB91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66,400</w:t>
            </w:r>
          </w:p>
        </w:tc>
        <w:tc>
          <w:tcPr>
            <w:tcW w:w="1211" w:type="dxa"/>
            <w:shd w:val="clear" w:color="auto" w:fill="auto"/>
            <w:noWrap/>
          </w:tcPr>
          <w:p w14:paraId="05859EC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760</w:t>
            </w:r>
          </w:p>
        </w:tc>
        <w:tc>
          <w:tcPr>
            <w:tcW w:w="1212" w:type="dxa"/>
            <w:shd w:val="clear" w:color="auto" w:fill="auto"/>
            <w:noWrap/>
          </w:tcPr>
          <w:p w14:paraId="722999C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762,160</w:t>
            </w:r>
          </w:p>
        </w:tc>
        <w:tc>
          <w:tcPr>
            <w:tcW w:w="1210" w:type="dxa"/>
            <w:shd w:val="clear" w:color="auto" w:fill="auto"/>
            <w:noWrap/>
          </w:tcPr>
          <w:p w14:paraId="40FC49F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751,000</w:t>
            </w:r>
          </w:p>
        </w:tc>
        <w:tc>
          <w:tcPr>
            <w:tcW w:w="1215" w:type="dxa"/>
            <w:shd w:val="clear" w:color="auto" w:fill="auto"/>
            <w:noWrap/>
          </w:tcPr>
          <w:p w14:paraId="29AD91AC"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11,160</w:t>
            </w:r>
          </w:p>
        </w:tc>
      </w:tr>
      <w:tr w:rsidR="002518DB" w:rsidRPr="009E5255" w14:paraId="0ED3C325" w14:textId="77777777" w:rsidTr="002518DB">
        <w:trPr>
          <w:trHeight w:val="20"/>
        </w:trPr>
        <w:tc>
          <w:tcPr>
            <w:tcW w:w="14384" w:type="dxa"/>
            <w:gridSpan w:val="12"/>
            <w:shd w:val="clear" w:color="auto" w:fill="auto"/>
            <w:noWrap/>
            <w:vAlign w:val="center"/>
          </w:tcPr>
          <w:p w14:paraId="3C9A8457"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velumab</w:t>
            </w:r>
          </w:p>
        </w:tc>
      </w:tr>
      <w:tr w:rsidR="002518DB" w:rsidRPr="009E5255" w14:paraId="0D5202AD" w14:textId="77777777" w:rsidTr="002518DB">
        <w:trPr>
          <w:trHeight w:val="20"/>
        </w:trPr>
        <w:tc>
          <w:tcPr>
            <w:tcW w:w="1058" w:type="dxa"/>
            <w:shd w:val="clear" w:color="auto" w:fill="auto"/>
            <w:noWrap/>
          </w:tcPr>
          <w:p w14:paraId="6CF21C2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tcPr>
          <w:p w14:paraId="1F2E3F5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3" w:type="dxa"/>
            <w:shd w:val="clear" w:color="auto" w:fill="auto"/>
            <w:noWrap/>
          </w:tcPr>
          <w:p w14:paraId="4C3F966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tcPr>
          <w:p w14:paraId="3E7921E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2" w:type="dxa"/>
            <w:shd w:val="clear" w:color="auto" w:fill="auto"/>
            <w:noWrap/>
          </w:tcPr>
          <w:p w14:paraId="4815FE1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1" w:type="dxa"/>
            <w:shd w:val="clear" w:color="auto" w:fill="auto"/>
            <w:noWrap/>
          </w:tcPr>
          <w:p w14:paraId="0EC0D50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tcPr>
          <w:p w14:paraId="16B8406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51,575</w:t>
            </w:r>
          </w:p>
        </w:tc>
        <w:tc>
          <w:tcPr>
            <w:tcW w:w="1212" w:type="dxa"/>
            <w:shd w:val="clear" w:color="auto" w:fill="auto"/>
            <w:noWrap/>
          </w:tcPr>
          <w:p w14:paraId="358AD23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94,037</w:t>
            </w:r>
          </w:p>
        </w:tc>
        <w:tc>
          <w:tcPr>
            <w:tcW w:w="1211" w:type="dxa"/>
            <w:shd w:val="clear" w:color="auto" w:fill="auto"/>
            <w:noWrap/>
          </w:tcPr>
          <w:p w14:paraId="29AF169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7,538</w:t>
            </w:r>
          </w:p>
        </w:tc>
        <w:tc>
          <w:tcPr>
            <w:tcW w:w="1212" w:type="dxa"/>
            <w:shd w:val="clear" w:color="auto" w:fill="auto"/>
            <w:noWrap/>
          </w:tcPr>
          <w:p w14:paraId="3D0288C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73,143</w:t>
            </w:r>
          </w:p>
        </w:tc>
        <w:tc>
          <w:tcPr>
            <w:tcW w:w="1210" w:type="dxa"/>
            <w:shd w:val="clear" w:color="auto" w:fill="auto"/>
            <w:noWrap/>
          </w:tcPr>
          <w:p w14:paraId="25471A8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77,232</w:t>
            </w:r>
          </w:p>
        </w:tc>
        <w:tc>
          <w:tcPr>
            <w:tcW w:w="1215" w:type="dxa"/>
            <w:shd w:val="clear" w:color="auto" w:fill="auto"/>
            <w:noWrap/>
          </w:tcPr>
          <w:p w14:paraId="33D1A920"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95,911</w:t>
            </w:r>
          </w:p>
        </w:tc>
      </w:tr>
      <w:tr w:rsidR="002518DB" w:rsidRPr="009E5255" w14:paraId="32269AAE" w14:textId="77777777" w:rsidTr="002518DB">
        <w:trPr>
          <w:trHeight w:val="20"/>
        </w:trPr>
        <w:tc>
          <w:tcPr>
            <w:tcW w:w="14384" w:type="dxa"/>
            <w:gridSpan w:val="12"/>
            <w:shd w:val="clear" w:color="auto" w:fill="auto"/>
            <w:noWrap/>
            <w:vAlign w:val="center"/>
          </w:tcPr>
          <w:p w14:paraId="1E3D565B"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endamustine</w:t>
            </w:r>
          </w:p>
        </w:tc>
      </w:tr>
      <w:tr w:rsidR="002518DB" w:rsidRPr="009E5255" w14:paraId="29BE8A14" w14:textId="77777777" w:rsidTr="002518DB">
        <w:trPr>
          <w:trHeight w:val="20"/>
        </w:trPr>
        <w:tc>
          <w:tcPr>
            <w:tcW w:w="1058" w:type="dxa"/>
            <w:shd w:val="clear" w:color="auto" w:fill="auto"/>
            <w:noWrap/>
          </w:tcPr>
          <w:p w14:paraId="0E08D2D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51,536</w:t>
            </w:r>
          </w:p>
        </w:tc>
        <w:tc>
          <w:tcPr>
            <w:tcW w:w="1210" w:type="dxa"/>
            <w:shd w:val="clear" w:color="auto" w:fill="auto"/>
            <w:noWrap/>
          </w:tcPr>
          <w:p w14:paraId="038D3C7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08,943</w:t>
            </w:r>
          </w:p>
        </w:tc>
        <w:tc>
          <w:tcPr>
            <w:tcW w:w="1213" w:type="dxa"/>
            <w:shd w:val="clear" w:color="auto" w:fill="auto"/>
            <w:noWrap/>
          </w:tcPr>
          <w:p w14:paraId="5C55DAE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2,593</w:t>
            </w:r>
          </w:p>
        </w:tc>
        <w:tc>
          <w:tcPr>
            <w:tcW w:w="1210" w:type="dxa"/>
            <w:shd w:val="clear" w:color="auto" w:fill="auto"/>
            <w:noWrap/>
          </w:tcPr>
          <w:p w14:paraId="64BBADC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13,245</w:t>
            </w:r>
          </w:p>
        </w:tc>
        <w:tc>
          <w:tcPr>
            <w:tcW w:w="1212" w:type="dxa"/>
            <w:shd w:val="clear" w:color="auto" w:fill="auto"/>
            <w:noWrap/>
          </w:tcPr>
          <w:p w14:paraId="0F07822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72,470</w:t>
            </w:r>
          </w:p>
        </w:tc>
        <w:tc>
          <w:tcPr>
            <w:tcW w:w="1211" w:type="dxa"/>
            <w:shd w:val="clear" w:color="auto" w:fill="auto"/>
            <w:noWrap/>
          </w:tcPr>
          <w:p w14:paraId="2E19664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0,775</w:t>
            </w:r>
          </w:p>
        </w:tc>
        <w:tc>
          <w:tcPr>
            <w:tcW w:w="1210" w:type="dxa"/>
            <w:shd w:val="clear" w:color="auto" w:fill="auto"/>
            <w:noWrap/>
          </w:tcPr>
          <w:p w14:paraId="1F76075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99,249</w:t>
            </w:r>
          </w:p>
        </w:tc>
        <w:tc>
          <w:tcPr>
            <w:tcW w:w="1212" w:type="dxa"/>
            <w:shd w:val="clear" w:color="auto" w:fill="auto"/>
            <w:noWrap/>
          </w:tcPr>
          <w:p w14:paraId="0E04620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97,652</w:t>
            </w:r>
          </w:p>
        </w:tc>
        <w:tc>
          <w:tcPr>
            <w:tcW w:w="1211" w:type="dxa"/>
            <w:shd w:val="clear" w:color="auto" w:fill="auto"/>
            <w:noWrap/>
          </w:tcPr>
          <w:p w14:paraId="5930B28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1,597</w:t>
            </w:r>
          </w:p>
        </w:tc>
        <w:tc>
          <w:tcPr>
            <w:tcW w:w="1212" w:type="dxa"/>
            <w:shd w:val="clear" w:color="auto" w:fill="auto"/>
            <w:noWrap/>
          </w:tcPr>
          <w:p w14:paraId="3C3EC48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49,770</w:t>
            </w:r>
          </w:p>
        </w:tc>
        <w:tc>
          <w:tcPr>
            <w:tcW w:w="1210" w:type="dxa"/>
            <w:shd w:val="clear" w:color="auto" w:fill="auto"/>
            <w:noWrap/>
          </w:tcPr>
          <w:p w14:paraId="4F06722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74,353</w:t>
            </w:r>
          </w:p>
        </w:tc>
        <w:tc>
          <w:tcPr>
            <w:tcW w:w="1215" w:type="dxa"/>
            <w:shd w:val="clear" w:color="auto" w:fill="auto"/>
            <w:noWrap/>
          </w:tcPr>
          <w:p w14:paraId="4556B084"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75,417</w:t>
            </w:r>
          </w:p>
        </w:tc>
      </w:tr>
      <w:tr w:rsidR="002518DB" w:rsidRPr="009E5255" w14:paraId="2D384986" w14:textId="77777777" w:rsidTr="002518DB">
        <w:trPr>
          <w:trHeight w:val="20"/>
        </w:trPr>
        <w:tc>
          <w:tcPr>
            <w:tcW w:w="14384" w:type="dxa"/>
            <w:gridSpan w:val="12"/>
            <w:shd w:val="clear" w:color="auto" w:fill="auto"/>
            <w:noWrap/>
            <w:vAlign w:val="center"/>
          </w:tcPr>
          <w:p w14:paraId="0DC3D7BE"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evacizumab</w:t>
            </w:r>
          </w:p>
        </w:tc>
      </w:tr>
      <w:tr w:rsidR="002518DB" w:rsidRPr="009E5255" w14:paraId="77542560" w14:textId="77777777" w:rsidTr="002518DB">
        <w:trPr>
          <w:trHeight w:val="20"/>
        </w:trPr>
        <w:tc>
          <w:tcPr>
            <w:tcW w:w="1058" w:type="dxa"/>
            <w:shd w:val="clear" w:color="auto" w:fill="auto"/>
            <w:noWrap/>
            <w:vAlign w:val="center"/>
          </w:tcPr>
          <w:p w14:paraId="636967A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9,000,000</w:t>
            </w:r>
          </w:p>
        </w:tc>
        <w:tc>
          <w:tcPr>
            <w:tcW w:w="1210" w:type="dxa"/>
            <w:shd w:val="clear" w:color="auto" w:fill="auto"/>
            <w:noWrap/>
            <w:vAlign w:val="center"/>
          </w:tcPr>
          <w:p w14:paraId="5DBB5B6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8,200,000</w:t>
            </w:r>
          </w:p>
        </w:tc>
        <w:tc>
          <w:tcPr>
            <w:tcW w:w="1213" w:type="dxa"/>
            <w:shd w:val="clear" w:color="auto" w:fill="auto"/>
            <w:noWrap/>
            <w:vAlign w:val="center"/>
          </w:tcPr>
          <w:p w14:paraId="77AF169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788,612</w:t>
            </w:r>
          </w:p>
        </w:tc>
        <w:tc>
          <w:tcPr>
            <w:tcW w:w="1210" w:type="dxa"/>
            <w:shd w:val="clear" w:color="auto" w:fill="auto"/>
            <w:noWrap/>
            <w:vAlign w:val="center"/>
          </w:tcPr>
          <w:p w14:paraId="1301E52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8,600,000</w:t>
            </w:r>
          </w:p>
        </w:tc>
        <w:tc>
          <w:tcPr>
            <w:tcW w:w="1212" w:type="dxa"/>
            <w:shd w:val="clear" w:color="auto" w:fill="auto"/>
            <w:noWrap/>
            <w:vAlign w:val="center"/>
          </w:tcPr>
          <w:p w14:paraId="4AC1352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8,000,000</w:t>
            </w:r>
          </w:p>
        </w:tc>
        <w:tc>
          <w:tcPr>
            <w:tcW w:w="1211" w:type="dxa"/>
            <w:shd w:val="clear" w:color="auto" w:fill="auto"/>
            <w:noWrap/>
            <w:vAlign w:val="center"/>
          </w:tcPr>
          <w:p w14:paraId="712007A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566,638</w:t>
            </w:r>
          </w:p>
        </w:tc>
        <w:tc>
          <w:tcPr>
            <w:tcW w:w="1210" w:type="dxa"/>
            <w:shd w:val="clear" w:color="auto" w:fill="auto"/>
            <w:noWrap/>
            <w:vAlign w:val="center"/>
          </w:tcPr>
          <w:p w14:paraId="74D29B9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8,500,000</w:t>
            </w:r>
          </w:p>
        </w:tc>
        <w:tc>
          <w:tcPr>
            <w:tcW w:w="1212" w:type="dxa"/>
            <w:shd w:val="clear" w:color="auto" w:fill="auto"/>
            <w:noWrap/>
            <w:vAlign w:val="center"/>
          </w:tcPr>
          <w:p w14:paraId="4EA898F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9,100,000</w:t>
            </w:r>
          </w:p>
        </w:tc>
        <w:tc>
          <w:tcPr>
            <w:tcW w:w="1211" w:type="dxa"/>
            <w:shd w:val="clear" w:color="auto" w:fill="auto"/>
            <w:noWrap/>
            <w:vAlign w:val="center"/>
          </w:tcPr>
          <w:p w14:paraId="35005DB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601,068</w:t>
            </w:r>
          </w:p>
        </w:tc>
        <w:tc>
          <w:tcPr>
            <w:tcW w:w="1212" w:type="dxa"/>
            <w:shd w:val="clear" w:color="auto" w:fill="auto"/>
            <w:noWrap/>
            <w:vAlign w:val="center"/>
          </w:tcPr>
          <w:p w14:paraId="6A17511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5,500,000</w:t>
            </w:r>
          </w:p>
        </w:tc>
        <w:tc>
          <w:tcPr>
            <w:tcW w:w="1210" w:type="dxa"/>
            <w:shd w:val="clear" w:color="auto" w:fill="auto"/>
            <w:noWrap/>
            <w:vAlign w:val="center"/>
          </w:tcPr>
          <w:p w14:paraId="1B8E36D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6,100,000</w:t>
            </w:r>
          </w:p>
        </w:tc>
        <w:tc>
          <w:tcPr>
            <w:tcW w:w="1215" w:type="dxa"/>
            <w:shd w:val="clear" w:color="auto" w:fill="auto"/>
            <w:noWrap/>
            <w:vAlign w:val="center"/>
          </w:tcPr>
          <w:p w14:paraId="39D9E5DD"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01,068</w:t>
            </w:r>
          </w:p>
        </w:tc>
      </w:tr>
      <w:tr w:rsidR="002518DB" w:rsidRPr="009E5255" w14:paraId="6E64C877" w14:textId="77777777" w:rsidTr="002518DB">
        <w:trPr>
          <w:trHeight w:val="20"/>
        </w:trPr>
        <w:tc>
          <w:tcPr>
            <w:tcW w:w="14384" w:type="dxa"/>
            <w:gridSpan w:val="12"/>
            <w:shd w:val="clear" w:color="auto" w:fill="auto"/>
            <w:noWrap/>
            <w:vAlign w:val="center"/>
          </w:tcPr>
          <w:p w14:paraId="722AC8C3" w14:textId="06474F1E"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leomycin</w:t>
            </w:r>
            <w:r w:rsidR="002F3B55" w:rsidRPr="009E5255">
              <w:rPr>
                <w:rFonts w:asciiTheme="majorHAnsi" w:hAnsiTheme="majorHAnsi" w:cstheme="majorHAnsi"/>
                <w:color w:val="000000" w:themeColor="text1"/>
                <w:sz w:val="18"/>
                <w:szCs w:val="18"/>
                <w:lang w:eastAsia="en-AU"/>
              </w:rPr>
              <w:t xml:space="preserve"> (g)</w:t>
            </w:r>
          </w:p>
        </w:tc>
      </w:tr>
      <w:tr w:rsidR="002518DB" w:rsidRPr="009E5255" w14:paraId="2CF3BD33" w14:textId="77777777" w:rsidTr="002518DB">
        <w:trPr>
          <w:trHeight w:val="20"/>
        </w:trPr>
        <w:tc>
          <w:tcPr>
            <w:tcW w:w="1058" w:type="dxa"/>
            <w:shd w:val="clear" w:color="auto" w:fill="auto"/>
            <w:noWrap/>
          </w:tcPr>
          <w:p w14:paraId="2B6B5F2A" w14:textId="2556E01C"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37,908</w:t>
            </w:r>
          </w:p>
        </w:tc>
        <w:tc>
          <w:tcPr>
            <w:tcW w:w="1210" w:type="dxa"/>
            <w:shd w:val="clear" w:color="auto" w:fill="auto"/>
            <w:noWrap/>
          </w:tcPr>
          <w:p w14:paraId="512E9151" w14:textId="4538D9C3"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8</w:t>
            </w:r>
          </w:p>
        </w:tc>
        <w:tc>
          <w:tcPr>
            <w:tcW w:w="1213" w:type="dxa"/>
            <w:shd w:val="clear" w:color="auto" w:fill="auto"/>
            <w:noWrap/>
          </w:tcPr>
          <w:p w14:paraId="0289C013" w14:textId="4F910308"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770</w:t>
            </w:r>
          </w:p>
        </w:tc>
        <w:tc>
          <w:tcPr>
            <w:tcW w:w="1210" w:type="dxa"/>
            <w:shd w:val="clear" w:color="auto" w:fill="auto"/>
            <w:noWrap/>
          </w:tcPr>
          <w:p w14:paraId="799A3EBD" w14:textId="366C01E4"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05,570</w:t>
            </w:r>
          </w:p>
        </w:tc>
        <w:tc>
          <w:tcPr>
            <w:tcW w:w="1212" w:type="dxa"/>
            <w:shd w:val="clear" w:color="auto" w:fill="auto"/>
            <w:noWrap/>
          </w:tcPr>
          <w:p w14:paraId="2D65CE74" w14:textId="04BE8DB2"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2</w:t>
            </w:r>
          </w:p>
        </w:tc>
        <w:tc>
          <w:tcPr>
            <w:tcW w:w="1211" w:type="dxa"/>
            <w:shd w:val="clear" w:color="auto" w:fill="auto"/>
            <w:noWrap/>
          </w:tcPr>
          <w:p w14:paraId="35ADF103" w14:textId="2B4FADF5"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05,428</w:t>
            </w:r>
          </w:p>
        </w:tc>
        <w:tc>
          <w:tcPr>
            <w:tcW w:w="1210" w:type="dxa"/>
            <w:shd w:val="clear" w:color="auto" w:fill="auto"/>
            <w:noWrap/>
          </w:tcPr>
          <w:p w14:paraId="6D03D4C2" w14:textId="2C2C8E5E"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37,113</w:t>
            </w:r>
          </w:p>
        </w:tc>
        <w:tc>
          <w:tcPr>
            <w:tcW w:w="1212" w:type="dxa"/>
            <w:shd w:val="clear" w:color="auto" w:fill="auto"/>
            <w:noWrap/>
          </w:tcPr>
          <w:p w14:paraId="4705FA0E" w14:textId="31EB77E3"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7</w:t>
            </w:r>
          </w:p>
        </w:tc>
        <w:tc>
          <w:tcPr>
            <w:tcW w:w="1211" w:type="dxa"/>
            <w:shd w:val="clear" w:color="auto" w:fill="auto"/>
            <w:noWrap/>
          </w:tcPr>
          <w:p w14:paraId="4B56D45C" w14:textId="183AA939"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6,975</w:t>
            </w:r>
          </w:p>
        </w:tc>
        <w:tc>
          <w:tcPr>
            <w:tcW w:w="1212" w:type="dxa"/>
            <w:shd w:val="clear" w:color="auto" w:fill="auto"/>
            <w:noWrap/>
          </w:tcPr>
          <w:p w14:paraId="5D1DAF20" w14:textId="2371CE7D"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50,696</w:t>
            </w:r>
          </w:p>
        </w:tc>
        <w:tc>
          <w:tcPr>
            <w:tcW w:w="1210" w:type="dxa"/>
            <w:shd w:val="clear" w:color="auto" w:fill="auto"/>
            <w:noWrap/>
          </w:tcPr>
          <w:p w14:paraId="56D4596E" w14:textId="3E4C383D"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5</w:t>
            </w:r>
          </w:p>
        </w:tc>
        <w:tc>
          <w:tcPr>
            <w:tcW w:w="1215" w:type="dxa"/>
            <w:shd w:val="clear" w:color="auto" w:fill="auto"/>
            <w:noWrap/>
          </w:tcPr>
          <w:p w14:paraId="2B77C600" w14:textId="6CF82243"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850,560</w:t>
            </w:r>
          </w:p>
        </w:tc>
      </w:tr>
      <w:tr w:rsidR="002518DB" w:rsidRPr="009E5255" w14:paraId="3D207335" w14:textId="77777777" w:rsidTr="002518DB">
        <w:trPr>
          <w:trHeight w:val="20"/>
        </w:trPr>
        <w:tc>
          <w:tcPr>
            <w:tcW w:w="14384" w:type="dxa"/>
            <w:gridSpan w:val="12"/>
            <w:shd w:val="clear" w:color="auto" w:fill="auto"/>
            <w:noWrap/>
            <w:vAlign w:val="center"/>
          </w:tcPr>
          <w:p w14:paraId="1DAE2725"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linatumomab</w:t>
            </w:r>
          </w:p>
        </w:tc>
      </w:tr>
      <w:tr w:rsidR="002518DB" w:rsidRPr="009E5255" w14:paraId="5F98C6F0" w14:textId="77777777" w:rsidTr="002518DB">
        <w:trPr>
          <w:trHeight w:val="20"/>
        </w:trPr>
        <w:tc>
          <w:tcPr>
            <w:tcW w:w="1058" w:type="dxa"/>
            <w:shd w:val="clear" w:color="auto" w:fill="auto"/>
            <w:noWrap/>
            <w:vAlign w:val="center"/>
          </w:tcPr>
          <w:p w14:paraId="20F09E0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40,136</w:t>
            </w:r>
          </w:p>
        </w:tc>
        <w:tc>
          <w:tcPr>
            <w:tcW w:w="1210" w:type="dxa"/>
            <w:shd w:val="clear" w:color="auto" w:fill="auto"/>
            <w:noWrap/>
            <w:vAlign w:val="center"/>
          </w:tcPr>
          <w:p w14:paraId="49EA7FD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40,957</w:t>
            </w:r>
          </w:p>
        </w:tc>
        <w:tc>
          <w:tcPr>
            <w:tcW w:w="1213" w:type="dxa"/>
            <w:shd w:val="clear" w:color="auto" w:fill="auto"/>
            <w:noWrap/>
            <w:vAlign w:val="center"/>
          </w:tcPr>
          <w:p w14:paraId="4436BE5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821</w:t>
            </w:r>
          </w:p>
        </w:tc>
        <w:tc>
          <w:tcPr>
            <w:tcW w:w="1210" w:type="dxa"/>
            <w:shd w:val="clear" w:color="auto" w:fill="auto"/>
            <w:noWrap/>
            <w:vAlign w:val="center"/>
          </w:tcPr>
          <w:p w14:paraId="0330A65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2,353</w:t>
            </w:r>
          </w:p>
        </w:tc>
        <w:tc>
          <w:tcPr>
            <w:tcW w:w="1212" w:type="dxa"/>
            <w:shd w:val="clear" w:color="auto" w:fill="auto"/>
            <w:noWrap/>
            <w:vAlign w:val="center"/>
          </w:tcPr>
          <w:p w14:paraId="7C68FFF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68,688</w:t>
            </w:r>
          </w:p>
        </w:tc>
        <w:tc>
          <w:tcPr>
            <w:tcW w:w="1211" w:type="dxa"/>
            <w:shd w:val="clear" w:color="auto" w:fill="auto"/>
            <w:noWrap/>
            <w:vAlign w:val="center"/>
          </w:tcPr>
          <w:p w14:paraId="6330635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3,665</w:t>
            </w:r>
          </w:p>
        </w:tc>
        <w:tc>
          <w:tcPr>
            <w:tcW w:w="1210" w:type="dxa"/>
            <w:shd w:val="clear" w:color="auto" w:fill="auto"/>
            <w:noWrap/>
            <w:vAlign w:val="center"/>
          </w:tcPr>
          <w:p w14:paraId="52603C2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65,274</w:t>
            </w:r>
          </w:p>
        </w:tc>
        <w:tc>
          <w:tcPr>
            <w:tcW w:w="1212" w:type="dxa"/>
            <w:shd w:val="clear" w:color="auto" w:fill="auto"/>
            <w:noWrap/>
            <w:vAlign w:val="center"/>
          </w:tcPr>
          <w:p w14:paraId="50F0707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47,551</w:t>
            </w:r>
          </w:p>
        </w:tc>
        <w:tc>
          <w:tcPr>
            <w:tcW w:w="1211" w:type="dxa"/>
            <w:shd w:val="clear" w:color="auto" w:fill="auto"/>
            <w:noWrap/>
            <w:vAlign w:val="center"/>
          </w:tcPr>
          <w:p w14:paraId="33169BC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30,877</w:t>
            </w:r>
          </w:p>
        </w:tc>
        <w:tc>
          <w:tcPr>
            <w:tcW w:w="1212" w:type="dxa"/>
            <w:shd w:val="clear" w:color="auto" w:fill="auto"/>
            <w:noWrap/>
            <w:vAlign w:val="center"/>
          </w:tcPr>
          <w:p w14:paraId="0564183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18,281</w:t>
            </w:r>
          </w:p>
        </w:tc>
        <w:tc>
          <w:tcPr>
            <w:tcW w:w="1210" w:type="dxa"/>
            <w:shd w:val="clear" w:color="auto" w:fill="auto"/>
            <w:noWrap/>
            <w:vAlign w:val="center"/>
          </w:tcPr>
          <w:p w14:paraId="6C028CF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87,404</w:t>
            </w:r>
          </w:p>
        </w:tc>
        <w:tc>
          <w:tcPr>
            <w:tcW w:w="1215" w:type="dxa"/>
            <w:shd w:val="clear" w:color="auto" w:fill="auto"/>
            <w:noWrap/>
            <w:vAlign w:val="center"/>
          </w:tcPr>
          <w:p w14:paraId="38E5B68B"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877</w:t>
            </w:r>
          </w:p>
        </w:tc>
      </w:tr>
      <w:tr w:rsidR="002518DB" w:rsidRPr="009E5255" w14:paraId="5204B245" w14:textId="77777777" w:rsidTr="002518DB">
        <w:trPr>
          <w:trHeight w:val="20"/>
        </w:trPr>
        <w:tc>
          <w:tcPr>
            <w:tcW w:w="14384" w:type="dxa"/>
            <w:gridSpan w:val="12"/>
            <w:shd w:val="clear" w:color="auto" w:fill="auto"/>
            <w:noWrap/>
            <w:vAlign w:val="center"/>
          </w:tcPr>
          <w:p w14:paraId="0314DA3B"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ortezomib</w:t>
            </w:r>
          </w:p>
        </w:tc>
      </w:tr>
      <w:tr w:rsidR="002518DB" w:rsidRPr="009E5255" w14:paraId="52787134" w14:textId="77777777" w:rsidTr="002518DB">
        <w:trPr>
          <w:trHeight w:val="20"/>
        </w:trPr>
        <w:tc>
          <w:tcPr>
            <w:tcW w:w="1058" w:type="dxa"/>
            <w:shd w:val="clear" w:color="auto" w:fill="auto"/>
            <w:noWrap/>
            <w:vAlign w:val="center"/>
          </w:tcPr>
          <w:p w14:paraId="1937DAB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02,775</w:t>
            </w:r>
          </w:p>
        </w:tc>
        <w:tc>
          <w:tcPr>
            <w:tcW w:w="1210" w:type="dxa"/>
            <w:shd w:val="clear" w:color="auto" w:fill="auto"/>
            <w:noWrap/>
            <w:vAlign w:val="center"/>
          </w:tcPr>
          <w:p w14:paraId="0ECD3F5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5,561</w:t>
            </w:r>
          </w:p>
        </w:tc>
        <w:tc>
          <w:tcPr>
            <w:tcW w:w="1213" w:type="dxa"/>
            <w:shd w:val="clear" w:color="auto" w:fill="auto"/>
            <w:noWrap/>
            <w:vAlign w:val="center"/>
          </w:tcPr>
          <w:p w14:paraId="7303EFA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7,214</w:t>
            </w:r>
          </w:p>
        </w:tc>
        <w:tc>
          <w:tcPr>
            <w:tcW w:w="1210" w:type="dxa"/>
            <w:shd w:val="clear" w:color="auto" w:fill="auto"/>
            <w:noWrap/>
            <w:vAlign w:val="center"/>
          </w:tcPr>
          <w:p w14:paraId="790DCDF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9,006</w:t>
            </w:r>
          </w:p>
        </w:tc>
        <w:tc>
          <w:tcPr>
            <w:tcW w:w="1212" w:type="dxa"/>
            <w:shd w:val="clear" w:color="auto" w:fill="auto"/>
            <w:noWrap/>
            <w:vAlign w:val="center"/>
          </w:tcPr>
          <w:p w14:paraId="21A3064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2,508</w:t>
            </w:r>
          </w:p>
        </w:tc>
        <w:tc>
          <w:tcPr>
            <w:tcW w:w="1211" w:type="dxa"/>
            <w:shd w:val="clear" w:color="auto" w:fill="auto"/>
            <w:noWrap/>
            <w:vAlign w:val="center"/>
          </w:tcPr>
          <w:p w14:paraId="06337B6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6,498</w:t>
            </w:r>
          </w:p>
        </w:tc>
        <w:tc>
          <w:tcPr>
            <w:tcW w:w="1210" w:type="dxa"/>
            <w:shd w:val="clear" w:color="auto" w:fill="auto"/>
            <w:noWrap/>
            <w:vAlign w:val="center"/>
          </w:tcPr>
          <w:p w14:paraId="0012C49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06,307</w:t>
            </w:r>
          </w:p>
        </w:tc>
        <w:tc>
          <w:tcPr>
            <w:tcW w:w="1212" w:type="dxa"/>
            <w:shd w:val="clear" w:color="auto" w:fill="auto"/>
            <w:noWrap/>
            <w:vAlign w:val="center"/>
          </w:tcPr>
          <w:p w14:paraId="6B0C8CF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03,245</w:t>
            </w:r>
          </w:p>
        </w:tc>
        <w:tc>
          <w:tcPr>
            <w:tcW w:w="1211" w:type="dxa"/>
            <w:shd w:val="clear" w:color="auto" w:fill="auto"/>
            <w:noWrap/>
            <w:vAlign w:val="center"/>
          </w:tcPr>
          <w:p w14:paraId="5B892E8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297</w:t>
            </w:r>
          </w:p>
        </w:tc>
        <w:tc>
          <w:tcPr>
            <w:tcW w:w="1212" w:type="dxa"/>
            <w:shd w:val="clear" w:color="auto" w:fill="auto"/>
            <w:noWrap/>
            <w:vAlign w:val="center"/>
          </w:tcPr>
          <w:p w14:paraId="38CB0B9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15,655</w:t>
            </w:r>
          </w:p>
        </w:tc>
        <w:tc>
          <w:tcPr>
            <w:tcW w:w="1210" w:type="dxa"/>
            <w:shd w:val="clear" w:color="auto" w:fill="auto"/>
            <w:noWrap/>
            <w:vAlign w:val="center"/>
          </w:tcPr>
          <w:p w14:paraId="6089A20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13,358</w:t>
            </w:r>
          </w:p>
        </w:tc>
        <w:tc>
          <w:tcPr>
            <w:tcW w:w="1215" w:type="dxa"/>
            <w:shd w:val="clear" w:color="auto" w:fill="auto"/>
            <w:noWrap/>
            <w:vAlign w:val="center"/>
          </w:tcPr>
          <w:p w14:paraId="1B1A13DB"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97</w:t>
            </w:r>
          </w:p>
        </w:tc>
      </w:tr>
      <w:tr w:rsidR="002518DB" w:rsidRPr="009E5255" w14:paraId="7ED58F64" w14:textId="77777777" w:rsidTr="002518DB">
        <w:trPr>
          <w:trHeight w:val="20"/>
        </w:trPr>
        <w:tc>
          <w:tcPr>
            <w:tcW w:w="14384" w:type="dxa"/>
            <w:gridSpan w:val="12"/>
            <w:shd w:val="clear" w:color="auto" w:fill="auto"/>
            <w:noWrap/>
            <w:vAlign w:val="center"/>
          </w:tcPr>
          <w:p w14:paraId="719BBE04"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entuximab Vedotin</w:t>
            </w:r>
          </w:p>
        </w:tc>
      </w:tr>
      <w:tr w:rsidR="002518DB" w:rsidRPr="009E5255" w14:paraId="1B22FC97" w14:textId="77777777" w:rsidTr="002518DB">
        <w:trPr>
          <w:trHeight w:val="20"/>
        </w:trPr>
        <w:tc>
          <w:tcPr>
            <w:tcW w:w="1058" w:type="dxa"/>
            <w:shd w:val="clear" w:color="auto" w:fill="auto"/>
            <w:noWrap/>
            <w:vAlign w:val="center"/>
          </w:tcPr>
          <w:p w14:paraId="61EAFDE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7,892</w:t>
            </w:r>
          </w:p>
        </w:tc>
        <w:tc>
          <w:tcPr>
            <w:tcW w:w="1210" w:type="dxa"/>
            <w:shd w:val="clear" w:color="auto" w:fill="auto"/>
            <w:noWrap/>
            <w:vAlign w:val="center"/>
          </w:tcPr>
          <w:p w14:paraId="0F1BED5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67,967</w:t>
            </w:r>
          </w:p>
        </w:tc>
        <w:tc>
          <w:tcPr>
            <w:tcW w:w="1213" w:type="dxa"/>
            <w:shd w:val="clear" w:color="auto" w:fill="auto"/>
            <w:noWrap/>
            <w:vAlign w:val="center"/>
          </w:tcPr>
          <w:p w14:paraId="3D6C518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9,925</w:t>
            </w:r>
          </w:p>
        </w:tc>
        <w:tc>
          <w:tcPr>
            <w:tcW w:w="1210" w:type="dxa"/>
            <w:shd w:val="clear" w:color="auto" w:fill="auto"/>
            <w:noWrap/>
            <w:vAlign w:val="center"/>
          </w:tcPr>
          <w:p w14:paraId="7F80BA1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10,597</w:t>
            </w:r>
          </w:p>
        </w:tc>
        <w:tc>
          <w:tcPr>
            <w:tcW w:w="1212" w:type="dxa"/>
            <w:shd w:val="clear" w:color="auto" w:fill="auto"/>
            <w:noWrap/>
            <w:vAlign w:val="center"/>
          </w:tcPr>
          <w:p w14:paraId="086F6BC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1,966</w:t>
            </w:r>
          </w:p>
        </w:tc>
        <w:tc>
          <w:tcPr>
            <w:tcW w:w="1211" w:type="dxa"/>
            <w:shd w:val="clear" w:color="auto" w:fill="auto"/>
            <w:noWrap/>
            <w:vAlign w:val="center"/>
          </w:tcPr>
          <w:p w14:paraId="35869B5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8,631</w:t>
            </w:r>
          </w:p>
        </w:tc>
        <w:tc>
          <w:tcPr>
            <w:tcW w:w="1210" w:type="dxa"/>
            <w:shd w:val="clear" w:color="auto" w:fill="auto"/>
            <w:noWrap/>
            <w:vAlign w:val="center"/>
          </w:tcPr>
          <w:p w14:paraId="08014D1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14,288</w:t>
            </w:r>
          </w:p>
        </w:tc>
        <w:tc>
          <w:tcPr>
            <w:tcW w:w="1212" w:type="dxa"/>
            <w:shd w:val="clear" w:color="auto" w:fill="auto"/>
            <w:noWrap/>
            <w:vAlign w:val="center"/>
          </w:tcPr>
          <w:p w14:paraId="34F73CF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2,159</w:t>
            </w:r>
          </w:p>
        </w:tc>
        <w:tc>
          <w:tcPr>
            <w:tcW w:w="1211" w:type="dxa"/>
            <w:shd w:val="clear" w:color="auto" w:fill="auto"/>
            <w:noWrap/>
            <w:vAlign w:val="center"/>
          </w:tcPr>
          <w:p w14:paraId="0BEA2F1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719</w:t>
            </w:r>
          </w:p>
        </w:tc>
        <w:tc>
          <w:tcPr>
            <w:tcW w:w="1212" w:type="dxa"/>
            <w:shd w:val="clear" w:color="auto" w:fill="auto"/>
            <w:noWrap/>
            <w:vAlign w:val="center"/>
          </w:tcPr>
          <w:p w14:paraId="321C4B2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24,362</w:t>
            </w:r>
          </w:p>
        </w:tc>
        <w:tc>
          <w:tcPr>
            <w:tcW w:w="1210" w:type="dxa"/>
            <w:shd w:val="clear" w:color="auto" w:fill="auto"/>
            <w:noWrap/>
            <w:vAlign w:val="center"/>
          </w:tcPr>
          <w:p w14:paraId="027C2F4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14,643</w:t>
            </w:r>
          </w:p>
        </w:tc>
        <w:tc>
          <w:tcPr>
            <w:tcW w:w="1215" w:type="dxa"/>
            <w:shd w:val="clear" w:color="auto" w:fill="auto"/>
            <w:noWrap/>
            <w:vAlign w:val="center"/>
          </w:tcPr>
          <w:p w14:paraId="712E5FED"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719</w:t>
            </w:r>
          </w:p>
        </w:tc>
      </w:tr>
      <w:tr w:rsidR="002518DB" w:rsidRPr="009E5255" w14:paraId="5E4C5322" w14:textId="77777777" w:rsidTr="002518DB">
        <w:trPr>
          <w:trHeight w:val="20"/>
        </w:trPr>
        <w:tc>
          <w:tcPr>
            <w:tcW w:w="14384" w:type="dxa"/>
            <w:gridSpan w:val="12"/>
            <w:shd w:val="clear" w:color="auto" w:fill="auto"/>
            <w:noWrap/>
            <w:vAlign w:val="center"/>
          </w:tcPr>
          <w:p w14:paraId="2840F038"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bazitaxel</w:t>
            </w:r>
          </w:p>
        </w:tc>
      </w:tr>
      <w:tr w:rsidR="002518DB" w:rsidRPr="009E5255" w14:paraId="7512EB82" w14:textId="77777777" w:rsidTr="002518DB">
        <w:trPr>
          <w:trHeight w:val="20"/>
        </w:trPr>
        <w:tc>
          <w:tcPr>
            <w:tcW w:w="1058" w:type="dxa"/>
            <w:shd w:val="clear" w:color="auto" w:fill="auto"/>
            <w:noWrap/>
            <w:vAlign w:val="center"/>
          </w:tcPr>
          <w:p w14:paraId="311E216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72,563</w:t>
            </w:r>
          </w:p>
        </w:tc>
        <w:tc>
          <w:tcPr>
            <w:tcW w:w="1210" w:type="dxa"/>
            <w:shd w:val="clear" w:color="auto" w:fill="auto"/>
            <w:noWrap/>
            <w:vAlign w:val="center"/>
          </w:tcPr>
          <w:p w14:paraId="6BF5703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61,089</w:t>
            </w:r>
          </w:p>
        </w:tc>
        <w:tc>
          <w:tcPr>
            <w:tcW w:w="1213" w:type="dxa"/>
            <w:shd w:val="clear" w:color="auto" w:fill="auto"/>
            <w:noWrap/>
            <w:vAlign w:val="center"/>
          </w:tcPr>
          <w:p w14:paraId="41E0015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1,474</w:t>
            </w:r>
          </w:p>
        </w:tc>
        <w:tc>
          <w:tcPr>
            <w:tcW w:w="1210" w:type="dxa"/>
            <w:shd w:val="clear" w:color="auto" w:fill="auto"/>
            <w:noWrap/>
            <w:vAlign w:val="center"/>
          </w:tcPr>
          <w:p w14:paraId="499F77F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68,209</w:t>
            </w:r>
          </w:p>
        </w:tc>
        <w:tc>
          <w:tcPr>
            <w:tcW w:w="1212" w:type="dxa"/>
            <w:shd w:val="clear" w:color="auto" w:fill="auto"/>
            <w:noWrap/>
            <w:vAlign w:val="center"/>
          </w:tcPr>
          <w:p w14:paraId="05C9012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67,624</w:t>
            </w:r>
          </w:p>
        </w:tc>
        <w:tc>
          <w:tcPr>
            <w:tcW w:w="1211" w:type="dxa"/>
            <w:shd w:val="clear" w:color="auto" w:fill="auto"/>
            <w:noWrap/>
            <w:vAlign w:val="center"/>
          </w:tcPr>
          <w:p w14:paraId="0B3E6CF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585</w:t>
            </w:r>
          </w:p>
        </w:tc>
        <w:tc>
          <w:tcPr>
            <w:tcW w:w="1210" w:type="dxa"/>
            <w:shd w:val="clear" w:color="auto" w:fill="auto"/>
            <w:noWrap/>
            <w:vAlign w:val="center"/>
          </w:tcPr>
          <w:p w14:paraId="74E72F3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08,490</w:t>
            </w:r>
          </w:p>
        </w:tc>
        <w:tc>
          <w:tcPr>
            <w:tcW w:w="1212" w:type="dxa"/>
            <w:shd w:val="clear" w:color="auto" w:fill="auto"/>
            <w:noWrap/>
            <w:vAlign w:val="center"/>
          </w:tcPr>
          <w:p w14:paraId="640B825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92,979</w:t>
            </w:r>
          </w:p>
        </w:tc>
        <w:tc>
          <w:tcPr>
            <w:tcW w:w="1211" w:type="dxa"/>
            <w:shd w:val="clear" w:color="auto" w:fill="auto"/>
            <w:noWrap/>
            <w:vAlign w:val="center"/>
          </w:tcPr>
          <w:p w14:paraId="2893F4F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1,200</w:t>
            </w:r>
          </w:p>
        </w:tc>
        <w:tc>
          <w:tcPr>
            <w:tcW w:w="1212" w:type="dxa"/>
            <w:shd w:val="clear" w:color="auto" w:fill="auto"/>
            <w:noWrap/>
            <w:vAlign w:val="center"/>
          </w:tcPr>
          <w:p w14:paraId="4F2A35E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22,595</w:t>
            </w:r>
          </w:p>
        </w:tc>
        <w:tc>
          <w:tcPr>
            <w:tcW w:w="1210" w:type="dxa"/>
            <w:shd w:val="clear" w:color="auto" w:fill="auto"/>
            <w:noWrap/>
            <w:vAlign w:val="center"/>
          </w:tcPr>
          <w:p w14:paraId="2163786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11,395</w:t>
            </w:r>
          </w:p>
        </w:tc>
        <w:tc>
          <w:tcPr>
            <w:tcW w:w="1215" w:type="dxa"/>
            <w:shd w:val="clear" w:color="auto" w:fill="auto"/>
            <w:noWrap/>
            <w:vAlign w:val="center"/>
          </w:tcPr>
          <w:p w14:paraId="000FB156"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200</w:t>
            </w:r>
          </w:p>
        </w:tc>
      </w:tr>
      <w:tr w:rsidR="002518DB" w:rsidRPr="009E5255" w14:paraId="7EAB42C1" w14:textId="77777777" w:rsidTr="002518DB">
        <w:trPr>
          <w:trHeight w:val="20"/>
        </w:trPr>
        <w:tc>
          <w:tcPr>
            <w:tcW w:w="14384" w:type="dxa"/>
            <w:gridSpan w:val="12"/>
            <w:shd w:val="clear" w:color="auto" w:fill="auto"/>
            <w:noWrap/>
            <w:vAlign w:val="center"/>
          </w:tcPr>
          <w:p w14:paraId="71E1CE10"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rboplatin</w:t>
            </w:r>
          </w:p>
        </w:tc>
      </w:tr>
      <w:tr w:rsidR="002518DB" w:rsidRPr="009E5255" w14:paraId="6190C066" w14:textId="77777777" w:rsidTr="002518DB">
        <w:trPr>
          <w:trHeight w:val="20"/>
        </w:trPr>
        <w:tc>
          <w:tcPr>
            <w:tcW w:w="1058" w:type="dxa"/>
            <w:shd w:val="clear" w:color="auto" w:fill="auto"/>
            <w:noWrap/>
            <w:vAlign w:val="center"/>
          </w:tcPr>
          <w:p w14:paraId="0B2CEB9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4,300,000</w:t>
            </w:r>
          </w:p>
        </w:tc>
        <w:tc>
          <w:tcPr>
            <w:tcW w:w="1210" w:type="dxa"/>
            <w:shd w:val="clear" w:color="auto" w:fill="auto"/>
            <w:noWrap/>
            <w:vAlign w:val="center"/>
          </w:tcPr>
          <w:p w14:paraId="5555BA1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5,100,000</w:t>
            </w:r>
          </w:p>
        </w:tc>
        <w:tc>
          <w:tcPr>
            <w:tcW w:w="1213" w:type="dxa"/>
            <w:shd w:val="clear" w:color="auto" w:fill="auto"/>
            <w:noWrap/>
            <w:vAlign w:val="center"/>
          </w:tcPr>
          <w:p w14:paraId="54D203B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879,668</w:t>
            </w:r>
          </w:p>
        </w:tc>
        <w:tc>
          <w:tcPr>
            <w:tcW w:w="1210" w:type="dxa"/>
            <w:shd w:val="clear" w:color="auto" w:fill="auto"/>
            <w:noWrap/>
            <w:vAlign w:val="center"/>
          </w:tcPr>
          <w:p w14:paraId="17E45B4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6,100,000</w:t>
            </w:r>
          </w:p>
        </w:tc>
        <w:tc>
          <w:tcPr>
            <w:tcW w:w="1212" w:type="dxa"/>
            <w:shd w:val="clear" w:color="auto" w:fill="auto"/>
            <w:noWrap/>
            <w:vAlign w:val="center"/>
          </w:tcPr>
          <w:p w14:paraId="2E8E21D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6,200,000</w:t>
            </w:r>
          </w:p>
        </w:tc>
        <w:tc>
          <w:tcPr>
            <w:tcW w:w="1211" w:type="dxa"/>
            <w:shd w:val="clear" w:color="auto" w:fill="auto"/>
            <w:noWrap/>
            <w:vAlign w:val="center"/>
          </w:tcPr>
          <w:p w14:paraId="1DB5CCD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35,702</w:t>
            </w:r>
          </w:p>
        </w:tc>
        <w:tc>
          <w:tcPr>
            <w:tcW w:w="1210" w:type="dxa"/>
            <w:shd w:val="clear" w:color="auto" w:fill="auto"/>
            <w:noWrap/>
            <w:vAlign w:val="center"/>
          </w:tcPr>
          <w:p w14:paraId="627F23D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6,800,000</w:t>
            </w:r>
          </w:p>
        </w:tc>
        <w:tc>
          <w:tcPr>
            <w:tcW w:w="1212" w:type="dxa"/>
            <w:shd w:val="clear" w:color="auto" w:fill="auto"/>
            <w:noWrap/>
            <w:vAlign w:val="center"/>
          </w:tcPr>
          <w:p w14:paraId="429019D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6,800,000</w:t>
            </w:r>
          </w:p>
        </w:tc>
        <w:tc>
          <w:tcPr>
            <w:tcW w:w="1211" w:type="dxa"/>
            <w:shd w:val="clear" w:color="auto" w:fill="auto"/>
            <w:noWrap/>
            <w:vAlign w:val="center"/>
          </w:tcPr>
          <w:p w14:paraId="2D3B782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0,994</w:t>
            </w:r>
          </w:p>
        </w:tc>
        <w:tc>
          <w:tcPr>
            <w:tcW w:w="1212" w:type="dxa"/>
            <w:shd w:val="clear" w:color="auto" w:fill="auto"/>
            <w:noWrap/>
            <w:vAlign w:val="center"/>
          </w:tcPr>
          <w:p w14:paraId="5D7CB14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8,500,000</w:t>
            </w:r>
          </w:p>
        </w:tc>
        <w:tc>
          <w:tcPr>
            <w:tcW w:w="1210" w:type="dxa"/>
            <w:shd w:val="clear" w:color="auto" w:fill="auto"/>
            <w:noWrap/>
            <w:vAlign w:val="center"/>
          </w:tcPr>
          <w:p w14:paraId="13AAC7F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8,600,000</w:t>
            </w:r>
          </w:p>
        </w:tc>
        <w:tc>
          <w:tcPr>
            <w:tcW w:w="1215" w:type="dxa"/>
            <w:shd w:val="clear" w:color="auto" w:fill="auto"/>
            <w:noWrap/>
            <w:vAlign w:val="center"/>
          </w:tcPr>
          <w:p w14:paraId="19C62546"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0,994</w:t>
            </w:r>
          </w:p>
        </w:tc>
      </w:tr>
      <w:tr w:rsidR="002518DB" w:rsidRPr="009E5255" w14:paraId="5DF64D87" w14:textId="77777777" w:rsidTr="002518DB">
        <w:trPr>
          <w:trHeight w:val="20"/>
        </w:trPr>
        <w:tc>
          <w:tcPr>
            <w:tcW w:w="14384" w:type="dxa"/>
            <w:gridSpan w:val="12"/>
            <w:shd w:val="clear" w:color="auto" w:fill="auto"/>
            <w:noWrap/>
            <w:vAlign w:val="center"/>
          </w:tcPr>
          <w:p w14:paraId="0931FE52"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rfilzomib</w:t>
            </w:r>
          </w:p>
        </w:tc>
      </w:tr>
      <w:tr w:rsidR="002518DB" w:rsidRPr="009E5255" w14:paraId="0970883B" w14:textId="77777777" w:rsidTr="002518DB">
        <w:trPr>
          <w:trHeight w:val="20"/>
        </w:trPr>
        <w:tc>
          <w:tcPr>
            <w:tcW w:w="1058" w:type="dxa"/>
            <w:shd w:val="clear" w:color="auto" w:fill="auto"/>
            <w:noWrap/>
          </w:tcPr>
          <w:p w14:paraId="4D0927A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660</w:t>
            </w:r>
          </w:p>
        </w:tc>
        <w:tc>
          <w:tcPr>
            <w:tcW w:w="1210" w:type="dxa"/>
            <w:shd w:val="clear" w:color="auto" w:fill="auto"/>
            <w:noWrap/>
          </w:tcPr>
          <w:p w14:paraId="73433C4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3" w:type="dxa"/>
            <w:shd w:val="clear" w:color="auto" w:fill="auto"/>
            <w:noWrap/>
          </w:tcPr>
          <w:p w14:paraId="756C97B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660</w:t>
            </w:r>
          </w:p>
        </w:tc>
        <w:tc>
          <w:tcPr>
            <w:tcW w:w="1210" w:type="dxa"/>
            <w:shd w:val="clear" w:color="auto" w:fill="auto"/>
            <w:noWrap/>
          </w:tcPr>
          <w:p w14:paraId="6204D6D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90,185</w:t>
            </w:r>
          </w:p>
        </w:tc>
        <w:tc>
          <w:tcPr>
            <w:tcW w:w="1212" w:type="dxa"/>
            <w:shd w:val="clear" w:color="auto" w:fill="auto"/>
            <w:noWrap/>
          </w:tcPr>
          <w:p w14:paraId="6EB2D91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71,166</w:t>
            </w:r>
          </w:p>
        </w:tc>
        <w:tc>
          <w:tcPr>
            <w:tcW w:w="1211" w:type="dxa"/>
            <w:shd w:val="clear" w:color="auto" w:fill="auto"/>
            <w:noWrap/>
          </w:tcPr>
          <w:p w14:paraId="5E3EF8C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0,981</w:t>
            </w:r>
          </w:p>
        </w:tc>
        <w:tc>
          <w:tcPr>
            <w:tcW w:w="1210" w:type="dxa"/>
            <w:shd w:val="clear" w:color="auto" w:fill="auto"/>
            <w:noWrap/>
          </w:tcPr>
          <w:p w14:paraId="30DBF28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98,129</w:t>
            </w:r>
          </w:p>
        </w:tc>
        <w:tc>
          <w:tcPr>
            <w:tcW w:w="1212" w:type="dxa"/>
            <w:shd w:val="clear" w:color="auto" w:fill="auto"/>
            <w:noWrap/>
          </w:tcPr>
          <w:p w14:paraId="00F4941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63,548</w:t>
            </w:r>
          </w:p>
        </w:tc>
        <w:tc>
          <w:tcPr>
            <w:tcW w:w="1211" w:type="dxa"/>
            <w:shd w:val="clear" w:color="auto" w:fill="auto"/>
            <w:noWrap/>
          </w:tcPr>
          <w:p w14:paraId="41E1144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5,419</w:t>
            </w:r>
          </w:p>
        </w:tc>
        <w:tc>
          <w:tcPr>
            <w:tcW w:w="1212" w:type="dxa"/>
            <w:shd w:val="clear" w:color="auto" w:fill="auto"/>
            <w:noWrap/>
          </w:tcPr>
          <w:p w14:paraId="72D412A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44,954</w:t>
            </w:r>
          </w:p>
        </w:tc>
        <w:tc>
          <w:tcPr>
            <w:tcW w:w="1210" w:type="dxa"/>
            <w:shd w:val="clear" w:color="auto" w:fill="auto"/>
            <w:noWrap/>
          </w:tcPr>
          <w:p w14:paraId="4CDB953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28,970</w:t>
            </w:r>
          </w:p>
        </w:tc>
        <w:tc>
          <w:tcPr>
            <w:tcW w:w="1215" w:type="dxa"/>
            <w:shd w:val="clear" w:color="auto" w:fill="auto"/>
            <w:noWrap/>
          </w:tcPr>
          <w:p w14:paraId="1EF71F17"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184,016</w:t>
            </w:r>
          </w:p>
        </w:tc>
      </w:tr>
      <w:tr w:rsidR="002518DB" w:rsidRPr="009E5255" w14:paraId="19A66D4D" w14:textId="77777777" w:rsidTr="002518DB">
        <w:trPr>
          <w:trHeight w:val="20"/>
        </w:trPr>
        <w:tc>
          <w:tcPr>
            <w:tcW w:w="14384" w:type="dxa"/>
            <w:gridSpan w:val="12"/>
            <w:shd w:val="clear" w:color="auto" w:fill="auto"/>
            <w:noWrap/>
            <w:vAlign w:val="center"/>
          </w:tcPr>
          <w:p w14:paraId="3D26EEDD"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etuximab</w:t>
            </w:r>
          </w:p>
        </w:tc>
      </w:tr>
      <w:tr w:rsidR="002518DB" w:rsidRPr="009E5255" w14:paraId="68815FF9" w14:textId="77777777" w:rsidTr="002518DB">
        <w:trPr>
          <w:trHeight w:val="20"/>
        </w:trPr>
        <w:tc>
          <w:tcPr>
            <w:tcW w:w="1058" w:type="dxa"/>
            <w:shd w:val="clear" w:color="auto" w:fill="auto"/>
            <w:noWrap/>
          </w:tcPr>
          <w:p w14:paraId="20BBF4B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025,835</w:t>
            </w:r>
          </w:p>
        </w:tc>
        <w:tc>
          <w:tcPr>
            <w:tcW w:w="1210" w:type="dxa"/>
            <w:shd w:val="clear" w:color="auto" w:fill="auto"/>
            <w:noWrap/>
          </w:tcPr>
          <w:p w14:paraId="65A8173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631,798</w:t>
            </w:r>
          </w:p>
        </w:tc>
        <w:tc>
          <w:tcPr>
            <w:tcW w:w="1213" w:type="dxa"/>
            <w:shd w:val="clear" w:color="auto" w:fill="auto"/>
            <w:noWrap/>
          </w:tcPr>
          <w:p w14:paraId="7C8EEFF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05,963</w:t>
            </w:r>
          </w:p>
        </w:tc>
        <w:tc>
          <w:tcPr>
            <w:tcW w:w="1210" w:type="dxa"/>
            <w:shd w:val="clear" w:color="auto" w:fill="auto"/>
            <w:noWrap/>
          </w:tcPr>
          <w:p w14:paraId="1299D5C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969,663</w:t>
            </w:r>
          </w:p>
        </w:tc>
        <w:tc>
          <w:tcPr>
            <w:tcW w:w="1212" w:type="dxa"/>
            <w:shd w:val="clear" w:color="auto" w:fill="auto"/>
            <w:noWrap/>
          </w:tcPr>
          <w:p w14:paraId="32AA88A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496,111</w:t>
            </w:r>
          </w:p>
        </w:tc>
        <w:tc>
          <w:tcPr>
            <w:tcW w:w="1211" w:type="dxa"/>
            <w:shd w:val="clear" w:color="auto" w:fill="auto"/>
            <w:noWrap/>
          </w:tcPr>
          <w:p w14:paraId="534987A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6,448</w:t>
            </w:r>
          </w:p>
        </w:tc>
        <w:tc>
          <w:tcPr>
            <w:tcW w:w="1210" w:type="dxa"/>
            <w:shd w:val="clear" w:color="auto" w:fill="auto"/>
            <w:noWrap/>
          </w:tcPr>
          <w:p w14:paraId="46E6A7E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975,076</w:t>
            </w:r>
          </w:p>
        </w:tc>
        <w:tc>
          <w:tcPr>
            <w:tcW w:w="1212" w:type="dxa"/>
            <w:shd w:val="clear" w:color="auto" w:fill="auto"/>
            <w:noWrap/>
          </w:tcPr>
          <w:p w14:paraId="19C326C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245,104</w:t>
            </w:r>
          </w:p>
        </w:tc>
        <w:tc>
          <w:tcPr>
            <w:tcW w:w="1211" w:type="dxa"/>
            <w:shd w:val="clear" w:color="auto" w:fill="auto"/>
            <w:noWrap/>
          </w:tcPr>
          <w:p w14:paraId="6EB3511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0,028</w:t>
            </w:r>
          </w:p>
        </w:tc>
        <w:tc>
          <w:tcPr>
            <w:tcW w:w="1212" w:type="dxa"/>
            <w:shd w:val="clear" w:color="auto" w:fill="auto"/>
            <w:noWrap/>
          </w:tcPr>
          <w:p w14:paraId="703A02E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038,222</w:t>
            </w:r>
          </w:p>
        </w:tc>
        <w:tc>
          <w:tcPr>
            <w:tcW w:w="1210" w:type="dxa"/>
            <w:shd w:val="clear" w:color="auto" w:fill="auto"/>
            <w:noWrap/>
          </w:tcPr>
          <w:p w14:paraId="7C8DDFA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257,950</w:t>
            </w:r>
          </w:p>
        </w:tc>
        <w:tc>
          <w:tcPr>
            <w:tcW w:w="1215" w:type="dxa"/>
            <w:shd w:val="clear" w:color="auto" w:fill="auto"/>
            <w:noWrap/>
          </w:tcPr>
          <w:p w14:paraId="69C93EF6"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219,728</w:t>
            </w:r>
          </w:p>
        </w:tc>
      </w:tr>
      <w:tr w:rsidR="002518DB" w:rsidRPr="009E5255" w14:paraId="60A8A9C1" w14:textId="77777777" w:rsidTr="002518DB">
        <w:trPr>
          <w:trHeight w:val="20"/>
        </w:trPr>
        <w:tc>
          <w:tcPr>
            <w:tcW w:w="14384" w:type="dxa"/>
            <w:gridSpan w:val="12"/>
            <w:shd w:val="clear" w:color="auto" w:fill="auto"/>
            <w:noWrap/>
            <w:vAlign w:val="center"/>
          </w:tcPr>
          <w:p w14:paraId="464BAFEB"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splatin</w:t>
            </w:r>
          </w:p>
        </w:tc>
      </w:tr>
      <w:tr w:rsidR="002518DB" w:rsidRPr="009E5255" w14:paraId="394C5C57" w14:textId="77777777" w:rsidTr="002518DB">
        <w:trPr>
          <w:trHeight w:val="20"/>
        </w:trPr>
        <w:tc>
          <w:tcPr>
            <w:tcW w:w="1058" w:type="dxa"/>
            <w:shd w:val="clear" w:color="auto" w:fill="auto"/>
            <w:noWrap/>
            <w:vAlign w:val="center"/>
            <w:hideMark/>
          </w:tcPr>
          <w:p w14:paraId="418533B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791,651</w:t>
            </w:r>
          </w:p>
        </w:tc>
        <w:tc>
          <w:tcPr>
            <w:tcW w:w="1210" w:type="dxa"/>
            <w:shd w:val="clear" w:color="auto" w:fill="auto"/>
            <w:noWrap/>
            <w:vAlign w:val="center"/>
            <w:hideMark/>
          </w:tcPr>
          <w:p w14:paraId="2E1DF52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566,941</w:t>
            </w:r>
          </w:p>
        </w:tc>
        <w:tc>
          <w:tcPr>
            <w:tcW w:w="1213" w:type="dxa"/>
            <w:shd w:val="clear" w:color="auto" w:fill="auto"/>
            <w:noWrap/>
            <w:vAlign w:val="center"/>
            <w:hideMark/>
          </w:tcPr>
          <w:p w14:paraId="4E53CFA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24,710</w:t>
            </w:r>
          </w:p>
        </w:tc>
        <w:tc>
          <w:tcPr>
            <w:tcW w:w="1210" w:type="dxa"/>
            <w:shd w:val="clear" w:color="auto" w:fill="auto"/>
            <w:noWrap/>
            <w:vAlign w:val="center"/>
            <w:hideMark/>
          </w:tcPr>
          <w:p w14:paraId="00525A1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737,523</w:t>
            </w:r>
          </w:p>
        </w:tc>
        <w:tc>
          <w:tcPr>
            <w:tcW w:w="1212" w:type="dxa"/>
            <w:shd w:val="clear" w:color="auto" w:fill="auto"/>
            <w:noWrap/>
            <w:vAlign w:val="center"/>
            <w:hideMark/>
          </w:tcPr>
          <w:p w14:paraId="7256FA1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619,992</w:t>
            </w:r>
          </w:p>
        </w:tc>
        <w:tc>
          <w:tcPr>
            <w:tcW w:w="1211" w:type="dxa"/>
            <w:shd w:val="clear" w:color="auto" w:fill="auto"/>
            <w:noWrap/>
            <w:vAlign w:val="center"/>
            <w:hideMark/>
          </w:tcPr>
          <w:p w14:paraId="0DC47CF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17,531</w:t>
            </w:r>
          </w:p>
        </w:tc>
        <w:tc>
          <w:tcPr>
            <w:tcW w:w="1210" w:type="dxa"/>
            <w:shd w:val="clear" w:color="auto" w:fill="auto"/>
            <w:noWrap/>
            <w:vAlign w:val="center"/>
            <w:hideMark/>
          </w:tcPr>
          <w:p w14:paraId="45FA5A9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785,639</w:t>
            </w:r>
          </w:p>
        </w:tc>
        <w:tc>
          <w:tcPr>
            <w:tcW w:w="1212" w:type="dxa"/>
            <w:shd w:val="clear" w:color="auto" w:fill="auto"/>
            <w:noWrap/>
            <w:vAlign w:val="center"/>
            <w:hideMark/>
          </w:tcPr>
          <w:p w14:paraId="3072CE7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694,796</w:t>
            </w:r>
          </w:p>
        </w:tc>
        <w:tc>
          <w:tcPr>
            <w:tcW w:w="1211" w:type="dxa"/>
            <w:shd w:val="clear" w:color="auto" w:fill="auto"/>
            <w:noWrap/>
            <w:vAlign w:val="center"/>
            <w:hideMark/>
          </w:tcPr>
          <w:p w14:paraId="3F67831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10,721</w:t>
            </w:r>
          </w:p>
        </w:tc>
        <w:tc>
          <w:tcPr>
            <w:tcW w:w="1212" w:type="dxa"/>
            <w:shd w:val="clear" w:color="auto" w:fill="auto"/>
            <w:noWrap/>
            <w:vAlign w:val="center"/>
            <w:hideMark/>
          </w:tcPr>
          <w:p w14:paraId="011E189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718,338</w:t>
            </w:r>
          </w:p>
        </w:tc>
        <w:tc>
          <w:tcPr>
            <w:tcW w:w="1210" w:type="dxa"/>
            <w:shd w:val="clear" w:color="auto" w:fill="auto"/>
            <w:noWrap/>
            <w:vAlign w:val="center"/>
            <w:hideMark/>
          </w:tcPr>
          <w:p w14:paraId="7AA190D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2,607,617</w:t>
            </w:r>
          </w:p>
        </w:tc>
        <w:tc>
          <w:tcPr>
            <w:tcW w:w="1215" w:type="dxa"/>
            <w:shd w:val="clear" w:color="auto" w:fill="auto"/>
            <w:noWrap/>
            <w:vAlign w:val="center"/>
            <w:hideMark/>
          </w:tcPr>
          <w:p w14:paraId="233EBFAF"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0,721</w:t>
            </w:r>
          </w:p>
        </w:tc>
      </w:tr>
      <w:tr w:rsidR="002518DB" w:rsidRPr="009E5255" w14:paraId="49A7D626" w14:textId="77777777" w:rsidTr="002518DB">
        <w:trPr>
          <w:trHeight w:val="20"/>
        </w:trPr>
        <w:tc>
          <w:tcPr>
            <w:tcW w:w="14384" w:type="dxa"/>
            <w:gridSpan w:val="12"/>
            <w:shd w:val="clear" w:color="auto" w:fill="auto"/>
            <w:noWrap/>
            <w:vAlign w:val="center"/>
          </w:tcPr>
          <w:p w14:paraId="417F3F2F"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ladribine</w:t>
            </w:r>
          </w:p>
        </w:tc>
      </w:tr>
      <w:tr w:rsidR="002518DB" w:rsidRPr="009E5255" w14:paraId="0E3F4D79" w14:textId="77777777" w:rsidTr="002518DB">
        <w:trPr>
          <w:trHeight w:val="20"/>
        </w:trPr>
        <w:tc>
          <w:tcPr>
            <w:tcW w:w="1058" w:type="dxa"/>
            <w:shd w:val="clear" w:color="auto" w:fill="auto"/>
            <w:noWrap/>
            <w:vAlign w:val="center"/>
            <w:hideMark/>
          </w:tcPr>
          <w:p w14:paraId="46CF551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8,171</w:t>
            </w:r>
          </w:p>
        </w:tc>
        <w:tc>
          <w:tcPr>
            <w:tcW w:w="1210" w:type="dxa"/>
            <w:shd w:val="clear" w:color="auto" w:fill="auto"/>
            <w:noWrap/>
            <w:vAlign w:val="center"/>
            <w:hideMark/>
          </w:tcPr>
          <w:p w14:paraId="1B00DCD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5,146</w:t>
            </w:r>
          </w:p>
        </w:tc>
        <w:tc>
          <w:tcPr>
            <w:tcW w:w="1213" w:type="dxa"/>
            <w:shd w:val="clear" w:color="auto" w:fill="auto"/>
            <w:noWrap/>
            <w:vAlign w:val="center"/>
            <w:hideMark/>
          </w:tcPr>
          <w:p w14:paraId="0B2479B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3,025</w:t>
            </w:r>
          </w:p>
        </w:tc>
        <w:tc>
          <w:tcPr>
            <w:tcW w:w="1210" w:type="dxa"/>
            <w:shd w:val="clear" w:color="auto" w:fill="auto"/>
            <w:noWrap/>
            <w:vAlign w:val="center"/>
            <w:hideMark/>
          </w:tcPr>
          <w:p w14:paraId="115D82D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6,459</w:t>
            </w:r>
          </w:p>
        </w:tc>
        <w:tc>
          <w:tcPr>
            <w:tcW w:w="1212" w:type="dxa"/>
            <w:shd w:val="clear" w:color="auto" w:fill="auto"/>
            <w:noWrap/>
            <w:vAlign w:val="center"/>
            <w:hideMark/>
          </w:tcPr>
          <w:p w14:paraId="4B7188D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5,617</w:t>
            </w:r>
          </w:p>
        </w:tc>
        <w:tc>
          <w:tcPr>
            <w:tcW w:w="1211" w:type="dxa"/>
            <w:shd w:val="clear" w:color="auto" w:fill="auto"/>
            <w:noWrap/>
            <w:vAlign w:val="center"/>
            <w:hideMark/>
          </w:tcPr>
          <w:p w14:paraId="5D9C4B7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842</w:t>
            </w:r>
          </w:p>
        </w:tc>
        <w:tc>
          <w:tcPr>
            <w:tcW w:w="1210" w:type="dxa"/>
            <w:shd w:val="clear" w:color="auto" w:fill="auto"/>
            <w:noWrap/>
            <w:vAlign w:val="center"/>
            <w:hideMark/>
          </w:tcPr>
          <w:p w14:paraId="500720F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0,463</w:t>
            </w:r>
          </w:p>
        </w:tc>
        <w:tc>
          <w:tcPr>
            <w:tcW w:w="1212" w:type="dxa"/>
            <w:shd w:val="clear" w:color="auto" w:fill="auto"/>
            <w:noWrap/>
            <w:vAlign w:val="center"/>
            <w:hideMark/>
          </w:tcPr>
          <w:p w14:paraId="3C897C2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6,839</w:t>
            </w:r>
          </w:p>
        </w:tc>
        <w:tc>
          <w:tcPr>
            <w:tcW w:w="1211" w:type="dxa"/>
            <w:shd w:val="clear" w:color="auto" w:fill="auto"/>
            <w:noWrap/>
            <w:vAlign w:val="center"/>
            <w:hideMark/>
          </w:tcPr>
          <w:p w14:paraId="016DA44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196</w:t>
            </w:r>
          </w:p>
        </w:tc>
        <w:tc>
          <w:tcPr>
            <w:tcW w:w="1212" w:type="dxa"/>
            <w:shd w:val="clear" w:color="auto" w:fill="auto"/>
            <w:noWrap/>
            <w:vAlign w:val="center"/>
            <w:hideMark/>
          </w:tcPr>
          <w:p w14:paraId="664376F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7,976</w:t>
            </w:r>
          </w:p>
        </w:tc>
        <w:tc>
          <w:tcPr>
            <w:tcW w:w="1210" w:type="dxa"/>
            <w:shd w:val="clear" w:color="auto" w:fill="auto"/>
            <w:noWrap/>
            <w:vAlign w:val="center"/>
            <w:hideMark/>
          </w:tcPr>
          <w:p w14:paraId="4538507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6,780</w:t>
            </w:r>
          </w:p>
        </w:tc>
        <w:tc>
          <w:tcPr>
            <w:tcW w:w="1215" w:type="dxa"/>
            <w:shd w:val="clear" w:color="auto" w:fill="auto"/>
            <w:noWrap/>
            <w:vAlign w:val="center"/>
            <w:hideMark/>
          </w:tcPr>
          <w:p w14:paraId="1C734C35"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96</w:t>
            </w:r>
          </w:p>
        </w:tc>
      </w:tr>
      <w:tr w:rsidR="002518DB" w:rsidRPr="009E5255" w14:paraId="658FC01C" w14:textId="77777777" w:rsidTr="002518DB">
        <w:trPr>
          <w:trHeight w:val="20"/>
        </w:trPr>
        <w:tc>
          <w:tcPr>
            <w:tcW w:w="14384" w:type="dxa"/>
            <w:gridSpan w:val="12"/>
            <w:shd w:val="clear" w:color="auto" w:fill="auto"/>
            <w:noWrap/>
            <w:vAlign w:val="center"/>
          </w:tcPr>
          <w:p w14:paraId="2D8BC19F"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yclophosphamide</w:t>
            </w:r>
          </w:p>
        </w:tc>
      </w:tr>
      <w:tr w:rsidR="002518DB" w:rsidRPr="009E5255" w14:paraId="40227E8C" w14:textId="77777777" w:rsidTr="002518DB">
        <w:trPr>
          <w:trHeight w:val="20"/>
        </w:trPr>
        <w:tc>
          <w:tcPr>
            <w:tcW w:w="1058" w:type="dxa"/>
            <w:shd w:val="clear" w:color="auto" w:fill="auto"/>
            <w:noWrap/>
            <w:hideMark/>
          </w:tcPr>
          <w:p w14:paraId="56C9D9B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489,312</w:t>
            </w:r>
          </w:p>
        </w:tc>
        <w:tc>
          <w:tcPr>
            <w:tcW w:w="1210" w:type="dxa"/>
            <w:shd w:val="clear" w:color="auto" w:fill="auto"/>
            <w:noWrap/>
            <w:hideMark/>
          </w:tcPr>
          <w:p w14:paraId="18B2691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9,327</w:t>
            </w:r>
          </w:p>
        </w:tc>
        <w:tc>
          <w:tcPr>
            <w:tcW w:w="1213" w:type="dxa"/>
            <w:shd w:val="clear" w:color="auto" w:fill="auto"/>
            <w:noWrap/>
            <w:hideMark/>
          </w:tcPr>
          <w:p w14:paraId="0F76A43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429,985</w:t>
            </w:r>
          </w:p>
        </w:tc>
        <w:tc>
          <w:tcPr>
            <w:tcW w:w="1210" w:type="dxa"/>
            <w:shd w:val="clear" w:color="auto" w:fill="auto"/>
            <w:noWrap/>
            <w:hideMark/>
          </w:tcPr>
          <w:p w14:paraId="5586E4C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5,746,848</w:t>
            </w:r>
          </w:p>
        </w:tc>
        <w:tc>
          <w:tcPr>
            <w:tcW w:w="1212" w:type="dxa"/>
            <w:shd w:val="clear" w:color="auto" w:fill="auto"/>
            <w:noWrap/>
            <w:hideMark/>
          </w:tcPr>
          <w:p w14:paraId="330306A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231</w:t>
            </w:r>
          </w:p>
        </w:tc>
        <w:tc>
          <w:tcPr>
            <w:tcW w:w="1211" w:type="dxa"/>
            <w:shd w:val="clear" w:color="auto" w:fill="auto"/>
            <w:noWrap/>
            <w:hideMark/>
          </w:tcPr>
          <w:p w14:paraId="1623DBA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5,685,617</w:t>
            </w:r>
          </w:p>
        </w:tc>
        <w:tc>
          <w:tcPr>
            <w:tcW w:w="1210" w:type="dxa"/>
            <w:shd w:val="clear" w:color="auto" w:fill="auto"/>
            <w:noWrap/>
            <w:hideMark/>
          </w:tcPr>
          <w:p w14:paraId="78AEC0C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5,804,064</w:t>
            </w:r>
          </w:p>
        </w:tc>
        <w:tc>
          <w:tcPr>
            <w:tcW w:w="1212" w:type="dxa"/>
            <w:shd w:val="clear" w:color="auto" w:fill="auto"/>
            <w:noWrap/>
            <w:hideMark/>
          </w:tcPr>
          <w:p w14:paraId="6327739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977</w:t>
            </w:r>
          </w:p>
        </w:tc>
        <w:tc>
          <w:tcPr>
            <w:tcW w:w="1211" w:type="dxa"/>
            <w:shd w:val="clear" w:color="auto" w:fill="auto"/>
            <w:noWrap/>
            <w:hideMark/>
          </w:tcPr>
          <w:p w14:paraId="7B89DF6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5,742,087</w:t>
            </w:r>
          </w:p>
        </w:tc>
        <w:tc>
          <w:tcPr>
            <w:tcW w:w="1212" w:type="dxa"/>
            <w:shd w:val="clear" w:color="auto" w:fill="auto"/>
            <w:noWrap/>
            <w:hideMark/>
          </w:tcPr>
          <w:p w14:paraId="734BC50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257,296</w:t>
            </w:r>
          </w:p>
        </w:tc>
        <w:tc>
          <w:tcPr>
            <w:tcW w:w="1210" w:type="dxa"/>
            <w:shd w:val="clear" w:color="auto" w:fill="auto"/>
            <w:noWrap/>
            <w:hideMark/>
          </w:tcPr>
          <w:p w14:paraId="3CD1DB3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105</w:t>
            </w:r>
          </w:p>
        </w:tc>
        <w:tc>
          <w:tcPr>
            <w:tcW w:w="1215" w:type="dxa"/>
            <w:shd w:val="clear" w:color="auto" w:fill="auto"/>
            <w:noWrap/>
            <w:hideMark/>
          </w:tcPr>
          <w:p w14:paraId="59D449DD"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72,196,191</w:t>
            </w:r>
          </w:p>
        </w:tc>
      </w:tr>
      <w:tr w:rsidR="002518DB" w:rsidRPr="009E5255" w14:paraId="516346EC" w14:textId="77777777" w:rsidTr="002518DB">
        <w:trPr>
          <w:trHeight w:val="20"/>
        </w:trPr>
        <w:tc>
          <w:tcPr>
            <w:tcW w:w="14384" w:type="dxa"/>
            <w:gridSpan w:val="12"/>
            <w:shd w:val="clear" w:color="auto" w:fill="auto"/>
            <w:noWrap/>
            <w:vAlign w:val="center"/>
          </w:tcPr>
          <w:p w14:paraId="065DA3D8"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ytarabine</w:t>
            </w:r>
          </w:p>
        </w:tc>
      </w:tr>
      <w:tr w:rsidR="002518DB" w:rsidRPr="009E5255" w14:paraId="659A8B5F" w14:textId="77777777" w:rsidTr="002518DB">
        <w:trPr>
          <w:trHeight w:val="20"/>
        </w:trPr>
        <w:tc>
          <w:tcPr>
            <w:tcW w:w="1058" w:type="dxa"/>
            <w:shd w:val="clear" w:color="auto" w:fill="auto"/>
            <w:noWrap/>
            <w:hideMark/>
          </w:tcPr>
          <w:p w14:paraId="68A4A11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7,510,528</w:t>
            </w:r>
          </w:p>
        </w:tc>
        <w:tc>
          <w:tcPr>
            <w:tcW w:w="1210" w:type="dxa"/>
            <w:shd w:val="clear" w:color="auto" w:fill="auto"/>
            <w:noWrap/>
            <w:hideMark/>
          </w:tcPr>
          <w:p w14:paraId="0EC451D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991,932</w:t>
            </w:r>
          </w:p>
        </w:tc>
        <w:tc>
          <w:tcPr>
            <w:tcW w:w="1213" w:type="dxa"/>
            <w:shd w:val="clear" w:color="auto" w:fill="auto"/>
            <w:noWrap/>
            <w:hideMark/>
          </w:tcPr>
          <w:p w14:paraId="1C8442D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518,596</w:t>
            </w:r>
          </w:p>
        </w:tc>
        <w:tc>
          <w:tcPr>
            <w:tcW w:w="1210" w:type="dxa"/>
            <w:shd w:val="clear" w:color="auto" w:fill="auto"/>
            <w:noWrap/>
            <w:hideMark/>
          </w:tcPr>
          <w:p w14:paraId="1905834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7,665,944</w:t>
            </w:r>
          </w:p>
        </w:tc>
        <w:tc>
          <w:tcPr>
            <w:tcW w:w="1212" w:type="dxa"/>
            <w:shd w:val="clear" w:color="auto" w:fill="auto"/>
            <w:noWrap/>
            <w:hideMark/>
          </w:tcPr>
          <w:p w14:paraId="038B269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740,930</w:t>
            </w:r>
          </w:p>
        </w:tc>
        <w:tc>
          <w:tcPr>
            <w:tcW w:w="1211" w:type="dxa"/>
            <w:shd w:val="clear" w:color="auto" w:fill="auto"/>
            <w:noWrap/>
            <w:hideMark/>
          </w:tcPr>
          <w:p w14:paraId="0C5383B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925,014</w:t>
            </w:r>
          </w:p>
        </w:tc>
        <w:tc>
          <w:tcPr>
            <w:tcW w:w="1210" w:type="dxa"/>
            <w:shd w:val="clear" w:color="auto" w:fill="auto"/>
            <w:noWrap/>
            <w:hideMark/>
          </w:tcPr>
          <w:p w14:paraId="7AF09A5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9,472,136</w:t>
            </w:r>
          </w:p>
        </w:tc>
        <w:tc>
          <w:tcPr>
            <w:tcW w:w="1212" w:type="dxa"/>
            <w:shd w:val="clear" w:color="auto" w:fill="auto"/>
            <w:noWrap/>
            <w:hideMark/>
          </w:tcPr>
          <w:p w14:paraId="7B5D981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125,867</w:t>
            </w:r>
          </w:p>
        </w:tc>
        <w:tc>
          <w:tcPr>
            <w:tcW w:w="1211" w:type="dxa"/>
            <w:shd w:val="clear" w:color="auto" w:fill="auto"/>
            <w:noWrap/>
            <w:hideMark/>
          </w:tcPr>
          <w:p w14:paraId="50A0120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346,269</w:t>
            </w:r>
          </w:p>
        </w:tc>
        <w:tc>
          <w:tcPr>
            <w:tcW w:w="1212" w:type="dxa"/>
            <w:shd w:val="clear" w:color="auto" w:fill="auto"/>
            <w:noWrap/>
            <w:hideMark/>
          </w:tcPr>
          <w:p w14:paraId="27DF890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154,764</w:t>
            </w:r>
          </w:p>
        </w:tc>
        <w:tc>
          <w:tcPr>
            <w:tcW w:w="1210" w:type="dxa"/>
            <w:shd w:val="clear" w:color="auto" w:fill="auto"/>
            <w:noWrap/>
            <w:hideMark/>
          </w:tcPr>
          <w:p w14:paraId="4597C0A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056,410</w:t>
            </w:r>
          </w:p>
        </w:tc>
        <w:tc>
          <w:tcPr>
            <w:tcW w:w="1215" w:type="dxa"/>
            <w:shd w:val="clear" w:color="auto" w:fill="auto"/>
            <w:noWrap/>
            <w:hideMark/>
          </w:tcPr>
          <w:p w14:paraId="69C5D573"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37,098,354</w:t>
            </w:r>
          </w:p>
        </w:tc>
      </w:tr>
      <w:tr w:rsidR="002518DB" w:rsidRPr="009E5255" w14:paraId="0DC0E8A5" w14:textId="77777777" w:rsidTr="002518DB">
        <w:trPr>
          <w:trHeight w:val="20"/>
        </w:trPr>
        <w:tc>
          <w:tcPr>
            <w:tcW w:w="14384" w:type="dxa"/>
            <w:gridSpan w:val="12"/>
            <w:shd w:val="clear" w:color="auto" w:fill="auto"/>
            <w:noWrap/>
            <w:vAlign w:val="center"/>
          </w:tcPr>
          <w:p w14:paraId="74E1993E"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ocetaxel</w:t>
            </w:r>
          </w:p>
        </w:tc>
      </w:tr>
      <w:tr w:rsidR="002518DB" w:rsidRPr="009E5255" w14:paraId="227EE2D9" w14:textId="77777777" w:rsidTr="002518DB">
        <w:trPr>
          <w:trHeight w:val="20"/>
        </w:trPr>
        <w:tc>
          <w:tcPr>
            <w:tcW w:w="1058" w:type="dxa"/>
            <w:shd w:val="clear" w:color="auto" w:fill="auto"/>
            <w:noWrap/>
            <w:hideMark/>
          </w:tcPr>
          <w:p w14:paraId="3CA9C50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04,601</w:t>
            </w:r>
          </w:p>
        </w:tc>
        <w:tc>
          <w:tcPr>
            <w:tcW w:w="1210" w:type="dxa"/>
            <w:shd w:val="clear" w:color="auto" w:fill="auto"/>
            <w:noWrap/>
            <w:hideMark/>
          </w:tcPr>
          <w:p w14:paraId="57F780A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81,843</w:t>
            </w:r>
          </w:p>
        </w:tc>
        <w:tc>
          <w:tcPr>
            <w:tcW w:w="1213" w:type="dxa"/>
            <w:shd w:val="clear" w:color="auto" w:fill="auto"/>
            <w:noWrap/>
            <w:hideMark/>
          </w:tcPr>
          <w:p w14:paraId="4D0F062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7,242</w:t>
            </w:r>
          </w:p>
        </w:tc>
        <w:tc>
          <w:tcPr>
            <w:tcW w:w="1210" w:type="dxa"/>
            <w:shd w:val="clear" w:color="auto" w:fill="auto"/>
            <w:noWrap/>
            <w:hideMark/>
          </w:tcPr>
          <w:p w14:paraId="546B88D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23,486</w:t>
            </w:r>
          </w:p>
        </w:tc>
        <w:tc>
          <w:tcPr>
            <w:tcW w:w="1212" w:type="dxa"/>
            <w:shd w:val="clear" w:color="auto" w:fill="auto"/>
            <w:noWrap/>
            <w:hideMark/>
          </w:tcPr>
          <w:p w14:paraId="3C6E74C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69,931</w:t>
            </w:r>
          </w:p>
        </w:tc>
        <w:tc>
          <w:tcPr>
            <w:tcW w:w="1211" w:type="dxa"/>
            <w:shd w:val="clear" w:color="auto" w:fill="auto"/>
            <w:noWrap/>
            <w:hideMark/>
          </w:tcPr>
          <w:p w14:paraId="7483D99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6,445</w:t>
            </w:r>
          </w:p>
        </w:tc>
        <w:tc>
          <w:tcPr>
            <w:tcW w:w="1210" w:type="dxa"/>
            <w:shd w:val="clear" w:color="auto" w:fill="auto"/>
            <w:noWrap/>
            <w:hideMark/>
          </w:tcPr>
          <w:p w14:paraId="013FCFD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43,462</w:t>
            </w:r>
          </w:p>
        </w:tc>
        <w:tc>
          <w:tcPr>
            <w:tcW w:w="1212" w:type="dxa"/>
            <w:shd w:val="clear" w:color="auto" w:fill="auto"/>
            <w:noWrap/>
            <w:hideMark/>
          </w:tcPr>
          <w:p w14:paraId="0814944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53,476</w:t>
            </w:r>
          </w:p>
        </w:tc>
        <w:tc>
          <w:tcPr>
            <w:tcW w:w="1211" w:type="dxa"/>
            <w:shd w:val="clear" w:color="auto" w:fill="auto"/>
            <w:noWrap/>
            <w:hideMark/>
          </w:tcPr>
          <w:p w14:paraId="1888BA8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0,014</w:t>
            </w:r>
          </w:p>
        </w:tc>
        <w:tc>
          <w:tcPr>
            <w:tcW w:w="1212" w:type="dxa"/>
            <w:shd w:val="clear" w:color="auto" w:fill="auto"/>
            <w:noWrap/>
            <w:hideMark/>
          </w:tcPr>
          <w:p w14:paraId="50690A3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74,362</w:t>
            </w:r>
          </w:p>
        </w:tc>
        <w:tc>
          <w:tcPr>
            <w:tcW w:w="1210" w:type="dxa"/>
            <w:shd w:val="clear" w:color="auto" w:fill="auto"/>
            <w:noWrap/>
            <w:hideMark/>
          </w:tcPr>
          <w:p w14:paraId="68B9225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07,363</w:t>
            </w:r>
          </w:p>
        </w:tc>
        <w:tc>
          <w:tcPr>
            <w:tcW w:w="1215" w:type="dxa"/>
            <w:shd w:val="clear" w:color="auto" w:fill="auto"/>
            <w:noWrap/>
            <w:hideMark/>
          </w:tcPr>
          <w:p w14:paraId="2167B45C"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133,001</w:t>
            </w:r>
          </w:p>
        </w:tc>
      </w:tr>
      <w:tr w:rsidR="002518DB" w:rsidRPr="009E5255" w14:paraId="143DB09F" w14:textId="77777777" w:rsidTr="002518DB">
        <w:trPr>
          <w:trHeight w:val="20"/>
        </w:trPr>
        <w:tc>
          <w:tcPr>
            <w:tcW w:w="14384" w:type="dxa"/>
            <w:gridSpan w:val="12"/>
            <w:shd w:val="clear" w:color="auto" w:fill="auto"/>
            <w:noWrap/>
            <w:vAlign w:val="center"/>
          </w:tcPr>
          <w:p w14:paraId="78D165DC"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oxorubicin</w:t>
            </w:r>
          </w:p>
        </w:tc>
      </w:tr>
      <w:tr w:rsidR="002518DB" w:rsidRPr="009E5255" w14:paraId="3487968C" w14:textId="77777777" w:rsidTr="002518DB">
        <w:trPr>
          <w:trHeight w:val="20"/>
        </w:trPr>
        <w:tc>
          <w:tcPr>
            <w:tcW w:w="1058" w:type="dxa"/>
            <w:shd w:val="clear" w:color="auto" w:fill="auto"/>
            <w:noWrap/>
            <w:hideMark/>
          </w:tcPr>
          <w:p w14:paraId="1DAD757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31,824</w:t>
            </w:r>
          </w:p>
        </w:tc>
        <w:tc>
          <w:tcPr>
            <w:tcW w:w="1210" w:type="dxa"/>
            <w:shd w:val="clear" w:color="auto" w:fill="auto"/>
            <w:noWrap/>
            <w:hideMark/>
          </w:tcPr>
          <w:p w14:paraId="227F33F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98,325</w:t>
            </w:r>
          </w:p>
        </w:tc>
        <w:tc>
          <w:tcPr>
            <w:tcW w:w="1213" w:type="dxa"/>
            <w:shd w:val="clear" w:color="auto" w:fill="auto"/>
            <w:noWrap/>
            <w:hideMark/>
          </w:tcPr>
          <w:p w14:paraId="04F8476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3,499</w:t>
            </w:r>
          </w:p>
        </w:tc>
        <w:tc>
          <w:tcPr>
            <w:tcW w:w="1210" w:type="dxa"/>
            <w:shd w:val="clear" w:color="auto" w:fill="auto"/>
            <w:noWrap/>
            <w:hideMark/>
          </w:tcPr>
          <w:p w14:paraId="43D7B2E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169,085</w:t>
            </w:r>
          </w:p>
        </w:tc>
        <w:tc>
          <w:tcPr>
            <w:tcW w:w="1212" w:type="dxa"/>
            <w:shd w:val="clear" w:color="auto" w:fill="auto"/>
            <w:noWrap/>
            <w:hideMark/>
          </w:tcPr>
          <w:p w14:paraId="44F801A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85,694</w:t>
            </w:r>
          </w:p>
        </w:tc>
        <w:tc>
          <w:tcPr>
            <w:tcW w:w="1211" w:type="dxa"/>
            <w:shd w:val="clear" w:color="auto" w:fill="auto"/>
            <w:noWrap/>
            <w:hideMark/>
          </w:tcPr>
          <w:p w14:paraId="7963DEB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83,391</w:t>
            </w:r>
          </w:p>
        </w:tc>
        <w:tc>
          <w:tcPr>
            <w:tcW w:w="1210" w:type="dxa"/>
            <w:shd w:val="clear" w:color="auto" w:fill="auto"/>
            <w:noWrap/>
            <w:hideMark/>
          </w:tcPr>
          <w:p w14:paraId="0764398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08,734</w:t>
            </w:r>
          </w:p>
        </w:tc>
        <w:tc>
          <w:tcPr>
            <w:tcW w:w="1212" w:type="dxa"/>
            <w:shd w:val="clear" w:color="auto" w:fill="auto"/>
            <w:noWrap/>
            <w:hideMark/>
          </w:tcPr>
          <w:p w14:paraId="2AFE925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22,659</w:t>
            </w:r>
          </w:p>
        </w:tc>
        <w:tc>
          <w:tcPr>
            <w:tcW w:w="1211" w:type="dxa"/>
            <w:shd w:val="clear" w:color="auto" w:fill="auto"/>
            <w:noWrap/>
            <w:hideMark/>
          </w:tcPr>
          <w:p w14:paraId="03408E8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86,075</w:t>
            </w:r>
          </w:p>
        </w:tc>
        <w:tc>
          <w:tcPr>
            <w:tcW w:w="1212" w:type="dxa"/>
            <w:shd w:val="clear" w:color="auto" w:fill="auto"/>
            <w:noWrap/>
            <w:hideMark/>
          </w:tcPr>
          <w:p w14:paraId="5EA803F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371,574</w:t>
            </w:r>
          </w:p>
        </w:tc>
        <w:tc>
          <w:tcPr>
            <w:tcW w:w="1210" w:type="dxa"/>
            <w:shd w:val="clear" w:color="auto" w:fill="auto"/>
            <w:noWrap/>
            <w:hideMark/>
          </w:tcPr>
          <w:p w14:paraId="6EAC11E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81,740</w:t>
            </w:r>
          </w:p>
        </w:tc>
        <w:tc>
          <w:tcPr>
            <w:tcW w:w="1215" w:type="dxa"/>
            <w:shd w:val="clear" w:color="auto" w:fill="auto"/>
            <w:noWrap/>
            <w:hideMark/>
          </w:tcPr>
          <w:p w14:paraId="5A3814EC"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589,834</w:t>
            </w:r>
          </w:p>
        </w:tc>
      </w:tr>
      <w:tr w:rsidR="002518DB" w:rsidRPr="009E5255" w14:paraId="3F2202EE" w14:textId="77777777" w:rsidTr="002518DB">
        <w:trPr>
          <w:trHeight w:val="20"/>
        </w:trPr>
        <w:tc>
          <w:tcPr>
            <w:tcW w:w="14384" w:type="dxa"/>
            <w:gridSpan w:val="12"/>
            <w:shd w:val="clear" w:color="auto" w:fill="auto"/>
            <w:noWrap/>
            <w:vAlign w:val="center"/>
          </w:tcPr>
          <w:p w14:paraId="50A75984"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urvalumab</w:t>
            </w:r>
          </w:p>
        </w:tc>
      </w:tr>
      <w:tr w:rsidR="002518DB" w:rsidRPr="009E5255" w14:paraId="23173F60" w14:textId="77777777" w:rsidTr="002518DB">
        <w:trPr>
          <w:trHeight w:val="20"/>
        </w:trPr>
        <w:tc>
          <w:tcPr>
            <w:tcW w:w="1058" w:type="dxa"/>
            <w:shd w:val="clear" w:color="auto" w:fill="auto"/>
            <w:noWrap/>
            <w:hideMark/>
          </w:tcPr>
          <w:p w14:paraId="16D7467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hideMark/>
          </w:tcPr>
          <w:p w14:paraId="5BB7338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3" w:type="dxa"/>
            <w:shd w:val="clear" w:color="auto" w:fill="auto"/>
            <w:noWrap/>
            <w:hideMark/>
          </w:tcPr>
          <w:p w14:paraId="1E41666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hideMark/>
          </w:tcPr>
          <w:p w14:paraId="4E02C13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2" w:type="dxa"/>
            <w:shd w:val="clear" w:color="auto" w:fill="auto"/>
            <w:noWrap/>
            <w:hideMark/>
          </w:tcPr>
          <w:p w14:paraId="5ABAD9C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1" w:type="dxa"/>
            <w:shd w:val="clear" w:color="auto" w:fill="auto"/>
            <w:noWrap/>
            <w:hideMark/>
          </w:tcPr>
          <w:p w14:paraId="4D41AB1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hideMark/>
          </w:tcPr>
          <w:p w14:paraId="6B4D7E9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03</w:t>
            </w:r>
          </w:p>
        </w:tc>
        <w:tc>
          <w:tcPr>
            <w:tcW w:w="1212" w:type="dxa"/>
            <w:shd w:val="clear" w:color="auto" w:fill="auto"/>
            <w:noWrap/>
            <w:hideMark/>
          </w:tcPr>
          <w:p w14:paraId="16FEAD5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1" w:type="dxa"/>
            <w:shd w:val="clear" w:color="auto" w:fill="auto"/>
            <w:noWrap/>
            <w:hideMark/>
          </w:tcPr>
          <w:p w14:paraId="434CC2E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03</w:t>
            </w:r>
          </w:p>
        </w:tc>
        <w:tc>
          <w:tcPr>
            <w:tcW w:w="1212" w:type="dxa"/>
            <w:shd w:val="clear" w:color="auto" w:fill="auto"/>
            <w:noWrap/>
            <w:hideMark/>
          </w:tcPr>
          <w:p w14:paraId="72DD67F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79,015</w:t>
            </w:r>
          </w:p>
        </w:tc>
        <w:tc>
          <w:tcPr>
            <w:tcW w:w="1210" w:type="dxa"/>
            <w:shd w:val="clear" w:color="auto" w:fill="auto"/>
            <w:noWrap/>
            <w:hideMark/>
          </w:tcPr>
          <w:p w14:paraId="32EA3EF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199,418</w:t>
            </w:r>
          </w:p>
        </w:tc>
        <w:tc>
          <w:tcPr>
            <w:tcW w:w="1215" w:type="dxa"/>
            <w:shd w:val="clear" w:color="auto" w:fill="auto"/>
            <w:noWrap/>
            <w:hideMark/>
          </w:tcPr>
          <w:p w14:paraId="5F7EEB57"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620,403</w:t>
            </w:r>
          </w:p>
        </w:tc>
      </w:tr>
      <w:tr w:rsidR="002518DB" w:rsidRPr="009E5255" w14:paraId="32ECECDE" w14:textId="77777777" w:rsidTr="002518DB">
        <w:trPr>
          <w:trHeight w:val="20"/>
        </w:trPr>
        <w:tc>
          <w:tcPr>
            <w:tcW w:w="14384" w:type="dxa"/>
            <w:gridSpan w:val="12"/>
            <w:shd w:val="clear" w:color="auto" w:fill="auto"/>
            <w:noWrap/>
            <w:vAlign w:val="center"/>
          </w:tcPr>
          <w:p w14:paraId="4DE70663"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pirubicin</w:t>
            </w:r>
          </w:p>
        </w:tc>
      </w:tr>
      <w:tr w:rsidR="002518DB" w:rsidRPr="009E5255" w14:paraId="64A2CEDB" w14:textId="77777777" w:rsidTr="002518DB">
        <w:trPr>
          <w:trHeight w:val="20"/>
        </w:trPr>
        <w:tc>
          <w:tcPr>
            <w:tcW w:w="1058" w:type="dxa"/>
            <w:shd w:val="clear" w:color="auto" w:fill="auto"/>
            <w:noWrap/>
            <w:hideMark/>
          </w:tcPr>
          <w:p w14:paraId="4647BF8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14,310</w:t>
            </w:r>
          </w:p>
        </w:tc>
        <w:tc>
          <w:tcPr>
            <w:tcW w:w="1210" w:type="dxa"/>
            <w:shd w:val="clear" w:color="auto" w:fill="auto"/>
            <w:noWrap/>
            <w:hideMark/>
          </w:tcPr>
          <w:p w14:paraId="498AEDA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01,083</w:t>
            </w:r>
          </w:p>
        </w:tc>
        <w:tc>
          <w:tcPr>
            <w:tcW w:w="1213" w:type="dxa"/>
            <w:shd w:val="clear" w:color="auto" w:fill="auto"/>
            <w:noWrap/>
            <w:hideMark/>
          </w:tcPr>
          <w:p w14:paraId="71CB796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227</w:t>
            </w:r>
          </w:p>
        </w:tc>
        <w:tc>
          <w:tcPr>
            <w:tcW w:w="1210" w:type="dxa"/>
            <w:shd w:val="clear" w:color="auto" w:fill="auto"/>
            <w:noWrap/>
            <w:hideMark/>
          </w:tcPr>
          <w:p w14:paraId="25FC5F0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9,246</w:t>
            </w:r>
          </w:p>
        </w:tc>
        <w:tc>
          <w:tcPr>
            <w:tcW w:w="1212" w:type="dxa"/>
            <w:shd w:val="clear" w:color="auto" w:fill="auto"/>
            <w:noWrap/>
            <w:hideMark/>
          </w:tcPr>
          <w:p w14:paraId="5DD71CE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46,397</w:t>
            </w:r>
          </w:p>
        </w:tc>
        <w:tc>
          <w:tcPr>
            <w:tcW w:w="1211" w:type="dxa"/>
            <w:shd w:val="clear" w:color="auto" w:fill="auto"/>
            <w:noWrap/>
            <w:hideMark/>
          </w:tcPr>
          <w:p w14:paraId="207CF06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151</w:t>
            </w:r>
          </w:p>
        </w:tc>
        <w:tc>
          <w:tcPr>
            <w:tcW w:w="1210" w:type="dxa"/>
            <w:shd w:val="clear" w:color="auto" w:fill="auto"/>
            <w:noWrap/>
            <w:hideMark/>
          </w:tcPr>
          <w:p w14:paraId="741FB6D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4,348</w:t>
            </w:r>
          </w:p>
        </w:tc>
        <w:tc>
          <w:tcPr>
            <w:tcW w:w="1212" w:type="dxa"/>
            <w:shd w:val="clear" w:color="auto" w:fill="auto"/>
            <w:noWrap/>
            <w:hideMark/>
          </w:tcPr>
          <w:p w14:paraId="7FB6805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9,418</w:t>
            </w:r>
          </w:p>
        </w:tc>
        <w:tc>
          <w:tcPr>
            <w:tcW w:w="1211" w:type="dxa"/>
            <w:shd w:val="clear" w:color="auto" w:fill="auto"/>
            <w:noWrap/>
            <w:hideMark/>
          </w:tcPr>
          <w:p w14:paraId="17667DD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70</w:t>
            </w:r>
          </w:p>
        </w:tc>
        <w:tc>
          <w:tcPr>
            <w:tcW w:w="1212" w:type="dxa"/>
            <w:shd w:val="clear" w:color="auto" w:fill="auto"/>
            <w:noWrap/>
            <w:hideMark/>
          </w:tcPr>
          <w:p w14:paraId="51F5B0A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6,916</w:t>
            </w:r>
          </w:p>
        </w:tc>
        <w:tc>
          <w:tcPr>
            <w:tcW w:w="1210" w:type="dxa"/>
            <w:shd w:val="clear" w:color="auto" w:fill="auto"/>
            <w:noWrap/>
            <w:hideMark/>
          </w:tcPr>
          <w:p w14:paraId="598644C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0,091</w:t>
            </w:r>
          </w:p>
        </w:tc>
        <w:tc>
          <w:tcPr>
            <w:tcW w:w="1215" w:type="dxa"/>
            <w:shd w:val="clear" w:color="auto" w:fill="auto"/>
            <w:noWrap/>
            <w:hideMark/>
          </w:tcPr>
          <w:p w14:paraId="0F08EE18"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26,825</w:t>
            </w:r>
          </w:p>
        </w:tc>
      </w:tr>
      <w:tr w:rsidR="002518DB" w:rsidRPr="009E5255" w14:paraId="2CC7D7A8" w14:textId="77777777" w:rsidTr="002518DB">
        <w:trPr>
          <w:trHeight w:val="20"/>
        </w:trPr>
        <w:tc>
          <w:tcPr>
            <w:tcW w:w="14384" w:type="dxa"/>
            <w:gridSpan w:val="12"/>
            <w:shd w:val="clear" w:color="auto" w:fill="auto"/>
            <w:noWrap/>
            <w:vAlign w:val="center"/>
          </w:tcPr>
          <w:p w14:paraId="54E693FB"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ribulin</w:t>
            </w:r>
          </w:p>
        </w:tc>
      </w:tr>
      <w:tr w:rsidR="002518DB" w:rsidRPr="009E5255" w14:paraId="01130C20" w14:textId="77777777" w:rsidTr="002518DB">
        <w:trPr>
          <w:trHeight w:val="20"/>
        </w:trPr>
        <w:tc>
          <w:tcPr>
            <w:tcW w:w="1058" w:type="dxa"/>
            <w:shd w:val="clear" w:color="auto" w:fill="auto"/>
            <w:noWrap/>
            <w:hideMark/>
          </w:tcPr>
          <w:p w14:paraId="09A908D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664</w:t>
            </w:r>
          </w:p>
        </w:tc>
        <w:tc>
          <w:tcPr>
            <w:tcW w:w="1210" w:type="dxa"/>
            <w:shd w:val="clear" w:color="auto" w:fill="auto"/>
            <w:noWrap/>
            <w:hideMark/>
          </w:tcPr>
          <w:p w14:paraId="34C524E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199</w:t>
            </w:r>
          </w:p>
        </w:tc>
        <w:tc>
          <w:tcPr>
            <w:tcW w:w="1213" w:type="dxa"/>
            <w:shd w:val="clear" w:color="auto" w:fill="auto"/>
            <w:noWrap/>
            <w:hideMark/>
          </w:tcPr>
          <w:p w14:paraId="0A24A07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35</w:t>
            </w:r>
          </w:p>
        </w:tc>
        <w:tc>
          <w:tcPr>
            <w:tcW w:w="1210" w:type="dxa"/>
            <w:shd w:val="clear" w:color="auto" w:fill="auto"/>
            <w:noWrap/>
            <w:hideMark/>
          </w:tcPr>
          <w:p w14:paraId="3A2D793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964</w:t>
            </w:r>
          </w:p>
        </w:tc>
        <w:tc>
          <w:tcPr>
            <w:tcW w:w="1212" w:type="dxa"/>
            <w:shd w:val="clear" w:color="auto" w:fill="auto"/>
            <w:noWrap/>
            <w:hideMark/>
          </w:tcPr>
          <w:p w14:paraId="7D90B18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573</w:t>
            </w:r>
          </w:p>
        </w:tc>
        <w:tc>
          <w:tcPr>
            <w:tcW w:w="1211" w:type="dxa"/>
            <w:shd w:val="clear" w:color="auto" w:fill="auto"/>
            <w:noWrap/>
            <w:hideMark/>
          </w:tcPr>
          <w:p w14:paraId="32F6C9B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09</w:t>
            </w:r>
          </w:p>
        </w:tc>
        <w:tc>
          <w:tcPr>
            <w:tcW w:w="1210" w:type="dxa"/>
            <w:shd w:val="clear" w:color="auto" w:fill="auto"/>
            <w:noWrap/>
            <w:hideMark/>
          </w:tcPr>
          <w:p w14:paraId="40A4D36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877</w:t>
            </w:r>
          </w:p>
        </w:tc>
        <w:tc>
          <w:tcPr>
            <w:tcW w:w="1212" w:type="dxa"/>
            <w:shd w:val="clear" w:color="auto" w:fill="auto"/>
            <w:noWrap/>
            <w:hideMark/>
          </w:tcPr>
          <w:p w14:paraId="0E50296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245</w:t>
            </w:r>
          </w:p>
        </w:tc>
        <w:tc>
          <w:tcPr>
            <w:tcW w:w="1211" w:type="dxa"/>
            <w:shd w:val="clear" w:color="auto" w:fill="auto"/>
            <w:noWrap/>
            <w:hideMark/>
          </w:tcPr>
          <w:p w14:paraId="3450693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368</w:t>
            </w:r>
          </w:p>
        </w:tc>
        <w:tc>
          <w:tcPr>
            <w:tcW w:w="1212" w:type="dxa"/>
            <w:shd w:val="clear" w:color="auto" w:fill="auto"/>
            <w:noWrap/>
            <w:hideMark/>
          </w:tcPr>
          <w:p w14:paraId="0BE07FC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604</w:t>
            </w:r>
          </w:p>
        </w:tc>
        <w:tc>
          <w:tcPr>
            <w:tcW w:w="1210" w:type="dxa"/>
            <w:shd w:val="clear" w:color="auto" w:fill="auto"/>
            <w:noWrap/>
            <w:hideMark/>
          </w:tcPr>
          <w:p w14:paraId="3E92BC4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731</w:t>
            </w:r>
          </w:p>
        </w:tc>
        <w:tc>
          <w:tcPr>
            <w:tcW w:w="1215" w:type="dxa"/>
            <w:shd w:val="clear" w:color="auto" w:fill="auto"/>
            <w:noWrap/>
            <w:hideMark/>
          </w:tcPr>
          <w:p w14:paraId="1E4CBD9E"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4,127</w:t>
            </w:r>
          </w:p>
        </w:tc>
      </w:tr>
      <w:tr w:rsidR="002518DB" w:rsidRPr="009E5255" w14:paraId="66721678" w14:textId="77777777" w:rsidTr="002518DB">
        <w:trPr>
          <w:trHeight w:val="20"/>
        </w:trPr>
        <w:tc>
          <w:tcPr>
            <w:tcW w:w="14384" w:type="dxa"/>
            <w:gridSpan w:val="12"/>
            <w:shd w:val="clear" w:color="auto" w:fill="auto"/>
            <w:noWrap/>
            <w:vAlign w:val="center"/>
          </w:tcPr>
          <w:p w14:paraId="52C4E42B" w14:textId="13A32CEB"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toposide</w:t>
            </w:r>
          </w:p>
        </w:tc>
      </w:tr>
      <w:tr w:rsidR="002518DB" w:rsidRPr="009E5255" w14:paraId="723CBEE2" w14:textId="77777777" w:rsidTr="002518DB">
        <w:trPr>
          <w:trHeight w:val="20"/>
        </w:trPr>
        <w:tc>
          <w:tcPr>
            <w:tcW w:w="1058" w:type="dxa"/>
            <w:shd w:val="clear" w:color="auto" w:fill="auto"/>
            <w:noWrap/>
            <w:vAlign w:val="center"/>
            <w:hideMark/>
          </w:tcPr>
          <w:p w14:paraId="41D4DE8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912,313</w:t>
            </w:r>
          </w:p>
        </w:tc>
        <w:tc>
          <w:tcPr>
            <w:tcW w:w="1210" w:type="dxa"/>
            <w:shd w:val="clear" w:color="auto" w:fill="auto"/>
            <w:noWrap/>
            <w:vAlign w:val="center"/>
            <w:hideMark/>
          </w:tcPr>
          <w:p w14:paraId="1E6987D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685,889</w:t>
            </w:r>
          </w:p>
        </w:tc>
        <w:tc>
          <w:tcPr>
            <w:tcW w:w="1213" w:type="dxa"/>
            <w:shd w:val="clear" w:color="auto" w:fill="auto"/>
            <w:noWrap/>
            <w:vAlign w:val="center"/>
            <w:hideMark/>
          </w:tcPr>
          <w:p w14:paraId="518DB9D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26,424</w:t>
            </w:r>
          </w:p>
        </w:tc>
        <w:tc>
          <w:tcPr>
            <w:tcW w:w="1210" w:type="dxa"/>
            <w:shd w:val="clear" w:color="auto" w:fill="auto"/>
            <w:noWrap/>
            <w:vAlign w:val="center"/>
            <w:hideMark/>
          </w:tcPr>
          <w:p w14:paraId="451F72C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658,387</w:t>
            </w:r>
          </w:p>
        </w:tc>
        <w:tc>
          <w:tcPr>
            <w:tcW w:w="1212" w:type="dxa"/>
            <w:shd w:val="clear" w:color="auto" w:fill="auto"/>
            <w:noWrap/>
            <w:vAlign w:val="center"/>
            <w:hideMark/>
          </w:tcPr>
          <w:p w14:paraId="628317E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328,731</w:t>
            </w:r>
          </w:p>
        </w:tc>
        <w:tc>
          <w:tcPr>
            <w:tcW w:w="1211" w:type="dxa"/>
            <w:shd w:val="clear" w:color="auto" w:fill="auto"/>
            <w:noWrap/>
            <w:vAlign w:val="center"/>
            <w:hideMark/>
          </w:tcPr>
          <w:p w14:paraId="5A39E4E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29,656</w:t>
            </w:r>
          </w:p>
        </w:tc>
        <w:tc>
          <w:tcPr>
            <w:tcW w:w="1210" w:type="dxa"/>
            <w:shd w:val="clear" w:color="auto" w:fill="auto"/>
            <w:noWrap/>
            <w:vAlign w:val="center"/>
            <w:hideMark/>
          </w:tcPr>
          <w:p w14:paraId="7A0FF4F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360,720</w:t>
            </w:r>
          </w:p>
        </w:tc>
        <w:tc>
          <w:tcPr>
            <w:tcW w:w="1212" w:type="dxa"/>
            <w:shd w:val="clear" w:color="auto" w:fill="auto"/>
            <w:noWrap/>
            <w:vAlign w:val="center"/>
            <w:hideMark/>
          </w:tcPr>
          <w:p w14:paraId="5134BF2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53,983</w:t>
            </w:r>
          </w:p>
        </w:tc>
        <w:tc>
          <w:tcPr>
            <w:tcW w:w="1211" w:type="dxa"/>
            <w:shd w:val="clear" w:color="auto" w:fill="auto"/>
            <w:noWrap/>
            <w:vAlign w:val="center"/>
            <w:hideMark/>
          </w:tcPr>
          <w:p w14:paraId="6F953F4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06,737</w:t>
            </w:r>
          </w:p>
        </w:tc>
        <w:tc>
          <w:tcPr>
            <w:tcW w:w="1212" w:type="dxa"/>
            <w:shd w:val="clear" w:color="auto" w:fill="auto"/>
            <w:noWrap/>
            <w:vAlign w:val="center"/>
            <w:hideMark/>
          </w:tcPr>
          <w:p w14:paraId="4BAAB03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271,913</w:t>
            </w:r>
          </w:p>
        </w:tc>
        <w:tc>
          <w:tcPr>
            <w:tcW w:w="1210" w:type="dxa"/>
            <w:shd w:val="clear" w:color="auto" w:fill="auto"/>
            <w:noWrap/>
            <w:vAlign w:val="center"/>
            <w:hideMark/>
          </w:tcPr>
          <w:p w14:paraId="6E37D56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65,622</w:t>
            </w:r>
          </w:p>
        </w:tc>
        <w:tc>
          <w:tcPr>
            <w:tcW w:w="1215" w:type="dxa"/>
            <w:shd w:val="clear" w:color="auto" w:fill="auto"/>
            <w:noWrap/>
            <w:vAlign w:val="center"/>
            <w:hideMark/>
          </w:tcPr>
          <w:p w14:paraId="6F037217"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2,006,291</w:t>
            </w:r>
          </w:p>
        </w:tc>
      </w:tr>
      <w:tr w:rsidR="002518DB" w:rsidRPr="009E5255" w14:paraId="3B3B5F65" w14:textId="77777777" w:rsidTr="002518DB">
        <w:trPr>
          <w:trHeight w:val="20"/>
        </w:trPr>
        <w:tc>
          <w:tcPr>
            <w:tcW w:w="14384" w:type="dxa"/>
            <w:gridSpan w:val="12"/>
            <w:shd w:val="clear" w:color="auto" w:fill="auto"/>
            <w:noWrap/>
            <w:vAlign w:val="center"/>
          </w:tcPr>
          <w:p w14:paraId="1F73DEE9"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ludarabine</w:t>
            </w:r>
          </w:p>
        </w:tc>
      </w:tr>
      <w:tr w:rsidR="002518DB" w:rsidRPr="009E5255" w14:paraId="08092525" w14:textId="77777777" w:rsidTr="002518DB">
        <w:trPr>
          <w:trHeight w:val="20"/>
        </w:trPr>
        <w:tc>
          <w:tcPr>
            <w:tcW w:w="1058" w:type="dxa"/>
            <w:shd w:val="clear" w:color="auto" w:fill="auto"/>
            <w:noWrap/>
            <w:hideMark/>
          </w:tcPr>
          <w:p w14:paraId="6FC77BD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08,727</w:t>
            </w:r>
          </w:p>
        </w:tc>
        <w:tc>
          <w:tcPr>
            <w:tcW w:w="1210" w:type="dxa"/>
            <w:shd w:val="clear" w:color="auto" w:fill="auto"/>
            <w:noWrap/>
            <w:hideMark/>
          </w:tcPr>
          <w:p w14:paraId="52E77C6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7,038</w:t>
            </w:r>
          </w:p>
        </w:tc>
        <w:tc>
          <w:tcPr>
            <w:tcW w:w="1213" w:type="dxa"/>
            <w:shd w:val="clear" w:color="auto" w:fill="auto"/>
            <w:noWrap/>
            <w:hideMark/>
          </w:tcPr>
          <w:p w14:paraId="159CD21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1,689</w:t>
            </w:r>
          </w:p>
        </w:tc>
        <w:tc>
          <w:tcPr>
            <w:tcW w:w="1210" w:type="dxa"/>
            <w:shd w:val="clear" w:color="auto" w:fill="auto"/>
            <w:noWrap/>
            <w:hideMark/>
          </w:tcPr>
          <w:p w14:paraId="3C347F3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4,369</w:t>
            </w:r>
          </w:p>
        </w:tc>
        <w:tc>
          <w:tcPr>
            <w:tcW w:w="1212" w:type="dxa"/>
            <w:shd w:val="clear" w:color="auto" w:fill="auto"/>
            <w:noWrap/>
            <w:hideMark/>
          </w:tcPr>
          <w:p w14:paraId="4500558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2,851</w:t>
            </w:r>
          </w:p>
        </w:tc>
        <w:tc>
          <w:tcPr>
            <w:tcW w:w="1211" w:type="dxa"/>
            <w:shd w:val="clear" w:color="auto" w:fill="auto"/>
            <w:noWrap/>
            <w:hideMark/>
          </w:tcPr>
          <w:p w14:paraId="38DE67B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1,518</w:t>
            </w:r>
          </w:p>
        </w:tc>
        <w:tc>
          <w:tcPr>
            <w:tcW w:w="1210" w:type="dxa"/>
            <w:shd w:val="clear" w:color="auto" w:fill="auto"/>
            <w:noWrap/>
            <w:hideMark/>
          </w:tcPr>
          <w:p w14:paraId="473D0C5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4,734</w:t>
            </w:r>
          </w:p>
        </w:tc>
        <w:tc>
          <w:tcPr>
            <w:tcW w:w="1212" w:type="dxa"/>
            <w:shd w:val="clear" w:color="auto" w:fill="auto"/>
            <w:noWrap/>
            <w:hideMark/>
          </w:tcPr>
          <w:p w14:paraId="0C0EC53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7,645</w:t>
            </w:r>
          </w:p>
        </w:tc>
        <w:tc>
          <w:tcPr>
            <w:tcW w:w="1211" w:type="dxa"/>
            <w:shd w:val="clear" w:color="auto" w:fill="auto"/>
            <w:noWrap/>
            <w:hideMark/>
          </w:tcPr>
          <w:p w14:paraId="2DB17D0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7,089</w:t>
            </w:r>
          </w:p>
        </w:tc>
        <w:tc>
          <w:tcPr>
            <w:tcW w:w="1212" w:type="dxa"/>
            <w:shd w:val="clear" w:color="auto" w:fill="auto"/>
            <w:noWrap/>
            <w:hideMark/>
          </w:tcPr>
          <w:p w14:paraId="0D15E3B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9,267</w:t>
            </w:r>
          </w:p>
        </w:tc>
        <w:tc>
          <w:tcPr>
            <w:tcW w:w="1210" w:type="dxa"/>
            <w:shd w:val="clear" w:color="auto" w:fill="auto"/>
            <w:noWrap/>
            <w:hideMark/>
          </w:tcPr>
          <w:p w14:paraId="1BCD8E1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9,476</w:t>
            </w:r>
          </w:p>
        </w:tc>
        <w:tc>
          <w:tcPr>
            <w:tcW w:w="1215" w:type="dxa"/>
            <w:shd w:val="clear" w:color="auto" w:fill="auto"/>
            <w:noWrap/>
            <w:hideMark/>
          </w:tcPr>
          <w:p w14:paraId="37D1D5F0"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149,791</w:t>
            </w:r>
          </w:p>
        </w:tc>
      </w:tr>
      <w:tr w:rsidR="002518DB" w:rsidRPr="009E5255" w14:paraId="4DE5DA2D" w14:textId="77777777" w:rsidTr="002518DB">
        <w:trPr>
          <w:trHeight w:val="20"/>
        </w:trPr>
        <w:tc>
          <w:tcPr>
            <w:tcW w:w="14384" w:type="dxa"/>
            <w:gridSpan w:val="12"/>
            <w:shd w:val="clear" w:color="auto" w:fill="auto"/>
            <w:noWrap/>
            <w:vAlign w:val="center"/>
          </w:tcPr>
          <w:p w14:paraId="61E29E75"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otemustine</w:t>
            </w:r>
          </w:p>
        </w:tc>
      </w:tr>
      <w:tr w:rsidR="002518DB" w:rsidRPr="009E5255" w14:paraId="7C0A9DF4" w14:textId="77777777" w:rsidTr="002518DB">
        <w:trPr>
          <w:trHeight w:val="20"/>
        </w:trPr>
        <w:tc>
          <w:tcPr>
            <w:tcW w:w="1058" w:type="dxa"/>
            <w:shd w:val="clear" w:color="auto" w:fill="auto"/>
            <w:noWrap/>
            <w:hideMark/>
          </w:tcPr>
          <w:p w14:paraId="05EFCADD" w14:textId="77777777" w:rsidR="002518DB" w:rsidRPr="009E5255" w:rsidRDefault="002518DB" w:rsidP="00236B2E">
            <w:pPr>
              <w:pStyle w:val="NoSpacing"/>
              <w:jc w:val="center"/>
              <w:rPr>
                <w:rFonts w:asciiTheme="majorHAnsi" w:hAnsiTheme="majorHAnsi" w:cstheme="majorHAnsi"/>
                <w:sz w:val="18"/>
                <w:szCs w:val="18"/>
                <w:lang w:eastAsia="en-AU"/>
              </w:rPr>
            </w:pPr>
          </w:p>
        </w:tc>
        <w:tc>
          <w:tcPr>
            <w:tcW w:w="1210" w:type="dxa"/>
            <w:shd w:val="clear" w:color="auto" w:fill="auto"/>
            <w:noWrap/>
            <w:hideMark/>
          </w:tcPr>
          <w:p w14:paraId="5B4643F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0,543,360</w:t>
            </w:r>
          </w:p>
        </w:tc>
        <w:tc>
          <w:tcPr>
            <w:tcW w:w="1213" w:type="dxa"/>
            <w:shd w:val="clear" w:color="auto" w:fill="auto"/>
            <w:noWrap/>
            <w:hideMark/>
          </w:tcPr>
          <w:p w14:paraId="31A9759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0,543,360</w:t>
            </w:r>
          </w:p>
        </w:tc>
        <w:tc>
          <w:tcPr>
            <w:tcW w:w="1210" w:type="dxa"/>
            <w:shd w:val="clear" w:color="auto" w:fill="auto"/>
            <w:noWrap/>
            <w:hideMark/>
          </w:tcPr>
          <w:p w14:paraId="4D10805D" w14:textId="77777777" w:rsidR="002518DB" w:rsidRPr="009E5255" w:rsidRDefault="002518DB" w:rsidP="00236B2E">
            <w:pPr>
              <w:pStyle w:val="NoSpacing"/>
              <w:jc w:val="center"/>
              <w:rPr>
                <w:rFonts w:asciiTheme="majorHAnsi" w:hAnsiTheme="majorHAnsi" w:cstheme="majorHAnsi"/>
                <w:sz w:val="18"/>
                <w:szCs w:val="18"/>
                <w:lang w:eastAsia="en-AU"/>
              </w:rPr>
            </w:pPr>
          </w:p>
        </w:tc>
        <w:tc>
          <w:tcPr>
            <w:tcW w:w="1212" w:type="dxa"/>
            <w:shd w:val="clear" w:color="auto" w:fill="auto"/>
            <w:noWrap/>
            <w:hideMark/>
          </w:tcPr>
          <w:p w14:paraId="0D19423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7,871,168</w:t>
            </w:r>
          </w:p>
        </w:tc>
        <w:tc>
          <w:tcPr>
            <w:tcW w:w="1211" w:type="dxa"/>
            <w:shd w:val="clear" w:color="auto" w:fill="auto"/>
            <w:noWrap/>
            <w:hideMark/>
          </w:tcPr>
          <w:p w14:paraId="1D0DBD9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97,871,168</w:t>
            </w:r>
          </w:p>
        </w:tc>
        <w:tc>
          <w:tcPr>
            <w:tcW w:w="1210" w:type="dxa"/>
            <w:shd w:val="clear" w:color="auto" w:fill="auto"/>
            <w:noWrap/>
            <w:hideMark/>
          </w:tcPr>
          <w:p w14:paraId="332F8853" w14:textId="77777777" w:rsidR="002518DB" w:rsidRPr="009E5255" w:rsidRDefault="002518DB" w:rsidP="00236B2E">
            <w:pPr>
              <w:pStyle w:val="NoSpacing"/>
              <w:jc w:val="center"/>
              <w:rPr>
                <w:rFonts w:asciiTheme="majorHAnsi" w:hAnsiTheme="majorHAnsi" w:cstheme="majorHAnsi"/>
                <w:sz w:val="18"/>
                <w:szCs w:val="18"/>
                <w:lang w:eastAsia="en-AU"/>
              </w:rPr>
            </w:pPr>
          </w:p>
        </w:tc>
        <w:tc>
          <w:tcPr>
            <w:tcW w:w="1212" w:type="dxa"/>
            <w:shd w:val="clear" w:color="auto" w:fill="auto"/>
            <w:noWrap/>
            <w:hideMark/>
          </w:tcPr>
          <w:p w14:paraId="418DA7A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6,266,016</w:t>
            </w:r>
          </w:p>
        </w:tc>
        <w:tc>
          <w:tcPr>
            <w:tcW w:w="1211" w:type="dxa"/>
            <w:shd w:val="clear" w:color="auto" w:fill="auto"/>
            <w:noWrap/>
            <w:hideMark/>
          </w:tcPr>
          <w:p w14:paraId="726580CA" w14:textId="77777777" w:rsidR="002518DB" w:rsidRPr="009E5255" w:rsidRDefault="002518DB" w:rsidP="00236B2E">
            <w:pPr>
              <w:pStyle w:val="NoSpacing"/>
              <w:jc w:val="center"/>
              <w:rPr>
                <w:rFonts w:asciiTheme="majorHAnsi" w:hAnsiTheme="majorHAnsi" w:cstheme="majorHAnsi"/>
                <w:sz w:val="18"/>
                <w:szCs w:val="18"/>
                <w:lang w:eastAsia="en-AU"/>
              </w:rPr>
            </w:pPr>
          </w:p>
        </w:tc>
        <w:tc>
          <w:tcPr>
            <w:tcW w:w="1212" w:type="dxa"/>
            <w:shd w:val="clear" w:color="auto" w:fill="auto"/>
            <w:noWrap/>
            <w:hideMark/>
          </w:tcPr>
          <w:p w14:paraId="3B0ABE65" w14:textId="77777777" w:rsidR="002518DB" w:rsidRPr="009E5255" w:rsidRDefault="002518DB" w:rsidP="00236B2E">
            <w:pPr>
              <w:pStyle w:val="NoSpacing"/>
              <w:jc w:val="center"/>
              <w:rPr>
                <w:rFonts w:asciiTheme="majorHAnsi" w:hAnsiTheme="majorHAnsi" w:cstheme="majorHAnsi"/>
                <w:sz w:val="18"/>
                <w:szCs w:val="18"/>
                <w:lang w:eastAsia="en-AU"/>
              </w:rPr>
            </w:pPr>
          </w:p>
        </w:tc>
        <w:tc>
          <w:tcPr>
            <w:tcW w:w="1210" w:type="dxa"/>
            <w:shd w:val="clear" w:color="auto" w:fill="auto"/>
            <w:noWrap/>
            <w:hideMark/>
          </w:tcPr>
          <w:p w14:paraId="2636E9A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8,317,056</w:t>
            </w:r>
          </w:p>
        </w:tc>
        <w:tc>
          <w:tcPr>
            <w:tcW w:w="1215" w:type="dxa"/>
            <w:shd w:val="clear" w:color="auto" w:fill="auto"/>
            <w:noWrap/>
            <w:hideMark/>
          </w:tcPr>
          <w:p w14:paraId="23AE9804"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448,317,056</w:t>
            </w:r>
          </w:p>
        </w:tc>
      </w:tr>
      <w:tr w:rsidR="002518DB" w:rsidRPr="009E5255" w14:paraId="31AAC939" w14:textId="77777777" w:rsidTr="002518DB">
        <w:trPr>
          <w:trHeight w:val="20"/>
        </w:trPr>
        <w:tc>
          <w:tcPr>
            <w:tcW w:w="14384" w:type="dxa"/>
            <w:gridSpan w:val="12"/>
            <w:shd w:val="clear" w:color="auto" w:fill="auto"/>
            <w:noWrap/>
            <w:vAlign w:val="center"/>
          </w:tcPr>
          <w:p w14:paraId="3E5A84F0"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Gemcitabine</w:t>
            </w:r>
          </w:p>
        </w:tc>
      </w:tr>
      <w:tr w:rsidR="002518DB" w:rsidRPr="009E5255" w14:paraId="3BA585AE" w14:textId="77777777" w:rsidTr="002518DB">
        <w:trPr>
          <w:trHeight w:val="20"/>
        </w:trPr>
        <w:tc>
          <w:tcPr>
            <w:tcW w:w="1058" w:type="dxa"/>
            <w:shd w:val="clear" w:color="auto" w:fill="auto"/>
            <w:noWrap/>
            <w:vAlign w:val="center"/>
            <w:hideMark/>
          </w:tcPr>
          <w:p w14:paraId="7FF667F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7,900,000</w:t>
            </w:r>
          </w:p>
        </w:tc>
        <w:tc>
          <w:tcPr>
            <w:tcW w:w="1210" w:type="dxa"/>
            <w:shd w:val="clear" w:color="auto" w:fill="auto"/>
            <w:noWrap/>
            <w:vAlign w:val="center"/>
            <w:hideMark/>
          </w:tcPr>
          <w:p w14:paraId="2AFF944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05,000,000</w:t>
            </w:r>
          </w:p>
        </w:tc>
        <w:tc>
          <w:tcPr>
            <w:tcW w:w="1213" w:type="dxa"/>
            <w:shd w:val="clear" w:color="auto" w:fill="auto"/>
            <w:noWrap/>
            <w:vAlign w:val="center"/>
            <w:hideMark/>
          </w:tcPr>
          <w:p w14:paraId="29E7182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 7,595,112</w:t>
            </w:r>
          </w:p>
        </w:tc>
        <w:tc>
          <w:tcPr>
            <w:tcW w:w="1210" w:type="dxa"/>
            <w:shd w:val="clear" w:color="auto" w:fill="auto"/>
            <w:noWrap/>
            <w:vAlign w:val="center"/>
            <w:hideMark/>
          </w:tcPr>
          <w:p w14:paraId="2196F6F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5,400,000</w:t>
            </w:r>
          </w:p>
        </w:tc>
        <w:tc>
          <w:tcPr>
            <w:tcW w:w="1212" w:type="dxa"/>
            <w:shd w:val="clear" w:color="auto" w:fill="auto"/>
            <w:noWrap/>
            <w:vAlign w:val="center"/>
            <w:hideMark/>
          </w:tcPr>
          <w:p w14:paraId="378C8D2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105,000,000</w:t>
            </w:r>
          </w:p>
        </w:tc>
        <w:tc>
          <w:tcPr>
            <w:tcW w:w="1211" w:type="dxa"/>
            <w:shd w:val="clear" w:color="auto" w:fill="auto"/>
            <w:noWrap/>
            <w:vAlign w:val="center"/>
            <w:hideMark/>
          </w:tcPr>
          <w:p w14:paraId="260F4EC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743,704</w:t>
            </w:r>
          </w:p>
        </w:tc>
        <w:tc>
          <w:tcPr>
            <w:tcW w:w="1210" w:type="dxa"/>
            <w:shd w:val="clear" w:color="auto" w:fill="auto"/>
            <w:noWrap/>
            <w:vAlign w:val="center"/>
            <w:hideMark/>
          </w:tcPr>
          <w:p w14:paraId="344E2B0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0,300,000</w:t>
            </w:r>
          </w:p>
        </w:tc>
        <w:tc>
          <w:tcPr>
            <w:tcW w:w="1212" w:type="dxa"/>
            <w:shd w:val="clear" w:color="auto" w:fill="auto"/>
            <w:noWrap/>
            <w:vAlign w:val="center"/>
            <w:hideMark/>
          </w:tcPr>
          <w:p w14:paraId="35D61D6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6,500,000</w:t>
            </w:r>
          </w:p>
        </w:tc>
        <w:tc>
          <w:tcPr>
            <w:tcW w:w="1211" w:type="dxa"/>
            <w:shd w:val="clear" w:color="auto" w:fill="auto"/>
            <w:noWrap/>
            <w:vAlign w:val="center"/>
            <w:hideMark/>
          </w:tcPr>
          <w:p w14:paraId="72332BD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 4,820,112</w:t>
            </w:r>
          </w:p>
        </w:tc>
        <w:tc>
          <w:tcPr>
            <w:tcW w:w="1212" w:type="dxa"/>
            <w:shd w:val="clear" w:color="auto" w:fill="auto"/>
            <w:noWrap/>
            <w:vAlign w:val="center"/>
            <w:hideMark/>
          </w:tcPr>
          <w:p w14:paraId="3026E4F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89,700,000</w:t>
            </w:r>
          </w:p>
        </w:tc>
        <w:tc>
          <w:tcPr>
            <w:tcW w:w="1210" w:type="dxa"/>
            <w:shd w:val="clear" w:color="auto" w:fill="auto"/>
            <w:noWrap/>
            <w:vAlign w:val="center"/>
            <w:hideMark/>
          </w:tcPr>
          <w:p w14:paraId="5F2B121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94,500,000</w:t>
            </w:r>
          </w:p>
        </w:tc>
        <w:tc>
          <w:tcPr>
            <w:tcW w:w="1215" w:type="dxa"/>
            <w:shd w:val="clear" w:color="auto" w:fill="auto"/>
            <w:noWrap/>
            <w:vAlign w:val="center"/>
            <w:hideMark/>
          </w:tcPr>
          <w:p w14:paraId="12615924"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 4,820,112</w:t>
            </w:r>
          </w:p>
        </w:tc>
      </w:tr>
      <w:tr w:rsidR="002518DB" w:rsidRPr="009E5255" w14:paraId="041C982A" w14:textId="77777777" w:rsidTr="002518DB">
        <w:trPr>
          <w:trHeight w:val="20"/>
        </w:trPr>
        <w:tc>
          <w:tcPr>
            <w:tcW w:w="14384" w:type="dxa"/>
            <w:gridSpan w:val="12"/>
            <w:shd w:val="clear" w:color="auto" w:fill="auto"/>
            <w:noWrap/>
            <w:vAlign w:val="center"/>
          </w:tcPr>
          <w:p w14:paraId="5806489D"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darubicin</w:t>
            </w:r>
          </w:p>
        </w:tc>
      </w:tr>
      <w:tr w:rsidR="002518DB" w:rsidRPr="009E5255" w14:paraId="61F2ABEE" w14:textId="77777777" w:rsidTr="002518DB">
        <w:trPr>
          <w:trHeight w:val="20"/>
        </w:trPr>
        <w:tc>
          <w:tcPr>
            <w:tcW w:w="1058" w:type="dxa"/>
            <w:shd w:val="clear" w:color="auto" w:fill="auto"/>
            <w:noWrap/>
            <w:hideMark/>
          </w:tcPr>
          <w:p w14:paraId="580630A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6,134</w:t>
            </w:r>
          </w:p>
        </w:tc>
        <w:tc>
          <w:tcPr>
            <w:tcW w:w="1210" w:type="dxa"/>
            <w:shd w:val="clear" w:color="auto" w:fill="auto"/>
            <w:noWrap/>
            <w:hideMark/>
          </w:tcPr>
          <w:p w14:paraId="0085C67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194</w:t>
            </w:r>
          </w:p>
        </w:tc>
        <w:tc>
          <w:tcPr>
            <w:tcW w:w="1213" w:type="dxa"/>
            <w:shd w:val="clear" w:color="auto" w:fill="auto"/>
            <w:noWrap/>
            <w:hideMark/>
          </w:tcPr>
          <w:p w14:paraId="271AD15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940</w:t>
            </w:r>
          </w:p>
        </w:tc>
        <w:tc>
          <w:tcPr>
            <w:tcW w:w="1210" w:type="dxa"/>
            <w:shd w:val="clear" w:color="auto" w:fill="auto"/>
            <w:noWrap/>
            <w:hideMark/>
          </w:tcPr>
          <w:p w14:paraId="4ADDCCD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0,688</w:t>
            </w:r>
          </w:p>
        </w:tc>
        <w:tc>
          <w:tcPr>
            <w:tcW w:w="1212" w:type="dxa"/>
            <w:shd w:val="clear" w:color="auto" w:fill="auto"/>
            <w:noWrap/>
            <w:hideMark/>
          </w:tcPr>
          <w:p w14:paraId="3A0888C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238</w:t>
            </w:r>
          </w:p>
        </w:tc>
        <w:tc>
          <w:tcPr>
            <w:tcW w:w="1211" w:type="dxa"/>
            <w:shd w:val="clear" w:color="auto" w:fill="auto"/>
            <w:noWrap/>
            <w:hideMark/>
          </w:tcPr>
          <w:p w14:paraId="7474C1B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1,450</w:t>
            </w:r>
          </w:p>
        </w:tc>
        <w:tc>
          <w:tcPr>
            <w:tcW w:w="1210" w:type="dxa"/>
            <w:shd w:val="clear" w:color="auto" w:fill="auto"/>
            <w:noWrap/>
            <w:hideMark/>
          </w:tcPr>
          <w:p w14:paraId="3E39626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342</w:t>
            </w:r>
          </w:p>
        </w:tc>
        <w:tc>
          <w:tcPr>
            <w:tcW w:w="1212" w:type="dxa"/>
            <w:shd w:val="clear" w:color="auto" w:fill="auto"/>
            <w:noWrap/>
            <w:hideMark/>
          </w:tcPr>
          <w:p w14:paraId="3A7FDA5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795</w:t>
            </w:r>
          </w:p>
        </w:tc>
        <w:tc>
          <w:tcPr>
            <w:tcW w:w="1211" w:type="dxa"/>
            <w:shd w:val="clear" w:color="auto" w:fill="auto"/>
            <w:noWrap/>
            <w:hideMark/>
          </w:tcPr>
          <w:p w14:paraId="55E6F5F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3,547</w:t>
            </w:r>
          </w:p>
        </w:tc>
        <w:tc>
          <w:tcPr>
            <w:tcW w:w="1212" w:type="dxa"/>
            <w:shd w:val="clear" w:color="auto" w:fill="auto"/>
            <w:noWrap/>
            <w:hideMark/>
          </w:tcPr>
          <w:p w14:paraId="1876185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5,369</w:t>
            </w:r>
          </w:p>
        </w:tc>
        <w:tc>
          <w:tcPr>
            <w:tcW w:w="1210" w:type="dxa"/>
            <w:shd w:val="clear" w:color="auto" w:fill="auto"/>
            <w:noWrap/>
            <w:hideMark/>
          </w:tcPr>
          <w:p w14:paraId="058F6EE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88</w:t>
            </w:r>
          </w:p>
        </w:tc>
        <w:tc>
          <w:tcPr>
            <w:tcW w:w="1215" w:type="dxa"/>
            <w:shd w:val="clear" w:color="auto" w:fill="auto"/>
            <w:noWrap/>
            <w:hideMark/>
          </w:tcPr>
          <w:p w14:paraId="6A9E9CCF"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39,181</w:t>
            </w:r>
          </w:p>
        </w:tc>
      </w:tr>
      <w:tr w:rsidR="002518DB" w:rsidRPr="009E5255" w14:paraId="571FAFBA" w14:textId="77777777" w:rsidTr="002518DB">
        <w:trPr>
          <w:trHeight w:val="20"/>
        </w:trPr>
        <w:tc>
          <w:tcPr>
            <w:tcW w:w="14384" w:type="dxa"/>
            <w:gridSpan w:val="12"/>
            <w:shd w:val="clear" w:color="auto" w:fill="auto"/>
            <w:noWrap/>
            <w:vAlign w:val="center"/>
          </w:tcPr>
          <w:p w14:paraId="35BAB788"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fosfamide</w:t>
            </w:r>
          </w:p>
        </w:tc>
      </w:tr>
      <w:tr w:rsidR="002518DB" w:rsidRPr="009E5255" w14:paraId="55360C0F" w14:textId="77777777" w:rsidTr="002518DB">
        <w:trPr>
          <w:trHeight w:val="20"/>
        </w:trPr>
        <w:tc>
          <w:tcPr>
            <w:tcW w:w="1058" w:type="dxa"/>
            <w:shd w:val="clear" w:color="auto" w:fill="auto"/>
            <w:noWrap/>
            <w:hideMark/>
          </w:tcPr>
          <w:p w14:paraId="75A54BC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090,588</w:t>
            </w:r>
          </w:p>
        </w:tc>
        <w:tc>
          <w:tcPr>
            <w:tcW w:w="1210" w:type="dxa"/>
            <w:shd w:val="clear" w:color="auto" w:fill="auto"/>
            <w:noWrap/>
            <w:hideMark/>
          </w:tcPr>
          <w:p w14:paraId="615A2AD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417</w:t>
            </w:r>
          </w:p>
        </w:tc>
        <w:tc>
          <w:tcPr>
            <w:tcW w:w="1213" w:type="dxa"/>
            <w:shd w:val="clear" w:color="auto" w:fill="auto"/>
            <w:noWrap/>
            <w:hideMark/>
          </w:tcPr>
          <w:p w14:paraId="5B2AC15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077,171</w:t>
            </w:r>
          </w:p>
        </w:tc>
        <w:tc>
          <w:tcPr>
            <w:tcW w:w="1210" w:type="dxa"/>
            <w:shd w:val="clear" w:color="auto" w:fill="auto"/>
            <w:noWrap/>
            <w:hideMark/>
          </w:tcPr>
          <w:p w14:paraId="1247FFC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066,268</w:t>
            </w:r>
          </w:p>
        </w:tc>
        <w:tc>
          <w:tcPr>
            <w:tcW w:w="1212" w:type="dxa"/>
            <w:shd w:val="clear" w:color="auto" w:fill="auto"/>
            <w:noWrap/>
            <w:hideMark/>
          </w:tcPr>
          <w:p w14:paraId="6F2C083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927</w:t>
            </w:r>
          </w:p>
        </w:tc>
        <w:tc>
          <w:tcPr>
            <w:tcW w:w="1211" w:type="dxa"/>
            <w:shd w:val="clear" w:color="auto" w:fill="auto"/>
            <w:noWrap/>
            <w:hideMark/>
          </w:tcPr>
          <w:p w14:paraId="0745575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055,341</w:t>
            </w:r>
          </w:p>
        </w:tc>
        <w:tc>
          <w:tcPr>
            <w:tcW w:w="1210" w:type="dxa"/>
            <w:shd w:val="clear" w:color="auto" w:fill="auto"/>
            <w:noWrap/>
            <w:hideMark/>
          </w:tcPr>
          <w:p w14:paraId="0A357C0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505,048</w:t>
            </w:r>
          </w:p>
        </w:tc>
        <w:tc>
          <w:tcPr>
            <w:tcW w:w="1212" w:type="dxa"/>
            <w:shd w:val="clear" w:color="auto" w:fill="auto"/>
            <w:noWrap/>
            <w:hideMark/>
          </w:tcPr>
          <w:p w14:paraId="40E2F77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966</w:t>
            </w:r>
          </w:p>
        </w:tc>
        <w:tc>
          <w:tcPr>
            <w:tcW w:w="1211" w:type="dxa"/>
            <w:shd w:val="clear" w:color="auto" w:fill="auto"/>
            <w:noWrap/>
            <w:hideMark/>
          </w:tcPr>
          <w:p w14:paraId="5E3BBC6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493,082</w:t>
            </w:r>
          </w:p>
        </w:tc>
        <w:tc>
          <w:tcPr>
            <w:tcW w:w="1212" w:type="dxa"/>
            <w:shd w:val="clear" w:color="auto" w:fill="auto"/>
            <w:noWrap/>
            <w:hideMark/>
          </w:tcPr>
          <w:p w14:paraId="34B6F1F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890,650</w:t>
            </w:r>
          </w:p>
        </w:tc>
        <w:tc>
          <w:tcPr>
            <w:tcW w:w="1210" w:type="dxa"/>
            <w:shd w:val="clear" w:color="auto" w:fill="auto"/>
            <w:noWrap/>
            <w:hideMark/>
          </w:tcPr>
          <w:p w14:paraId="696E507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110</w:t>
            </w:r>
          </w:p>
        </w:tc>
        <w:tc>
          <w:tcPr>
            <w:tcW w:w="1215" w:type="dxa"/>
            <w:shd w:val="clear" w:color="auto" w:fill="auto"/>
            <w:noWrap/>
            <w:hideMark/>
          </w:tcPr>
          <w:p w14:paraId="481127F0"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22,878,540</w:t>
            </w:r>
          </w:p>
        </w:tc>
      </w:tr>
      <w:tr w:rsidR="002518DB" w:rsidRPr="009E5255" w14:paraId="735E1DF8" w14:textId="77777777" w:rsidTr="002518DB">
        <w:trPr>
          <w:trHeight w:val="20"/>
        </w:trPr>
        <w:tc>
          <w:tcPr>
            <w:tcW w:w="14384" w:type="dxa"/>
            <w:gridSpan w:val="12"/>
            <w:shd w:val="clear" w:color="auto" w:fill="auto"/>
            <w:noWrap/>
            <w:vAlign w:val="center"/>
          </w:tcPr>
          <w:p w14:paraId="15798E8B" w14:textId="39D1746E"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notuzumab Ozogamicin</w:t>
            </w:r>
            <w:r w:rsidR="002F3B55" w:rsidRPr="009E5255">
              <w:rPr>
                <w:rFonts w:asciiTheme="majorHAnsi" w:hAnsiTheme="majorHAnsi" w:cstheme="majorHAnsi"/>
                <w:color w:val="000000" w:themeColor="text1"/>
                <w:sz w:val="18"/>
                <w:szCs w:val="18"/>
                <w:lang w:eastAsia="en-AU"/>
              </w:rPr>
              <w:t xml:space="preserve"> (mcg)</w:t>
            </w:r>
          </w:p>
        </w:tc>
      </w:tr>
      <w:tr w:rsidR="002518DB" w:rsidRPr="009E5255" w14:paraId="08E7623C" w14:textId="77777777" w:rsidTr="002518DB">
        <w:trPr>
          <w:trHeight w:val="20"/>
        </w:trPr>
        <w:tc>
          <w:tcPr>
            <w:tcW w:w="1058" w:type="dxa"/>
            <w:shd w:val="clear" w:color="auto" w:fill="auto"/>
            <w:noWrap/>
            <w:hideMark/>
          </w:tcPr>
          <w:p w14:paraId="7CB0AB2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hideMark/>
          </w:tcPr>
          <w:p w14:paraId="20A1EA8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3" w:type="dxa"/>
            <w:shd w:val="clear" w:color="auto" w:fill="auto"/>
            <w:noWrap/>
            <w:hideMark/>
          </w:tcPr>
          <w:p w14:paraId="7EAF194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hideMark/>
          </w:tcPr>
          <w:p w14:paraId="1E69A9A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2" w:type="dxa"/>
            <w:shd w:val="clear" w:color="auto" w:fill="auto"/>
            <w:noWrap/>
            <w:hideMark/>
          </w:tcPr>
          <w:p w14:paraId="569D9AF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1" w:type="dxa"/>
            <w:shd w:val="clear" w:color="auto" w:fill="auto"/>
            <w:noWrap/>
            <w:hideMark/>
          </w:tcPr>
          <w:p w14:paraId="774F043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hideMark/>
          </w:tcPr>
          <w:p w14:paraId="2D62AAC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8,000</w:t>
            </w:r>
          </w:p>
        </w:tc>
        <w:tc>
          <w:tcPr>
            <w:tcW w:w="1212" w:type="dxa"/>
            <w:shd w:val="clear" w:color="auto" w:fill="auto"/>
            <w:noWrap/>
            <w:hideMark/>
          </w:tcPr>
          <w:p w14:paraId="3D3F19B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5,927</w:t>
            </w:r>
          </w:p>
        </w:tc>
        <w:tc>
          <w:tcPr>
            <w:tcW w:w="1211" w:type="dxa"/>
            <w:shd w:val="clear" w:color="auto" w:fill="auto"/>
            <w:noWrap/>
            <w:hideMark/>
          </w:tcPr>
          <w:p w14:paraId="38CA77D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2,073</w:t>
            </w:r>
          </w:p>
        </w:tc>
        <w:tc>
          <w:tcPr>
            <w:tcW w:w="1212" w:type="dxa"/>
            <w:shd w:val="clear" w:color="auto" w:fill="auto"/>
            <w:noWrap/>
            <w:hideMark/>
          </w:tcPr>
          <w:p w14:paraId="4A65593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0,000</w:t>
            </w:r>
          </w:p>
        </w:tc>
        <w:tc>
          <w:tcPr>
            <w:tcW w:w="1210" w:type="dxa"/>
            <w:shd w:val="clear" w:color="auto" w:fill="auto"/>
            <w:noWrap/>
            <w:hideMark/>
          </w:tcPr>
          <w:p w14:paraId="2D1B629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0,736</w:t>
            </w:r>
          </w:p>
        </w:tc>
        <w:tc>
          <w:tcPr>
            <w:tcW w:w="1215" w:type="dxa"/>
            <w:shd w:val="clear" w:color="auto" w:fill="auto"/>
            <w:noWrap/>
            <w:hideMark/>
          </w:tcPr>
          <w:p w14:paraId="0EA27176"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129,264</w:t>
            </w:r>
          </w:p>
        </w:tc>
      </w:tr>
      <w:tr w:rsidR="002518DB" w:rsidRPr="009E5255" w14:paraId="19448E1B" w14:textId="77777777" w:rsidTr="002518DB">
        <w:trPr>
          <w:trHeight w:val="20"/>
        </w:trPr>
        <w:tc>
          <w:tcPr>
            <w:tcW w:w="14384" w:type="dxa"/>
            <w:gridSpan w:val="12"/>
            <w:shd w:val="clear" w:color="auto" w:fill="auto"/>
            <w:noWrap/>
            <w:vAlign w:val="center"/>
          </w:tcPr>
          <w:p w14:paraId="2FB04B46"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pilimumab</w:t>
            </w:r>
          </w:p>
        </w:tc>
      </w:tr>
      <w:tr w:rsidR="002518DB" w:rsidRPr="009E5255" w14:paraId="75C7B6B5" w14:textId="77777777" w:rsidTr="002518DB">
        <w:trPr>
          <w:trHeight w:val="20"/>
        </w:trPr>
        <w:tc>
          <w:tcPr>
            <w:tcW w:w="1058" w:type="dxa"/>
            <w:shd w:val="clear" w:color="auto" w:fill="auto"/>
            <w:noWrap/>
            <w:hideMark/>
          </w:tcPr>
          <w:p w14:paraId="760C54D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3,571</w:t>
            </w:r>
          </w:p>
        </w:tc>
        <w:tc>
          <w:tcPr>
            <w:tcW w:w="1210" w:type="dxa"/>
            <w:shd w:val="clear" w:color="auto" w:fill="auto"/>
            <w:noWrap/>
            <w:hideMark/>
          </w:tcPr>
          <w:p w14:paraId="521F63F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93,045</w:t>
            </w:r>
          </w:p>
        </w:tc>
        <w:tc>
          <w:tcPr>
            <w:tcW w:w="1213" w:type="dxa"/>
            <w:shd w:val="clear" w:color="auto" w:fill="auto"/>
            <w:noWrap/>
            <w:hideMark/>
          </w:tcPr>
          <w:p w14:paraId="194AECD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526</w:t>
            </w:r>
          </w:p>
        </w:tc>
        <w:tc>
          <w:tcPr>
            <w:tcW w:w="1210" w:type="dxa"/>
            <w:shd w:val="clear" w:color="auto" w:fill="auto"/>
            <w:noWrap/>
            <w:hideMark/>
          </w:tcPr>
          <w:p w14:paraId="6A6D0CC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71,818</w:t>
            </w:r>
          </w:p>
        </w:tc>
        <w:tc>
          <w:tcPr>
            <w:tcW w:w="1212" w:type="dxa"/>
            <w:shd w:val="clear" w:color="auto" w:fill="auto"/>
            <w:noWrap/>
            <w:hideMark/>
          </w:tcPr>
          <w:p w14:paraId="7491421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61,077</w:t>
            </w:r>
          </w:p>
        </w:tc>
        <w:tc>
          <w:tcPr>
            <w:tcW w:w="1211" w:type="dxa"/>
            <w:shd w:val="clear" w:color="auto" w:fill="auto"/>
            <w:noWrap/>
            <w:hideMark/>
          </w:tcPr>
          <w:p w14:paraId="03A0F42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741</w:t>
            </w:r>
          </w:p>
        </w:tc>
        <w:tc>
          <w:tcPr>
            <w:tcW w:w="1210" w:type="dxa"/>
            <w:shd w:val="clear" w:color="auto" w:fill="auto"/>
            <w:noWrap/>
            <w:hideMark/>
          </w:tcPr>
          <w:p w14:paraId="50C32B7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45,469</w:t>
            </w:r>
          </w:p>
        </w:tc>
        <w:tc>
          <w:tcPr>
            <w:tcW w:w="1212" w:type="dxa"/>
            <w:shd w:val="clear" w:color="auto" w:fill="auto"/>
            <w:noWrap/>
            <w:hideMark/>
          </w:tcPr>
          <w:p w14:paraId="6A66A5D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24,982</w:t>
            </w:r>
          </w:p>
        </w:tc>
        <w:tc>
          <w:tcPr>
            <w:tcW w:w="1211" w:type="dxa"/>
            <w:shd w:val="clear" w:color="auto" w:fill="auto"/>
            <w:noWrap/>
            <w:hideMark/>
          </w:tcPr>
          <w:p w14:paraId="7EF59C8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487</w:t>
            </w:r>
          </w:p>
        </w:tc>
        <w:tc>
          <w:tcPr>
            <w:tcW w:w="1212" w:type="dxa"/>
            <w:shd w:val="clear" w:color="auto" w:fill="auto"/>
            <w:noWrap/>
            <w:hideMark/>
          </w:tcPr>
          <w:p w14:paraId="2F83867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16,119</w:t>
            </w:r>
          </w:p>
        </w:tc>
        <w:tc>
          <w:tcPr>
            <w:tcW w:w="1210" w:type="dxa"/>
            <w:shd w:val="clear" w:color="auto" w:fill="auto"/>
            <w:noWrap/>
            <w:hideMark/>
          </w:tcPr>
          <w:p w14:paraId="63CA7AB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02,438</w:t>
            </w:r>
          </w:p>
        </w:tc>
        <w:tc>
          <w:tcPr>
            <w:tcW w:w="1215" w:type="dxa"/>
            <w:shd w:val="clear" w:color="auto" w:fill="auto"/>
            <w:noWrap/>
            <w:hideMark/>
          </w:tcPr>
          <w:p w14:paraId="69D399FF"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13,681</w:t>
            </w:r>
          </w:p>
        </w:tc>
      </w:tr>
      <w:tr w:rsidR="002518DB" w:rsidRPr="009E5255" w14:paraId="2009AE85" w14:textId="77777777" w:rsidTr="002518DB">
        <w:trPr>
          <w:trHeight w:val="20"/>
        </w:trPr>
        <w:tc>
          <w:tcPr>
            <w:tcW w:w="14384" w:type="dxa"/>
            <w:gridSpan w:val="12"/>
            <w:shd w:val="clear" w:color="auto" w:fill="auto"/>
            <w:noWrap/>
            <w:vAlign w:val="center"/>
          </w:tcPr>
          <w:p w14:paraId="09B92D40"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rinotecan</w:t>
            </w:r>
          </w:p>
        </w:tc>
      </w:tr>
      <w:tr w:rsidR="002518DB" w:rsidRPr="009E5255" w14:paraId="60618373" w14:textId="77777777" w:rsidTr="002518DB">
        <w:trPr>
          <w:trHeight w:val="20"/>
        </w:trPr>
        <w:tc>
          <w:tcPr>
            <w:tcW w:w="1058" w:type="dxa"/>
            <w:shd w:val="clear" w:color="auto" w:fill="auto"/>
            <w:noWrap/>
            <w:hideMark/>
          </w:tcPr>
          <w:p w14:paraId="2E78D59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950,757</w:t>
            </w:r>
          </w:p>
        </w:tc>
        <w:tc>
          <w:tcPr>
            <w:tcW w:w="1210" w:type="dxa"/>
            <w:shd w:val="clear" w:color="auto" w:fill="auto"/>
            <w:noWrap/>
            <w:hideMark/>
          </w:tcPr>
          <w:p w14:paraId="6CA7FC2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748,331</w:t>
            </w:r>
          </w:p>
        </w:tc>
        <w:tc>
          <w:tcPr>
            <w:tcW w:w="1213" w:type="dxa"/>
            <w:shd w:val="clear" w:color="auto" w:fill="auto"/>
            <w:noWrap/>
            <w:hideMark/>
          </w:tcPr>
          <w:p w14:paraId="0381DB6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97,574</w:t>
            </w:r>
          </w:p>
        </w:tc>
        <w:tc>
          <w:tcPr>
            <w:tcW w:w="1210" w:type="dxa"/>
            <w:shd w:val="clear" w:color="auto" w:fill="auto"/>
            <w:noWrap/>
            <w:hideMark/>
          </w:tcPr>
          <w:p w14:paraId="27CBF4B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993,416</w:t>
            </w:r>
          </w:p>
        </w:tc>
        <w:tc>
          <w:tcPr>
            <w:tcW w:w="1212" w:type="dxa"/>
            <w:shd w:val="clear" w:color="auto" w:fill="auto"/>
            <w:noWrap/>
            <w:hideMark/>
          </w:tcPr>
          <w:p w14:paraId="5676C2B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855,185</w:t>
            </w:r>
          </w:p>
        </w:tc>
        <w:tc>
          <w:tcPr>
            <w:tcW w:w="1211" w:type="dxa"/>
            <w:shd w:val="clear" w:color="auto" w:fill="auto"/>
            <w:noWrap/>
            <w:hideMark/>
          </w:tcPr>
          <w:p w14:paraId="25193BA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61,769</w:t>
            </w:r>
          </w:p>
        </w:tc>
        <w:tc>
          <w:tcPr>
            <w:tcW w:w="1210" w:type="dxa"/>
            <w:shd w:val="clear" w:color="auto" w:fill="auto"/>
            <w:noWrap/>
            <w:hideMark/>
          </w:tcPr>
          <w:p w14:paraId="5412469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216,394</w:t>
            </w:r>
          </w:p>
        </w:tc>
        <w:tc>
          <w:tcPr>
            <w:tcW w:w="1212" w:type="dxa"/>
            <w:shd w:val="clear" w:color="auto" w:fill="auto"/>
            <w:noWrap/>
            <w:hideMark/>
          </w:tcPr>
          <w:p w14:paraId="5C2AEF4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981,262</w:t>
            </w:r>
          </w:p>
        </w:tc>
        <w:tc>
          <w:tcPr>
            <w:tcW w:w="1211" w:type="dxa"/>
            <w:shd w:val="clear" w:color="auto" w:fill="auto"/>
            <w:noWrap/>
            <w:hideMark/>
          </w:tcPr>
          <w:p w14:paraId="762ABAF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64,868</w:t>
            </w:r>
          </w:p>
        </w:tc>
        <w:tc>
          <w:tcPr>
            <w:tcW w:w="1212" w:type="dxa"/>
            <w:shd w:val="clear" w:color="auto" w:fill="auto"/>
            <w:noWrap/>
            <w:hideMark/>
          </w:tcPr>
          <w:p w14:paraId="6053110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598,898</w:t>
            </w:r>
          </w:p>
        </w:tc>
        <w:tc>
          <w:tcPr>
            <w:tcW w:w="1210" w:type="dxa"/>
            <w:shd w:val="clear" w:color="auto" w:fill="auto"/>
            <w:noWrap/>
            <w:hideMark/>
          </w:tcPr>
          <w:p w14:paraId="6DC068F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816,823</w:t>
            </w:r>
          </w:p>
        </w:tc>
        <w:tc>
          <w:tcPr>
            <w:tcW w:w="1215" w:type="dxa"/>
            <w:shd w:val="clear" w:color="auto" w:fill="auto"/>
            <w:noWrap/>
            <w:hideMark/>
          </w:tcPr>
          <w:p w14:paraId="0988CE5D"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217,925</w:t>
            </w:r>
          </w:p>
        </w:tc>
      </w:tr>
      <w:tr w:rsidR="002518DB" w:rsidRPr="009E5255" w14:paraId="56487A9C" w14:textId="77777777" w:rsidTr="002518DB">
        <w:trPr>
          <w:trHeight w:val="20"/>
        </w:trPr>
        <w:tc>
          <w:tcPr>
            <w:tcW w:w="14384" w:type="dxa"/>
            <w:gridSpan w:val="12"/>
            <w:shd w:val="clear" w:color="auto" w:fill="auto"/>
            <w:noWrap/>
            <w:vAlign w:val="center"/>
          </w:tcPr>
          <w:p w14:paraId="17FCBF6D"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thotrexate</w:t>
            </w:r>
          </w:p>
        </w:tc>
      </w:tr>
      <w:tr w:rsidR="002518DB" w:rsidRPr="009E5255" w14:paraId="41632ADC" w14:textId="77777777" w:rsidTr="002518DB">
        <w:trPr>
          <w:trHeight w:val="20"/>
        </w:trPr>
        <w:tc>
          <w:tcPr>
            <w:tcW w:w="1058" w:type="dxa"/>
            <w:shd w:val="clear" w:color="auto" w:fill="auto"/>
            <w:noWrap/>
            <w:hideMark/>
          </w:tcPr>
          <w:p w14:paraId="35948D7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602,414</w:t>
            </w:r>
          </w:p>
        </w:tc>
        <w:tc>
          <w:tcPr>
            <w:tcW w:w="1210" w:type="dxa"/>
            <w:shd w:val="clear" w:color="auto" w:fill="auto"/>
            <w:noWrap/>
            <w:hideMark/>
          </w:tcPr>
          <w:p w14:paraId="1F04AD9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81,580</w:t>
            </w:r>
          </w:p>
        </w:tc>
        <w:tc>
          <w:tcPr>
            <w:tcW w:w="1213" w:type="dxa"/>
            <w:shd w:val="clear" w:color="auto" w:fill="auto"/>
            <w:noWrap/>
            <w:hideMark/>
          </w:tcPr>
          <w:p w14:paraId="1183F75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820,834</w:t>
            </w:r>
          </w:p>
        </w:tc>
        <w:tc>
          <w:tcPr>
            <w:tcW w:w="1210" w:type="dxa"/>
            <w:shd w:val="clear" w:color="auto" w:fill="auto"/>
            <w:noWrap/>
            <w:hideMark/>
          </w:tcPr>
          <w:p w14:paraId="0EB364C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096,492</w:t>
            </w:r>
          </w:p>
        </w:tc>
        <w:tc>
          <w:tcPr>
            <w:tcW w:w="1212" w:type="dxa"/>
            <w:shd w:val="clear" w:color="auto" w:fill="auto"/>
            <w:noWrap/>
            <w:hideMark/>
          </w:tcPr>
          <w:p w14:paraId="132EAA7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25,490</w:t>
            </w:r>
          </w:p>
        </w:tc>
        <w:tc>
          <w:tcPr>
            <w:tcW w:w="1211" w:type="dxa"/>
            <w:shd w:val="clear" w:color="auto" w:fill="auto"/>
            <w:noWrap/>
            <w:hideMark/>
          </w:tcPr>
          <w:p w14:paraId="004DA41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271,002</w:t>
            </w:r>
          </w:p>
        </w:tc>
        <w:tc>
          <w:tcPr>
            <w:tcW w:w="1210" w:type="dxa"/>
            <w:shd w:val="clear" w:color="auto" w:fill="auto"/>
            <w:noWrap/>
            <w:hideMark/>
          </w:tcPr>
          <w:p w14:paraId="3D9BF30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937,682</w:t>
            </w:r>
          </w:p>
        </w:tc>
        <w:tc>
          <w:tcPr>
            <w:tcW w:w="1212" w:type="dxa"/>
            <w:shd w:val="clear" w:color="auto" w:fill="auto"/>
            <w:noWrap/>
            <w:hideMark/>
          </w:tcPr>
          <w:p w14:paraId="22C7E92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95,766</w:t>
            </w:r>
          </w:p>
        </w:tc>
        <w:tc>
          <w:tcPr>
            <w:tcW w:w="1211" w:type="dxa"/>
            <w:shd w:val="clear" w:color="auto" w:fill="auto"/>
            <w:noWrap/>
            <w:hideMark/>
          </w:tcPr>
          <w:p w14:paraId="6A48649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241,916</w:t>
            </w:r>
          </w:p>
        </w:tc>
        <w:tc>
          <w:tcPr>
            <w:tcW w:w="1212" w:type="dxa"/>
            <w:shd w:val="clear" w:color="auto" w:fill="auto"/>
            <w:noWrap/>
            <w:hideMark/>
          </w:tcPr>
          <w:p w14:paraId="764701F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352,202</w:t>
            </w:r>
          </w:p>
        </w:tc>
        <w:tc>
          <w:tcPr>
            <w:tcW w:w="1210" w:type="dxa"/>
            <w:shd w:val="clear" w:color="auto" w:fill="auto"/>
            <w:noWrap/>
            <w:hideMark/>
          </w:tcPr>
          <w:p w14:paraId="1D2435A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6,509</w:t>
            </w:r>
          </w:p>
        </w:tc>
        <w:tc>
          <w:tcPr>
            <w:tcW w:w="1215" w:type="dxa"/>
            <w:shd w:val="clear" w:color="auto" w:fill="auto"/>
            <w:noWrap/>
            <w:hideMark/>
          </w:tcPr>
          <w:p w14:paraId="112B337E"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32,695,693</w:t>
            </w:r>
          </w:p>
        </w:tc>
      </w:tr>
      <w:tr w:rsidR="002518DB" w:rsidRPr="009E5255" w14:paraId="2BE3A3CE" w14:textId="77777777" w:rsidTr="002518DB">
        <w:trPr>
          <w:trHeight w:val="20"/>
        </w:trPr>
        <w:tc>
          <w:tcPr>
            <w:tcW w:w="14384" w:type="dxa"/>
            <w:gridSpan w:val="12"/>
            <w:shd w:val="clear" w:color="auto" w:fill="auto"/>
            <w:noWrap/>
            <w:vAlign w:val="center"/>
          </w:tcPr>
          <w:p w14:paraId="14701BB5"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ivolumab</w:t>
            </w:r>
          </w:p>
        </w:tc>
      </w:tr>
      <w:tr w:rsidR="002518DB" w:rsidRPr="009E5255" w14:paraId="2DA53808" w14:textId="77777777" w:rsidTr="002518DB">
        <w:trPr>
          <w:trHeight w:val="20"/>
        </w:trPr>
        <w:tc>
          <w:tcPr>
            <w:tcW w:w="1058" w:type="dxa"/>
            <w:shd w:val="clear" w:color="auto" w:fill="auto"/>
            <w:noWrap/>
            <w:hideMark/>
          </w:tcPr>
          <w:p w14:paraId="570FE06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29,477</w:t>
            </w:r>
          </w:p>
        </w:tc>
        <w:tc>
          <w:tcPr>
            <w:tcW w:w="1210" w:type="dxa"/>
            <w:shd w:val="clear" w:color="auto" w:fill="auto"/>
            <w:noWrap/>
            <w:hideMark/>
          </w:tcPr>
          <w:p w14:paraId="17202BE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394,062</w:t>
            </w:r>
          </w:p>
        </w:tc>
        <w:tc>
          <w:tcPr>
            <w:tcW w:w="1213" w:type="dxa"/>
            <w:shd w:val="clear" w:color="auto" w:fill="auto"/>
            <w:noWrap/>
            <w:hideMark/>
          </w:tcPr>
          <w:p w14:paraId="4841130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415</w:t>
            </w:r>
          </w:p>
        </w:tc>
        <w:tc>
          <w:tcPr>
            <w:tcW w:w="1210" w:type="dxa"/>
            <w:shd w:val="clear" w:color="auto" w:fill="auto"/>
            <w:noWrap/>
            <w:hideMark/>
          </w:tcPr>
          <w:p w14:paraId="0383289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136,846</w:t>
            </w:r>
          </w:p>
        </w:tc>
        <w:tc>
          <w:tcPr>
            <w:tcW w:w="1212" w:type="dxa"/>
            <w:shd w:val="clear" w:color="auto" w:fill="auto"/>
            <w:noWrap/>
            <w:hideMark/>
          </w:tcPr>
          <w:p w14:paraId="59B9F6A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464,051</w:t>
            </w:r>
          </w:p>
        </w:tc>
        <w:tc>
          <w:tcPr>
            <w:tcW w:w="1211" w:type="dxa"/>
            <w:shd w:val="clear" w:color="auto" w:fill="auto"/>
            <w:noWrap/>
            <w:hideMark/>
          </w:tcPr>
          <w:p w14:paraId="4E38934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7,205</w:t>
            </w:r>
          </w:p>
        </w:tc>
        <w:tc>
          <w:tcPr>
            <w:tcW w:w="1210" w:type="dxa"/>
            <w:shd w:val="clear" w:color="auto" w:fill="auto"/>
            <w:noWrap/>
            <w:hideMark/>
          </w:tcPr>
          <w:p w14:paraId="6B75E0A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417,550</w:t>
            </w:r>
          </w:p>
        </w:tc>
        <w:tc>
          <w:tcPr>
            <w:tcW w:w="1212" w:type="dxa"/>
            <w:shd w:val="clear" w:color="auto" w:fill="auto"/>
            <w:noWrap/>
            <w:hideMark/>
          </w:tcPr>
          <w:p w14:paraId="24376D4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427,401</w:t>
            </w:r>
          </w:p>
        </w:tc>
        <w:tc>
          <w:tcPr>
            <w:tcW w:w="1211" w:type="dxa"/>
            <w:shd w:val="clear" w:color="auto" w:fill="auto"/>
            <w:noWrap/>
            <w:hideMark/>
          </w:tcPr>
          <w:p w14:paraId="7D68597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851</w:t>
            </w:r>
          </w:p>
        </w:tc>
        <w:tc>
          <w:tcPr>
            <w:tcW w:w="1212" w:type="dxa"/>
            <w:shd w:val="clear" w:color="auto" w:fill="auto"/>
            <w:noWrap/>
            <w:hideMark/>
          </w:tcPr>
          <w:p w14:paraId="273D232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366,354</w:t>
            </w:r>
          </w:p>
        </w:tc>
        <w:tc>
          <w:tcPr>
            <w:tcW w:w="1210" w:type="dxa"/>
            <w:shd w:val="clear" w:color="auto" w:fill="auto"/>
            <w:noWrap/>
            <w:hideMark/>
          </w:tcPr>
          <w:p w14:paraId="6F7AE2B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8,619,860</w:t>
            </w:r>
          </w:p>
        </w:tc>
        <w:tc>
          <w:tcPr>
            <w:tcW w:w="1215" w:type="dxa"/>
            <w:shd w:val="clear" w:color="auto" w:fill="auto"/>
            <w:noWrap/>
            <w:hideMark/>
          </w:tcPr>
          <w:p w14:paraId="5857715F"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253,506</w:t>
            </w:r>
          </w:p>
        </w:tc>
      </w:tr>
      <w:tr w:rsidR="002518DB" w:rsidRPr="009E5255" w14:paraId="1DA6EA5D" w14:textId="77777777" w:rsidTr="002518DB">
        <w:trPr>
          <w:trHeight w:val="20"/>
        </w:trPr>
        <w:tc>
          <w:tcPr>
            <w:tcW w:w="14384" w:type="dxa"/>
            <w:gridSpan w:val="12"/>
            <w:shd w:val="clear" w:color="auto" w:fill="auto"/>
            <w:noWrap/>
            <w:vAlign w:val="center"/>
          </w:tcPr>
          <w:p w14:paraId="366361AD"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binutuzumab</w:t>
            </w:r>
          </w:p>
        </w:tc>
      </w:tr>
      <w:tr w:rsidR="002518DB" w:rsidRPr="009E5255" w14:paraId="2417470E" w14:textId="77777777" w:rsidTr="002518DB">
        <w:trPr>
          <w:trHeight w:val="20"/>
        </w:trPr>
        <w:tc>
          <w:tcPr>
            <w:tcW w:w="1058" w:type="dxa"/>
            <w:shd w:val="clear" w:color="auto" w:fill="auto"/>
            <w:noWrap/>
            <w:hideMark/>
          </w:tcPr>
          <w:p w14:paraId="2779B45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84,550</w:t>
            </w:r>
          </w:p>
        </w:tc>
        <w:tc>
          <w:tcPr>
            <w:tcW w:w="1210" w:type="dxa"/>
            <w:shd w:val="clear" w:color="auto" w:fill="auto"/>
            <w:noWrap/>
            <w:hideMark/>
          </w:tcPr>
          <w:p w14:paraId="0307930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93,010</w:t>
            </w:r>
          </w:p>
        </w:tc>
        <w:tc>
          <w:tcPr>
            <w:tcW w:w="1213" w:type="dxa"/>
            <w:shd w:val="clear" w:color="auto" w:fill="auto"/>
            <w:noWrap/>
            <w:hideMark/>
          </w:tcPr>
          <w:p w14:paraId="549FE98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1,540</w:t>
            </w:r>
          </w:p>
        </w:tc>
        <w:tc>
          <w:tcPr>
            <w:tcW w:w="1210" w:type="dxa"/>
            <w:shd w:val="clear" w:color="auto" w:fill="auto"/>
            <w:noWrap/>
            <w:hideMark/>
          </w:tcPr>
          <w:p w14:paraId="15CDC6A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85,000</w:t>
            </w:r>
          </w:p>
        </w:tc>
        <w:tc>
          <w:tcPr>
            <w:tcW w:w="1212" w:type="dxa"/>
            <w:shd w:val="clear" w:color="auto" w:fill="auto"/>
            <w:noWrap/>
            <w:hideMark/>
          </w:tcPr>
          <w:p w14:paraId="124B5F9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60,817</w:t>
            </w:r>
          </w:p>
        </w:tc>
        <w:tc>
          <w:tcPr>
            <w:tcW w:w="1211" w:type="dxa"/>
            <w:shd w:val="clear" w:color="auto" w:fill="auto"/>
            <w:noWrap/>
            <w:hideMark/>
          </w:tcPr>
          <w:p w14:paraId="709E288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183</w:t>
            </w:r>
          </w:p>
        </w:tc>
        <w:tc>
          <w:tcPr>
            <w:tcW w:w="1210" w:type="dxa"/>
            <w:shd w:val="clear" w:color="auto" w:fill="auto"/>
            <w:noWrap/>
            <w:hideMark/>
          </w:tcPr>
          <w:p w14:paraId="7E85774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508,797</w:t>
            </w:r>
          </w:p>
        </w:tc>
        <w:tc>
          <w:tcPr>
            <w:tcW w:w="1212" w:type="dxa"/>
            <w:shd w:val="clear" w:color="auto" w:fill="auto"/>
            <w:noWrap/>
            <w:hideMark/>
          </w:tcPr>
          <w:p w14:paraId="613D5CC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045,782</w:t>
            </w:r>
          </w:p>
        </w:tc>
        <w:tc>
          <w:tcPr>
            <w:tcW w:w="1211" w:type="dxa"/>
            <w:shd w:val="clear" w:color="auto" w:fill="auto"/>
            <w:noWrap/>
            <w:hideMark/>
          </w:tcPr>
          <w:p w14:paraId="0A1CCF2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6,985</w:t>
            </w:r>
          </w:p>
        </w:tc>
        <w:tc>
          <w:tcPr>
            <w:tcW w:w="1212" w:type="dxa"/>
            <w:shd w:val="clear" w:color="auto" w:fill="auto"/>
            <w:noWrap/>
            <w:hideMark/>
          </w:tcPr>
          <w:p w14:paraId="0E43DFF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812,860</w:t>
            </w:r>
          </w:p>
        </w:tc>
        <w:tc>
          <w:tcPr>
            <w:tcW w:w="1210" w:type="dxa"/>
            <w:shd w:val="clear" w:color="auto" w:fill="auto"/>
            <w:noWrap/>
            <w:hideMark/>
          </w:tcPr>
          <w:p w14:paraId="5CF4B81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182,195</w:t>
            </w:r>
          </w:p>
        </w:tc>
        <w:tc>
          <w:tcPr>
            <w:tcW w:w="1215" w:type="dxa"/>
            <w:shd w:val="clear" w:color="auto" w:fill="auto"/>
            <w:noWrap/>
            <w:hideMark/>
          </w:tcPr>
          <w:p w14:paraId="33461EC5"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369,335</w:t>
            </w:r>
          </w:p>
        </w:tc>
      </w:tr>
      <w:tr w:rsidR="002518DB" w:rsidRPr="009E5255" w14:paraId="24FCED20" w14:textId="77777777" w:rsidTr="002518DB">
        <w:trPr>
          <w:trHeight w:val="20"/>
        </w:trPr>
        <w:tc>
          <w:tcPr>
            <w:tcW w:w="14384" w:type="dxa"/>
            <w:gridSpan w:val="12"/>
            <w:shd w:val="clear" w:color="auto" w:fill="auto"/>
            <w:noWrap/>
            <w:vAlign w:val="center"/>
          </w:tcPr>
          <w:p w14:paraId="2C0DB59C"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xaliplatin</w:t>
            </w:r>
          </w:p>
        </w:tc>
      </w:tr>
      <w:tr w:rsidR="002518DB" w:rsidRPr="009E5255" w14:paraId="5B7C3533" w14:textId="77777777" w:rsidTr="002518DB">
        <w:trPr>
          <w:trHeight w:val="20"/>
        </w:trPr>
        <w:tc>
          <w:tcPr>
            <w:tcW w:w="1058" w:type="dxa"/>
            <w:shd w:val="clear" w:color="auto" w:fill="auto"/>
            <w:noWrap/>
            <w:hideMark/>
          </w:tcPr>
          <w:p w14:paraId="1621BB1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077,273</w:t>
            </w:r>
          </w:p>
        </w:tc>
        <w:tc>
          <w:tcPr>
            <w:tcW w:w="1210" w:type="dxa"/>
            <w:shd w:val="clear" w:color="auto" w:fill="auto"/>
            <w:noWrap/>
            <w:hideMark/>
          </w:tcPr>
          <w:p w14:paraId="271352B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697,800</w:t>
            </w:r>
          </w:p>
        </w:tc>
        <w:tc>
          <w:tcPr>
            <w:tcW w:w="1213" w:type="dxa"/>
            <w:shd w:val="clear" w:color="auto" w:fill="auto"/>
            <w:noWrap/>
            <w:hideMark/>
          </w:tcPr>
          <w:p w14:paraId="2B59563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20,527</w:t>
            </w:r>
          </w:p>
        </w:tc>
        <w:tc>
          <w:tcPr>
            <w:tcW w:w="1210" w:type="dxa"/>
            <w:shd w:val="clear" w:color="auto" w:fill="auto"/>
            <w:noWrap/>
            <w:hideMark/>
          </w:tcPr>
          <w:p w14:paraId="1D4DD2C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719,421</w:t>
            </w:r>
          </w:p>
        </w:tc>
        <w:tc>
          <w:tcPr>
            <w:tcW w:w="1212" w:type="dxa"/>
            <w:shd w:val="clear" w:color="auto" w:fill="auto"/>
            <w:noWrap/>
            <w:hideMark/>
          </w:tcPr>
          <w:p w14:paraId="4D9CD33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004,916</w:t>
            </w:r>
          </w:p>
        </w:tc>
        <w:tc>
          <w:tcPr>
            <w:tcW w:w="1211" w:type="dxa"/>
            <w:shd w:val="clear" w:color="auto" w:fill="auto"/>
            <w:noWrap/>
            <w:hideMark/>
          </w:tcPr>
          <w:p w14:paraId="1460EA6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5,495</w:t>
            </w:r>
          </w:p>
        </w:tc>
        <w:tc>
          <w:tcPr>
            <w:tcW w:w="1210" w:type="dxa"/>
            <w:shd w:val="clear" w:color="auto" w:fill="auto"/>
            <w:noWrap/>
            <w:hideMark/>
          </w:tcPr>
          <w:p w14:paraId="650C8AE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938,512</w:t>
            </w:r>
          </w:p>
        </w:tc>
        <w:tc>
          <w:tcPr>
            <w:tcW w:w="1212" w:type="dxa"/>
            <w:shd w:val="clear" w:color="auto" w:fill="auto"/>
            <w:noWrap/>
            <w:hideMark/>
          </w:tcPr>
          <w:p w14:paraId="2D3A20A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354,948</w:t>
            </w:r>
          </w:p>
        </w:tc>
        <w:tc>
          <w:tcPr>
            <w:tcW w:w="1211" w:type="dxa"/>
            <w:shd w:val="clear" w:color="auto" w:fill="auto"/>
            <w:noWrap/>
            <w:hideMark/>
          </w:tcPr>
          <w:p w14:paraId="2A02905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16,436</w:t>
            </w:r>
          </w:p>
        </w:tc>
        <w:tc>
          <w:tcPr>
            <w:tcW w:w="1212" w:type="dxa"/>
            <w:shd w:val="clear" w:color="auto" w:fill="auto"/>
            <w:noWrap/>
            <w:hideMark/>
          </w:tcPr>
          <w:p w14:paraId="3F690B6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552,353</w:t>
            </w:r>
          </w:p>
        </w:tc>
        <w:tc>
          <w:tcPr>
            <w:tcW w:w="1210" w:type="dxa"/>
            <w:shd w:val="clear" w:color="auto" w:fill="auto"/>
            <w:noWrap/>
            <w:hideMark/>
          </w:tcPr>
          <w:p w14:paraId="3BE6B95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902,732</w:t>
            </w:r>
          </w:p>
        </w:tc>
        <w:tc>
          <w:tcPr>
            <w:tcW w:w="1215" w:type="dxa"/>
            <w:shd w:val="clear" w:color="auto" w:fill="auto"/>
            <w:noWrap/>
            <w:hideMark/>
          </w:tcPr>
          <w:p w14:paraId="1D623446"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350,379</w:t>
            </w:r>
          </w:p>
        </w:tc>
      </w:tr>
      <w:tr w:rsidR="002518DB" w:rsidRPr="009E5255" w14:paraId="0F5485E9" w14:textId="77777777" w:rsidTr="002518DB">
        <w:trPr>
          <w:trHeight w:val="20"/>
        </w:trPr>
        <w:tc>
          <w:tcPr>
            <w:tcW w:w="14384" w:type="dxa"/>
            <w:gridSpan w:val="12"/>
            <w:shd w:val="clear" w:color="auto" w:fill="auto"/>
            <w:noWrap/>
            <w:vAlign w:val="center"/>
          </w:tcPr>
          <w:p w14:paraId="4711C237"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aclitaxel</w:t>
            </w:r>
          </w:p>
        </w:tc>
      </w:tr>
      <w:tr w:rsidR="002518DB" w:rsidRPr="009E5255" w14:paraId="748F2EC5" w14:textId="77777777" w:rsidTr="002518DB">
        <w:trPr>
          <w:trHeight w:val="20"/>
        </w:trPr>
        <w:tc>
          <w:tcPr>
            <w:tcW w:w="1058" w:type="dxa"/>
            <w:shd w:val="clear" w:color="auto" w:fill="auto"/>
            <w:noWrap/>
            <w:hideMark/>
          </w:tcPr>
          <w:p w14:paraId="38A1EB8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032,129</w:t>
            </w:r>
          </w:p>
        </w:tc>
        <w:tc>
          <w:tcPr>
            <w:tcW w:w="1210" w:type="dxa"/>
            <w:shd w:val="clear" w:color="auto" w:fill="auto"/>
            <w:noWrap/>
            <w:hideMark/>
          </w:tcPr>
          <w:p w14:paraId="36D5502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902,303</w:t>
            </w:r>
          </w:p>
        </w:tc>
        <w:tc>
          <w:tcPr>
            <w:tcW w:w="1213" w:type="dxa"/>
            <w:shd w:val="clear" w:color="auto" w:fill="auto"/>
            <w:noWrap/>
            <w:hideMark/>
          </w:tcPr>
          <w:p w14:paraId="3070547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29,826</w:t>
            </w:r>
          </w:p>
        </w:tc>
        <w:tc>
          <w:tcPr>
            <w:tcW w:w="1210" w:type="dxa"/>
            <w:shd w:val="clear" w:color="auto" w:fill="auto"/>
            <w:noWrap/>
            <w:hideMark/>
          </w:tcPr>
          <w:p w14:paraId="6065157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113,533</w:t>
            </w:r>
          </w:p>
        </w:tc>
        <w:tc>
          <w:tcPr>
            <w:tcW w:w="1212" w:type="dxa"/>
            <w:shd w:val="clear" w:color="auto" w:fill="auto"/>
            <w:noWrap/>
            <w:hideMark/>
          </w:tcPr>
          <w:p w14:paraId="20F59E4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3,447,748</w:t>
            </w:r>
          </w:p>
        </w:tc>
        <w:tc>
          <w:tcPr>
            <w:tcW w:w="1211" w:type="dxa"/>
            <w:shd w:val="clear" w:color="auto" w:fill="auto"/>
            <w:noWrap/>
            <w:hideMark/>
          </w:tcPr>
          <w:p w14:paraId="09C68D3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65,785</w:t>
            </w:r>
          </w:p>
        </w:tc>
        <w:tc>
          <w:tcPr>
            <w:tcW w:w="1210" w:type="dxa"/>
            <w:shd w:val="clear" w:color="auto" w:fill="auto"/>
            <w:noWrap/>
            <w:hideMark/>
          </w:tcPr>
          <w:p w14:paraId="21238AD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750,441</w:t>
            </w:r>
          </w:p>
        </w:tc>
        <w:tc>
          <w:tcPr>
            <w:tcW w:w="1212" w:type="dxa"/>
            <w:shd w:val="clear" w:color="auto" w:fill="auto"/>
            <w:noWrap/>
            <w:hideMark/>
          </w:tcPr>
          <w:p w14:paraId="6B92EFA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245,389</w:t>
            </w:r>
          </w:p>
        </w:tc>
        <w:tc>
          <w:tcPr>
            <w:tcW w:w="1211" w:type="dxa"/>
            <w:shd w:val="clear" w:color="auto" w:fill="auto"/>
            <w:noWrap/>
            <w:hideMark/>
          </w:tcPr>
          <w:p w14:paraId="7F00389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05,052</w:t>
            </w:r>
          </w:p>
        </w:tc>
        <w:tc>
          <w:tcPr>
            <w:tcW w:w="1212" w:type="dxa"/>
            <w:shd w:val="clear" w:color="auto" w:fill="auto"/>
            <w:noWrap/>
            <w:hideMark/>
          </w:tcPr>
          <w:p w14:paraId="4689281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721,836</w:t>
            </w:r>
          </w:p>
        </w:tc>
        <w:tc>
          <w:tcPr>
            <w:tcW w:w="1210" w:type="dxa"/>
            <w:shd w:val="clear" w:color="auto" w:fill="auto"/>
            <w:noWrap/>
            <w:hideMark/>
          </w:tcPr>
          <w:p w14:paraId="16D2FB3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789,194</w:t>
            </w:r>
          </w:p>
        </w:tc>
        <w:tc>
          <w:tcPr>
            <w:tcW w:w="1215" w:type="dxa"/>
            <w:shd w:val="clear" w:color="auto" w:fill="auto"/>
            <w:noWrap/>
            <w:hideMark/>
          </w:tcPr>
          <w:p w14:paraId="36FBCA5D"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2,932,642</w:t>
            </w:r>
          </w:p>
        </w:tc>
      </w:tr>
      <w:tr w:rsidR="002518DB" w:rsidRPr="009E5255" w14:paraId="51604CE8" w14:textId="77777777" w:rsidTr="002518DB">
        <w:trPr>
          <w:trHeight w:val="20"/>
        </w:trPr>
        <w:tc>
          <w:tcPr>
            <w:tcW w:w="14384" w:type="dxa"/>
            <w:gridSpan w:val="12"/>
            <w:shd w:val="clear" w:color="auto" w:fill="auto"/>
            <w:noWrap/>
            <w:vAlign w:val="center"/>
          </w:tcPr>
          <w:p w14:paraId="3402255E"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anitumumab</w:t>
            </w:r>
          </w:p>
        </w:tc>
      </w:tr>
      <w:tr w:rsidR="002518DB" w:rsidRPr="009E5255" w14:paraId="416B0C81" w14:textId="77777777" w:rsidTr="002518DB">
        <w:trPr>
          <w:trHeight w:val="20"/>
        </w:trPr>
        <w:tc>
          <w:tcPr>
            <w:tcW w:w="1058" w:type="dxa"/>
            <w:shd w:val="clear" w:color="auto" w:fill="auto"/>
            <w:noWrap/>
            <w:hideMark/>
          </w:tcPr>
          <w:p w14:paraId="76733E3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37,729</w:t>
            </w:r>
          </w:p>
        </w:tc>
        <w:tc>
          <w:tcPr>
            <w:tcW w:w="1210" w:type="dxa"/>
            <w:shd w:val="clear" w:color="auto" w:fill="auto"/>
            <w:noWrap/>
            <w:hideMark/>
          </w:tcPr>
          <w:p w14:paraId="3E27A1D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07,290</w:t>
            </w:r>
          </w:p>
        </w:tc>
        <w:tc>
          <w:tcPr>
            <w:tcW w:w="1213" w:type="dxa"/>
            <w:shd w:val="clear" w:color="auto" w:fill="auto"/>
            <w:noWrap/>
            <w:hideMark/>
          </w:tcPr>
          <w:p w14:paraId="1177D24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9,561</w:t>
            </w:r>
          </w:p>
        </w:tc>
        <w:tc>
          <w:tcPr>
            <w:tcW w:w="1210" w:type="dxa"/>
            <w:shd w:val="clear" w:color="auto" w:fill="auto"/>
            <w:noWrap/>
            <w:hideMark/>
          </w:tcPr>
          <w:p w14:paraId="3CCAB13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83,360</w:t>
            </w:r>
          </w:p>
        </w:tc>
        <w:tc>
          <w:tcPr>
            <w:tcW w:w="1212" w:type="dxa"/>
            <w:shd w:val="clear" w:color="auto" w:fill="auto"/>
            <w:noWrap/>
            <w:hideMark/>
          </w:tcPr>
          <w:p w14:paraId="46FDEA3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73,546</w:t>
            </w:r>
          </w:p>
        </w:tc>
        <w:tc>
          <w:tcPr>
            <w:tcW w:w="1211" w:type="dxa"/>
            <w:shd w:val="clear" w:color="auto" w:fill="auto"/>
            <w:noWrap/>
            <w:hideMark/>
          </w:tcPr>
          <w:p w14:paraId="160E37C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0,186</w:t>
            </w:r>
          </w:p>
        </w:tc>
        <w:tc>
          <w:tcPr>
            <w:tcW w:w="1210" w:type="dxa"/>
            <w:shd w:val="clear" w:color="auto" w:fill="auto"/>
            <w:noWrap/>
            <w:hideMark/>
          </w:tcPr>
          <w:p w14:paraId="3A7E052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26,871</w:t>
            </w:r>
          </w:p>
        </w:tc>
        <w:tc>
          <w:tcPr>
            <w:tcW w:w="1212" w:type="dxa"/>
            <w:shd w:val="clear" w:color="auto" w:fill="auto"/>
            <w:noWrap/>
            <w:hideMark/>
          </w:tcPr>
          <w:p w14:paraId="0F97ECA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78,472</w:t>
            </w:r>
          </w:p>
        </w:tc>
        <w:tc>
          <w:tcPr>
            <w:tcW w:w="1211" w:type="dxa"/>
            <w:shd w:val="clear" w:color="auto" w:fill="auto"/>
            <w:noWrap/>
            <w:hideMark/>
          </w:tcPr>
          <w:p w14:paraId="525D98F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1,601</w:t>
            </w:r>
          </w:p>
        </w:tc>
        <w:tc>
          <w:tcPr>
            <w:tcW w:w="1212" w:type="dxa"/>
            <w:shd w:val="clear" w:color="auto" w:fill="auto"/>
            <w:noWrap/>
            <w:hideMark/>
          </w:tcPr>
          <w:p w14:paraId="6BC1B8E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84,240</w:t>
            </w:r>
          </w:p>
        </w:tc>
        <w:tc>
          <w:tcPr>
            <w:tcW w:w="1210" w:type="dxa"/>
            <w:shd w:val="clear" w:color="auto" w:fill="auto"/>
            <w:noWrap/>
            <w:hideMark/>
          </w:tcPr>
          <w:p w14:paraId="01DE93B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61,714</w:t>
            </w:r>
          </w:p>
        </w:tc>
        <w:tc>
          <w:tcPr>
            <w:tcW w:w="1215" w:type="dxa"/>
            <w:shd w:val="clear" w:color="auto" w:fill="auto"/>
            <w:noWrap/>
            <w:hideMark/>
          </w:tcPr>
          <w:p w14:paraId="52D49BD5"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77,474</w:t>
            </w:r>
          </w:p>
        </w:tc>
      </w:tr>
      <w:tr w:rsidR="002518DB" w:rsidRPr="009E5255" w14:paraId="13BAA267" w14:textId="77777777" w:rsidTr="002518DB">
        <w:trPr>
          <w:trHeight w:val="20"/>
        </w:trPr>
        <w:tc>
          <w:tcPr>
            <w:tcW w:w="14384" w:type="dxa"/>
            <w:gridSpan w:val="12"/>
            <w:shd w:val="clear" w:color="auto" w:fill="auto"/>
            <w:noWrap/>
            <w:vAlign w:val="center"/>
          </w:tcPr>
          <w:p w14:paraId="42CB7E57"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embrolizumab</w:t>
            </w:r>
          </w:p>
        </w:tc>
      </w:tr>
      <w:tr w:rsidR="002518DB" w:rsidRPr="009E5255" w14:paraId="097CC3AF" w14:textId="77777777" w:rsidTr="002518DB">
        <w:trPr>
          <w:trHeight w:val="20"/>
        </w:trPr>
        <w:tc>
          <w:tcPr>
            <w:tcW w:w="1058" w:type="dxa"/>
            <w:shd w:val="clear" w:color="auto" w:fill="auto"/>
            <w:noWrap/>
            <w:hideMark/>
          </w:tcPr>
          <w:p w14:paraId="79F5183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00,413</w:t>
            </w:r>
          </w:p>
        </w:tc>
        <w:tc>
          <w:tcPr>
            <w:tcW w:w="1210" w:type="dxa"/>
            <w:shd w:val="clear" w:color="auto" w:fill="auto"/>
            <w:noWrap/>
            <w:hideMark/>
          </w:tcPr>
          <w:p w14:paraId="4AAFDFA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69,709</w:t>
            </w:r>
          </w:p>
        </w:tc>
        <w:tc>
          <w:tcPr>
            <w:tcW w:w="1213" w:type="dxa"/>
            <w:shd w:val="clear" w:color="auto" w:fill="auto"/>
            <w:noWrap/>
            <w:hideMark/>
          </w:tcPr>
          <w:p w14:paraId="582427D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9,296</w:t>
            </w:r>
          </w:p>
        </w:tc>
        <w:tc>
          <w:tcPr>
            <w:tcW w:w="1210" w:type="dxa"/>
            <w:shd w:val="clear" w:color="auto" w:fill="auto"/>
            <w:noWrap/>
            <w:hideMark/>
          </w:tcPr>
          <w:p w14:paraId="7E194DF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70,106</w:t>
            </w:r>
          </w:p>
        </w:tc>
        <w:tc>
          <w:tcPr>
            <w:tcW w:w="1212" w:type="dxa"/>
            <w:shd w:val="clear" w:color="auto" w:fill="auto"/>
            <w:noWrap/>
            <w:hideMark/>
          </w:tcPr>
          <w:p w14:paraId="2BD0643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81,993</w:t>
            </w:r>
          </w:p>
        </w:tc>
        <w:tc>
          <w:tcPr>
            <w:tcW w:w="1211" w:type="dxa"/>
            <w:shd w:val="clear" w:color="auto" w:fill="auto"/>
            <w:noWrap/>
            <w:hideMark/>
          </w:tcPr>
          <w:p w14:paraId="74A1F62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1,887</w:t>
            </w:r>
          </w:p>
        </w:tc>
        <w:tc>
          <w:tcPr>
            <w:tcW w:w="1210" w:type="dxa"/>
            <w:shd w:val="clear" w:color="auto" w:fill="auto"/>
            <w:noWrap/>
            <w:hideMark/>
          </w:tcPr>
          <w:p w14:paraId="046C7A3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626,895</w:t>
            </w:r>
          </w:p>
        </w:tc>
        <w:tc>
          <w:tcPr>
            <w:tcW w:w="1212" w:type="dxa"/>
            <w:shd w:val="clear" w:color="auto" w:fill="auto"/>
            <w:noWrap/>
            <w:hideMark/>
          </w:tcPr>
          <w:p w14:paraId="5099D0E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833,150</w:t>
            </w:r>
          </w:p>
        </w:tc>
        <w:tc>
          <w:tcPr>
            <w:tcW w:w="1211" w:type="dxa"/>
            <w:shd w:val="clear" w:color="auto" w:fill="auto"/>
            <w:noWrap/>
            <w:hideMark/>
          </w:tcPr>
          <w:p w14:paraId="37F0BD0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6,255</w:t>
            </w:r>
          </w:p>
        </w:tc>
        <w:tc>
          <w:tcPr>
            <w:tcW w:w="1212" w:type="dxa"/>
            <w:shd w:val="clear" w:color="auto" w:fill="auto"/>
            <w:noWrap/>
            <w:hideMark/>
          </w:tcPr>
          <w:p w14:paraId="298FD65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033,224</w:t>
            </w:r>
          </w:p>
        </w:tc>
        <w:tc>
          <w:tcPr>
            <w:tcW w:w="1210" w:type="dxa"/>
            <w:shd w:val="clear" w:color="auto" w:fill="auto"/>
            <w:noWrap/>
            <w:hideMark/>
          </w:tcPr>
          <w:p w14:paraId="0E1D73B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363,319</w:t>
            </w:r>
          </w:p>
        </w:tc>
        <w:tc>
          <w:tcPr>
            <w:tcW w:w="1215" w:type="dxa"/>
            <w:shd w:val="clear" w:color="auto" w:fill="auto"/>
            <w:noWrap/>
            <w:hideMark/>
          </w:tcPr>
          <w:p w14:paraId="1AECCCE2"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330,095</w:t>
            </w:r>
          </w:p>
        </w:tc>
      </w:tr>
      <w:tr w:rsidR="002518DB" w:rsidRPr="009E5255" w14:paraId="4D6F1FD2" w14:textId="77777777" w:rsidTr="002518DB">
        <w:trPr>
          <w:trHeight w:val="20"/>
        </w:trPr>
        <w:tc>
          <w:tcPr>
            <w:tcW w:w="14384" w:type="dxa"/>
            <w:gridSpan w:val="12"/>
            <w:shd w:val="clear" w:color="auto" w:fill="auto"/>
            <w:noWrap/>
            <w:vAlign w:val="center"/>
          </w:tcPr>
          <w:p w14:paraId="126BD24A"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emetrexed</w:t>
            </w:r>
          </w:p>
        </w:tc>
      </w:tr>
      <w:tr w:rsidR="002518DB" w:rsidRPr="009E5255" w14:paraId="2D6281C3" w14:textId="77777777" w:rsidTr="002518DB">
        <w:trPr>
          <w:trHeight w:val="20"/>
        </w:trPr>
        <w:tc>
          <w:tcPr>
            <w:tcW w:w="1058" w:type="dxa"/>
            <w:shd w:val="clear" w:color="auto" w:fill="auto"/>
            <w:noWrap/>
            <w:hideMark/>
          </w:tcPr>
          <w:p w14:paraId="3B24AB4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104,368</w:t>
            </w:r>
          </w:p>
        </w:tc>
        <w:tc>
          <w:tcPr>
            <w:tcW w:w="1210" w:type="dxa"/>
            <w:shd w:val="clear" w:color="auto" w:fill="auto"/>
            <w:noWrap/>
            <w:hideMark/>
          </w:tcPr>
          <w:p w14:paraId="08CCBE6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957,572</w:t>
            </w:r>
          </w:p>
        </w:tc>
        <w:tc>
          <w:tcPr>
            <w:tcW w:w="1213" w:type="dxa"/>
            <w:shd w:val="clear" w:color="auto" w:fill="auto"/>
            <w:noWrap/>
            <w:hideMark/>
          </w:tcPr>
          <w:p w14:paraId="31B0706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6,796</w:t>
            </w:r>
          </w:p>
        </w:tc>
        <w:tc>
          <w:tcPr>
            <w:tcW w:w="1210" w:type="dxa"/>
            <w:shd w:val="clear" w:color="auto" w:fill="auto"/>
            <w:noWrap/>
            <w:hideMark/>
          </w:tcPr>
          <w:p w14:paraId="58D5A94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867,194</w:t>
            </w:r>
          </w:p>
        </w:tc>
        <w:tc>
          <w:tcPr>
            <w:tcW w:w="1212" w:type="dxa"/>
            <w:shd w:val="clear" w:color="auto" w:fill="auto"/>
            <w:noWrap/>
            <w:hideMark/>
          </w:tcPr>
          <w:p w14:paraId="17CB5AD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343,836</w:t>
            </w:r>
          </w:p>
        </w:tc>
        <w:tc>
          <w:tcPr>
            <w:tcW w:w="1211" w:type="dxa"/>
            <w:shd w:val="clear" w:color="auto" w:fill="auto"/>
            <w:noWrap/>
            <w:hideMark/>
          </w:tcPr>
          <w:p w14:paraId="6F699CD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3,358</w:t>
            </w:r>
          </w:p>
        </w:tc>
        <w:tc>
          <w:tcPr>
            <w:tcW w:w="1210" w:type="dxa"/>
            <w:shd w:val="clear" w:color="auto" w:fill="auto"/>
            <w:noWrap/>
            <w:hideMark/>
          </w:tcPr>
          <w:p w14:paraId="41B3963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743,737</w:t>
            </w:r>
          </w:p>
        </w:tc>
        <w:tc>
          <w:tcPr>
            <w:tcW w:w="1212" w:type="dxa"/>
            <w:shd w:val="clear" w:color="auto" w:fill="auto"/>
            <w:noWrap/>
            <w:hideMark/>
          </w:tcPr>
          <w:p w14:paraId="2195896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546,371</w:t>
            </w:r>
          </w:p>
        </w:tc>
        <w:tc>
          <w:tcPr>
            <w:tcW w:w="1211" w:type="dxa"/>
            <w:shd w:val="clear" w:color="auto" w:fill="auto"/>
            <w:noWrap/>
            <w:hideMark/>
          </w:tcPr>
          <w:p w14:paraId="00C5FA3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7,366</w:t>
            </w:r>
          </w:p>
        </w:tc>
        <w:tc>
          <w:tcPr>
            <w:tcW w:w="1212" w:type="dxa"/>
            <w:shd w:val="clear" w:color="auto" w:fill="auto"/>
            <w:noWrap/>
            <w:hideMark/>
          </w:tcPr>
          <w:p w14:paraId="461C946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882,636</w:t>
            </w:r>
          </w:p>
        </w:tc>
        <w:tc>
          <w:tcPr>
            <w:tcW w:w="1210" w:type="dxa"/>
            <w:shd w:val="clear" w:color="auto" w:fill="auto"/>
            <w:noWrap/>
            <w:hideMark/>
          </w:tcPr>
          <w:p w14:paraId="5176026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092,212</w:t>
            </w:r>
          </w:p>
        </w:tc>
        <w:tc>
          <w:tcPr>
            <w:tcW w:w="1215" w:type="dxa"/>
            <w:shd w:val="clear" w:color="auto" w:fill="auto"/>
            <w:noWrap/>
            <w:hideMark/>
          </w:tcPr>
          <w:p w14:paraId="3746ACDE"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209,576</w:t>
            </w:r>
          </w:p>
        </w:tc>
      </w:tr>
      <w:tr w:rsidR="002518DB" w:rsidRPr="009E5255" w14:paraId="51CCA219" w14:textId="77777777" w:rsidTr="002518DB">
        <w:trPr>
          <w:trHeight w:val="20"/>
        </w:trPr>
        <w:tc>
          <w:tcPr>
            <w:tcW w:w="14384" w:type="dxa"/>
            <w:gridSpan w:val="12"/>
            <w:shd w:val="clear" w:color="auto" w:fill="auto"/>
            <w:noWrap/>
            <w:vAlign w:val="center"/>
          </w:tcPr>
          <w:p w14:paraId="3718E9C3"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ertuzumab</w:t>
            </w:r>
          </w:p>
        </w:tc>
      </w:tr>
      <w:tr w:rsidR="002518DB" w:rsidRPr="009E5255" w14:paraId="7C2ACE42" w14:textId="77777777" w:rsidTr="002518DB">
        <w:trPr>
          <w:trHeight w:val="20"/>
        </w:trPr>
        <w:tc>
          <w:tcPr>
            <w:tcW w:w="1058" w:type="dxa"/>
            <w:shd w:val="clear" w:color="auto" w:fill="auto"/>
            <w:noWrap/>
            <w:hideMark/>
          </w:tcPr>
          <w:p w14:paraId="3273852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33,644</w:t>
            </w:r>
          </w:p>
        </w:tc>
        <w:tc>
          <w:tcPr>
            <w:tcW w:w="1210" w:type="dxa"/>
            <w:shd w:val="clear" w:color="auto" w:fill="auto"/>
            <w:noWrap/>
            <w:hideMark/>
          </w:tcPr>
          <w:p w14:paraId="14C719F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13,249</w:t>
            </w:r>
          </w:p>
        </w:tc>
        <w:tc>
          <w:tcPr>
            <w:tcW w:w="1213" w:type="dxa"/>
            <w:shd w:val="clear" w:color="auto" w:fill="auto"/>
            <w:noWrap/>
            <w:hideMark/>
          </w:tcPr>
          <w:p w14:paraId="353C879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20,395</w:t>
            </w:r>
          </w:p>
        </w:tc>
        <w:tc>
          <w:tcPr>
            <w:tcW w:w="1210" w:type="dxa"/>
            <w:shd w:val="clear" w:color="auto" w:fill="auto"/>
            <w:noWrap/>
            <w:hideMark/>
          </w:tcPr>
          <w:p w14:paraId="6E2AFB7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05,880</w:t>
            </w:r>
          </w:p>
        </w:tc>
        <w:tc>
          <w:tcPr>
            <w:tcW w:w="1212" w:type="dxa"/>
            <w:shd w:val="clear" w:color="auto" w:fill="auto"/>
            <w:noWrap/>
            <w:hideMark/>
          </w:tcPr>
          <w:p w14:paraId="01FE840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62,932</w:t>
            </w:r>
          </w:p>
        </w:tc>
        <w:tc>
          <w:tcPr>
            <w:tcW w:w="1211" w:type="dxa"/>
            <w:shd w:val="clear" w:color="auto" w:fill="auto"/>
            <w:noWrap/>
            <w:hideMark/>
          </w:tcPr>
          <w:p w14:paraId="1C1C2BE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7,052</w:t>
            </w:r>
          </w:p>
        </w:tc>
        <w:tc>
          <w:tcPr>
            <w:tcW w:w="1210" w:type="dxa"/>
            <w:shd w:val="clear" w:color="auto" w:fill="auto"/>
            <w:noWrap/>
            <w:hideMark/>
          </w:tcPr>
          <w:p w14:paraId="7FCD269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825,135</w:t>
            </w:r>
          </w:p>
        </w:tc>
        <w:tc>
          <w:tcPr>
            <w:tcW w:w="1212" w:type="dxa"/>
            <w:shd w:val="clear" w:color="auto" w:fill="auto"/>
            <w:noWrap/>
            <w:hideMark/>
          </w:tcPr>
          <w:p w14:paraId="7C4D7DD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026,391</w:t>
            </w:r>
          </w:p>
        </w:tc>
        <w:tc>
          <w:tcPr>
            <w:tcW w:w="1211" w:type="dxa"/>
            <w:shd w:val="clear" w:color="auto" w:fill="auto"/>
            <w:noWrap/>
            <w:hideMark/>
          </w:tcPr>
          <w:p w14:paraId="43E2646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1,256</w:t>
            </w:r>
          </w:p>
        </w:tc>
        <w:tc>
          <w:tcPr>
            <w:tcW w:w="1212" w:type="dxa"/>
            <w:shd w:val="clear" w:color="auto" w:fill="auto"/>
            <w:noWrap/>
            <w:hideMark/>
          </w:tcPr>
          <w:p w14:paraId="5F3354A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894,396</w:t>
            </w:r>
          </w:p>
        </w:tc>
        <w:tc>
          <w:tcPr>
            <w:tcW w:w="1210" w:type="dxa"/>
            <w:shd w:val="clear" w:color="auto" w:fill="auto"/>
            <w:noWrap/>
            <w:hideMark/>
          </w:tcPr>
          <w:p w14:paraId="4F44820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015,438</w:t>
            </w:r>
          </w:p>
        </w:tc>
        <w:tc>
          <w:tcPr>
            <w:tcW w:w="1215" w:type="dxa"/>
            <w:shd w:val="clear" w:color="auto" w:fill="auto"/>
            <w:noWrap/>
            <w:hideMark/>
          </w:tcPr>
          <w:p w14:paraId="123E540A"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121,042</w:t>
            </w:r>
          </w:p>
        </w:tc>
      </w:tr>
      <w:tr w:rsidR="002518DB" w:rsidRPr="009E5255" w14:paraId="216FCE26" w14:textId="77777777" w:rsidTr="002518DB">
        <w:trPr>
          <w:trHeight w:val="20"/>
        </w:trPr>
        <w:tc>
          <w:tcPr>
            <w:tcW w:w="14384" w:type="dxa"/>
            <w:gridSpan w:val="12"/>
            <w:shd w:val="clear" w:color="auto" w:fill="auto"/>
            <w:noWrap/>
            <w:vAlign w:val="center"/>
          </w:tcPr>
          <w:p w14:paraId="1137B6E3"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ralatrexate</w:t>
            </w:r>
          </w:p>
        </w:tc>
      </w:tr>
      <w:tr w:rsidR="002518DB" w:rsidRPr="009E5255" w14:paraId="353F31C5" w14:textId="77777777" w:rsidTr="002518DB">
        <w:trPr>
          <w:trHeight w:val="20"/>
        </w:trPr>
        <w:tc>
          <w:tcPr>
            <w:tcW w:w="1058" w:type="dxa"/>
            <w:shd w:val="clear" w:color="auto" w:fill="auto"/>
            <w:noWrap/>
            <w:hideMark/>
          </w:tcPr>
          <w:p w14:paraId="59445DA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hideMark/>
          </w:tcPr>
          <w:p w14:paraId="2ECA6F78"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3" w:type="dxa"/>
            <w:shd w:val="clear" w:color="auto" w:fill="auto"/>
            <w:noWrap/>
            <w:hideMark/>
          </w:tcPr>
          <w:p w14:paraId="27231C3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w:t>
            </w:r>
          </w:p>
        </w:tc>
        <w:tc>
          <w:tcPr>
            <w:tcW w:w="1210" w:type="dxa"/>
            <w:shd w:val="clear" w:color="auto" w:fill="auto"/>
            <w:noWrap/>
            <w:hideMark/>
          </w:tcPr>
          <w:p w14:paraId="08FE711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339</w:t>
            </w:r>
          </w:p>
        </w:tc>
        <w:tc>
          <w:tcPr>
            <w:tcW w:w="1212" w:type="dxa"/>
            <w:shd w:val="clear" w:color="auto" w:fill="auto"/>
            <w:noWrap/>
            <w:hideMark/>
          </w:tcPr>
          <w:p w14:paraId="2444D2D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180</w:t>
            </w:r>
          </w:p>
        </w:tc>
        <w:tc>
          <w:tcPr>
            <w:tcW w:w="1211" w:type="dxa"/>
            <w:shd w:val="clear" w:color="auto" w:fill="auto"/>
            <w:noWrap/>
            <w:hideMark/>
          </w:tcPr>
          <w:p w14:paraId="7F59ACB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159</w:t>
            </w:r>
          </w:p>
        </w:tc>
        <w:tc>
          <w:tcPr>
            <w:tcW w:w="1210" w:type="dxa"/>
            <w:shd w:val="clear" w:color="auto" w:fill="auto"/>
            <w:noWrap/>
            <w:hideMark/>
          </w:tcPr>
          <w:p w14:paraId="2E43D92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270</w:t>
            </w:r>
          </w:p>
        </w:tc>
        <w:tc>
          <w:tcPr>
            <w:tcW w:w="1212" w:type="dxa"/>
            <w:shd w:val="clear" w:color="auto" w:fill="auto"/>
            <w:noWrap/>
            <w:hideMark/>
          </w:tcPr>
          <w:p w14:paraId="7BEF4E0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883</w:t>
            </w:r>
          </w:p>
        </w:tc>
        <w:tc>
          <w:tcPr>
            <w:tcW w:w="1211" w:type="dxa"/>
            <w:shd w:val="clear" w:color="auto" w:fill="auto"/>
            <w:noWrap/>
            <w:hideMark/>
          </w:tcPr>
          <w:p w14:paraId="2690D1E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387</w:t>
            </w:r>
          </w:p>
        </w:tc>
        <w:tc>
          <w:tcPr>
            <w:tcW w:w="1212" w:type="dxa"/>
            <w:shd w:val="clear" w:color="auto" w:fill="auto"/>
            <w:noWrap/>
            <w:hideMark/>
          </w:tcPr>
          <w:p w14:paraId="1CD1A53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9,848</w:t>
            </w:r>
          </w:p>
        </w:tc>
        <w:tc>
          <w:tcPr>
            <w:tcW w:w="1210" w:type="dxa"/>
            <w:shd w:val="clear" w:color="auto" w:fill="auto"/>
            <w:noWrap/>
            <w:hideMark/>
          </w:tcPr>
          <w:p w14:paraId="31BB48E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8,444</w:t>
            </w:r>
          </w:p>
        </w:tc>
        <w:tc>
          <w:tcPr>
            <w:tcW w:w="1215" w:type="dxa"/>
            <w:shd w:val="clear" w:color="auto" w:fill="auto"/>
            <w:noWrap/>
            <w:hideMark/>
          </w:tcPr>
          <w:p w14:paraId="78E99D29"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1,404</w:t>
            </w:r>
          </w:p>
        </w:tc>
      </w:tr>
      <w:tr w:rsidR="002518DB" w:rsidRPr="009E5255" w14:paraId="46997825" w14:textId="77777777" w:rsidTr="002518DB">
        <w:trPr>
          <w:trHeight w:val="20"/>
        </w:trPr>
        <w:tc>
          <w:tcPr>
            <w:tcW w:w="14384" w:type="dxa"/>
            <w:gridSpan w:val="12"/>
            <w:shd w:val="clear" w:color="auto" w:fill="auto"/>
            <w:noWrap/>
            <w:vAlign w:val="center"/>
          </w:tcPr>
          <w:p w14:paraId="5465206A"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altitrexed</w:t>
            </w:r>
          </w:p>
        </w:tc>
      </w:tr>
      <w:tr w:rsidR="002518DB" w:rsidRPr="009E5255" w14:paraId="47943AFF" w14:textId="77777777" w:rsidTr="002518DB">
        <w:trPr>
          <w:trHeight w:val="20"/>
        </w:trPr>
        <w:tc>
          <w:tcPr>
            <w:tcW w:w="1058" w:type="dxa"/>
            <w:shd w:val="clear" w:color="auto" w:fill="auto"/>
            <w:noWrap/>
            <w:hideMark/>
          </w:tcPr>
          <w:p w14:paraId="08A3040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63</w:t>
            </w:r>
          </w:p>
        </w:tc>
        <w:tc>
          <w:tcPr>
            <w:tcW w:w="1210" w:type="dxa"/>
            <w:shd w:val="clear" w:color="auto" w:fill="auto"/>
            <w:noWrap/>
            <w:hideMark/>
          </w:tcPr>
          <w:p w14:paraId="70DE393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058</w:t>
            </w:r>
          </w:p>
        </w:tc>
        <w:tc>
          <w:tcPr>
            <w:tcW w:w="1213" w:type="dxa"/>
            <w:shd w:val="clear" w:color="auto" w:fill="auto"/>
            <w:noWrap/>
            <w:hideMark/>
          </w:tcPr>
          <w:p w14:paraId="1844CC9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05</w:t>
            </w:r>
          </w:p>
        </w:tc>
        <w:tc>
          <w:tcPr>
            <w:tcW w:w="1210" w:type="dxa"/>
            <w:shd w:val="clear" w:color="auto" w:fill="auto"/>
            <w:noWrap/>
            <w:hideMark/>
          </w:tcPr>
          <w:p w14:paraId="2268A05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15</w:t>
            </w:r>
          </w:p>
        </w:tc>
        <w:tc>
          <w:tcPr>
            <w:tcW w:w="1212" w:type="dxa"/>
            <w:shd w:val="clear" w:color="auto" w:fill="auto"/>
            <w:noWrap/>
            <w:hideMark/>
          </w:tcPr>
          <w:p w14:paraId="22DBA59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641</w:t>
            </w:r>
          </w:p>
        </w:tc>
        <w:tc>
          <w:tcPr>
            <w:tcW w:w="1211" w:type="dxa"/>
            <w:shd w:val="clear" w:color="auto" w:fill="auto"/>
            <w:noWrap/>
            <w:hideMark/>
          </w:tcPr>
          <w:p w14:paraId="5F6B402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4</w:t>
            </w:r>
          </w:p>
        </w:tc>
        <w:tc>
          <w:tcPr>
            <w:tcW w:w="1210" w:type="dxa"/>
            <w:shd w:val="clear" w:color="auto" w:fill="auto"/>
            <w:noWrap/>
            <w:hideMark/>
          </w:tcPr>
          <w:p w14:paraId="3088226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66</w:t>
            </w:r>
          </w:p>
        </w:tc>
        <w:tc>
          <w:tcPr>
            <w:tcW w:w="1212" w:type="dxa"/>
            <w:shd w:val="clear" w:color="auto" w:fill="auto"/>
            <w:noWrap/>
            <w:hideMark/>
          </w:tcPr>
          <w:p w14:paraId="719BCEC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480</w:t>
            </w:r>
          </w:p>
        </w:tc>
        <w:tc>
          <w:tcPr>
            <w:tcW w:w="1211" w:type="dxa"/>
            <w:shd w:val="clear" w:color="auto" w:fill="auto"/>
            <w:noWrap/>
            <w:hideMark/>
          </w:tcPr>
          <w:p w14:paraId="0157DB6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86</w:t>
            </w:r>
          </w:p>
        </w:tc>
        <w:tc>
          <w:tcPr>
            <w:tcW w:w="1212" w:type="dxa"/>
            <w:shd w:val="clear" w:color="auto" w:fill="auto"/>
            <w:noWrap/>
            <w:hideMark/>
          </w:tcPr>
          <w:p w14:paraId="228963E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940</w:t>
            </w:r>
          </w:p>
        </w:tc>
        <w:tc>
          <w:tcPr>
            <w:tcW w:w="1210" w:type="dxa"/>
            <w:shd w:val="clear" w:color="auto" w:fill="auto"/>
            <w:noWrap/>
            <w:hideMark/>
          </w:tcPr>
          <w:p w14:paraId="0BCB3C9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44</w:t>
            </w:r>
          </w:p>
        </w:tc>
        <w:tc>
          <w:tcPr>
            <w:tcW w:w="1215" w:type="dxa"/>
            <w:shd w:val="clear" w:color="auto" w:fill="auto"/>
            <w:noWrap/>
            <w:hideMark/>
          </w:tcPr>
          <w:p w14:paraId="0EE02265"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396</w:t>
            </w:r>
          </w:p>
        </w:tc>
      </w:tr>
      <w:tr w:rsidR="002518DB" w:rsidRPr="009E5255" w14:paraId="7691E2DF" w14:textId="77777777" w:rsidTr="002518DB">
        <w:trPr>
          <w:trHeight w:val="20"/>
        </w:trPr>
        <w:tc>
          <w:tcPr>
            <w:tcW w:w="14384" w:type="dxa"/>
            <w:gridSpan w:val="12"/>
            <w:shd w:val="clear" w:color="auto" w:fill="auto"/>
            <w:noWrap/>
            <w:vAlign w:val="center"/>
          </w:tcPr>
          <w:p w14:paraId="1CA8109C"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ituximab</w:t>
            </w:r>
          </w:p>
        </w:tc>
      </w:tr>
      <w:tr w:rsidR="002518DB" w:rsidRPr="009E5255" w14:paraId="432511DB" w14:textId="77777777" w:rsidTr="002518DB">
        <w:trPr>
          <w:trHeight w:val="20"/>
        </w:trPr>
        <w:tc>
          <w:tcPr>
            <w:tcW w:w="1058" w:type="dxa"/>
            <w:shd w:val="clear" w:color="auto" w:fill="auto"/>
            <w:noWrap/>
            <w:hideMark/>
          </w:tcPr>
          <w:p w14:paraId="55B979A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8,365,912</w:t>
            </w:r>
          </w:p>
        </w:tc>
        <w:tc>
          <w:tcPr>
            <w:tcW w:w="1210" w:type="dxa"/>
            <w:shd w:val="clear" w:color="auto" w:fill="auto"/>
            <w:noWrap/>
            <w:hideMark/>
          </w:tcPr>
          <w:p w14:paraId="477DB4A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8,244,856</w:t>
            </w:r>
          </w:p>
        </w:tc>
        <w:tc>
          <w:tcPr>
            <w:tcW w:w="1213" w:type="dxa"/>
            <w:shd w:val="clear" w:color="auto" w:fill="auto"/>
            <w:noWrap/>
            <w:hideMark/>
          </w:tcPr>
          <w:p w14:paraId="3C87ECC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121,056</w:t>
            </w:r>
          </w:p>
        </w:tc>
        <w:tc>
          <w:tcPr>
            <w:tcW w:w="1210" w:type="dxa"/>
            <w:shd w:val="clear" w:color="auto" w:fill="auto"/>
            <w:noWrap/>
            <w:hideMark/>
          </w:tcPr>
          <w:p w14:paraId="4592F85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7,344,592</w:t>
            </w:r>
          </w:p>
        </w:tc>
        <w:tc>
          <w:tcPr>
            <w:tcW w:w="1212" w:type="dxa"/>
            <w:shd w:val="clear" w:color="auto" w:fill="auto"/>
            <w:noWrap/>
            <w:hideMark/>
          </w:tcPr>
          <w:p w14:paraId="324DF2F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816,448</w:t>
            </w:r>
          </w:p>
        </w:tc>
        <w:tc>
          <w:tcPr>
            <w:tcW w:w="1211" w:type="dxa"/>
            <w:shd w:val="clear" w:color="auto" w:fill="auto"/>
            <w:noWrap/>
            <w:hideMark/>
          </w:tcPr>
          <w:p w14:paraId="736F44B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528,144</w:t>
            </w:r>
          </w:p>
        </w:tc>
        <w:tc>
          <w:tcPr>
            <w:tcW w:w="1210" w:type="dxa"/>
            <w:shd w:val="clear" w:color="auto" w:fill="auto"/>
            <w:noWrap/>
            <w:hideMark/>
          </w:tcPr>
          <w:p w14:paraId="0EAB65B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675,944</w:t>
            </w:r>
          </w:p>
        </w:tc>
        <w:tc>
          <w:tcPr>
            <w:tcW w:w="1212" w:type="dxa"/>
            <w:shd w:val="clear" w:color="auto" w:fill="auto"/>
            <w:noWrap/>
            <w:hideMark/>
          </w:tcPr>
          <w:p w14:paraId="606ACDE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189,260</w:t>
            </w:r>
          </w:p>
        </w:tc>
        <w:tc>
          <w:tcPr>
            <w:tcW w:w="1211" w:type="dxa"/>
            <w:shd w:val="clear" w:color="auto" w:fill="auto"/>
            <w:noWrap/>
            <w:hideMark/>
          </w:tcPr>
          <w:p w14:paraId="7C6A641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486,684</w:t>
            </w:r>
          </w:p>
        </w:tc>
        <w:tc>
          <w:tcPr>
            <w:tcW w:w="1212" w:type="dxa"/>
            <w:shd w:val="clear" w:color="auto" w:fill="auto"/>
            <w:noWrap/>
            <w:hideMark/>
          </w:tcPr>
          <w:p w14:paraId="188DED1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367,184</w:t>
            </w:r>
          </w:p>
        </w:tc>
        <w:tc>
          <w:tcPr>
            <w:tcW w:w="1210" w:type="dxa"/>
            <w:shd w:val="clear" w:color="auto" w:fill="auto"/>
            <w:noWrap/>
            <w:hideMark/>
          </w:tcPr>
          <w:p w14:paraId="17CE650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343,876</w:t>
            </w:r>
          </w:p>
        </w:tc>
        <w:tc>
          <w:tcPr>
            <w:tcW w:w="1215" w:type="dxa"/>
            <w:shd w:val="clear" w:color="auto" w:fill="auto"/>
            <w:noWrap/>
            <w:hideMark/>
          </w:tcPr>
          <w:p w14:paraId="64058751"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12,023,308</w:t>
            </w:r>
          </w:p>
        </w:tc>
      </w:tr>
      <w:tr w:rsidR="002518DB" w:rsidRPr="009E5255" w14:paraId="06F33046" w14:textId="77777777" w:rsidTr="002518DB">
        <w:trPr>
          <w:trHeight w:val="20"/>
        </w:trPr>
        <w:tc>
          <w:tcPr>
            <w:tcW w:w="14384" w:type="dxa"/>
            <w:gridSpan w:val="12"/>
            <w:shd w:val="clear" w:color="auto" w:fill="auto"/>
            <w:noWrap/>
            <w:vAlign w:val="center"/>
          </w:tcPr>
          <w:p w14:paraId="002AD9D3"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potecan</w:t>
            </w:r>
          </w:p>
        </w:tc>
      </w:tr>
      <w:tr w:rsidR="002518DB" w:rsidRPr="009E5255" w14:paraId="7445F498" w14:textId="77777777" w:rsidTr="002518DB">
        <w:trPr>
          <w:trHeight w:val="20"/>
        </w:trPr>
        <w:tc>
          <w:tcPr>
            <w:tcW w:w="1058" w:type="dxa"/>
            <w:shd w:val="clear" w:color="auto" w:fill="auto"/>
            <w:noWrap/>
            <w:vAlign w:val="center"/>
            <w:hideMark/>
          </w:tcPr>
          <w:p w14:paraId="3A8F9EE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5,877</w:t>
            </w:r>
          </w:p>
        </w:tc>
        <w:tc>
          <w:tcPr>
            <w:tcW w:w="1210" w:type="dxa"/>
            <w:shd w:val="clear" w:color="auto" w:fill="auto"/>
            <w:noWrap/>
            <w:vAlign w:val="center"/>
            <w:hideMark/>
          </w:tcPr>
          <w:p w14:paraId="32CF27D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5,066</w:t>
            </w:r>
          </w:p>
        </w:tc>
        <w:tc>
          <w:tcPr>
            <w:tcW w:w="1213" w:type="dxa"/>
            <w:shd w:val="clear" w:color="auto" w:fill="auto"/>
            <w:noWrap/>
            <w:vAlign w:val="center"/>
            <w:hideMark/>
          </w:tcPr>
          <w:p w14:paraId="50378B2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811</w:t>
            </w:r>
          </w:p>
        </w:tc>
        <w:tc>
          <w:tcPr>
            <w:tcW w:w="1210" w:type="dxa"/>
            <w:shd w:val="clear" w:color="auto" w:fill="auto"/>
            <w:noWrap/>
            <w:vAlign w:val="center"/>
            <w:hideMark/>
          </w:tcPr>
          <w:p w14:paraId="7DE1B47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5,475</w:t>
            </w:r>
          </w:p>
        </w:tc>
        <w:tc>
          <w:tcPr>
            <w:tcW w:w="1212" w:type="dxa"/>
            <w:shd w:val="clear" w:color="auto" w:fill="auto"/>
            <w:noWrap/>
            <w:vAlign w:val="center"/>
            <w:hideMark/>
          </w:tcPr>
          <w:p w14:paraId="56D5825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4,843</w:t>
            </w:r>
          </w:p>
        </w:tc>
        <w:tc>
          <w:tcPr>
            <w:tcW w:w="1211" w:type="dxa"/>
            <w:shd w:val="clear" w:color="auto" w:fill="auto"/>
            <w:noWrap/>
            <w:vAlign w:val="center"/>
            <w:hideMark/>
          </w:tcPr>
          <w:p w14:paraId="57F60B2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632</w:t>
            </w:r>
          </w:p>
        </w:tc>
        <w:tc>
          <w:tcPr>
            <w:tcW w:w="1210" w:type="dxa"/>
            <w:shd w:val="clear" w:color="auto" w:fill="auto"/>
            <w:noWrap/>
            <w:vAlign w:val="center"/>
            <w:hideMark/>
          </w:tcPr>
          <w:p w14:paraId="15170FA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5,933</w:t>
            </w:r>
          </w:p>
        </w:tc>
        <w:tc>
          <w:tcPr>
            <w:tcW w:w="1212" w:type="dxa"/>
            <w:shd w:val="clear" w:color="auto" w:fill="auto"/>
            <w:noWrap/>
            <w:vAlign w:val="center"/>
            <w:hideMark/>
          </w:tcPr>
          <w:p w14:paraId="30BFE81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5,776</w:t>
            </w:r>
          </w:p>
        </w:tc>
        <w:tc>
          <w:tcPr>
            <w:tcW w:w="1211" w:type="dxa"/>
            <w:shd w:val="clear" w:color="auto" w:fill="auto"/>
            <w:noWrap/>
            <w:vAlign w:val="center"/>
            <w:hideMark/>
          </w:tcPr>
          <w:p w14:paraId="4D366D5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33</w:t>
            </w:r>
          </w:p>
        </w:tc>
        <w:tc>
          <w:tcPr>
            <w:tcW w:w="1212" w:type="dxa"/>
            <w:shd w:val="clear" w:color="auto" w:fill="auto"/>
            <w:noWrap/>
            <w:vAlign w:val="center"/>
            <w:hideMark/>
          </w:tcPr>
          <w:p w14:paraId="3C0DF0B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5,815</w:t>
            </w:r>
          </w:p>
        </w:tc>
        <w:tc>
          <w:tcPr>
            <w:tcW w:w="1210" w:type="dxa"/>
            <w:shd w:val="clear" w:color="auto" w:fill="auto"/>
            <w:noWrap/>
            <w:vAlign w:val="center"/>
            <w:hideMark/>
          </w:tcPr>
          <w:p w14:paraId="7DD92A5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lang w:eastAsia="en-AU"/>
              </w:rPr>
              <w:t>5,848</w:t>
            </w:r>
          </w:p>
        </w:tc>
        <w:tc>
          <w:tcPr>
            <w:tcW w:w="1215" w:type="dxa"/>
            <w:shd w:val="clear" w:color="auto" w:fill="auto"/>
            <w:noWrap/>
            <w:vAlign w:val="center"/>
            <w:hideMark/>
          </w:tcPr>
          <w:p w14:paraId="0F3B62B2"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w:t>
            </w:r>
          </w:p>
        </w:tc>
      </w:tr>
      <w:tr w:rsidR="002518DB" w:rsidRPr="009E5255" w14:paraId="3EF3EB3B" w14:textId="77777777" w:rsidTr="002518DB">
        <w:trPr>
          <w:trHeight w:val="20"/>
        </w:trPr>
        <w:tc>
          <w:tcPr>
            <w:tcW w:w="14384" w:type="dxa"/>
            <w:gridSpan w:val="12"/>
            <w:shd w:val="clear" w:color="auto" w:fill="auto"/>
            <w:noWrap/>
            <w:vAlign w:val="center"/>
          </w:tcPr>
          <w:p w14:paraId="3AC55252"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rastuzumab</w:t>
            </w:r>
          </w:p>
        </w:tc>
      </w:tr>
      <w:tr w:rsidR="002518DB" w:rsidRPr="009E5255" w14:paraId="136C0C91" w14:textId="77777777" w:rsidTr="002518DB">
        <w:trPr>
          <w:trHeight w:val="20"/>
        </w:trPr>
        <w:tc>
          <w:tcPr>
            <w:tcW w:w="1058" w:type="dxa"/>
            <w:shd w:val="clear" w:color="auto" w:fill="auto"/>
            <w:noWrap/>
            <w:hideMark/>
          </w:tcPr>
          <w:p w14:paraId="2E940F4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455,908</w:t>
            </w:r>
          </w:p>
        </w:tc>
        <w:tc>
          <w:tcPr>
            <w:tcW w:w="1210" w:type="dxa"/>
            <w:shd w:val="clear" w:color="auto" w:fill="auto"/>
            <w:noWrap/>
            <w:hideMark/>
          </w:tcPr>
          <w:p w14:paraId="011BC0C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1,886,792</w:t>
            </w:r>
          </w:p>
        </w:tc>
        <w:tc>
          <w:tcPr>
            <w:tcW w:w="1213" w:type="dxa"/>
            <w:shd w:val="clear" w:color="auto" w:fill="auto"/>
            <w:noWrap/>
            <w:hideMark/>
          </w:tcPr>
          <w:p w14:paraId="20BFA14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69,116</w:t>
            </w:r>
          </w:p>
        </w:tc>
        <w:tc>
          <w:tcPr>
            <w:tcW w:w="1210" w:type="dxa"/>
            <w:shd w:val="clear" w:color="auto" w:fill="auto"/>
            <w:noWrap/>
            <w:hideMark/>
          </w:tcPr>
          <w:p w14:paraId="729A2A5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319,884</w:t>
            </w:r>
          </w:p>
        </w:tc>
        <w:tc>
          <w:tcPr>
            <w:tcW w:w="1212" w:type="dxa"/>
            <w:shd w:val="clear" w:color="auto" w:fill="auto"/>
            <w:noWrap/>
            <w:hideMark/>
          </w:tcPr>
          <w:p w14:paraId="1F56DD8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2,560,136</w:t>
            </w:r>
          </w:p>
        </w:tc>
        <w:tc>
          <w:tcPr>
            <w:tcW w:w="1211" w:type="dxa"/>
            <w:shd w:val="clear" w:color="auto" w:fill="auto"/>
            <w:noWrap/>
            <w:hideMark/>
          </w:tcPr>
          <w:p w14:paraId="627E443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59,748</w:t>
            </w:r>
          </w:p>
        </w:tc>
        <w:tc>
          <w:tcPr>
            <w:tcW w:w="1210" w:type="dxa"/>
            <w:shd w:val="clear" w:color="auto" w:fill="auto"/>
            <w:noWrap/>
            <w:hideMark/>
          </w:tcPr>
          <w:p w14:paraId="210BAB3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807,128</w:t>
            </w:r>
          </w:p>
        </w:tc>
        <w:tc>
          <w:tcPr>
            <w:tcW w:w="1212" w:type="dxa"/>
            <w:shd w:val="clear" w:color="auto" w:fill="auto"/>
            <w:noWrap/>
            <w:hideMark/>
          </w:tcPr>
          <w:p w14:paraId="57B4A13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3,876,744</w:t>
            </w:r>
          </w:p>
        </w:tc>
        <w:tc>
          <w:tcPr>
            <w:tcW w:w="1211" w:type="dxa"/>
            <w:shd w:val="clear" w:color="auto" w:fill="auto"/>
            <w:noWrap/>
            <w:hideMark/>
          </w:tcPr>
          <w:p w14:paraId="4799B05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30,384</w:t>
            </w:r>
          </w:p>
        </w:tc>
        <w:tc>
          <w:tcPr>
            <w:tcW w:w="1212" w:type="dxa"/>
            <w:shd w:val="clear" w:color="auto" w:fill="auto"/>
            <w:noWrap/>
            <w:hideMark/>
          </w:tcPr>
          <w:p w14:paraId="6E0DFE7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7,815,236</w:t>
            </w:r>
          </w:p>
        </w:tc>
        <w:tc>
          <w:tcPr>
            <w:tcW w:w="1210" w:type="dxa"/>
            <w:shd w:val="clear" w:color="auto" w:fill="auto"/>
            <w:noWrap/>
            <w:hideMark/>
          </w:tcPr>
          <w:p w14:paraId="29E93DA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4,846,154</w:t>
            </w:r>
          </w:p>
        </w:tc>
        <w:tc>
          <w:tcPr>
            <w:tcW w:w="1215" w:type="dxa"/>
            <w:shd w:val="clear" w:color="auto" w:fill="auto"/>
            <w:noWrap/>
            <w:hideMark/>
          </w:tcPr>
          <w:p w14:paraId="73EE2E1D"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2,969,082</w:t>
            </w:r>
          </w:p>
        </w:tc>
      </w:tr>
      <w:tr w:rsidR="002518DB" w:rsidRPr="009E5255" w14:paraId="0E9C692F" w14:textId="77777777" w:rsidTr="002518DB">
        <w:trPr>
          <w:trHeight w:val="20"/>
        </w:trPr>
        <w:tc>
          <w:tcPr>
            <w:tcW w:w="14384" w:type="dxa"/>
            <w:gridSpan w:val="12"/>
            <w:shd w:val="clear" w:color="auto" w:fill="auto"/>
            <w:noWrap/>
            <w:vAlign w:val="center"/>
          </w:tcPr>
          <w:p w14:paraId="332ADE3C" w14:textId="62F9C59C"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rastuzumab</w:t>
            </w:r>
            <w:r w:rsidR="002F3B55" w:rsidRPr="009E5255">
              <w:rPr>
                <w:rFonts w:asciiTheme="majorHAnsi" w:hAnsiTheme="majorHAnsi" w:cstheme="majorHAnsi"/>
                <w:color w:val="000000" w:themeColor="text1"/>
                <w:sz w:val="18"/>
                <w:szCs w:val="18"/>
                <w:lang w:eastAsia="en-AU"/>
              </w:rPr>
              <w:t>-</w:t>
            </w:r>
            <w:r w:rsidRPr="009E5255">
              <w:rPr>
                <w:rFonts w:asciiTheme="majorHAnsi" w:hAnsiTheme="majorHAnsi" w:cstheme="majorHAnsi"/>
                <w:color w:val="000000" w:themeColor="text1"/>
                <w:sz w:val="18"/>
                <w:szCs w:val="18"/>
                <w:lang w:eastAsia="en-AU"/>
              </w:rPr>
              <w:t>Emtansine</w:t>
            </w:r>
          </w:p>
        </w:tc>
      </w:tr>
      <w:tr w:rsidR="002518DB" w:rsidRPr="009E5255" w14:paraId="51C40B22" w14:textId="77777777" w:rsidTr="002518DB">
        <w:trPr>
          <w:trHeight w:val="20"/>
        </w:trPr>
        <w:tc>
          <w:tcPr>
            <w:tcW w:w="1058" w:type="dxa"/>
            <w:shd w:val="clear" w:color="auto" w:fill="auto"/>
            <w:noWrap/>
            <w:hideMark/>
          </w:tcPr>
          <w:p w14:paraId="217BEB3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58,373</w:t>
            </w:r>
          </w:p>
        </w:tc>
        <w:tc>
          <w:tcPr>
            <w:tcW w:w="1210" w:type="dxa"/>
            <w:shd w:val="clear" w:color="auto" w:fill="auto"/>
            <w:noWrap/>
            <w:hideMark/>
          </w:tcPr>
          <w:p w14:paraId="29FA9CB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08,262</w:t>
            </w:r>
          </w:p>
        </w:tc>
        <w:tc>
          <w:tcPr>
            <w:tcW w:w="1213" w:type="dxa"/>
            <w:shd w:val="clear" w:color="auto" w:fill="auto"/>
            <w:noWrap/>
            <w:hideMark/>
          </w:tcPr>
          <w:p w14:paraId="0E5A806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0,111</w:t>
            </w:r>
          </w:p>
        </w:tc>
        <w:tc>
          <w:tcPr>
            <w:tcW w:w="1210" w:type="dxa"/>
            <w:shd w:val="clear" w:color="auto" w:fill="auto"/>
            <w:noWrap/>
            <w:hideMark/>
          </w:tcPr>
          <w:p w14:paraId="40FDCA0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60,689</w:t>
            </w:r>
          </w:p>
        </w:tc>
        <w:tc>
          <w:tcPr>
            <w:tcW w:w="1212" w:type="dxa"/>
            <w:shd w:val="clear" w:color="auto" w:fill="auto"/>
            <w:noWrap/>
            <w:hideMark/>
          </w:tcPr>
          <w:p w14:paraId="633C9F7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75,737</w:t>
            </w:r>
          </w:p>
        </w:tc>
        <w:tc>
          <w:tcPr>
            <w:tcW w:w="1211" w:type="dxa"/>
            <w:shd w:val="clear" w:color="auto" w:fill="auto"/>
            <w:noWrap/>
            <w:hideMark/>
          </w:tcPr>
          <w:p w14:paraId="27BDD30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048</w:t>
            </w:r>
          </w:p>
        </w:tc>
        <w:tc>
          <w:tcPr>
            <w:tcW w:w="1210" w:type="dxa"/>
            <w:shd w:val="clear" w:color="auto" w:fill="auto"/>
            <w:noWrap/>
            <w:hideMark/>
          </w:tcPr>
          <w:p w14:paraId="385460C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05,844</w:t>
            </w:r>
          </w:p>
        </w:tc>
        <w:tc>
          <w:tcPr>
            <w:tcW w:w="1212" w:type="dxa"/>
            <w:shd w:val="clear" w:color="auto" w:fill="auto"/>
            <w:noWrap/>
            <w:hideMark/>
          </w:tcPr>
          <w:p w14:paraId="18114122"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938,644</w:t>
            </w:r>
          </w:p>
        </w:tc>
        <w:tc>
          <w:tcPr>
            <w:tcW w:w="1211" w:type="dxa"/>
            <w:shd w:val="clear" w:color="auto" w:fill="auto"/>
            <w:noWrap/>
            <w:hideMark/>
          </w:tcPr>
          <w:p w14:paraId="68FC677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800</w:t>
            </w:r>
          </w:p>
        </w:tc>
        <w:tc>
          <w:tcPr>
            <w:tcW w:w="1212" w:type="dxa"/>
            <w:shd w:val="clear" w:color="auto" w:fill="auto"/>
            <w:noWrap/>
            <w:hideMark/>
          </w:tcPr>
          <w:p w14:paraId="361AA10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94,538</w:t>
            </w:r>
          </w:p>
        </w:tc>
        <w:tc>
          <w:tcPr>
            <w:tcW w:w="1210" w:type="dxa"/>
            <w:shd w:val="clear" w:color="auto" w:fill="auto"/>
            <w:noWrap/>
            <w:hideMark/>
          </w:tcPr>
          <w:p w14:paraId="369FED4C"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569,367</w:t>
            </w:r>
          </w:p>
        </w:tc>
        <w:tc>
          <w:tcPr>
            <w:tcW w:w="1215" w:type="dxa"/>
            <w:shd w:val="clear" w:color="auto" w:fill="auto"/>
            <w:noWrap/>
            <w:hideMark/>
          </w:tcPr>
          <w:p w14:paraId="305F4418"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25,171</w:t>
            </w:r>
          </w:p>
        </w:tc>
      </w:tr>
      <w:tr w:rsidR="002518DB" w:rsidRPr="009E5255" w14:paraId="4054022B" w14:textId="77777777" w:rsidTr="002518DB">
        <w:trPr>
          <w:trHeight w:val="20"/>
        </w:trPr>
        <w:tc>
          <w:tcPr>
            <w:tcW w:w="14384" w:type="dxa"/>
            <w:gridSpan w:val="12"/>
            <w:shd w:val="clear" w:color="auto" w:fill="auto"/>
            <w:noWrap/>
            <w:vAlign w:val="center"/>
          </w:tcPr>
          <w:p w14:paraId="68EBFCF4"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blastine</w:t>
            </w:r>
          </w:p>
        </w:tc>
      </w:tr>
      <w:tr w:rsidR="002518DB" w:rsidRPr="009E5255" w14:paraId="31381361" w14:textId="77777777" w:rsidTr="002518DB">
        <w:trPr>
          <w:trHeight w:val="20"/>
        </w:trPr>
        <w:tc>
          <w:tcPr>
            <w:tcW w:w="1058" w:type="dxa"/>
            <w:shd w:val="clear" w:color="auto" w:fill="auto"/>
            <w:noWrap/>
            <w:hideMark/>
          </w:tcPr>
          <w:p w14:paraId="71E40A2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3,077</w:t>
            </w:r>
          </w:p>
        </w:tc>
        <w:tc>
          <w:tcPr>
            <w:tcW w:w="1210" w:type="dxa"/>
            <w:shd w:val="clear" w:color="auto" w:fill="auto"/>
            <w:noWrap/>
            <w:hideMark/>
          </w:tcPr>
          <w:p w14:paraId="5467696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1,286</w:t>
            </w:r>
          </w:p>
        </w:tc>
        <w:tc>
          <w:tcPr>
            <w:tcW w:w="1213" w:type="dxa"/>
            <w:shd w:val="clear" w:color="auto" w:fill="auto"/>
            <w:noWrap/>
            <w:hideMark/>
          </w:tcPr>
          <w:p w14:paraId="1E4303B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791</w:t>
            </w:r>
          </w:p>
        </w:tc>
        <w:tc>
          <w:tcPr>
            <w:tcW w:w="1210" w:type="dxa"/>
            <w:shd w:val="clear" w:color="auto" w:fill="auto"/>
            <w:noWrap/>
            <w:hideMark/>
          </w:tcPr>
          <w:p w14:paraId="0BF2238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7,171</w:t>
            </w:r>
          </w:p>
        </w:tc>
        <w:tc>
          <w:tcPr>
            <w:tcW w:w="1212" w:type="dxa"/>
            <w:shd w:val="clear" w:color="auto" w:fill="auto"/>
            <w:noWrap/>
            <w:hideMark/>
          </w:tcPr>
          <w:p w14:paraId="634AA82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4,221</w:t>
            </w:r>
          </w:p>
        </w:tc>
        <w:tc>
          <w:tcPr>
            <w:tcW w:w="1211" w:type="dxa"/>
            <w:shd w:val="clear" w:color="auto" w:fill="auto"/>
            <w:noWrap/>
            <w:hideMark/>
          </w:tcPr>
          <w:p w14:paraId="4222728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950</w:t>
            </w:r>
          </w:p>
        </w:tc>
        <w:tc>
          <w:tcPr>
            <w:tcW w:w="1210" w:type="dxa"/>
            <w:shd w:val="clear" w:color="auto" w:fill="auto"/>
            <w:noWrap/>
            <w:hideMark/>
          </w:tcPr>
          <w:p w14:paraId="3E9191D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65,501</w:t>
            </w:r>
          </w:p>
        </w:tc>
        <w:tc>
          <w:tcPr>
            <w:tcW w:w="1212" w:type="dxa"/>
            <w:shd w:val="clear" w:color="auto" w:fill="auto"/>
            <w:noWrap/>
            <w:hideMark/>
          </w:tcPr>
          <w:p w14:paraId="7195DB25"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6,950</w:t>
            </w:r>
          </w:p>
        </w:tc>
        <w:tc>
          <w:tcPr>
            <w:tcW w:w="1211" w:type="dxa"/>
            <w:shd w:val="clear" w:color="auto" w:fill="auto"/>
            <w:noWrap/>
            <w:hideMark/>
          </w:tcPr>
          <w:p w14:paraId="1D05110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8,551</w:t>
            </w:r>
          </w:p>
        </w:tc>
        <w:tc>
          <w:tcPr>
            <w:tcW w:w="1212" w:type="dxa"/>
            <w:shd w:val="clear" w:color="auto" w:fill="auto"/>
            <w:noWrap/>
            <w:hideMark/>
          </w:tcPr>
          <w:p w14:paraId="666C0E3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70,582</w:t>
            </w:r>
          </w:p>
        </w:tc>
        <w:tc>
          <w:tcPr>
            <w:tcW w:w="1210" w:type="dxa"/>
            <w:shd w:val="clear" w:color="auto" w:fill="auto"/>
            <w:noWrap/>
            <w:hideMark/>
          </w:tcPr>
          <w:p w14:paraId="5A6B374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7,924</w:t>
            </w:r>
          </w:p>
        </w:tc>
        <w:tc>
          <w:tcPr>
            <w:tcW w:w="1215" w:type="dxa"/>
            <w:shd w:val="clear" w:color="auto" w:fill="auto"/>
            <w:noWrap/>
            <w:hideMark/>
          </w:tcPr>
          <w:p w14:paraId="5E34F8C2"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12,658</w:t>
            </w:r>
          </w:p>
        </w:tc>
      </w:tr>
      <w:tr w:rsidR="002518DB" w:rsidRPr="009E5255" w14:paraId="38B7E17F" w14:textId="77777777" w:rsidTr="002518DB">
        <w:trPr>
          <w:trHeight w:val="20"/>
        </w:trPr>
        <w:tc>
          <w:tcPr>
            <w:tcW w:w="14384" w:type="dxa"/>
            <w:gridSpan w:val="12"/>
            <w:shd w:val="clear" w:color="auto" w:fill="auto"/>
            <w:noWrap/>
            <w:vAlign w:val="center"/>
          </w:tcPr>
          <w:p w14:paraId="4F4C2F1A"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cristine</w:t>
            </w:r>
          </w:p>
        </w:tc>
      </w:tr>
      <w:tr w:rsidR="002518DB" w:rsidRPr="009E5255" w14:paraId="09D4FE45" w14:textId="77777777" w:rsidTr="002518DB">
        <w:trPr>
          <w:trHeight w:val="20"/>
        </w:trPr>
        <w:tc>
          <w:tcPr>
            <w:tcW w:w="1058" w:type="dxa"/>
            <w:shd w:val="clear" w:color="auto" w:fill="auto"/>
            <w:noWrap/>
            <w:hideMark/>
          </w:tcPr>
          <w:p w14:paraId="015291F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371</w:t>
            </w:r>
          </w:p>
        </w:tc>
        <w:tc>
          <w:tcPr>
            <w:tcW w:w="1210" w:type="dxa"/>
            <w:shd w:val="clear" w:color="auto" w:fill="auto"/>
            <w:noWrap/>
            <w:hideMark/>
          </w:tcPr>
          <w:p w14:paraId="57B584F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1,785</w:t>
            </w:r>
          </w:p>
        </w:tc>
        <w:tc>
          <w:tcPr>
            <w:tcW w:w="1213" w:type="dxa"/>
            <w:shd w:val="clear" w:color="auto" w:fill="auto"/>
            <w:noWrap/>
            <w:hideMark/>
          </w:tcPr>
          <w:p w14:paraId="69BBF830"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586</w:t>
            </w:r>
          </w:p>
        </w:tc>
        <w:tc>
          <w:tcPr>
            <w:tcW w:w="1210" w:type="dxa"/>
            <w:shd w:val="clear" w:color="auto" w:fill="auto"/>
            <w:noWrap/>
            <w:hideMark/>
          </w:tcPr>
          <w:p w14:paraId="6B2D2EA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3,951</w:t>
            </w:r>
          </w:p>
        </w:tc>
        <w:tc>
          <w:tcPr>
            <w:tcW w:w="1212" w:type="dxa"/>
            <w:shd w:val="clear" w:color="auto" w:fill="auto"/>
            <w:noWrap/>
            <w:hideMark/>
          </w:tcPr>
          <w:p w14:paraId="3F6418CF"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2,881</w:t>
            </w:r>
          </w:p>
        </w:tc>
        <w:tc>
          <w:tcPr>
            <w:tcW w:w="1211" w:type="dxa"/>
            <w:shd w:val="clear" w:color="auto" w:fill="auto"/>
            <w:noWrap/>
            <w:hideMark/>
          </w:tcPr>
          <w:p w14:paraId="7E188A2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1,070</w:t>
            </w:r>
          </w:p>
        </w:tc>
        <w:tc>
          <w:tcPr>
            <w:tcW w:w="1210" w:type="dxa"/>
            <w:shd w:val="clear" w:color="auto" w:fill="auto"/>
            <w:noWrap/>
            <w:hideMark/>
          </w:tcPr>
          <w:p w14:paraId="0E78C28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841</w:t>
            </w:r>
          </w:p>
        </w:tc>
        <w:tc>
          <w:tcPr>
            <w:tcW w:w="1212" w:type="dxa"/>
            <w:shd w:val="clear" w:color="auto" w:fill="auto"/>
            <w:noWrap/>
            <w:hideMark/>
          </w:tcPr>
          <w:p w14:paraId="49CC60A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1,855</w:t>
            </w:r>
          </w:p>
        </w:tc>
        <w:tc>
          <w:tcPr>
            <w:tcW w:w="1211" w:type="dxa"/>
            <w:shd w:val="clear" w:color="auto" w:fill="auto"/>
            <w:noWrap/>
            <w:hideMark/>
          </w:tcPr>
          <w:p w14:paraId="40A5DBA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10,986</w:t>
            </w:r>
          </w:p>
        </w:tc>
        <w:tc>
          <w:tcPr>
            <w:tcW w:w="1212" w:type="dxa"/>
            <w:shd w:val="clear" w:color="auto" w:fill="auto"/>
            <w:noWrap/>
            <w:hideMark/>
          </w:tcPr>
          <w:p w14:paraId="35E8C42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6,268</w:t>
            </w:r>
          </w:p>
        </w:tc>
        <w:tc>
          <w:tcPr>
            <w:tcW w:w="1210" w:type="dxa"/>
            <w:shd w:val="clear" w:color="auto" w:fill="auto"/>
            <w:noWrap/>
            <w:hideMark/>
          </w:tcPr>
          <w:p w14:paraId="3DBACDC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44,346</w:t>
            </w:r>
          </w:p>
        </w:tc>
        <w:tc>
          <w:tcPr>
            <w:tcW w:w="1215" w:type="dxa"/>
            <w:shd w:val="clear" w:color="auto" w:fill="auto"/>
            <w:noWrap/>
            <w:hideMark/>
          </w:tcPr>
          <w:p w14:paraId="42747C65"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11,922</w:t>
            </w:r>
          </w:p>
        </w:tc>
      </w:tr>
      <w:tr w:rsidR="002518DB" w:rsidRPr="009E5255" w14:paraId="572DFCA2" w14:textId="77777777" w:rsidTr="002518DB">
        <w:trPr>
          <w:trHeight w:val="20"/>
        </w:trPr>
        <w:tc>
          <w:tcPr>
            <w:tcW w:w="14384" w:type="dxa"/>
            <w:gridSpan w:val="12"/>
            <w:shd w:val="clear" w:color="auto" w:fill="auto"/>
            <w:noWrap/>
            <w:vAlign w:val="center"/>
          </w:tcPr>
          <w:p w14:paraId="4B2B4CCC" w14:textId="77777777" w:rsidR="002518DB" w:rsidRPr="009E5255" w:rsidRDefault="002518DB" w:rsidP="002518DB">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orelbine</w:t>
            </w:r>
          </w:p>
        </w:tc>
      </w:tr>
      <w:tr w:rsidR="002518DB" w:rsidRPr="009E5255" w14:paraId="1236153A" w14:textId="77777777" w:rsidTr="002518DB">
        <w:trPr>
          <w:trHeight w:val="20"/>
        </w:trPr>
        <w:tc>
          <w:tcPr>
            <w:tcW w:w="1058" w:type="dxa"/>
            <w:tcBorders>
              <w:bottom w:val="single" w:sz="4" w:space="0" w:color="auto"/>
            </w:tcBorders>
            <w:shd w:val="clear" w:color="auto" w:fill="auto"/>
            <w:noWrap/>
            <w:hideMark/>
          </w:tcPr>
          <w:p w14:paraId="1A41BA7B"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27,462</w:t>
            </w:r>
          </w:p>
        </w:tc>
        <w:tc>
          <w:tcPr>
            <w:tcW w:w="1210" w:type="dxa"/>
            <w:tcBorders>
              <w:bottom w:val="single" w:sz="4" w:space="0" w:color="auto"/>
            </w:tcBorders>
            <w:shd w:val="clear" w:color="auto" w:fill="auto"/>
            <w:noWrap/>
            <w:hideMark/>
          </w:tcPr>
          <w:p w14:paraId="669BBC2D"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32,725</w:t>
            </w:r>
          </w:p>
        </w:tc>
        <w:tc>
          <w:tcPr>
            <w:tcW w:w="1213" w:type="dxa"/>
            <w:tcBorders>
              <w:bottom w:val="single" w:sz="4" w:space="0" w:color="auto"/>
            </w:tcBorders>
            <w:shd w:val="clear" w:color="auto" w:fill="auto"/>
            <w:noWrap/>
            <w:hideMark/>
          </w:tcPr>
          <w:p w14:paraId="7F8EECB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263</w:t>
            </w:r>
          </w:p>
        </w:tc>
        <w:tc>
          <w:tcPr>
            <w:tcW w:w="1210" w:type="dxa"/>
            <w:tcBorders>
              <w:bottom w:val="single" w:sz="4" w:space="0" w:color="auto"/>
            </w:tcBorders>
            <w:shd w:val="clear" w:color="auto" w:fill="auto"/>
            <w:noWrap/>
            <w:hideMark/>
          </w:tcPr>
          <w:p w14:paraId="291C885E"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44,782</w:t>
            </w:r>
          </w:p>
        </w:tc>
        <w:tc>
          <w:tcPr>
            <w:tcW w:w="1212" w:type="dxa"/>
            <w:tcBorders>
              <w:bottom w:val="single" w:sz="4" w:space="0" w:color="auto"/>
            </w:tcBorders>
            <w:shd w:val="clear" w:color="auto" w:fill="auto"/>
            <w:noWrap/>
            <w:hideMark/>
          </w:tcPr>
          <w:p w14:paraId="46A84E19"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50,303</w:t>
            </w:r>
          </w:p>
        </w:tc>
        <w:tc>
          <w:tcPr>
            <w:tcW w:w="1211" w:type="dxa"/>
            <w:tcBorders>
              <w:bottom w:val="single" w:sz="4" w:space="0" w:color="auto"/>
            </w:tcBorders>
            <w:shd w:val="clear" w:color="auto" w:fill="auto"/>
            <w:noWrap/>
            <w:hideMark/>
          </w:tcPr>
          <w:p w14:paraId="41C8E7A7"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5,521</w:t>
            </w:r>
          </w:p>
        </w:tc>
        <w:tc>
          <w:tcPr>
            <w:tcW w:w="1210" w:type="dxa"/>
            <w:tcBorders>
              <w:bottom w:val="single" w:sz="4" w:space="0" w:color="auto"/>
            </w:tcBorders>
            <w:shd w:val="clear" w:color="auto" w:fill="auto"/>
            <w:noWrap/>
            <w:hideMark/>
          </w:tcPr>
          <w:p w14:paraId="536BD1F3"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11,168</w:t>
            </w:r>
          </w:p>
        </w:tc>
        <w:tc>
          <w:tcPr>
            <w:tcW w:w="1212" w:type="dxa"/>
            <w:tcBorders>
              <w:bottom w:val="single" w:sz="4" w:space="0" w:color="auto"/>
            </w:tcBorders>
            <w:shd w:val="clear" w:color="auto" w:fill="auto"/>
            <w:noWrap/>
            <w:hideMark/>
          </w:tcPr>
          <w:p w14:paraId="6A6240C6"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07,525</w:t>
            </w:r>
          </w:p>
        </w:tc>
        <w:tc>
          <w:tcPr>
            <w:tcW w:w="1211" w:type="dxa"/>
            <w:tcBorders>
              <w:bottom w:val="single" w:sz="4" w:space="0" w:color="auto"/>
            </w:tcBorders>
            <w:shd w:val="clear" w:color="auto" w:fill="auto"/>
            <w:noWrap/>
            <w:hideMark/>
          </w:tcPr>
          <w:p w14:paraId="565BE28A"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3,643</w:t>
            </w:r>
          </w:p>
        </w:tc>
        <w:tc>
          <w:tcPr>
            <w:tcW w:w="1212" w:type="dxa"/>
            <w:tcBorders>
              <w:bottom w:val="single" w:sz="4" w:space="0" w:color="auto"/>
            </w:tcBorders>
            <w:shd w:val="clear" w:color="auto" w:fill="auto"/>
            <w:noWrap/>
            <w:hideMark/>
          </w:tcPr>
          <w:p w14:paraId="1E0EB694"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59,530</w:t>
            </w:r>
          </w:p>
        </w:tc>
        <w:tc>
          <w:tcPr>
            <w:tcW w:w="1210" w:type="dxa"/>
            <w:tcBorders>
              <w:bottom w:val="single" w:sz="4" w:space="0" w:color="auto"/>
            </w:tcBorders>
            <w:shd w:val="clear" w:color="auto" w:fill="auto"/>
            <w:noWrap/>
            <w:hideMark/>
          </w:tcPr>
          <w:p w14:paraId="357F1B91" w14:textId="77777777" w:rsidR="002518DB" w:rsidRPr="009E5255" w:rsidRDefault="002518DB" w:rsidP="00236B2E">
            <w:pPr>
              <w:pStyle w:val="NoSpacing"/>
              <w:jc w:val="center"/>
              <w:rPr>
                <w:rFonts w:asciiTheme="majorHAnsi" w:hAnsiTheme="majorHAnsi" w:cstheme="majorHAnsi"/>
                <w:sz w:val="18"/>
                <w:szCs w:val="18"/>
                <w:lang w:eastAsia="en-AU"/>
              </w:rPr>
            </w:pPr>
            <w:r w:rsidRPr="009E5255">
              <w:rPr>
                <w:rFonts w:asciiTheme="majorHAnsi" w:hAnsiTheme="majorHAnsi" w:cstheme="majorHAnsi"/>
                <w:sz w:val="18"/>
                <w:szCs w:val="18"/>
              </w:rPr>
              <w:t>269,253</w:t>
            </w:r>
          </w:p>
        </w:tc>
        <w:tc>
          <w:tcPr>
            <w:tcW w:w="1215" w:type="dxa"/>
            <w:tcBorders>
              <w:bottom w:val="single" w:sz="4" w:space="0" w:color="auto"/>
            </w:tcBorders>
            <w:shd w:val="clear" w:color="auto" w:fill="auto"/>
            <w:noWrap/>
            <w:hideMark/>
          </w:tcPr>
          <w:p w14:paraId="68514E4F" w14:textId="77777777" w:rsidR="002518DB" w:rsidRPr="009E5255" w:rsidRDefault="002518DB" w:rsidP="00236B2E">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rPr>
              <w:t>-9,723</w:t>
            </w:r>
          </w:p>
        </w:tc>
      </w:tr>
    </w:tbl>
    <w:p w14:paraId="7B44B018" w14:textId="307B2BA8" w:rsidR="0036340A" w:rsidRPr="009E5255" w:rsidRDefault="002518DB" w:rsidP="003A6F1A">
      <w:pPr>
        <w:pStyle w:val="TableNotes"/>
      </w:pPr>
      <w:r w:rsidRPr="009E5255">
        <w:t>Source:</w:t>
      </w:r>
      <w:r w:rsidRPr="009E5255">
        <w:tab/>
      </w:r>
      <w:r w:rsidRPr="009E5255">
        <w:tab/>
        <w:t>Prepared for this Review using PBS patient-level data and IQVIA in-market sales</w:t>
      </w:r>
      <w:bookmarkEnd w:id="451"/>
      <w:bookmarkEnd w:id="452"/>
      <w:r w:rsidR="00DF541E" w:rsidRPr="009E5255">
        <w:t>.</w:t>
      </w:r>
    </w:p>
    <w:p w14:paraId="6FEDEEBE" w14:textId="5AFB71AC" w:rsidR="0036340A" w:rsidRPr="009E5255" w:rsidRDefault="0036340A" w:rsidP="0036340A">
      <w:pPr>
        <w:sectPr w:rsidR="0036340A" w:rsidRPr="009E5255" w:rsidSect="0036340A">
          <w:pgSz w:w="16817" w:h="11901" w:orient="landscape"/>
          <w:pgMar w:top="1440" w:right="1440" w:bottom="1440" w:left="1440" w:header="709" w:footer="709" w:gutter="0"/>
          <w:cols w:space="708"/>
          <w:docGrid w:linePitch="360"/>
        </w:sectPr>
      </w:pPr>
    </w:p>
    <w:p w14:paraId="4D897DF0" w14:textId="7E4785F8" w:rsidR="0036340A" w:rsidRPr="009E5255" w:rsidRDefault="0036340A" w:rsidP="0036340A">
      <w:pPr>
        <w:rPr>
          <w:i/>
          <w:iCs/>
          <w:u w:val="single"/>
        </w:rPr>
      </w:pPr>
      <w:r w:rsidRPr="009E5255">
        <w:rPr>
          <w:i/>
          <w:iCs/>
          <w:u w:val="single"/>
        </w:rPr>
        <w:t xml:space="preserve">Reconciling PBS </w:t>
      </w:r>
      <w:r w:rsidR="001A1DA8" w:rsidRPr="009E5255">
        <w:rPr>
          <w:i/>
          <w:iCs/>
          <w:u w:val="single"/>
        </w:rPr>
        <w:t>c</w:t>
      </w:r>
      <w:r w:rsidRPr="009E5255">
        <w:rPr>
          <w:i/>
          <w:iCs/>
          <w:u w:val="single"/>
        </w:rPr>
        <w:t xml:space="preserve">laims </w:t>
      </w:r>
      <w:r w:rsidR="001A1DA8" w:rsidRPr="009E5255">
        <w:rPr>
          <w:i/>
          <w:iCs/>
          <w:u w:val="single"/>
        </w:rPr>
        <w:t>u</w:t>
      </w:r>
      <w:r w:rsidRPr="009E5255">
        <w:rPr>
          <w:i/>
          <w:iCs/>
          <w:u w:val="single"/>
        </w:rPr>
        <w:t xml:space="preserve">sing </w:t>
      </w:r>
      <w:r w:rsidR="00975770" w:rsidRPr="009E5255">
        <w:rPr>
          <w:i/>
          <w:iCs/>
          <w:u w:val="single"/>
        </w:rPr>
        <w:t xml:space="preserve">in-market </w:t>
      </w:r>
      <w:r w:rsidR="001A1DA8" w:rsidRPr="009E5255">
        <w:rPr>
          <w:i/>
          <w:iCs/>
          <w:u w:val="single"/>
        </w:rPr>
        <w:t>s</w:t>
      </w:r>
      <w:r w:rsidRPr="009E5255">
        <w:rPr>
          <w:i/>
          <w:iCs/>
          <w:u w:val="single"/>
        </w:rPr>
        <w:t xml:space="preserve">ales </w:t>
      </w:r>
      <w:r w:rsidR="001A1DA8" w:rsidRPr="009E5255">
        <w:rPr>
          <w:i/>
          <w:iCs/>
          <w:u w:val="single"/>
        </w:rPr>
        <w:t>d</w:t>
      </w:r>
      <w:r w:rsidRPr="009E5255">
        <w:rPr>
          <w:i/>
          <w:iCs/>
          <w:u w:val="single"/>
        </w:rPr>
        <w:t xml:space="preserve">ata </w:t>
      </w:r>
    </w:p>
    <w:p w14:paraId="2EB133F5" w14:textId="77777777" w:rsidR="0036340A" w:rsidRPr="009E5255" w:rsidRDefault="0036340A" w:rsidP="0036340A">
      <w:r w:rsidRPr="009E5255">
        <w:t xml:space="preserve">As discussed previously, the PBS dataset provides information on the dose required by patients but not the number of optimal vials required to achieve this dose.  Therefore, to estimate the number of vials required by patients in the PBS dataset, two scenarios were used: (1) perfect vial sharing in which there is no wastage of medicines; and (2) no vial sharing, which results in wastage.  For example, cabazitaxel is supplied in 60 mg vials.  For a patient requiring 55 mg per dose, under the first scenario, this would register as use of 0.92 of a 60 mg vial 90.92 x 60 = 55).  Under the second scenario, this would register as exactly one 60 mg vial to achieve the 55 mg dose.  </w:t>
      </w:r>
    </w:p>
    <w:p w14:paraId="5F231AB0" w14:textId="77777777" w:rsidR="0036340A" w:rsidRPr="009E5255" w:rsidRDefault="0036340A" w:rsidP="0036340A">
      <w:r w:rsidRPr="009E5255">
        <w:t>Utilising these two scenarios, a comparison of vials claimed (PBS) with vials sold (IQVIA) was conducted for those medicines available on the PBS in only one strength.</w:t>
      </w:r>
    </w:p>
    <w:p w14:paraId="60C3C639" w14:textId="039AE5E7" w:rsidR="0036340A" w:rsidRPr="009E5255" w:rsidRDefault="0036340A" w:rsidP="0092226A">
      <w:r w:rsidRPr="009E5255">
        <w:t xml:space="preserve">Avelumab - 200 mg vial: </w:t>
      </w:r>
      <w:r w:rsidR="0093166A" w:rsidRPr="009E5255">
        <w:t>The number of 200 mg vials of avelumab that would have been dispensed via the PBS to patients under the assumption of no wastage was 20,356 and 22,423 with wastage (</w:t>
      </w:r>
      <w:r w:rsidRPr="009E5255">
        <w:fldChar w:fldCharType="begin"/>
      </w:r>
      <w:r w:rsidRPr="009E5255">
        <w:instrText xml:space="preserve"> REF _Ref93485375 \h </w:instrText>
      </w:r>
      <w:r w:rsidRPr="009E5255">
        <w:fldChar w:fldCharType="separate"/>
      </w:r>
      <w:r w:rsidR="000C766B" w:rsidRPr="009E5255">
        <w:t>Table A</w:t>
      </w:r>
      <w:r w:rsidR="000C766B">
        <w:rPr>
          <w:noProof/>
        </w:rPr>
        <w:t>20</w:t>
      </w:r>
      <w:r w:rsidRPr="009E5255">
        <w:fldChar w:fldCharType="end"/>
      </w:r>
      <w:r w:rsidRPr="009E5255">
        <w:t xml:space="preserve"> and </w:t>
      </w:r>
      <w:r w:rsidRPr="009E5255">
        <w:fldChar w:fldCharType="begin"/>
      </w:r>
      <w:r w:rsidRPr="009E5255">
        <w:instrText xml:space="preserve"> REF _Ref87791500 \h  \* MERGEFORMAT </w:instrText>
      </w:r>
      <w:r w:rsidRPr="009E5255">
        <w:fldChar w:fldCharType="separate"/>
      </w:r>
      <w:r w:rsidR="000C766B" w:rsidRPr="009E5255">
        <w:t xml:space="preserve">Figure </w:t>
      </w:r>
      <w:r w:rsidR="000C766B" w:rsidRPr="009E5255">
        <w:rPr>
          <w:noProof/>
        </w:rPr>
        <w:t>A</w:t>
      </w:r>
      <w:r w:rsidR="000C766B">
        <w:rPr>
          <w:noProof/>
        </w:rPr>
        <w:t>30</w:t>
      </w:r>
      <w:r w:rsidRPr="009E5255">
        <w:fldChar w:fldCharType="end"/>
      </w:r>
      <w:r w:rsidR="0093166A" w:rsidRPr="009E5255">
        <w:t>)</w:t>
      </w:r>
      <w:r w:rsidRPr="009E5255">
        <w:t xml:space="preserve">.  </w:t>
      </w:r>
      <w:r w:rsidR="0093166A" w:rsidRPr="009E5255">
        <w:t xml:space="preserve">Reported sales of </w:t>
      </w:r>
      <w:r w:rsidR="0092226A" w:rsidRPr="009E5255">
        <w:t>21,124 200 mg vials of avelumab result in an excess of 767 vials (i.e., reported in-market sales exceeded PBS claims) under the assumption of no wastage and a deficit of 1,299 vials with wastage.</w:t>
      </w:r>
    </w:p>
    <w:p w14:paraId="51987550" w14:textId="3C60932D" w:rsidR="0036340A" w:rsidRPr="009E5255" w:rsidRDefault="0036340A" w:rsidP="00314DAA">
      <w:pPr>
        <w:pStyle w:val="Caption"/>
      </w:pPr>
      <w:bookmarkStart w:id="453" w:name="_Ref93485375"/>
      <w:r w:rsidRPr="009E5255">
        <w:t>Table A</w:t>
      </w:r>
      <w:r w:rsidR="00E36C93">
        <w:fldChar w:fldCharType="begin"/>
      </w:r>
      <w:r w:rsidR="00E36C93">
        <w:instrText xml:space="preserve"> SEQ Table_A \* ARABIC </w:instrText>
      </w:r>
      <w:r w:rsidR="00E36C93">
        <w:fldChar w:fldCharType="separate"/>
      </w:r>
      <w:r w:rsidR="000C766B">
        <w:rPr>
          <w:noProof/>
        </w:rPr>
        <w:t>20</w:t>
      </w:r>
      <w:r w:rsidR="00E36C93">
        <w:rPr>
          <w:noProof/>
        </w:rPr>
        <w:fldChar w:fldCharType="end"/>
      </w:r>
      <w:bookmarkEnd w:id="453"/>
      <w:r w:rsidRPr="009E5255">
        <w:t xml:space="preserve">. </w:t>
      </w:r>
      <w:r w:rsidR="003C1119" w:rsidRPr="009E5255">
        <w:t>In-market sales (IQVIA) and PBS claims</w:t>
      </w:r>
      <w:r w:rsidR="001A1DA8" w:rsidRPr="009E5255">
        <w:t xml:space="preserve"> of</w:t>
      </w:r>
      <w:r w:rsidRPr="009E5255">
        <w:t xml:space="preserve"> </w:t>
      </w:r>
      <w:r w:rsidR="008B39C9" w:rsidRPr="009E5255">
        <w:t>a</w:t>
      </w:r>
      <w:r w:rsidRPr="009E5255">
        <w:t>velumab</w:t>
      </w:r>
      <w:r w:rsidR="001A1DA8" w:rsidRPr="009E5255">
        <w:t xml:space="preserve"> (200 mg vials) (2017 -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PBS claims of avelumab (200 mg vials) from 2017 to 2020"/>
      </w:tblPr>
      <w:tblGrid>
        <w:gridCol w:w="1502"/>
        <w:gridCol w:w="1502"/>
        <w:gridCol w:w="1503"/>
        <w:gridCol w:w="1503"/>
        <w:gridCol w:w="1503"/>
        <w:gridCol w:w="1503"/>
      </w:tblGrid>
      <w:tr w:rsidR="0036340A" w:rsidRPr="009E5255" w14:paraId="4EC40B82" w14:textId="77777777" w:rsidTr="007E68B3">
        <w:trPr>
          <w:tblHeader/>
        </w:trPr>
        <w:tc>
          <w:tcPr>
            <w:tcW w:w="1502" w:type="dxa"/>
            <w:tcBorders>
              <w:bottom w:val="single" w:sz="4" w:space="0" w:color="auto"/>
            </w:tcBorders>
          </w:tcPr>
          <w:p w14:paraId="60D95A86" w14:textId="77777777" w:rsidR="0036340A" w:rsidRPr="009E5255" w:rsidRDefault="0036340A" w:rsidP="007E68B3">
            <w:pPr>
              <w:pStyle w:val="NoSpacing"/>
              <w:jc w:val="center"/>
              <w:rPr>
                <w:rFonts w:asciiTheme="majorHAnsi" w:hAnsiTheme="majorHAnsi" w:cstheme="majorHAnsi"/>
                <w:bCs/>
                <w:i/>
                <w:iCs/>
              </w:rPr>
            </w:pPr>
          </w:p>
        </w:tc>
        <w:tc>
          <w:tcPr>
            <w:tcW w:w="1502" w:type="dxa"/>
            <w:tcBorders>
              <w:bottom w:val="single" w:sz="4" w:space="0" w:color="auto"/>
            </w:tcBorders>
          </w:tcPr>
          <w:p w14:paraId="0D72A611" w14:textId="77777777" w:rsidR="0036340A" w:rsidRPr="009E5255" w:rsidRDefault="0036340A" w:rsidP="007E68B3">
            <w:pPr>
              <w:pStyle w:val="NoSpacing"/>
              <w:jc w:val="center"/>
              <w:rPr>
                <w:rFonts w:asciiTheme="majorHAnsi" w:hAnsiTheme="majorHAnsi" w:cstheme="majorHAnsi"/>
                <w:bCs/>
                <w:i/>
                <w:iCs/>
              </w:rPr>
            </w:pPr>
            <w:r w:rsidRPr="009E5255">
              <w:rPr>
                <w:rFonts w:asciiTheme="majorHAnsi" w:hAnsiTheme="majorHAnsi" w:cstheme="majorHAnsi"/>
                <w:bCs/>
                <w:i/>
                <w:iCs/>
              </w:rPr>
              <w:t>2017</w:t>
            </w:r>
          </w:p>
        </w:tc>
        <w:tc>
          <w:tcPr>
            <w:tcW w:w="1503" w:type="dxa"/>
            <w:tcBorders>
              <w:bottom w:val="single" w:sz="4" w:space="0" w:color="auto"/>
            </w:tcBorders>
          </w:tcPr>
          <w:p w14:paraId="0259966C" w14:textId="77777777" w:rsidR="0036340A" w:rsidRPr="009E5255" w:rsidRDefault="0036340A" w:rsidP="007E68B3">
            <w:pPr>
              <w:pStyle w:val="NoSpacing"/>
              <w:jc w:val="center"/>
              <w:rPr>
                <w:rFonts w:asciiTheme="majorHAnsi" w:hAnsiTheme="majorHAnsi" w:cstheme="majorHAnsi"/>
                <w:bCs/>
                <w:i/>
                <w:iCs/>
              </w:rPr>
            </w:pPr>
            <w:r w:rsidRPr="009E5255">
              <w:rPr>
                <w:rFonts w:asciiTheme="majorHAnsi" w:hAnsiTheme="majorHAnsi" w:cstheme="majorHAnsi"/>
                <w:bCs/>
                <w:i/>
                <w:iCs/>
              </w:rPr>
              <w:t>2018</w:t>
            </w:r>
          </w:p>
        </w:tc>
        <w:tc>
          <w:tcPr>
            <w:tcW w:w="1503" w:type="dxa"/>
            <w:tcBorders>
              <w:bottom w:val="single" w:sz="4" w:space="0" w:color="auto"/>
            </w:tcBorders>
          </w:tcPr>
          <w:p w14:paraId="41EC6235" w14:textId="77777777" w:rsidR="0036340A" w:rsidRPr="009E5255" w:rsidRDefault="0036340A" w:rsidP="007E68B3">
            <w:pPr>
              <w:pStyle w:val="NoSpacing"/>
              <w:jc w:val="center"/>
              <w:rPr>
                <w:rFonts w:asciiTheme="majorHAnsi" w:hAnsiTheme="majorHAnsi" w:cstheme="majorHAnsi"/>
                <w:bCs/>
                <w:i/>
                <w:iCs/>
              </w:rPr>
            </w:pPr>
            <w:r w:rsidRPr="009E5255">
              <w:rPr>
                <w:rFonts w:asciiTheme="majorHAnsi" w:hAnsiTheme="majorHAnsi" w:cstheme="majorHAnsi"/>
                <w:bCs/>
                <w:i/>
                <w:iCs/>
              </w:rPr>
              <w:t>2019</w:t>
            </w:r>
          </w:p>
        </w:tc>
        <w:tc>
          <w:tcPr>
            <w:tcW w:w="1503" w:type="dxa"/>
            <w:tcBorders>
              <w:bottom w:val="single" w:sz="4" w:space="0" w:color="auto"/>
            </w:tcBorders>
          </w:tcPr>
          <w:p w14:paraId="24807535" w14:textId="77777777" w:rsidR="0036340A" w:rsidRPr="009E5255" w:rsidRDefault="0036340A" w:rsidP="007E68B3">
            <w:pPr>
              <w:pStyle w:val="NoSpacing"/>
              <w:jc w:val="center"/>
              <w:rPr>
                <w:rFonts w:asciiTheme="majorHAnsi" w:hAnsiTheme="majorHAnsi" w:cstheme="majorHAnsi"/>
                <w:bCs/>
                <w:i/>
                <w:iCs/>
              </w:rPr>
            </w:pPr>
            <w:r w:rsidRPr="009E5255">
              <w:rPr>
                <w:rFonts w:asciiTheme="majorHAnsi" w:hAnsiTheme="majorHAnsi" w:cstheme="majorHAnsi"/>
                <w:bCs/>
                <w:i/>
                <w:iCs/>
              </w:rPr>
              <w:t>2020</w:t>
            </w:r>
          </w:p>
        </w:tc>
        <w:tc>
          <w:tcPr>
            <w:tcW w:w="1503" w:type="dxa"/>
            <w:tcBorders>
              <w:bottom w:val="single" w:sz="4" w:space="0" w:color="auto"/>
            </w:tcBorders>
          </w:tcPr>
          <w:p w14:paraId="6F1D3696" w14:textId="77777777" w:rsidR="0036340A" w:rsidRPr="009E5255" w:rsidRDefault="0036340A" w:rsidP="007E68B3">
            <w:pPr>
              <w:pStyle w:val="NoSpacing"/>
              <w:jc w:val="center"/>
              <w:rPr>
                <w:rFonts w:asciiTheme="majorHAnsi" w:hAnsiTheme="majorHAnsi" w:cstheme="majorHAnsi"/>
                <w:bCs/>
                <w:i/>
                <w:iCs/>
              </w:rPr>
            </w:pPr>
            <w:r w:rsidRPr="009E5255">
              <w:rPr>
                <w:rFonts w:asciiTheme="majorHAnsi" w:hAnsiTheme="majorHAnsi" w:cstheme="majorHAnsi"/>
                <w:bCs/>
                <w:i/>
                <w:iCs/>
              </w:rPr>
              <w:t>2017-2020</w:t>
            </w:r>
          </w:p>
        </w:tc>
      </w:tr>
      <w:tr w:rsidR="0036340A" w:rsidRPr="009E5255" w14:paraId="0A6F6DC0" w14:textId="77777777" w:rsidTr="007E68B3">
        <w:tc>
          <w:tcPr>
            <w:tcW w:w="9016" w:type="dxa"/>
            <w:gridSpan w:val="6"/>
            <w:tcBorders>
              <w:top w:val="single" w:sz="4" w:space="0" w:color="auto"/>
            </w:tcBorders>
          </w:tcPr>
          <w:p w14:paraId="51FA4D2C" w14:textId="20854243"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Amount of avelumab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mg</w:t>
            </w:r>
          </w:p>
        </w:tc>
      </w:tr>
      <w:tr w:rsidR="004B675E" w:rsidRPr="009E5255" w14:paraId="3AEE65B7" w14:textId="77777777" w:rsidTr="007E68B3">
        <w:tc>
          <w:tcPr>
            <w:tcW w:w="1502" w:type="dxa"/>
          </w:tcPr>
          <w:p w14:paraId="6FD20D47" w14:textId="7FCB4590" w:rsidR="004B675E" w:rsidRPr="009E5255" w:rsidRDefault="004B675E" w:rsidP="004B675E">
            <w:pPr>
              <w:pStyle w:val="NoSpacing"/>
              <w:ind w:left="178"/>
              <w:rPr>
                <w:rFonts w:asciiTheme="majorHAnsi" w:hAnsiTheme="majorHAnsi" w:cstheme="majorHAnsi"/>
              </w:rPr>
            </w:pPr>
            <w:r w:rsidRPr="009E5255">
              <w:rPr>
                <w:rFonts w:asciiTheme="majorHAnsi" w:hAnsiTheme="majorHAnsi" w:cstheme="majorHAnsi"/>
              </w:rPr>
              <w:t>IQVIA</w:t>
            </w:r>
          </w:p>
        </w:tc>
        <w:tc>
          <w:tcPr>
            <w:tcW w:w="1502" w:type="dxa"/>
          </w:tcPr>
          <w:p w14:paraId="68545547" w14:textId="097682D9"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065861A2" w14:textId="2792517D"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07A6395B" w14:textId="6D4DE067"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1,551,575</w:t>
            </w:r>
          </w:p>
        </w:tc>
        <w:tc>
          <w:tcPr>
            <w:tcW w:w="1503" w:type="dxa"/>
          </w:tcPr>
          <w:p w14:paraId="0EF2FFB3" w14:textId="1BDFAAE0"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2,673,143</w:t>
            </w:r>
          </w:p>
        </w:tc>
        <w:tc>
          <w:tcPr>
            <w:tcW w:w="1503" w:type="dxa"/>
          </w:tcPr>
          <w:p w14:paraId="1B482CE1" w14:textId="34A26ECE"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4,224,718</w:t>
            </w:r>
          </w:p>
        </w:tc>
      </w:tr>
      <w:tr w:rsidR="004B675E" w:rsidRPr="009E5255" w14:paraId="4E9F1B88" w14:textId="77777777" w:rsidTr="007E68B3">
        <w:tc>
          <w:tcPr>
            <w:tcW w:w="1502" w:type="dxa"/>
          </w:tcPr>
          <w:p w14:paraId="66C0FD3D" w14:textId="77777777" w:rsidR="004B675E" w:rsidRPr="009E5255" w:rsidRDefault="004B675E" w:rsidP="004B675E">
            <w:pPr>
              <w:pStyle w:val="NoSpacing"/>
              <w:ind w:left="178"/>
              <w:rPr>
                <w:rFonts w:asciiTheme="majorHAnsi" w:hAnsiTheme="majorHAnsi" w:cstheme="majorHAnsi"/>
              </w:rPr>
            </w:pPr>
            <w:r w:rsidRPr="009E5255">
              <w:rPr>
                <w:rFonts w:asciiTheme="majorHAnsi" w:hAnsiTheme="majorHAnsi" w:cstheme="majorHAnsi"/>
              </w:rPr>
              <w:t>PBS</w:t>
            </w:r>
          </w:p>
        </w:tc>
        <w:tc>
          <w:tcPr>
            <w:tcW w:w="1502" w:type="dxa"/>
          </w:tcPr>
          <w:p w14:paraId="14BFEC3F" w14:textId="1CDBBB5B"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21D6F39F" w14:textId="2BA42B33"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4E4CE038" w14:textId="463F89BB"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1,494,037</w:t>
            </w:r>
          </w:p>
        </w:tc>
        <w:tc>
          <w:tcPr>
            <w:tcW w:w="1503" w:type="dxa"/>
          </w:tcPr>
          <w:p w14:paraId="7642ACCA" w14:textId="4EE06BBA"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2,577,232</w:t>
            </w:r>
          </w:p>
        </w:tc>
        <w:tc>
          <w:tcPr>
            <w:tcW w:w="1503" w:type="dxa"/>
          </w:tcPr>
          <w:p w14:paraId="76EBC986" w14:textId="74C4DA81"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4,071,269</w:t>
            </w:r>
          </w:p>
        </w:tc>
      </w:tr>
      <w:tr w:rsidR="004B675E" w:rsidRPr="009E5255" w14:paraId="7767A768" w14:textId="77777777" w:rsidTr="007E68B3">
        <w:tc>
          <w:tcPr>
            <w:tcW w:w="1502" w:type="dxa"/>
          </w:tcPr>
          <w:p w14:paraId="48F00201" w14:textId="77777777" w:rsidR="004B675E" w:rsidRPr="009E5255" w:rsidRDefault="004B675E" w:rsidP="004B675E">
            <w:pPr>
              <w:pStyle w:val="NoSpacing"/>
              <w:ind w:left="178"/>
              <w:rPr>
                <w:rFonts w:asciiTheme="majorHAnsi" w:hAnsiTheme="majorHAnsi" w:cstheme="majorHAnsi"/>
              </w:rPr>
            </w:pPr>
            <w:r w:rsidRPr="009E5255">
              <w:rPr>
                <w:rFonts w:asciiTheme="majorHAnsi" w:hAnsiTheme="majorHAnsi" w:cstheme="majorHAnsi"/>
              </w:rPr>
              <w:t>Difference</w:t>
            </w:r>
          </w:p>
        </w:tc>
        <w:tc>
          <w:tcPr>
            <w:tcW w:w="1502" w:type="dxa"/>
          </w:tcPr>
          <w:p w14:paraId="3A89B2C9" w14:textId="4247F33C"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4F9C9B5D" w14:textId="081C39E0"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46013087" w14:textId="6CF01D48"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57,538</w:t>
            </w:r>
          </w:p>
        </w:tc>
        <w:tc>
          <w:tcPr>
            <w:tcW w:w="1503" w:type="dxa"/>
          </w:tcPr>
          <w:p w14:paraId="36AF7A8B" w14:textId="68CDC312"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95,911</w:t>
            </w:r>
          </w:p>
        </w:tc>
        <w:tc>
          <w:tcPr>
            <w:tcW w:w="1503" w:type="dxa"/>
          </w:tcPr>
          <w:p w14:paraId="04FCF5A0" w14:textId="703ED8B0"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153,449</w:t>
            </w:r>
          </w:p>
        </w:tc>
      </w:tr>
      <w:tr w:rsidR="0036340A" w:rsidRPr="009E5255" w14:paraId="0EA2A070" w14:textId="77777777" w:rsidTr="007E68B3">
        <w:tc>
          <w:tcPr>
            <w:tcW w:w="9016" w:type="dxa"/>
            <w:gridSpan w:val="6"/>
          </w:tcPr>
          <w:p w14:paraId="5E8E2808" w14:textId="79FC4440"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200 mg vials of avelumab purchased (</w:t>
            </w:r>
            <w:r w:rsidR="00BB5CF7" w:rsidRPr="009E5255">
              <w:rPr>
                <w:rFonts w:asciiTheme="majorHAnsi" w:hAnsiTheme="majorHAnsi" w:cstheme="majorHAnsi"/>
                <w:i/>
                <w:iCs/>
              </w:rPr>
              <w:t>IQVIA</w:t>
            </w:r>
            <w:r w:rsidRPr="009E5255">
              <w:rPr>
                <w:rFonts w:asciiTheme="majorHAnsi" w:hAnsiTheme="majorHAnsi" w:cstheme="majorHAnsi"/>
                <w:i/>
                <w:iCs/>
              </w:rPr>
              <w:t xml:space="preserve">) vs. dispensed to patients (PBS) </w:t>
            </w:r>
            <w:r w:rsidR="00115BE8" w:rsidRPr="009E5255">
              <w:rPr>
                <w:rFonts w:asciiTheme="majorHAnsi" w:hAnsiTheme="majorHAnsi" w:cstheme="majorHAnsi"/>
                <w:i/>
                <w:iCs/>
              </w:rPr>
              <w:t xml:space="preserve">– </w:t>
            </w:r>
            <w:r w:rsidRPr="009E5255">
              <w:rPr>
                <w:rFonts w:asciiTheme="majorHAnsi" w:hAnsiTheme="majorHAnsi" w:cstheme="majorHAnsi"/>
                <w:i/>
                <w:iCs/>
              </w:rPr>
              <w:t>assuming no wastage</w:t>
            </w:r>
          </w:p>
        </w:tc>
      </w:tr>
      <w:tr w:rsidR="004B675E" w:rsidRPr="009E5255" w14:paraId="6D3AB213" w14:textId="77777777" w:rsidTr="007E68B3">
        <w:tc>
          <w:tcPr>
            <w:tcW w:w="1502" w:type="dxa"/>
          </w:tcPr>
          <w:p w14:paraId="0FF1A0E3" w14:textId="5BA51E3E" w:rsidR="004B675E" w:rsidRPr="009E5255" w:rsidRDefault="004B675E" w:rsidP="004B675E">
            <w:pPr>
              <w:pStyle w:val="NoSpacing"/>
              <w:ind w:left="178"/>
              <w:rPr>
                <w:rFonts w:asciiTheme="majorHAnsi" w:hAnsiTheme="majorHAnsi" w:cstheme="majorHAnsi"/>
              </w:rPr>
            </w:pPr>
            <w:r w:rsidRPr="009E5255">
              <w:rPr>
                <w:rFonts w:asciiTheme="majorHAnsi" w:hAnsiTheme="majorHAnsi" w:cstheme="majorHAnsi"/>
              </w:rPr>
              <w:t>IQVIA</w:t>
            </w:r>
          </w:p>
        </w:tc>
        <w:tc>
          <w:tcPr>
            <w:tcW w:w="1502" w:type="dxa"/>
          </w:tcPr>
          <w:p w14:paraId="43B5E0C8" w14:textId="32233D7A"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337D3AF7" w14:textId="3DCE48DC"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664BD531" w14:textId="7FAC0C08"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7,758</w:t>
            </w:r>
          </w:p>
        </w:tc>
        <w:tc>
          <w:tcPr>
            <w:tcW w:w="1503" w:type="dxa"/>
          </w:tcPr>
          <w:p w14:paraId="063EB33D" w14:textId="403328B6"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13,366</w:t>
            </w:r>
          </w:p>
        </w:tc>
        <w:tc>
          <w:tcPr>
            <w:tcW w:w="1503" w:type="dxa"/>
          </w:tcPr>
          <w:p w14:paraId="2E6ED6FF" w14:textId="7275CF26" w:rsidR="004B675E" w:rsidRPr="009E5255" w:rsidRDefault="004B675E" w:rsidP="004B675E">
            <w:pPr>
              <w:pStyle w:val="NoSpacing"/>
              <w:jc w:val="center"/>
              <w:rPr>
                <w:rFonts w:asciiTheme="majorHAnsi" w:hAnsiTheme="majorHAnsi" w:cstheme="majorHAnsi"/>
              </w:rPr>
            </w:pPr>
            <w:bookmarkStart w:id="454" w:name="_Hlk87791590"/>
            <w:r w:rsidRPr="009E5255">
              <w:rPr>
                <w:rFonts w:asciiTheme="majorHAnsi" w:hAnsiTheme="majorHAnsi" w:cstheme="majorHAnsi"/>
              </w:rPr>
              <w:t>21,124</w:t>
            </w:r>
            <w:bookmarkEnd w:id="454"/>
          </w:p>
        </w:tc>
      </w:tr>
      <w:tr w:rsidR="004B675E" w:rsidRPr="009E5255" w14:paraId="47D9AF9D" w14:textId="77777777" w:rsidTr="007E68B3">
        <w:tc>
          <w:tcPr>
            <w:tcW w:w="1502" w:type="dxa"/>
          </w:tcPr>
          <w:p w14:paraId="7FCE8101" w14:textId="77777777" w:rsidR="004B675E" w:rsidRPr="009E5255" w:rsidRDefault="004B675E" w:rsidP="004B675E">
            <w:pPr>
              <w:pStyle w:val="NoSpacing"/>
              <w:ind w:left="178"/>
              <w:rPr>
                <w:rFonts w:asciiTheme="majorHAnsi" w:hAnsiTheme="majorHAnsi" w:cstheme="majorHAnsi"/>
              </w:rPr>
            </w:pPr>
            <w:r w:rsidRPr="009E5255">
              <w:rPr>
                <w:rFonts w:asciiTheme="majorHAnsi" w:hAnsiTheme="majorHAnsi" w:cstheme="majorHAnsi"/>
              </w:rPr>
              <w:t>PBS</w:t>
            </w:r>
          </w:p>
        </w:tc>
        <w:tc>
          <w:tcPr>
            <w:tcW w:w="1502" w:type="dxa"/>
          </w:tcPr>
          <w:p w14:paraId="3037F82E" w14:textId="76B8315E"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6E38B714" w14:textId="5041730A"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10D46737" w14:textId="3F37E777"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7,470</w:t>
            </w:r>
          </w:p>
        </w:tc>
        <w:tc>
          <w:tcPr>
            <w:tcW w:w="1503" w:type="dxa"/>
          </w:tcPr>
          <w:p w14:paraId="3F8860A7" w14:textId="4384C2E3"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12,886</w:t>
            </w:r>
          </w:p>
        </w:tc>
        <w:tc>
          <w:tcPr>
            <w:tcW w:w="1503" w:type="dxa"/>
          </w:tcPr>
          <w:p w14:paraId="6DF0BEEE" w14:textId="31C09A15"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20,356</w:t>
            </w:r>
          </w:p>
        </w:tc>
      </w:tr>
      <w:tr w:rsidR="004B675E" w:rsidRPr="009E5255" w14:paraId="5B896C95" w14:textId="77777777" w:rsidTr="007E68B3">
        <w:tc>
          <w:tcPr>
            <w:tcW w:w="1502" w:type="dxa"/>
          </w:tcPr>
          <w:p w14:paraId="0532FD52" w14:textId="77777777" w:rsidR="004B675E" w:rsidRPr="009E5255" w:rsidRDefault="004B675E" w:rsidP="004B675E">
            <w:pPr>
              <w:pStyle w:val="NoSpacing"/>
              <w:ind w:left="178"/>
              <w:rPr>
                <w:rFonts w:asciiTheme="majorHAnsi" w:hAnsiTheme="majorHAnsi" w:cstheme="majorHAnsi"/>
              </w:rPr>
            </w:pPr>
            <w:r w:rsidRPr="009E5255">
              <w:rPr>
                <w:rFonts w:asciiTheme="majorHAnsi" w:hAnsiTheme="majorHAnsi" w:cstheme="majorHAnsi"/>
              </w:rPr>
              <w:t>Difference</w:t>
            </w:r>
          </w:p>
        </w:tc>
        <w:tc>
          <w:tcPr>
            <w:tcW w:w="1502" w:type="dxa"/>
          </w:tcPr>
          <w:p w14:paraId="102CD9C1" w14:textId="3B7C5FF5"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23AA85F9" w14:textId="340925CB"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5FE27886" w14:textId="759132D6"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288</w:t>
            </w:r>
          </w:p>
        </w:tc>
        <w:tc>
          <w:tcPr>
            <w:tcW w:w="1503" w:type="dxa"/>
          </w:tcPr>
          <w:p w14:paraId="0E368912" w14:textId="768B2C7D"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480</w:t>
            </w:r>
          </w:p>
        </w:tc>
        <w:tc>
          <w:tcPr>
            <w:tcW w:w="1503" w:type="dxa"/>
          </w:tcPr>
          <w:p w14:paraId="5D352997" w14:textId="53A762EA"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767</w:t>
            </w:r>
          </w:p>
        </w:tc>
      </w:tr>
      <w:tr w:rsidR="0036340A" w:rsidRPr="009E5255" w14:paraId="17743ED4" w14:textId="77777777" w:rsidTr="007E68B3">
        <w:tc>
          <w:tcPr>
            <w:tcW w:w="9016" w:type="dxa"/>
            <w:gridSpan w:val="6"/>
          </w:tcPr>
          <w:p w14:paraId="42176B18" w14:textId="7A22D9A0"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200 mg vials of avelumab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wastage</w:t>
            </w:r>
          </w:p>
        </w:tc>
      </w:tr>
      <w:tr w:rsidR="004B675E" w:rsidRPr="009E5255" w14:paraId="0CD7205D" w14:textId="77777777" w:rsidTr="007E68B3">
        <w:tc>
          <w:tcPr>
            <w:tcW w:w="1502" w:type="dxa"/>
          </w:tcPr>
          <w:p w14:paraId="619B0CF3" w14:textId="7A32E6E6" w:rsidR="004B675E" w:rsidRPr="009E5255" w:rsidRDefault="004B675E" w:rsidP="004B675E">
            <w:pPr>
              <w:pStyle w:val="NoSpacing"/>
              <w:ind w:left="178"/>
              <w:rPr>
                <w:rFonts w:asciiTheme="majorHAnsi" w:hAnsiTheme="majorHAnsi" w:cstheme="majorHAnsi"/>
              </w:rPr>
            </w:pPr>
            <w:r w:rsidRPr="009E5255">
              <w:rPr>
                <w:rFonts w:asciiTheme="majorHAnsi" w:hAnsiTheme="majorHAnsi" w:cstheme="majorHAnsi"/>
              </w:rPr>
              <w:t>IQVIA</w:t>
            </w:r>
          </w:p>
        </w:tc>
        <w:tc>
          <w:tcPr>
            <w:tcW w:w="1502" w:type="dxa"/>
          </w:tcPr>
          <w:p w14:paraId="144CC07D" w14:textId="551063F6"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5F8138B3" w14:textId="561B6B14"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7B691B31" w14:textId="79B25802"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7,758</w:t>
            </w:r>
          </w:p>
        </w:tc>
        <w:tc>
          <w:tcPr>
            <w:tcW w:w="1503" w:type="dxa"/>
          </w:tcPr>
          <w:p w14:paraId="0A4523C9" w14:textId="462728D5"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13,366</w:t>
            </w:r>
          </w:p>
        </w:tc>
        <w:tc>
          <w:tcPr>
            <w:tcW w:w="1503" w:type="dxa"/>
          </w:tcPr>
          <w:p w14:paraId="197A8899" w14:textId="77C5AD84"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21,124</w:t>
            </w:r>
          </w:p>
        </w:tc>
      </w:tr>
      <w:tr w:rsidR="004B675E" w:rsidRPr="009E5255" w14:paraId="61EA9FB8" w14:textId="77777777" w:rsidTr="007E68B3">
        <w:tc>
          <w:tcPr>
            <w:tcW w:w="1502" w:type="dxa"/>
          </w:tcPr>
          <w:p w14:paraId="34014DE7" w14:textId="77777777" w:rsidR="004B675E" w:rsidRPr="009E5255" w:rsidRDefault="004B675E" w:rsidP="004B675E">
            <w:pPr>
              <w:pStyle w:val="NoSpacing"/>
              <w:ind w:left="178"/>
              <w:rPr>
                <w:rFonts w:asciiTheme="majorHAnsi" w:hAnsiTheme="majorHAnsi" w:cstheme="majorHAnsi"/>
              </w:rPr>
            </w:pPr>
            <w:r w:rsidRPr="009E5255">
              <w:rPr>
                <w:rFonts w:asciiTheme="majorHAnsi" w:hAnsiTheme="majorHAnsi" w:cstheme="majorHAnsi"/>
              </w:rPr>
              <w:t>PBS</w:t>
            </w:r>
          </w:p>
        </w:tc>
        <w:tc>
          <w:tcPr>
            <w:tcW w:w="1502" w:type="dxa"/>
          </w:tcPr>
          <w:p w14:paraId="311660A6" w14:textId="1EE0E64E"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42868FF4" w14:textId="79CAE740"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Pr>
          <w:p w14:paraId="3F4D60B4" w14:textId="628DA235"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8,243</w:t>
            </w:r>
          </w:p>
        </w:tc>
        <w:tc>
          <w:tcPr>
            <w:tcW w:w="1503" w:type="dxa"/>
          </w:tcPr>
          <w:p w14:paraId="1683A3CC" w14:textId="5C7F227C"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14,180</w:t>
            </w:r>
          </w:p>
        </w:tc>
        <w:tc>
          <w:tcPr>
            <w:tcW w:w="1503" w:type="dxa"/>
          </w:tcPr>
          <w:p w14:paraId="532F8ABF" w14:textId="7E06CE06" w:rsidR="004B675E" w:rsidRPr="009E5255" w:rsidRDefault="004B675E" w:rsidP="004B675E">
            <w:pPr>
              <w:pStyle w:val="NoSpacing"/>
              <w:jc w:val="center"/>
              <w:rPr>
                <w:rFonts w:asciiTheme="majorHAnsi" w:hAnsiTheme="majorHAnsi" w:cstheme="majorHAnsi"/>
              </w:rPr>
            </w:pPr>
            <w:bookmarkStart w:id="455" w:name="_Hlk87788403"/>
            <w:r w:rsidRPr="009E5255">
              <w:rPr>
                <w:rFonts w:asciiTheme="majorHAnsi" w:hAnsiTheme="majorHAnsi" w:cstheme="majorHAnsi"/>
              </w:rPr>
              <w:t>22,423</w:t>
            </w:r>
            <w:bookmarkEnd w:id="455"/>
          </w:p>
        </w:tc>
      </w:tr>
      <w:tr w:rsidR="004B675E" w:rsidRPr="009E5255" w14:paraId="3F612572" w14:textId="77777777" w:rsidTr="007E68B3">
        <w:tc>
          <w:tcPr>
            <w:tcW w:w="1502" w:type="dxa"/>
            <w:tcBorders>
              <w:bottom w:val="single" w:sz="4" w:space="0" w:color="auto"/>
            </w:tcBorders>
          </w:tcPr>
          <w:p w14:paraId="00FE49FD" w14:textId="77777777" w:rsidR="004B675E" w:rsidRPr="009E5255" w:rsidRDefault="004B675E" w:rsidP="004B675E">
            <w:pPr>
              <w:pStyle w:val="NoSpacing"/>
              <w:ind w:left="178"/>
              <w:rPr>
                <w:rFonts w:asciiTheme="majorHAnsi" w:hAnsiTheme="majorHAnsi" w:cstheme="majorHAnsi"/>
              </w:rPr>
            </w:pPr>
            <w:r w:rsidRPr="009E5255">
              <w:rPr>
                <w:rFonts w:asciiTheme="majorHAnsi" w:hAnsiTheme="majorHAnsi" w:cstheme="majorHAnsi"/>
              </w:rPr>
              <w:t>Difference</w:t>
            </w:r>
          </w:p>
        </w:tc>
        <w:tc>
          <w:tcPr>
            <w:tcW w:w="1502" w:type="dxa"/>
            <w:tcBorders>
              <w:bottom w:val="single" w:sz="4" w:space="0" w:color="auto"/>
            </w:tcBorders>
          </w:tcPr>
          <w:p w14:paraId="366910DB" w14:textId="771EE792"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Borders>
              <w:bottom w:val="single" w:sz="4" w:space="0" w:color="auto"/>
            </w:tcBorders>
          </w:tcPr>
          <w:p w14:paraId="77B85FE6" w14:textId="13946282"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w:t>
            </w:r>
          </w:p>
        </w:tc>
        <w:tc>
          <w:tcPr>
            <w:tcW w:w="1503" w:type="dxa"/>
            <w:tcBorders>
              <w:bottom w:val="single" w:sz="4" w:space="0" w:color="auto"/>
            </w:tcBorders>
          </w:tcPr>
          <w:p w14:paraId="7743E4A6" w14:textId="0B4BA014"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485</w:t>
            </w:r>
          </w:p>
        </w:tc>
        <w:tc>
          <w:tcPr>
            <w:tcW w:w="1503" w:type="dxa"/>
            <w:tcBorders>
              <w:bottom w:val="single" w:sz="4" w:space="0" w:color="auto"/>
            </w:tcBorders>
          </w:tcPr>
          <w:p w14:paraId="02A7BC4E" w14:textId="6F48D3CA"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814</w:t>
            </w:r>
          </w:p>
        </w:tc>
        <w:tc>
          <w:tcPr>
            <w:tcW w:w="1503" w:type="dxa"/>
            <w:tcBorders>
              <w:bottom w:val="single" w:sz="4" w:space="0" w:color="auto"/>
            </w:tcBorders>
          </w:tcPr>
          <w:p w14:paraId="77EFA385" w14:textId="57F1D2E2" w:rsidR="004B675E" w:rsidRPr="009E5255" w:rsidRDefault="004B675E" w:rsidP="004B675E">
            <w:pPr>
              <w:pStyle w:val="NoSpacing"/>
              <w:jc w:val="center"/>
              <w:rPr>
                <w:rFonts w:asciiTheme="majorHAnsi" w:hAnsiTheme="majorHAnsi" w:cstheme="majorHAnsi"/>
              </w:rPr>
            </w:pPr>
            <w:r w:rsidRPr="009E5255">
              <w:rPr>
                <w:rFonts w:asciiTheme="majorHAnsi" w:hAnsiTheme="majorHAnsi" w:cstheme="majorHAnsi"/>
              </w:rPr>
              <w:t>-1,299</w:t>
            </w:r>
          </w:p>
        </w:tc>
      </w:tr>
    </w:tbl>
    <w:p w14:paraId="0CE66833" w14:textId="237FFF05"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7E382193" w14:textId="3305C382" w:rsidR="0036340A" w:rsidRPr="009E5255" w:rsidRDefault="006F0E66" w:rsidP="00314DAA">
      <w:pPr>
        <w:pStyle w:val="Caption"/>
      </w:pPr>
      <w:bookmarkStart w:id="456" w:name="_Ref87791500"/>
      <w:r w:rsidRPr="009E5255">
        <w:t>Figure A</w:t>
      </w:r>
      <w:r w:rsidR="00E36C93">
        <w:fldChar w:fldCharType="begin"/>
      </w:r>
      <w:r w:rsidR="00E36C93">
        <w:instrText xml:space="preserve"> SEQ Figure_A \* ARABIC </w:instrText>
      </w:r>
      <w:r w:rsidR="00E36C93">
        <w:fldChar w:fldCharType="separate"/>
      </w:r>
      <w:r w:rsidR="000C766B">
        <w:rPr>
          <w:noProof/>
        </w:rPr>
        <w:t>30</w:t>
      </w:r>
      <w:r w:rsidR="00E36C93">
        <w:rPr>
          <w:noProof/>
        </w:rPr>
        <w:fldChar w:fldCharType="end"/>
      </w:r>
      <w:bookmarkEnd w:id="456"/>
      <w:r w:rsidR="0036340A" w:rsidRPr="009E5255">
        <w:t xml:space="preserve">. </w:t>
      </w:r>
      <w:r w:rsidR="003C1119" w:rsidRPr="009E5255">
        <w:t>In-market sales (IQVIA) and PBS claims</w:t>
      </w:r>
      <w:r w:rsidR="00F05C7F" w:rsidRPr="009E5255">
        <w:t xml:space="preserve"> of </w:t>
      </w:r>
      <w:r w:rsidR="002E2E12" w:rsidRPr="009E5255">
        <w:t>a</w:t>
      </w:r>
      <w:r w:rsidR="00F05C7F" w:rsidRPr="009E5255">
        <w:t>velumab (200 mg vials) (2017 - 2020)</w:t>
      </w:r>
    </w:p>
    <w:p w14:paraId="4A6CF552" w14:textId="77777777" w:rsidR="0036340A" w:rsidRPr="009E5255" w:rsidRDefault="0036340A" w:rsidP="0036340A">
      <w:r w:rsidRPr="009E5255">
        <w:rPr>
          <w:noProof/>
        </w:rPr>
        <w:drawing>
          <wp:inline distT="0" distB="0" distL="0" distR="0" wp14:anchorId="20D0FB40" wp14:editId="2466C6F7">
            <wp:extent cx="4285368" cy="2730500"/>
            <wp:effectExtent l="0" t="0" r="0" b="0"/>
            <wp:docPr id="166" name="Graphic 166" descr="a line chart showing the In-market sales (IQVIA) and PBS claims of avelumab (200 mg vials)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Graphic 166" descr="a line chart showing the In-market sales (IQVIA) and PBS claims of avelumab (200 mg vials) from 2017 to 2020"/>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285368" cy="2730500"/>
                    </a:xfrm>
                    <a:prstGeom prst="rect">
                      <a:avLst/>
                    </a:prstGeom>
                  </pic:spPr>
                </pic:pic>
              </a:graphicData>
            </a:graphic>
          </wp:inline>
        </w:drawing>
      </w:r>
    </w:p>
    <w:p w14:paraId="510C1A70" w14:textId="0EC0820F"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64301F2B" w14:textId="4D6211F8" w:rsidR="0036340A" w:rsidRPr="009E5255" w:rsidRDefault="0036340A" w:rsidP="00724B2C">
      <w:r w:rsidRPr="009E5255">
        <w:t>Brentuximab Vedotin - 50 mg vial: The number of 50 mg vials of brentuximab vedotin that would have been dispensed via the PBS to patients under the assumption of no wastage was 7,335 and 8,460 with wastage (</w:t>
      </w:r>
      <w:r w:rsidRPr="009E5255">
        <w:fldChar w:fldCharType="begin"/>
      </w:r>
      <w:r w:rsidRPr="009E5255">
        <w:instrText xml:space="preserve"> REF _Ref93485405 \h </w:instrText>
      </w:r>
      <w:r w:rsidRPr="009E5255">
        <w:fldChar w:fldCharType="separate"/>
      </w:r>
      <w:r w:rsidR="000C766B" w:rsidRPr="009E5255">
        <w:t>Table A</w:t>
      </w:r>
      <w:r w:rsidR="000C766B">
        <w:rPr>
          <w:noProof/>
        </w:rPr>
        <w:t>21</w:t>
      </w:r>
      <w:r w:rsidRPr="009E5255">
        <w:fldChar w:fldCharType="end"/>
      </w:r>
      <w:r w:rsidRPr="009E5255">
        <w:t xml:space="preserve"> and </w:t>
      </w:r>
      <w:r w:rsidRPr="009E5255">
        <w:fldChar w:fldCharType="begin"/>
      </w:r>
      <w:r w:rsidRPr="009E5255">
        <w:instrText xml:space="preserve"> REF _Ref87790853 \h  \* MERGEFORMAT </w:instrText>
      </w:r>
      <w:r w:rsidRPr="009E5255">
        <w:fldChar w:fldCharType="separate"/>
      </w:r>
      <w:r w:rsidR="000C766B" w:rsidRPr="009E5255">
        <w:t xml:space="preserve">Figure </w:t>
      </w:r>
      <w:r w:rsidR="000C766B" w:rsidRPr="009E5255">
        <w:rPr>
          <w:noProof/>
        </w:rPr>
        <w:t>A</w:t>
      </w:r>
      <w:r w:rsidR="000C766B">
        <w:rPr>
          <w:noProof/>
        </w:rPr>
        <w:t>31</w:t>
      </w:r>
      <w:r w:rsidRPr="009E5255">
        <w:fldChar w:fldCharType="end"/>
      </w:r>
      <w:r w:rsidRPr="009E5255">
        <w:t xml:space="preserve">).  Reported sales of 8,943 50 mg vials of brentuximab vedotin result in an excess of 1,608 vials under the assumption of no wastage and 483 with wastage. </w:t>
      </w:r>
    </w:p>
    <w:p w14:paraId="252892F5" w14:textId="59438BF5" w:rsidR="0036340A" w:rsidRPr="009E5255" w:rsidRDefault="0036340A" w:rsidP="00314DAA">
      <w:pPr>
        <w:pStyle w:val="Caption"/>
      </w:pPr>
      <w:bookmarkStart w:id="457" w:name="_Ref93485405"/>
      <w:r w:rsidRPr="009E5255">
        <w:t>Table A</w:t>
      </w:r>
      <w:r w:rsidR="00E36C93">
        <w:fldChar w:fldCharType="begin"/>
      </w:r>
      <w:r w:rsidR="00E36C93">
        <w:instrText xml:space="preserve"> SEQ Table_A \* ARABIC </w:instrText>
      </w:r>
      <w:r w:rsidR="00E36C93">
        <w:fldChar w:fldCharType="separate"/>
      </w:r>
      <w:r w:rsidR="000C766B">
        <w:rPr>
          <w:noProof/>
        </w:rPr>
        <w:t>21</w:t>
      </w:r>
      <w:r w:rsidR="00E36C93">
        <w:rPr>
          <w:noProof/>
        </w:rPr>
        <w:fldChar w:fldCharType="end"/>
      </w:r>
      <w:bookmarkEnd w:id="457"/>
      <w:r w:rsidRPr="009E5255">
        <w:t xml:space="preserve">. </w:t>
      </w:r>
      <w:r w:rsidR="003C1119" w:rsidRPr="009E5255">
        <w:t>In-market sales (IQVIA) and PBS claims</w:t>
      </w:r>
      <w:r w:rsidR="001E2430" w:rsidRPr="009E5255">
        <w:t xml:space="preserve"> of </w:t>
      </w:r>
      <w:r w:rsidR="008B39C9" w:rsidRPr="009E5255">
        <w:t>b</w:t>
      </w:r>
      <w:r w:rsidR="001E2430" w:rsidRPr="009E5255">
        <w:t>rentuximab vedotin (50 mg vials) (2017 - 202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PBS claims of brentuximab vedotin (50 mg vials) from 2017 to 2020"/>
      </w:tblPr>
      <w:tblGrid>
        <w:gridCol w:w="1502"/>
        <w:gridCol w:w="1502"/>
        <w:gridCol w:w="1503"/>
        <w:gridCol w:w="1503"/>
        <w:gridCol w:w="1503"/>
        <w:gridCol w:w="1503"/>
      </w:tblGrid>
      <w:tr w:rsidR="0036340A" w:rsidRPr="009E5255" w14:paraId="1130183C" w14:textId="77777777" w:rsidTr="00DC3B1F">
        <w:trPr>
          <w:tblHeader/>
          <w:jc w:val="center"/>
        </w:trPr>
        <w:tc>
          <w:tcPr>
            <w:tcW w:w="1502" w:type="dxa"/>
            <w:tcBorders>
              <w:bottom w:val="single" w:sz="4" w:space="0" w:color="auto"/>
            </w:tcBorders>
          </w:tcPr>
          <w:p w14:paraId="209A8EC8" w14:textId="77777777" w:rsidR="0036340A" w:rsidRPr="009E5255" w:rsidRDefault="0036340A" w:rsidP="00EA0B5A">
            <w:pPr>
              <w:pStyle w:val="NoSpacing"/>
              <w:rPr>
                <w:rFonts w:asciiTheme="majorHAnsi" w:hAnsiTheme="majorHAnsi" w:cstheme="majorHAnsi"/>
                <w:b/>
              </w:rPr>
            </w:pPr>
          </w:p>
        </w:tc>
        <w:tc>
          <w:tcPr>
            <w:tcW w:w="1502" w:type="dxa"/>
            <w:tcBorders>
              <w:bottom w:val="single" w:sz="4" w:space="0" w:color="auto"/>
            </w:tcBorders>
          </w:tcPr>
          <w:p w14:paraId="646456F6" w14:textId="77777777" w:rsidR="0036340A" w:rsidRPr="009E5255" w:rsidRDefault="0036340A" w:rsidP="00DC3B1F">
            <w:pPr>
              <w:pStyle w:val="NoSpacing"/>
              <w:jc w:val="center"/>
              <w:rPr>
                <w:rFonts w:asciiTheme="majorHAnsi" w:hAnsiTheme="majorHAnsi" w:cstheme="majorHAnsi"/>
                <w:bCs/>
                <w:i/>
                <w:iCs/>
              </w:rPr>
            </w:pPr>
            <w:r w:rsidRPr="009E5255">
              <w:rPr>
                <w:rFonts w:asciiTheme="majorHAnsi" w:hAnsiTheme="majorHAnsi" w:cstheme="majorHAnsi"/>
                <w:bCs/>
                <w:i/>
                <w:iCs/>
              </w:rPr>
              <w:t>2017</w:t>
            </w:r>
          </w:p>
        </w:tc>
        <w:tc>
          <w:tcPr>
            <w:tcW w:w="1503" w:type="dxa"/>
            <w:tcBorders>
              <w:bottom w:val="single" w:sz="4" w:space="0" w:color="auto"/>
            </w:tcBorders>
          </w:tcPr>
          <w:p w14:paraId="78690011" w14:textId="77777777" w:rsidR="0036340A" w:rsidRPr="009E5255" w:rsidRDefault="0036340A" w:rsidP="00DC3B1F">
            <w:pPr>
              <w:pStyle w:val="NoSpacing"/>
              <w:jc w:val="center"/>
              <w:rPr>
                <w:rFonts w:asciiTheme="majorHAnsi" w:hAnsiTheme="majorHAnsi" w:cstheme="majorHAnsi"/>
                <w:bCs/>
                <w:i/>
                <w:iCs/>
              </w:rPr>
            </w:pPr>
            <w:r w:rsidRPr="009E5255">
              <w:rPr>
                <w:rFonts w:asciiTheme="majorHAnsi" w:hAnsiTheme="majorHAnsi" w:cstheme="majorHAnsi"/>
                <w:bCs/>
                <w:i/>
                <w:iCs/>
              </w:rPr>
              <w:t>2018</w:t>
            </w:r>
          </w:p>
        </w:tc>
        <w:tc>
          <w:tcPr>
            <w:tcW w:w="1503" w:type="dxa"/>
            <w:tcBorders>
              <w:bottom w:val="single" w:sz="4" w:space="0" w:color="auto"/>
            </w:tcBorders>
          </w:tcPr>
          <w:p w14:paraId="6F34912C" w14:textId="77777777" w:rsidR="0036340A" w:rsidRPr="009E5255" w:rsidRDefault="0036340A" w:rsidP="00DC3B1F">
            <w:pPr>
              <w:pStyle w:val="NoSpacing"/>
              <w:jc w:val="center"/>
              <w:rPr>
                <w:rFonts w:asciiTheme="majorHAnsi" w:hAnsiTheme="majorHAnsi" w:cstheme="majorHAnsi"/>
                <w:bCs/>
                <w:i/>
                <w:iCs/>
              </w:rPr>
            </w:pPr>
            <w:r w:rsidRPr="009E5255">
              <w:rPr>
                <w:rFonts w:asciiTheme="majorHAnsi" w:hAnsiTheme="majorHAnsi" w:cstheme="majorHAnsi"/>
                <w:bCs/>
                <w:i/>
                <w:iCs/>
              </w:rPr>
              <w:t>2019</w:t>
            </w:r>
          </w:p>
        </w:tc>
        <w:tc>
          <w:tcPr>
            <w:tcW w:w="1503" w:type="dxa"/>
            <w:tcBorders>
              <w:bottom w:val="single" w:sz="4" w:space="0" w:color="auto"/>
            </w:tcBorders>
          </w:tcPr>
          <w:p w14:paraId="4EB22EB5" w14:textId="77777777" w:rsidR="0036340A" w:rsidRPr="009E5255" w:rsidRDefault="0036340A" w:rsidP="00DC3B1F">
            <w:pPr>
              <w:pStyle w:val="NoSpacing"/>
              <w:jc w:val="center"/>
              <w:rPr>
                <w:rFonts w:asciiTheme="majorHAnsi" w:hAnsiTheme="majorHAnsi" w:cstheme="majorHAnsi"/>
                <w:bCs/>
                <w:i/>
                <w:iCs/>
              </w:rPr>
            </w:pPr>
            <w:r w:rsidRPr="009E5255">
              <w:rPr>
                <w:rFonts w:asciiTheme="majorHAnsi" w:hAnsiTheme="majorHAnsi" w:cstheme="majorHAnsi"/>
                <w:bCs/>
                <w:i/>
                <w:iCs/>
              </w:rPr>
              <w:t>2020</w:t>
            </w:r>
          </w:p>
        </w:tc>
        <w:tc>
          <w:tcPr>
            <w:tcW w:w="1503" w:type="dxa"/>
            <w:tcBorders>
              <w:bottom w:val="single" w:sz="4" w:space="0" w:color="auto"/>
            </w:tcBorders>
          </w:tcPr>
          <w:p w14:paraId="24B6BAFC" w14:textId="77777777" w:rsidR="0036340A" w:rsidRPr="009E5255" w:rsidRDefault="0036340A" w:rsidP="00DC3B1F">
            <w:pPr>
              <w:pStyle w:val="NoSpacing"/>
              <w:jc w:val="center"/>
              <w:rPr>
                <w:rFonts w:asciiTheme="majorHAnsi" w:hAnsiTheme="majorHAnsi" w:cstheme="majorHAnsi"/>
                <w:bCs/>
                <w:i/>
                <w:iCs/>
              </w:rPr>
            </w:pPr>
            <w:r w:rsidRPr="009E5255">
              <w:rPr>
                <w:rFonts w:asciiTheme="majorHAnsi" w:hAnsiTheme="majorHAnsi" w:cstheme="majorHAnsi"/>
                <w:bCs/>
                <w:i/>
                <w:iCs/>
              </w:rPr>
              <w:t>2017-2020</w:t>
            </w:r>
          </w:p>
        </w:tc>
      </w:tr>
      <w:tr w:rsidR="0036340A" w:rsidRPr="009E5255" w14:paraId="16850864" w14:textId="77777777" w:rsidTr="00DC3B1F">
        <w:trPr>
          <w:jc w:val="center"/>
        </w:trPr>
        <w:tc>
          <w:tcPr>
            <w:tcW w:w="9016" w:type="dxa"/>
            <w:gridSpan w:val="6"/>
          </w:tcPr>
          <w:p w14:paraId="7D1E8298" w14:textId="77777777"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Amount of brentuximab vedotin purchased (IQVIA) vs. dispensed to patients (PBS) - mg</w:t>
            </w:r>
          </w:p>
        </w:tc>
      </w:tr>
      <w:tr w:rsidR="0036340A" w:rsidRPr="009E5255" w14:paraId="0847C152" w14:textId="77777777" w:rsidTr="00DC3B1F">
        <w:trPr>
          <w:jc w:val="center"/>
        </w:trPr>
        <w:tc>
          <w:tcPr>
            <w:tcW w:w="1502" w:type="dxa"/>
          </w:tcPr>
          <w:p w14:paraId="089FB1E2" w14:textId="77777777" w:rsidR="0036340A" w:rsidRPr="009E5255" w:rsidRDefault="0036340A" w:rsidP="00DC3B1F">
            <w:pPr>
              <w:pStyle w:val="NoSpacing"/>
              <w:ind w:left="178"/>
              <w:rPr>
                <w:rFonts w:asciiTheme="majorHAnsi" w:hAnsiTheme="majorHAnsi" w:cstheme="majorHAnsi"/>
              </w:rPr>
            </w:pPr>
            <w:r w:rsidRPr="009E5255">
              <w:rPr>
                <w:rFonts w:asciiTheme="majorHAnsi" w:hAnsiTheme="majorHAnsi" w:cstheme="majorHAnsi"/>
              </w:rPr>
              <w:t>IQVIA</w:t>
            </w:r>
          </w:p>
        </w:tc>
        <w:tc>
          <w:tcPr>
            <w:tcW w:w="1502" w:type="dxa"/>
          </w:tcPr>
          <w:p w14:paraId="7177DE80"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97,892</w:t>
            </w:r>
          </w:p>
        </w:tc>
        <w:tc>
          <w:tcPr>
            <w:tcW w:w="1503" w:type="dxa"/>
          </w:tcPr>
          <w:p w14:paraId="1E9FC592"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1,0597</w:t>
            </w:r>
          </w:p>
        </w:tc>
        <w:tc>
          <w:tcPr>
            <w:tcW w:w="1503" w:type="dxa"/>
          </w:tcPr>
          <w:p w14:paraId="726B2942"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14,288</w:t>
            </w:r>
          </w:p>
        </w:tc>
        <w:tc>
          <w:tcPr>
            <w:tcW w:w="1503" w:type="dxa"/>
          </w:tcPr>
          <w:p w14:paraId="141AC429"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24,362</w:t>
            </w:r>
          </w:p>
        </w:tc>
        <w:tc>
          <w:tcPr>
            <w:tcW w:w="1503" w:type="dxa"/>
          </w:tcPr>
          <w:p w14:paraId="61E4240C"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447,139</w:t>
            </w:r>
          </w:p>
        </w:tc>
      </w:tr>
      <w:tr w:rsidR="0036340A" w:rsidRPr="009E5255" w14:paraId="49995C49" w14:textId="77777777" w:rsidTr="00DC3B1F">
        <w:trPr>
          <w:trHeight w:val="53"/>
          <w:jc w:val="center"/>
        </w:trPr>
        <w:tc>
          <w:tcPr>
            <w:tcW w:w="1502" w:type="dxa"/>
          </w:tcPr>
          <w:p w14:paraId="43D01BEA" w14:textId="77777777" w:rsidR="0036340A" w:rsidRPr="009E5255" w:rsidRDefault="0036340A" w:rsidP="00DC3B1F">
            <w:pPr>
              <w:pStyle w:val="NoSpacing"/>
              <w:ind w:left="178"/>
              <w:rPr>
                <w:rFonts w:asciiTheme="majorHAnsi" w:hAnsiTheme="majorHAnsi" w:cstheme="majorHAnsi"/>
              </w:rPr>
            </w:pPr>
            <w:r w:rsidRPr="009E5255">
              <w:rPr>
                <w:rFonts w:asciiTheme="majorHAnsi" w:hAnsiTheme="majorHAnsi" w:cstheme="majorHAnsi"/>
              </w:rPr>
              <w:t>PBS</w:t>
            </w:r>
          </w:p>
        </w:tc>
        <w:tc>
          <w:tcPr>
            <w:tcW w:w="1502" w:type="dxa"/>
          </w:tcPr>
          <w:p w14:paraId="21CBB188"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67,967</w:t>
            </w:r>
          </w:p>
        </w:tc>
        <w:tc>
          <w:tcPr>
            <w:tcW w:w="1503" w:type="dxa"/>
          </w:tcPr>
          <w:p w14:paraId="1E6679DD"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91,966</w:t>
            </w:r>
          </w:p>
        </w:tc>
        <w:tc>
          <w:tcPr>
            <w:tcW w:w="1503" w:type="dxa"/>
          </w:tcPr>
          <w:p w14:paraId="5C5DC363"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92,159</w:t>
            </w:r>
          </w:p>
        </w:tc>
        <w:tc>
          <w:tcPr>
            <w:tcW w:w="1503" w:type="dxa"/>
          </w:tcPr>
          <w:p w14:paraId="141D9E56"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14,643</w:t>
            </w:r>
          </w:p>
        </w:tc>
        <w:tc>
          <w:tcPr>
            <w:tcW w:w="1503" w:type="dxa"/>
          </w:tcPr>
          <w:p w14:paraId="4F4FF5E6"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366,735</w:t>
            </w:r>
          </w:p>
        </w:tc>
      </w:tr>
      <w:tr w:rsidR="0036340A" w:rsidRPr="009E5255" w14:paraId="4786448A" w14:textId="77777777" w:rsidTr="00DC3B1F">
        <w:trPr>
          <w:jc w:val="center"/>
        </w:trPr>
        <w:tc>
          <w:tcPr>
            <w:tcW w:w="1502" w:type="dxa"/>
          </w:tcPr>
          <w:p w14:paraId="1B762D4B" w14:textId="77777777" w:rsidR="0036340A" w:rsidRPr="009E5255" w:rsidRDefault="0036340A" w:rsidP="00DC3B1F">
            <w:pPr>
              <w:pStyle w:val="NoSpacing"/>
              <w:ind w:left="178"/>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1FB468BF"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9,925</w:t>
            </w:r>
          </w:p>
        </w:tc>
        <w:tc>
          <w:tcPr>
            <w:tcW w:w="1503" w:type="dxa"/>
          </w:tcPr>
          <w:p w14:paraId="67231A56"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8,631</w:t>
            </w:r>
          </w:p>
        </w:tc>
        <w:tc>
          <w:tcPr>
            <w:tcW w:w="1503" w:type="dxa"/>
          </w:tcPr>
          <w:p w14:paraId="48B642DD"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2,129</w:t>
            </w:r>
          </w:p>
        </w:tc>
        <w:tc>
          <w:tcPr>
            <w:tcW w:w="1503" w:type="dxa"/>
          </w:tcPr>
          <w:p w14:paraId="132FE829"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9,719</w:t>
            </w:r>
          </w:p>
        </w:tc>
        <w:tc>
          <w:tcPr>
            <w:tcW w:w="1503" w:type="dxa"/>
          </w:tcPr>
          <w:p w14:paraId="2FEA3880"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80,404</w:t>
            </w:r>
          </w:p>
        </w:tc>
      </w:tr>
      <w:tr w:rsidR="0036340A" w:rsidRPr="009E5255" w14:paraId="7753F6BE" w14:textId="77777777" w:rsidTr="00DC3B1F">
        <w:trPr>
          <w:jc w:val="center"/>
        </w:trPr>
        <w:tc>
          <w:tcPr>
            <w:tcW w:w="9016" w:type="dxa"/>
            <w:gridSpan w:val="6"/>
          </w:tcPr>
          <w:p w14:paraId="05004B43" w14:textId="77777777"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50 mg vials of brentuximab vedotin purchased (IQVIA) vs. dispensed to patients (PBS) - assuming no wastage</w:t>
            </w:r>
          </w:p>
        </w:tc>
      </w:tr>
      <w:tr w:rsidR="0036340A" w:rsidRPr="009E5255" w14:paraId="7F69CD33" w14:textId="77777777" w:rsidTr="00DC3B1F">
        <w:trPr>
          <w:jc w:val="center"/>
        </w:trPr>
        <w:tc>
          <w:tcPr>
            <w:tcW w:w="1502" w:type="dxa"/>
          </w:tcPr>
          <w:p w14:paraId="6B2DDA12" w14:textId="77777777" w:rsidR="0036340A" w:rsidRPr="009E5255" w:rsidRDefault="0036340A" w:rsidP="00DC3B1F">
            <w:pPr>
              <w:pStyle w:val="NoSpacing"/>
              <w:ind w:left="178"/>
              <w:rPr>
                <w:rFonts w:asciiTheme="majorHAnsi" w:hAnsiTheme="majorHAnsi" w:cstheme="majorHAnsi"/>
              </w:rPr>
            </w:pPr>
            <w:r w:rsidRPr="009E5255">
              <w:rPr>
                <w:rFonts w:asciiTheme="majorHAnsi" w:hAnsiTheme="majorHAnsi" w:cstheme="majorHAnsi"/>
              </w:rPr>
              <w:t>IQVIA</w:t>
            </w:r>
          </w:p>
        </w:tc>
        <w:tc>
          <w:tcPr>
            <w:tcW w:w="1502" w:type="dxa"/>
          </w:tcPr>
          <w:p w14:paraId="5913D8E7"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958</w:t>
            </w:r>
          </w:p>
        </w:tc>
        <w:tc>
          <w:tcPr>
            <w:tcW w:w="1503" w:type="dxa"/>
          </w:tcPr>
          <w:p w14:paraId="6974F334"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212</w:t>
            </w:r>
          </w:p>
        </w:tc>
        <w:tc>
          <w:tcPr>
            <w:tcW w:w="1503" w:type="dxa"/>
          </w:tcPr>
          <w:p w14:paraId="46A2F133"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286</w:t>
            </w:r>
          </w:p>
        </w:tc>
        <w:tc>
          <w:tcPr>
            <w:tcW w:w="1503" w:type="dxa"/>
          </w:tcPr>
          <w:p w14:paraId="740C0D29"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487</w:t>
            </w:r>
          </w:p>
        </w:tc>
        <w:tc>
          <w:tcPr>
            <w:tcW w:w="1503" w:type="dxa"/>
          </w:tcPr>
          <w:p w14:paraId="0D61E3B8"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8,943</w:t>
            </w:r>
          </w:p>
        </w:tc>
      </w:tr>
      <w:tr w:rsidR="0036340A" w:rsidRPr="009E5255" w14:paraId="73D0BCB7" w14:textId="77777777" w:rsidTr="00DC3B1F">
        <w:trPr>
          <w:jc w:val="center"/>
        </w:trPr>
        <w:tc>
          <w:tcPr>
            <w:tcW w:w="1502" w:type="dxa"/>
          </w:tcPr>
          <w:p w14:paraId="18F2290C" w14:textId="77777777" w:rsidR="0036340A" w:rsidRPr="009E5255" w:rsidRDefault="0036340A" w:rsidP="00DC3B1F">
            <w:pPr>
              <w:pStyle w:val="NoSpacing"/>
              <w:ind w:left="178"/>
              <w:rPr>
                <w:rFonts w:asciiTheme="majorHAnsi" w:hAnsiTheme="majorHAnsi" w:cstheme="majorHAnsi"/>
              </w:rPr>
            </w:pPr>
            <w:r w:rsidRPr="009E5255">
              <w:rPr>
                <w:rFonts w:asciiTheme="majorHAnsi" w:hAnsiTheme="majorHAnsi" w:cstheme="majorHAnsi"/>
              </w:rPr>
              <w:t>PBS</w:t>
            </w:r>
          </w:p>
        </w:tc>
        <w:tc>
          <w:tcPr>
            <w:tcW w:w="1502" w:type="dxa"/>
          </w:tcPr>
          <w:p w14:paraId="1D1D6D3B"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359</w:t>
            </w:r>
          </w:p>
        </w:tc>
        <w:tc>
          <w:tcPr>
            <w:tcW w:w="1503" w:type="dxa"/>
          </w:tcPr>
          <w:p w14:paraId="0CF428EF"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839</w:t>
            </w:r>
          </w:p>
        </w:tc>
        <w:tc>
          <w:tcPr>
            <w:tcW w:w="1503" w:type="dxa"/>
          </w:tcPr>
          <w:p w14:paraId="0DD30AA8"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843</w:t>
            </w:r>
          </w:p>
        </w:tc>
        <w:tc>
          <w:tcPr>
            <w:tcW w:w="1503" w:type="dxa"/>
          </w:tcPr>
          <w:p w14:paraId="744C7A7D"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293</w:t>
            </w:r>
          </w:p>
        </w:tc>
        <w:tc>
          <w:tcPr>
            <w:tcW w:w="1503" w:type="dxa"/>
          </w:tcPr>
          <w:p w14:paraId="3503F4BD"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7,335</w:t>
            </w:r>
          </w:p>
        </w:tc>
      </w:tr>
      <w:tr w:rsidR="0036340A" w:rsidRPr="009E5255" w14:paraId="330AFA06" w14:textId="77777777" w:rsidTr="00DC3B1F">
        <w:trPr>
          <w:jc w:val="center"/>
        </w:trPr>
        <w:tc>
          <w:tcPr>
            <w:tcW w:w="1502" w:type="dxa"/>
          </w:tcPr>
          <w:p w14:paraId="29E4B251" w14:textId="77777777" w:rsidR="0036340A" w:rsidRPr="009E5255" w:rsidRDefault="0036340A" w:rsidP="00DC3B1F">
            <w:pPr>
              <w:pStyle w:val="NoSpacing"/>
              <w:ind w:left="178"/>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45998E63"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599</w:t>
            </w:r>
          </w:p>
        </w:tc>
        <w:tc>
          <w:tcPr>
            <w:tcW w:w="1503" w:type="dxa"/>
          </w:tcPr>
          <w:p w14:paraId="2EF85850"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373</w:t>
            </w:r>
          </w:p>
        </w:tc>
        <w:tc>
          <w:tcPr>
            <w:tcW w:w="1503" w:type="dxa"/>
          </w:tcPr>
          <w:p w14:paraId="0860C191"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443</w:t>
            </w:r>
          </w:p>
        </w:tc>
        <w:tc>
          <w:tcPr>
            <w:tcW w:w="1503" w:type="dxa"/>
          </w:tcPr>
          <w:p w14:paraId="02EE9C9D"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94</w:t>
            </w:r>
          </w:p>
        </w:tc>
        <w:tc>
          <w:tcPr>
            <w:tcW w:w="1503" w:type="dxa"/>
          </w:tcPr>
          <w:p w14:paraId="16FAEAB6"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608</w:t>
            </w:r>
          </w:p>
        </w:tc>
      </w:tr>
      <w:tr w:rsidR="0036340A" w:rsidRPr="009E5255" w14:paraId="2B4717D0" w14:textId="77777777" w:rsidTr="00DC3B1F">
        <w:trPr>
          <w:jc w:val="center"/>
        </w:trPr>
        <w:tc>
          <w:tcPr>
            <w:tcW w:w="9016" w:type="dxa"/>
            <w:gridSpan w:val="6"/>
          </w:tcPr>
          <w:p w14:paraId="4726819C" w14:textId="77777777"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50 mg vials of brentuximab vedotin purchased (IQVIA) vs. dispensed to patients (PBS) - assuming wastage</w:t>
            </w:r>
          </w:p>
        </w:tc>
      </w:tr>
      <w:tr w:rsidR="0036340A" w:rsidRPr="009E5255" w14:paraId="3FC53BD9" w14:textId="77777777" w:rsidTr="00DC3B1F">
        <w:trPr>
          <w:jc w:val="center"/>
        </w:trPr>
        <w:tc>
          <w:tcPr>
            <w:tcW w:w="1502" w:type="dxa"/>
          </w:tcPr>
          <w:p w14:paraId="61694DBE" w14:textId="77777777" w:rsidR="0036340A" w:rsidRPr="009E5255" w:rsidRDefault="0036340A" w:rsidP="00DC3B1F">
            <w:pPr>
              <w:pStyle w:val="NoSpacing"/>
              <w:ind w:left="178"/>
              <w:rPr>
                <w:rFonts w:asciiTheme="majorHAnsi" w:hAnsiTheme="majorHAnsi" w:cstheme="majorHAnsi"/>
              </w:rPr>
            </w:pPr>
            <w:r w:rsidRPr="009E5255">
              <w:rPr>
                <w:rFonts w:asciiTheme="majorHAnsi" w:hAnsiTheme="majorHAnsi" w:cstheme="majorHAnsi"/>
              </w:rPr>
              <w:t>IQVIA</w:t>
            </w:r>
          </w:p>
        </w:tc>
        <w:tc>
          <w:tcPr>
            <w:tcW w:w="1502" w:type="dxa"/>
          </w:tcPr>
          <w:p w14:paraId="1FD8614B"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958</w:t>
            </w:r>
          </w:p>
        </w:tc>
        <w:tc>
          <w:tcPr>
            <w:tcW w:w="1503" w:type="dxa"/>
          </w:tcPr>
          <w:p w14:paraId="4B1949F8"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212</w:t>
            </w:r>
          </w:p>
        </w:tc>
        <w:tc>
          <w:tcPr>
            <w:tcW w:w="1503" w:type="dxa"/>
          </w:tcPr>
          <w:p w14:paraId="24379320"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286</w:t>
            </w:r>
          </w:p>
        </w:tc>
        <w:tc>
          <w:tcPr>
            <w:tcW w:w="1503" w:type="dxa"/>
          </w:tcPr>
          <w:p w14:paraId="0313F8E9"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487</w:t>
            </w:r>
          </w:p>
        </w:tc>
        <w:tc>
          <w:tcPr>
            <w:tcW w:w="1503" w:type="dxa"/>
          </w:tcPr>
          <w:p w14:paraId="3040C4A8"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8,943</w:t>
            </w:r>
          </w:p>
        </w:tc>
      </w:tr>
      <w:tr w:rsidR="0036340A" w:rsidRPr="009E5255" w14:paraId="02770A1F" w14:textId="77777777" w:rsidTr="00DC3B1F">
        <w:trPr>
          <w:jc w:val="center"/>
        </w:trPr>
        <w:tc>
          <w:tcPr>
            <w:tcW w:w="1502" w:type="dxa"/>
          </w:tcPr>
          <w:p w14:paraId="0C95C402" w14:textId="77777777" w:rsidR="0036340A" w:rsidRPr="009E5255" w:rsidRDefault="0036340A" w:rsidP="00DC3B1F">
            <w:pPr>
              <w:pStyle w:val="NoSpacing"/>
              <w:ind w:left="178"/>
              <w:rPr>
                <w:rFonts w:asciiTheme="majorHAnsi" w:hAnsiTheme="majorHAnsi" w:cstheme="majorHAnsi"/>
              </w:rPr>
            </w:pPr>
            <w:r w:rsidRPr="009E5255">
              <w:rPr>
                <w:rFonts w:asciiTheme="majorHAnsi" w:hAnsiTheme="majorHAnsi" w:cstheme="majorHAnsi"/>
              </w:rPr>
              <w:t>PBS</w:t>
            </w:r>
          </w:p>
        </w:tc>
        <w:tc>
          <w:tcPr>
            <w:tcW w:w="1502" w:type="dxa"/>
          </w:tcPr>
          <w:p w14:paraId="688D41D6"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560</w:t>
            </w:r>
          </w:p>
        </w:tc>
        <w:tc>
          <w:tcPr>
            <w:tcW w:w="1503" w:type="dxa"/>
          </w:tcPr>
          <w:p w14:paraId="0E23A907"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153</w:t>
            </w:r>
          </w:p>
        </w:tc>
        <w:tc>
          <w:tcPr>
            <w:tcW w:w="1503" w:type="dxa"/>
          </w:tcPr>
          <w:p w14:paraId="091835CE"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107</w:t>
            </w:r>
          </w:p>
        </w:tc>
        <w:tc>
          <w:tcPr>
            <w:tcW w:w="1503" w:type="dxa"/>
          </w:tcPr>
          <w:p w14:paraId="00D4E586"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2,640</w:t>
            </w:r>
          </w:p>
        </w:tc>
        <w:tc>
          <w:tcPr>
            <w:tcW w:w="1503" w:type="dxa"/>
          </w:tcPr>
          <w:p w14:paraId="0275F650"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8,460</w:t>
            </w:r>
          </w:p>
        </w:tc>
      </w:tr>
      <w:tr w:rsidR="0036340A" w:rsidRPr="009E5255" w14:paraId="201BC324" w14:textId="77777777" w:rsidTr="00DC3B1F">
        <w:trPr>
          <w:jc w:val="center"/>
        </w:trPr>
        <w:tc>
          <w:tcPr>
            <w:tcW w:w="1502" w:type="dxa"/>
            <w:tcBorders>
              <w:bottom w:val="single" w:sz="4" w:space="0" w:color="auto"/>
            </w:tcBorders>
          </w:tcPr>
          <w:p w14:paraId="2BCC08F0" w14:textId="77777777" w:rsidR="0036340A" w:rsidRPr="009E5255" w:rsidRDefault="0036340A" w:rsidP="00DC3B1F">
            <w:pPr>
              <w:pStyle w:val="NoSpacing"/>
              <w:ind w:left="178"/>
              <w:rPr>
                <w:rFonts w:asciiTheme="majorHAnsi" w:hAnsiTheme="majorHAnsi" w:cstheme="majorHAnsi"/>
              </w:rPr>
            </w:pPr>
            <w:r w:rsidRPr="009E5255">
              <w:rPr>
                <w:rFonts w:asciiTheme="majorHAnsi" w:hAnsiTheme="majorHAnsi" w:cstheme="majorHAnsi"/>
              </w:rPr>
              <w:t xml:space="preserve">Difference </w:t>
            </w:r>
          </w:p>
        </w:tc>
        <w:tc>
          <w:tcPr>
            <w:tcW w:w="1502" w:type="dxa"/>
            <w:tcBorders>
              <w:bottom w:val="single" w:sz="4" w:space="0" w:color="auto"/>
            </w:tcBorders>
          </w:tcPr>
          <w:p w14:paraId="4D7F96D5"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398</w:t>
            </w:r>
          </w:p>
        </w:tc>
        <w:tc>
          <w:tcPr>
            <w:tcW w:w="1503" w:type="dxa"/>
            <w:tcBorders>
              <w:bottom w:val="single" w:sz="4" w:space="0" w:color="auto"/>
            </w:tcBorders>
          </w:tcPr>
          <w:p w14:paraId="32CA3A3A"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59</w:t>
            </w:r>
          </w:p>
        </w:tc>
        <w:tc>
          <w:tcPr>
            <w:tcW w:w="1503" w:type="dxa"/>
            <w:tcBorders>
              <w:bottom w:val="single" w:sz="4" w:space="0" w:color="auto"/>
            </w:tcBorders>
          </w:tcPr>
          <w:p w14:paraId="13289C8A"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79</w:t>
            </w:r>
          </w:p>
        </w:tc>
        <w:tc>
          <w:tcPr>
            <w:tcW w:w="1503" w:type="dxa"/>
            <w:tcBorders>
              <w:bottom w:val="single" w:sz="4" w:space="0" w:color="auto"/>
            </w:tcBorders>
          </w:tcPr>
          <w:p w14:paraId="180A08F7"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153</w:t>
            </w:r>
          </w:p>
        </w:tc>
        <w:tc>
          <w:tcPr>
            <w:tcW w:w="1503" w:type="dxa"/>
            <w:tcBorders>
              <w:bottom w:val="single" w:sz="4" w:space="0" w:color="auto"/>
            </w:tcBorders>
          </w:tcPr>
          <w:p w14:paraId="5406B35C" w14:textId="77777777" w:rsidR="0036340A" w:rsidRPr="009E5255" w:rsidRDefault="0036340A" w:rsidP="00DC3B1F">
            <w:pPr>
              <w:pStyle w:val="NoSpacing"/>
              <w:jc w:val="center"/>
              <w:rPr>
                <w:rFonts w:asciiTheme="majorHAnsi" w:hAnsiTheme="majorHAnsi" w:cstheme="majorHAnsi"/>
              </w:rPr>
            </w:pPr>
            <w:r w:rsidRPr="009E5255">
              <w:rPr>
                <w:rFonts w:asciiTheme="majorHAnsi" w:hAnsiTheme="majorHAnsi" w:cstheme="majorHAnsi"/>
              </w:rPr>
              <w:t>483</w:t>
            </w:r>
          </w:p>
        </w:tc>
      </w:tr>
    </w:tbl>
    <w:p w14:paraId="6419F313" w14:textId="5A76A277"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528F062E" w14:textId="1FAECF50" w:rsidR="0036340A" w:rsidRPr="009E5255" w:rsidRDefault="006F0E66" w:rsidP="00314DAA">
      <w:pPr>
        <w:pStyle w:val="Caption"/>
      </w:pPr>
      <w:bookmarkStart w:id="458" w:name="_Ref87790853"/>
      <w:r w:rsidRPr="009E5255">
        <w:t>Figure A</w:t>
      </w:r>
      <w:r w:rsidR="00E36C93">
        <w:fldChar w:fldCharType="begin"/>
      </w:r>
      <w:r w:rsidR="00E36C93">
        <w:instrText xml:space="preserve"> SEQ Figure_A \* ARABIC </w:instrText>
      </w:r>
      <w:r w:rsidR="00E36C93">
        <w:fldChar w:fldCharType="separate"/>
      </w:r>
      <w:r w:rsidR="000C766B">
        <w:rPr>
          <w:noProof/>
        </w:rPr>
        <w:t>31</w:t>
      </w:r>
      <w:r w:rsidR="00E36C93">
        <w:rPr>
          <w:noProof/>
        </w:rPr>
        <w:fldChar w:fldCharType="end"/>
      </w:r>
      <w:bookmarkEnd w:id="458"/>
      <w:r w:rsidR="0036340A" w:rsidRPr="009E5255">
        <w:t xml:space="preserve">. </w:t>
      </w:r>
      <w:r w:rsidR="003C1119" w:rsidRPr="009E5255">
        <w:t>In-market sales (IQVIA) and PBS claims</w:t>
      </w:r>
      <w:r w:rsidR="00610AA5" w:rsidRPr="009E5255">
        <w:t xml:space="preserve"> of </w:t>
      </w:r>
      <w:r w:rsidR="002E2E12" w:rsidRPr="009E5255">
        <w:t>b</w:t>
      </w:r>
      <w:r w:rsidR="00610AA5" w:rsidRPr="009E5255">
        <w:t xml:space="preserve">rentuximab vedotin (50 mg vials) (2017 - 2020) </w:t>
      </w:r>
    </w:p>
    <w:p w14:paraId="53ECEA3A" w14:textId="77777777" w:rsidR="0036340A" w:rsidRPr="009E5255" w:rsidRDefault="0036340A" w:rsidP="0036340A">
      <w:r w:rsidRPr="009E5255">
        <w:rPr>
          <w:noProof/>
        </w:rPr>
        <w:drawing>
          <wp:inline distT="0" distB="0" distL="0" distR="0" wp14:anchorId="1636C880" wp14:editId="5399ED0A">
            <wp:extent cx="4299489" cy="2349500"/>
            <wp:effectExtent l="0" t="0" r="6350" b="0"/>
            <wp:docPr id="167" name="Graphic 167" descr="a line chart showing In-market sales (IQVIA) and PBS claims of brentuximab vedotin (50 mg vials) from 2017 to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Graphic 167" descr="a line chart showing In-market sales (IQVIA) and PBS claims of brentuximab vedotin (50 mg vials) from 2017 to 2020 "/>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299489" cy="2349500"/>
                    </a:xfrm>
                    <a:prstGeom prst="rect">
                      <a:avLst/>
                    </a:prstGeom>
                  </pic:spPr>
                </pic:pic>
              </a:graphicData>
            </a:graphic>
          </wp:inline>
        </w:drawing>
      </w:r>
    </w:p>
    <w:p w14:paraId="092A8DF9" w14:textId="7DF07121"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40954C12" w14:textId="06C8DCA6" w:rsidR="0036340A" w:rsidRPr="009E5255" w:rsidRDefault="0036340A" w:rsidP="0036340A">
      <w:r w:rsidRPr="009E5255">
        <w:t xml:space="preserve">Cabazitaxel - 60 mg vial: The number of 60 mg vials of cabazitaxel that would have been dispensed via the PBS to patients under the assumption of no wastage was 12,203 and 19,154 with wastage during the period (see </w:t>
      </w:r>
      <w:r w:rsidRPr="009E5255">
        <w:fldChar w:fldCharType="begin"/>
      </w:r>
      <w:r w:rsidRPr="009E5255">
        <w:instrText xml:space="preserve"> REF _Ref93485426 \h </w:instrText>
      </w:r>
      <w:r w:rsidRPr="009E5255">
        <w:fldChar w:fldCharType="separate"/>
      </w:r>
      <w:r w:rsidR="000C766B" w:rsidRPr="009E5255">
        <w:t>Table A</w:t>
      </w:r>
      <w:r w:rsidR="000C766B">
        <w:rPr>
          <w:noProof/>
        </w:rPr>
        <w:t>22</w:t>
      </w:r>
      <w:r w:rsidRPr="009E5255">
        <w:fldChar w:fldCharType="end"/>
      </w:r>
      <w:r w:rsidRPr="009E5255">
        <w:t xml:space="preserve"> and </w:t>
      </w:r>
      <w:r w:rsidRPr="009E5255">
        <w:fldChar w:fldCharType="begin"/>
      </w:r>
      <w:r w:rsidRPr="009E5255">
        <w:instrText xml:space="preserve"> REF _Ref87795244 \h  \* MERGEFORMAT </w:instrText>
      </w:r>
      <w:r w:rsidRPr="009E5255">
        <w:fldChar w:fldCharType="separate"/>
      </w:r>
      <w:r w:rsidR="000C766B" w:rsidRPr="009E5255">
        <w:t xml:space="preserve">Figure </w:t>
      </w:r>
      <w:r w:rsidR="000C766B" w:rsidRPr="009E5255">
        <w:rPr>
          <w:noProof/>
        </w:rPr>
        <w:t>A</w:t>
      </w:r>
      <w:r w:rsidR="000C766B">
        <w:rPr>
          <w:noProof/>
        </w:rPr>
        <w:t>32</w:t>
      </w:r>
      <w:r w:rsidRPr="009E5255">
        <w:fldChar w:fldCharType="end"/>
      </w:r>
      <w:r w:rsidRPr="009E5255">
        <w:t xml:space="preserve">).  Sales of 12,864 vials of 60 mg of cabazitaxel resulted in an excess of 661 vials under the assumption of no wastage and deficit of 6,290 with wastage. </w:t>
      </w:r>
    </w:p>
    <w:p w14:paraId="3A94145F" w14:textId="1F257FC6" w:rsidR="0036340A" w:rsidRPr="009E5255" w:rsidRDefault="0036340A" w:rsidP="00314DAA">
      <w:pPr>
        <w:pStyle w:val="Caption"/>
      </w:pPr>
      <w:bookmarkStart w:id="459" w:name="_Ref93485426"/>
      <w:r w:rsidRPr="009E5255">
        <w:t>Table A</w:t>
      </w:r>
      <w:r w:rsidR="00E36C93">
        <w:fldChar w:fldCharType="begin"/>
      </w:r>
      <w:r w:rsidR="00E36C93">
        <w:instrText xml:space="preserve"> SEQ Table_A \* ARABIC </w:instrText>
      </w:r>
      <w:r w:rsidR="00E36C93">
        <w:fldChar w:fldCharType="separate"/>
      </w:r>
      <w:r w:rsidR="000C766B">
        <w:rPr>
          <w:noProof/>
        </w:rPr>
        <w:t>22</w:t>
      </w:r>
      <w:r w:rsidR="00E36C93">
        <w:rPr>
          <w:noProof/>
        </w:rPr>
        <w:fldChar w:fldCharType="end"/>
      </w:r>
      <w:bookmarkEnd w:id="459"/>
      <w:r w:rsidRPr="009E5255">
        <w:t xml:space="preserve">. </w:t>
      </w:r>
      <w:r w:rsidR="003C1119" w:rsidRPr="009E5255">
        <w:t>In-market sales (IQVIA) and PBS claims</w:t>
      </w:r>
      <w:r w:rsidR="004120CF" w:rsidRPr="009E5255">
        <w:t xml:space="preserve"> of </w:t>
      </w:r>
      <w:r w:rsidR="008B39C9" w:rsidRPr="009E5255">
        <w:t>c</w:t>
      </w:r>
      <w:r w:rsidR="004120CF" w:rsidRPr="009E5255">
        <w:t>abazitaxel (60 mg vials) (2017 -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PBS claims of cabazitaxel (60 mg vials) from 2017 to 2020"/>
      </w:tblPr>
      <w:tblGrid>
        <w:gridCol w:w="1502"/>
        <w:gridCol w:w="1502"/>
        <w:gridCol w:w="1503"/>
        <w:gridCol w:w="1503"/>
        <w:gridCol w:w="1503"/>
        <w:gridCol w:w="1503"/>
      </w:tblGrid>
      <w:tr w:rsidR="0036340A" w:rsidRPr="009E5255" w14:paraId="50B6F1D7" w14:textId="77777777" w:rsidTr="004120CF">
        <w:trPr>
          <w:trHeight w:val="57"/>
          <w:tblHeader/>
        </w:trPr>
        <w:tc>
          <w:tcPr>
            <w:tcW w:w="1502" w:type="dxa"/>
            <w:tcBorders>
              <w:bottom w:val="single" w:sz="4" w:space="0" w:color="auto"/>
            </w:tcBorders>
          </w:tcPr>
          <w:p w14:paraId="5DDE6570" w14:textId="77777777" w:rsidR="0036340A" w:rsidRPr="009E5255" w:rsidRDefault="0036340A" w:rsidP="00EA0B5A">
            <w:pPr>
              <w:pStyle w:val="NoSpacing"/>
              <w:rPr>
                <w:rFonts w:asciiTheme="majorHAnsi" w:hAnsiTheme="majorHAnsi" w:cstheme="majorHAnsi"/>
                <w:b/>
                <w:i/>
                <w:iCs/>
              </w:rPr>
            </w:pPr>
          </w:p>
        </w:tc>
        <w:tc>
          <w:tcPr>
            <w:tcW w:w="1502" w:type="dxa"/>
            <w:tcBorders>
              <w:bottom w:val="single" w:sz="4" w:space="0" w:color="auto"/>
            </w:tcBorders>
            <w:vAlign w:val="center"/>
          </w:tcPr>
          <w:p w14:paraId="37E66D3A" w14:textId="77777777" w:rsidR="0036340A" w:rsidRPr="009E5255" w:rsidRDefault="0036340A" w:rsidP="003C406C">
            <w:pPr>
              <w:pStyle w:val="NoSpacing"/>
              <w:jc w:val="center"/>
              <w:rPr>
                <w:rFonts w:asciiTheme="majorHAnsi" w:hAnsiTheme="majorHAnsi" w:cstheme="majorHAnsi"/>
                <w:bCs/>
                <w:i/>
                <w:iCs/>
              </w:rPr>
            </w:pPr>
            <w:r w:rsidRPr="009E5255">
              <w:rPr>
                <w:rFonts w:asciiTheme="majorHAnsi" w:hAnsiTheme="majorHAnsi" w:cstheme="majorHAnsi"/>
                <w:bCs/>
                <w:i/>
                <w:iCs/>
              </w:rPr>
              <w:t>2017</w:t>
            </w:r>
          </w:p>
        </w:tc>
        <w:tc>
          <w:tcPr>
            <w:tcW w:w="1503" w:type="dxa"/>
            <w:tcBorders>
              <w:bottom w:val="single" w:sz="4" w:space="0" w:color="auto"/>
            </w:tcBorders>
            <w:vAlign w:val="center"/>
          </w:tcPr>
          <w:p w14:paraId="1DF9275C" w14:textId="77777777" w:rsidR="0036340A" w:rsidRPr="009E5255" w:rsidRDefault="0036340A" w:rsidP="003C406C">
            <w:pPr>
              <w:pStyle w:val="NoSpacing"/>
              <w:jc w:val="center"/>
              <w:rPr>
                <w:rFonts w:asciiTheme="majorHAnsi" w:hAnsiTheme="majorHAnsi" w:cstheme="majorHAnsi"/>
                <w:bCs/>
                <w:i/>
                <w:iCs/>
              </w:rPr>
            </w:pPr>
            <w:r w:rsidRPr="009E5255">
              <w:rPr>
                <w:rFonts w:asciiTheme="majorHAnsi" w:hAnsiTheme="majorHAnsi" w:cstheme="majorHAnsi"/>
                <w:bCs/>
                <w:i/>
                <w:iCs/>
              </w:rPr>
              <w:t>2018</w:t>
            </w:r>
          </w:p>
        </w:tc>
        <w:tc>
          <w:tcPr>
            <w:tcW w:w="1503" w:type="dxa"/>
            <w:tcBorders>
              <w:bottom w:val="single" w:sz="4" w:space="0" w:color="auto"/>
            </w:tcBorders>
            <w:vAlign w:val="center"/>
          </w:tcPr>
          <w:p w14:paraId="7A67AD5D" w14:textId="77777777" w:rsidR="0036340A" w:rsidRPr="009E5255" w:rsidRDefault="0036340A" w:rsidP="003C406C">
            <w:pPr>
              <w:pStyle w:val="NoSpacing"/>
              <w:jc w:val="center"/>
              <w:rPr>
                <w:rFonts w:asciiTheme="majorHAnsi" w:hAnsiTheme="majorHAnsi" w:cstheme="majorHAnsi"/>
                <w:bCs/>
                <w:i/>
                <w:iCs/>
              </w:rPr>
            </w:pPr>
            <w:r w:rsidRPr="009E5255">
              <w:rPr>
                <w:rFonts w:asciiTheme="majorHAnsi" w:hAnsiTheme="majorHAnsi" w:cstheme="majorHAnsi"/>
                <w:bCs/>
                <w:i/>
                <w:iCs/>
              </w:rPr>
              <w:t>2019</w:t>
            </w:r>
          </w:p>
        </w:tc>
        <w:tc>
          <w:tcPr>
            <w:tcW w:w="1503" w:type="dxa"/>
            <w:tcBorders>
              <w:bottom w:val="single" w:sz="4" w:space="0" w:color="auto"/>
            </w:tcBorders>
            <w:vAlign w:val="center"/>
          </w:tcPr>
          <w:p w14:paraId="7672CAC8" w14:textId="77777777" w:rsidR="0036340A" w:rsidRPr="009E5255" w:rsidRDefault="0036340A" w:rsidP="003C406C">
            <w:pPr>
              <w:pStyle w:val="NoSpacing"/>
              <w:jc w:val="center"/>
              <w:rPr>
                <w:rFonts w:asciiTheme="majorHAnsi" w:hAnsiTheme="majorHAnsi" w:cstheme="majorHAnsi"/>
                <w:bCs/>
                <w:i/>
                <w:iCs/>
              </w:rPr>
            </w:pPr>
            <w:r w:rsidRPr="009E5255">
              <w:rPr>
                <w:rFonts w:asciiTheme="majorHAnsi" w:hAnsiTheme="majorHAnsi" w:cstheme="majorHAnsi"/>
                <w:bCs/>
                <w:i/>
                <w:iCs/>
              </w:rPr>
              <w:t>2020</w:t>
            </w:r>
          </w:p>
        </w:tc>
        <w:tc>
          <w:tcPr>
            <w:tcW w:w="1503" w:type="dxa"/>
            <w:tcBorders>
              <w:bottom w:val="single" w:sz="4" w:space="0" w:color="auto"/>
            </w:tcBorders>
            <w:vAlign w:val="center"/>
          </w:tcPr>
          <w:p w14:paraId="2CDA608E" w14:textId="77777777" w:rsidR="0036340A" w:rsidRPr="009E5255" w:rsidRDefault="0036340A" w:rsidP="003C406C">
            <w:pPr>
              <w:pStyle w:val="NoSpacing"/>
              <w:jc w:val="center"/>
              <w:rPr>
                <w:rFonts w:asciiTheme="majorHAnsi" w:hAnsiTheme="majorHAnsi" w:cstheme="majorHAnsi"/>
                <w:bCs/>
                <w:i/>
                <w:iCs/>
              </w:rPr>
            </w:pPr>
            <w:r w:rsidRPr="009E5255">
              <w:rPr>
                <w:rFonts w:asciiTheme="majorHAnsi" w:hAnsiTheme="majorHAnsi" w:cstheme="majorHAnsi"/>
                <w:bCs/>
                <w:i/>
                <w:iCs/>
              </w:rPr>
              <w:t>2017-2020</w:t>
            </w:r>
          </w:p>
        </w:tc>
      </w:tr>
      <w:tr w:rsidR="0036340A" w:rsidRPr="009E5255" w14:paraId="69AF1B32" w14:textId="77777777" w:rsidTr="004120CF">
        <w:trPr>
          <w:trHeight w:val="57"/>
        </w:trPr>
        <w:tc>
          <w:tcPr>
            <w:tcW w:w="9016" w:type="dxa"/>
            <w:gridSpan w:val="6"/>
            <w:tcBorders>
              <w:top w:val="single" w:sz="4" w:space="0" w:color="auto"/>
            </w:tcBorders>
            <w:vAlign w:val="center"/>
          </w:tcPr>
          <w:p w14:paraId="15689F2C" w14:textId="25E81FE2"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Amount of cabazitaxel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mg</w:t>
            </w:r>
          </w:p>
        </w:tc>
      </w:tr>
      <w:tr w:rsidR="0036340A" w:rsidRPr="009E5255" w14:paraId="0ACC7363" w14:textId="77777777" w:rsidTr="004120CF">
        <w:trPr>
          <w:trHeight w:val="57"/>
        </w:trPr>
        <w:tc>
          <w:tcPr>
            <w:tcW w:w="1502" w:type="dxa"/>
          </w:tcPr>
          <w:p w14:paraId="7DB3408D" w14:textId="2CE9E790" w:rsidR="0036340A" w:rsidRPr="009E5255" w:rsidRDefault="00BB5CF7" w:rsidP="004120CF">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60C056EF" w14:textId="4EA1A01F"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72,563</w:t>
            </w:r>
          </w:p>
        </w:tc>
        <w:tc>
          <w:tcPr>
            <w:tcW w:w="1503" w:type="dxa"/>
          </w:tcPr>
          <w:p w14:paraId="4DD3F673" w14:textId="7CF2B015"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68,209</w:t>
            </w:r>
          </w:p>
        </w:tc>
        <w:tc>
          <w:tcPr>
            <w:tcW w:w="1503" w:type="dxa"/>
          </w:tcPr>
          <w:p w14:paraId="57A27BA2" w14:textId="6C747928"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208,490</w:t>
            </w:r>
          </w:p>
        </w:tc>
        <w:tc>
          <w:tcPr>
            <w:tcW w:w="1503" w:type="dxa"/>
          </w:tcPr>
          <w:p w14:paraId="0F6DD83C" w14:textId="29BA1C9A"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222,595</w:t>
            </w:r>
          </w:p>
        </w:tc>
        <w:tc>
          <w:tcPr>
            <w:tcW w:w="1503" w:type="dxa"/>
          </w:tcPr>
          <w:p w14:paraId="040D3C3C" w14:textId="56F34B11"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771,857</w:t>
            </w:r>
          </w:p>
        </w:tc>
      </w:tr>
      <w:tr w:rsidR="0036340A" w:rsidRPr="009E5255" w14:paraId="7C49E44C" w14:textId="77777777" w:rsidTr="004120CF">
        <w:trPr>
          <w:trHeight w:val="57"/>
        </w:trPr>
        <w:tc>
          <w:tcPr>
            <w:tcW w:w="1502" w:type="dxa"/>
          </w:tcPr>
          <w:p w14:paraId="6073492C" w14:textId="77777777" w:rsidR="0036340A" w:rsidRPr="009E5255" w:rsidRDefault="0036340A" w:rsidP="004120CF">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41CAFD44" w14:textId="115F39EE"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60,714</w:t>
            </w:r>
          </w:p>
        </w:tc>
        <w:tc>
          <w:tcPr>
            <w:tcW w:w="1503" w:type="dxa"/>
          </w:tcPr>
          <w:p w14:paraId="23630334" w14:textId="2257E821"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67,324</w:t>
            </w:r>
          </w:p>
        </w:tc>
        <w:tc>
          <w:tcPr>
            <w:tcW w:w="1503" w:type="dxa"/>
          </w:tcPr>
          <w:p w14:paraId="287EB224" w14:textId="04BD1B1F"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92,935</w:t>
            </w:r>
          </w:p>
        </w:tc>
        <w:tc>
          <w:tcPr>
            <w:tcW w:w="1503" w:type="dxa"/>
          </w:tcPr>
          <w:p w14:paraId="1F84D729" w14:textId="7E036E6C"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211,216</w:t>
            </w:r>
          </w:p>
        </w:tc>
        <w:tc>
          <w:tcPr>
            <w:tcW w:w="1503" w:type="dxa"/>
          </w:tcPr>
          <w:p w14:paraId="463F0FB1" w14:textId="55F4DBB6"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732,189</w:t>
            </w:r>
          </w:p>
        </w:tc>
      </w:tr>
      <w:tr w:rsidR="0036340A" w:rsidRPr="009E5255" w14:paraId="17928DA9" w14:textId="77777777" w:rsidTr="004120CF">
        <w:trPr>
          <w:trHeight w:val="57"/>
        </w:trPr>
        <w:tc>
          <w:tcPr>
            <w:tcW w:w="1502" w:type="dxa"/>
          </w:tcPr>
          <w:p w14:paraId="39C82023" w14:textId="77777777" w:rsidR="0036340A" w:rsidRPr="009E5255" w:rsidRDefault="0036340A" w:rsidP="004120CF">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4D85A12D" w14:textId="153F5F53"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1,849</w:t>
            </w:r>
          </w:p>
        </w:tc>
        <w:tc>
          <w:tcPr>
            <w:tcW w:w="1503" w:type="dxa"/>
          </w:tcPr>
          <w:p w14:paraId="1A85199C" w14:textId="0A627D60"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885</w:t>
            </w:r>
          </w:p>
        </w:tc>
        <w:tc>
          <w:tcPr>
            <w:tcW w:w="1503" w:type="dxa"/>
          </w:tcPr>
          <w:p w14:paraId="7F343C7A" w14:textId="1A598B4B"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5,555</w:t>
            </w:r>
          </w:p>
        </w:tc>
        <w:tc>
          <w:tcPr>
            <w:tcW w:w="1503" w:type="dxa"/>
          </w:tcPr>
          <w:p w14:paraId="1201071D" w14:textId="0111A1C3"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1,379</w:t>
            </w:r>
          </w:p>
        </w:tc>
        <w:tc>
          <w:tcPr>
            <w:tcW w:w="1503" w:type="dxa"/>
          </w:tcPr>
          <w:p w14:paraId="4C7AA180" w14:textId="2D468C22"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39,668</w:t>
            </w:r>
          </w:p>
        </w:tc>
      </w:tr>
      <w:tr w:rsidR="0036340A" w:rsidRPr="009E5255" w14:paraId="03C1630D" w14:textId="77777777" w:rsidTr="004120CF">
        <w:trPr>
          <w:trHeight w:val="57"/>
        </w:trPr>
        <w:tc>
          <w:tcPr>
            <w:tcW w:w="9016" w:type="dxa"/>
            <w:gridSpan w:val="6"/>
            <w:vAlign w:val="center"/>
          </w:tcPr>
          <w:p w14:paraId="6C513DEB" w14:textId="5ACD105F"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60 mg vials of cabazitaxel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no wastage</w:t>
            </w:r>
          </w:p>
        </w:tc>
      </w:tr>
      <w:tr w:rsidR="0036340A" w:rsidRPr="009E5255" w14:paraId="5722A0CC" w14:textId="77777777" w:rsidTr="004120CF">
        <w:trPr>
          <w:trHeight w:val="57"/>
        </w:trPr>
        <w:tc>
          <w:tcPr>
            <w:tcW w:w="1502" w:type="dxa"/>
          </w:tcPr>
          <w:p w14:paraId="2D0194CF" w14:textId="19C773B4" w:rsidR="0036340A" w:rsidRPr="009E5255" w:rsidRDefault="00BB5CF7" w:rsidP="004120CF">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30B68DAF" w14:textId="2E77A43B"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2,876</w:t>
            </w:r>
          </w:p>
        </w:tc>
        <w:tc>
          <w:tcPr>
            <w:tcW w:w="1503" w:type="dxa"/>
          </w:tcPr>
          <w:p w14:paraId="66664D29" w14:textId="54B44203"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2,803</w:t>
            </w:r>
          </w:p>
        </w:tc>
        <w:tc>
          <w:tcPr>
            <w:tcW w:w="1503" w:type="dxa"/>
          </w:tcPr>
          <w:p w14:paraId="7DAB0EE2" w14:textId="3EA871F3"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3,475</w:t>
            </w:r>
          </w:p>
        </w:tc>
        <w:tc>
          <w:tcPr>
            <w:tcW w:w="1503" w:type="dxa"/>
          </w:tcPr>
          <w:p w14:paraId="2666F102" w14:textId="282A242B"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3,710</w:t>
            </w:r>
          </w:p>
        </w:tc>
        <w:tc>
          <w:tcPr>
            <w:tcW w:w="1503" w:type="dxa"/>
          </w:tcPr>
          <w:p w14:paraId="5638ABC6" w14:textId="4CDC46D8"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2,864</w:t>
            </w:r>
          </w:p>
        </w:tc>
      </w:tr>
      <w:tr w:rsidR="0036340A" w:rsidRPr="009E5255" w14:paraId="726E8392" w14:textId="77777777" w:rsidTr="004120CF">
        <w:trPr>
          <w:trHeight w:val="57"/>
        </w:trPr>
        <w:tc>
          <w:tcPr>
            <w:tcW w:w="1502" w:type="dxa"/>
          </w:tcPr>
          <w:p w14:paraId="667F9217" w14:textId="77777777" w:rsidR="0036340A" w:rsidRPr="009E5255" w:rsidRDefault="0036340A" w:rsidP="004120CF">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47147058" w14:textId="6548A16B"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2,679</w:t>
            </w:r>
          </w:p>
        </w:tc>
        <w:tc>
          <w:tcPr>
            <w:tcW w:w="1503" w:type="dxa"/>
          </w:tcPr>
          <w:p w14:paraId="7626C0B3" w14:textId="0573F3FF"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2,789</w:t>
            </w:r>
          </w:p>
        </w:tc>
        <w:tc>
          <w:tcPr>
            <w:tcW w:w="1503" w:type="dxa"/>
          </w:tcPr>
          <w:p w14:paraId="47BB7FF9" w14:textId="395E46FC"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3,216</w:t>
            </w:r>
          </w:p>
        </w:tc>
        <w:tc>
          <w:tcPr>
            <w:tcW w:w="1503" w:type="dxa"/>
          </w:tcPr>
          <w:p w14:paraId="7F29517D" w14:textId="5F09A06D"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3,520</w:t>
            </w:r>
          </w:p>
        </w:tc>
        <w:tc>
          <w:tcPr>
            <w:tcW w:w="1503" w:type="dxa"/>
          </w:tcPr>
          <w:p w14:paraId="6F282709" w14:textId="682E9601"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2,203</w:t>
            </w:r>
          </w:p>
        </w:tc>
      </w:tr>
      <w:tr w:rsidR="0036340A" w:rsidRPr="009E5255" w14:paraId="34214A51" w14:textId="77777777" w:rsidTr="004120CF">
        <w:trPr>
          <w:trHeight w:val="57"/>
        </w:trPr>
        <w:tc>
          <w:tcPr>
            <w:tcW w:w="1502" w:type="dxa"/>
          </w:tcPr>
          <w:p w14:paraId="14BA6942" w14:textId="77777777" w:rsidR="0036340A" w:rsidRPr="009E5255" w:rsidRDefault="0036340A" w:rsidP="004120CF">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4E64CE23" w14:textId="7DF05F91"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97</w:t>
            </w:r>
          </w:p>
        </w:tc>
        <w:tc>
          <w:tcPr>
            <w:tcW w:w="1503" w:type="dxa"/>
          </w:tcPr>
          <w:p w14:paraId="0C44E14C" w14:textId="593F9BB9"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5</w:t>
            </w:r>
          </w:p>
        </w:tc>
        <w:tc>
          <w:tcPr>
            <w:tcW w:w="1503" w:type="dxa"/>
          </w:tcPr>
          <w:p w14:paraId="4983C626" w14:textId="2D81C693"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259</w:t>
            </w:r>
          </w:p>
        </w:tc>
        <w:tc>
          <w:tcPr>
            <w:tcW w:w="1503" w:type="dxa"/>
          </w:tcPr>
          <w:p w14:paraId="5F5579B8" w14:textId="65493114"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90</w:t>
            </w:r>
          </w:p>
        </w:tc>
        <w:tc>
          <w:tcPr>
            <w:tcW w:w="1503" w:type="dxa"/>
          </w:tcPr>
          <w:p w14:paraId="6D2B607B" w14:textId="6970A2AF"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661</w:t>
            </w:r>
          </w:p>
        </w:tc>
      </w:tr>
      <w:tr w:rsidR="0036340A" w:rsidRPr="009E5255" w14:paraId="5ED49883" w14:textId="77777777" w:rsidTr="004120CF">
        <w:trPr>
          <w:trHeight w:val="57"/>
        </w:trPr>
        <w:tc>
          <w:tcPr>
            <w:tcW w:w="9016" w:type="dxa"/>
            <w:gridSpan w:val="6"/>
            <w:vAlign w:val="center"/>
          </w:tcPr>
          <w:p w14:paraId="7C2CD42C" w14:textId="2B2C08F2"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60 mg vials of cabazitaxel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wastage</w:t>
            </w:r>
          </w:p>
        </w:tc>
      </w:tr>
      <w:tr w:rsidR="0036340A" w:rsidRPr="009E5255" w14:paraId="1F7AC061" w14:textId="77777777" w:rsidTr="004120CF">
        <w:trPr>
          <w:trHeight w:val="57"/>
        </w:trPr>
        <w:tc>
          <w:tcPr>
            <w:tcW w:w="1502" w:type="dxa"/>
          </w:tcPr>
          <w:p w14:paraId="1CEBD599" w14:textId="22CFD10F" w:rsidR="0036340A" w:rsidRPr="009E5255" w:rsidRDefault="00BB5CF7" w:rsidP="004120CF">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1E6E19AA" w14:textId="1817DFEB"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2,876</w:t>
            </w:r>
          </w:p>
        </w:tc>
        <w:tc>
          <w:tcPr>
            <w:tcW w:w="1503" w:type="dxa"/>
          </w:tcPr>
          <w:p w14:paraId="00DB4263" w14:textId="05F155A4"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2,803</w:t>
            </w:r>
          </w:p>
        </w:tc>
        <w:tc>
          <w:tcPr>
            <w:tcW w:w="1503" w:type="dxa"/>
          </w:tcPr>
          <w:p w14:paraId="768E8935" w14:textId="44461164"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3,475</w:t>
            </w:r>
          </w:p>
        </w:tc>
        <w:tc>
          <w:tcPr>
            <w:tcW w:w="1503" w:type="dxa"/>
          </w:tcPr>
          <w:p w14:paraId="5532ADC4" w14:textId="1C16C831"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3,710</w:t>
            </w:r>
          </w:p>
        </w:tc>
        <w:tc>
          <w:tcPr>
            <w:tcW w:w="1503" w:type="dxa"/>
          </w:tcPr>
          <w:p w14:paraId="144112CB" w14:textId="0241BFD5"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2,864</w:t>
            </w:r>
          </w:p>
        </w:tc>
      </w:tr>
      <w:tr w:rsidR="0036340A" w:rsidRPr="009E5255" w14:paraId="20A45F79" w14:textId="77777777" w:rsidTr="004120CF">
        <w:trPr>
          <w:trHeight w:val="53"/>
        </w:trPr>
        <w:tc>
          <w:tcPr>
            <w:tcW w:w="1502" w:type="dxa"/>
          </w:tcPr>
          <w:p w14:paraId="4332F96B" w14:textId="77777777" w:rsidR="0036340A" w:rsidRPr="009E5255" w:rsidRDefault="0036340A" w:rsidP="004120CF">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15974FD8" w14:textId="69370EB7"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4,096</w:t>
            </w:r>
          </w:p>
        </w:tc>
        <w:tc>
          <w:tcPr>
            <w:tcW w:w="1503" w:type="dxa"/>
          </w:tcPr>
          <w:p w14:paraId="68DEE05E" w14:textId="2A3DBE77"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4,325</w:t>
            </w:r>
          </w:p>
        </w:tc>
        <w:tc>
          <w:tcPr>
            <w:tcW w:w="1503" w:type="dxa"/>
          </w:tcPr>
          <w:p w14:paraId="49525A41" w14:textId="049077DE"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5,115</w:t>
            </w:r>
          </w:p>
        </w:tc>
        <w:tc>
          <w:tcPr>
            <w:tcW w:w="1503" w:type="dxa"/>
          </w:tcPr>
          <w:p w14:paraId="775D3CDC" w14:textId="5635E944"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5,618</w:t>
            </w:r>
          </w:p>
        </w:tc>
        <w:tc>
          <w:tcPr>
            <w:tcW w:w="1503" w:type="dxa"/>
          </w:tcPr>
          <w:p w14:paraId="4EF4CE8A" w14:textId="356BB59B"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9,154</w:t>
            </w:r>
          </w:p>
        </w:tc>
      </w:tr>
      <w:tr w:rsidR="0036340A" w:rsidRPr="009E5255" w14:paraId="7B2547CB" w14:textId="77777777" w:rsidTr="004120CF">
        <w:trPr>
          <w:trHeight w:val="57"/>
        </w:trPr>
        <w:tc>
          <w:tcPr>
            <w:tcW w:w="1502" w:type="dxa"/>
            <w:tcBorders>
              <w:bottom w:val="single" w:sz="4" w:space="0" w:color="auto"/>
            </w:tcBorders>
          </w:tcPr>
          <w:p w14:paraId="5CEF688A" w14:textId="77777777" w:rsidR="0036340A" w:rsidRPr="009E5255" w:rsidRDefault="0036340A" w:rsidP="004120CF">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Borders>
              <w:bottom w:val="single" w:sz="4" w:space="0" w:color="auto"/>
            </w:tcBorders>
          </w:tcPr>
          <w:p w14:paraId="678A7030" w14:textId="0022C006"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220</w:t>
            </w:r>
          </w:p>
        </w:tc>
        <w:tc>
          <w:tcPr>
            <w:tcW w:w="1503" w:type="dxa"/>
            <w:tcBorders>
              <w:bottom w:val="single" w:sz="4" w:space="0" w:color="auto"/>
            </w:tcBorders>
          </w:tcPr>
          <w:p w14:paraId="44FEDD85" w14:textId="502D48F2"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522</w:t>
            </w:r>
          </w:p>
        </w:tc>
        <w:tc>
          <w:tcPr>
            <w:tcW w:w="1503" w:type="dxa"/>
            <w:tcBorders>
              <w:bottom w:val="single" w:sz="4" w:space="0" w:color="auto"/>
            </w:tcBorders>
          </w:tcPr>
          <w:p w14:paraId="0085095E" w14:textId="7454508B"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640</w:t>
            </w:r>
          </w:p>
        </w:tc>
        <w:tc>
          <w:tcPr>
            <w:tcW w:w="1503" w:type="dxa"/>
            <w:tcBorders>
              <w:bottom w:val="single" w:sz="4" w:space="0" w:color="auto"/>
            </w:tcBorders>
          </w:tcPr>
          <w:p w14:paraId="0AC50AA8" w14:textId="61A2CA8C"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1,908</w:t>
            </w:r>
          </w:p>
        </w:tc>
        <w:tc>
          <w:tcPr>
            <w:tcW w:w="1503" w:type="dxa"/>
            <w:tcBorders>
              <w:bottom w:val="single" w:sz="4" w:space="0" w:color="auto"/>
            </w:tcBorders>
          </w:tcPr>
          <w:p w14:paraId="443688A7" w14:textId="3D4145FC" w:rsidR="0036340A" w:rsidRPr="009E5255" w:rsidRDefault="0036340A" w:rsidP="003C406C">
            <w:pPr>
              <w:pStyle w:val="NoSpacing"/>
              <w:jc w:val="center"/>
              <w:rPr>
                <w:rFonts w:asciiTheme="majorHAnsi" w:hAnsiTheme="majorHAnsi" w:cstheme="majorHAnsi"/>
              </w:rPr>
            </w:pPr>
            <w:r w:rsidRPr="009E5255">
              <w:rPr>
                <w:rFonts w:asciiTheme="majorHAnsi" w:hAnsiTheme="majorHAnsi" w:cstheme="majorHAnsi"/>
              </w:rPr>
              <w:t>-6,290</w:t>
            </w:r>
          </w:p>
        </w:tc>
      </w:tr>
    </w:tbl>
    <w:p w14:paraId="60402617" w14:textId="4E75CFA7"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18021733" w14:textId="77BB3B79" w:rsidR="0036340A" w:rsidRPr="009E5255" w:rsidRDefault="006F0E66" w:rsidP="00314DAA">
      <w:pPr>
        <w:pStyle w:val="Caption"/>
      </w:pPr>
      <w:bookmarkStart w:id="460" w:name="_Ref87795244"/>
      <w:r w:rsidRPr="009E5255">
        <w:t>Figure A</w:t>
      </w:r>
      <w:r w:rsidR="00E36C93">
        <w:fldChar w:fldCharType="begin"/>
      </w:r>
      <w:r w:rsidR="00E36C93">
        <w:instrText xml:space="preserve"> SEQ Figure_A \* ARABIC </w:instrText>
      </w:r>
      <w:r w:rsidR="00E36C93">
        <w:fldChar w:fldCharType="separate"/>
      </w:r>
      <w:r w:rsidR="000C766B">
        <w:rPr>
          <w:noProof/>
        </w:rPr>
        <w:t>32</w:t>
      </w:r>
      <w:r w:rsidR="00E36C93">
        <w:rPr>
          <w:noProof/>
        </w:rPr>
        <w:fldChar w:fldCharType="end"/>
      </w:r>
      <w:bookmarkEnd w:id="460"/>
      <w:r w:rsidR="0036340A" w:rsidRPr="009E5255">
        <w:t xml:space="preserve">. </w:t>
      </w:r>
      <w:r w:rsidR="003C1119" w:rsidRPr="009E5255">
        <w:t>In-market sales (IQVIA) and PBS claims</w:t>
      </w:r>
      <w:r w:rsidR="004224A7" w:rsidRPr="009E5255">
        <w:t xml:space="preserve"> of </w:t>
      </w:r>
      <w:r w:rsidR="002E2E12" w:rsidRPr="009E5255">
        <w:t>c</w:t>
      </w:r>
      <w:r w:rsidR="004224A7" w:rsidRPr="009E5255">
        <w:t xml:space="preserve">abazitaxel (60 mg vials) (2017 - 2020) </w:t>
      </w:r>
    </w:p>
    <w:p w14:paraId="2340C703" w14:textId="77777777" w:rsidR="0036340A" w:rsidRPr="009E5255" w:rsidRDefault="0036340A" w:rsidP="0036340A">
      <w:pPr>
        <w:pStyle w:val="NoSpacing"/>
        <w:rPr>
          <w:rFonts w:cstheme="majorHAnsi"/>
        </w:rPr>
      </w:pPr>
      <w:r w:rsidRPr="009E5255">
        <w:rPr>
          <w:noProof/>
        </w:rPr>
        <w:drawing>
          <wp:inline distT="0" distB="0" distL="0" distR="0" wp14:anchorId="4D75FADE" wp14:editId="33A71A03">
            <wp:extent cx="4368800" cy="2817352"/>
            <wp:effectExtent l="0" t="0" r="0" b="2540"/>
            <wp:docPr id="168" name="Graphic 168" descr="a line chart showing In-market sales (IQVIA) and PBS claims of cabazitaxel (60 mg vials)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Graphic 168" descr="a line chart showing In-market sales (IQVIA) and PBS claims of cabazitaxel (60 mg vials) from 2017 to 2020"/>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368800" cy="2817352"/>
                    </a:xfrm>
                    <a:prstGeom prst="rect">
                      <a:avLst/>
                    </a:prstGeom>
                  </pic:spPr>
                </pic:pic>
              </a:graphicData>
            </a:graphic>
          </wp:inline>
        </w:drawing>
      </w:r>
    </w:p>
    <w:p w14:paraId="071F7C82" w14:textId="1B026496"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18B428C3" w14:textId="287D2D11" w:rsidR="0036340A" w:rsidRPr="009E5255" w:rsidRDefault="0036340A" w:rsidP="0036340A">
      <w:r w:rsidRPr="009E5255">
        <w:t>Cytarabine - 100 mg vial:  The number of 100 mg vials of cytarabine that would have been dispensed via the PBS to patients under the assumption of no wastage was 519,151 and 544,005 with wastage during the period (</w:t>
      </w:r>
      <w:r w:rsidRPr="009E5255">
        <w:fldChar w:fldCharType="begin"/>
      </w:r>
      <w:r w:rsidRPr="009E5255">
        <w:instrText xml:space="preserve"> REF _Ref93485454 \h </w:instrText>
      </w:r>
      <w:r w:rsidRPr="009E5255">
        <w:fldChar w:fldCharType="separate"/>
      </w:r>
      <w:r w:rsidR="000C766B" w:rsidRPr="009E5255">
        <w:t>Table A</w:t>
      </w:r>
      <w:r w:rsidR="000C766B">
        <w:rPr>
          <w:noProof/>
        </w:rPr>
        <w:t>23</w:t>
      </w:r>
      <w:r w:rsidRPr="009E5255">
        <w:fldChar w:fldCharType="end"/>
      </w:r>
      <w:r w:rsidRPr="009E5255">
        <w:t xml:space="preserve"> and </w:t>
      </w:r>
      <w:r w:rsidRPr="009E5255">
        <w:fldChar w:fldCharType="begin"/>
      </w:r>
      <w:r w:rsidRPr="009E5255">
        <w:instrText xml:space="preserve"> REF _Ref87797255 \h  \* MERGEFORMAT </w:instrText>
      </w:r>
      <w:r w:rsidRPr="009E5255">
        <w:fldChar w:fldCharType="separate"/>
      </w:r>
      <w:r w:rsidR="000C766B" w:rsidRPr="009E5255">
        <w:t xml:space="preserve">Figure </w:t>
      </w:r>
      <w:r w:rsidR="000C766B" w:rsidRPr="009E5255">
        <w:rPr>
          <w:noProof/>
        </w:rPr>
        <w:t>A</w:t>
      </w:r>
      <w:r w:rsidR="000C766B">
        <w:rPr>
          <w:noProof/>
        </w:rPr>
        <w:t>33</w:t>
      </w:r>
      <w:r w:rsidRPr="009E5255">
        <w:fldChar w:fldCharType="end"/>
      </w:r>
      <w:r w:rsidRPr="009E5255">
        <w:t xml:space="preserve">).  Sales of 879,368 vials of 100 mg of cytarabine resulted in an excess of 360,217 vials under the assumption of no wastage and 335,363 vials with wastage. </w:t>
      </w:r>
    </w:p>
    <w:p w14:paraId="528C7909" w14:textId="14C9077D" w:rsidR="0036340A" w:rsidRPr="009E5255" w:rsidRDefault="0036340A" w:rsidP="00314DAA">
      <w:pPr>
        <w:pStyle w:val="Caption"/>
      </w:pPr>
      <w:bookmarkStart w:id="461" w:name="_Ref93485454"/>
      <w:r w:rsidRPr="009E5255">
        <w:t>Table A</w:t>
      </w:r>
      <w:r w:rsidR="00E36C93">
        <w:fldChar w:fldCharType="begin"/>
      </w:r>
      <w:r w:rsidR="00E36C93">
        <w:instrText xml:space="preserve"> SEQ Table_A \* ARABIC </w:instrText>
      </w:r>
      <w:r w:rsidR="00E36C93">
        <w:fldChar w:fldCharType="separate"/>
      </w:r>
      <w:r w:rsidR="000C766B">
        <w:rPr>
          <w:noProof/>
        </w:rPr>
        <w:t>23</w:t>
      </w:r>
      <w:r w:rsidR="00E36C93">
        <w:rPr>
          <w:noProof/>
        </w:rPr>
        <w:fldChar w:fldCharType="end"/>
      </w:r>
      <w:bookmarkEnd w:id="461"/>
      <w:r w:rsidRPr="009E5255">
        <w:t xml:space="preserve">. </w:t>
      </w:r>
      <w:r w:rsidR="00933FF9" w:rsidRPr="009E5255">
        <w:t xml:space="preserve">In-market sales (IQVIA) and PBS claims of </w:t>
      </w:r>
      <w:r w:rsidR="008B39C9" w:rsidRPr="009E5255">
        <w:t>c</w:t>
      </w:r>
      <w:r w:rsidR="00933FF9" w:rsidRPr="009E5255">
        <w:t xml:space="preserve">ytarabine (100 mg vials) (2017 - 202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PBS claims of cytarabine (100 mg vials) form 2017 to 2020 "/>
      </w:tblPr>
      <w:tblGrid>
        <w:gridCol w:w="1502"/>
        <w:gridCol w:w="1502"/>
        <w:gridCol w:w="1503"/>
        <w:gridCol w:w="1503"/>
        <w:gridCol w:w="1503"/>
        <w:gridCol w:w="1503"/>
      </w:tblGrid>
      <w:tr w:rsidR="0036340A" w:rsidRPr="009E5255" w14:paraId="11B92514" w14:textId="77777777" w:rsidTr="00933FF9">
        <w:tc>
          <w:tcPr>
            <w:tcW w:w="1502" w:type="dxa"/>
            <w:tcBorders>
              <w:bottom w:val="single" w:sz="4" w:space="0" w:color="auto"/>
            </w:tcBorders>
          </w:tcPr>
          <w:p w14:paraId="720C30F3" w14:textId="77777777" w:rsidR="0036340A" w:rsidRPr="009E5255" w:rsidRDefault="0036340A" w:rsidP="00A95547">
            <w:pPr>
              <w:pStyle w:val="TableHeader"/>
            </w:pPr>
          </w:p>
        </w:tc>
        <w:tc>
          <w:tcPr>
            <w:tcW w:w="1502" w:type="dxa"/>
            <w:tcBorders>
              <w:bottom w:val="single" w:sz="4" w:space="0" w:color="auto"/>
            </w:tcBorders>
          </w:tcPr>
          <w:p w14:paraId="58BEBC95" w14:textId="77777777" w:rsidR="0036340A" w:rsidRPr="009E5255" w:rsidRDefault="0036340A" w:rsidP="00A95547">
            <w:pPr>
              <w:pStyle w:val="TableHeader"/>
            </w:pPr>
            <w:r w:rsidRPr="009E5255">
              <w:t>2017</w:t>
            </w:r>
          </w:p>
        </w:tc>
        <w:tc>
          <w:tcPr>
            <w:tcW w:w="1503" w:type="dxa"/>
            <w:tcBorders>
              <w:bottom w:val="single" w:sz="4" w:space="0" w:color="auto"/>
            </w:tcBorders>
          </w:tcPr>
          <w:p w14:paraId="285585F5" w14:textId="77777777" w:rsidR="0036340A" w:rsidRPr="009E5255" w:rsidRDefault="0036340A" w:rsidP="00A95547">
            <w:pPr>
              <w:pStyle w:val="TableHeader"/>
            </w:pPr>
            <w:r w:rsidRPr="009E5255">
              <w:t>2018</w:t>
            </w:r>
          </w:p>
        </w:tc>
        <w:tc>
          <w:tcPr>
            <w:tcW w:w="1503" w:type="dxa"/>
            <w:tcBorders>
              <w:bottom w:val="single" w:sz="4" w:space="0" w:color="auto"/>
            </w:tcBorders>
          </w:tcPr>
          <w:p w14:paraId="7400DC12" w14:textId="77777777" w:rsidR="0036340A" w:rsidRPr="009E5255" w:rsidRDefault="0036340A" w:rsidP="00A95547">
            <w:pPr>
              <w:pStyle w:val="TableHeader"/>
            </w:pPr>
            <w:r w:rsidRPr="009E5255">
              <w:t>2019</w:t>
            </w:r>
          </w:p>
        </w:tc>
        <w:tc>
          <w:tcPr>
            <w:tcW w:w="1503" w:type="dxa"/>
            <w:tcBorders>
              <w:bottom w:val="single" w:sz="4" w:space="0" w:color="auto"/>
            </w:tcBorders>
          </w:tcPr>
          <w:p w14:paraId="60079719" w14:textId="77777777" w:rsidR="0036340A" w:rsidRPr="009E5255" w:rsidRDefault="0036340A" w:rsidP="00A95547">
            <w:pPr>
              <w:pStyle w:val="TableHeader"/>
            </w:pPr>
            <w:r w:rsidRPr="009E5255">
              <w:t>2020</w:t>
            </w:r>
          </w:p>
        </w:tc>
        <w:tc>
          <w:tcPr>
            <w:tcW w:w="1503" w:type="dxa"/>
            <w:tcBorders>
              <w:bottom w:val="single" w:sz="4" w:space="0" w:color="auto"/>
            </w:tcBorders>
          </w:tcPr>
          <w:p w14:paraId="1E3C7DF7" w14:textId="77777777" w:rsidR="0036340A" w:rsidRPr="009E5255" w:rsidRDefault="0036340A" w:rsidP="00A95547">
            <w:pPr>
              <w:pStyle w:val="TableHeader"/>
            </w:pPr>
            <w:r w:rsidRPr="009E5255">
              <w:t>2017-2020</w:t>
            </w:r>
          </w:p>
        </w:tc>
      </w:tr>
      <w:tr w:rsidR="0036340A" w:rsidRPr="009E5255" w14:paraId="7D61DA60" w14:textId="77777777" w:rsidTr="00933FF9">
        <w:tc>
          <w:tcPr>
            <w:tcW w:w="9016" w:type="dxa"/>
            <w:gridSpan w:val="6"/>
            <w:tcBorders>
              <w:top w:val="single" w:sz="4" w:space="0" w:color="auto"/>
            </w:tcBorders>
          </w:tcPr>
          <w:p w14:paraId="06D03A86" w14:textId="5BA01AA3"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Amount of cytarabine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mg</w:t>
            </w:r>
          </w:p>
        </w:tc>
      </w:tr>
      <w:tr w:rsidR="0036340A" w:rsidRPr="009E5255" w14:paraId="6927FE1F" w14:textId="77777777" w:rsidTr="00933FF9">
        <w:tc>
          <w:tcPr>
            <w:tcW w:w="1502" w:type="dxa"/>
          </w:tcPr>
          <w:p w14:paraId="2E03A1D1" w14:textId="09CDC27A" w:rsidR="0036340A" w:rsidRPr="009E5255" w:rsidRDefault="00BB5CF7" w:rsidP="00933FF9">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5C639C07" w14:textId="671499FC"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47,510,526</w:t>
            </w:r>
          </w:p>
        </w:tc>
        <w:tc>
          <w:tcPr>
            <w:tcW w:w="1503" w:type="dxa"/>
          </w:tcPr>
          <w:p w14:paraId="74658EDC" w14:textId="4D0D1932"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47,665,943</w:t>
            </w:r>
          </w:p>
        </w:tc>
        <w:tc>
          <w:tcPr>
            <w:tcW w:w="1503" w:type="dxa"/>
          </w:tcPr>
          <w:p w14:paraId="77267159" w14:textId="466FC5DB"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49,472,134</w:t>
            </w:r>
          </w:p>
        </w:tc>
        <w:tc>
          <w:tcPr>
            <w:tcW w:w="1503" w:type="dxa"/>
          </w:tcPr>
          <w:p w14:paraId="18D76509" w14:textId="10E8B3FA"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50,154,764</w:t>
            </w:r>
          </w:p>
        </w:tc>
        <w:tc>
          <w:tcPr>
            <w:tcW w:w="1503" w:type="dxa"/>
          </w:tcPr>
          <w:p w14:paraId="1A4BCDEF" w14:textId="10C786FF"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94,803,367</w:t>
            </w:r>
          </w:p>
        </w:tc>
      </w:tr>
      <w:tr w:rsidR="0036340A" w:rsidRPr="009E5255" w14:paraId="068F25E1" w14:textId="77777777" w:rsidTr="00933FF9">
        <w:tc>
          <w:tcPr>
            <w:tcW w:w="1502" w:type="dxa"/>
          </w:tcPr>
          <w:p w14:paraId="3E4CE339" w14:textId="77777777" w:rsidR="0036340A" w:rsidRPr="009E5255" w:rsidRDefault="0036340A" w:rsidP="00933FF9">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26B5D421" w14:textId="01BCACDF"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2,991,932</w:t>
            </w:r>
          </w:p>
        </w:tc>
        <w:tc>
          <w:tcPr>
            <w:tcW w:w="1503" w:type="dxa"/>
          </w:tcPr>
          <w:p w14:paraId="2897C856" w14:textId="50F78DA0"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3,740,930</w:t>
            </w:r>
          </w:p>
        </w:tc>
        <w:tc>
          <w:tcPr>
            <w:tcW w:w="1503" w:type="dxa"/>
          </w:tcPr>
          <w:p w14:paraId="61ED569E" w14:textId="77D9ABB5"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2,125,867</w:t>
            </w:r>
          </w:p>
        </w:tc>
        <w:tc>
          <w:tcPr>
            <w:tcW w:w="1503" w:type="dxa"/>
          </w:tcPr>
          <w:p w14:paraId="6920E142" w14:textId="51063D6C"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3,056,410</w:t>
            </w:r>
          </w:p>
        </w:tc>
        <w:tc>
          <w:tcPr>
            <w:tcW w:w="1503" w:type="dxa"/>
          </w:tcPr>
          <w:p w14:paraId="2D6E9677" w14:textId="7E992350"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51,915,139</w:t>
            </w:r>
          </w:p>
        </w:tc>
      </w:tr>
      <w:tr w:rsidR="0036340A" w:rsidRPr="009E5255" w14:paraId="57BC5501" w14:textId="77777777" w:rsidTr="00933FF9">
        <w:tc>
          <w:tcPr>
            <w:tcW w:w="1502" w:type="dxa"/>
          </w:tcPr>
          <w:p w14:paraId="3CACE9A0" w14:textId="77777777" w:rsidR="0036340A" w:rsidRPr="009E5255" w:rsidRDefault="0036340A" w:rsidP="00933FF9">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508B8481" w14:textId="3C2556EE"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34,518,594</w:t>
            </w:r>
          </w:p>
        </w:tc>
        <w:tc>
          <w:tcPr>
            <w:tcW w:w="1503" w:type="dxa"/>
          </w:tcPr>
          <w:p w14:paraId="1367197D" w14:textId="24B9E327"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33,925,013</w:t>
            </w:r>
          </w:p>
        </w:tc>
        <w:tc>
          <w:tcPr>
            <w:tcW w:w="1503" w:type="dxa"/>
          </w:tcPr>
          <w:p w14:paraId="754994F7" w14:textId="24ABDBF9"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37,346,267</w:t>
            </w:r>
          </w:p>
        </w:tc>
        <w:tc>
          <w:tcPr>
            <w:tcW w:w="1503" w:type="dxa"/>
          </w:tcPr>
          <w:p w14:paraId="22E4CFA7" w14:textId="7BB6121C"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37,098,354</w:t>
            </w:r>
          </w:p>
        </w:tc>
        <w:tc>
          <w:tcPr>
            <w:tcW w:w="1503" w:type="dxa"/>
          </w:tcPr>
          <w:p w14:paraId="3EFF0053" w14:textId="79777B72"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42,888,228</w:t>
            </w:r>
          </w:p>
        </w:tc>
      </w:tr>
      <w:tr w:rsidR="0036340A" w:rsidRPr="009E5255" w14:paraId="383BF93B" w14:textId="77777777" w:rsidTr="00933FF9">
        <w:tc>
          <w:tcPr>
            <w:tcW w:w="9016" w:type="dxa"/>
            <w:gridSpan w:val="6"/>
          </w:tcPr>
          <w:p w14:paraId="6F15F3EF" w14:textId="68DD349D"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100 mg vials of cytarabine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no wastage</w:t>
            </w:r>
          </w:p>
        </w:tc>
      </w:tr>
      <w:tr w:rsidR="0036340A" w:rsidRPr="009E5255" w14:paraId="2FDF5E53" w14:textId="77777777" w:rsidTr="00933FF9">
        <w:tc>
          <w:tcPr>
            <w:tcW w:w="1502" w:type="dxa"/>
          </w:tcPr>
          <w:p w14:paraId="6FD52B5D" w14:textId="51F011EE" w:rsidR="0036340A" w:rsidRPr="009E5255" w:rsidRDefault="00BB5CF7" w:rsidP="00933FF9">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5FED944E" w14:textId="388A222D"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201,918</w:t>
            </w:r>
          </w:p>
        </w:tc>
        <w:tc>
          <w:tcPr>
            <w:tcW w:w="1503" w:type="dxa"/>
          </w:tcPr>
          <w:p w14:paraId="385F688D" w14:textId="161A7B14"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222,565</w:t>
            </w:r>
          </w:p>
        </w:tc>
        <w:tc>
          <w:tcPr>
            <w:tcW w:w="1503" w:type="dxa"/>
          </w:tcPr>
          <w:p w14:paraId="3F3AB87F" w14:textId="7446A0A3"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222,439</w:t>
            </w:r>
          </w:p>
        </w:tc>
        <w:tc>
          <w:tcPr>
            <w:tcW w:w="1503" w:type="dxa"/>
          </w:tcPr>
          <w:p w14:paraId="4AC4C0B8" w14:textId="52DC319F"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232,446</w:t>
            </w:r>
          </w:p>
        </w:tc>
        <w:tc>
          <w:tcPr>
            <w:tcW w:w="1503" w:type="dxa"/>
          </w:tcPr>
          <w:p w14:paraId="792231DA" w14:textId="17BB518B"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879,368</w:t>
            </w:r>
          </w:p>
        </w:tc>
      </w:tr>
      <w:tr w:rsidR="0036340A" w:rsidRPr="009E5255" w14:paraId="3835168F" w14:textId="77777777" w:rsidTr="00933FF9">
        <w:trPr>
          <w:trHeight w:val="70"/>
        </w:trPr>
        <w:tc>
          <w:tcPr>
            <w:tcW w:w="1502" w:type="dxa"/>
          </w:tcPr>
          <w:p w14:paraId="27325FCF" w14:textId="77777777" w:rsidR="0036340A" w:rsidRPr="009E5255" w:rsidRDefault="0036340A" w:rsidP="00933FF9">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529250E1" w14:textId="4BF0AA23"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29,919</w:t>
            </w:r>
          </w:p>
        </w:tc>
        <w:tc>
          <w:tcPr>
            <w:tcW w:w="1503" w:type="dxa"/>
          </w:tcPr>
          <w:p w14:paraId="5235A8EB" w14:textId="4590D62D"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37,409</w:t>
            </w:r>
          </w:p>
        </w:tc>
        <w:tc>
          <w:tcPr>
            <w:tcW w:w="1503" w:type="dxa"/>
          </w:tcPr>
          <w:p w14:paraId="6F9E2FC3" w14:textId="1338816D"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21,259</w:t>
            </w:r>
          </w:p>
        </w:tc>
        <w:tc>
          <w:tcPr>
            <w:tcW w:w="1503" w:type="dxa"/>
          </w:tcPr>
          <w:p w14:paraId="229B375D" w14:textId="55662C37"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30,564</w:t>
            </w:r>
          </w:p>
        </w:tc>
        <w:tc>
          <w:tcPr>
            <w:tcW w:w="1503" w:type="dxa"/>
          </w:tcPr>
          <w:p w14:paraId="37A7B770" w14:textId="63C8E764"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519,151</w:t>
            </w:r>
          </w:p>
        </w:tc>
      </w:tr>
      <w:tr w:rsidR="0036340A" w:rsidRPr="009E5255" w14:paraId="783670A1" w14:textId="77777777" w:rsidTr="00933FF9">
        <w:tc>
          <w:tcPr>
            <w:tcW w:w="1502" w:type="dxa"/>
          </w:tcPr>
          <w:p w14:paraId="67AF41BD" w14:textId="77777777" w:rsidR="0036340A" w:rsidRPr="009E5255" w:rsidRDefault="0036340A" w:rsidP="00933FF9">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4979EF0A" w14:textId="1A75DDB6"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71,999</w:t>
            </w:r>
          </w:p>
        </w:tc>
        <w:tc>
          <w:tcPr>
            <w:tcW w:w="1503" w:type="dxa"/>
          </w:tcPr>
          <w:p w14:paraId="65D42461" w14:textId="1466DD80"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85,156</w:t>
            </w:r>
          </w:p>
        </w:tc>
        <w:tc>
          <w:tcPr>
            <w:tcW w:w="1503" w:type="dxa"/>
          </w:tcPr>
          <w:p w14:paraId="16847D99" w14:textId="08EE97F2"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01,180</w:t>
            </w:r>
          </w:p>
        </w:tc>
        <w:tc>
          <w:tcPr>
            <w:tcW w:w="1503" w:type="dxa"/>
          </w:tcPr>
          <w:p w14:paraId="73D320AF" w14:textId="134ACD66"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01,882</w:t>
            </w:r>
          </w:p>
        </w:tc>
        <w:tc>
          <w:tcPr>
            <w:tcW w:w="1503" w:type="dxa"/>
          </w:tcPr>
          <w:p w14:paraId="0599CC12" w14:textId="6ED0282D"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360,217</w:t>
            </w:r>
          </w:p>
        </w:tc>
      </w:tr>
      <w:tr w:rsidR="0036340A" w:rsidRPr="009E5255" w14:paraId="1BC99F88" w14:textId="77777777" w:rsidTr="00933FF9">
        <w:tc>
          <w:tcPr>
            <w:tcW w:w="9016" w:type="dxa"/>
            <w:gridSpan w:val="6"/>
          </w:tcPr>
          <w:p w14:paraId="5B8BC321" w14:textId="71437E2B"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100 mg vials of cytarabine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wastage</w:t>
            </w:r>
          </w:p>
        </w:tc>
      </w:tr>
      <w:tr w:rsidR="0036340A" w:rsidRPr="009E5255" w14:paraId="405185F1" w14:textId="77777777" w:rsidTr="00933FF9">
        <w:tc>
          <w:tcPr>
            <w:tcW w:w="1502" w:type="dxa"/>
          </w:tcPr>
          <w:p w14:paraId="20F9F661" w14:textId="13ED519C" w:rsidR="0036340A" w:rsidRPr="009E5255" w:rsidRDefault="00BB5CF7" w:rsidP="00933FF9">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306DB624" w14:textId="127E04AF"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201,918</w:t>
            </w:r>
          </w:p>
        </w:tc>
        <w:tc>
          <w:tcPr>
            <w:tcW w:w="1503" w:type="dxa"/>
          </w:tcPr>
          <w:p w14:paraId="7BF140D1" w14:textId="4B066D38"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222,565</w:t>
            </w:r>
          </w:p>
        </w:tc>
        <w:tc>
          <w:tcPr>
            <w:tcW w:w="1503" w:type="dxa"/>
          </w:tcPr>
          <w:p w14:paraId="7150858A" w14:textId="13D7287D"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222,439</w:t>
            </w:r>
          </w:p>
        </w:tc>
        <w:tc>
          <w:tcPr>
            <w:tcW w:w="1503" w:type="dxa"/>
          </w:tcPr>
          <w:p w14:paraId="391FE376" w14:textId="66301F71"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232,446</w:t>
            </w:r>
          </w:p>
        </w:tc>
        <w:tc>
          <w:tcPr>
            <w:tcW w:w="1503" w:type="dxa"/>
          </w:tcPr>
          <w:p w14:paraId="1766081A" w14:textId="48F6867A"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879,368</w:t>
            </w:r>
          </w:p>
        </w:tc>
      </w:tr>
      <w:tr w:rsidR="0036340A" w:rsidRPr="009E5255" w14:paraId="0B0FAA66" w14:textId="77777777" w:rsidTr="00933FF9">
        <w:tc>
          <w:tcPr>
            <w:tcW w:w="1502" w:type="dxa"/>
          </w:tcPr>
          <w:p w14:paraId="128C46BF" w14:textId="77777777" w:rsidR="0036340A" w:rsidRPr="009E5255" w:rsidRDefault="0036340A" w:rsidP="00933FF9">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2A82B8D9" w14:textId="589B0A30"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34,851</w:t>
            </w:r>
          </w:p>
        </w:tc>
        <w:tc>
          <w:tcPr>
            <w:tcW w:w="1503" w:type="dxa"/>
          </w:tcPr>
          <w:p w14:paraId="73FA1DCB" w14:textId="69188EB9"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42,936</w:t>
            </w:r>
          </w:p>
        </w:tc>
        <w:tc>
          <w:tcPr>
            <w:tcW w:w="1503" w:type="dxa"/>
          </w:tcPr>
          <w:p w14:paraId="5D55E117" w14:textId="16E67596"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27,530</w:t>
            </w:r>
          </w:p>
        </w:tc>
        <w:tc>
          <w:tcPr>
            <w:tcW w:w="1503" w:type="dxa"/>
          </w:tcPr>
          <w:p w14:paraId="42A9225F" w14:textId="18F1BDAB"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138,688</w:t>
            </w:r>
          </w:p>
        </w:tc>
        <w:tc>
          <w:tcPr>
            <w:tcW w:w="1503" w:type="dxa"/>
          </w:tcPr>
          <w:p w14:paraId="6D986961" w14:textId="38FA93CA"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544,005</w:t>
            </w:r>
          </w:p>
        </w:tc>
      </w:tr>
      <w:tr w:rsidR="0036340A" w:rsidRPr="009E5255" w14:paraId="1054A1FC" w14:textId="77777777" w:rsidTr="00933FF9">
        <w:tc>
          <w:tcPr>
            <w:tcW w:w="1502" w:type="dxa"/>
            <w:tcBorders>
              <w:bottom w:val="single" w:sz="4" w:space="0" w:color="auto"/>
            </w:tcBorders>
          </w:tcPr>
          <w:p w14:paraId="7308BDC7" w14:textId="77777777" w:rsidR="0036340A" w:rsidRPr="009E5255" w:rsidRDefault="0036340A" w:rsidP="00933FF9">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Borders>
              <w:bottom w:val="single" w:sz="4" w:space="0" w:color="auto"/>
            </w:tcBorders>
          </w:tcPr>
          <w:p w14:paraId="31657A5F" w14:textId="49110535"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67,067</w:t>
            </w:r>
          </w:p>
        </w:tc>
        <w:tc>
          <w:tcPr>
            <w:tcW w:w="1503" w:type="dxa"/>
            <w:tcBorders>
              <w:bottom w:val="single" w:sz="4" w:space="0" w:color="auto"/>
            </w:tcBorders>
          </w:tcPr>
          <w:p w14:paraId="1D146AC0" w14:textId="3007F8B0"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79,629</w:t>
            </w:r>
          </w:p>
        </w:tc>
        <w:tc>
          <w:tcPr>
            <w:tcW w:w="1503" w:type="dxa"/>
            <w:tcBorders>
              <w:bottom w:val="single" w:sz="4" w:space="0" w:color="auto"/>
            </w:tcBorders>
          </w:tcPr>
          <w:p w14:paraId="3350123B" w14:textId="68B90DCD"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94,909</w:t>
            </w:r>
          </w:p>
        </w:tc>
        <w:tc>
          <w:tcPr>
            <w:tcW w:w="1503" w:type="dxa"/>
            <w:tcBorders>
              <w:bottom w:val="single" w:sz="4" w:space="0" w:color="auto"/>
            </w:tcBorders>
          </w:tcPr>
          <w:p w14:paraId="21D82A0B" w14:textId="01E96F46"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93,758</w:t>
            </w:r>
          </w:p>
        </w:tc>
        <w:tc>
          <w:tcPr>
            <w:tcW w:w="1503" w:type="dxa"/>
            <w:tcBorders>
              <w:bottom w:val="single" w:sz="4" w:space="0" w:color="auto"/>
            </w:tcBorders>
          </w:tcPr>
          <w:p w14:paraId="7CD19BD8" w14:textId="0C8F861B" w:rsidR="0036340A" w:rsidRPr="009E5255" w:rsidRDefault="0036340A" w:rsidP="00933FF9">
            <w:pPr>
              <w:pStyle w:val="NoSpacing"/>
              <w:jc w:val="center"/>
              <w:rPr>
                <w:rFonts w:asciiTheme="majorHAnsi" w:hAnsiTheme="majorHAnsi" w:cstheme="majorHAnsi"/>
              </w:rPr>
            </w:pPr>
            <w:r w:rsidRPr="009E5255">
              <w:rPr>
                <w:rFonts w:asciiTheme="majorHAnsi" w:hAnsiTheme="majorHAnsi" w:cstheme="majorHAnsi"/>
              </w:rPr>
              <w:t>335,363</w:t>
            </w:r>
          </w:p>
        </w:tc>
      </w:tr>
    </w:tbl>
    <w:p w14:paraId="19D70569" w14:textId="4378C2FC"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68F73DD9" w14:textId="77777777" w:rsidR="0036340A" w:rsidRPr="009E5255" w:rsidRDefault="0036340A" w:rsidP="0036340A"/>
    <w:p w14:paraId="700C8A37" w14:textId="21AEC050" w:rsidR="0036340A" w:rsidRPr="009E5255" w:rsidRDefault="006F0E66" w:rsidP="00314DAA">
      <w:pPr>
        <w:pStyle w:val="Caption"/>
      </w:pPr>
      <w:bookmarkStart w:id="462" w:name="_Ref87797255"/>
      <w:r w:rsidRPr="009E5255">
        <w:t>Figure A</w:t>
      </w:r>
      <w:r w:rsidR="00E36C93">
        <w:fldChar w:fldCharType="begin"/>
      </w:r>
      <w:r w:rsidR="00E36C93">
        <w:instrText xml:space="preserve"> SEQ Figure_A \* ARABIC </w:instrText>
      </w:r>
      <w:r w:rsidR="00E36C93">
        <w:fldChar w:fldCharType="separate"/>
      </w:r>
      <w:r w:rsidR="000C766B">
        <w:rPr>
          <w:noProof/>
        </w:rPr>
        <w:t>33</w:t>
      </w:r>
      <w:r w:rsidR="00E36C93">
        <w:rPr>
          <w:noProof/>
        </w:rPr>
        <w:fldChar w:fldCharType="end"/>
      </w:r>
      <w:bookmarkEnd w:id="462"/>
      <w:r w:rsidRPr="009E5255">
        <w:t xml:space="preserve">. </w:t>
      </w:r>
      <w:r w:rsidR="00933FF9" w:rsidRPr="009E5255">
        <w:t xml:space="preserve">In-market sales (IQVIA) and PBS claims of </w:t>
      </w:r>
      <w:r w:rsidR="002E2E12" w:rsidRPr="009E5255">
        <w:t>c</w:t>
      </w:r>
      <w:r w:rsidR="00933FF9" w:rsidRPr="009E5255">
        <w:t>ytarabine (100 mg vials) (2017 - 2020)</w:t>
      </w:r>
      <w:r w:rsidR="0036340A" w:rsidRPr="009E5255">
        <w:t xml:space="preserve"> </w:t>
      </w:r>
    </w:p>
    <w:p w14:paraId="2C1F5EC3" w14:textId="77777777" w:rsidR="0036340A" w:rsidRPr="009E5255" w:rsidRDefault="0036340A" w:rsidP="00A95547">
      <w:pPr>
        <w:pStyle w:val="TableHeader"/>
      </w:pPr>
      <w:r w:rsidRPr="009E5255">
        <w:drawing>
          <wp:inline distT="0" distB="0" distL="0" distR="0" wp14:anchorId="47845AAE" wp14:editId="4EF87E80">
            <wp:extent cx="4294669" cy="2565400"/>
            <wp:effectExtent l="0" t="0" r="0" b="0"/>
            <wp:docPr id="169" name="Graphic 169" descr="a line chart showing the In-market sales (IQVIA) and PBS claims of cytarabine (100 mg vials)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Graphic 169" descr="a line chart showing the In-market sales (IQVIA) and PBS claims of cytarabine (100 mg vials) from 2017 to 2020"/>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294669" cy="2565400"/>
                    </a:xfrm>
                    <a:prstGeom prst="rect">
                      <a:avLst/>
                    </a:prstGeom>
                  </pic:spPr>
                </pic:pic>
              </a:graphicData>
            </a:graphic>
          </wp:inline>
        </w:drawing>
      </w:r>
    </w:p>
    <w:p w14:paraId="4A831F34" w14:textId="5BD1C56D"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0EE6226A" w14:textId="7D4E8617" w:rsidR="005A1604" w:rsidRPr="009E5255" w:rsidRDefault="0036340A" w:rsidP="005A1604">
      <w:r w:rsidRPr="009E5255">
        <w:t>Fotemustine - 208 mg vial: The number of 208 mg vials of fotemustine</w:t>
      </w:r>
      <w:r w:rsidRPr="009E5255">
        <w:rPr>
          <w:b/>
        </w:rPr>
        <w:t xml:space="preserve"> </w:t>
      </w:r>
      <w:r w:rsidRPr="009E5255">
        <w:t>that would have been dispensed to patients via the PBS under the assumption of no wastage was 195 and 233 with wastage during the period (</w:t>
      </w:r>
      <w:r w:rsidRPr="009E5255">
        <w:fldChar w:fldCharType="begin"/>
      </w:r>
      <w:r w:rsidRPr="009E5255">
        <w:instrText xml:space="preserve"> REF _Ref93485475 \h </w:instrText>
      </w:r>
      <w:r w:rsidRPr="009E5255">
        <w:fldChar w:fldCharType="separate"/>
      </w:r>
      <w:r w:rsidR="000C766B" w:rsidRPr="009E5255">
        <w:t>Table A</w:t>
      </w:r>
      <w:r w:rsidR="000C766B">
        <w:rPr>
          <w:noProof/>
        </w:rPr>
        <w:t>24</w:t>
      </w:r>
      <w:r w:rsidRPr="009E5255">
        <w:fldChar w:fldCharType="end"/>
      </w:r>
      <w:r w:rsidRPr="009E5255">
        <w:t xml:space="preserve"> and</w:t>
      </w:r>
      <w:r w:rsidR="005A1604" w:rsidRPr="009E5255">
        <w:t xml:space="preserve"> </w:t>
      </w:r>
      <w:r w:rsidR="005A1604" w:rsidRPr="009E5255">
        <w:fldChar w:fldCharType="begin"/>
      </w:r>
      <w:r w:rsidR="005A1604" w:rsidRPr="009E5255">
        <w:instrText xml:space="preserve"> REF _Ref105758811 \h </w:instrText>
      </w:r>
      <w:r w:rsidR="005A1604" w:rsidRPr="009E5255">
        <w:fldChar w:fldCharType="separate"/>
      </w:r>
      <w:r w:rsidR="000C766B" w:rsidRPr="009E5255">
        <w:t>Figure A</w:t>
      </w:r>
      <w:r w:rsidR="000C766B">
        <w:rPr>
          <w:noProof/>
        </w:rPr>
        <w:t>34</w:t>
      </w:r>
      <w:r w:rsidR="005A1604" w:rsidRPr="009E5255">
        <w:fldChar w:fldCharType="end"/>
      </w:r>
      <w:r w:rsidRPr="009E5255">
        <w:t xml:space="preserve">).  Sales of 283 vials of 208 mg of fotemustine resulted in an excess of 88 vials under the assumption of no wastage and 50 with wastage. </w:t>
      </w:r>
    </w:p>
    <w:p w14:paraId="4D14C20F" w14:textId="68D5AADC" w:rsidR="0036340A" w:rsidRPr="009E5255" w:rsidRDefault="0036340A" w:rsidP="00314DAA">
      <w:pPr>
        <w:pStyle w:val="Caption"/>
      </w:pPr>
      <w:bookmarkStart w:id="463" w:name="_Ref93485475"/>
      <w:r w:rsidRPr="009E5255">
        <w:t>Table A</w:t>
      </w:r>
      <w:r w:rsidR="00E36C93">
        <w:fldChar w:fldCharType="begin"/>
      </w:r>
      <w:r w:rsidR="00E36C93">
        <w:instrText xml:space="preserve"> SEQ Table_A \* ARABIC </w:instrText>
      </w:r>
      <w:r w:rsidR="00E36C93">
        <w:fldChar w:fldCharType="separate"/>
      </w:r>
      <w:r w:rsidR="000C766B">
        <w:rPr>
          <w:noProof/>
        </w:rPr>
        <w:t>24</w:t>
      </w:r>
      <w:r w:rsidR="00E36C93">
        <w:rPr>
          <w:noProof/>
        </w:rPr>
        <w:fldChar w:fldCharType="end"/>
      </w:r>
      <w:bookmarkEnd w:id="463"/>
      <w:r w:rsidRPr="009E5255">
        <w:t xml:space="preserve">. </w:t>
      </w:r>
      <w:r w:rsidR="005E042B" w:rsidRPr="009E5255">
        <w:t xml:space="preserve">In-market sales (IQVIA) and PBS claims of </w:t>
      </w:r>
      <w:r w:rsidR="008B39C9" w:rsidRPr="009E5255">
        <w:t>f</w:t>
      </w:r>
      <w:r w:rsidR="005E042B" w:rsidRPr="009E5255">
        <w:t>otemustine (208 mg vials) (2017 -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PBS claims of fotemustine (208 mg vials) from 2017 to 2020"/>
      </w:tblPr>
      <w:tblGrid>
        <w:gridCol w:w="1502"/>
        <w:gridCol w:w="1502"/>
        <w:gridCol w:w="1503"/>
        <w:gridCol w:w="1503"/>
        <w:gridCol w:w="1503"/>
        <w:gridCol w:w="1503"/>
      </w:tblGrid>
      <w:tr w:rsidR="0036340A" w:rsidRPr="009E5255" w14:paraId="74635E0F" w14:textId="77777777" w:rsidTr="005E042B">
        <w:trPr>
          <w:trHeight w:val="20"/>
          <w:tblHeader/>
        </w:trPr>
        <w:tc>
          <w:tcPr>
            <w:tcW w:w="1502" w:type="dxa"/>
            <w:tcBorders>
              <w:bottom w:val="single" w:sz="4" w:space="0" w:color="auto"/>
            </w:tcBorders>
          </w:tcPr>
          <w:p w14:paraId="30658D4C" w14:textId="77777777" w:rsidR="0036340A" w:rsidRPr="009E5255" w:rsidRDefault="0036340A" w:rsidP="00A95547">
            <w:pPr>
              <w:pStyle w:val="TableHeader"/>
            </w:pPr>
          </w:p>
        </w:tc>
        <w:tc>
          <w:tcPr>
            <w:tcW w:w="1502" w:type="dxa"/>
            <w:tcBorders>
              <w:bottom w:val="single" w:sz="4" w:space="0" w:color="auto"/>
            </w:tcBorders>
          </w:tcPr>
          <w:p w14:paraId="42EA59E7" w14:textId="77777777" w:rsidR="0036340A" w:rsidRPr="009E5255" w:rsidRDefault="0036340A" w:rsidP="00A95547">
            <w:pPr>
              <w:pStyle w:val="TableHeader"/>
            </w:pPr>
            <w:r w:rsidRPr="009E5255">
              <w:t>2017</w:t>
            </w:r>
          </w:p>
        </w:tc>
        <w:tc>
          <w:tcPr>
            <w:tcW w:w="1503" w:type="dxa"/>
            <w:tcBorders>
              <w:bottom w:val="single" w:sz="4" w:space="0" w:color="auto"/>
            </w:tcBorders>
          </w:tcPr>
          <w:p w14:paraId="3387BCB9" w14:textId="77777777" w:rsidR="0036340A" w:rsidRPr="009E5255" w:rsidRDefault="0036340A" w:rsidP="00A95547">
            <w:pPr>
              <w:pStyle w:val="TableHeader"/>
            </w:pPr>
            <w:r w:rsidRPr="009E5255">
              <w:t>2018</w:t>
            </w:r>
          </w:p>
        </w:tc>
        <w:tc>
          <w:tcPr>
            <w:tcW w:w="1503" w:type="dxa"/>
            <w:tcBorders>
              <w:bottom w:val="single" w:sz="4" w:space="0" w:color="auto"/>
            </w:tcBorders>
          </w:tcPr>
          <w:p w14:paraId="795FDBD2" w14:textId="77777777" w:rsidR="0036340A" w:rsidRPr="009E5255" w:rsidRDefault="0036340A" w:rsidP="00A95547">
            <w:pPr>
              <w:pStyle w:val="TableHeader"/>
            </w:pPr>
            <w:r w:rsidRPr="009E5255">
              <w:t>2019</w:t>
            </w:r>
          </w:p>
        </w:tc>
        <w:tc>
          <w:tcPr>
            <w:tcW w:w="1503" w:type="dxa"/>
            <w:tcBorders>
              <w:bottom w:val="single" w:sz="4" w:space="0" w:color="auto"/>
            </w:tcBorders>
          </w:tcPr>
          <w:p w14:paraId="6D810697" w14:textId="77777777" w:rsidR="0036340A" w:rsidRPr="009E5255" w:rsidRDefault="0036340A" w:rsidP="00A95547">
            <w:pPr>
              <w:pStyle w:val="TableHeader"/>
            </w:pPr>
            <w:r w:rsidRPr="009E5255">
              <w:t>2020</w:t>
            </w:r>
          </w:p>
        </w:tc>
        <w:tc>
          <w:tcPr>
            <w:tcW w:w="1503" w:type="dxa"/>
            <w:tcBorders>
              <w:bottom w:val="single" w:sz="4" w:space="0" w:color="auto"/>
            </w:tcBorders>
          </w:tcPr>
          <w:p w14:paraId="09E6C013" w14:textId="77777777" w:rsidR="0036340A" w:rsidRPr="009E5255" w:rsidRDefault="0036340A" w:rsidP="00A95547">
            <w:pPr>
              <w:pStyle w:val="TableHeader"/>
            </w:pPr>
            <w:r w:rsidRPr="009E5255">
              <w:t>2017-2020</w:t>
            </w:r>
          </w:p>
        </w:tc>
      </w:tr>
      <w:tr w:rsidR="0036340A" w:rsidRPr="009E5255" w14:paraId="1177C062" w14:textId="77777777" w:rsidTr="005E042B">
        <w:trPr>
          <w:trHeight w:val="20"/>
        </w:trPr>
        <w:tc>
          <w:tcPr>
            <w:tcW w:w="9016" w:type="dxa"/>
            <w:gridSpan w:val="6"/>
            <w:tcBorders>
              <w:top w:val="single" w:sz="4" w:space="0" w:color="auto"/>
            </w:tcBorders>
          </w:tcPr>
          <w:p w14:paraId="231C5864" w14:textId="77777777"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Amount of fotemustine (IQVIA) vs. dispensed to patients (PBS) - mg</w:t>
            </w:r>
          </w:p>
        </w:tc>
      </w:tr>
      <w:tr w:rsidR="0036340A" w:rsidRPr="009E5255" w14:paraId="469F1215" w14:textId="77777777" w:rsidTr="005E042B">
        <w:trPr>
          <w:trHeight w:val="20"/>
        </w:trPr>
        <w:tc>
          <w:tcPr>
            <w:tcW w:w="1502" w:type="dxa"/>
          </w:tcPr>
          <w:p w14:paraId="3A1C3117" w14:textId="77777777" w:rsidR="0036340A" w:rsidRPr="009E5255" w:rsidRDefault="0036340A" w:rsidP="005E042B">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66940FC0"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33,620</w:t>
            </w:r>
          </w:p>
        </w:tc>
        <w:tc>
          <w:tcPr>
            <w:tcW w:w="1503" w:type="dxa"/>
          </w:tcPr>
          <w:p w14:paraId="592D3521"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5,788</w:t>
            </w:r>
          </w:p>
        </w:tc>
        <w:tc>
          <w:tcPr>
            <w:tcW w:w="1503" w:type="dxa"/>
          </w:tcPr>
          <w:p w14:paraId="365C20E9"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7,304</w:t>
            </w:r>
          </w:p>
        </w:tc>
        <w:tc>
          <w:tcPr>
            <w:tcW w:w="1503" w:type="dxa"/>
          </w:tcPr>
          <w:p w14:paraId="07675008"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2,183</w:t>
            </w:r>
          </w:p>
        </w:tc>
        <w:tc>
          <w:tcPr>
            <w:tcW w:w="1503" w:type="dxa"/>
          </w:tcPr>
          <w:p w14:paraId="2175FE07"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58,895</w:t>
            </w:r>
          </w:p>
        </w:tc>
      </w:tr>
      <w:tr w:rsidR="0036340A" w:rsidRPr="009E5255" w14:paraId="3C32F796" w14:textId="77777777" w:rsidTr="005E042B">
        <w:trPr>
          <w:trHeight w:val="20"/>
        </w:trPr>
        <w:tc>
          <w:tcPr>
            <w:tcW w:w="1502" w:type="dxa"/>
          </w:tcPr>
          <w:p w14:paraId="5F858AAA" w14:textId="77777777" w:rsidR="0036340A" w:rsidRPr="009E5255" w:rsidRDefault="0036340A" w:rsidP="005E042B">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21259033"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21,568</w:t>
            </w:r>
          </w:p>
        </w:tc>
        <w:tc>
          <w:tcPr>
            <w:tcW w:w="1503" w:type="dxa"/>
          </w:tcPr>
          <w:p w14:paraId="3919B258"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4,206</w:t>
            </w:r>
          </w:p>
        </w:tc>
        <w:tc>
          <w:tcPr>
            <w:tcW w:w="1503" w:type="dxa"/>
          </w:tcPr>
          <w:p w14:paraId="29DBAE31"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3,975</w:t>
            </w:r>
          </w:p>
        </w:tc>
        <w:tc>
          <w:tcPr>
            <w:tcW w:w="1503" w:type="dxa"/>
          </w:tcPr>
          <w:p w14:paraId="6BB64791"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0,836</w:t>
            </w:r>
          </w:p>
        </w:tc>
        <w:tc>
          <w:tcPr>
            <w:tcW w:w="1503" w:type="dxa"/>
          </w:tcPr>
          <w:p w14:paraId="4AE4879A"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40,585</w:t>
            </w:r>
          </w:p>
        </w:tc>
      </w:tr>
      <w:tr w:rsidR="0036340A" w:rsidRPr="009E5255" w14:paraId="6969CE1F" w14:textId="77777777" w:rsidTr="005E042B">
        <w:trPr>
          <w:trHeight w:val="20"/>
        </w:trPr>
        <w:tc>
          <w:tcPr>
            <w:tcW w:w="1502" w:type="dxa"/>
          </w:tcPr>
          <w:p w14:paraId="0A510AC4" w14:textId="77777777" w:rsidR="0036340A" w:rsidRPr="009E5255" w:rsidRDefault="0036340A" w:rsidP="005E042B">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6216A970"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2,052</w:t>
            </w:r>
          </w:p>
        </w:tc>
        <w:tc>
          <w:tcPr>
            <w:tcW w:w="1503" w:type="dxa"/>
          </w:tcPr>
          <w:p w14:paraId="1A6F1C49"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582</w:t>
            </w:r>
          </w:p>
        </w:tc>
        <w:tc>
          <w:tcPr>
            <w:tcW w:w="1503" w:type="dxa"/>
          </w:tcPr>
          <w:p w14:paraId="339CD3E5"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3,329</w:t>
            </w:r>
          </w:p>
        </w:tc>
        <w:tc>
          <w:tcPr>
            <w:tcW w:w="1503" w:type="dxa"/>
          </w:tcPr>
          <w:p w14:paraId="2279B496"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347</w:t>
            </w:r>
          </w:p>
        </w:tc>
        <w:tc>
          <w:tcPr>
            <w:tcW w:w="1503" w:type="dxa"/>
          </w:tcPr>
          <w:p w14:paraId="3211A168"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8,310</w:t>
            </w:r>
          </w:p>
        </w:tc>
      </w:tr>
      <w:tr w:rsidR="0036340A" w:rsidRPr="009E5255" w14:paraId="215F5F37" w14:textId="77777777" w:rsidTr="005E042B">
        <w:trPr>
          <w:trHeight w:val="20"/>
        </w:trPr>
        <w:tc>
          <w:tcPr>
            <w:tcW w:w="9016" w:type="dxa"/>
            <w:gridSpan w:val="6"/>
          </w:tcPr>
          <w:p w14:paraId="1B157612" w14:textId="77777777"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208 mg vials of fotemustine purchased (IQVIA) vs. dispensed to patients (PBS) - assuming no wastage</w:t>
            </w:r>
          </w:p>
        </w:tc>
      </w:tr>
      <w:tr w:rsidR="0036340A" w:rsidRPr="009E5255" w14:paraId="11FB10B2" w14:textId="77777777" w:rsidTr="005E042B">
        <w:trPr>
          <w:trHeight w:val="20"/>
        </w:trPr>
        <w:tc>
          <w:tcPr>
            <w:tcW w:w="1502" w:type="dxa"/>
          </w:tcPr>
          <w:p w14:paraId="62D4902E" w14:textId="77777777" w:rsidR="0036340A" w:rsidRPr="009E5255" w:rsidRDefault="0036340A" w:rsidP="005E042B">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vAlign w:val="center"/>
          </w:tcPr>
          <w:p w14:paraId="0FAC0E54"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62</w:t>
            </w:r>
          </w:p>
        </w:tc>
        <w:tc>
          <w:tcPr>
            <w:tcW w:w="1503" w:type="dxa"/>
            <w:vAlign w:val="center"/>
          </w:tcPr>
          <w:p w14:paraId="56AE6948"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28</w:t>
            </w:r>
          </w:p>
        </w:tc>
        <w:tc>
          <w:tcPr>
            <w:tcW w:w="1503" w:type="dxa"/>
            <w:vAlign w:val="center"/>
          </w:tcPr>
          <w:p w14:paraId="7C09D4E8"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35</w:t>
            </w:r>
          </w:p>
        </w:tc>
        <w:tc>
          <w:tcPr>
            <w:tcW w:w="1503" w:type="dxa"/>
            <w:vAlign w:val="center"/>
          </w:tcPr>
          <w:p w14:paraId="2039BBBF"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59</w:t>
            </w:r>
          </w:p>
        </w:tc>
        <w:tc>
          <w:tcPr>
            <w:tcW w:w="1503" w:type="dxa"/>
            <w:vAlign w:val="center"/>
          </w:tcPr>
          <w:p w14:paraId="61E464C7"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283</w:t>
            </w:r>
          </w:p>
        </w:tc>
      </w:tr>
      <w:tr w:rsidR="0036340A" w:rsidRPr="009E5255" w14:paraId="1819F634" w14:textId="77777777" w:rsidTr="005E042B">
        <w:trPr>
          <w:trHeight w:val="20"/>
        </w:trPr>
        <w:tc>
          <w:tcPr>
            <w:tcW w:w="1502" w:type="dxa"/>
          </w:tcPr>
          <w:p w14:paraId="67BC2D71" w14:textId="77777777" w:rsidR="0036340A" w:rsidRPr="009E5255" w:rsidRDefault="0036340A" w:rsidP="005E042B">
            <w:pPr>
              <w:pStyle w:val="NoSpacing"/>
              <w:ind w:left="166"/>
              <w:rPr>
                <w:rFonts w:asciiTheme="majorHAnsi" w:hAnsiTheme="majorHAnsi" w:cstheme="majorHAnsi"/>
              </w:rPr>
            </w:pPr>
            <w:r w:rsidRPr="009E5255">
              <w:rPr>
                <w:rFonts w:asciiTheme="majorHAnsi" w:hAnsiTheme="majorHAnsi" w:cstheme="majorHAnsi"/>
              </w:rPr>
              <w:t>PBS</w:t>
            </w:r>
          </w:p>
        </w:tc>
        <w:tc>
          <w:tcPr>
            <w:tcW w:w="1502" w:type="dxa"/>
            <w:vAlign w:val="center"/>
          </w:tcPr>
          <w:p w14:paraId="39282B68"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04</w:t>
            </w:r>
          </w:p>
        </w:tc>
        <w:tc>
          <w:tcPr>
            <w:tcW w:w="1503" w:type="dxa"/>
            <w:vAlign w:val="center"/>
          </w:tcPr>
          <w:p w14:paraId="55160913"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20</w:t>
            </w:r>
          </w:p>
        </w:tc>
        <w:tc>
          <w:tcPr>
            <w:tcW w:w="1503" w:type="dxa"/>
            <w:vAlign w:val="center"/>
          </w:tcPr>
          <w:p w14:paraId="49670501"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9</w:t>
            </w:r>
          </w:p>
        </w:tc>
        <w:tc>
          <w:tcPr>
            <w:tcW w:w="1503" w:type="dxa"/>
            <w:vAlign w:val="center"/>
          </w:tcPr>
          <w:p w14:paraId="1037CECF"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52</w:t>
            </w:r>
          </w:p>
        </w:tc>
        <w:tc>
          <w:tcPr>
            <w:tcW w:w="1503" w:type="dxa"/>
            <w:vAlign w:val="center"/>
          </w:tcPr>
          <w:p w14:paraId="48058DB3"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95</w:t>
            </w:r>
          </w:p>
        </w:tc>
      </w:tr>
      <w:tr w:rsidR="0036340A" w:rsidRPr="009E5255" w14:paraId="3A58CBEE" w14:textId="77777777" w:rsidTr="005E042B">
        <w:trPr>
          <w:trHeight w:val="20"/>
        </w:trPr>
        <w:tc>
          <w:tcPr>
            <w:tcW w:w="1502" w:type="dxa"/>
          </w:tcPr>
          <w:p w14:paraId="3706EB21" w14:textId="77777777" w:rsidR="0036340A" w:rsidRPr="009E5255" w:rsidRDefault="0036340A" w:rsidP="005E042B">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vAlign w:val="center"/>
          </w:tcPr>
          <w:p w14:paraId="1F771A58"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58</w:t>
            </w:r>
          </w:p>
        </w:tc>
        <w:tc>
          <w:tcPr>
            <w:tcW w:w="1503" w:type="dxa"/>
            <w:vAlign w:val="center"/>
          </w:tcPr>
          <w:p w14:paraId="373A7524"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8</w:t>
            </w:r>
          </w:p>
        </w:tc>
        <w:tc>
          <w:tcPr>
            <w:tcW w:w="1503" w:type="dxa"/>
            <w:vAlign w:val="center"/>
          </w:tcPr>
          <w:p w14:paraId="58ACB161"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6</w:t>
            </w:r>
          </w:p>
        </w:tc>
        <w:tc>
          <w:tcPr>
            <w:tcW w:w="1503" w:type="dxa"/>
            <w:vAlign w:val="center"/>
          </w:tcPr>
          <w:p w14:paraId="741DC521"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6</w:t>
            </w:r>
          </w:p>
        </w:tc>
        <w:tc>
          <w:tcPr>
            <w:tcW w:w="1503" w:type="dxa"/>
            <w:vAlign w:val="center"/>
          </w:tcPr>
          <w:p w14:paraId="35207C99"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88</w:t>
            </w:r>
          </w:p>
        </w:tc>
      </w:tr>
      <w:tr w:rsidR="0036340A" w:rsidRPr="009E5255" w14:paraId="7FBBEB9A" w14:textId="77777777" w:rsidTr="005E042B">
        <w:trPr>
          <w:trHeight w:val="20"/>
        </w:trPr>
        <w:tc>
          <w:tcPr>
            <w:tcW w:w="9016" w:type="dxa"/>
            <w:gridSpan w:val="6"/>
          </w:tcPr>
          <w:p w14:paraId="7B9434D6" w14:textId="77777777"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208 mg vials of fotemustine purchased (IQVIA) vs. dispensed to patients (PBS) - assuming wastage</w:t>
            </w:r>
          </w:p>
        </w:tc>
      </w:tr>
      <w:tr w:rsidR="0036340A" w:rsidRPr="009E5255" w14:paraId="5D48D3EE" w14:textId="77777777" w:rsidTr="005E042B">
        <w:trPr>
          <w:trHeight w:val="20"/>
        </w:trPr>
        <w:tc>
          <w:tcPr>
            <w:tcW w:w="1502" w:type="dxa"/>
          </w:tcPr>
          <w:p w14:paraId="674A6881" w14:textId="77777777" w:rsidR="0036340A" w:rsidRPr="009E5255" w:rsidRDefault="0036340A" w:rsidP="005E042B">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vAlign w:val="center"/>
          </w:tcPr>
          <w:p w14:paraId="2C981CEB"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62</w:t>
            </w:r>
          </w:p>
        </w:tc>
        <w:tc>
          <w:tcPr>
            <w:tcW w:w="1503" w:type="dxa"/>
            <w:vAlign w:val="center"/>
          </w:tcPr>
          <w:p w14:paraId="629A271B"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28</w:t>
            </w:r>
          </w:p>
        </w:tc>
        <w:tc>
          <w:tcPr>
            <w:tcW w:w="1503" w:type="dxa"/>
            <w:vAlign w:val="center"/>
          </w:tcPr>
          <w:p w14:paraId="4EDB1871"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35</w:t>
            </w:r>
          </w:p>
        </w:tc>
        <w:tc>
          <w:tcPr>
            <w:tcW w:w="1503" w:type="dxa"/>
            <w:vAlign w:val="center"/>
          </w:tcPr>
          <w:p w14:paraId="46457487"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59</w:t>
            </w:r>
          </w:p>
        </w:tc>
        <w:tc>
          <w:tcPr>
            <w:tcW w:w="1503" w:type="dxa"/>
            <w:vAlign w:val="center"/>
          </w:tcPr>
          <w:p w14:paraId="719431D6"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283</w:t>
            </w:r>
          </w:p>
        </w:tc>
      </w:tr>
      <w:tr w:rsidR="0036340A" w:rsidRPr="009E5255" w14:paraId="1EB6D990" w14:textId="77777777" w:rsidTr="005E042B">
        <w:trPr>
          <w:trHeight w:val="20"/>
        </w:trPr>
        <w:tc>
          <w:tcPr>
            <w:tcW w:w="1502" w:type="dxa"/>
          </w:tcPr>
          <w:p w14:paraId="4DF72E99" w14:textId="77777777" w:rsidR="0036340A" w:rsidRPr="009E5255" w:rsidRDefault="0036340A" w:rsidP="005E042B">
            <w:pPr>
              <w:pStyle w:val="NoSpacing"/>
              <w:ind w:left="166"/>
              <w:rPr>
                <w:rFonts w:asciiTheme="majorHAnsi" w:hAnsiTheme="majorHAnsi" w:cstheme="majorHAnsi"/>
              </w:rPr>
            </w:pPr>
            <w:r w:rsidRPr="009E5255">
              <w:rPr>
                <w:rFonts w:asciiTheme="majorHAnsi" w:hAnsiTheme="majorHAnsi" w:cstheme="majorHAnsi"/>
              </w:rPr>
              <w:t>PBS</w:t>
            </w:r>
          </w:p>
        </w:tc>
        <w:tc>
          <w:tcPr>
            <w:tcW w:w="1502" w:type="dxa"/>
            <w:vAlign w:val="center"/>
          </w:tcPr>
          <w:p w14:paraId="1EC374F5"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22</w:t>
            </w:r>
          </w:p>
        </w:tc>
        <w:tc>
          <w:tcPr>
            <w:tcW w:w="1503" w:type="dxa"/>
            <w:vAlign w:val="center"/>
          </w:tcPr>
          <w:p w14:paraId="4B6A9885"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27</w:t>
            </w:r>
          </w:p>
        </w:tc>
        <w:tc>
          <w:tcPr>
            <w:tcW w:w="1503" w:type="dxa"/>
            <w:vAlign w:val="center"/>
          </w:tcPr>
          <w:p w14:paraId="536A0506"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23</w:t>
            </w:r>
          </w:p>
        </w:tc>
        <w:tc>
          <w:tcPr>
            <w:tcW w:w="1503" w:type="dxa"/>
            <w:vAlign w:val="center"/>
          </w:tcPr>
          <w:p w14:paraId="254FA7CD"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61</w:t>
            </w:r>
          </w:p>
        </w:tc>
        <w:tc>
          <w:tcPr>
            <w:tcW w:w="1503" w:type="dxa"/>
            <w:vAlign w:val="center"/>
          </w:tcPr>
          <w:p w14:paraId="7BE5172B"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233</w:t>
            </w:r>
          </w:p>
        </w:tc>
      </w:tr>
      <w:tr w:rsidR="0036340A" w:rsidRPr="009E5255" w14:paraId="50248CBE" w14:textId="77777777" w:rsidTr="005E042B">
        <w:trPr>
          <w:trHeight w:val="20"/>
        </w:trPr>
        <w:tc>
          <w:tcPr>
            <w:tcW w:w="1502" w:type="dxa"/>
            <w:tcBorders>
              <w:bottom w:val="single" w:sz="4" w:space="0" w:color="auto"/>
            </w:tcBorders>
          </w:tcPr>
          <w:p w14:paraId="67C53669" w14:textId="77777777" w:rsidR="0036340A" w:rsidRPr="009E5255" w:rsidRDefault="0036340A" w:rsidP="005E042B">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Borders>
              <w:bottom w:val="single" w:sz="4" w:space="0" w:color="auto"/>
            </w:tcBorders>
            <w:vAlign w:val="center"/>
          </w:tcPr>
          <w:p w14:paraId="13C556D4"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40</w:t>
            </w:r>
          </w:p>
        </w:tc>
        <w:tc>
          <w:tcPr>
            <w:tcW w:w="1503" w:type="dxa"/>
            <w:tcBorders>
              <w:bottom w:val="single" w:sz="4" w:space="0" w:color="auto"/>
            </w:tcBorders>
            <w:vAlign w:val="center"/>
          </w:tcPr>
          <w:p w14:paraId="14A0C016"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w:t>
            </w:r>
          </w:p>
        </w:tc>
        <w:tc>
          <w:tcPr>
            <w:tcW w:w="1503" w:type="dxa"/>
            <w:tcBorders>
              <w:bottom w:val="single" w:sz="4" w:space="0" w:color="auto"/>
            </w:tcBorders>
            <w:vAlign w:val="center"/>
          </w:tcPr>
          <w:p w14:paraId="75F5C0E3"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12</w:t>
            </w:r>
          </w:p>
        </w:tc>
        <w:tc>
          <w:tcPr>
            <w:tcW w:w="1503" w:type="dxa"/>
            <w:tcBorders>
              <w:bottom w:val="single" w:sz="4" w:space="0" w:color="auto"/>
            </w:tcBorders>
            <w:vAlign w:val="center"/>
          </w:tcPr>
          <w:p w14:paraId="6FF5CDCE"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2</w:t>
            </w:r>
          </w:p>
        </w:tc>
        <w:tc>
          <w:tcPr>
            <w:tcW w:w="1503" w:type="dxa"/>
            <w:tcBorders>
              <w:bottom w:val="single" w:sz="4" w:space="0" w:color="auto"/>
            </w:tcBorders>
            <w:vAlign w:val="center"/>
          </w:tcPr>
          <w:p w14:paraId="43E55617" w14:textId="77777777" w:rsidR="0036340A" w:rsidRPr="009E5255" w:rsidRDefault="0036340A" w:rsidP="005E042B">
            <w:pPr>
              <w:pStyle w:val="NoSpacing"/>
              <w:jc w:val="center"/>
              <w:rPr>
                <w:rFonts w:asciiTheme="majorHAnsi" w:hAnsiTheme="majorHAnsi" w:cstheme="majorHAnsi"/>
              </w:rPr>
            </w:pPr>
            <w:r w:rsidRPr="009E5255">
              <w:rPr>
                <w:rFonts w:asciiTheme="majorHAnsi" w:hAnsiTheme="majorHAnsi" w:cstheme="majorHAnsi"/>
              </w:rPr>
              <w:t>50</w:t>
            </w:r>
          </w:p>
        </w:tc>
      </w:tr>
    </w:tbl>
    <w:p w14:paraId="77340869" w14:textId="1D1218B2" w:rsidR="0036340A" w:rsidRPr="009E5255" w:rsidRDefault="0036340A" w:rsidP="00A25496">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2796A6FE" w14:textId="4910AC49" w:rsidR="00A25496" w:rsidRPr="009E5255" w:rsidRDefault="00A25496" w:rsidP="00A25496">
      <w:pPr>
        <w:pStyle w:val="Caption"/>
      </w:pPr>
      <w:bookmarkStart w:id="464" w:name="_Ref105758811"/>
      <w:r w:rsidRPr="009E5255">
        <w:t>Figure A</w:t>
      </w:r>
      <w:r w:rsidR="00E36C93">
        <w:fldChar w:fldCharType="begin"/>
      </w:r>
      <w:r w:rsidR="00E36C93">
        <w:instrText xml:space="preserve"> SEQ Figure_A \* ARABIC </w:instrText>
      </w:r>
      <w:r w:rsidR="00E36C93">
        <w:fldChar w:fldCharType="separate"/>
      </w:r>
      <w:r w:rsidR="000C766B">
        <w:rPr>
          <w:noProof/>
        </w:rPr>
        <w:t>34</w:t>
      </w:r>
      <w:r w:rsidR="00E36C93">
        <w:rPr>
          <w:noProof/>
        </w:rPr>
        <w:fldChar w:fldCharType="end"/>
      </w:r>
      <w:bookmarkEnd w:id="464"/>
      <w:r w:rsidRPr="009E5255">
        <w:t xml:space="preserve">. In-market sales (IQVIA) and PBS claims of </w:t>
      </w:r>
      <w:r w:rsidR="002E2E12" w:rsidRPr="009E5255">
        <w:t>f</w:t>
      </w:r>
      <w:r w:rsidRPr="009E5255">
        <w:t>otemustine (208 mg vials) (2017 - 2020)</w:t>
      </w:r>
    </w:p>
    <w:p w14:paraId="2233A579" w14:textId="048CD068" w:rsidR="0036340A" w:rsidRPr="009E5255" w:rsidRDefault="00A25496" w:rsidP="0036340A">
      <w:pPr>
        <w:pStyle w:val="NoSpacing"/>
        <w:rPr>
          <w:rFonts w:cstheme="majorHAnsi"/>
        </w:rPr>
      </w:pPr>
      <w:r w:rsidRPr="009E5255">
        <w:rPr>
          <w:noProof/>
        </w:rPr>
        <w:drawing>
          <wp:inline distT="0" distB="0" distL="0" distR="0" wp14:anchorId="2923E5B2" wp14:editId="68121FF1">
            <wp:extent cx="4294669" cy="2517892"/>
            <wp:effectExtent l="0" t="0" r="0" b="0"/>
            <wp:docPr id="226" name="Graphic 169" descr="a line chart showing the In-market sales (IQVIA) and PBS claims of fotemustine (208 mg vials)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Graphic 169" descr="a line chart showing the In-market sales (IQVIA) and PBS claims of fotemustine (208 mg vials) from 2017 to 2020"/>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294669" cy="2517892"/>
                    </a:xfrm>
                    <a:prstGeom prst="rect">
                      <a:avLst/>
                    </a:prstGeom>
                  </pic:spPr>
                </pic:pic>
              </a:graphicData>
            </a:graphic>
          </wp:inline>
        </w:drawing>
      </w:r>
    </w:p>
    <w:p w14:paraId="325FDA37" w14:textId="3E0D01D3"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29AED615" w14:textId="31E81C9A" w:rsidR="0094731A" w:rsidRPr="009E5255" w:rsidRDefault="0094731A" w:rsidP="0036340A">
      <w:r w:rsidRPr="009E5255">
        <w:t>Idarubicin</w:t>
      </w:r>
      <w:r w:rsidR="0093166A" w:rsidRPr="009E5255">
        <w:t xml:space="preserve"> -</w:t>
      </w:r>
      <w:r w:rsidRPr="009E5255">
        <w:t xml:space="preserve"> 5 mg vial: The number of 5 mg vials of idarubicin that would have been dispensed to patients via the PBS under the assumption of no wastage was 6,683 and 7,246 with wastage (Table Ref and Figure Ref). Sales of </w:t>
      </w:r>
      <w:r w:rsidR="003A6F1A" w:rsidRPr="009E5255">
        <w:t>42,507 5 mg vials of idarubicin resulted in an excess of 35,824 vials under the assumption of no wastage and 35,261 with wastage.</w:t>
      </w:r>
    </w:p>
    <w:p w14:paraId="1BF4179E" w14:textId="4FEC4C9B" w:rsidR="003A6F1A" w:rsidRPr="009E5255" w:rsidRDefault="003A6F1A" w:rsidP="003A6F1A">
      <w:pPr>
        <w:pStyle w:val="Caption"/>
      </w:pPr>
      <w:r w:rsidRPr="009E5255">
        <w:t>Table A</w:t>
      </w:r>
      <w:r w:rsidR="00E36C93">
        <w:fldChar w:fldCharType="begin"/>
      </w:r>
      <w:r w:rsidR="00E36C93">
        <w:instrText xml:space="preserve"> SEQ Table_A \* ARABIC </w:instrText>
      </w:r>
      <w:r w:rsidR="00E36C93">
        <w:fldChar w:fldCharType="separate"/>
      </w:r>
      <w:r w:rsidR="000C766B">
        <w:rPr>
          <w:noProof/>
        </w:rPr>
        <w:t>25</w:t>
      </w:r>
      <w:r w:rsidR="00E36C93">
        <w:rPr>
          <w:noProof/>
        </w:rPr>
        <w:fldChar w:fldCharType="end"/>
      </w:r>
      <w:r w:rsidRPr="009E5255">
        <w:t xml:space="preserve">. In-market sales (IQVIA) and claims (PBS) of </w:t>
      </w:r>
      <w:r w:rsidR="008B39C9" w:rsidRPr="009E5255">
        <w:t>i</w:t>
      </w:r>
      <w:r w:rsidRPr="009E5255">
        <w:t>darubicin (5 mg vials) (2017 -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claims (PBS) of idarubicin (5 mg vials) from 2017 to 2020"/>
      </w:tblPr>
      <w:tblGrid>
        <w:gridCol w:w="1502"/>
        <w:gridCol w:w="1502"/>
        <w:gridCol w:w="1503"/>
        <w:gridCol w:w="1503"/>
        <w:gridCol w:w="1503"/>
        <w:gridCol w:w="1503"/>
      </w:tblGrid>
      <w:tr w:rsidR="003A6F1A" w:rsidRPr="009E5255" w14:paraId="7E4ACDD1" w14:textId="77777777" w:rsidTr="00236B2E">
        <w:trPr>
          <w:trHeight w:val="57"/>
          <w:tblHeader/>
        </w:trPr>
        <w:tc>
          <w:tcPr>
            <w:tcW w:w="1502" w:type="dxa"/>
            <w:tcBorders>
              <w:bottom w:val="single" w:sz="4" w:space="0" w:color="auto"/>
            </w:tcBorders>
          </w:tcPr>
          <w:p w14:paraId="1E201418" w14:textId="77777777" w:rsidR="003A6F1A" w:rsidRPr="009E5255" w:rsidRDefault="003A6F1A" w:rsidP="00236B2E">
            <w:pPr>
              <w:pStyle w:val="NoSpacing"/>
              <w:rPr>
                <w:rFonts w:asciiTheme="majorHAnsi" w:hAnsiTheme="majorHAnsi" w:cstheme="majorHAnsi"/>
                <w:b/>
                <w:i/>
                <w:iCs/>
              </w:rPr>
            </w:pPr>
          </w:p>
        </w:tc>
        <w:tc>
          <w:tcPr>
            <w:tcW w:w="1502" w:type="dxa"/>
            <w:tcBorders>
              <w:bottom w:val="single" w:sz="4" w:space="0" w:color="auto"/>
            </w:tcBorders>
            <w:vAlign w:val="center"/>
          </w:tcPr>
          <w:p w14:paraId="4FAF9AFC" w14:textId="77777777" w:rsidR="003A6F1A" w:rsidRPr="009E5255" w:rsidRDefault="003A6F1A" w:rsidP="00236B2E">
            <w:pPr>
              <w:pStyle w:val="NoSpacing"/>
              <w:jc w:val="center"/>
              <w:rPr>
                <w:rFonts w:asciiTheme="majorHAnsi" w:hAnsiTheme="majorHAnsi" w:cstheme="majorHAnsi"/>
                <w:bCs/>
                <w:i/>
                <w:iCs/>
              </w:rPr>
            </w:pPr>
            <w:r w:rsidRPr="009E5255">
              <w:rPr>
                <w:rFonts w:asciiTheme="majorHAnsi" w:hAnsiTheme="majorHAnsi" w:cstheme="majorHAnsi"/>
                <w:bCs/>
                <w:i/>
                <w:iCs/>
              </w:rPr>
              <w:t>2017</w:t>
            </w:r>
          </w:p>
        </w:tc>
        <w:tc>
          <w:tcPr>
            <w:tcW w:w="1503" w:type="dxa"/>
            <w:tcBorders>
              <w:bottom w:val="single" w:sz="4" w:space="0" w:color="auto"/>
            </w:tcBorders>
            <w:vAlign w:val="center"/>
          </w:tcPr>
          <w:p w14:paraId="1ED98D37" w14:textId="77777777" w:rsidR="003A6F1A" w:rsidRPr="009E5255" w:rsidRDefault="003A6F1A" w:rsidP="00236B2E">
            <w:pPr>
              <w:pStyle w:val="NoSpacing"/>
              <w:jc w:val="center"/>
              <w:rPr>
                <w:rFonts w:asciiTheme="majorHAnsi" w:hAnsiTheme="majorHAnsi" w:cstheme="majorHAnsi"/>
                <w:bCs/>
                <w:i/>
                <w:iCs/>
              </w:rPr>
            </w:pPr>
            <w:r w:rsidRPr="009E5255">
              <w:rPr>
                <w:rFonts w:asciiTheme="majorHAnsi" w:hAnsiTheme="majorHAnsi" w:cstheme="majorHAnsi"/>
                <w:bCs/>
                <w:i/>
                <w:iCs/>
              </w:rPr>
              <w:t>2018</w:t>
            </w:r>
          </w:p>
        </w:tc>
        <w:tc>
          <w:tcPr>
            <w:tcW w:w="1503" w:type="dxa"/>
            <w:tcBorders>
              <w:bottom w:val="single" w:sz="4" w:space="0" w:color="auto"/>
            </w:tcBorders>
            <w:vAlign w:val="center"/>
          </w:tcPr>
          <w:p w14:paraId="1B0B3E64" w14:textId="77777777" w:rsidR="003A6F1A" w:rsidRPr="009E5255" w:rsidRDefault="003A6F1A" w:rsidP="00236B2E">
            <w:pPr>
              <w:pStyle w:val="NoSpacing"/>
              <w:jc w:val="center"/>
              <w:rPr>
                <w:rFonts w:asciiTheme="majorHAnsi" w:hAnsiTheme="majorHAnsi" w:cstheme="majorHAnsi"/>
                <w:bCs/>
                <w:i/>
                <w:iCs/>
              </w:rPr>
            </w:pPr>
            <w:r w:rsidRPr="009E5255">
              <w:rPr>
                <w:rFonts w:asciiTheme="majorHAnsi" w:hAnsiTheme="majorHAnsi" w:cstheme="majorHAnsi"/>
                <w:bCs/>
                <w:i/>
                <w:iCs/>
              </w:rPr>
              <w:t>2019</w:t>
            </w:r>
          </w:p>
        </w:tc>
        <w:tc>
          <w:tcPr>
            <w:tcW w:w="1503" w:type="dxa"/>
            <w:tcBorders>
              <w:bottom w:val="single" w:sz="4" w:space="0" w:color="auto"/>
            </w:tcBorders>
            <w:vAlign w:val="center"/>
          </w:tcPr>
          <w:p w14:paraId="196539C7" w14:textId="77777777" w:rsidR="003A6F1A" w:rsidRPr="009E5255" w:rsidRDefault="003A6F1A" w:rsidP="00236B2E">
            <w:pPr>
              <w:pStyle w:val="NoSpacing"/>
              <w:jc w:val="center"/>
              <w:rPr>
                <w:rFonts w:asciiTheme="majorHAnsi" w:hAnsiTheme="majorHAnsi" w:cstheme="majorHAnsi"/>
                <w:bCs/>
                <w:i/>
                <w:iCs/>
              </w:rPr>
            </w:pPr>
            <w:r w:rsidRPr="009E5255">
              <w:rPr>
                <w:rFonts w:asciiTheme="majorHAnsi" w:hAnsiTheme="majorHAnsi" w:cstheme="majorHAnsi"/>
                <w:bCs/>
                <w:i/>
                <w:iCs/>
              </w:rPr>
              <w:t>2020</w:t>
            </w:r>
          </w:p>
        </w:tc>
        <w:tc>
          <w:tcPr>
            <w:tcW w:w="1503" w:type="dxa"/>
            <w:tcBorders>
              <w:bottom w:val="single" w:sz="4" w:space="0" w:color="auto"/>
            </w:tcBorders>
            <w:vAlign w:val="center"/>
          </w:tcPr>
          <w:p w14:paraId="5B664AA7" w14:textId="77777777" w:rsidR="003A6F1A" w:rsidRPr="009E5255" w:rsidRDefault="003A6F1A" w:rsidP="00236B2E">
            <w:pPr>
              <w:pStyle w:val="NoSpacing"/>
              <w:jc w:val="center"/>
              <w:rPr>
                <w:rFonts w:asciiTheme="majorHAnsi" w:hAnsiTheme="majorHAnsi" w:cstheme="majorHAnsi"/>
                <w:bCs/>
                <w:i/>
                <w:iCs/>
              </w:rPr>
            </w:pPr>
            <w:r w:rsidRPr="009E5255">
              <w:rPr>
                <w:rFonts w:asciiTheme="majorHAnsi" w:hAnsiTheme="majorHAnsi" w:cstheme="majorHAnsi"/>
                <w:bCs/>
                <w:i/>
                <w:iCs/>
              </w:rPr>
              <w:t>2017-2020</w:t>
            </w:r>
          </w:p>
        </w:tc>
      </w:tr>
      <w:tr w:rsidR="003A6F1A" w:rsidRPr="009E5255" w14:paraId="64A7B482" w14:textId="77777777" w:rsidTr="00236B2E">
        <w:trPr>
          <w:trHeight w:val="57"/>
        </w:trPr>
        <w:tc>
          <w:tcPr>
            <w:tcW w:w="9016" w:type="dxa"/>
            <w:gridSpan w:val="6"/>
            <w:tcBorders>
              <w:top w:val="single" w:sz="4" w:space="0" w:color="auto"/>
            </w:tcBorders>
            <w:vAlign w:val="center"/>
          </w:tcPr>
          <w:p w14:paraId="16C6D35F" w14:textId="0C66BEC5" w:rsidR="003A6F1A" w:rsidRPr="009E5255" w:rsidRDefault="003A6F1A" w:rsidP="00236B2E">
            <w:pPr>
              <w:pStyle w:val="NoSpacing"/>
              <w:rPr>
                <w:rFonts w:asciiTheme="majorHAnsi" w:hAnsiTheme="majorHAnsi" w:cstheme="majorHAnsi"/>
                <w:i/>
                <w:iCs/>
              </w:rPr>
            </w:pPr>
            <w:r w:rsidRPr="009E5255">
              <w:rPr>
                <w:rFonts w:asciiTheme="majorHAnsi" w:hAnsiTheme="majorHAnsi" w:cstheme="majorHAnsi"/>
                <w:i/>
                <w:iCs/>
              </w:rPr>
              <w:t>Amount of idarubicin purchased (IQVIA) vs. dispensed to patients (PBS) - mg</w:t>
            </w:r>
          </w:p>
        </w:tc>
      </w:tr>
      <w:tr w:rsidR="003A6F1A" w:rsidRPr="009E5255" w14:paraId="5CE7C6DC" w14:textId="77777777" w:rsidTr="00236B2E">
        <w:trPr>
          <w:trHeight w:val="57"/>
        </w:trPr>
        <w:tc>
          <w:tcPr>
            <w:tcW w:w="1502" w:type="dxa"/>
          </w:tcPr>
          <w:p w14:paraId="10C4C6A1" w14:textId="77777777" w:rsidR="003A6F1A" w:rsidRPr="009E5255" w:rsidRDefault="003A6F1A" w:rsidP="003A6F1A">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6804DB70" w14:textId="50FCCC16"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56,134 </w:t>
            </w:r>
          </w:p>
        </w:tc>
        <w:tc>
          <w:tcPr>
            <w:tcW w:w="1503" w:type="dxa"/>
          </w:tcPr>
          <w:p w14:paraId="1D63466F" w14:textId="417B273E"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60,688 </w:t>
            </w:r>
          </w:p>
        </w:tc>
        <w:tc>
          <w:tcPr>
            <w:tcW w:w="1503" w:type="dxa"/>
          </w:tcPr>
          <w:p w14:paraId="0491D5A3" w14:textId="29A9F814"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50,342 </w:t>
            </w:r>
          </w:p>
        </w:tc>
        <w:tc>
          <w:tcPr>
            <w:tcW w:w="1503" w:type="dxa"/>
          </w:tcPr>
          <w:p w14:paraId="69BD825D" w14:textId="048EAABE"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45,369 </w:t>
            </w:r>
          </w:p>
        </w:tc>
        <w:tc>
          <w:tcPr>
            <w:tcW w:w="1503" w:type="dxa"/>
          </w:tcPr>
          <w:p w14:paraId="263F13D0" w14:textId="544D68B9"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212,533 </w:t>
            </w:r>
          </w:p>
        </w:tc>
      </w:tr>
      <w:tr w:rsidR="003A6F1A" w:rsidRPr="009E5255" w14:paraId="57BCF061" w14:textId="77777777" w:rsidTr="00236B2E">
        <w:trPr>
          <w:trHeight w:val="57"/>
        </w:trPr>
        <w:tc>
          <w:tcPr>
            <w:tcW w:w="1502" w:type="dxa"/>
          </w:tcPr>
          <w:p w14:paraId="42C4DDE2" w14:textId="77777777" w:rsidR="003A6F1A" w:rsidRPr="009E5255" w:rsidRDefault="003A6F1A" w:rsidP="003A6F1A">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1580F987" w14:textId="6C2438ED"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11,194 </w:t>
            </w:r>
          </w:p>
        </w:tc>
        <w:tc>
          <w:tcPr>
            <w:tcW w:w="1503" w:type="dxa"/>
          </w:tcPr>
          <w:p w14:paraId="0FF15C07" w14:textId="1C5A9042"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9,238 </w:t>
            </w:r>
          </w:p>
        </w:tc>
        <w:tc>
          <w:tcPr>
            <w:tcW w:w="1503" w:type="dxa"/>
          </w:tcPr>
          <w:p w14:paraId="396443EC" w14:textId="5DA66D9C"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6,795 </w:t>
            </w:r>
          </w:p>
        </w:tc>
        <w:tc>
          <w:tcPr>
            <w:tcW w:w="1503" w:type="dxa"/>
          </w:tcPr>
          <w:p w14:paraId="568E843B" w14:textId="15120BD6"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6,188 </w:t>
            </w:r>
          </w:p>
        </w:tc>
        <w:tc>
          <w:tcPr>
            <w:tcW w:w="1503" w:type="dxa"/>
          </w:tcPr>
          <w:p w14:paraId="3473C0EC" w14:textId="34502DF4"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33,415 </w:t>
            </w:r>
          </w:p>
        </w:tc>
      </w:tr>
      <w:tr w:rsidR="003A6F1A" w:rsidRPr="009E5255" w14:paraId="0B7600DA" w14:textId="77777777" w:rsidTr="00236B2E">
        <w:trPr>
          <w:trHeight w:val="57"/>
        </w:trPr>
        <w:tc>
          <w:tcPr>
            <w:tcW w:w="1502" w:type="dxa"/>
          </w:tcPr>
          <w:p w14:paraId="065EA07E" w14:textId="77777777" w:rsidR="003A6F1A" w:rsidRPr="009E5255" w:rsidRDefault="003A6F1A" w:rsidP="003A6F1A">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773FC0C9" w14:textId="2723AC91"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44,940 </w:t>
            </w:r>
          </w:p>
        </w:tc>
        <w:tc>
          <w:tcPr>
            <w:tcW w:w="1503" w:type="dxa"/>
          </w:tcPr>
          <w:p w14:paraId="63D3D601" w14:textId="7B61DAC0"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51,450 </w:t>
            </w:r>
          </w:p>
        </w:tc>
        <w:tc>
          <w:tcPr>
            <w:tcW w:w="1503" w:type="dxa"/>
          </w:tcPr>
          <w:p w14:paraId="50C5CF49" w14:textId="6D3A61CD"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43,547 </w:t>
            </w:r>
          </w:p>
        </w:tc>
        <w:tc>
          <w:tcPr>
            <w:tcW w:w="1503" w:type="dxa"/>
          </w:tcPr>
          <w:p w14:paraId="4FAE0513" w14:textId="30255E1E"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39,181 </w:t>
            </w:r>
          </w:p>
        </w:tc>
        <w:tc>
          <w:tcPr>
            <w:tcW w:w="1503" w:type="dxa"/>
          </w:tcPr>
          <w:p w14:paraId="620596C5" w14:textId="068589E4"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 33,457 </w:t>
            </w:r>
          </w:p>
        </w:tc>
      </w:tr>
      <w:tr w:rsidR="003A6F1A" w:rsidRPr="009E5255" w14:paraId="5286D1D0" w14:textId="77777777" w:rsidTr="00236B2E">
        <w:trPr>
          <w:trHeight w:val="57"/>
        </w:trPr>
        <w:tc>
          <w:tcPr>
            <w:tcW w:w="9016" w:type="dxa"/>
            <w:gridSpan w:val="6"/>
            <w:vAlign w:val="center"/>
          </w:tcPr>
          <w:p w14:paraId="490B5348" w14:textId="0C663147" w:rsidR="003A6F1A" w:rsidRPr="009E5255" w:rsidRDefault="003A6F1A" w:rsidP="00236B2E">
            <w:pPr>
              <w:pStyle w:val="NoSpacing"/>
              <w:rPr>
                <w:rFonts w:asciiTheme="majorHAnsi" w:hAnsiTheme="majorHAnsi" w:cstheme="majorHAnsi"/>
                <w:i/>
                <w:iCs/>
              </w:rPr>
            </w:pPr>
            <w:r w:rsidRPr="009E5255">
              <w:rPr>
                <w:rFonts w:asciiTheme="majorHAnsi" w:hAnsiTheme="majorHAnsi" w:cstheme="majorHAnsi"/>
                <w:i/>
                <w:iCs/>
              </w:rPr>
              <w:t>Total number of 5 mg vials of idarubicin purchased (IQVIA) vs. dispensed to patients (PBS) - assuming no wastage</w:t>
            </w:r>
          </w:p>
        </w:tc>
      </w:tr>
      <w:tr w:rsidR="003A6F1A" w:rsidRPr="009E5255" w14:paraId="3CB5FD54" w14:textId="77777777" w:rsidTr="00236B2E">
        <w:trPr>
          <w:trHeight w:val="57"/>
        </w:trPr>
        <w:tc>
          <w:tcPr>
            <w:tcW w:w="1502" w:type="dxa"/>
          </w:tcPr>
          <w:p w14:paraId="192BFE8B" w14:textId="77777777" w:rsidR="003A6F1A" w:rsidRPr="009E5255" w:rsidRDefault="003A6F1A" w:rsidP="003A6F1A">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47D0D624" w14:textId="7EB10705"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11,227</w:t>
            </w:r>
          </w:p>
        </w:tc>
        <w:tc>
          <w:tcPr>
            <w:tcW w:w="1503" w:type="dxa"/>
          </w:tcPr>
          <w:p w14:paraId="31B3ED09" w14:textId="5FC3D8F8"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12,138</w:t>
            </w:r>
          </w:p>
        </w:tc>
        <w:tc>
          <w:tcPr>
            <w:tcW w:w="1503" w:type="dxa"/>
          </w:tcPr>
          <w:p w14:paraId="5E993075" w14:textId="5C06C396"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10,068</w:t>
            </w:r>
          </w:p>
        </w:tc>
        <w:tc>
          <w:tcPr>
            <w:tcW w:w="1503" w:type="dxa"/>
          </w:tcPr>
          <w:p w14:paraId="35E4EF91" w14:textId="70D8771E"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9,074</w:t>
            </w:r>
          </w:p>
        </w:tc>
        <w:tc>
          <w:tcPr>
            <w:tcW w:w="1503" w:type="dxa"/>
          </w:tcPr>
          <w:p w14:paraId="2AC75935" w14:textId="3BBA4D55"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42,507</w:t>
            </w:r>
          </w:p>
        </w:tc>
      </w:tr>
      <w:tr w:rsidR="003A6F1A" w:rsidRPr="009E5255" w14:paraId="48741454" w14:textId="77777777" w:rsidTr="00236B2E">
        <w:trPr>
          <w:trHeight w:val="57"/>
        </w:trPr>
        <w:tc>
          <w:tcPr>
            <w:tcW w:w="1502" w:type="dxa"/>
          </w:tcPr>
          <w:p w14:paraId="2CC44666" w14:textId="77777777" w:rsidR="003A6F1A" w:rsidRPr="009E5255" w:rsidRDefault="003A6F1A" w:rsidP="003A6F1A">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00CD8A74" w14:textId="20959183"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2,239</w:t>
            </w:r>
          </w:p>
        </w:tc>
        <w:tc>
          <w:tcPr>
            <w:tcW w:w="1503" w:type="dxa"/>
          </w:tcPr>
          <w:p w14:paraId="68453DFC" w14:textId="7640B14E"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1,848</w:t>
            </w:r>
          </w:p>
        </w:tc>
        <w:tc>
          <w:tcPr>
            <w:tcW w:w="1503" w:type="dxa"/>
          </w:tcPr>
          <w:p w14:paraId="4367CF14" w14:textId="478EEA6E"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1,359</w:t>
            </w:r>
          </w:p>
        </w:tc>
        <w:tc>
          <w:tcPr>
            <w:tcW w:w="1503" w:type="dxa"/>
          </w:tcPr>
          <w:p w14:paraId="0080121A" w14:textId="1A0CA6C1"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1,238</w:t>
            </w:r>
          </w:p>
        </w:tc>
        <w:tc>
          <w:tcPr>
            <w:tcW w:w="1503" w:type="dxa"/>
          </w:tcPr>
          <w:p w14:paraId="4C432F22" w14:textId="4F9FBA41"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6,683</w:t>
            </w:r>
          </w:p>
        </w:tc>
      </w:tr>
      <w:tr w:rsidR="003A6F1A" w:rsidRPr="009E5255" w14:paraId="30E3B72D" w14:textId="77777777" w:rsidTr="00236B2E">
        <w:trPr>
          <w:trHeight w:val="57"/>
        </w:trPr>
        <w:tc>
          <w:tcPr>
            <w:tcW w:w="1502" w:type="dxa"/>
          </w:tcPr>
          <w:p w14:paraId="283CABD1" w14:textId="77777777" w:rsidR="003A6F1A" w:rsidRPr="009E5255" w:rsidRDefault="003A6F1A" w:rsidP="003A6F1A">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3A982779" w14:textId="03D414AE"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8,988</w:t>
            </w:r>
          </w:p>
        </w:tc>
        <w:tc>
          <w:tcPr>
            <w:tcW w:w="1503" w:type="dxa"/>
          </w:tcPr>
          <w:p w14:paraId="7A2F2FC9" w14:textId="3753B15B"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10,290</w:t>
            </w:r>
          </w:p>
        </w:tc>
        <w:tc>
          <w:tcPr>
            <w:tcW w:w="1503" w:type="dxa"/>
          </w:tcPr>
          <w:p w14:paraId="7F492242" w14:textId="29D8E267"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8,709</w:t>
            </w:r>
          </w:p>
        </w:tc>
        <w:tc>
          <w:tcPr>
            <w:tcW w:w="1503" w:type="dxa"/>
          </w:tcPr>
          <w:p w14:paraId="33B44214" w14:textId="3DE0FD76"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7,836</w:t>
            </w:r>
          </w:p>
        </w:tc>
        <w:tc>
          <w:tcPr>
            <w:tcW w:w="1503" w:type="dxa"/>
          </w:tcPr>
          <w:p w14:paraId="2557B5BC" w14:textId="709A0CFE"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35,824</w:t>
            </w:r>
          </w:p>
        </w:tc>
      </w:tr>
      <w:tr w:rsidR="003A6F1A" w:rsidRPr="009E5255" w14:paraId="6437A3A4" w14:textId="77777777" w:rsidTr="00236B2E">
        <w:trPr>
          <w:trHeight w:val="57"/>
        </w:trPr>
        <w:tc>
          <w:tcPr>
            <w:tcW w:w="9016" w:type="dxa"/>
            <w:gridSpan w:val="6"/>
            <w:vAlign w:val="center"/>
          </w:tcPr>
          <w:p w14:paraId="2AF716EF" w14:textId="494FFB35" w:rsidR="003A6F1A" w:rsidRPr="009E5255" w:rsidRDefault="003A6F1A" w:rsidP="00236B2E">
            <w:pPr>
              <w:pStyle w:val="NoSpacing"/>
              <w:rPr>
                <w:rFonts w:asciiTheme="majorHAnsi" w:hAnsiTheme="majorHAnsi" w:cstheme="majorHAnsi"/>
                <w:i/>
                <w:iCs/>
              </w:rPr>
            </w:pPr>
            <w:r w:rsidRPr="009E5255">
              <w:rPr>
                <w:rFonts w:asciiTheme="majorHAnsi" w:hAnsiTheme="majorHAnsi" w:cstheme="majorHAnsi"/>
                <w:i/>
                <w:iCs/>
              </w:rPr>
              <w:t>Total number of 5 mg vials of idarubicin purchased (IQVIA) vs. dispensed to patients (PBS) - assuming wastage</w:t>
            </w:r>
          </w:p>
        </w:tc>
      </w:tr>
      <w:tr w:rsidR="003A6F1A" w:rsidRPr="009E5255" w14:paraId="29761760" w14:textId="77777777" w:rsidTr="005042FD">
        <w:trPr>
          <w:trHeight w:val="57"/>
        </w:trPr>
        <w:tc>
          <w:tcPr>
            <w:tcW w:w="1502" w:type="dxa"/>
          </w:tcPr>
          <w:p w14:paraId="458DBC18" w14:textId="77777777" w:rsidR="003A6F1A" w:rsidRPr="009E5255" w:rsidRDefault="003A6F1A" w:rsidP="003A6F1A">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vAlign w:val="center"/>
          </w:tcPr>
          <w:p w14:paraId="6975C5AC" w14:textId="7A54BE4E"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11,227 </w:t>
            </w:r>
          </w:p>
        </w:tc>
        <w:tc>
          <w:tcPr>
            <w:tcW w:w="1503" w:type="dxa"/>
            <w:vAlign w:val="center"/>
          </w:tcPr>
          <w:p w14:paraId="662D5955" w14:textId="348212B3"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12,138 </w:t>
            </w:r>
          </w:p>
        </w:tc>
        <w:tc>
          <w:tcPr>
            <w:tcW w:w="1503" w:type="dxa"/>
            <w:vAlign w:val="center"/>
          </w:tcPr>
          <w:p w14:paraId="74C909C3" w14:textId="0C026EE4"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10,068 </w:t>
            </w:r>
          </w:p>
        </w:tc>
        <w:tc>
          <w:tcPr>
            <w:tcW w:w="1503" w:type="dxa"/>
            <w:vAlign w:val="center"/>
          </w:tcPr>
          <w:p w14:paraId="5F886FA8" w14:textId="3DEEE674"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9,074 </w:t>
            </w:r>
          </w:p>
        </w:tc>
        <w:tc>
          <w:tcPr>
            <w:tcW w:w="1503" w:type="dxa"/>
            <w:vAlign w:val="center"/>
          </w:tcPr>
          <w:p w14:paraId="10305694" w14:textId="0B08C29A"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42,507 </w:t>
            </w:r>
          </w:p>
        </w:tc>
      </w:tr>
      <w:tr w:rsidR="003A6F1A" w:rsidRPr="009E5255" w14:paraId="77D6F290" w14:textId="77777777" w:rsidTr="005042FD">
        <w:trPr>
          <w:trHeight w:val="53"/>
        </w:trPr>
        <w:tc>
          <w:tcPr>
            <w:tcW w:w="1502" w:type="dxa"/>
          </w:tcPr>
          <w:p w14:paraId="326B8CC7" w14:textId="77777777" w:rsidR="003A6F1A" w:rsidRPr="009E5255" w:rsidRDefault="003A6F1A" w:rsidP="003A6F1A">
            <w:pPr>
              <w:pStyle w:val="NoSpacing"/>
              <w:ind w:left="166"/>
              <w:rPr>
                <w:rFonts w:asciiTheme="majorHAnsi" w:hAnsiTheme="majorHAnsi" w:cstheme="majorHAnsi"/>
              </w:rPr>
            </w:pPr>
            <w:r w:rsidRPr="009E5255">
              <w:rPr>
                <w:rFonts w:asciiTheme="majorHAnsi" w:hAnsiTheme="majorHAnsi" w:cstheme="majorHAnsi"/>
              </w:rPr>
              <w:t>PBS</w:t>
            </w:r>
          </w:p>
        </w:tc>
        <w:tc>
          <w:tcPr>
            <w:tcW w:w="1502" w:type="dxa"/>
            <w:vAlign w:val="center"/>
          </w:tcPr>
          <w:p w14:paraId="63046C08" w14:textId="27198E64"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2,443 </w:t>
            </w:r>
          </w:p>
        </w:tc>
        <w:tc>
          <w:tcPr>
            <w:tcW w:w="1503" w:type="dxa"/>
            <w:vAlign w:val="center"/>
          </w:tcPr>
          <w:p w14:paraId="3BB16285" w14:textId="13AA7B0B"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2,010 </w:t>
            </w:r>
          </w:p>
        </w:tc>
        <w:tc>
          <w:tcPr>
            <w:tcW w:w="1503" w:type="dxa"/>
            <w:vAlign w:val="center"/>
          </w:tcPr>
          <w:p w14:paraId="1F1D6C93" w14:textId="26C132C4"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1,460 </w:t>
            </w:r>
          </w:p>
        </w:tc>
        <w:tc>
          <w:tcPr>
            <w:tcW w:w="1503" w:type="dxa"/>
            <w:vAlign w:val="center"/>
          </w:tcPr>
          <w:p w14:paraId="46DAF83A" w14:textId="15F4EE0A"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1,333 </w:t>
            </w:r>
          </w:p>
        </w:tc>
        <w:tc>
          <w:tcPr>
            <w:tcW w:w="1503" w:type="dxa"/>
            <w:vAlign w:val="center"/>
          </w:tcPr>
          <w:p w14:paraId="5971A515" w14:textId="31683F76"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7,246 </w:t>
            </w:r>
          </w:p>
        </w:tc>
      </w:tr>
      <w:tr w:rsidR="003A6F1A" w:rsidRPr="009E5255" w14:paraId="43E2FF51" w14:textId="77777777" w:rsidTr="005042FD">
        <w:trPr>
          <w:trHeight w:val="57"/>
        </w:trPr>
        <w:tc>
          <w:tcPr>
            <w:tcW w:w="1502" w:type="dxa"/>
            <w:tcBorders>
              <w:bottom w:val="single" w:sz="4" w:space="0" w:color="auto"/>
            </w:tcBorders>
          </w:tcPr>
          <w:p w14:paraId="0C2479A6" w14:textId="77777777" w:rsidR="003A6F1A" w:rsidRPr="009E5255" w:rsidRDefault="003A6F1A" w:rsidP="003A6F1A">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Borders>
              <w:bottom w:val="single" w:sz="4" w:space="0" w:color="auto"/>
            </w:tcBorders>
            <w:vAlign w:val="center"/>
          </w:tcPr>
          <w:p w14:paraId="6E5B882E" w14:textId="3D9869C6"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8,784 </w:t>
            </w:r>
          </w:p>
        </w:tc>
        <w:tc>
          <w:tcPr>
            <w:tcW w:w="1503" w:type="dxa"/>
            <w:tcBorders>
              <w:bottom w:val="single" w:sz="4" w:space="0" w:color="auto"/>
            </w:tcBorders>
            <w:vAlign w:val="center"/>
          </w:tcPr>
          <w:p w14:paraId="4884335D" w14:textId="02C95666"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10,128 </w:t>
            </w:r>
          </w:p>
        </w:tc>
        <w:tc>
          <w:tcPr>
            <w:tcW w:w="1503" w:type="dxa"/>
            <w:tcBorders>
              <w:bottom w:val="single" w:sz="4" w:space="0" w:color="auto"/>
            </w:tcBorders>
            <w:vAlign w:val="center"/>
          </w:tcPr>
          <w:p w14:paraId="12B34AEF" w14:textId="181E5DEA"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8,608 </w:t>
            </w:r>
          </w:p>
        </w:tc>
        <w:tc>
          <w:tcPr>
            <w:tcW w:w="1503" w:type="dxa"/>
            <w:tcBorders>
              <w:bottom w:val="single" w:sz="4" w:space="0" w:color="auto"/>
            </w:tcBorders>
            <w:vAlign w:val="center"/>
          </w:tcPr>
          <w:p w14:paraId="034E65A1" w14:textId="514AB822"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7,741 </w:t>
            </w:r>
          </w:p>
        </w:tc>
        <w:tc>
          <w:tcPr>
            <w:tcW w:w="1503" w:type="dxa"/>
            <w:tcBorders>
              <w:bottom w:val="single" w:sz="4" w:space="0" w:color="auto"/>
            </w:tcBorders>
            <w:vAlign w:val="center"/>
          </w:tcPr>
          <w:p w14:paraId="719D8ACE" w14:textId="60FBE07A" w:rsidR="003A6F1A" w:rsidRPr="009E5255" w:rsidRDefault="003A6F1A" w:rsidP="003A6F1A">
            <w:pPr>
              <w:pStyle w:val="NoSpacing"/>
              <w:jc w:val="center"/>
              <w:rPr>
                <w:rFonts w:asciiTheme="majorHAnsi" w:hAnsiTheme="majorHAnsi" w:cstheme="majorHAnsi"/>
              </w:rPr>
            </w:pPr>
            <w:r w:rsidRPr="009E5255">
              <w:rPr>
                <w:rFonts w:asciiTheme="majorHAnsi" w:hAnsiTheme="majorHAnsi" w:cstheme="majorHAnsi"/>
              </w:rPr>
              <w:t xml:space="preserve">35,261 </w:t>
            </w:r>
          </w:p>
        </w:tc>
      </w:tr>
    </w:tbl>
    <w:p w14:paraId="1C444E3A" w14:textId="77777777" w:rsidR="003A6F1A" w:rsidRPr="009E5255" w:rsidRDefault="003A6F1A" w:rsidP="003A6F1A">
      <w:pPr>
        <w:pStyle w:val="TableNotes"/>
      </w:pPr>
      <w:r w:rsidRPr="009E5255">
        <w:t>Source:</w:t>
      </w:r>
      <w:r w:rsidRPr="009E5255">
        <w:tab/>
        <w:t>Prepared for this Review using PBS patient-level data and IQVIA in-market sales.</w:t>
      </w:r>
    </w:p>
    <w:p w14:paraId="582CCB03" w14:textId="6C6EC741" w:rsidR="00490FE8" w:rsidRPr="009E5255" w:rsidRDefault="00490FE8" w:rsidP="00490FE8">
      <w:pPr>
        <w:pStyle w:val="Caption"/>
      </w:pPr>
      <w:r w:rsidRPr="009E5255">
        <w:t>Figure A</w:t>
      </w:r>
      <w:r w:rsidR="00E36C93">
        <w:fldChar w:fldCharType="begin"/>
      </w:r>
      <w:r w:rsidR="00E36C93">
        <w:instrText xml:space="preserve"> SEQ Figure_A \* ARABIC </w:instrText>
      </w:r>
      <w:r w:rsidR="00E36C93">
        <w:fldChar w:fldCharType="separate"/>
      </w:r>
      <w:r w:rsidR="000C766B">
        <w:rPr>
          <w:noProof/>
        </w:rPr>
        <w:t>35</w:t>
      </w:r>
      <w:r w:rsidR="00E36C93">
        <w:rPr>
          <w:noProof/>
        </w:rPr>
        <w:fldChar w:fldCharType="end"/>
      </w:r>
      <w:r w:rsidRPr="009E5255">
        <w:t xml:space="preserve">. Sales (IQVIA) and claims (PBS) of </w:t>
      </w:r>
      <w:r w:rsidR="002E2E12" w:rsidRPr="009E5255">
        <w:t>i</w:t>
      </w:r>
      <w:r w:rsidRPr="009E5255">
        <w:t>darubicin (5 mg vials) (2017 - 2020)</w:t>
      </w:r>
    </w:p>
    <w:p w14:paraId="47D30B72" w14:textId="590CE94F" w:rsidR="00490FE8" w:rsidRPr="009E5255" w:rsidRDefault="00490FE8" w:rsidP="0036340A">
      <w:r w:rsidRPr="009E5255">
        <w:rPr>
          <w:noProof/>
        </w:rPr>
        <w:drawing>
          <wp:inline distT="0" distB="0" distL="0" distR="0" wp14:anchorId="5F5F6892" wp14:editId="5327F1DD">
            <wp:extent cx="4368800" cy="2571019"/>
            <wp:effectExtent l="0" t="0" r="0" b="0"/>
            <wp:docPr id="223" name="Graphic 168" descr="a line chart showing the Sales (IQVIA) and claims (PBS) of idarubicin (5 mg vials)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Graphic 168" descr="a line chart showing the Sales (IQVIA) and claims (PBS) of idarubicin (5 mg vials) from 2017 to 2020"/>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4368800" cy="2571019"/>
                    </a:xfrm>
                    <a:prstGeom prst="rect">
                      <a:avLst/>
                    </a:prstGeom>
                  </pic:spPr>
                </pic:pic>
              </a:graphicData>
            </a:graphic>
          </wp:inline>
        </w:drawing>
      </w:r>
    </w:p>
    <w:p w14:paraId="08F5802A" w14:textId="21DD7576" w:rsidR="0036340A" w:rsidRPr="009E5255" w:rsidRDefault="0036340A" w:rsidP="0036340A">
      <w:pPr>
        <w:rPr>
          <w:u w:val="single"/>
        </w:rPr>
      </w:pPr>
      <w:r w:rsidRPr="009E5255">
        <w:t xml:space="preserve">Ifosfamide </w:t>
      </w:r>
      <w:r w:rsidR="00724B2C" w:rsidRPr="009E5255">
        <w:t>-</w:t>
      </w:r>
      <w:r w:rsidRPr="009E5255">
        <w:t xml:space="preserve"> 1,000 mg vial: The number of 1,000 mg vials of ifosfamide</w:t>
      </w:r>
      <w:r w:rsidRPr="009E5255">
        <w:rPr>
          <w:b/>
        </w:rPr>
        <w:t xml:space="preserve"> </w:t>
      </w:r>
      <w:r w:rsidRPr="009E5255">
        <w:t>that would have been dispensed to patients via the PBS under the assumption of no wastage was 48,527 and 55,086 with wastage (</w:t>
      </w:r>
      <w:r w:rsidRPr="009E5255">
        <w:fldChar w:fldCharType="begin"/>
      </w:r>
      <w:r w:rsidRPr="009E5255">
        <w:instrText xml:space="preserve"> REF _Ref93485521 \h </w:instrText>
      </w:r>
      <w:r w:rsidRPr="009E5255">
        <w:fldChar w:fldCharType="separate"/>
      </w:r>
      <w:r w:rsidR="000C766B" w:rsidRPr="009E5255">
        <w:t>Table A</w:t>
      </w:r>
      <w:r w:rsidR="000C766B">
        <w:rPr>
          <w:noProof/>
        </w:rPr>
        <w:t>26</w:t>
      </w:r>
      <w:r w:rsidRPr="009E5255">
        <w:fldChar w:fldCharType="end"/>
      </w:r>
      <w:r w:rsidRPr="009E5255">
        <w:t xml:space="preserve"> and </w:t>
      </w:r>
      <w:r w:rsidRPr="009E5255">
        <w:fldChar w:fldCharType="begin"/>
      </w:r>
      <w:r w:rsidRPr="009E5255">
        <w:instrText xml:space="preserve"> REF _Ref93408893 \h  \* MERGEFORMAT </w:instrText>
      </w:r>
      <w:r w:rsidRPr="009E5255">
        <w:fldChar w:fldCharType="separate"/>
      </w:r>
      <w:r w:rsidR="000C766B" w:rsidRPr="009E5255">
        <w:t>Figure A</w:t>
      </w:r>
      <w:r w:rsidR="000C766B">
        <w:t>36</w:t>
      </w:r>
      <w:r w:rsidRPr="009E5255">
        <w:fldChar w:fldCharType="end"/>
      </w:r>
      <w:r w:rsidRPr="009E5255">
        <w:t>).  Sales of</w:t>
      </w:r>
      <w:r w:rsidR="0094731A" w:rsidRPr="009E5255">
        <w:t xml:space="preserve"> </w:t>
      </w:r>
      <w:r w:rsidRPr="009E5255">
        <w:t xml:space="preserve">97,553 vials of 1,000 mg of ifosfamide resulted in an excess of 49,026 vials under the assumption of no wastage and 42,467 with wastage. </w:t>
      </w:r>
    </w:p>
    <w:p w14:paraId="4D42894C" w14:textId="5EC46448" w:rsidR="0036340A" w:rsidRPr="009E5255" w:rsidRDefault="0036340A" w:rsidP="00314DAA">
      <w:pPr>
        <w:pStyle w:val="Caption"/>
      </w:pPr>
      <w:bookmarkStart w:id="465" w:name="_Ref93485521"/>
      <w:r w:rsidRPr="009E5255">
        <w:t>Table A</w:t>
      </w:r>
      <w:r w:rsidR="00E36C93">
        <w:fldChar w:fldCharType="begin"/>
      </w:r>
      <w:r w:rsidR="00E36C93">
        <w:instrText xml:space="preserve"> SEQ Table_A \* ARABIC </w:instrText>
      </w:r>
      <w:r w:rsidR="00E36C93">
        <w:fldChar w:fldCharType="separate"/>
      </w:r>
      <w:r w:rsidR="000C766B">
        <w:rPr>
          <w:noProof/>
        </w:rPr>
        <w:t>26</w:t>
      </w:r>
      <w:r w:rsidR="00E36C93">
        <w:rPr>
          <w:noProof/>
        </w:rPr>
        <w:fldChar w:fldCharType="end"/>
      </w:r>
      <w:bookmarkEnd w:id="465"/>
      <w:r w:rsidRPr="009E5255">
        <w:t xml:space="preserve">. </w:t>
      </w:r>
      <w:r w:rsidR="009049E1" w:rsidRPr="009E5255">
        <w:t xml:space="preserve">In-market sales (IQVIA) and claims (PBS) of </w:t>
      </w:r>
      <w:r w:rsidR="008B39C9" w:rsidRPr="009E5255">
        <w:t>i</w:t>
      </w:r>
      <w:r w:rsidR="009049E1" w:rsidRPr="009E5255">
        <w:t>fosfamide (1,000  mg vials) (2017 - 2020)</w:t>
      </w:r>
      <w:r w:rsidRPr="009E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claims (PBS) of ifosfamide (1,000  mg vials) from 2017 to 2020"/>
      </w:tblPr>
      <w:tblGrid>
        <w:gridCol w:w="1502"/>
        <w:gridCol w:w="1502"/>
        <w:gridCol w:w="1503"/>
        <w:gridCol w:w="1503"/>
        <w:gridCol w:w="1503"/>
        <w:gridCol w:w="1503"/>
      </w:tblGrid>
      <w:tr w:rsidR="0036340A" w:rsidRPr="009E5255" w14:paraId="0725B4EF" w14:textId="77777777" w:rsidTr="009049E1">
        <w:trPr>
          <w:tblHeader/>
        </w:trPr>
        <w:tc>
          <w:tcPr>
            <w:tcW w:w="1502" w:type="dxa"/>
            <w:tcBorders>
              <w:bottom w:val="single" w:sz="4" w:space="0" w:color="auto"/>
            </w:tcBorders>
          </w:tcPr>
          <w:p w14:paraId="0C9A11BD" w14:textId="77777777" w:rsidR="0036340A" w:rsidRPr="009E5255" w:rsidRDefault="0036340A" w:rsidP="00A95547">
            <w:pPr>
              <w:pStyle w:val="TableHeader"/>
            </w:pPr>
          </w:p>
        </w:tc>
        <w:tc>
          <w:tcPr>
            <w:tcW w:w="1502" w:type="dxa"/>
            <w:tcBorders>
              <w:bottom w:val="single" w:sz="4" w:space="0" w:color="auto"/>
            </w:tcBorders>
          </w:tcPr>
          <w:p w14:paraId="0DA72D12" w14:textId="77777777" w:rsidR="0036340A" w:rsidRPr="009E5255" w:rsidRDefault="0036340A" w:rsidP="00A95547">
            <w:pPr>
              <w:pStyle w:val="TableHeader"/>
            </w:pPr>
            <w:r w:rsidRPr="009E5255">
              <w:t>2017</w:t>
            </w:r>
          </w:p>
        </w:tc>
        <w:tc>
          <w:tcPr>
            <w:tcW w:w="1503" w:type="dxa"/>
            <w:tcBorders>
              <w:bottom w:val="single" w:sz="4" w:space="0" w:color="auto"/>
            </w:tcBorders>
          </w:tcPr>
          <w:p w14:paraId="6178C1DC" w14:textId="77777777" w:rsidR="0036340A" w:rsidRPr="009E5255" w:rsidRDefault="0036340A" w:rsidP="00A95547">
            <w:pPr>
              <w:pStyle w:val="TableHeader"/>
            </w:pPr>
            <w:r w:rsidRPr="009E5255">
              <w:t>2018</w:t>
            </w:r>
          </w:p>
        </w:tc>
        <w:tc>
          <w:tcPr>
            <w:tcW w:w="1503" w:type="dxa"/>
            <w:tcBorders>
              <w:bottom w:val="single" w:sz="4" w:space="0" w:color="auto"/>
            </w:tcBorders>
          </w:tcPr>
          <w:p w14:paraId="70B20935" w14:textId="77777777" w:rsidR="0036340A" w:rsidRPr="009E5255" w:rsidRDefault="0036340A" w:rsidP="00A95547">
            <w:pPr>
              <w:pStyle w:val="TableHeader"/>
            </w:pPr>
            <w:r w:rsidRPr="009E5255">
              <w:t>2019</w:t>
            </w:r>
          </w:p>
        </w:tc>
        <w:tc>
          <w:tcPr>
            <w:tcW w:w="1503" w:type="dxa"/>
            <w:tcBorders>
              <w:bottom w:val="single" w:sz="4" w:space="0" w:color="auto"/>
            </w:tcBorders>
          </w:tcPr>
          <w:p w14:paraId="791832DB" w14:textId="77777777" w:rsidR="0036340A" w:rsidRPr="009E5255" w:rsidRDefault="0036340A" w:rsidP="00A95547">
            <w:pPr>
              <w:pStyle w:val="TableHeader"/>
            </w:pPr>
            <w:r w:rsidRPr="009E5255">
              <w:t>2020</w:t>
            </w:r>
          </w:p>
        </w:tc>
        <w:tc>
          <w:tcPr>
            <w:tcW w:w="1503" w:type="dxa"/>
            <w:tcBorders>
              <w:bottom w:val="single" w:sz="4" w:space="0" w:color="auto"/>
            </w:tcBorders>
          </w:tcPr>
          <w:p w14:paraId="3063FE76" w14:textId="77777777" w:rsidR="0036340A" w:rsidRPr="009E5255" w:rsidRDefault="0036340A" w:rsidP="00A95547">
            <w:pPr>
              <w:pStyle w:val="TableHeader"/>
            </w:pPr>
            <w:r w:rsidRPr="009E5255">
              <w:t>2017-2020</w:t>
            </w:r>
          </w:p>
        </w:tc>
      </w:tr>
      <w:tr w:rsidR="0036340A" w:rsidRPr="009E5255" w14:paraId="6F8C2F99" w14:textId="77777777" w:rsidTr="009049E1">
        <w:tc>
          <w:tcPr>
            <w:tcW w:w="9016" w:type="dxa"/>
            <w:gridSpan w:val="6"/>
            <w:tcBorders>
              <w:top w:val="single" w:sz="4" w:space="0" w:color="auto"/>
            </w:tcBorders>
          </w:tcPr>
          <w:p w14:paraId="4C9AF3EA" w14:textId="2153B0F2"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 xml:space="preserve">Amount of </w:t>
            </w:r>
            <w:r w:rsidR="003A6F1A" w:rsidRPr="009E5255">
              <w:rPr>
                <w:rFonts w:asciiTheme="majorHAnsi" w:hAnsiTheme="majorHAnsi" w:cstheme="majorHAnsi"/>
                <w:i/>
                <w:iCs/>
              </w:rPr>
              <w:t>ifosfamide</w:t>
            </w:r>
            <w:r w:rsidRPr="009E5255">
              <w:rPr>
                <w:rFonts w:asciiTheme="majorHAnsi" w:hAnsiTheme="majorHAnsi" w:cstheme="majorHAnsi"/>
                <w:i/>
                <w:iCs/>
              </w:rPr>
              <w:t xml:space="preserve"> (IQVIA) vs. dispensed to patients (PBS) - mg</w:t>
            </w:r>
          </w:p>
        </w:tc>
      </w:tr>
      <w:tr w:rsidR="0036340A" w:rsidRPr="009E5255" w14:paraId="2F691F16" w14:textId="77777777" w:rsidTr="009049E1">
        <w:tc>
          <w:tcPr>
            <w:tcW w:w="1502" w:type="dxa"/>
          </w:tcPr>
          <w:p w14:paraId="700AE762" w14:textId="77777777" w:rsidR="0036340A" w:rsidRPr="009E5255" w:rsidRDefault="0036340A" w:rsidP="009049E1">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6D5B7C88"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5,090,587</w:t>
            </w:r>
          </w:p>
        </w:tc>
        <w:tc>
          <w:tcPr>
            <w:tcW w:w="1503" w:type="dxa"/>
          </w:tcPr>
          <w:p w14:paraId="69C556D4"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5,066,267</w:t>
            </w:r>
          </w:p>
        </w:tc>
        <w:tc>
          <w:tcPr>
            <w:tcW w:w="1503" w:type="dxa"/>
          </w:tcPr>
          <w:p w14:paraId="52A0F2BC"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4,505,048</w:t>
            </w:r>
          </w:p>
        </w:tc>
        <w:tc>
          <w:tcPr>
            <w:tcW w:w="1503" w:type="dxa"/>
          </w:tcPr>
          <w:p w14:paraId="038CE979"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2,890,650</w:t>
            </w:r>
          </w:p>
        </w:tc>
        <w:tc>
          <w:tcPr>
            <w:tcW w:w="1503" w:type="dxa"/>
          </w:tcPr>
          <w:p w14:paraId="4FE56BE5"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97,552,552</w:t>
            </w:r>
          </w:p>
        </w:tc>
      </w:tr>
      <w:tr w:rsidR="0036340A" w:rsidRPr="009E5255" w14:paraId="651CF631" w14:textId="77777777" w:rsidTr="009049E1">
        <w:tc>
          <w:tcPr>
            <w:tcW w:w="1502" w:type="dxa"/>
          </w:tcPr>
          <w:p w14:paraId="6EDA623C" w14:textId="77777777" w:rsidR="0036340A" w:rsidRPr="009E5255" w:rsidRDefault="0036340A" w:rsidP="009049E1">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4AF7906E"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3,417,397</w:t>
            </w:r>
          </w:p>
        </w:tc>
        <w:tc>
          <w:tcPr>
            <w:tcW w:w="1503" w:type="dxa"/>
          </w:tcPr>
          <w:p w14:paraId="166CB6E3"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0,993,446</w:t>
            </w:r>
          </w:p>
        </w:tc>
        <w:tc>
          <w:tcPr>
            <w:tcW w:w="1503" w:type="dxa"/>
          </w:tcPr>
          <w:p w14:paraId="63B0DDA8"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2,001,232</w:t>
            </w:r>
          </w:p>
        </w:tc>
        <w:tc>
          <w:tcPr>
            <w:tcW w:w="1503" w:type="dxa"/>
          </w:tcPr>
          <w:p w14:paraId="133462E8"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2,114,666</w:t>
            </w:r>
          </w:p>
        </w:tc>
        <w:tc>
          <w:tcPr>
            <w:tcW w:w="1503" w:type="dxa"/>
          </w:tcPr>
          <w:p w14:paraId="5BC30ED5"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48,526,741</w:t>
            </w:r>
          </w:p>
        </w:tc>
      </w:tr>
      <w:tr w:rsidR="0036340A" w:rsidRPr="009E5255" w14:paraId="2EFF9D51" w14:textId="77777777" w:rsidTr="009049E1">
        <w:tc>
          <w:tcPr>
            <w:tcW w:w="1502" w:type="dxa"/>
          </w:tcPr>
          <w:p w14:paraId="231D9676" w14:textId="77777777" w:rsidR="0036340A" w:rsidRPr="009E5255" w:rsidRDefault="0036340A" w:rsidP="009049E1">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4121EC7B"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1,673,190</w:t>
            </w:r>
          </w:p>
        </w:tc>
        <w:tc>
          <w:tcPr>
            <w:tcW w:w="1503" w:type="dxa"/>
          </w:tcPr>
          <w:p w14:paraId="4D7A0CB0"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4,072,821</w:t>
            </w:r>
          </w:p>
        </w:tc>
        <w:tc>
          <w:tcPr>
            <w:tcW w:w="1503" w:type="dxa"/>
          </w:tcPr>
          <w:p w14:paraId="5E45AC41"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2,503,816</w:t>
            </w:r>
          </w:p>
        </w:tc>
        <w:tc>
          <w:tcPr>
            <w:tcW w:w="1503" w:type="dxa"/>
          </w:tcPr>
          <w:p w14:paraId="31EE1E2B"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0,775,984</w:t>
            </w:r>
          </w:p>
        </w:tc>
        <w:tc>
          <w:tcPr>
            <w:tcW w:w="1503" w:type="dxa"/>
          </w:tcPr>
          <w:p w14:paraId="17082852"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33,457</w:t>
            </w:r>
          </w:p>
        </w:tc>
      </w:tr>
      <w:tr w:rsidR="0036340A" w:rsidRPr="009E5255" w14:paraId="69DE2A2A" w14:textId="77777777" w:rsidTr="009049E1">
        <w:tc>
          <w:tcPr>
            <w:tcW w:w="9016" w:type="dxa"/>
            <w:gridSpan w:val="6"/>
          </w:tcPr>
          <w:p w14:paraId="1F4309DD" w14:textId="77777777"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1000 mg vials of ifosfamide purchased (IQVIA) vs. dispensed to patients (PBS) - assuming no wastage</w:t>
            </w:r>
          </w:p>
        </w:tc>
      </w:tr>
      <w:tr w:rsidR="0036340A" w:rsidRPr="009E5255" w14:paraId="1F8A2B7D" w14:textId="77777777" w:rsidTr="009049E1">
        <w:tc>
          <w:tcPr>
            <w:tcW w:w="1502" w:type="dxa"/>
          </w:tcPr>
          <w:p w14:paraId="0B048705" w14:textId="77777777" w:rsidR="0036340A" w:rsidRPr="009E5255" w:rsidRDefault="0036340A" w:rsidP="009049E1">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47BC84A9"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5,091</w:t>
            </w:r>
          </w:p>
        </w:tc>
        <w:tc>
          <w:tcPr>
            <w:tcW w:w="1503" w:type="dxa"/>
          </w:tcPr>
          <w:p w14:paraId="263A29ED"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5,066</w:t>
            </w:r>
          </w:p>
        </w:tc>
        <w:tc>
          <w:tcPr>
            <w:tcW w:w="1503" w:type="dxa"/>
          </w:tcPr>
          <w:p w14:paraId="20673D78"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4,505</w:t>
            </w:r>
          </w:p>
        </w:tc>
        <w:tc>
          <w:tcPr>
            <w:tcW w:w="1503" w:type="dxa"/>
          </w:tcPr>
          <w:p w14:paraId="33ADEC4D"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2,891</w:t>
            </w:r>
          </w:p>
        </w:tc>
        <w:tc>
          <w:tcPr>
            <w:tcW w:w="1503" w:type="dxa"/>
          </w:tcPr>
          <w:p w14:paraId="324F194B"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97,553</w:t>
            </w:r>
          </w:p>
        </w:tc>
      </w:tr>
      <w:tr w:rsidR="0036340A" w:rsidRPr="009E5255" w14:paraId="4C632DD3" w14:textId="77777777" w:rsidTr="009049E1">
        <w:tc>
          <w:tcPr>
            <w:tcW w:w="1502" w:type="dxa"/>
          </w:tcPr>
          <w:p w14:paraId="12B31AB4" w14:textId="77777777" w:rsidR="0036340A" w:rsidRPr="009E5255" w:rsidRDefault="0036340A" w:rsidP="009049E1">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7C141905"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3,417</w:t>
            </w:r>
          </w:p>
        </w:tc>
        <w:tc>
          <w:tcPr>
            <w:tcW w:w="1503" w:type="dxa"/>
          </w:tcPr>
          <w:p w14:paraId="2A10C669"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0,993</w:t>
            </w:r>
          </w:p>
        </w:tc>
        <w:tc>
          <w:tcPr>
            <w:tcW w:w="1503" w:type="dxa"/>
          </w:tcPr>
          <w:p w14:paraId="60986BB5"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2,001</w:t>
            </w:r>
          </w:p>
        </w:tc>
        <w:tc>
          <w:tcPr>
            <w:tcW w:w="1503" w:type="dxa"/>
          </w:tcPr>
          <w:p w14:paraId="5268D61F"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2,115</w:t>
            </w:r>
          </w:p>
        </w:tc>
        <w:tc>
          <w:tcPr>
            <w:tcW w:w="1503" w:type="dxa"/>
          </w:tcPr>
          <w:p w14:paraId="1AEB3529"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48,527</w:t>
            </w:r>
          </w:p>
        </w:tc>
      </w:tr>
      <w:tr w:rsidR="0036340A" w:rsidRPr="009E5255" w14:paraId="251CFB5C" w14:textId="77777777" w:rsidTr="009049E1">
        <w:tc>
          <w:tcPr>
            <w:tcW w:w="1502" w:type="dxa"/>
          </w:tcPr>
          <w:p w14:paraId="13E1DFE1" w14:textId="77777777" w:rsidR="0036340A" w:rsidRPr="009E5255" w:rsidRDefault="0036340A" w:rsidP="009049E1">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5B56879D"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1,673</w:t>
            </w:r>
          </w:p>
        </w:tc>
        <w:tc>
          <w:tcPr>
            <w:tcW w:w="1503" w:type="dxa"/>
          </w:tcPr>
          <w:p w14:paraId="219D79D0"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4,073</w:t>
            </w:r>
          </w:p>
        </w:tc>
        <w:tc>
          <w:tcPr>
            <w:tcW w:w="1503" w:type="dxa"/>
          </w:tcPr>
          <w:p w14:paraId="3156E9FE"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2,504</w:t>
            </w:r>
          </w:p>
        </w:tc>
        <w:tc>
          <w:tcPr>
            <w:tcW w:w="1503" w:type="dxa"/>
          </w:tcPr>
          <w:p w14:paraId="6E5B8F69"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0,776</w:t>
            </w:r>
          </w:p>
        </w:tc>
        <w:tc>
          <w:tcPr>
            <w:tcW w:w="1503" w:type="dxa"/>
          </w:tcPr>
          <w:p w14:paraId="49999CB0"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49,026</w:t>
            </w:r>
          </w:p>
        </w:tc>
      </w:tr>
      <w:tr w:rsidR="0036340A" w:rsidRPr="009E5255" w14:paraId="30D901A2" w14:textId="77777777" w:rsidTr="009049E1">
        <w:tc>
          <w:tcPr>
            <w:tcW w:w="9016" w:type="dxa"/>
            <w:gridSpan w:val="6"/>
          </w:tcPr>
          <w:p w14:paraId="63E3AFB8" w14:textId="77777777"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1000 mg vials of ifosfamide purchased (IQVIA) vs. dispensed to patients (PBS) - assuming wastage</w:t>
            </w:r>
          </w:p>
        </w:tc>
      </w:tr>
      <w:tr w:rsidR="0036340A" w:rsidRPr="009E5255" w14:paraId="50BBB7C3" w14:textId="77777777" w:rsidTr="009049E1">
        <w:tc>
          <w:tcPr>
            <w:tcW w:w="1502" w:type="dxa"/>
          </w:tcPr>
          <w:p w14:paraId="10206AE3" w14:textId="77777777" w:rsidR="0036340A" w:rsidRPr="009E5255" w:rsidRDefault="0036340A" w:rsidP="009049E1">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46B1416F"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5,091</w:t>
            </w:r>
          </w:p>
        </w:tc>
        <w:tc>
          <w:tcPr>
            <w:tcW w:w="1503" w:type="dxa"/>
          </w:tcPr>
          <w:p w14:paraId="1928174B"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5,066</w:t>
            </w:r>
          </w:p>
        </w:tc>
        <w:tc>
          <w:tcPr>
            <w:tcW w:w="1503" w:type="dxa"/>
          </w:tcPr>
          <w:p w14:paraId="3212552A"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4,505</w:t>
            </w:r>
          </w:p>
        </w:tc>
        <w:tc>
          <w:tcPr>
            <w:tcW w:w="1503" w:type="dxa"/>
          </w:tcPr>
          <w:p w14:paraId="0459F996"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22,891</w:t>
            </w:r>
          </w:p>
        </w:tc>
        <w:tc>
          <w:tcPr>
            <w:tcW w:w="1503" w:type="dxa"/>
          </w:tcPr>
          <w:p w14:paraId="0AC8B45B"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97,553</w:t>
            </w:r>
          </w:p>
        </w:tc>
      </w:tr>
      <w:tr w:rsidR="0036340A" w:rsidRPr="009E5255" w14:paraId="4422C37D" w14:textId="77777777" w:rsidTr="009049E1">
        <w:trPr>
          <w:trHeight w:val="70"/>
        </w:trPr>
        <w:tc>
          <w:tcPr>
            <w:tcW w:w="1502" w:type="dxa"/>
          </w:tcPr>
          <w:p w14:paraId="4C85903A" w14:textId="77777777" w:rsidR="0036340A" w:rsidRPr="009E5255" w:rsidRDefault="0036340A" w:rsidP="009049E1">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3AFAD97D"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5,208</w:t>
            </w:r>
          </w:p>
        </w:tc>
        <w:tc>
          <w:tcPr>
            <w:tcW w:w="1503" w:type="dxa"/>
          </w:tcPr>
          <w:p w14:paraId="447650C6"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2,499</w:t>
            </w:r>
          </w:p>
        </w:tc>
        <w:tc>
          <w:tcPr>
            <w:tcW w:w="1503" w:type="dxa"/>
          </w:tcPr>
          <w:p w14:paraId="0A0596E5"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3,653</w:t>
            </w:r>
          </w:p>
        </w:tc>
        <w:tc>
          <w:tcPr>
            <w:tcW w:w="1503" w:type="dxa"/>
          </w:tcPr>
          <w:p w14:paraId="137A964D"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3,726</w:t>
            </w:r>
          </w:p>
        </w:tc>
        <w:tc>
          <w:tcPr>
            <w:tcW w:w="1503" w:type="dxa"/>
          </w:tcPr>
          <w:p w14:paraId="60E4C9E8"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55,086</w:t>
            </w:r>
          </w:p>
        </w:tc>
      </w:tr>
      <w:tr w:rsidR="0036340A" w:rsidRPr="009E5255" w14:paraId="5211EEBB" w14:textId="77777777" w:rsidTr="009049E1">
        <w:tc>
          <w:tcPr>
            <w:tcW w:w="1502" w:type="dxa"/>
            <w:tcBorders>
              <w:bottom w:val="single" w:sz="4" w:space="0" w:color="auto"/>
            </w:tcBorders>
          </w:tcPr>
          <w:p w14:paraId="04B27612" w14:textId="77777777" w:rsidR="0036340A" w:rsidRPr="009E5255" w:rsidRDefault="0036340A" w:rsidP="009049E1">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Borders>
              <w:bottom w:val="single" w:sz="4" w:space="0" w:color="auto"/>
            </w:tcBorders>
          </w:tcPr>
          <w:p w14:paraId="4D6833FB"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9,883</w:t>
            </w:r>
          </w:p>
        </w:tc>
        <w:tc>
          <w:tcPr>
            <w:tcW w:w="1503" w:type="dxa"/>
            <w:tcBorders>
              <w:bottom w:val="single" w:sz="4" w:space="0" w:color="auto"/>
            </w:tcBorders>
          </w:tcPr>
          <w:p w14:paraId="319EFACD"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2,567</w:t>
            </w:r>
          </w:p>
        </w:tc>
        <w:tc>
          <w:tcPr>
            <w:tcW w:w="1503" w:type="dxa"/>
            <w:tcBorders>
              <w:bottom w:val="single" w:sz="4" w:space="0" w:color="auto"/>
            </w:tcBorders>
          </w:tcPr>
          <w:p w14:paraId="3B08636A"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10,852</w:t>
            </w:r>
          </w:p>
        </w:tc>
        <w:tc>
          <w:tcPr>
            <w:tcW w:w="1503" w:type="dxa"/>
            <w:tcBorders>
              <w:bottom w:val="single" w:sz="4" w:space="0" w:color="auto"/>
            </w:tcBorders>
          </w:tcPr>
          <w:p w14:paraId="4BDAA449"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9,165</w:t>
            </w:r>
          </w:p>
        </w:tc>
        <w:tc>
          <w:tcPr>
            <w:tcW w:w="1503" w:type="dxa"/>
            <w:tcBorders>
              <w:bottom w:val="single" w:sz="4" w:space="0" w:color="auto"/>
            </w:tcBorders>
          </w:tcPr>
          <w:p w14:paraId="1DDD6900" w14:textId="77777777" w:rsidR="0036340A" w:rsidRPr="009E5255" w:rsidRDefault="0036340A" w:rsidP="009049E1">
            <w:pPr>
              <w:pStyle w:val="NoSpacing"/>
              <w:jc w:val="center"/>
              <w:rPr>
                <w:rFonts w:asciiTheme="majorHAnsi" w:hAnsiTheme="majorHAnsi" w:cstheme="majorHAnsi"/>
              </w:rPr>
            </w:pPr>
            <w:r w:rsidRPr="009E5255">
              <w:rPr>
                <w:rFonts w:asciiTheme="majorHAnsi" w:hAnsiTheme="majorHAnsi" w:cstheme="majorHAnsi"/>
              </w:rPr>
              <w:t>42,467</w:t>
            </w:r>
          </w:p>
        </w:tc>
      </w:tr>
    </w:tbl>
    <w:p w14:paraId="15004B96" w14:textId="2551F137"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47607031" w14:textId="77777777" w:rsidR="0036340A" w:rsidRPr="009E5255" w:rsidRDefault="0036340A" w:rsidP="0036340A">
      <w:pPr>
        <w:pStyle w:val="NoSpacing"/>
        <w:rPr>
          <w:rFonts w:cstheme="majorHAnsi"/>
        </w:rPr>
      </w:pPr>
    </w:p>
    <w:p w14:paraId="59BCD234" w14:textId="5A4D3215" w:rsidR="0036340A" w:rsidRPr="009E5255" w:rsidRDefault="006F0E66" w:rsidP="00314DAA">
      <w:pPr>
        <w:pStyle w:val="Caption"/>
      </w:pPr>
      <w:bookmarkStart w:id="466" w:name="_Ref93408893"/>
      <w:r w:rsidRPr="009E5255">
        <w:t>Figure A</w:t>
      </w:r>
      <w:r w:rsidR="00E36C93">
        <w:fldChar w:fldCharType="begin"/>
      </w:r>
      <w:r w:rsidR="00E36C93">
        <w:instrText xml:space="preserve"> SEQ Figure_A \* ARABIC </w:instrText>
      </w:r>
      <w:r w:rsidR="00E36C93">
        <w:fldChar w:fldCharType="separate"/>
      </w:r>
      <w:r w:rsidR="000C766B">
        <w:rPr>
          <w:noProof/>
        </w:rPr>
        <w:t>36</w:t>
      </w:r>
      <w:r w:rsidR="00E36C93">
        <w:rPr>
          <w:noProof/>
        </w:rPr>
        <w:fldChar w:fldCharType="end"/>
      </w:r>
      <w:bookmarkEnd w:id="466"/>
      <w:r w:rsidRPr="009E5255">
        <w:t xml:space="preserve">. </w:t>
      </w:r>
      <w:r w:rsidR="00B33EED" w:rsidRPr="009E5255">
        <w:t xml:space="preserve">In-market sales (IQVIA) and claims (PBS) of </w:t>
      </w:r>
      <w:r w:rsidR="002E2E12" w:rsidRPr="009E5255">
        <w:t>i</w:t>
      </w:r>
      <w:r w:rsidR="00B33EED" w:rsidRPr="009E5255">
        <w:t>fosfamide (1,000  mg vials) (2017 - 2020)</w:t>
      </w:r>
    </w:p>
    <w:p w14:paraId="3BD8FCE4" w14:textId="77777777" w:rsidR="0036340A" w:rsidRPr="009E5255" w:rsidRDefault="0036340A" w:rsidP="0036340A">
      <w:pPr>
        <w:pStyle w:val="NoSpacing"/>
        <w:rPr>
          <w:rFonts w:cstheme="majorHAnsi"/>
        </w:rPr>
      </w:pPr>
      <w:r w:rsidRPr="009E5255">
        <w:rPr>
          <w:rFonts w:cstheme="majorHAnsi"/>
          <w:noProof/>
        </w:rPr>
        <w:drawing>
          <wp:inline distT="0" distB="0" distL="0" distR="0" wp14:anchorId="634EE9D7" wp14:editId="4F98EA2F">
            <wp:extent cx="4294669" cy="2565400"/>
            <wp:effectExtent l="0" t="0" r="0" b="0"/>
            <wp:docPr id="171" name="Graphic 171" descr="a line chart of the In-market sales (IQVIA) and claims (PBS) of ifosfamide (1,000  mg vials)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Graphic 171" descr="a line chart of the In-market sales (IQVIA) and claims (PBS) of ifosfamide (1,000  mg vials) from 2017 to 2020"/>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294669" cy="2565400"/>
                    </a:xfrm>
                    <a:prstGeom prst="rect">
                      <a:avLst/>
                    </a:prstGeom>
                  </pic:spPr>
                </pic:pic>
              </a:graphicData>
            </a:graphic>
          </wp:inline>
        </w:drawing>
      </w:r>
    </w:p>
    <w:p w14:paraId="0E6A952B" w14:textId="2A80AC22"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73643393" w14:textId="510B7DC6" w:rsidR="0036340A" w:rsidRPr="009E5255" w:rsidRDefault="0036340A" w:rsidP="0036340A">
      <w:r w:rsidRPr="009E5255">
        <w:t xml:space="preserve">Inotuzumab </w:t>
      </w:r>
      <w:r w:rsidR="00360B8E" w:rsidRPr="009E5255">
        <w:t>o</w:t>
      </w:r>
      <w:r w:rsidRPr="009E5255">
        <w:t>zogamicin -</w:t>
      </w:r>
      <w:r w:rsidR="00724B2C" w:rsidRPr="009E5255">
        <w:t xml:space="preserve"> </w:t>
      </w:r>
      <w:r w:rsidRPr="009E5255">
        <w:t>1 mg vial:  The number of 1 mg vials of inotuzumab ozogamicin that would have been dispensed to patients via the PBS under the assumption of no wastage was 317 and 393 vials with wastage (</w:t>
      </w:r>
      <w:r w:rsidR="007D13A5" w:rsidRPr="009E5255">
        <w:t xml:space="preserve">see </w:t>
      </w:r>
      <w:r w:rsidR="007D13A5" w:rsidRPr="009E5255">
        <w:fldChar w:fldCharType="begin"/>
      </w:r>
      <w:r w:rsidR="007D13A5" w:rsidRPr="009E5255">
        <w:instrText xml:space="preserve"> REF _Ref93485546 \h </w:instrText>
      </w:r>
      <w:r w:rsidR="007D13A5" w:rsidRPr="009E5255">
        <w:fldChar w:fldCharType="separate"/>
      </w:r>
      <w:r w:rsidR="000C766B" w:rsidRPr="009E5255">
        <w:t>Table A</w:t>
      </w:r>
      <w:r w:rsidR="000C766B">
        <w:rPr>
          <w:noProof/>
        </w:rPr>
        <w:t>27</w:t>
      </w:r>
      <w:r w:rsidR="007D13A5" w:rsidRPr="009E5255">
        <w:fldChar w:fldCharType="end"/>
      </w:r>
      <w:r w:rsidR="007D13A5" w:rsidRPr="009E5255">
        <w:t xml:space="preserve"> </w:t>
      </w:r>
      <w:r w:rsidRPr="009E5255">
        <w:t xml:space="preserve">and </w:t>
      </w:r>
      <w:r w:rsidRPr="009E5255">
        <w:fldChar w:fldCharType="begin"/>
      </w:r>
      <w:r w:rsidRPr="009E5255">
        <w:instrText xml:space="preserve"> REF _Ref87803829 \h  \* MERGEFORMAT </w:instrText>
      </w:r>
      <w:r w:rsidRPr="009E5255">
        <w:fldChar w:fldCharType="separate"/>
      </w:r>
      <w:r w:rsidR="000C766B" w:rsidRPr="009E5255">
        <w:t xml:space="preserve">Figure </w:t>
      </w:r>
      <w:r w:rsidR="000C766B" w:rsidRPr="009E5255">
        <w:rPr>
          <w:noProof/>
        </w:rPr>
        <w:t>A</w:t>
      </w:r>
      <w:r w:rsidR="000C766B">
        <w:rPr>
          <w:noProof/>
        </w:rPr>
        <w:t>37</w:t>
      </w:r>
      <w:r w:rsidRPr="009E5255">
        <w:fldChar w:fldCharType="end"/>
      </w:r>
      <w:r w:rsidRPr="009E5255">
        <w:t xml:space="preserve">).  Sales of 618 vials of 1 mg of inotuzumab ozogamicin resulted in an excess of 301 vials under the assumption of no wastage and 225 with wastage. </w:t>
      </w:r>
    </w:p>
    <w:p w14:paraId="661B731B" w14:textId="5EDBA6B7" w:rsidR="0036340A" w:rsidRPr="009E5255" w:rsidRDefault="0036340A" w:rsidP="007D13A5">
      <w:pPr>
        <w:pStyle w:val="Caption"/>
      </w:pPr>
      <w:bookmarkStart w:id="467" w:name="_Ref93485546"/>
      <w:r w:rsidRPr="009E5255">
        <w:t>Table A</w:t>
      </w:r>
      <w:r w:rsidR="00E36C93">
        <w:fldChar w:fldCharType="begin"/>
      </w:r>
      <w:r w:rsidR="00E36C93">
        <w:instrText xml:space="preserve"> SEQ Table_A \* ARABIC </w:instrText>
      </w:r>
      <w:r w:rsidR="00E36C93">
        <w:fldChar w:fldCharType="separate"/>
      </w:r>
      <w:r w:rsidR="000C766B">
        <w:rPr>
          <w:noProof/>
        </w:rPr>
        <w:t>27</w:t>
      </w:r>
      <w:r w:rsidR="00E36C93">
        <w:rPr>
          <w:noProof/>
        </w:rPr>
        <w:fldChar w:fldCharType="end"/>
      </w:r>
      <w:bookmarkEnd w:id="467"/>
      <w:r w:rsidRPr="009E5255">
        <w:t xml:space="preserve">. </w:t>
      </w:r>
      <w:r w:rsidR="00B33EED" w:rsidRPr="009E5255">
        <w:t xml:space="preserve">In-market sales (IQVIA) and claims (PBS) of </w:t>
      </w:r>
      <w:r w:rsidR="002E2E12" w:rsidRPr="009E5255">
        <w:t>i</w:t>
      </w:r>
      <w:r w:rsidR="00B33EED" w:rsidRPr="009E5255">
        <w:t xml:space="preserve">notuzumab </w:t>
      </w:r>
      <w:r w:rsidR="002E2E12" w:rsidRPr="009E5255">
        <w:t>o</w:t>
      </w:r>
      <w:r w:rsidR="00B33EED" w:rsidRPr="009E5255">
        <w:t xml:space="preserve">zogamicin (1  mg vials) (2017 - 202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claims (PBS) of inotuzumab ozogamicin (1  mg vials) from 2017 to 2020"/>
      </w:tblPr>
      <w:tblGrid>
        <w:gridCol w:w="1501"/>
        <w:gridCol w:w="1501"/>
        <w:gridCol w:w="1502"/>
        <w:gridCol w:w="1502"/>
        <w:gridCol w:w="1502"/>
        <w:gridCol w:w="1502"/>
      </w:tblGrid>
      <w:tr w:rsidR="0036340A" w:rsidRPr="009E5255" w14:paraId="403BCE58" w14:textId="77777777" w:rsidTr="00B33EED">
        <w:trPr>
          <w:tblHeader/>
        </w:trPr>
        <w:tc>
          <w:tcPr>
            <w:tcW w:w="1501" w:type="dxa"/>
            <w:tcBorders>
              <w:bottom w:val="single" w:sz="4" w:space="0" w:color="auto"/>
            </w:tcBorders>
          </w:tcPr>
          <w:p w14:paraId="461BB171" w14:textId="77777777" w:rsidR="0036340A" w:rsidRPr="009E5255" w:rsidRDefault="0036340A" w:rsidP="00A95547">
            <w:pPr>
              <w:pStyle w:val="TableHeader"/>
            </w:pPr>
          </w:p>
        </w:tc>
        <w:tc>
          <w:tcPr>
            <w:tcW w:w="1501" w:type="dxa"/>
            <w:tcBorders>
              <w:bottom w:val="single" w:sz="4" w:space="0" w:color="auto"/>
            </w:tcBorders>
          </w:tcPr>
          <w:p w14:paraId="2F7325B3" w14:textId="77777777" w:rsidR="0036340A" w:rsidRPr="009E5255" w:rsidRDefault="0036340A" w:rsidP="00A95547">
            <w:pPr>
              <w:pStyle w:val="TableHeader"/>
            </w:pPr>
            <w:r w:rsidRPr="009E5255">
              <w:t>2017</w:t>
            </w:r>
          </w:p>
        </w:tc>
        <w:tc>
          <w:tcPr>
            <w:tcW w:w="1502" w:type="dxa"/>
            <w:tcBorders>
              <w:bottom w:val="single" w:sz="4" w:space="0" w:color="auto"/>
            </w:tcBorders>
          </w:tcPr>
          <w:p w14:paraId="6F7A2236" w14:textId="77777777" w:rsidR="0036340A" w:rsidRPr="009E5255" w:rsidRDefault="0036340A" w:rsidP="00A95547">
            <w:pPr>
              <w:pStyle w:val="TableHeader"/>
            </w:pPr>
            <w:r w:rsidRPr="009E5255">
              <w:t>2018</w:t>
            </w:r>
          </w:p>
        </w:tc>
        <w:tc>
          <w:tcPr>
            <w:tcW w:w="1502" w:type="dxa"/>
            <w:tcBorders>
              <w:bottom w:val="single" w:sz="4" w:space="0" w:color="auto"/>
            </w:tcBorders>
          </w:tcPr>
          <w:p w14:paraId="3B7F57D2" w14:textId="77777777" w:rsidR="0036340A" w:rsidRPr="009E5255" w:rsidRDefault="0036340A" w:rsidP="00A95547">
            <w:pPr>
              <w:pStyle w:val="TableHeader"/>
            </w:pPr>
            <w:r w:rsidRPr="009E5255">
              <w:t>2019</w:t>
            </w:r>
          </w:p>
        </w:tc>
        <w:tc>
          <w:tcPr>
            <w:tcW w:w="1502" w:type="dxa"/>
            <w:tcBorders>
              <w:bottom w:val="single" w:sz="4" w:space="0" w:color="auto"/>
            </w:tcBorders>
          </w:tcPr>
          <w:p w14:paraId="1F58E3D7" w14:textId="77777777" w:rsidR="0036340A" w:rsidRPr="009E5255" w:rsidRDefault="0036340A" w:rsidP="00A95547">
            <w:pPr>
              <w:pStyle w:val="TableHeader"/>
            </w:pPr>
            <w:r w:rsidRPr="009E5255">
              <w:t>2020</w:t>
            </w:r>
          </w:p>
        </w:tc>
        <w:tc>
          <w:tcPr>
            <w:tcW w:w="1502" w:type="dxa"/>
            <w:tcBorders>
              <w:bottom w:val="single" w:sz="4" w:space="0" w:color="auto"/>
            </w:tcBorders>
          </w:tcPr>
          <w:p w14:paraId="30296CB3" w14:textId="77777777" w:rsidR="0036340A" w:rsidRPr="009E5255" w:rsidRDefault="0036340A" w:rsidP="00A95547">
            <w:pPr>
              <w:pStyle w:val="TableHeader"/>
            </w:pPr>
            <w:r w:rsidRPr="009E5255">
              <w:t>2017-2020</w:t>
            </w:r>
          </w:p>
        </w:tc>
      </w:tr>
      <w:tr w:rsidR="0036340A" w:rsidRPr="009E5255" w14:paraId="160DDBE3" w14:textId="77777777" w:rsidTr="00B33EED">
        <w:tc>
          <w:tcPr>
            <w:tcW w:w="9010" w:type="dxa"/>
            <w:gridSpan w:val="6"/>
            <w:tcBorders>
              <w:top w:val="single" w:sz="4" w:space="0" w:color="auto"/>
            </w:tcBorders>
          </w:tcPr>
          <w:p w14:paraId="5167CC1A" w14:textId="1C19370A"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Amount of inotuzumab ozogamicin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mg</w:t>
            </w:r>
          </w:p>
        </w:tc>
      </w:tr>
      <w:tr w:rsidR="00B33EED" w:rsidRPr="009E5255" w14:paraId="1DBC18C8" w14:textId="77777777" w:rsidTr="00B33EED">
        <w:tc>
          <w:tcPr>
            <w:tcW w:w="1501" w:type="dxa"/>
          </w:tcPr>
          <w:p w14:paraId="2CB95029" w14:textId="420A5025" w:rsidR="00B33EED" w:rsidRPr="009E5255" w:rsidRDefault="00B33EED" w:rsidP="00B33EED">
            <w:pPr>
              <w:pStyle w:val="NoSpacing"/>
              <w:ind w:left="166"/>
              <w:rPr>
                <w:rFonts w:asciiTheme="majorHAnsi" w:hAnsiTheme="majorHAnsi" w:cstheme="majorHAnsi"/>
              </w:rPr>
            </w:pPr>
            <w:r w:rsidRPr="009E5255">
              <w:rPr>
                <w:rFonts w:asciiTheme="majorHAnsi" w:hAnsiTheme="majorHAnsi" w:cstheme="majorHAnsi"/>
              </w:rPr>
              <w:t>IQVIA</w:t>
            </w:r>
          </w:p>
        </w:tc>
        <w:tc>
          <w:tcPr>
            <w:tcW w:w="1501" w:type="dxa"/>
          </w:tcPr>
          <w:p w14:paraId="5C44ED50" w14:textId="457EC269"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5B510DA6" w14:textId="37EAADBA"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4F856F3F"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278</w:t>
            </w:r>
          </w:p>
        </w:tc>
        <w:tc>
          <w:tcPr>
            <w:tcW w:w="1502" w:type="dxa"/>
          </w:tcPr>
          <w:p w14:paraId="4D09AAD6"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340</w:t>
            </w:r>
          </w:p>
        </w:tc>
        <w:tc>
          <w:tcPr>
            <w:tcW w:w="1502" w:type="dxa"/>
          </w:tcPr>
          <w:p w14:paraId="06EBC39D"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618</w:t>
            </w:r>
          </w:p>
        </w:tc>
      </w:tr>
      <w:tr w:rsidR="00B33EED" w:rsidRPr="009E5255" w14:paraId="0481DFE6" w14:textId="77777777" w:rsidTr="00B33EED">
        <w:tc>
          <w:tcPr>
            <w:tcW w:w="1501" w:type="dxa"/>
          </w:tcPr>
          <w:p w14:paraId="540F73B7" w14:textId="77777777" w:rsidR="00B33EED" w:rsidRPr="009E5255" w:rsidRDefault="00B33EED" w:rsidP="00B33EED">
            <w:pPr>
              <w:pStyle w:val="NoSpacing"/>
              <w:ind w:left="166"/>
              <w:rPr>
                <w:rFonts w:asciiTheme="majorHAnsi" w:hAnsiTheme="majorHAnsi" w:cstheme="majorHAnsi"/>
              </w:rPr>
            </w:pPr>
            <w:r w:rsidRPr="009E5255">
              <w:rPr>
                <w:rFonts w:asciiTheme="majorHAnsi" w:hAnsiTheme="majorHAnsi" w:cstheme="majorHAnsi"/>
              </w:rPr>
              <w:t>PBS</w:t>
            </w:r>
          </w:p>
        </w:tc>
        <w:tc>
          <w:tcPr>
            <w:tcW w:w="1501" w:type="dxa"/>
          </w:tcPr>
          <w:p w14:paraId="6FD7231F" w14:textId="194767A2"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2B6B4ED4" w14:textId="3D6D3971"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4EBBEA84"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106</w:t>
            </w:r>
          </w:p>
        </w:tc>
        <w:tc>
          <w:tcPr>
            <w:tcW w:w="1502" w:type="dxa"/>
          </w:tcPr>
          <w:p w14:paraId="1A209914"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211</w:t>
            </w:r>
          </w:p>
        </w:tc>
        <w:tc>
          <w:tcPr>
            <w:tcW w:w="1502" w:type="dxa"/>
          </w:tcPr>
          <w:p w14:paraId="6F9D66E9"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317</w:t>
            </w:r>
          </w:p>
        </w:tc>
      </w:tr>
      <w:tr w:rsidR="00B33EED" w:rsidRPr="009E5255" w14:paraId="54AA1F1F" w14:textId="77777777" w:rsidTr="00B33EED">
        <w:tc>
          <w:tcPr>
            <w:tcW w:w="1501" w:type="dxa"/>
          </w:tcPr>
          <w:p w14:paraId="057739B9" w14:textId="77777777" w:rsidR="00B33EED" w:rsidRPr="009E5255" w:rsidRDefault="00B33EED" w:rsidP="00B33EED">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1" w:type="dxa"/>
          </w:tcPr>
          <w:p w14:paraId="49EE2667" w14:textId="5D465E9E"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50442019" w14:textId="450EAAEF"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60904163"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172</w:t>
            </w:r>
          </w:p>
        </w:tc>
        <w:tc>
          <w:tcPr>
            <w:tcW w:w="1502" w:type="dxa"/>
          </w:tcPr>
          <w:p w14:paraId="192958CC"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129</w:t>
            </w:r>
          </w:p>
        </w:tc>
        <w:tc>
          <w:tcPr>
            <w:tcW w:w="1502" w:type="dxa"/>
          </w:tcPr>
          <w:p w14:paraId="624037D0"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301</w:t>
            </w:r>
          </w:p>
        </w:tc>
      </w:tr>
      <w:tr w:rsidR="0036340A" w:rsidRPr="009E5255" w14:paraId="3E397FEB" w14:textId="77777777" w:rsidTr="00B33EED">
        <w:tc>
          <w:tcPr>
            <w:tcW w:w="9010" w:type="dxa"/>
            <w:gridSpan w:val="6"/>
          </w:tcPr>
          <w:p w14:paraId="1D78CC12" w14:textId="5288815B"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1 mg vials of inotuzumab ozogamicin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no wastage</w:t>
            </w:r>
          </w:p>
        </w:tc>
      </w:tr>
      <w:tr w:rsidR="00B33EED" w:rsidRPr="009E5255" w14:paraId="125973A7" w14:textId="77777777" w:rsidTr="00B33EED">
        <w:tc>
          <w:tcPr>
            <w:tcW w:w="1501" w:type="dxa"/>
          </w:tcPr>
          <w:p w14:paraId="3EED28BF" w14:textId="342DCEE9" w:rsidR="00B33EED" w:rsidRPr="009E5255" w:rsidRDefault="00B33EED" w:rsidP="00B33EED">
            <w:pPr>
              <w:pStyle w:val="NoSpacing"/>
              <w:ind w:left="166"/>
              <w:rPr>
                <w:rFonts w:asciiTheme="majorHAnsi" w:hAnsiTheme="majorHAnsi" w:cstheme="majorHAnsi"/>
              </w:rPr>
            </w:pPr>
            <w:r w:rsidRPr="009E5255">
              <w:rPr>
                <w:rFonts w:asciiTheme="majorHAnsi" w:hAnsiTheme="majorHAnsi" w:cstheme="majorHAnsi"/>
              </w:rPr>
              <w:t>IQVIA</w:t>
            </w:r>
          </w:p>
        </w:tc>
        <w:tc>
          <w:tcPr>
            <w:tcW w:w="1501" w:type="dxa"/>
          </w:tcPr>
          <w:p w14:paraId="2B410114" w14:textId="1C799D4F"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77D31FFF" w14:textId="328EE4A1"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797F81A1"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278</w:t>
            </w:r>
          </w:p>
        </w:tc>
        <w:tc>
          <w:tcPr>
            <w:tcW w:w="1502" w:type="dxa"/>
          </w:tcPr>
          <w:p w14:paraId="2B9CF167"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340</w:t>
            </w:r>
          </w:p>
        </w:tc>
        <w:tc>
          <w:tcPr>
            <w:tcW w:w="1502" w:type="dxa"/>
          </w:tcPr>
          <w:p w14:paraId="3EE5D642"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618</w:t>
            </w:r>
          </w:p>
        </w:tc>
      </w:tr>
      <w:tr w:rsidR="00B33EED" w:rsidRPr="009E5255" w14:paraId="645033EE" w14:textId="77777777" w:rsidTr="00B33EED">
        <w:tc>
          <w:tcPr>
            <w:tcW w:w="1501" w:type="dxa"/>
          </w:tcPr>
          <w:p w14:paraId="0CB680B3" w14:textId="77777777" w:rsidR="00B33EED" w:rsidRPr="009E5255" w:rsidRDefault="00B33EED" w:rsidP="00B33EED">
            <w:pPr>
              <w:pStyle w:val="NoSpacing"/>
              <w:ind w:left="166"/>
              <w:rPr>
                <w:rFonts w:asciiTheme="majorHAnsi" w:hAnsiTheme="majorHAnsi" w:cstheme="majorHAnsi"/>
              </w:rPr>
            </w:pPr>
            <w:r w:rsidRPr="009E5255">
              <w:rPr>
                <w:rFonts w:asciiTheme="majorHAnsi" w:hAnsiTheme="majorHAnsi" w:cstheme="majorHAnsi"/>
              </w:rPr>
              <w:t>PBS</w:t>
            </w:r>
          </w:p>
        </w:tc>
        <w:tc>
          <w:tcPr>
            <w:tcW w:w="1501" w:type="dxa"/>
          </w:tcPr>
          <w:p w14:paraId="5073FAE3" w14:textId="60F2BF18"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0C6CC896" w14:textId="3F7FD154"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4457C81B"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106</w:t>
            </w:r>
          </w:p>
        </w:tc>
        <w:tc>
          <w:tcPr>
            <w:tcW w:w="1502" w:type="dxa"/>
          </w:tcPr>
          <w:p w14:paraId="76A494B0"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211</w:t>
            </w:r>
          </w:p>
        </w:tc>
        <w:tc>
          <w:tcPr>
            <w:tcW w:w="1502" w:type="dxa"/>
          </w:tcPr>
          <w:p w14:paraId="22E91ED2"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317</w:t>
            </w:r>
          </w:p>
        </w:tc>
      </w:tr>
      <w:tr w:rsidR="00B33EED" w:rsidRPr="009E5255" w14:paraId="4A89FACA" w14:textId="77777777" w:rsidTr="00B33EED">
        <w:tc>
          <w:tcPr>
            <w:tcW w:w="1501" w:type="dxa"/>
          </w:tcPr>
          <w:p w14:paraId="73E522E6" w14:textId="77777777" w:rsidR="00B33EED" w:rsidRPr="009E5255" w:rsidRDefault="00B33EED" w:rsidP="00B33EED">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1" w:type="dxa"/>
          </w:tcPr>
          <w:p w14:paraId="3878D1E8" w14:textId="384C4475"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0E1990F8" w14:textId="60F9853B"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05DB2BDA"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172</w:t>
            </w:r>
          </w:p>
        </w:tc>
        <w:tc>
          <w:tcPr>
            <w:tcW w:w="1502" w:type="dxa"/>
          </w:tcPr>
          <w:p w14:paraId="442DEEAF"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129</w:t>
            </w:r>
          </w:p>
        </w:tc>
        <w:tc>
          <w:tcPr>
            <w:tcW w:w="1502" w:type="dxa"/>
          </w:tcPr>
          <w:p w14:paraId="312A9B06"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301</w:t>
            </w:r>
          </w:p>
        </w:tc>
      </w:tr>
      <w:tr w:rsidR="0036340A" w:rsidRPr="009E5255" w14:paraId="48C85A52" w14:textId="77777777" w:rsidTr="00B33EED">
        <w:tc>
          <w:tcPr>
            <w:tcW w:w="9010" w:type="dxa"/>
            <w:gridSpan w:val="6"/>
          </w:tcPr>
          <w:p w14:paraId="2A66E768" w14:textId="0CBB42F0"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1 mg vials of inotuzumab ozogamicin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wastage</w:t>
            </w:r>
          </w:p>
        </w:tc>
      </w:tr>
      <w:tr w:rsidR="00B33EED" w:rsidRPr="009E5255" w14:paraId="4097F9C2" w14:textId="77777777" w:rsidTr="00B33EED">
        <w:tc>
          <w:tcPr>
            <w:tcW w:w="1501" w:type="dxa"/>
          </w:tcPr>
          <w:p w14:paraId="493DD7F3" w14:textId="348B6001" w:rsidR="00B33EED" w:rsidRPr="009E5255" w:rsidRDefault="00B33EED" w:rsidP="00B33EED">
            <w:pPr>
              <w:pStyle w:val="NoSpacing"/>
              <w:ind w:left="166"/>
              <w:rPr>
                <w:rFonts w:asciiTheme="majorHAnsi" w:hAnsiTheme="majorHAnsi" w:cstheme="majorHAnsi"/>
              </w:rPr>
            </w:pPr>
            <w:r w:rsidRPr="009E5255">
              <w:rPr>
                <w:rFonts w:asciiTheme="majorHAnsi" w:hAnsiTheme="majorHAnsi" w:cstheme="majorHAnsi"/>
              </w:rPr>
              <w:t>IQVIA</w:t>
            </w:r>
          </w:p>
        </w:tc>
        <w:tc>
          <w:tcPr>
            <w:tcW w:w="1501" w:type="dxa"/>
          </w:tcPr>
          <w:p w14:paraId="64926F26" w14:textId="1C5FBD55"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60BEF7E5" w14:textId="509A9AA3"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1938E608"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278</w:t>
            </w:r>
          </w:p>
        </w:tc>
        <w:tc>
          <w:tcPr>
            <w:tcW w:w="1502" w:type="dxa"/>
          </w:tcPr>
          <w:p w14:paraId="36DD9294"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340</w:t>
            </w:r>
          </w:p>
        </w:tc>
        <w:tc>
          <w:tcPr>
            <w:tcW w:w="1502" w:type="dxa"/>
          </w:tcPr>
          <w:p w14:paraId="6D4D1127"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618</w:t>
            </w:r>
          </w:p>
        </w:tc>
      </w:tr>
      <w:tr w:rsidR="00B33EED" w:rsidRPr="009E5255" w14:paraId="04133C1F" w14:textId="77777777" w:rsidTr="00B33EED">
        <w:trPr>
          <w:trHeight w:val="70"/>
        </w:trPr>
        <w:tc>
          <w:tcPr>
            <w:tcW w:w="1501" w:type="dxa"/>
          </w:tcPr>
          <w:p w14:paraId="2155533B" w14:textId="77777777" w:rsidR="00B33EED" w:rsidRPr="009E5255" w:rsidRDefault="00B33EED" w:rsidP="00B33EED">
            <w:pPr>
              <w:pStyle w:val="NoSpacing"/>
              <w:ind w:left="166"/>
              <w:rPr>
                <w:rFonts w:asciiTheme="majorHAnsi" w:hAnsiTheme="majorHAnsi" w:cstheme="majorHAnsi"/>
              </w:rPr>
            </w:pPr>
            <w:r w:rsidRPr="009E5255">
              <w:rPr>
                <w:rFonts w:asciiTheme="majorHAnsi" w:hAnsiTheme="majorHAnsi" w:cstheme="majorHAnsi"/>
              </w:rPr>
              <w:t>PBS</w:t>
            </w:r>
          </w:p>
        </w:tc>
        <w:tc>
          <w:tcPr>
            <w:tcW w:w="1501" w:type="dxa"/>
          </w:tcPr>
          <w:p w14:paraId="6166CA69" w14:textId="366C9E89"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3F6FFF07" w14:textId="5668FB0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Pr>
          <w:p w14:paraId="46978410"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134</w:t>
            </w:r>
          </w:p>
        </w:tc>
        <w:tc>
          <w:tcPr>
            <w:tcW w:w="1502" w:type="dxa"/>
          </w:tcPr>
          <w:p w14:paraId="3DB22F75"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259</w:t>
            </w:r>
          </w:p>
        </w:tc>
        <w:tc>
          <w:tcPr>
            <w:tcW w:w="1502" w:type="dxa"/>
          </w:tcPr>
          <w:p w14:paraId="77D36694"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393</w:t>
            </w:r>
          </w:p>
        </w:tc>
      </w:tr>
      <w:tr w:rsidR="00B33EED" w:rsidRPr="009E5255" w14:paraId="40C96E67" w14:textId="77777777" w:rsidTr="00B33EED">
        <w:tc>
          <w:tcPr>
            <w:tcW w:w="1501" w:type="dxa"/>
            <w:tcBorders>
              <w:bottom w:val="single" w:sz="4" w:space="0" w:color="auto"/>
            </w:tcBorders>
          </w:tcPr>
          <w:p w14:paraId="70F62A94" w14:textId="77777777" w:rsidR="00B33EED" w:rsidRPr="009E5255" w:rsidRDefault="00B33EED" w:rsidP="00B33EED">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1" w:type="dxa"/>
            <w:tcBorders>
              <w:bottom w:val="single" w:sz="4" w:space="0" w:color="auto"/>
            </w:tcBorders>
          </w:tcPr>
          <w:p w14:paraId="2ECC6E3F" w14:textId="3939761A"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Borders>
              <w:bottom w:val="single" w:sz="4" w:space="0" w:color="auto"/>
            </w:tcBorders>
          </w:tcPr>
          <w:p w14:paraId="73AE31BD" w14:textId="20CB4276"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w:t>
            </w:r>
          </w:p>
        </w:tc>
        <w:tc>
          <w:tcPr>
            <w:tcW w:w="1502" w:type="dxa"/>
            <w:tcBorders>
              <w:bottom w:val="single" w:sz="4" w:space="0" w:color="auto"/>
            </w:tcBorders>
          </w:tcPr>
          <w:p w14:paraId="7CB70B1B"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144</w:t>
            </w:r>
          </w:p>
        </w:tc>
        <w:tc>
          <w:tcPr>
            <w:tcW w:w="1502" w:type="dxa"/>
            <w:tcBorders>
              <w:bottom w:val="single" w:sz="4" w:space="0" w:color="auto"/>
            </w:tcBorders>
          </w:tcPr>
          <w:p w14:paraId="1531F6EF"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81</w:t>
            </w:r>
          </w:p>
        </w:tc>
        <w:tc>
          <w:tcPr>
            <w:tcW w:w="1502" w:type="dxa"/>
            <w:tcBorders>
              <w:bottom w:val="single" w:sz="4" w:space="0" w:color="auto"/>
            </w:tcBorders>
          </w:tcPr>
          <w:p w14:paraId="38DAE67F" w14:textId="77777777" w:rsidR="00B33EED" w:rsidRPr="009E5255" w:rsidRDefault="00B33EED" w:rsidP="00B33EED">
            <w:pPr>
              <w:pStyle w:val="NoSpacing"/>
              <w:jc w:val="center"/>
              <w:rPr>
                <w:rFonts w:asciiTheme="majorHAnsi" w:hAnsiTheme="majorHAnsi" w:cstheme="majorHAnsi"/>
              </w:rPr>
            </w:pPr>
            <w:r w:rsidRPr="009E5255">
              <w:rPr>
                <w:rFonts w:asciiTheme="majorHAnsi" w:hAnsiTheme="majorHAnsi" w:cstheme="majorHAnsi"/>
              </w:rPr>
              <w:t>225</w:t>
            </w:r>
          </w:p>
        </w:tc>
      </w:tr>
    </w:tbl>
    <w:p w14:paraId="0A9D3E36" w14:textId="48B9AB50"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4D685A75" w14:textId="77777777" w:rsidR="0036340A" w:rsidRPr="009E5255" w:rsidRDefault="0036340A" w:rsidP="0036340A"/>
    <w:p w14:paraId="6C7A6A87" w14:textId="53291069" w:rsidR="00DC0D55" w:rsidRPr="009E5255" w:rsidRDefault="006F0E66" w:rsidP="00DC0D55">
      <w:pPr>
        <w:pStyle w:val="Caption"/>
      </w:pPr>
      <w:bookmarkStart w:id="468" w:name="_Ref87803829"/>
      <w:bookmarkStart w:id="469" w:name="_Ref87803822"/>
      <w:r w:rsidRPr="009E5255">
        <w:t>Figure A</w:t>
      </w:r>
      <w:r w:rsidR="00E36C93">
        <w:fldChar w:fldCharType="begin"/>
      </w:r>
      <w:r w:rsidR="00E36C93">
        <w:instrText xml:space="preserve"> SEQ Figure_A \* ARABIC </w:instrText>
      </w:r>
      <w:r w:rsidR="00E36C93">
        <w:fldChar w:fldCharType="separate"/>
      </w:r>
      <w:r w:rsidR="000C766B">
        <w:rPr>
          <w:noProof/>
        </w:rPr>
        <w:t>37</w:t>
      </w:r>
      <w:r w:rsidR="00E36C93">
        <w:rPr>
          <w:noProof/>
        </w:rPr>
        <w:fldChar w:fldCharType="end"/>
      </w:r>
      <w:bookmarkEnd w:id="468"/>
      <w:bookmarkEnd w:id="469"/>
      <w:r w:rsidRPr="009E5255">
        <w:t xml:space="preserve">. </w:t>
      </w:r>
      <w:r w:rsidR="00DC0D55" w:rsidRPr="009E5255">
        <w:t xml:space="preserve">In-market sales (IQVIA) and claims (PBS) of </w:t>
      </w:r>
      <w:r w:rsidR="002E2E12" w:rsidRPr="009E5255">
        <w:t>i</w:t>
      </w:r>
      <w:r w:rsidR="00DC0D55" w:rsidRPr="009E5255">
        <w:t xml:space="preserve">notuzumab </w:t>
      </w:r>
      <w:r w:rsidR="002E2E12" w:rsidRPr="009E5255">
        <w:t>o</w:t>
      </w:r>
      <w:r w:rsidR="00DC0D55" w:rsidRPr="009E5255">
        <w:t xml:space="preserve">zogamicin (1  mg vials) (2017 - 2020) </w:t>
      </w:r>
    </w:p>
    <w:p w14:paraId="71E4A50C" w14:textId="77777777" w:rsidR="0036340A" w:rsidRPr="009E5255" w:rsidRDefault="0036340A" w:rsidP="0036340A">
      <w:r w:rsidRPr="009E5255">
        <w:rPr>
          <w:noProof/>
        </w:rPr>
        <w:drawing>
          <wp:inline distT="0" distB="0" distL="0" distR="0" wp14:anchorId="3E0D2835" wp14:editId="3432F9B5">
            <wp:extent cx="4294669" cy="2565400"/>
            <wp:effectExtent l="0" t="0" r="0" b="0"/>
            <wp:docPr id="172" name="Graphic 172" descr="a line chart of the In-market sales (IQVIA) and claims (PBS) of inotuzumab ozogamicin (1  mg vials)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Graphic 172" descr="a line chart of the In-market sales (IQVIA) and claims (PBS) of inotuzumab ozogamicin (1  mg vials) from 2017 to 2020"/>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294669" cy="2565400"/>
                    </a:xfrm>
                    <a:prstGeom prst="rect">
                      <a:avLst/>
                    </a:prstGeom>
                  </pic:spPr>
                </pic:pic>
              </a:graphicData>
            </a:graphic>
          </wp:inline>
        </w:drawing>
      </w:r>
    </w:p>
    <w:p w14:paraId="6B9CBA6A" w14:textId="675275D1"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32BE337A" w14:textId="118C3EFA" w:rsidR="0036340A" w:rsidRPr="009E5255" w:rsidRDefault="0036340A" w:rsidP="0036340A">
      <w:r w:rsidRPr="009E5255">
        <w:t>Pralatrexate - 20 mg/mL injection, 1 mL vial:  The number of 20 mg vials of pralatrexate that would have been dispensed to patients via the PBS under the assumption of no wastage was 5,325 and 6,062 vials with wastage (</w:t>
      </w:r>
      <w:r w:rsidRPr="009E5255">
        <w:fldChar w:fldCharType="begin"/>
      </w:r>
      <w:r w:rsidRPr="009E5255">
        <w:instrText xml:space="preserve"> REF _Ref93485566 \h </w:instrText>
      </w:r>
      <w:r w:rsidRPr="009E5255">
        <w:fldChar w:fldCharType="separate"/>
      </w:r>
      <w:r w:rsidR="000C766B" w:rsidRPr="009E5255">
        <w:t>Table A</w:t>
      </w:r>
      <w:r w:rsidR="000C766B">
        <w:rPr>
          <w:noProof/>
        </w:rPr>
        <w:t>28</w:t>
      </w:r>
      <w:r w:rsidRPr="009E5255">
        <w:fldChar w:fldCharType="end"/>
      </w:r>
      <w:r w:rsidRPr="009E5255">
        <w:t xml:space="preserve"> and </w:t>
      </w:r>
      <w:r w:rsidRPr="009E5255">
        <w:fldChar w:fldCharType="begin"/>
      </w:r>
      <w:r w:rsidRPr="009E5255">
        <w:instrText xml:space="preserve"> REF _Ref87869859 \h  \* MERGEFORMAT </w:instrText>
      </w:r>
      <w:r w:rsidRPr="009E5255">
        <w:fldChar w:fldCharType="separate"/>
      </w:r>
      <w:r w:rsidR="000C766B" w:rsidRPr="009E5255">
        <w:t xml:space="preserve">Figure </w:t>
      </w:r>
      <w:r w:rsidR="000C766B" w:rsidRPr="009E5255">
        <w:rPr>
          <w:noProof/>
        </w:rPr>
        <w:t>A</w:t>
      </w:r>
      <w:r w:rsidR="000C766B">
        <w:rPr>
          <w:noProof/>
        </w:rPr>
        <w:t>38</w:t>
      </w:r>
      <w:r w:rsidRPr="009E5255">
        <w:fldChar w:fldCharType="end"/>
      </w:r>
      <w:r w:rsidRPr="009E5255">
        <w:t xml:space="preserve">).  Sales of 5,973 vials of 20 mg pralatrexate resulted in an excess of 648 vials under the assumption of no wastage and a deficit of 89 with wastage. </w:t>
      </w:r>
    </w:p>
    <w:p w14:paraId="45C990BC" w14:textId="4D2B518F" w:rsidR="0036340A" w:rsidRPr="009E5255" w:rsidRDefault="0036340A" w:rsidP="00403300">
      <w:pPr>
        <w:pStyle w:val="Caption"/>
      </w:pPr>
      <w:bookmarkStart w:id="470" w:name="_Ref93485566"/>
      <w:r w:rsidRPr="009E5255">
        <w:t>Table A</w:t>
      </w:r>
      <w:r w:rsidR="00E36C93">
        <w:fldChar w:fldCharType="begin"/>
      </w:r>
      <w:r w:rsidR="00E36C93">
        <w:instrText xml:space="preserve"> SEQ Table_A \* ARABIC </w:instrText>
      </w:r>
      <w:r w:rsidR="00E36C93">
        <w:fldChar w:fldCharType="separate"/>
      </w:r>
      <w:r w:rsidR="000C766B">
        <w:rPr>
          <w:noProof/>
        </w:rPr>
        <w:t>28</w:t>
      </w:r>
      <w:r w:rsidR="00E36C93">
        <w:rPr>
          <w:noProof/>
        </w:rPr>
        <w:fldChar w:fldCharType="end"/>
      </w:r>
      <w:bookmarkEnd w:id="470"/>
      <w:r w:rsidRPr="009E5255">
        <w:t xml:space="preserve">. </w:t>
      </w:r>
      <w:r w:rsidR="00360B8E" w:rsidRPr="009E5255">
        <w:t xml:space="preserve">In-market sales (IQVIA) and claims (PBS) of </w:t>
      </w:r>
      <w:r w:rsidR="002E2E12" w:rsidRPr="009E5255">
        <w:t>p</w:t>
      </w:r>
      <w:r w:rsidR="00360B8E" w:rsidRPr="009E5255">
        <w:t>ralatrexate (20  mg vials) (2017 -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claims (PBS) of pralatrexate (20  mg vials) from 2017 to 2020"/>
      </w:tblPr>
      <w:tblGrid>
        <w:gridCol w:w="1502"/>
        <w:gridCol w:w="1502"/>
        <w:gridCol w:w="1503"/>
        <w:gridCol w:w="1503"/>
        <w:gridCol w:w="1503"/>
        <w:gridCol w:w="1503"/>
      </w:tblGrid>
      <w:tr w:rsidR="0036340A" w:rsidRPr="009E5255" w14:paraId="5E387FD6" w14:textId="77777777" w:rsidTr="00360B8E">
        <w:trPr>
          <w:tblHeader/>
        </w:trPr>
        <w:tc>
          <w:tcPr>
            <w:tcW w:w="1502" w:type="dxa"/>
            <w:tcBorders>
              <w:bottom w:val="single" w:sz="4" w:space="0" w:color="auto"/>
            </w:tcBorders>
          </w:tcPr>
          <w:p w14:paraId="60C245BA" w14:textId="77777777" w:rsidR="0036340A" w:rsidRPr="009E5255" w:rsidRDefault="0036340A" w:rsidP="00A95547">
            <w:pPr>
              <w:pStyle w:val="TableHeader"/>
            </w:pPr>
          </w:p>
        </w:tc>
        <w:tc>
          <w:tcPr>
            <w:tcW w:w="1502" w:type="dxa"/>
            <w:tcBorders>
              <w:bottom w:val="single" w:sz="4" w:space="0" w:color="auto"/>
            </w:tcBorders>
          </w:tcPr>
          <w:p w14:paraId="17F9CAB6" w14:textId="77777777" w:rsidR="0036340A" w:rsidRPr="009E5255" w:rsidRDefault="0036340A" w:rsidP="00A95547">
            <w:pPr>
              <w:pStyle w:val="TableHeader"/>
            </w:pPr>
            <w:r w:rsidRPr="009E5255">
              <w:t>2017</w:t>
            </w:r>
          </w:p>
        </w:tc>
        <w:tc>
          <w:tcPr>
            <w:tcW w:w="1503" w:type="dxa"/>
            <w:tcBorders>
              <w:bottom w:val="single" w:sz="4" w:space="0" w:color="auto"/>
            </w:tcBorders>
          </w:tcPr>
          <w:p w14:paraId="64E26F4C" w14:textId="77777777" w:rsidR="0036340A" w:rsidRPr="009E5255" w:rsidRDefault="0036340A" w:rsidP="00A95547">
            <w:pPr>
              <w:pStyle w:val="TableHeader"/>
            </w:pPr>
            <w:r w:rsidRPr="009E5255">
              <w:t>2018</w:t>
            </w:r>
          </w:p>
        </w:tc>
        <w:tc>
          <w:tcPr>
            <w:tcW w:w="1503" w:type="dxa"/>
            <w:tcBorders>
              <w:bottom w:val="single" w:sz="4" w:space="0" w:color="auto"/>
            </w:tcBorders>
          </w:tcPr>
          <w:p w14:paraId="5DD4A5E0" w14:textId="77777777" w:rsidR="0036340A" w:rsidRPr="009E5255" w:rsidRDefault="0036340A" w:rsidP="00A95547">
            <w:pPr>
              <w:pStyle w:val="TableHeader"/>
            </w:pPr>
            <w:r w:rsidRPr="009E5255">
              <w:t>2019</w:t>
            </w:r>
          </w:p>
        </w:tc>
        <w:tc>
          <w:tcPr>
            <w:tcW w:w="1503" w:type="dxa"/>
            <w:tcBorders>
              <w:bottom w:val="single" w:sz="4" w:space="0" w:color="auto"/>
            </w:tcBorders>
          </w:tcPr>
          <w:p w14:paraId="41EC7876" w14:textId="77777777" w:rsidR="0036340A" w:rsidRPr="009E5255" w:rsidRDefault="0036340A" w:rsidP="00A95547">
            <w:pPr>
              <w:pStyle w:val="TableHeader"/>
            </w:pPr>
            <w:r w:rsidRPr="009E5255">
              <w:t>2020</w:t>
            </w:r>
          </w:p>
        </w:tc>
        <w:tc>
          <w:tcPr>
            <w:tcW w:w="1503" w:type="dxa"/>
            <w:tcBorders>
              <w:bottom w:val="single" w:sz="4" w:space="0" w:color="auto"/>
            </w:tcBorders>
          </w:tcPr>
          <w:p w14:paraId="27D62AE6" w14:textId="77777777" w:rsidR="0036340A" w:rsidRPr="009E5255" w:rsidRDefault="0036340A" w:rsidP="00A95547">
            <w:pPr>
              <w:pStyle w:val="TableHeader"/>
            </w:pPr>
            <w:r w:rsidRPr="009E5255">
              <w:t>2017-2020</w:t>
            </w:r>
          </w:p>
        </w:tc>
      </w:tr>
      <w:tr w:rsidR="0036340A" w:rsidRPr="009E5255" w14:paraId="18A2E2B7" w14:textId="77777777" w:rsidTr="00360B8E">
        <w:tc>
          <w:tcPr>
            <w:tcW w:w="9016" w:type="dxa"/>
            <w:gridSpan w:val="6"/>
            <w:tcBorders>
              <w:top w:val="single" w:sz="4" w:space="0" w:color="auto"/>
            </w:tcBorders>
          </w:tcPr>
          <w:p w14:paraId="388D1D1E" w14:textId="23726432"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Amount of pralatraxate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mg</w:t>
            </w:r>
          </w:p>
        </w:tc>
      </w:tr>
      <w:tr w:rsidR="0036340A" w:rsidRPr="009E5255" w14:paraId="1641CCEA" w14:textId="77777777" w:rsidTr="00360B8E">
        <w:tc>
          <w:tcPr>
            <w:tcW w:w="1502" w:type="dxa"/>
          </w:tcPr>
          <w:p w14:paraId="3BE03FA7" w14:textId="5745C0A7" w:rsidR="0036340A" w:rsidRPr="009E5255" w:rsidRDefault="00BB5CF7" w:rsidP="00360B8E">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24F6B3D9" w14:textId="7777777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0</w:t>
            </w:r>
          </w:p>
        </w:tc>
        <w:tc>
          <w:tcPr>
            <w:tcW w:w="1503" w:type="dxa"/>
          </w:tcPr>
          <w:p w14:paraId="275E5EEE" w14:textId="1BABD79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25,339</w:t>
            </w:r>
          </w:p>
        </w:tc>
        <w:tc>
          <w:tcPr>
            <w:tcW w:w="1503" w:type="dxa"/>
          </w:tcPr>
          <w:p w14:paraId="6A6C94CB" w14:textId="3858472B"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44,270</w:t>
            </w:r>
          </w:p>
        </w:tc>
        <w:tc>
          <w:tcPr>
            <w:tcW w:w="1503" w:type="dxa"/>
          </w:tcPr>
          <w:p w14:paraId="629522C2" w14:textId="316AB9A0"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49,848</w:t>
            </w:r>
          </w:p>
        </w:tc>
        <w:tc>
          <w:tcPr>
            <w:tcW w:w="1503" w:type="dxa"/>
          </w:tcPr>
          <w:p w14:paraId="0E6365B7" w14:textId="0CBAC39D"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119,457</w:t>
            </w:r>
          </w:p>
        </w:tc>
      </w:tr>
      <w:tr w:rsidR="0036340A" w:rsidRPr="009E5255" w14:paraId="65A729E5" w14:textId="77777777" w:rsidTr="00360B8E">
        <w:tc>
          <w:tcPr>
            <w:tcW w:w="1502" w:type="dxa"/>
          </w:tcPr>
          <w:p w14:paraId="755EDFA8" w14:textId="77777777" w:rsidR="0036340A" w:rsidRPr="009E5255" w:rsidRDefault="0036340A" w:rsidP="00360B8E">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53B72824" w14:textId="7777777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0</w:t>
            </w:r>
          </w:p>
        </w:tc>
        <w:tc>
          <w:tcPr>
            <w:tcW w:w="1503" w:type="dxa"/>
          </w:tcPr>
          <w:p w14:paraId="348BCD83" w14:textId="365456B1"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21,180</w:t>
            </w:r>
          </w:p>
        </w:tc>
        <w:tc>
          <w:tcPr>
            <w:tcW w:w="1503" w:type="dxa"/>
          </w:tcPr>
          <w:p w14:paraId="7257EBA9" w14:textId="668F1A29"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36,883</w:t>
            </w:r>
          </w:p>
        </w:tc>
        <w:tc>
          <w:tcPr>
            <w:tcW w:w="1503" w:type="dxa"/>
          </w:tcPr>
          <w:p w14:paraId="31F8A0C4" w14:textId="5A24B65B"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48,444</w:t>
            </w:r>
          </w:p>
        </w:tc>
        <w:tc>
          <w:tcPr>
            <w:tcW w:w="1503" w:type="dxa"/>
          </w:tcPr>
          <w:p w14:paraId="2A3C481C" w14:textId="11FC067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106,507</w:t>
            </w:r>
          </w:p>
        </w:tc>
      </w:tr>
      <w:tr w:rsidR="0036340A" w:rsidRPr="009E5255" w14:paraId="30F02E09" w14:textId="77777777" w:rsidTr="00360B8E">
        <w:tc>
          <w:tcPr>
            <w:tcW w:w="1502" w:type="dxa"/>
          </w:tcPr>
          <w:p w14:paraId="58FF1A38" w14:textId="77777777" w:rsidR="0036340A" w:rsidRPr="009E5255" w:rsidRDefault="0036340A" w:rsidP="00360B8E">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4D9DC2FD" w14:textId="7777777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0</w:t>
            </w:r>
          </w:p>
        </w:tc>
        <w:tc>
          <w:tcPr>
            <w:tcW w:w="1503" w:type="dxa"/>
          </w:tcPr>
          <w:p w14:paraId="384E4C49" w14:textId="27A9C4D3"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4,159</w:t>
            </w:r>
          </w:p>
        </w:tc>
        <w:tc>
          <w:tcPr>
            <w:tcW w:w="1503" w:type="dxa"/>
          </w:tcPr>
          <w:p w14:paraId="2ED16756" w14:textId="455EE5C3"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7,387</w:t>
            </w:r>
          </w:p>
        </w:tc>
        <w:tc>
          <w:tcPr>
            <w:tcW w:w="1503" w:type="dxa"/>
          </w:tcPr>
          <w:p w14:paraId="3276076A" w14:textId="1A4974E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1,404</w:t>
            </w:r>
          </w:p>
        </w:tc>
        <w:tc>
          <w:tcPr>
            <w:tcW w:w="1503" w:type="dxa"/>
          </w:tcPr>
          <w:p w14:paraId="750737AF" w14:textId="6CB668F2"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12,950</w:t>
            </w:r>
          </w:p>
        </w:tc>
      </w:tr>
      <w:tr w:rsidR="0036340A" w:rsidRPr="009E5255" w14:paraId="181F8DD5" w14:textId="77777777" w:rsidTr="00360B8E">
        <w:tc>
          <w:tcPr>
            <w:tcW w:w="9016" w:type="dxa"/>
            <w:gridSpan w:val="6"/>
          </w:tcPr>
          <w:p w14:paraId="0922D3AF" w14:textId="5BF12989"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20 mg vials of pralatrexate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no wastage</w:t>
            </w:r>
          </w:p>
        </w:tc>
      </w:tr>
      <w:tr w:rsidR="0036340A" w:rsidRPr="009E5255" w14:paraId="58A244DA" w14:textId="77777777" w:rsidTr="00360B8E">
        <w:tc>
          <w:tcPr>
            <w:tcW w:w="1502" w:type="dxa"/>
          </w:tcPr>
          <w:p w14:paraId="0D90F322" w14:textId="3E681369" w:rsidR="0036340A" w:rsidRPr="009E5255" w:rsidRDefault="00BB5CF7" w:rsidP="00360B8E">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0CCC0F29" w14:textId="7777777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0</w:t>
            </w:r>
          </w:p>
        </w:tc>
        <w:tc>
          <w:tcPr>
            <w:tcW w:w="1503" w:type="dxa"/>
          </w:tcPr>
          <w:p w14:paraId="0B6E4707" w14:textId="6831821C"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1,267</w:t>
            </w:r>
          </w:p>
        </w:tc>
        <w:tc>
          <w:tcPr>
            <w:tcW w:w="1503" w:type="dxa"/>
          </w:tcPr>
          <w:p w14:paraId="20A794B0" w14:textId="57A2506B"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2,214</w:t>
            </w:r>
          </w:p>
        </w:tc>
        <w:tc>
          <w:tcPr>
            <w:tcW w:w="1503" w:type="dxa"/>
          </w:tcPr>
          <w:p w14:paraId="57FFDFCE" w14:textId="1103A9AE"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2,492</w:t>
            </w:r>
          </w:p>
        </w:tc>
        <w:tc>
          <w:tcPr>
            <w:tcW w:w="1503" w:type="dxa"/>
          </w:tcPr>
          <w:p w14:paraId="0E39C0B3" w14:textId="63620CC9"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5,973</w:t>
            </w:r>
          </w:p>
        </w:tc>
      </w:tr>
      <w:tr w:rsidR="0036340A" w:rsidRPr="009E5255" w14:paraId="2928E8AE" w14:textId="77777777" w:rsidTr="00360B8E">
        <w:trPr>
          <w:trHeight w:val="50"/>
        </w:trPr>
        <w:tc>
          <w:tcPr>
            <w:tcW w:w="1502" w:type="dxa"/>
          </w:tcPr>
          <w:p w14:paraId="64385761" w14:textId="77777777" w:rsidR="0036340A" w:rsidRPr="009E5255" w:rsidRDefault="0036340A" w:rsidP="00360B8E">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607D0B90" w14:textId="7777777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0</w:t>
            </w:r>
          </w:p>
        </w:tc>
        <w:tc>
          <w:tcPr>
            <w:tcW w:w="1503" w:type="dxa"/>
          </w:tcPr>
          <w:p w14:paraId="38317FA9" w14:textId="3AC75E34"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1,059</w:t>
            </w:r>
          </w:p>
        </w:tc>
        <w:tc>
          <w:tcPr>
            <w:tcW w:w="1503" w:type="dxa"/>
          </w:tcPr>
          <w:p w14:paraId="5DFB42E5" w14:textId="7C1D0C06"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1,844</w:t>
            </w:r>
          </w:p>
        </w:tc>
        <w:tc>
          <w:tcPr>
            <w:tcW w:w="1503" w:type="dxa"/>
          </w:tcPr>
          <w:p w14:paraId="0B42367E" w14:textId="564A2EB1"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2,422</w:t>
            </w:r>
          </w:p>
        </w:tc>
        <w:tc>
          <w:tcPr>
            <w:tcW w:w="1503" w:type="dxa"/>
          </w:tcPr>
          <w:p w14:paraId="06313773" w14:textId="28E2488D"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5,325</w:t>
            </w:r>
          </w:p>
        </w:tc>
      </w:tr>
      <w:tr w:rsidR="0036340A" w:rsidRPr="009E5255" w14:paraId="18591823" w14:textId="77777777" w:rsidTr="00360B8E">
        <w:tc>
          <w:tcPr>
            <w:tcW w:w="1502" w:type="dxa"/>
          </w:tcPr>
          <w:p w14:paraId="21733401" w14:textId="77777777" w:rsidR="0036340A" w:rsidRPr="009E5255" w:rsidRDefault="0036340A" w:rsidP="00360B8E">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5B9EC734" w14:textId="7777777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0</w:t>
            </w:r>
          </w:p>
        </w:tc>
        <w:tc>
          <w:tcPr>
            <w:tcW w:w="1503" w:type="dxa"/>
          </w:tcPr>
          <w:p w14:paraId="754D029C" w14:textId="5D74286C"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208</w:t>
            </w:r>
          </w:p>
        </w:tc>
        <w:tc>
          <w:tcPr>
            <w:tcW w:w="1503" w:type="dxa"/>
          </w:tcPr>
          <w:p w14:paraId="266A0A04" w14:textId="3E541013"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369</w:t>
            </w:r>
          </w:p>
        </w:tc>
        <w:tc>
          <w:tcPr>
            <w:tcW w:w="1503" w:type="dxa"/>
          </w:tcPr>
          <w:p w14:paraId="4D0F124B" w14:textId="32B514BC"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70</w:t>
            </w:r>
          </w:p>
        </w:tc>
        <w:tc>
          <w:tcPr>
            <w:tcW w:w="1503" w:type="dxa"/>
          </w:tcPr>
          <w:p w14:paraId="563DB517" w14:textId="77D4602A"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648</w:t>
            </w:r>
          </w:p>
        </w:tc>
      </w:tr>
      <w:tr w:rsidR="0036340A" w:rsidRPr="009E5255" w14:paraId="68F4372B" w14:textId="77777777" w:rsidTr="00360B8E">
        <w:tc>
          <w:tcPr>
            <w:tcW w:w="9016" w:type="dxa"/>
            <w:gridSpan w:val="6"/>
          </w:tcPr>
          <w:p w14:paraId="2CFFB5F5" w14:textId="36DAD0ED"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20 mg vials of pralatrexate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wastage</w:t>
            </w:r>
          </w:p>
        </w:tc>
      </w:tr>
      <w:tr w:rsidR="0036340A" w:rsidRPr="009E5255" w14:paraId="0410EADF" w14:textId="77777777" w:rsidTr="00360B8E">
        <w:tc>
          <w:tcPr>
            <w:tcW w:w="1502" w:type="dxa"/>
          </w:tcPr>
          <w:p w14:paraId="7BF54B2D" w14:textId="73C90611" w:rsidR="0036340A" w:rsidRPr="009E5255" w:rsidRDefault="00BB5CF7" w:rsidP="00360B8E">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0C520665" w14:textId="7777777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0</w:t>
            </w:r>
          </w:p>
        </w:tc>
        <w:tc>
          <w:tcPr>
            <w:tcW w:w="1503" w:type="dxa"/>
          </w:tcPr>
          <w:p w14:paraId="41CC0CB6" w14:textId="4EF91E94"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1,267</w:t>
            </w:r>
          </w:p>
        </w:tc>
        <w:tc>
          <w:tcPr>
            <w:tcW w:w="1503" w:type="dxa"/>
          </w:tcPr>
          <w:p w14:paraId="4C10688D" w14:textId="7A6F306A"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2,214</w:t>
            </w:r>
          </w:p>
        </w:tc>
        <w:tc>
          <w:tcPr>
            <w:tcW w:w="1503" w:type="dxa"/>
          </w:tcPr>
          <w:p w14:paraId="2C87B92C" w14:textId="4567C7DE"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2,492</w:t>
            </w:r>
          </w:p>
        </w:tc>
        <w:tc>
          <w:tcPr>
            <w:tcW w:w="1503" w:type="dxa"/>
          </w:tcPr>
          <w:p w14:paraId="6DD79F8E" w14:textId="68F14F9F"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5,973</w:t>
            </w:r>
          </w:p>
        </w:tc>
      </w:tr>
      <w:tr w:rsidR="0036340A" w:rsidRPr="009E5255" w14:paraId="43AC44C2" w14:textId="77777777" w:rsidTr="00360B8E">
        <w:trPr>
          <w:trHeight w:val="70"/>
        </w:trPr>
        <w:tc>
          <w:tcPr>
            <w:tcW w:w="1502" w:type="dxa"/>
          </w:tcPr>
          <w:p w14:paraId="180F303A" w14:textId="77777777" w:rsidR="0036340A" w:rsidRPr="009E5255" w:rsidRDefault="0036340A" w:rsidP="00360B8E">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19B9D1ED" w14:textId="7777777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0</w:t>
            </w:r>
          </w:p>
        </w:tc>
        <w:tc>
          <w:tcPr>
            <w:tcW w:w="1503" w:type="dxa"/>
          </w:tcPr>
          <w:p w14:paraId="08B73510" w14:textId="6C60E6E4"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1,203</w:t>
            </w:r>
          </w:p>
        </w:tc>
        <w:tc>
          <w:tcPr>
            <w:tcW w:w="1503" w:type="dxa"/>
          </w:tcPr>
          <w:p w14:paraId="777B509F" w14:textId="36D1611A"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2,101</w:t>
            </w:r>
          </w:p>
        </w:tc>
        <w:tc>
          <w:tcPr>
            <w:tcW w:w="1503" w:type="dxa"/>
          </w:tcPr>
          <w:p w14:paraId="50D0CB3D" w14:textId="678410FA"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2,758</w:t>
            </w:r>
          </w:p>
        </w:tc>
        <w:tc>
          <w:tcPr>
            <w:tcW w:w="1503" w:type="dxa"/>
          </w:tcPr>
          <w:p w14:paraId="7511B727" w14:textId="2FE3EA7C"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6,062</w:t>
            </w:r>
          </w:p>
        </w:tc>
      </w:tr>
      <w:tr w:rsidR="0036340A" w:rsidRPr="009E5255" w14:paraId="4E5C9D31" w14:textId="77777777" w:rsidTr="00360B8E">
        <w:trPr>
          <w:trHeight w:val="53"/>
        </w:trPr>
        <w:tc>
          <w:tcPr>
            <w:tcW w:w="1502" w:type="dxa"/>
            <w:tcBorders>
              <w:bottom w:val="single" w:sz="4" w:space="0" w:color="auto"/>
            </w:tcBorders>
          </w:tcPr>
          <w:p w14:paraId="42D6AE67" w14:textId="77777777" w:rsidR="0036340A" w:rsidRPr="009E5255" w:rsidRDefault="0036340A" w:rsidP="00360B8E">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Borders>
              <w:bottom w:val="single" w:sz="4" w:space="0" w:color="auto"/>
            </w:tcBorders>
          </w:tcPr>
          <w:p w14:paraId="40ED7CC9" w14:textId="77777777"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0</w:t>
            </w:r>
          </w:p>
        </w:tc>
        <w:tc>
          <w:tcPr>
            <w:tcW w:w="1503" w:type="dxa"/>
            <w:tcBorders>
              <w:bottom w:val="single" w:sz="4" w:space="0" w:color="auto"/>
            </w:tcBorders>
          </w:tcPr>
          <w:p w14:paraId="71D8FCEA" w14:textId="0FC2D2C2"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64</w:t>
            </w:r>
          </w:p>
        </w:tc>
        <w:tc>
          <w:tcPr>
            <w:tcW w:w="1503" w:type="dxa"/>
            <w:tcBorders>
              <w:bottom w:val="single" w:sz="4" w:space="0" w:color="auto"/>
            </w:tcBorders>
          </w:tcPr>
          <w:p w14:paraId="2C6B8B4E" w14:textId="0FE4B215"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113</w:t>
            </w:r>
          </w:p>
        </w:tc>
        <w:tc>
          <w:tcPr>
            <w:tcW w:w="1503" w:type="dxa"/>
            <w:tcBorders>
              <w:bottom w:val="single" w:sz="4" w:space="0" w:color="auto"/>
            </w:tcBorders>
          </w:tcPr>
          <w:p w14:paraId="34CBF133" w14:textId="53908EB8"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266</w:t>
            </w:r>
          </w:p>
        </w:tc>
        <w:tc>
          <w:tcPr>
            <w:tcW w:w="1503" w:type="dxa"/>
            <w:tcBorders>
              <w:bottom w:val="single" w:sz="4" w:space="0" w:color="auto"/>
            </w:tcBorders>
          </w:tcPr>
          <w:p w14:paraId="0EF0FE68" w14:textId="6BC0006F" w:rsidR="0036340A" w:rsidRPr="009E5255" w:rsidRDefault="0036340A" w:rsidP="00360B8E">
            <w:pPr>
              <w:pStyle w:val="NoSpacing"/>
              <w:jc w:val="center"/>
              <w:rPr>
                <w:rFonts w:asciiTheme="majorHAnsi" w:hAnsiTheme="majorHAnsi" w:cstheme="majorHAnsi"/>
              </w:rPr>
            </w:pPr>
            <w:r w:rsidRPr="009E5255">
              <w:rPr>
                <w:rFonts w:asciiTheme="majorHAnsi" w:hAnsiTheme="majorHAnsi" w:cstheme="majorHAnsi"/>
              </w:rPr>
              <w:t>-89</w:t>
            </w:r>
          </w:p>
        </w:tc>
      </w:tr>
    </w:tbl>
    <w:p w14:paraId="52075098" w14:textId="58095B15"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7DABB15B" w14:textId="7B241DB6" w:rsidR="0036340A" w:rsidRPr="009E5255" w:rsidRDefault="006F0E66" w:rsidP="00DF342C">
      <w:pPr>
        <w:pStyle w:val="Caption"/>
      </w:pPr>
      <w:bookmarkStart w:id="471" w:name="_Ref87869859"/>
      <w:r w:rsidRPr="009E5255">
        <w:t>Figure A</w:t>
      </w:r>
      <w:r w:rsidR="00E36C93">
        <w:fldChar w:fldCharType="begin"/>
      </w:r>
      <w:r w:rsidR="00E36C93">
        <w:instrText xml:space="preserve"> SEQ Figure_A \* ARABIC </w:instrText>
      </w:r>
      <w:r w:rsidR="00E36C93">
        <w:fldChar w:fldCharType="separate"/>
      </w:r>
      <w:r w:rsidR="000C766B">
        <w:rPr>
          <w:noProof/>
        </w:rPr>
        <w:t>38</w:t>
      </w:r>
      <w:r w:rsidR="00E36C93">
        <w:rPr>
          <w:noProof/>
        </w:rPr>
        <w:fldChar w:fldCharType="end"/>
      </w:r>
      <w:bookmarkEnd w:id="471"/>
      <w:r w:rsidRPr="009E5255">
        <w:t xml:space="preserve">. </w:t>
      </w:r>
      <w:r w:rsidR="000B6B77" w:rsidRPr="009E5255">
        <w:t xml:space="preserve">In-market sales (IQVIA) and claims (PBS) of </w:t>
      </w:r>
      <w:r w:rsidR="002E2E12" w:rsidRPr="009E5255">
        <w:t>p</w:t>
      </w:r>
      <w:r w:rsidR="000B6B77" w:rsidRPr="009E5255">
        <w:t>ralatrexate (20  mg vials) (2017 - 2020)</w:t>
      </w:r>
    </w:p>
    <w:p w14:paraId="3EBFDD9B" w14:textId="77777777" w:rsidR="0036340A" w:rsidRPr="009E5255" w:rsidRDefault="0036340A" w:rsidP="0036340A">
      <w:r w:rsidRPr="009E5255">
        <w:rPr>
          <w:noProof/>
        </w:rPr>
        <w:drawing>
          <wp:inline distT="0" distB="0" distL="0" distR="0" wp14:anchorId="4BF0702B" wp14:editId="789D42B1">
            <wp:extent cx="5048817" cy="2747808"/>
            <wp:effectExtent l="0" t="0" r="6350" b="0"/>
            <wp:docPr id="173" name="Graphic 173" descr="a line chart of the In-market sales (IQVIA) and claims (PBS) of pralatrexate (20  mg vials)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Graphic 173" descr="a line chart of the In-market sales (IQVIA) and claims (PBS) of pralatrexate (20  mg vials) from 2017 to 2020"/>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048817" cy="2747808"/>
                    </a:xfrm>
                    <a:prstGeom prst="rect">
                      <a:avLst/>
                    </a:prstGeom>
                  </pic:spPr>
                </pic:pic>
              </a:graphicData>
            </a:graphic>
          </wp:inline>
        </w:drawing>
      </w:r>
    </w:p>
    <w:p w14:paraId="61A54C5D" w14:textId="3FF0597E"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1D6F6973" w14:textId="21EE6881" w:rsidR="0036340A" w:rsidRPr="009E5255" w:rsidRDefault="0036340A" w:rsidP="0036340A">
      <w:r w:rsidRPr="009E5255">
        <w:t>Raltitrexed - 2 mg vial: The number of 2 mg vials of raltitrexed that would have been dispensed to patients via the PBS under the assumption of no wastage was 3,362 and 3,703 with wastage (</w:t>
      </w:r>
      <w:r w:rsidRPr="009E5255">
        <w:fldChar w:fldCharType="begin"/>
      </w:r>
      <w:r w:rsidRPr="009E5255">
        <w:instrText xml:space="preserve"> REF _Ref93485581 \h </w:instrText>
      </w:r>
      <w:r w:rsidRPr="009E5255">
        <w:fldChar w:fldCharType="separate"/>
      </w:r>
      <w:r w:rsidR="000C766B" w:rsidRPr="009E5255">
        <w:t>Table A</w:t>
      </w:r>
      <w:r w:rsidR="000C766B">
        <w:rPr>
          <w:noProof/>
        </w:rPr>
        <w:t>29</w:t>
      </w:r>
      <w:r w:rsidRPr="009E5255">
        <w:fldChar w:fldCharType="end"/>
      </w:r>
      <w:r w:rsidRPr="009E5255">
        <w:t xml:space="preserve"> and </w:t>
      </w:r>
      <w:r w:rsidRPr="009E5255">
        <w:fldChar w:fldCharType="begin"/>
      </w:r>
      <w:r w:rsidRPr="009E5255">
        <w:instrText xml:space="preserve"> REF _Ref87870783 \h  \* MERGEFORMAT </w:instrText>
      </w:r>
      <w:r w:rsidRPr="009E5255">
        <w:fldChar w:fldCharType="separate"/>
      </w:r>
      <w:r w:rsidR="000C766B" w:rsidRPr="009E5255">
        <w:t xml:space="preserve">Figure </w:t>
      </w:r>
      <w:r w:rsidR="000C766B" w:rsidRPr="009E5255">
        <w:rPr>
          <w:noProof/>
        </w:rPr>
        <w:t>A</w:t>
      </w:r>
      <w:r w:rsidR="000C766B">
        <w:rPr>
          <w:noProof/>
        </w:rPr>
        <w:t>39</w:t>
      </w:r>
      <w:r w:rsidR="000C766B" w:rsidRPr="009E5255">
        <w:rPr>
          <w:noProof/>
        </w:rPr>
        <w:t>.</w:t>
      </w:r>
      <w:r w:rsidR="000C766B" w:rsidRPr="009E5255">
        <w:t xml:space="preserve"> </w:t>
      </w:r>
      <w:r w:rsidRPr="009E5255">
        <w:fldChar w:fldCharType="end"/>
      </w:r>
      <w:r w:rsidRPr="009E5255">
        <w:t xml:space="preserve">).  Sales of 4,242 </w:t>
      </w:r>
      <w:r w:rsidR="00DD43C1" w:rsidRPr="009E5255">
        <w:t xml:space="preserve">2 mg </w:t>
      </w:r>
      <w:r w:rsidRPr="009E5255">
        <w:t xml:space="preserve">vials of raltitrexed resulted in an excess of 881 vials under the assumption of no wastage and 539 with wastage. </w:t>
      </w:r>
    </w:p>
    <w:p w14:paraId="562D1633" w14:textId="771B1528" w:rsidR="0036340A" w:rsidRPr="009E5255" w:rsidRDefault="0036340A" w:rsidP="00DF342C">
      <w:pPr>
        <w:pStyle w:val="Caption"/>
      </w:pPr>
      <w:bookmarkStart w:id="472" w:name="_Ref93485581"/>
      <w:r w:rsidRPr="009E5255">
        <w:t>Table A</w:t>
      </w:r>
      <w:r w:rsidR="00E36C93">
        <w:fldChar w:fldCharType="begin"/>
      </w:r>
      <w:r w:rsidR="00E36C93">
        <w:instrText xml:space="preserve"> SEQ Table_A \* ARABIC </w:instrText>
      </w:r>
      <w:r w:rsidR="00E36C93">
        <w:fldChar w:fldCharType="separate"/>
      </w:r>
      <w:r w:rsidR="000C766B">
        <w:rPr>
          <w:noProof/>
        </w:rPr>
        <w:t>29</w:t>
      </w:r>
      <w:r w:rsidR="00E36C93">
        <w:rPr>
          <w:noProof/>
        </w:rPr>
        <w:fldChar w:fldCharType="end"/>
      </w:r>
      <w:bookmarkEnd w:id="472"/>
      <w:r w:rsidRPr="009E5255">
        <w:t xml:space="preserve">. </w:t>
      </w:r>
      <w:r w:rsidR="002E2E12" w:rsidRPr="009E5255">
        <w:t>In-market sales (IQVIA) and claims (PBS) of raltitrexed (2  mg vials) (2017 -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claims (PBS) of raltitrexed (2  mg vials) from 2017 to 2020"/>
      </w:tblPr>
      <w:tblGrid>
        <w:gridCol w:w="1502"/>
        <w:gridCol w:w="1502"/>
        <w:gridCol w:w="1503"/>
        <w:gridCol w:w="1503"/>
        <w:gridCol w:w="1503"/>
        <w:gridCol w:w="1503"/>
      </w:tblGrid>
      <w:tr w:rsidR="0036340A" w:rsidRPr="009E5255" w14:paraId="7DFA75BC" w14:textId="77777777" w:rsidTr="002E2E12">
        <w:trPr>
          <w:tblHeader/>
        </w:trPr>
        <w:tc>
          <w:tcPr>
            <w:tcW w:w="1502" w:type="dxa"/>
            <w:tcBorders>
              <w:bottom w:val="single" w:sz="4" w:space="0" w:color="auto"/>
            </w:tcBorders>
          </w:tcPr>
          <w:p w14:paraId="1AB98FED" w14:textId="77777777" w:rsidR="0036340A" w:rsidRPr="009E5255" w:rsidRDefault="0036340A" w:rsidP="00EA0B5A">
            <w:pPr>
              <w:pStyle w:val="NoSpacing"/>
              <w:rPr>
                <w:rFonts w:asciiTheme="majorHAnsi" w:hAnsiTheme="majorHAnsi" w:cstheme="majorHAnsi"/>
                <w:bCs/>
                <w:i/>
                <w:iCs/>
              </w:rPr>
            </w:pPr>
          </w:p>
        </w:tc>
        <w:tc>
          <w:tcPr>
            <w:tcW w:w="1502" w:type="dxa"/>
            <w:tcBorders>
              <w:bottom w:val="single" w:sz="4" w:space="0" w:color="auto"/>
            </w:tcBorders>
          </w:tcPr>
          <w:p w14:paraId="5BD33211" w14:textId="77777777" w:rsidR="0036340A" w:rsidRPr="009E5255" w:rsidRDefault="0036340A" w:rsidP="002E2E12">
            <w:pPr>
              <w:pStyle w:val="NoSpacing"/>
              <w:jc w:val="center"/>
              <w:rPr>
                <w:rFonts w:asciiTheme="majorHAnsi" w:hAnsiTheme="majorHAnsi" w:cstheme="majorHAnsi"/>
                <w:bCs/>
                <w:i/>
                <w:iCs/>
              </w:rPr>
            </w:pPr>
            <w:r w:rsidRPr="009E5255">
              <w:rPr>
                <w:rFonts w:asciiTheme="majorHAnsi" w:hAnsiTheme="majorHAnsi" w:cstheme="majorHAnsi"/>
                <w:bCs/>
                <w:i/>
                <w:iCs/>
              </w:rPr>
              <w:t>2017</w:t>
            </w:r>
          </w:p>
        </w:tc>
        <w:tc>
          <w:tcPr>
            <w:tcW w:w="1503" w:type="dxa"/>
            <w:tcBorders>
              <w:bottom w:val="single" w:sz="4" w:space="0" w:color="auto"/>
            </w:tcBorders>
          </w:tcPr>
          <w:p w14:paraId="50348E24" w14:textId="77777777" w:rsidR="0036340A" w:rsidRPr="009E5255" w:rsidRDefault="0036340A" w:rsidP="002E2E12">
            <w:pPr>
              <w:pStyle w:val="NoSpacing"/>
              <w:jc w:val="center"/>
              <w:rPr>
                <w:rFonts w:asciiTheme="majorHAnsi" w:hAnsiTheme="majorHAnsi" w:cstheme="majorHAnsi"/>
                <w:bCs/>
                <w:i/>
                <w:iCs/>
              </w:rPr>
            </w:pPr>
            <w:r w:rsidRPr="009E5255">
              <w:rPr>
                <w:rFonts w:asciiTheme="majorHAnsi" w:hAnsiTheme="majorHAnsi" w:cstheme="majorHAnsi"/>
                <w:bCs/>
                <w:i/>
                <w:iCs/>
              </w:rPr>
              <w:t>2018</w:t>
            </w:r>
          </w:p>
        </w:tc>
        <w:tc>
          <w:tcPr>
            <w:tcW w:w="1503" w:type="dxa"/>
            <w:tcBorders>
              <w:bottom w:val="single" w:sz="4" w:space="0" w:color="auto"/>
            </w:tcBorders>
          </w:tcPr>
          <w:p w14:paraId="0B3DDE5D" w14:textId="77777777" w:rsidR="0036340A" w:rsidRPr="009E5255" w:rsidRDefault="0036340A" w:rsidP="002E2E12">
            <w:pPr>
              <w:pStyle w:val="NoSpacing"/>
              <w:jc w:val="center"/>
              <w:rPr>
                <w:rFonts w:asciiTheme="majorHAnsi" w:hAnsiTheme="majorHAnsi" w:cstheme="majorHAnsi"/>
                <w:bCs/>
                <w:i/>
                <w:iCs/>
              </w:rPr>
            </w:pPr>
            <w:r w:rsidRPr="009E5255">
              <w:rPr>
                <w:rFonts w:asciiTheme="majorHAnsi" w:hAnsiTheme="majorHAnsi" w:cstheme="majorHAnsi"/>
                <w:bCs/>
                <w:i/>
                <w:iCs/>
              </w:rPr>
              <w:t>2019</w:t>
            </w:r>
          </w:p>
        </w:tc>
        <w:tc>
          <w:tcPr>
            <w:tcW w:w="1503" w:type="dxa"/>
            <w:tcBorders>
              <w:bottom w:val="single" w:sz="4" w:space="0" w:color="auto"/>
            </w:tcBorders>
          </w:tcPr>
          <w:p w14:paraId="5F883CBF" w14:textId="77777777" w:rsidR="0036340A" w:rsidRPr="009E5255" w:rsidRDefault="0036340A" w:rsidP="002E2E12">
            <w:pPr>
              <w:pStyle w:val="NoSpacing"/>
              <w:jc w:val="center"/>
              <w:rPr>
                <w:rFonts w:asciiTheme="majorHAnsi" w:hAnsiTheme="majorHAnsi" w:cstheme="majorHAnsi"/>
                <w:bCs/>
                <w:i/>
                <w:iCs/>
              </w:rPr>
            </w:pPr>
            <w:r w:rsidRPr="009E5255">
              <w:rPr>
                <w:rFonts w:asciiTheme="majorHAnsi" w:hAnsiTheme="majorHAnsi" w:cstheme="majorHAnsi"/>
                <w:bCs/>
                <w:i/>
                <w:iCs/>
              </w:rPr>
              <w:t>2020</w:t>
            </w:r>
          </w:p>
        </w:tc>
        <w:tc>
          <w:tcPr>
            <w:tcW w:w="1503" w:type="dxa"/>
            <w:tcBorders>
              <w:bottom w:val="single" w:sz="4" w:space="0" w:color="auto"/>
            </w:tcBorders>
          </w:tcPr>
          <w:p w14:paraId="088F569D" w14:textId="77777777" w:rsidR="0036340A" w:rsidRPr="009E5255" w:rsidRDefault="0036340A" w:rsidP="002E2E12">
            <w:pPr>
              <w:pStyle w:val="NoSpacing"/>
              <w:jc w:val="center"/>
              <w:rPr>
                <w:rFonts w:asciiTheme="majorHAnsi" w:hAnsiTheme="majorHAnsi" w:cstheme="majorHAnsi"/>
                <w:bCs/>
                <w:i/>
                <w:iCs/>
              </w:rPr>
            </w:pPr>
            <w:r w:rsidRPr="009E5255">
              <w:rPr>
                <w:rFonts w:asciiTheme="majorHAnsi" w:hAnsiTheme="majorHAnsi" w:cstheme="majorHAnsi"/>
                <w:bCs/>
                <w:i/>
                <w:iCs/>
              </w:rPr>
              <w:t>2017-2020</w:t>
            </w:r>
          </w:p>
        </w:tc>
      </w:tr>
      <w:tr w:rsidR="0036340A" w:rsidRPr="009E5255" w14:paraId="330594DA" w14:textId="77777777" w:rsidTr="002E2E12">
        <w:tc>
          <w:tcPr>
            <w:tcW w:w="9016" w:type="dxa"/>
            <w:gridSpan w:val="6"/>
            <w:tcBorders>
              <w:top w:val="single" w:sz="4" w:space="0" w:color="auto"/>
            </w:tcBorders>
          </w:tcPr>
          <w:p w14:paraId="0C83B00D" w14:textId="0B2EA897"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Amount of raltitrex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mg</w:t>
            </w:r>
          </w:p>
        </w:tc>
      </w:tr>
      <w:tr w:rsidR="0036340A" w:rsidRPr="009E5255" w14:paraId="46C5EB58" w14:textId="77777777" w:rsidTr="002E2E12">
        <w:tc>
          <w:tcPr>
            <w:tcW w:w="1502" w:type="dxa"/>
          </w:tcPr>
          <w:p w14:paraId="782C3686" w14:textId="4A0ACF46" w:rsidR="0036340A" w:rsidRPr="009E5255" w:rsidRDefault="00BB5CF7" w:rsidP="002E2E12">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5334AFE2" w14:textId="52F4CA47"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2,363</w:t>
            </w:r>
          </w:p>
        </w:tc>
        <w:tc>
          <w:tcPr>
            <w:tcW w:w="1503" w:type="dxa"/>
          </w:tcPr>
          <w:p w14:paraId="274C5F06" w14:textId="03FFB3F4"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915</w:t>
            </w:r>
          </w:p>
        </w:tc>
        <w:tc>
          <w:tcPr>
            <w:tcW w:w="1503" w:type="dxa"/>
          </w:tcPr>
          <w:p w14:paraId="37E62E90" w14:textId="44A607D0"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2,266</w:t>
            </w:r>
          </w:p>
        </w:tc>
        <w:tc>
          <w:tcPr>
            <w:tcW w:w="1503" w:type="dxa"/>
          </w:tcPr>
          <w:p w14:paraId="14952BCC" w14:textId="32BDEF5A"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940</w:t>
            </w:r>
          </w:p>
        </w:tc>
        <w:tc>
          <w:tcPr>
            <w:tcW w:w="1503" w:type="dxa"/>
          </w:tcPr>
          <w:p w14:paraId="39BDF0A6" w14:textId="3EC2362A"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8,484</w:t>
            </w:r>
          </w:p>
        </w:tc>
      </w:tr>
      <w:tr w:rsidR="0036340A" w:rsidRPr="009E5255" w14:paraId="6BE89C35" w14:textId="77777777" w:rsidTr="002E2E12">
        <w:tc>
          <w:tcPr>
            <w:tcW w:w="1502" w:type="dxa"/>
          </w:tcPr>
          <w:p w14:paraId="31E25D0C" w14:textId="77777777" w:rsidR="0036340A" w:rsidRPr="009E5255" w:rsidRDefault="0036340A" w:rsidP="002E2E12">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5418532D" w14:textId="3B842041"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2,058</w:t>
            </w:r>
          </w:p>
        </w:tc>
        <w:tc>
          <w:tcPr>
            <w:tcW w:w="1503" w:type="dxa"/>
          </w:tcPr>
          <w:p w14:paraId="443BB991" w14:textId="71B5BED9"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641</w:t>
            </w:r>
          </w:p>
        </w:tc>
        <w:tc>
          <w:tcPr>
            <w:tcW w:w="1503" w:type="dxa"/>
          </w:tcPr>
          <w:p w14:paraId="424ACFCF" w14:textId="6F5417CC"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480</w:t>
            </w:r>
          </w:p>
        </w:tc>
        <w:tc>
          <w:tcPr>
            <w:tcW w:w="1503" w:type="dxa"/>
          </w:tcPr>
          <w:p w14:paraId="4B1313C3" w14:textId="13FC7CE4"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544</w:t>
            </w:r>
          </w:p>
        </w:tc>
        <w:tc>
          <w:tcPr>
            <w:tcW w:w="1503" w:type="dxa"/>
          </w:tcPr>
          <w:p w14:paraId="35E9F855" w14:textId="0DA89AD4"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6,723</w:t>
            </w:r>
          </w:p>
        </w:tc>
      </w:tr>
      <w:tr w:rsidR="0036340A" w:rsidRPr="009E5255" w14:paraId="3237B567" w14:textId="77777777" w:rsidTr="002E2E12">
        <w:tc>
          <w:tcPr>
            <w:tcW w:w="1502" w:type="dxa"/>
          </w:tcPr>
          <w:p w14:paraId="55BD9A75" w14:textId="77777777" w:rsidR="0036340A" w:rsidRPr="009E5255" w:rsidRDefault="0036340A" w:rsidP="002E2E12">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65DB686C" w14:textId="2F3DFD85"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305</w:t>
            </w:r>
          </w:p>
        </w:tc>
        <w:tc>
          <w:tcPr>
            <w:tcW w:w="1503" w:type="dxa"/>
          </w:tcPr>
          <w:p w14:paraId="2D41E2FC" w14:textId="72C9B592"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274</w:t>
            </w:r>
          </w:p>
        </w:tc>
        <w:tc>
          <w:tcPr>
            <w:tcW w:w="1503" w:type="dxa"/>
          </w:tcPr>
          <w:p w14:paraId="53AD98AA" w14:textId="38284D4A"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786</w:t>
            </w:r>
          </w:p>
        </w:tc>
        <w:tc>
          <w:tcPr>
            <w:tcW w:w="1503" w:type="dxa"/>
          </w:tcPr>
          <w:p w14:paraId="45C697A9" w14:textId="4DA47C9C"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396</w:t>
            </w:r>
          </w:p>
        </w:tc>
        <w:tc>
          <w:tcPr>
            <w:tcW w:w="1503" w:type="dxa"/>
          </w:tcPr>
          <w:p w14:paraId="6EB5096E" w14:textId="417FE24C"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761</w:t>
            </w:r>
          </w:p>
        </w:tc>
      </w:tr>
      <w:tr w:rsidR="0036340A" w:rsidRPr="009E5255" w14:paraId="3C6407C2" w14:textId="77777777" w:rsidTr="002E2E12">
        <w:tc>
          <w:tcPr>
            <w:tcW w:w="9016" w:type="dxa"/>
            <w:gridSpan w:val="6"/>
          </w:tcPr>
          <w:p w14:paraId="1E36EE63" w14:textId="77260222"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2 mg vials of raltitrexed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no wastage</w:t>
            </w:r>
          </w:p>
        </w:tc>
      </w:tr>
      <w:tr w:rsidR="0036340A" w:rsidRPr="009E5255" w14:paraId="0743FB25" w14:textId="77777777" w:rsidTr="002E2E12">
        <w:tc>
          <w:tcPr>
            <w:tcW w:w="1502" w:type="dxa"/>
          </w:tcPr>
          <w:p w14:paraId="648A755E" w14:textId="3B039E6B" w:rsidR="0036340A" w:rsidRPr="009E5255" w:rsidRDefault="00BB5CF7" w:rsidP="002E2E12">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2EC57376" w14:textId="005C728A"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182</w:t>
            </w:r>
          </w:p>
        </w:tc>
        <w:tc>
          <w:tcPr>
            <w:tcW w:w="1503" w:type="dxa"/>
          </w:tcPr>
          <w:p w14:paraId="67EB4750" w14:textId="03865909"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958</w:t>
            </w:r>
          </w:p>
        </w:tc>
        <w:tc>
          <w:tcPr>
            <w:tcW w:w="1503" w:type="dxa"/>
          </w:tcPr>
          <w:p w14:paraId="481BB2E9" w14:textId="6133E2EF"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133</w:t>
            </w:r>
          </w:p>
        </w:tc>
        <w:tc>
          <w:tcPr>
            <w:tcW w:w="1503" w:type="dxa"/>
          </w:tcPr>
          <w:p w14:paraId="69AB6F3B" w14:textId="76F64DC4"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970</w:t>
            </w:r>
          </w:p>
        </w:tc>
        <w:tc>
          <w:tcPr>
            <w:tcW w:w="1503" w:type="dxa"/>
          </w:tcPr>
          <w:p w14:paraId="70D71B6C" w14:textId="735530DB"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4,242</w:t>
            </w:r>
          </w:p>
        </w:tc>
      </w:tr>
      <w:tr w:rsidR="0036340A" w:rsidRPr="009E5255" w14:paraId="2A6BA448" w14:textId="77777777" w:rsidTr="002E2E12">
        <w:trPr>
          <w:trHeight w:val="196"/>
        </w:trPr>
        <w:tc>
          <w:tcPr>
            <w:tcW w:w="1502" w:type="dxa"/>
          </w:tcPr>
          <w:p w14:paraId="56066620" w14:textId="77777777" w:rsidR="0036340A" w:rsidRPr="009E5255" w:rsidRDefault="0036340A" w:rsidP="002E2E12">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4E88AF7E" w14:textId="07A6A45B"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029</w:t>
            </w:r>
          </w:p>
        </w:tc>
        <w:tc>
          <w:tcPr>
            <w:tcW w:w="1503" w:type="dxa"/>
          </w:tcPr>
          <w:p w14:paraId="6CC154C1" w14:textId="410DFF31"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821</w:t>
            </w:r>
          </w:p>
        </w:tc>
        <w:tc>
          <w:tcPr>
            <w:tcW w:w="1503" w:type="dxa"/>
          </w:tcPr>
          <w:p w14:paraId="4FDD641A" w14:textId="1B99C266"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740</w:t>
            </w:r>
          </w:p>
        </w:tc>
        <w:tc>
          <w:tcPr>
            <w:tcW w:w="1503" w:type="dxa"/>
          </w:tcPr>
          <w:p w14:paraId="7B561A2D" w14:textId="0B591D8E"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772</w:t>
            </w:r>
          </w:p>
        </w:tc>
        <w:tc>
          <w:tcPr>
            <w:tcW w:w="1503" w:type="dxa"/>
          </w:tcPr>
          <w:p w14:paraId="31371D4B" w14:textId="56B6FABE"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3,362</w:t>
            </w:r>
          </w:p>
        </w:tc>
      </w:tr>
      <w:tr w:rsidR="0036340A" w:rsidRPr="009E5255" w14:paraId="0E39C447" w14:textId="77777777" w:rsidTr="002E2E12">
        <w:tc>
          <w:tcPr>
            <w:tcW w:w="1502" w:type="dxa"/>
          </w:tcPr>
          <w:p w14:paraId="7E8A366B" w14:textId="77777777" w:rsidR="0036340A" w:rsidRPr="009E5255" w:rsidRDefault="0036340A" w:rsidP="002E2E12">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1756A607" w14:textId="516A57FC"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53</w:t>
            </w:r>
          </w:p>
        </w:tc>
        <w:tc>
          <w:tcPr>
            <w:tcW w:w="1503" w:type="dxa"/>
          </w:tcPr>
          <w:p w14:paraId="722C1775" w14:textId="5A3220DB"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37</w:t>
            </w:r>
          </w:p>
        </w:tc>
        <w:tc>
          <w:tcPr>
            <w:tcW w:w="1503" w:type="dxa"/>
          </w:tcPr>
          <w:p w14:paraId="208CD732" w14:textId="777D3DCA"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393</w:t>
            </w:r>
          </w:p>
        </w:tc>
        <w:tc>
          <w:tcPr>
            <w:tcW w:w="1503" w:type="dxa"/>
          </w:tcPr>
          <w:p w14:paraId="56285E06" w14:textId="2F3B1077"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98</w:t>
            </w:r>
          </w:p>
        </w:tc>
        <w:tc>
          <w:tcPr>
            <w:tcW w:w="1503" w:type="dxa"/>
          </w:tcPr>
          <w:p w14:paraId="65ABE33F" w14:textId="234A881E"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881</w:t>
            </w:r>
          </w:p>
        </w:tc>
      </w:tr>
      <w:tr w:rsidR="0036340A" w:rsidRPr="009E5255" w14:paraId="76540A31" w14:textId="77777777" w:rsidTr="002E2E12">
        <w:tc>
          <w:tcPr>
            <w:tcW w:w="9016" w:type="dxa"/>
            <w:gridSpan w:val="6"/>
          </w:tcPr>
          <w:p w14:paraId="592B89D8" w14:textId="223099F9"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2 mg vials of raltitrexed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wastage</w:t>
            </w:r>
          </w:p>
        </w:tc>
      </w:tr>
      <w:tr w:rsidR="0036340A" w:rsidRPr="009E5255" w14:paraId="361A745D" w14:textId="77777777" w:rsidTr="002E2E12">
        <w:tc>
          <w:tcPr>
            <w:tcW w:w="1502" w:type="dxa"/>
          </w:tcPr>
          <w:p w14:paraId="1117FB21" w14:textId="49CDF047" w:rsidR="0036340A" w:rsidRPr="009E5255" w:rsidRDefault="00BB5CF7" w:rsidP="002E2E12">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6009E83E" w14:textId="35F49589"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182</w:t>
            </w:r>
          </w:p>
        </w:tc>
        <w:tc>
          <w:tcPr>
            <w:tcW w:w="1503" w:type="dxa"/>
          </w:tcPr>
          <w:p w14:paraId="771F88C2" w14:textId="008CDC33"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958</w:t>
            </w:r>
          </w:p>
        </w:tc>
        <w:tc>
          <w:tcPr>
            <w:tcW w:w="1503" w:type="dxa"/>
          </w:tcPr>
          <w:p w14:paraId="0FCE6C72" w14:textId="05FED4A0"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133</w:t>
            </w:r>
          </w:p>
        </w:tc>
        <w:tc>
          <w:tcPr>
            <w:tcW w:w="1503" w:type="dxa"/>
          </w:tcPr>
          <w:p w14:paraId="7D230F87" w14:textId="6BF3FBAB"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970</w:t>
            </w:r>
          </w:p>
        </w:tc>
        <w:tc>
          <w:tcPr>
            <w:tcW w:w="1503" w:type="dxa"/>
          </w:tcPr>
          <w:p w14:paraId="45179E23" w14:textId="58EC157D"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4,242</w:t>
            </w:r>
          </w:p>
        </w:tc>
      </w:tr>
      <w:tr w:rsidR="0036340A" w:rsidRPr="009E5255" w14:paraId="1BD68384" w14:textId="77777777" w:rsidTr="002E2E12">
        <w:trPr>
          <w:trHeight w:val="70"/>
        </w:trPr>
        <w:tc>
          <w:tcPr>
            <w:tcW w:w="1502" w:type="dxa"/>
          </w:tcPr>
          <w:p w14:paraId="2FEEF0D9" w14:textId="77777777" w:rsidR="0036340A" w:rsidRPr="009E5255" w:rsidRDefault="0036340A" w:rsidP="002E2E12">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7C9A7F3C" w14:textId="6EEC9703"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137</w:t>
            </w:r>
          </w:p>
        </w:tc>
        <w:tc>
          <w:tcPr>
            <w:tcW w:w="1503" w:type="dxa"/>
          </w:tcPr>
          <w:p w14:paraId="4E1008CC" w14:textId="5902B3BC"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908</w:t>
            </w:r>
          </w:p>
        </w:tc>
        <w:tc>
          <w:tcPr>
            <w:tcW w:w="1503" w:type="dxa"/>
          </w:tcPr>
          <w:p w14:paraId="582E5871" w14:textId="00870DD8"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801</w:t>
            </w:r>
          </w:p>
        </w:tc>
        <w:tc>
          <w:tcPr>
            <w:tcW w:w="1503" w:type="dxa"/>
          </w:tcPr>
          <w:p w14:paraId="0503DB32" w14:textId="7D569079"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857</w:t>
            </w:r>
          </w:p>
        </w:tc>
        <w:tc>
          <w:tcPr>
            <w:tcW w:w="1503" w:type="dxa"/>
          </w:tcPr>
          <w:p w14:paraId="7FFCAF1A" w14:textId="522349C4"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3,703</w:t>
            </w:r>
          </w:p>
        </w:tc>
      </w:tr>
      <w:tr w:rsidR="0036340A" w:rsidRPr="009E5255" w14:paraId="3EA43EE0" w14:textId="77777777" w:rsidTr="002E2E12">
        <w:tc>
          <w:tcPr>
            <w:tcW w:w="1502" w:type="dxa"/>
            <w:tcBorders>
              <w:bottom w:val="single" w:sz="4" w:space="0" w:color="auto"/>
            </w:tcBorders>
          </w:tcPr>
          <w:p w14:paraId="0F80173A" w14:textId="77777777" w:rsidR="0036340A" w:rsidRPr="009E5255" w:rsidRDefault="0036340A" w:rsidP="002E2E12">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Borders>
              <w:bottom w:val="single" w:sz="4" w:space="0" w:color="auto"/>
            </w:tcBorders>
          </w:tcPr>
          <w:p w14:paraId="4007CF5B" w14:textId="415D27AF"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45</w:t>
            </w:r>
          </w:p>
        </w:tc>
        <w:tc>
          <w:tcPr>
            <w:tcW w:w="1503" w:type="dxa"/>
            <w:tcBorders>
              <w:bottom w:val="single" w:sz="4" w:space="0" w:color="auto"/>
            </w:tcBorders>
          </w:tcPr>
          <w:p w14:paraId="06AAB43F" w14:textId="747CCC48"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50</w:t>
            </w:r>
          </w:p>
        </w:tc>
        <w:tc>
          <w:tcPr>
            <w:tcW w:w="1503" w:type="dxa"/>
            <w:tcBorders>
              <w:bottom w:val="single" w:sz="4" w:space="0" w:color="auto"/>
            </w:tcBorders>
          </w:tcPr>
          <w:p w14:paraId="5DD194B9" w14:textId="477B675C"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332</w:t>
            </w:r>
          </w:p>
        </w:tc>
        <w:tc>
          <w:tcPr>
            <w:tcW w:w="1503" w:type="dxa"/>
            <w:tcBorders>
              <w:bottom w:val="single" w:sz="4" w:space="0" w:color="auto"/>
            </w:tcBorders>
          </w:tcPr>
          <w:p w14:paraId="4C43741E" w14:textId="79FC47FE"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113</w:t>
            </w:r>
          </w:p>
        </w:tc>
        <w:tc>
          <w:tcPr>
            <w:tcW w:w="1503" w:type="dxa"/>
            <w:tcBorders>
              <w:bottom w:val="single" w:sz="4" w:space="0" w:color="auto"/>
            </w:tcBorders>
          </w:tcPr>
          <w:p w14:paraId="52CA86DA" w14:textId="12FA9884" w:rsidR="0036340A" w:rsidRPr="009E5255" w:rsidRDefault="0036340A" w:rsidP="002E2E12">
            <w:pPr>
              <w:pStyle w:val="NoSpacing"/>
              <w:jc w:val="center"/>
              <w:rPr>
                <w:rFonts w:asciiTheme="majorHAnsi" w:hAnsiTheme="majorHAnsi" w:cstheme="majorHAnsi"/>
              </w:rPr>
            </w:pPr>
            <w:r w:rsidRPr="009E5255">
              <w:rPr>
                <w:rFonts w:asciiTheme="majorHAnsi" w:hAnsiTheme="majorHAnsi" w:cstheme="majorHAnsi"/>
              </w:rPr>
              <w:t>539</w:t>
            </w:r>
          </w:p>
        </w:tc>
      </w:tr>
    </w:tbl>
    <w:p w14:paraId="3E0CDD82" w14:textId="3987554F"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0E9A9EAB" w14:textId="77777777" w:rsidR="0036340A" w:rsidRPr="009E5255" w:rsidRDefault="0036340A" w:rsidP="0036340A"/>
    <w:p w14:paraId="5CC5C2D0" w14:textId="2BB85A4A" w:rsidR="0036340A" w:rsidRPr="009E5255" w:rsidRDefault="006F0E66" w:rsidP="007D38F6">
      <w:pPr>
        <w:pStyle w:val="Caption"/>
      </w:pPr>
      <w:bookmarkStart w:id="473" w:name="_Ref87870783"/>
      <w:r w:rsidRPr="009E5255">
        <w:t>Figure A</w:t>
      </w:r>
      <w:r w:rsidR="00E36C93">
        <w:fldChar w:fldCharType="begin"/>
      </w:r>
      <w:r w:rsidR="00E36C93">
        <w:instrText xml:space="preserve"> SEQ Figure_A \* ARABIC </w:instrText>
      </w:r>
      <w:r w:rsidR="00E36C93">
        <w:fldChar w:fldCharType="separate"/>
      </w:r>
      <w:r w:rsidR="000C766B">
        <w:rPr>
          <w:noProof/>
        </w:rPr>
        <w:t>39</w:t>
      </w:r>
      <w:r w:rsidR="00E36C93">
        <w:rPr>
          <w:noProof/>
        </w:rPr>
        <w:fldChar w:fldCharType="end"/>
      </w:r>
      <w:r w:rsidRPr="009E5255">
        <w:t>.</w:t>
      </w:r>
      <w:r w:rsidR="0036340A" w:rsidRPr="009E5255">
        <w:t xml:space="preserve"> </w:t>
      </w:r>
      <w:bookmarkEnd w:id="473"/>
      <w:r w:rsidR="002E2E12" w:rsidRPr="009E5255">
        <w:t>In-market sales (IQVIA) and claims (PBS) of raltitrexed (2  mg vials) (2017 - 2020)</w:t>
      </w:r>
    </w:p>
    <w:p w14:paraId="29CF8459" w14:textId="77777777" w:rsidR="0036340A" w:rsidRPr="009E5255" w:rsidRDefault="0036340A" w:rsidP="0036340A">
      <w:pPr>
        <w:ind w:left="1134" w:hanging="1134"/>
        <w:rPr>
          <w:sz w:val="18"/>
          <w:szCs w:val="18"/>
        </w:rPr>
      </w:pPr>
      <w:r w:rsidRPr="009E5255">
        <w:rPr>
          <w:noProof/>
        </w:rPr>
        <w:drawing>
          <wp:inline distT="0" distB="0" distL="0" distR="0" wp14:anchorId="03EB0AD1" wp14:editId="70B50260">
            <wp:extent cx="4676997" cy="2700655"/>
            <wp:effectExtent l="0" t="0" r="0" b="4445"/>
            <wp:docPr id="174" name="Graphic 174" descr="a line chart of the In-market sales (IQVIA) and claims (PBS) of raltitrexed (2  mg vials)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Graphic 174" descr="a line chart of the In-market sales (IQVIA) and claims (PBS) of raltitrexed (2  mg vials) from 2017 to 2020"/>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4676997" cy="2700655"/>
                    </a:xfrm>
                    <a:prstGeom prst="rect">
                      <a:avLst/>
                    </a:prstGeom>
                  </pic:spPr>
                </pic:pic>
              </a:graphicData>
            </a:graphic>
          </wp:inline>
        </w:drawing>
      </w:r>
    </w:p>
    <w:p w14:paraId="19151B8F" w14:textId="1C844C16"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7254DDFE" w14:textId="4C9887F0" w:rsidR="0036340A" w:rsidRPr="009E5255" w:rsidRDefault="0036340A" w:rsidP="0036340A">
      <w:r w:rsidRPr="009E5255">
        <w:t>Vinblastine - 10 m</w:t>
      </w:r>
      <w:r w:rsidR="007F2AA7" w:rsidRPr="009E5255">
        <w:t>g</w:t>
      </w:r>
      <w:r w:rsidRPr="009E5255">
        <w:t xml:space="preserve"> vial: The number of 10 mg vials of </w:t>
      </w:r>
      <w:bookmarkStart w:id="474" w:name="_Hlk88463609"/>
      <w:r w:rsidRPr="009E5255">
        <w:t xml:space="preserve">vinblastine </w:t>
      </w:r>
      <w:bookmarkEnd w:id="474"/>
      <w:r w:rsidRPr="009E5255">
        <w:t>that would have been dispensed to patients via the PBS under the assumption of no wastage was 23,038 and 34,209 with wastage (</w:t>
      </w:r>
      <w:r w:rsidRPr="009E5255">
        <w:fldChar w:fldCharType="begin"/>
      </w:r>
      <w:r w:rsidRPr="009E5255">
        <w:instrText xml:space="preserve"> REF _Ref93485596 \h </w:instrText>
      </w:r>
      <w:r w:rsidRPr="009E5255">
        <w:fldChar w:fldCharType="separate"/>
      </w:r>
      <w:r w:rsidR="000C766B" w:rsidRPr="009E5255">
        <w:t>Table A</w:t>
      </w:r>
      <w:r w:rsidR="000C766B">
        <w:rPr>
          <w:noProof/>
        </w:rPr>
        <w:t>30</w:t>
      </w:r>
      <w:r w:rsidRPr="009E5255">
        <w:fldChar w:fldCharType="end"/>
      </w:r>
      <w:r w:rsidRPr="009E5255">
        <w:t xml:space="preserve"> and </w:t>
      </w:r>
      <w:r w:rsidRPr="009E5255">
        <w:fldChar w:fldCharType="begin"/>
      </w:r>
      <w:r w:rsidRPr="009E5255">
        <w:instrText xml:space="preserve"> REF _Ref87872472 \h  \* MERGEFORMAT </w:instrText>
      </w:r>
      <w:r w:rsidRPr="009E5255">
        <w:fldChar w:fldCharType="separate"/>
      </w:r>
      <w:r w:rsidR="000C766B" w:rsidRPr="009E5255">
        <w:t xml:space="preserve">Figure </w:t>
      </w:r>
      <w:r w:rsidR="000C766B" w:rsidRPr="009E5255">
        <w:rPr>
          <w:noProof/>
        </w:rPr>
        <w:t>A</w:t>
      </w:r>
      <w:r w:rsidR="000C766B">
        <w:rPr>
          <w:noProof/>
        </w:rPr>
        <w:t>40</w:t>
      </w:r>
      <w:r w:rsidR="000C766B" w:rsidRPr="009E5255">
        <w:rPr>
          <w:noProof/>
        </w:rPr>
        <w:t>.</w:t>
      </w:r>
      <w:r w:rsidR="000C766B" w:rsidRPr="009E5255">
        <w:t xml:space="preserve"> </w:t>
      </w:r>
      <w:r w:rsidRPr="009E5255">
        <w:fldChar w:fldCharType="end"/>
      </w:r>
      <w:r w:rsidRPr="009E5255">
        <w:t xml:space="preserve">).  Sales of 25,633 </w:t>
      </w:r>
      <w:r w:rsidR="00DD43C1" w:rsidRPr="009E5255">
        <w:t xml:space="preserve">10 mg </w:t>
      </w:r>
      <w:r w:rsidRPr="009E5255">
        <w:t xml:space="preserve">vials of vinblastine resulted in an excess of 2,595 vials under the assumption of no wastage and a deficit of 8,576 with wastage. </w:t>
      </w:r>
    </w:p>
    <w:p w14:paraId="3CD54924" w14:textId="4CA132AA" w:rsidR="0036340A" w:rsidRPr="009E5255" w:rsidRDefault="0036340A" w:rsidP="007D38F6">
      <w:pPr>
        <w:pStyle w:val="Caption"/>
      </w:pPr>
      <w:bookmarkStart w:id="475" w:name="_Ref93485596"/>
      <w:r w:rsidRPr="009E5255">
        <w:t>Table A</w:t>
      </w:r>
      <w:r w:rsidR="00E36C93">
        <w:fldChar w:fldCharType="begin"/>
      </w:r>
      <w:r w:rsidR="00E36C93">
        <w:instrText xml:space="preserve"> SEQ Table_A \* ARABIC </w:instrText>
      </w:r>
      <w:r w:rsidR="00E36C93">
        <w:fldChar w:fldCharType="separate"/>
      </w:r>
      <w:r w:rsidR="000C766B">
        <w:rPr>
          <w:noProof/>
        </w:rPr>
        <w:t>30</w:t>
      </w:r>
      <w:r w:rsidR="00E36C93">
        <w:rPr>
          <w:noProof/>
        </w:rPr>
        <w:fldChar w:fldCharType="end"/>
      </w:r>
      <w:bookmarkEnd w:id="475"/>
      <w:r w:rsidRPr="009E5255">
        <w:t xml:space="preserve">. </w:t>
      </w:r>
      <w:r w:rsidR="00DD43C1" w:rsidRPr="009E5255">
        <w:t>In-market sales (IQVIA) and claims (PBS) of vinblastine (10  mg vials) (2017 -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claims (PBS) of vinblastine (10  mg vials) from 2017 to 2020"/>
      </w:tblPr>
      <w:tblGrid>
        <w:gridCol w:w="1502"/>
        <w:gridCol w:w="1502"/>
        <w:gridCol w:w="1503"/>
        <w:gridCol w:w="1503"/>
        <w:gridCol w:w="1503"/>
        <w:gridCol w:w="1503"/>
      </w:tblGrid>
      <w:tr w:rsidR="0036340A" w:rsidRPr="009E5255" w14:paraId="04C8A956" w14:textId="77777777" w:rsidTr="00DD43C1">
        <w:trPr>
          <w:tblHeader/>
        </w:trPr>
        <w:tc>
          <w:tcPr>
            <w:tcW w:w="1502" w:type="dxa"/>
            <w:tcBorders>
              <w:bottom w:val="single" w:sz="4" w:space="0" w:color="auto"/>
            </w:tcBorders>
          </w:tcPr>
          <w:p w14:paraId="5D63CB42" w14:textId="77777777" w:rsidR="0036340A" w:rsidRPr="009E5255" w:rsidRDefault="0036340A" w:rsidP="00DD43C1">
            <w:pPr>
              <w:pStyle w:val="NoSpacing"/>
              <w:jc w:val="center"/>
              <w:rPr>
                <w:rFonts w:asciiTheme="majorHAnsi" w:hAnsiTheme="majorHAnsi" w:cstheme="majorHAnsi"/>
                <w:bCs/>
                <w:i/>
                <w:iCs/>
              </w:rPr>
            </w:pPr>
          </w:p>
        </w:tc>
        <w:tc>
          <w:tcPr>
            <w:tcW w:w="1502" w:type="dxa"/>
            <w:tcBorders>
              <w:bottom w:val="single" w:sz="4" w:space="0" w:color="auto"/>
            </w:tcBorders>
          </w:tcPr>
          <w:p w14:paraId="5879935E" w14:textId="77777777" w:rsidR="0036340A" w:rsidRPr="009E5255" w:rsidRDefault="0036340A" w:rsidP="00DD43C1">
            <w:pPr>
              <w:pStyle w:val="NoSpacing"/>
              <w:jc w:val="center"/>
              <w:rPr>
                <w:rFonts w:asciiTheme="majorHAnsi" w:hAnsiTheme="majorHAnsi" w:cstheme="majorHAnsi"/>
                <w:bCs/>
                <w:i/>
                <w:iCs/>
              </w:rPr>
            </w:pPr>
            <w:r w:rsidRPr="009E5255">
              <w:rPr>
                <w:rFonts w:asciiTheme="majorHAnsi" w:hAnsiTheme="majorHAnsi" w:cstheme="majorHAnsi"/>
                <w:bCs/>
                <w:i/>
                <w:iCs/>
              </w:rPr>
              <w:t>2017</w:t>
            </w:r>
          </w:p>
        </w:tc>
        <w:tc>
          <w:tcPr>
            <w:tcW w:w="1503" w:type="dxa"/>
            <w:tcBorders>
              <w:bottom w:val="single" w:sz="4" w:space="0" w:color="auto"/>
            </w:tcBorders>
          </w:tcPr>
          <w:p w14:paraId="4B1768AC" w14:textId="77777777" w:rsidR="0036340A" w:rsidRPr="009E5255" w:rsidRDefault="0036340A" w:rsidP="00DD43C1">
            <w:pPr>
              <w:pStyle w:val="NoSpacing"/>
              <w:jc w:val="center"/>
              <w:rPr>
                <w:rFonts w:asciiTheme="majorHAnsi" w:hAnsiTheme="majorHAnsi" w:cstheme="majorHAnsi"/>
                <w:bCs/>
                <w:i/>
                <w:iCs/>
              </w:rPr>
            </w:pPr>
            <w:r w:rsidRPr="009E5255">
              <w:rPr>
                <w:rFonts w:asciiTheme="majorHAnsi" w:hAnsiTheme="majorHAnsi" w:cstheme="majorHAnsi"/>
                <w:bCs/>
                <w:i/>
                <w:iCs/>
              </w:rPr>
              <w:t>2018</w:t>
            </w:r>
          </w:p>
        </w:tc>
        <w:tc>
          <w:tcPr>
            <w:tcW w:w="1503" w:type="dxa"/>
            <w:tcBorders>
              <w:bottom w:val="single" w:sz="4" w:space="0" w:color="auto"/>
            </w:tcBorders>
          </w:tcPr>
          <w:p w14:paraId="5C175B0F" w14:textId="77777777" w:rsidR="0036340A" w:rsidRPr="009E5255" w:rsidRDefault="0036340A" w:rsidP="00DD43C1">
            <w:pPr>
              <w:pStyle w:val="NoSpacing"/>
              <w:jc w:val="center"/>
              <w:rPr>
                <w:rFonts w:asciiTheme="majorHAnsi" w:hAnsiTheme="majorHAnsi" w:cstheme="majorHAnsi"/>
                <w:bCs/>
                <w:i/>
                <w:iCs/>
              </w:rPr>
            </w:pPr>
            <w:r w:rsidRPr="009E5255">
              <w:rPr>
                <w:rFonts w:asciiTheme="majorHAnsi" w:hAnsiTheme="majorHAnsi" w:cstheme="majorHAnsi"/>
                <w:bCs/>
                <w:i/>
                <w:iCs/>
              </w:rPr>
              <w:t>2019</w:t>
            </w:r>
          </w:p>
        </w:tc>
        <w:tc>
          <w:tcPr>
            <w:tcW w:w="1503" w:type="dxa"/>
            <w:tcBorders>
              <w:bottom w:val="single" w:sz="4" w:space="0" w:color="auto"/>
            </w:tcBorders>
          </w:tcPr>
          <w:p w14:paraId="070D40B8" w14:textId="77777777" w:rsidR="0036340A" w:rsidRPr="009E5255" w:rsidRDefault="0036340A" w:rsidP="00DD43C1">
            <w:pPr>
              <w:pStyle w:val="NoSpacing"/>
              <w:jc w:val="center"/>
              <w:rPr>
                <w:rFonts w:asciiTheme="majorHAnsi" w:hAnsiTheme="majorHAnsi" w:cstheme="majorHAnsi"/>
                <w:bCs/>
                <w:i/>
                <w:iCs/>
              </w:rPr>
            </w:pPr>
            <w:r w:rsidRPr="009E5255">
              <w:rPr>
                <w:rFonts w:asciiTheme="majorHAnsi" w:hAnsiTheme="majorHAnsi" w:cstheme="majorHAnsi"/>
                <w:bCs/>
                <w:i/>
                <w:iCs/>
              </w:rPr>
              <w:t>2020</w:t>
            </w:r>
          </w:p>
        </w:tc>
        <w:tc>
          <w:tcPr>
            <w:tcW w:w="1503" w:type="dxa"/>
            <w:tcBorders>
              <w:bottom w:val="single" w:sz="4" w:space="0" w:color="auto"/>
            </w:tcBorders>
          </w:tcPr>
          <w:p w14:paraId="22788666" w14:textId="77777777" w:rsidR="0036340A" w:rsidRPr="009E5255" w:rsidRDefault="0036340A" w:rsidP="00DD43C1">
            <w:pPr>
              <w:pStyle w:val="NoSpacing"/>
              <w:jc w:val="center"/>
              <w:rPr>
                <w:rFonts w:asciiTheme="majorHAnsi" w:hAnsiTheme="majorHAnsi" w:cstheme="majorHAnsi"/>
                <w:bCs/>
                <w:i/>
                <w:iCs/>
              </w:rPr>
            </w:pPr>
            <w:r w:rsidRPr="009E5255">
              <w:rPr>
                <w:rFonts w:asciiTheme="majorHAnsi" w:hAnsiTheme="majorHAnsi" w:cstheme="majorHAnsi"/>
                <w:bCs/>
                <w:i/>
                <w:iCs/>
              </w:rPr>
              <w:t>2017-2020</w:t>
            </w:r>
          </w:p>
        </w:tc>
      </w:tr>
      <w:tr w:rsidR="0036340A" w:rsidRPr="009E5255" w14:paraId="3C5A3B68" w14:textId="77777777" w:rsidTr="00DD43C1">
        <w:tc>
          <w:tcPr>
            <w:tcW w:w="9016" w:type="dxa"/>
            <w:gridSpan w:val="6"/>
            <w:tcBorders>
              <w:top w:val="single" w:sz="4" w:space="0" w:color="auto"/>
            </w:tcBorders>
          </w:tcPr>
          <w:p w14:paraId="2114F726" w14:textId="7EFFB048"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Amount of vinblastine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mg</w:t>
            </w:r>
          </w:p>
        </w:tc>
      </w:tr>
      <w:tr w:rsidR="0036340A" w:rsidRPr="009E5255" w14:paraId="741948CA" w14:textId="77777777" w:rsidTr="00DD43C1">
        <w:tc>
          <w:tcPr>
            <w:tcW w:w="1502" w:type="dxa"/>
          </w:tcPr>
          <w:p w14:paraId="6CA5CD02" w14:textId="489F93D2" w:rsidR="0036340A" w:rsidRPr="009E5255" w:rsidRDefault="00BB5CF7" w:rsidP="00DD43C1">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2FB6C9D4" w14:textId="5914C497"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63,077</w:t>
            </w:r>
          </w:p>
        </w:tc>
        <w:tc>
          <w:tcPr>
            <w:tcW w:w="1503" w:type="dxa"/>
          </w:tcPr>
          <w:p w14:paraId="1269867C" w14:textId="3C9EBA8B"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57,171</w:t>
            </w:r>
          </w:p>
        </w:tc>
        <w:tc>
          <w:tcPr>
            <w:tcW w:w="1503" w:type="dxa"/>
          </w:tcPr>
          <w:p w14:paraId="75590CEC" w14:textId="04F0AB59"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65,501</w:t>
            </w:r>
          </w:p>
        </w:tc>
        <w:tc>
          <w:tcPr>
            <w:tcW w:w="1503" w:type="dxa"/>
          </w:tcPr>
          <w:p w14:paraId="7451BDAE" w14:textId="7565DC48"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70,582</w:t>
            </w:r>
          </w:p>
        </w:tc>
        <w:tc>
          <w:tcPr>
            <w:tcW w:w="1503" w:type="dxa"/>
          </w:tcPr>
          <w:p w14:paraId="7EE6B777" w14:textId="7E3503C5"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256,331</w:t>
            </w:r>
          </w:p>
        </w:tc>
      </w:tr>
      <w:tr w:rsidR="0036340A" w:rsidRPr="009E5255" w14:paraId="77D88E74" w14:textId="77777777" w:rsidTr="00DD43C1">
        <w:tc>
          <w:tcPr>
            <w:tcW w:w="1502" w:type="dxa"/>
          </w:tcPr>
          <w:p w14:paraId="090A5144" w14:textId="77777777" w:rsidR="0036340A" w:rsidRPr="009E5255" w:rsidRDefault="0036340A" w:rsidP="00DD43C1">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6BDC561F" w14:textId="411164A9"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61,286</w:t>
            </w:r>
          </w:p>
        </w:tc>
        <w:tc>
          <w:tcPr>
            <w:tcW w:w="1503" w:type="dxa"/>
          </w:tcPr>
          <w:p w14:paraId="7EE0DAD8" w14:textId="2D17C138"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54,221</w:t>
            </w:r>
          </w:p>
        </w:tc>
        <w:tc>
          <w:tcPr>
            <w:tcW w:w="1503" w:type="dxa"/>
          </w:tcPr>
          <w:p w14:paraId="13388CC7" w14:textId="0714E36B"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56,950</w:t>
            </w:r>
          </w:p>
        </w:tc>
        <w:tc>
          <w:tcPr>
            <w:tcW w:w="1503" w:type="dxa"/>
          </w:tcPr>
          <w:p w14:paraId="7B7D6EF4" w14:textId="0E67666A"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57,924</w:t>
            </w:r>
          </w:p>
        </w:tc>
        <w:tc>
          <w:tcPr>
            <w:tcW w:w="1503" w:type="dxa"/>
          </w:tcPr>
          <w:p w14:paraId="16167D7B" w14:textId="74AB0FA3"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230,381</w:t>
            </w:r>
          </w:p>
        </w:tc>
      </w:tr>
      <w:tr w:rsidR="0036340A" w:rsidRPr="009E5255" w14:paraId="1EA37D33" w14:textId="77777777" w:rsidTr="00DD43C1">
        <w:tc>
          <w:tcPr>
            <w:tcW w:w="1502" w:type="dxa"/>
          </w:tcPr>
          <w:p w14:paraId="49DDEFE0" w14:textId="77777777" w:rsidR="0036340A" w:rsidRPr="009E5255" w:rsidRDefault="0036340A" w:rsidP="00DD43C1">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62484867" w14:textId="16F28C7C"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1,791</w:t>
            </w:r>
          </w:p>
        </w:tc>
        <w:tc>
          <w:tcPr>
            <w:tcW w:w="1503" w:type="dxa"/>
          </w:tcPr>
          <w:p w14:paraId="0A0E8411" w14:textId="280D6B68"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2,950</w:t>
            </w:r>
          </w:p>
        </w:tc>
        <w:tc>
          <w:tcPr>
            <w:tcW w:w="1503" w:type="dxa"/>
          </w:tcPr>
          <w:p w14:paraId="69ED422F" w14:textId="5C753BB1"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8,551</w:t>
            </w:r>
          </w:p>
        </w:tc>
        <w:tc>
          <w:tcPr>
            <w:tcW w:w="1503" w:type="dxa"/>
          </w:tcPr>
          <w:p w14:paraId="4E110640" w14:textId="7B655C4C"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12,658</w:t>
            </w:r>
          </w:p>
        </w:tc>
        <w:tc>
          <w:tcPr>
            <w:tcW w:w="1503" w:type="dxa"/>
          </w:tcPr>
          <w:p w14:paraId="7E29A4C8" w14:textId="6C2CFC77"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25,950</w:t>
            </w:r>
          </w:p>
        </w:tc>
      </w:tr>
      <w:tr w:rsidR="0036340A" w:rsidRPr="009E5255" w14:paraId="7FE9DE33" w14:textId="77777777" w:rsidTr="00DD43C1">
        <w:tc>
          <w:tcPr>
            <w:tcW w:w="9016" w:type="dxa"/>
            <w:gridSpan w:val="6"/>
          </w:tcPr>
          <w:p w14:paraId="0106E0C7" w14:textId="10D29108"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10 mg vials of vinblastine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no wastage</w:t>
            </w:r>
          </w:p>
        </w:tc>
      </w:tr>
      <w:tr w:rsidR="0036340A" w:rsidRPr="009E5255" w14:paraId="2E431AD5" w14:textId="77777777" w:rsidTr="00DD43C1">
        <w:tc>
          <w:tcPr>
            <w:tcW w:w="1502" w:type="dxa"/>
          </w:tcPr>
          <w:p w14:paraId="49FE354D" w14:textId="5C6A1D35" w:rsidR="0036340A" w:rsidRPr="009E5255" w:rsidRDefault="00BB5CF7" w:rsidP="00DD43C1">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384FAA35" w14:textId="2E19A171"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6,308</w:t>
            </w:r>
          </w:p>
        </w:tc>
        <w:tc>
          <w:tcPr>
            <w:tcW w:w="1503" w:type="dxa"/>
          </w:tcPr>
          <w:p w14:paraId="634187EC" w14:textId="19EA18D4"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5,717</w:t>
            </w:r>
          </w:p>
        </w:tc>
        <w:tc>
          <w:tcPr>
            <w:tcW w:w="1503" w:type="dxa"/>
          </w:tcPr>
          <w:p w14:paraId="64084C50" w14:textId="2876C521"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6,550</w:t>
            </w:r>
          </w:p>
        </w:tc>
        <w:tc>
          <w:tcPr>
            <w:tcW w:w="1503" w:type="dxa"/>
          </w:tcPr>
          <w:p w14:paraId="2D648243" w14:textId="00ED8B6E"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7,058</w:t>
            </w:r>
          </w:p>
        </w:tc>
        <w:tc>
          <w:tcPr>
            <w:tcW w:w="1503" w:type="dxa"/>
          </w:tcPr>
          <w:p w14:paraId="03E61F15" w14:textId="17D5DBBE"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25,633</w:t>
            </w:r>
          </w:p>
        </w:tc>
      </w:tr>
      <w:tr w:rsidR="0036340A" w:rsidRPr="009E5255" w14:paraId="3F9354EE" w14:textId="77777777" w:rsidTr="00DD43C1">
        <w:trPr>
          <w:trHeight w:val="50"/>
        </w:trPr>
        <w:tc>
          <w:tcPr>
            <w:tcW w:w="1502" w:type="dxa"/>
          </w:tcPr>
          <w:p w14:paraId="5F692BAD" w14:textId="77777777" w:rsidR="0036340A" w:rsidRPr="009E5255" w:rsidRDefault="0036340A" w:rsidP="00DD43C1">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60BD84EE" w14:textId="1877CE18"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6,129</w:t>
            </w:r>
          </w:p>
        </w:tc>
        <w:tc>
          <w:tcPr>
            <w:tcW w:w="1503" w:type="dxa"/>
          </w:tcPr>
          <w:p w14:paraId="61A18CAE" w14:textId="3A94E10E"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5,422</w:t>
            </w:r>
          </w:p>
        </w:tc>
        <w:tc>
          <w:tcPr>
            <w:tcW w:w="1503" w:type="dxa"/>
          </w:tcPr>
          <w:p w14:paraId="0D9ED079" w14:textId="6D0525DE"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5,695</w:t>
            </w:r>
          </w:p>
        </w:tc>
        <w:tc>
          <w:tcPr>
            <w:tcW w:w="1503" w:type="dxa"/>
          </w:tcPr>
          <w:p w14:paraId="20B05C98" w14:textId="549B358D"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5,792</w:t>
            </w:r>
          </w:p>
        </w:tc>
        <w:tc>
          <w:tcPr>
            <w:tcW w:w="1503" w:type="dxa"/>
          </w:tcPr>
          <w:p w14:paraId="28DCF442" w14:textId="12BDAB6F"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23,038</w:t>
            </w:r>
          </w:p>
        </w:tc>
      </w:tr>
      <w:tr w:rsidR="0036340A" w:rsidRPr="009E5255" w14:paraId="6D74EDAA" w14:textId="77777777" w:rsidTr="00DD43C1">
        <w:tc>
          <w:tcPr>
            <w:tcW w:w="1502" w:type="dxa"/>
          </w:tcPr>
          <w:p w14:paraId="122DF6D8" w14:textId="77777777" w:rsidR="0036340A" w:rsidRPr="009E5255" w:rsidRDefault="0036340A" w:rsidP="00DD43C1">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086381C8" w14:textId="22A72DA1"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179</w:t>
            </w:r>
          </w:p>
        </w:tc>
        <w:tc>
          <w:tcPr>
            <w:tcW w:w="1503" w:type="dxa"/>
          </w:tcPr>
          <w:p w14:paraId="6C7689CE" w14:textId="2695EC6B"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295</w:t>
            </w:r>
          </w:p>
        </w:tc>
        <w:tc>
          <w:tcPr>
            <w:tcW w:w="1503" w:type="dxa"/>
          </w:tcPr>
          <w:p w14:paraId="1A918DDD" w14:textId="48EBC56B"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855</w:t>
            </w:r>
          </w:p>
        </w:tc>
        <w:tc>
          <w:tcPr>
            <w:tcW w:w="1503" w:type="dxa"/>
          </w:tcPr>
          <w:p w14:paraId="5CFC0BA9" w14:textId="0B92B55A"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1,266</w:t>
            </w:r>
          </w:p>
        </w:tc>
        <w:tc>
          <w:tcPr>
            <w:tcW w:w="1503" w:type="dxa"/>
          </w:tcPr>
          <w:p w14:paraId="4C582AF6" w14:textId="485F8CF5"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2,595</w:t>
            </w:r>
          </w:p>
        </w:tc>
      </w:tr>
      <w:tr w:rsidR="0036340A" w:rsidRPr="009E5255" w14:paraId="43D7A553" w14:textId="77777777" w:rsidTr="00DD43C1">
        <w:tc>
          <w:tcPr>
            <w:tcW w:w="9016" w:type="dxa"/>
            <w:gridSpan w:val="6"/>
          </w:tcPr>
          <w:p w14:paraId="39CE8BD8" w14:textId="12BBDFE9"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10 mg vials of vinblastine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wastage</w:t>
            </w:r>
          </w:p>
        </w:tc>
      </w:tr>
      <w:tr w:rsidR="0036340A" w:rsidRPr="009E5255" w14:paraId="6C017A57" w14:textId="77777777" w:rsidTr="00DD43C1">
        <w:tc>
          <w:tcPr>
            <w:tcW w:w="1502" w:type="dxa"/>
          </w:tcPr>
          <w:p w14:paraId="42EE4269" w14:textId="56BD7685" w:rsidR="0036340A" w:rsidRPr="009E5255" w:rsidRDefault="00BB5CF7" w:rsidP="00DD43C1">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49768724" w14:textId="77777777"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6,308</w:t>
            </w:r>
          </w:p>
        </w:tc>
        <w:tc>
          <w:tcPr>
            <w:tcW w:w="1503" w:type="dxa"/>
          </w:tcPr>
          <w:p w14:paraId="632B577A" w14:textId="77777777"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5,717</w:t>
            </w:r>
          </w:p>
        </w:tc>
        <w:tc>
          <w:tcPr>
            <w:tcW w:w="1503" w:type="dxa"/>
          </w:tcPr>
          <w:p w14:paraId="10C7D6A3" w14:textId="77777777"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6,550</w:t>
            </w:r>
          </w:p>
        </w:tc>
        <w:tc>
          <w:tcPr>
            <w:tcW w:w="1503" w:type="dxa"/>
          </w:tcPr>
          <w:p w14:paraId="5D81F398" w14:textId="77777777"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7,058</w:t>
            </w:r>
          </w:p>
        </w:tc>
        <w:tc>
          <w:tcPr>
            <w:tcW w:w="1503" w:type="dxa"/>
          </w:tcPr>
          <w:p w14:paraId="5D6AF9E4" w14:textId="77777777"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25,633</w:t>
            </w:r>
          </w:p>
        </w:tc>
      </w:tr>
      <w:tr w:rsidR="0036340A" w:rsidRPr="009E5255" w14:paraId="5280BCF2" w14:textId="77777777" w:rsidTr="00DD43C1">
        <w:trPr>
          <w:trHeight w:val="153"/>
        </w:trPr>
        <w:tc>
          <w:tcPr>
            <w:tcW w:w="1502" w:type="dxa"/>
          </w:tcPr>
          <w:p w14:paraId="0FBF45A2" w14:textId="77777777" w:rsidR="0036340A" w:rsidRPr="009E5255" w:rsidRDefault="0036340A" w:rsidP="00DD43C1">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37DF0C3A" w14:textId="288AD0AB"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9,033</w:t>
            </w:r>
          </w:p>
        </w:tc>
        <w:tc>
          <w:tcPr>
            <w:tcW w:w="1503" w:type="dxa"/>
          </w:tcPr>
          <w:p w14:paraId="02E4E5A4" w14:textId="2D3C24B9"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7,857</w:t>
            </w:r>
          </w:p>
        </w:tc>
        <w:tc>
          <w:tcPr>
            <w:tcW w:w="1503" w:type="dxa"/>
          </w:tcPr>
          <w:p w14:paraId="224A6C84" w14:textId="448A131E"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8,482</w:t>
            </w:r>
          </w:p>
        </w:tc>
        <w:tc>
          <w:tcPr>
            <w:tcW w:w="1503" w:type="dxa"/>
          </w:tcPr>
          <w:p w14:paraId="1C31D6AE" w14:textId="73126F04"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8,837</w:t>
            </w:r>
          </w:p>
        </w:tc>
        <w:tc>
          <w:tcPr>
            <w:tcW w:w="1503" w:type="dxa"/>
          </w:tcPr>
          <w:p w14:paraId="3F0589B5" w14:textId="39081620"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34,209</w:t>
            </w:r>
          </w:p>
        </w:tc>
      </w:tr>
      <w:tr w:rsidR="0036340A" w:rsidRPr="009E5255" w14:paraId="783E4574" w14:textId="77777777" w:rsidTr="00DD43C1">
        <w:trPr>
          <w:trHeight w:val="57"/>
        </w:trPr>
        <w:tc>
          <w:tcPr>
            <w:tcW w:w="1502" w:type="dxa"/>
            <w:tcBorders>
              <w:bottom w:val="single" w:sz="4" w:space="0" w:color="auto"/>
            </w:tcBorders>
          </w:tcPr>
          <w:p w14:paraId="2FDD61BD" w14:textId="77777777" w:rsidR="0036340A" w:rsidRPr="009E5255" w:rsidRDefault="0036340A" w:rsidP="00DD43C1">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Borders>
              <w:bottom w:val="single" w:sz="4" w:space="0" w:color="auto"/>
            </w:tcBorders>
          </w:tcPr>
          <w:p w14:paraId="5AFB509F" w14:textId="064594B5"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2,725</w:t>
            </w:r>
          </w:p>
        </w:tc>
        <w:tc>
          <w:tcPr>
            <w:tcW w:w="1503" w:type="dxa"/>
            <w:tcBorders>
              <w:bottom w:val="single" w:sz="4" w:space="0" w:color="auto"/>
            </w:tcBorders>
          </w:tcPr>
          <w:p w14:paraId="7650D01B" w14:textId="36669761"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2,140</w:t>
            </w:r>
          </w:p>
        </w:tc>
        <w:tc>
          <w:tcPr>
            <w:tcW w:w="1503" w:type="dxa"/>
            <w:tcBorders>
              <w:bottom w:val="single" w:sz="4" w:space="0" w:color="auto"/>
            </w:tcBorders>
          </w:tcPr>
          <w:p w14:paraId="154C8EAD" w14:textId="18CA43D9"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1,932</w:t>
            </w:r>
          </w:p>
        </w:tc>
        <w:tc>
          <w:tcPr>
            <w:tcW w:w="1503" w:type="dxa"/>
            <w:tcBorders>
              <w:bottom w:val="single" w:sz="4" w:space="0" w:color="auto"/>
            </w:tcBorders>
          </w:tcPr>
          <w:p w14:paraId="350A47DC" w14:textId="2299ACFB"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1,779</w:t>
            </w:r>
          </w:p>
        </w:tc>
        <w:tc>
          <w:tcPr>
            <w:tcW w:w="1503" w:type="dxa"/>
            <w:tcBorders>
              <w:bottom w:val="single" w:sz="4" w:space="0" w:color="auto"/>
            </w:tcBorders>
          </w:tcPr>
          <w:p w14:paraId="6673818F" w14:textId="7C8DE828" w:rsidR="0036340A" w:rsidRPr="009E5255" w:rsidRDefault="0036340A" w:rsidP="00DD43C1">
            <w:pPr>
              <w:pStyle w:val="NoSpacing"/>
              <w:jc w:val="center"/>
              <w:rPr>
                <w:rFonts w:asciiTheme="majorHAnsi" w:hAnsiTheme="majorHAnsi" w:cstheme="majorHAnsi"/>
              </w:rPr>
            </w:pPr>
            <w:r w:rsidRPr="009E5255">
              <w:rPr>
                <w:rFonts w:asciiTheme="majorHAnsi" w:hAnsiTheme="majorHAnsi" w:cstheme="majorHAnsi"/>
              </w:rPr>
              <w:t>-8,576</w:t>
            </w:r>
          </w:p>
        </w:tc>
      </w:tr>
    </w:tbl>
    <w:p w14:paraId="07FB72AC" w14:textId="175ED2C1"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546AE9F4" w14:textId="77777777" w:rsidR="0036340A" w:rsidRPr="009E5255" w:rsidRDefault="0036340A" w:rsidP="0036340A"/>
    <w:p w14:paraId="249E1BB2" w14:textId="35F46A12" w:rsidR="0036340A" w:rsidRPr="009E5255" w:rsidRDefault="006F0E66" w:rsidP="007D38F6">
      <w:pPr>
        <w:pStyle w:val="Caption"/>
      </w:pPr>
      <w:bookmarkStart w:id="476" w:name="_Ref87872472"/>
      <w:r w:rsidRPr="009E5255">
        <w:t>Figure A</w:t>
      </w:r>
      <w:r w:rsidR="00E36C93">
        <w:fldChar w:fldCharType="begin"/>
      </w:r>
      <w:r w:rsidR="00E36C93">
        <w:instrText xml:space="preserve"> SEQ Figure_A \* ARABIC </w:instrText>
      </w:r>
      <w:r w:rsidR="00E36C93">
        <w:fldChar w:fldCharType="separate"/>
      </w:r>
      <w:r w:rsidR="000C766B">
        <w:rPr>
          <w:noProof/>
        </w:rPr>
        <w:t>40</w:t>
      </w:r>
      <w:r w:rsidR="00E36C93">
        <w:rPr>
          <w:noProof/>
        </w:rPr>
        <w:fldChar w:fldCharType="end"/>
      </w:r>
      <w:r w:rsidRPr="009E5255">
        <w:t>.</w:t>
      </w:r>
      <w:r w:rsidR="0036340A" w:rsidRPr="009E5255">
        <w:t xml:space="preserve"> </w:t>
      </w:r>
      <w:bookmarkEnd w:id="476"/>
      <w:r w:rsidR="00DD43C1" w:rsidRPr="009E5255">
        <w:t>In-market sales (IQVIA) and claims (PBS) of vinblastine (10  mg vials) (2017 - 2020)</w:t>
      </w:r>
    </w:p>
    <w:p w14:paraId="60993E46" w14:textId="77777777" w:rsidR="0036340A" w:rsidRPr="009E5255" w:rsidRDefault="0036340A" w:rsidP="0036340A">
      <w:pPr>
        <w:pStyle w:val="NoSpacing"/>
        <w:rPr>
          <w:rFonts w:cstheme="majorHAnsi"/>
        </w:rPr>
      </w:pPr>
      <w:r w:rsidRPr="009E5255">
        <w:rPr>
          <w:noProof/>
        </w:rPr>
        <w:drawing>
          <wp:inline distT="0" distB="0" distL="0" distR="0" wp14:anchorId="0FC84E7E" wp14:editId="001EA33C">
            <wp:extent cx="3721125" cy="4305639"/>
            <wp:effectExtent l="0" t="0" r="0" b="0"/>
            <wp:docPr id="175" name="Graphic 175" descr="a line chart of the In-market sales (IQVIA) and claims (PBS) of vinblastine (10  mg vials)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Graphic 175" descr="a line chart of the In-market sales (IQVIA) and claims (PBS) of vinblastine (10  mg vials) from 2017 to 2020"/>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3721125" cy="4305639"/>
                    </a:xfrm>
                    <a:prstGeom prst="rect">
                      <a:avLst/>
                    </a:prstGeom>
                  </pic:spPr>
                </pic:pic>
              </a:graphicData>
            </a:graphic>
          </wp:inline>
        </w:drawing>
      </w:r>
    </w:p>
    <w:p w14:paraId="71F6EFA0" w14:textId="32419608"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0AE29057" w14:textId="13F10ED4" w:rsidR="0036340A" w:rsidRPr="009E5255" w:rsidRDefault="0036340A" w:rsidP="0036340A">
      <w:r w:rsidRPr="009E5255">
        <w:t>Vincristine - 1 m</w:t>
      </w:r>
      <w:r w:rsidR="00A4194D" w:rsidRPr="009E5255">
        <w:t>g</w:t>
      </w:r>
      <w:r w:rsidRPr="009E5255">
        <w:t xml:space="preserve"> vial: The number of 1 mg vials of vincristine that would have been dispensed to patients via the PBS was 170,867 under both wastage scenarios.  Sales of 216,431 vials of 1 mg vincristine resulted in an excess of 45,564 vials. </w:t>
      </w:r>
    </w:p>
    <w:p w14:paraId="30C8177F" w14:textId="78A9A849" w:rsidR="0036340A" w:rsidRPr="009E5255" w:rsidRDefault="0036340A" w:rsidP="007D38F6">
      <w:pPr>
        <w:pStyle w:val="Caption"/>
      </w:pPr>
      <w:r w:rsidRPr="009E5255">
        <w:t>Table A</w:t>
      </w:r>
      <w:r w:rsidR="00E36C93">
        <w:fldChar w:fldCharType="begin"/>
      </w:r>
      <w:r w:rsidR="00E36C93">
        <w:instrText xml:space="preserve"> SEQ Table_A \* ARABIC </w:instrText>
      </w:r>
      <w:r w:rsidR="00E36C93">
        <w:fldChar w:fldCharType="separate"/>
      </w:r>
      <w:r w:rsidR="000C766B">
        <w:rPr>
          <w:noProof/>
        </w:rPr>
        <w:t>31</w:t>
      </w:r>
      <w:r w:rsidR="00E36C93">
        <w:rPr>
          <w:noProof/>
        </w:rPr>
        <w:fldChar w:fldCharType="end"/>
      </w:r>
      <w:r w:rsidRPr="009E5255">
        <w:t xml:space="preserve">. </w:t>
      </w:r>
      <w:r w:rsidR="00A4194D" w:rsidRPr="009E5255">
        <w:t>In-market sales (IQVIA) and claims (PBS) of</w:t>
      </w:r>
      <w:r w:rsidRPr="009E5255">
        <w:t xml:space="preserve"> </w:t>
      </w:r>
      <w:r w:rsidR="00134983" w:rsidRPr="009E5255">
        <w:t>v</w:t>
      </w:r>
      <w:r w:rsidRPr="009E5255">
        <w:t xml:space="preserve">incristine </w:t>
      </w:r>
      <w:r w:rsidR="00A4194D" w:rsidRPr="009E5255">
        <w:t>(1 mg vials) (2017 -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market sales (IQVIA) and claims (PBS) of vincristine (1 mg vials) from 2017 to 2020"/>
      </w:tblPr>
      <w:tblGrid>
        <w:gridCol w:w="1502"/>
        <w:gridCol w:w="1502"/>
        <w:gridCol w:w="1503"/>
        <w:gridCol w:w="1503"/>
        <w:gridCol w:w="1503"/>
        <w:gridCol w:w="1503"/>
      </w:tblGrid>
      <w:tr w:rsidR="0036340A" w:rsidRPr="009E5255" w14:paraId="3F659F71" w14:textId="77777777" w:rsidTr="00134983">
        <w:tc>
          <w:tcPr>
            <w:tcW w:w="1502" w:type="dxa"/>
            <w:tcBorders>
              <w:bottom w:val="single" w:sz="4" w:space="0" w:color="auto"/>
            </w:tcBorders>
          </w:tcPr>
          <w:p w14:paraId="073A3E54" w14:textId="77777777" w:rsidR="0036340A" w:rsidRPr="009E5255" w:rsidRDefault="0036340A" w:rsidP="00A95547">
            <w:pPr>
              <w:pStyle w:val="TableHeader"/>
            </w:pPr>
          </w:p>
        </w:tc>
        <w:tc>
          <w:tcPr>
            <w:tcW w:w="1502" w:type="dxa"/>
            <w:tcBorders>
              <w:bottom w:val="single" w:sz="4" w:space="0" w:color="auto"/>
            </w:tcBorders>
          </w:tcPr>
          <w:p w14:paraId="6075D22A" w14:textId="77777777" w:rsidR="0036340A" w:rsidRPr="009E5255" w:rsidRDefault="0036340A" w:rsidP="00A95547">
            <w:pPr>
              <w:pStyle w:val="TableHeader"/>
            </w:pPr>
            <w:r w:rsidRPr="009E5255">
              <w:t>2017</w:t>
            </w:r>
          </w:p>
        </w:tc>
        <w:tc>
          <w:tcPr>
            <w:tcW w:w="1503" w:type="dxa"/>
            <w:tcBorders>
              <w:bottom w:val="single" w:sz="4" w:space="0" w:color="auto"/>
            </w:tcBorders>
          </w:tcPr>
          <w:p w14:paraId="230C7132" w14:textId="77777777" w:rsidR="0036340A" w:rsidRPr="009E5255" w:rsidRDefault="0036340A" w:rsidP="00A95547">
            <w:pPr>
              <w:pStyle w:val="TableHeader"/>
            </w:pPr>
            <w:r w:rsidRPr="009E5255">
              <w:t>2018</w:t>
            </w:r>
          </w:p>
        </w:tc>
        <w:tc>
          <w:tcPr>
            <w:tcW w:w="1503" w:type="dxa"/>
            <w:tcBorders>
              <w:bottom w:val="single" w:sz="4" w:space="0" w:color="auto"/>
            </w:tcBorders>
          </w:tcPr>
          <w:p w14:paraId="2F5F6022" w14:textId="77777777" w:rsidR="0036340A" w:rsidRPr="009E5255" w:rsidRDefault="0036340A" w:rsidP="00A95547">
            <w:pPr>
              <w:pStyle w:val="TableHeader"/>
            </w:pPr>
            <w:r w:rsidRPr="009E5255">
              <w:t>2019</w:t>
            </w:r>
          </w:p>
        </w:tc>
        <w:tc>
          <w:tcPr>
            <w:tcW w:w="1503" w:type="dxa"/>
            <w:tcBorders>
              <w:bottom w:val="single" w:sz="4" w:space="0" w:color="auto"/>
            </w:tcBorders>
          </w:tcPr>
          <w:p w14:paraId="78F7D170" w14:textId="77777777" w:rsidR="0036340A" w:rsidRPr="009E5255" w:rsidRDefault="0036340A" w:rsidP="00A95547">
            <w:pPr>
              <w:pStyle w:val="TableHeader"/>
            </w:pPr>
            <w:r w:rsidRPr="009E5255">
              <w:t>2020</w:t>
            </w:r>
          </w:p>
        </w:tc>
        <w:tc>
          <w:tcPr>
            <w:tcW w:w="1503" w:type="dxa"/>
            <w:tcBorders>
              <w:bottom w:val="single" w:sz="4" w:space="0" w:color="auto"/>
            </w:tcBorders>
          </w:tcPr>
          <w:p w14:paraId="562AB4C4" w14:textId="77777777" w:rsidR="0036340A" w:rsidRPr="009E5255" w:rsidRDefault="0036340A" w:rsidP="00A95547">
            <w:pPr>
              <w:pStyle w:val="TableHeader"/>
            </w:pPr>
            <w:r w:rsidRPr="009E5255">
              <w:t>2017-2020</w:t>
            </w:r>
          </w:p>
        </w:tc>
      </w:tr>
      <w:tr w:rsidR="0036340A" w:rsidRPr="009E5255" w14:paraId="4C903603" w14:textId="77777777" w:rsidTr="00134983">
        <w:tc>
          <w:tcPr>
            <w:tcW w:w="9016" w:type="dxa"/>
            <w:gridSpan w:val="6"/>
            <w:tcBorders>
              <w:top w:val="single" w:sz="4" w:space="0" w:color="auto"/>
            </w:tcBorders>
          </w:tcPr>
          <w:p w14:paraId="38A27C88" w14:textId="59545526"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Amount of vincristine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mg</w:t>
            </w:r>
          </w:p>
        </w:tc>
      </w:tr>
      <w:tr w:rsidR="0036340A" w:rsidRPr="009E5255" w14:paraId="6E2D1A42" w14:textId="77777777" w:rsidTr="00134983">
        <w:tc>
          <w:tcPr>
            <w:tcW w:w="1502" w:type="dxa"/>
          </w:tcPr>
          <w:p w14:paraId="5374EB4D" w14:textId="052DA894" w:rsidR="0036340A" w:rsidRPr="009E5255" w:rsidRDefault="00BB5CF7" w:rsidP="00134983">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4773DD7C" w14:textId="0D93D754"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3,371</w:t>
            </w:r>
          </w:p>
        </w:tc>
        <w:tc>
          <w:tcPr>
            <w:tcW w:w="1503" w:type="dxa"/>
          </w:tcPr>
          <w:p w14:paraId="4304C932" w14:textId="6E2C3D3E"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3,951</w:t>
            </w:r>
          </w:p>
        </w:tc>
        <w:tc>
          <w:tcPr>
            <w:tcW w:w="1503" w:type="dxa"/>
          </w:tcPr>
          <w:p w14:paraId="29A75344" w14:textId="6AFA5B3C"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2,841</w:t>
            </w:r>
          </w:p>
        </w:tc>
        <w:tc>
          <w:tcPr>
            <w:tcW w:w="1503" w:type="dxa"/>
          </w:tcPr>
          <w:p w14:paraId="133211DA" w14:textId="69BEA160"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6,268</w:t>
            </w:r>
          </w:p>
        </w:tc>
        <w:tc>
          <w:tcPr>
            <w:tcW w:w="1503" w:type="dxa"/>
          </w:tcPr>
          <w:p w14:paraId="02E389E0" w14:textId="63F3F6D4"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216,431</w:t>
            </w:r>
          </w:p>
        </w:tc>
      </w:tr>
      <w:tr w:rsidR="0036340A" w:rsidRPr="009E5255" w14:paraId="29B76CBA" w14:textId="77777777" w:rsidTr="00134983">
        <w:trPr>
          <w:trHeight w:val="50"/>
        </w:trPr>
        <w:tc>
          <w:tcPr>
            <w:tcW w:w="1502" w:type="dxa"/>
          </w:tcPr>
          <w:p w14:paraId="5355458C" w14:textId="77777777" w:rsidR="0036340A" w:rsidRPr="009E5255" w:rsidRDefault="0036340A" w:rsidP="00134983">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0959E81A" w14:textId="3DAA7095"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1,785</w:t>
            </w:r>
          </w:p>
        </w:tc>
        <w:tc>
          <w:tcPr>
            <w:tcW w:w="1503" w:type="dxa"/>
          </w:tcPr>
          <w:p w14:paraId="5929D18F" w14:textId="7C7483EE"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2,881</w:t>
            </w:r>
          </w:p>
        </w:tc>
        <w:tc>
          <w:tcPr>
            <w:tcW w:w="1503" w:type="dxa"/>
          </w:tcPr>
          <w:p w14:paraId="345949EB" w14:textId="2D8CD094"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1,855</w:t>
            </w:r>
          </w:p>
        </w:tc>
        <w:tc>
          <w:tcPr>
            <w:tcW w:w="1503" w:type="dxa"/>
          </w:tcPr>
          <w:p w14:paraId="60759695" w14:textId="119F9726"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4,346</w:t>
            </w:r>
          </w:p>
        </w:tc>
        <w:tc>
          <w:tcPr>
            <w:tcW w:w="1503" w:type="dxa"/>
          </w:tcPr>
          <w:p w14:paraId="1A1EC6A5" w14:textId="7FF12047"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70,867</w:t>
            </w:r>
          </w:p>
        </w:tc>
      </w:tr>
      <w:tr w:rsidR="0036340A" w:rsidRPr="009E5255" w14:paraId="6ED5BB6B" w14:textId="77777777" w:rsidTr="00134983">
        <w:tc>
          <w:tcPr>
            <w:tcW w:w="1502" w:type="dxa"/>
          </w:tcPr>
          <w:p w14:paraId="7CD2EBAA" w14:textId="77777777" w:rsidR="0036340A" w:rsidRPr="009E5255" w:rsidRDefault="0036340A" w:rsidP="00134983">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42A7DFA1" w14:textId="4E8B7858"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1,586</w:t>
            </w:r>
          </w:p>
        </w:tc>
        <w:tc>
          <w:tcPr>
            <w:tcW w:w="1503" w:type="dxa"/>
          </w:tcPr>
          <w:p w14:paraId="3D3AFB88" w14:textId="7E9CD683"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1,070</w:t>
            </w:r>
          </w:p>
        </w:tc>
        <w:tc>
          <w:tcPr>
            <w:tcW w:w="1503" w:type="dxa"/>
          </w:tcPr>
          <w:p w14:paraId="1AD0544B" w14:textId="28C63AAC"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0,986</w:t>
            </w:r>
          </w:p>
        </w:tc>
        <w:tc>
          <w:tcPr>
            <w:tcW w:w="1503" w:type="dxa"/>
          </w:tcPr>
          <w:p w14:paraId="453E8A73" w14:textId="55291967"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1,922</w:t>
            </w:r>
          </w:p>
        </w:tc>
        <w:tc>
          <w:tcPr>
            <w:tcW w:w="1503" w:type="dxa"/>
          </w:tcPr>
          <w:p w14:paraId="0B524961" w14:textId="0476A9EF"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5,564</w:t>
            </w:r>
          </w:p>
        </w:tc>
      </w:tr>
      <w:tr w:rsidR="0036340A" w:rsidRPr="009E5255" w14:paraId="171C01E5" w14:textId="77777777" w:rsidTr="00134983">
        <w:tc>
          <w:tcPr>
            <w:tcW w:w="9016" w:type="dxa"/>
            <w:gridSpan w:val="6"/>
          </w:tcPr>
          <w:p w14:paraId="1883E605" w14:textId="4339737D"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1 mg vials of vincristine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no wastage</w:t>
            </w:r>
          </w:p>
        </w:tc>
      </w:tr>
      <w:tr w:rsidR="0036340A" w:rsidRPr="009E5255" w14:paraId="649FD4F2" w14:textId="77777777" w:rsidTr="00134983">
        <w:tc>
          <w:tcPr>
            <w:tcW w:w="1502" w:type="dxa"/>
          </w:tcPr>
          <w:p w14:paraId="28816AE3" w14:textId="22656F4E" w:rsidR="0036340A" w:rsidRPr="009E5255" w:rsidRDefault="00BB5CF7" w:rsidP="00134983">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07EE3EE4" w14:textId="63CF8EAB"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3,371</w:t>
            </w:r>
          </w:p>
        </w:tc>
        <w:tc>
          <w:tcPr>
            <w:tcW w:w="1503" w:type="dxa"/>
          </w:tcPr>
          <w:p w14:paraId="59EF5BB0" w14:textId="3A417E4A"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3,951</w:t>
            </w:r>
          </w:p>
        </w:tc>
        <w:tc>
          <w:tcPr>
            <w:tcW w:w="1503" w:type="dxa"/>
          </w:tcPr>
          <w:p w14:paraId="4E9D44E1" w14:textId="1931D14A"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2,841</w:t>
            </w:r>
          </w:p>
        </w:tc>
        <w:tc>
          <w:tcPr>
            <w:tcW w:w="1503" w:type="dxa"/>
          </w:tcPr>
          <w:p w14:paraId="026852B2" w14:textId="78FCD7E7"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6,268</w:t>
            </w:r>
          </w:p>
        </w:tc>
        <w:tc>
          <w:tcPr>
            <w:tcW w:w="1503" w:type="dxa"/>
          </w:tcPr>
          <w:p w14:paraId="773919CD" w14:textId="1C264DA3"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216,431</w:t>
            </w:r>
          </w:p>
        </w:tc>
      </w:tr>
      <w:tr w:rsidR="0036340A" w:rsidRPr="009E5255" w14:paraId="003874EB" w14:textId="77777777" w:rsidTr="00134983">
        <w:trPr>
          <w:trHeight w:val="50"/>
        </w:trPr>
        <w:tc>
          <w:tcPr>
            <w:tcW w:w="1502" w:type="dxa"/>
          </w:tcPr>
          <w:p w14:paraId="62B9220D" w14:textId="77777777" w:rsidR="0036340A" w:rsidRPr="009E5255" w:rsidRDefault="0036340A" w:rsidP="00134983">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735C3A44" w14:textId="4EE20660"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1,785</w:t>
            </w:r>
          </w:p>
        </w:tc>
        <w:tc>
          <w:tcPr>
            <w:tcW w:w="1503" w:type="dxa"/>
          </w:tcPr>
          <w:p w14:paraId="343431F9" w14:textId="49C7FE66"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2,881</w:t>
            </w:r>
          </w:p>
        </w:tc>
        <w:tc>
          <w:tcPr>
            <w:tcW w:w="1503" w:type="dxa"/>
          </w:tcPr>
          <w:p w14:paraId="516DED41" w14:textId="37B80E19"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1,855</w:t>
            </w:r>
          </w:p>
        </w:tc>
        <w:tc>
          <w:tcPr>
            <w:tcW w:w="1503" w:type="dxa"/>
          </w:tcPr>
          <w:p w14:paraId="0133C19D" w14:textId="78C05B00"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4,346</w:t>
            </w:r>
          </w:p>
        </w:tc>
        <w:tc>
          <w:tcPr>
            <w:tcW w:w="1503" w:type="dxa"/>
          </w:tcPr>
          <w:p w14:paraId="39976633" w14:textId="1399B480"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70,867</w:t>
            </w:r>
          </w:p>
        </w:tc>
      </w:tr>
      <w:tr w:rsidR="0036340A" w:rsidRPr="009E5255" w14:paraId="21831CD7" w14:textId="77777777" w:rsidTr="00134983">
        <w:tc>
          <w:tcPr>
            <w:tcW w:w="1502" w:type="dxa"/>
          </w:tcPr>
          <w:p w14:paraId="10EA17C4" w14:textId="77777777" w:rsidR="0036340A" w:rsidRPr="009E5255" w:rsidRDefault="0036340A" w:rsidP="00134983">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Pr>
          <w:p w14:paraId="7F9E7D1D" w14:textId="5C9F63E5"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1,586</w:t>
            </w:r>
          </w:p>
        </w:tc>
        <w:tc>
          <w:tcPr>
            <w:tcW w:w="1503" w:type="dxa"/>
          </w:tcPr>
          <w:p w14:paraId="7E32B19B" w14:textId="3E163B58"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1,070</w:t>
            </w:r>
          </w:p>
        </w:tc>
        <w:tc>
          <w:tcPr>
            <w:tcW w:w="1503" w:type="dxa"/>
          </w:tcPr>
          <w:p w14:paraId="79D48543" w14:textId="00B7FAD4"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0,986</w:t>
            </w:r>
          </w:p>
        </w:tc>
        <w:tc>
          <w:tcPr>
            <w:tcW w:w="1503" w:type="dxa"/>
          </w:tcPr>
          <w:p w14:paraId="69094237" w14:textId="0010BEF3"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1,922</w:t>
            </w:r>
          </w:p>
        </w:tc>
        <w:tc>
          <w:tcPr>
            <w:tcW w:w="1503" w:type="dxa"/>
          </w:tcPr>
          <w:p w14:paraId="233E20F5" w14:textId="6F68DF7D"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5,564</w:t>
            </w:r>
          </w:p>
        </w:tc>
      </w:tr>
      <w:tr w:rsidR="0036340A" w:rsidRPr="009E5255" w14:paraId="269CEDAA" w14:textId="77777777" w:rsidTr="00134983">
        <w:tc>
          <w:tcPr>
            <w:tcW w:w="9016" w:type="dxa"/>
            <w:gridSpan w:val="6"/>
          </w:tcPr>
          <w:p w14:paraId="3DF622AC" w14:textId="4C811F7C" w:rsidR="0036340A" w:rsidRPr="009E5255" w:rsidRDefault="0036340A" w:rsidP="00EA0B5A">
            <w:pPr>
              <w:pStyle w:val="NoSpacing"/>
              <w:rPr>
                <w:rFonts w:asciiTheme="majorHAnsi" w:hAnsiTheme="majorHAnsi" w:cstheme="majorHAnsi"/>
                <w:i/>
                <w:iCs/>
              </w:rPr>
            </w:pPr>
            <w:r w:rsidRPr="009E5255">
              <w:rPr>
                <w:rFonts w:asciiTheme="majorHAnsi" w:hAnsiTheme="majorHAnsi" w:cstheme="majorHAnsi"/>
                <w:i/>
                <w:iCs/>
              </w:rPr>
              <w:t>Total number of 1 mg vials of vincristine purchased (</w:t>
            </w:r>
            <w:r w:rsidR="00BB5CF7" w:rsidRPr="009E5255">
              <w:rPr>
                <w:rFonts w:asciiTheme="majorHAnsi" w:hAnsiTheme="majorHAnsi" w:cstheme="majorHAnsi"/>
                <w:i/>
                <w:iCs/>
              </w:rPr>
              <w:t>IQVIA</w:t>
            </w:r>
            <w:r w:rsidRPr="009E5255">
              <w:rPr>
                <w:rFonts w:asciiTheme="majorHAnsi" w:hAnsiTheme="majorHAnsi" w:cstheme="majorHAnsi"/>
                <w:i/>
                <w:iCs/>
              </w:rPr>
              <w:t>) vs. dispensed to patients (PBS) - assuming wastage</w:t>
            </w:r>
          </w:p>
        </w:tc>
      </w:tr>
      <w:tr w:rsidR="0036340A" w:rsidRPr="009E5255" w14:paraId="5D372B35" w14:textId="77777777" w:rsidTr="00134983">
        <w:tc>
          <w:tcPr>
            <w:tcW w:w="1502" w:type="dxa"/>
          </w:tcPr>
          <w:p w14:paraId="6D5649AE" w14:textId="28430B58" w:rsidR="0036340A" w:rsidRPr="009E5255" w:rsidRDefault="00BB5CF7" w:rsidP="00134983">
            <w:pPr>
              <w:pStyle w:val="NoSpacing"/>
              <w:ind w:left="166"/>
              <w:rPr>
                <w:rFonts w:asciiTheme="majorHAnsi" w:hAnsiTheme="majorHAnsi" w:cstheme="majorHAnsi"/>
              </w:rPr>
            </w:pPr>
            <w:r w:rsidRPr="009E5255">
              <w:rPr>
                <w:rFonts w:asciiTheme="majorHAnsi" w:hAnsiTheme="majorHAnsi" w:cstheme="majorHAnsi"/>
              </w:rPr>
              <w:t>IQVIA</w:t>
            </w:r>
          </w:p>
        </w:tc>
        <w:tc>
          <w:tcPr>
            <w:tcW w:w="1502" w:type="dxa"/>
          </w:tcPr>
          <w:p w14:paraId="22557786" w14:textId="728E2D12"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3,371</w:t>
            </w:r>
          </w:p>
        </w:tc>
        <w:tc>
          <w:tcPr>
            <w:tcW w:w="1503" w:type="dxa"/>
          </w:tcPr>
          <w:p w14:paraId="43D704F4" w14:textId="3F0C7664"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3,951</w:t>
            </w:r>
          </w:p>
        </w:tc>
        <w:tc>
          <w:tcPr>
            <w:tcW w:w="1503" w:type="dxa"/>
          </w:tcPr>
          <w:p w14:paraId="2AE5E41A" w14:textId="528A566C"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2,841</w:t>
            </w:r>
          </w:p>
        </w:tc>
        <w:tc>
          <w:tcPr>
            <w:tcW w:w="1503" w:type="dxa"/>
          </w:tcPr>
          <w:p w14:paraId="506C7CA8" w14:textId="6140B0B7"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56,268</w:t>
            </w:r>
          </w:p>
        </w:tc>
        <w:tc>
          <w:tcPr>
            <w:tcW w:w="1503" w:type="dxa"/>
          </w:tcPr>
          <w:p w14:paraId="6CF7103F" w14:textId="62FDC0C2"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216,431</w:t>
            </w:r>
          </w:p>
        </w:tc>
      </w:tr>
      <w:tr w:rsidR="0036340A" w:rsidRPr="009E5255" w14:paraId="24421FE7" w14:textId="77777777" w:rsidTr="00134983">
        <w:trPr>
          <w:trHeight w:val="70"/>
        </w:trPr>
        <w:tc>
          <w:tcPr>
            <w:tcW w:w="1502" w:type="dxa"/>
          </w:tcPr>
          <w:p w14:paraId="288186DE" w14:textId="77777777" w:rsidR="0036340A" w:rsidRPr="009E5255" w:rsidRDefault="0036340A" w:rsidP="00134983">
            <w:pPr>
              <w:pStyle w:val="NoSpacing"/>
              <w:ind w:left="166"/>
              <w:rPr>
                <w:rFonts w:asciiTheme="majorHAnsi" w:hAnsiTheme="majorHAnsi" w:cstheme="majorHAnsi"/>
              </w:rPr>
            </w:pPr>
            <w:r w:rsidRPr="009E5255">
              <w:rPr>
                <w:rFonts w:asciiTheme="majorHAnsi" w:hAnsiTheme="majorHAnsi" w:cstheme="majorHAnsi"/>
              </w:rPr>
              <w:t>PBS</w:t>
            </w:r>
          </w:p>
        </w:tc>
        <w:tc>
          <w:tcPr>
            <w:tcW w:w="1502" w:type="dxa"/>
          </w:tcPr>
          <w:p w14:paraId="0C1FBABC" w14:textId="050C31EF"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1,785</w:t>
            </w:r>
          </w:p>
        </w:tc>
        <w:tc>
          <w:tcPr>
            <w:tcW w:w="1503" w:type="dxa"/>
          </w:tcPr>
          <w:p w14:paraId="384B67BC" w14:textId="35A2620D"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2,881</w:t>
            </w:r>
          </w:p>
        </w:tc>
        <w:tc>
          <w:tcPr>
            <w:tcW w:w="1503" w:type="dxa"/>
          </w:tcPr>
          <w:p w14:paraId="3FD75BEE" w14:textId="3BD1F472"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1,855</w:t>
            </w:r>
          </w:p>
        </w:tc>
        <w:tc>
          <w:tcPr>
            <w:tcW w:w="1503" w:type="dxa"/>
          </w:tcPr>
          <w:p w14:paraId="43EEA1FC" w14:textId="6B251984"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4,346</w:t>
            </w:r>
          </w:p>
        </w:tc>
        <w:tc>
          <w:tcPr>
            <w:tcW w:w="1503" w:type="dxa"/>
          </w:tcPr>
          <w:p w14:paraId="34C9294C" w14:textId="7C611A56"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70,867</w:t>
            </w:r>
          </w:p>
        </w:tc>
      </w:tr>
      <w:tr w:rsidR="0036340A" w:rsidRPr="009E5255" w14:paraId="6F0226EF" w14:textId="77777777" w:rsidTr="00134983">
        <w:tc>
          <w:tcPr>
            <w:tcW w:w="1502" w:type="dxa"/>
            <w:tcBorders>
              <w:bottom w:val="single" w:sz="4" w:space="0" w:color="auto"/>
            </w:tcBorders>
          </w:tcPr>
          <w:p w14:paraId="17CEABD9" w14:textId="77777777" w:rsidR="0036340A" w:rsidRPr="009E5255" w:rsidRDefault="0036340A" w:rsidP="00134983">
            <w:pPr>
              <w:pStyle w:val="NoSpacing"/>
              <w:ind w:left="166"/>
              <w:rPr>
                <w:rFonts w:asciiTheme="majorHAnsi" w:hAnsiTheme="majorHAnsi" w:cstheme="majorHAnsi"/>
              </w:rPr>
            </w:pPr>
            <w:r w:rsidRPr="009E5255">
              <w:rPr>
                <w:rFonts w:asciiTheme="majorHAnsi" w:hAnsiTheme="majorHAnsi" w:cstheme="majorHAnsi"/>
              </w:rPr>
              <w:t xml:space="preserve">Difference </w:t>
            </w:r>
          </w:p>
        </w:tc>
        <w:tc>
          <w:tcPr>
            <w:tcW w:w="1502" w:type="dxa"/>
            <w:tcBorders>
              <w:bottom w:val="single" w:sz="4" w:space="0" w:color="auto"/>
            </w:tcBorders>
          </w:tcPr>
          <w:p w14:paraId="6EA36FE2" w14:textId="09142EAF"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1,586</w:t>
            </w:r>
          </w:p>
        </w:tc>
        <w:tc>
          <w:tcPr>
            <w:tcW w:w="1503" w:type="dxa"/>
            <w:tcBorders>
              <w:bottom w:val="single" w:sz="4" w:space="0" w:color="auto"/>
            </w:tcBorders>
          </w:tcPr>
          <w:p w14:paraId="0F0818F5" w14:textId="1ADDFC7D"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1,070</w:t>
            </w:r>
          </w:p>
        </w:tc>
        <w:tc>
          <w:tcPr>
            <w:tcW w:w="1503" w:type="dxa"/>
            <w:tcBorders>
              <w:bottom w:val="single" w:sz="4" w:space="0" w:color="auto"/>
            </w:tcBorders>
          </w:tcPr>
          <w:p w14:paraId="44B21930" w14:textId="21137351"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0,986</w:t>
            </w:r>
          </w:p>
        </w:tc>
        <w:tc>
          <w:tcPr>
            <w:tcW w:w="1503" w:type="dxa"/>
            <w:tcBorders>
              <w:bottom w:val="single" w:sz="4" w:space="0" w:color="auto"/>
            </w:tcBorders>
          </w:tcPr>
          <w:p w14:paraId="7F7D2A63" w14:textId="4821EAAE"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11,922</w:t>
            </w:r>
          </w:p>
        </w:tc>
        <w:tc>
          <w:tcPr>
            <w:tcW w:w="1503" w:type="dxa"/>
            <w:tcBorders>
              <w:bottom w:val="single" w:sz="4" w:space="0" w:color="auto"/>
            </w:tcBorders>
          </w:tcPr>
          <w:p w14:paraId="7FD02401" w14:textId="00EC181A" w:rsidR="0036340A" w:rsidRPr="009E5255" w:rsidRDefault="0036340A" w:rsidP="00134983">
            <w:pPr>
              <w:pStyle w:val="NoSpacing"/>
              <w:jc w:val="center"/>
              <w:rPr>
                <w:rFonts w:asciiTheme="majorHAnsi" w:hAnsiTheme="majorHAnsi" w:cstheme="majorHAnsi"/>
              </w:rPr>
            </w:pPr>
            <w:r w:rsidRPr="009E5255">
              <w:rPr>
                <w:rFonts w:asciiTheme="majorHAnsi" w:hAnsiTheme="majorHAnsi" w:cstheme="majorHAnsi"/>
              </w:rPr>
              <w:t>45,564</w:t>
            </w:r>
          </w:p>
        </w:tc>
      </w:tr>
    </w:tbl>
    <w:p w14:paraId="409C804E" w14:textId="77777777" w:rsidR="0036340A" w:rsidRPr="009E5255" w:rsidRDefault="0036340A" w:rsidP="0036340A">
      <w:pPr>
        <w:ind w:left="1134" w:hanging="1134"/>
        <w:rPr>
          <w:sz w:val="18"/>
          <w:szCs w:val="18"/>
        </w:rPr>
      </w:pPr>
    </w:p>
    <w:p w14:paraId="5EABDD11" w14:textId="513CE811"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024CC57F" w14:textId="274CE57E" w:rsidR="0036340A" w:rsidRPr="009E5255" w:rsidRDefault="006F0E66" w:rsidP="00C849A4">
      <w:pPr>
        <w:pStyle w:val="Caption"/>
      </w:pPr>
      <w:bookmarkStart w:id="477" w:name="_Ref87872526"/>
      <w:r w:rsidRPr="009E5255">
        <w:t>Figure A</w:t>
      </w:r>
      <w:r w:rsidR="00E36C93">
        <w:fldChar w:fldCharType="begin"/>
      </w:r>
      <w:r w:rsidR="00E36C93">
        <w:instrText xml:space="preserve"> SEQ Figure_A \* ARABIC </w:instrText>
      </w:r>
      <w:r w:rsidR="00E36C93">
        <w:fldChar w:fldCharType="separate"/>
      </w:r>
      <w:r w:rsidR="000C766B">
        <w:rPr>
          <w:noProof/>
        </w:rPr>
        <w:t>41</w:t>
      </w:r>
      <w:r w:rsidR="00E36C93">
        <w:rPr>
          <w:noProof/>
        </w:rPr>
        <w:fldChar w:fldCharType="end"/>
      </w:r>
      <w:bookmarkEnd w:id="477"/>
      <w:r w:rsidRPr="009E5255">
        <w:t xml:space="preserve">. </w:t>
      </w:r>
      <w:r w:rsidR="00134983" w:rsidRPr="009E5255">
        <w:t>In-market sales (IQVIA) and claims (PBS) of vincristine (1 mg vials) (2017 - 2020)</w:t>
      </w:r>
    </w:p>
    <w:p w14:paraId="56415753" w14:textId="77777777" w:rsidR="0036340A" w:rsidRPr="009E5255" w:rsidRDefault="0036340A" w:rsidP="0036340A">
      <w:pPr>
        <w:pStyle w:val="NoSpacing"/>
        <w:rPr>
          <w:rFonts w:cstheme="majorHAnsi"/>
        </w:rPr>
      </w:pPr>
      <w:r w:rsidRPr="009E5255">
        <w:rPr>
          <w:noProof/>
        </w:rPr>
        <w:drawing>
          <wp:inline distT="0" distB="0" distL="0" distR="0" wp14:anchorId="20C4A2AE" wp14:editId="1D619419">
            <wp:extent cx="5253589" cy="3068467"/>
            <wp:effectExtent l="0" t="0" r="4445" b="5080"/>
            <wp:docPr id="176" name="Graphic 176" descr="a line chart of the In-market sales (IQVIA) and claims (PBS) of vincristine (1 mg vials)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Graphic 176" descr="a line chart of the In-market sales (IQVIA) and claims (PBS) of vincristine (1 mg vials) from 2017 to 2020"/>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253589" cy="3068467"/>
                    </a:xfrm>
                    <a:prstGeom prst="rect">
                      <a:avLst/>
                    </a:prstGeom>
                  </pic:spPr>
                </pic:pic>
              </a:graphicData>
            </a:graphic>
          </wp:inline>
        </w:drawing>
      </w:r>
    </w:p>
    <w:p w14:paraId="23C00238" w14:textId="1011CA92" w:rsidR="0036340A" w:rsidRPr="009E5255" w:rsidRDefault="0036340A" w:rsidP="003A6F1A">
      <w:pPr>
        <w:pStyle w:val="TableNotes"/>
      </w:pPr>
      <w:r w:rsidRPr="009E5255">
        <w:t>Source:</w:t>
      </w:r>
      <w:r w:rsidRPr="009E5255">
        <w:tab/>
        <w:t xml:space="preserve">Prepared for this Review using PBS </w:t>
      </w:r>
      <w:r w:rsidR="00FF4F3F" w:rsidRPr="009E5255">
        <w:t>patient-level data</w:t>
      </w:r>
      <w:r w:rsidRPr="009E5255">
        <w:t xml:space="preserve"> and IQVIA in-market sales.</w:t>
      </w:r>
    </w:p>
    <w:p w14:paraId="65C8A7F5" w14:textId="49FEFEFD" w:rsidR="0036340A" w:rsidRPr="009E5255" w:rsidRDefault="0036340A" w:rsidP="00C849A4">
      <w:pPr>
        <w:rPr>
          <w:i/>
          <w:iCs/>
          <w:u w:val="single"/>
        </w:rPr>
      </w:pPr>
      <w:r w:rsidRPr="009E5255">
        <w:rPr>
          <w:i/>
          <w:iCs/>
          <w:u w:val="single"/>
        </w:rPr>
        <w:t xml:space="preserve">Comparison of </w:t>
      </w:r>
      <w:r w:rsidR="00724B2C" w:rsidRPr="009E5255">
        <w:rPr>
          <w:i/>
          <w:iCs/>
          <w:u w:val="single"/>
        </w:rPr>
        <w:t>p</w:t>
      </w:r>
      <w:r w:rsidRPr="009E5255">
        <w:rPr>
          <w:i/>
          <w:iCs/>
          <w:u w:val="single"/>
        </w:rPr>
        <w:t xml:space="preserve">rice per </w:t>
      </w:r>
      <w:r w:rsidR="00724B2C" w:rsidRPr="009E5255">
        <w:rPr>
          <w:i/>
          <w:iCs/>
          <w:u w:val="single"/>
        </w:rPr>
        <w:t>u</w:t>
      </w:r>
      <w:r w:rsidRPr="009E5255">
        <w:rPr>
          <w:i/>
          <w:iCs/>
          <w:u w:val="single"/>
        </w:rPr>
        <w:t>nit (mg or international units)</w:t>
      </w:r>
    </w:p>
    <w:p w14:paraId="5DE05012" w14:textId="59FA8AE8" w:rsidR="0036340A" w:rsidRPr="009E5255" w:rsidRDefault="0036340A" w:rsidP="0036340A">
      <w:r w:rsidRPr="009E5255">
        <w:t xml:space="preserve">The price paid per unit (mg or international units) for cancer medicines for in-market sales was compared to that associated with PBS claims.  The resulting comparison is summarised, as an average price per medicine, in </w:t>
      </w:r>
      <w:r w:rsidRPr="009E5255">
        <w:fldChar w:fldCharType="begin"/>
      </w:r>
      <w:r w:rsidRPr="009E5255">
        <w:instrText xml:space="preserve"> REF _Ref93485637 \h  \* MERGEFORMAT </w:instrText>
      </w:r>
      <w:r w:rsidRPr="009E5255">
        <w:fldChar w:fldCharType="separate"/>
      </w:r>
      <w:r w:rsidR="000C766B" w:rsidRPr="009E5255">
        <w:t>Table A</w:t>
      </w:r>
      <w:r w:rsidR="000C766B">
        <w:t>32</w:t>
      </w:r>
      <w:r w:rsidRPr="009E5255">
        <w:fldChar w:fldCharType="end"/>
      </w:r>
      <w:r w:rsidRPr="009E5255">
        <w:t xml:space="preserve"> and </w:t>
      </w:r>
      <w:r w:rsidRPr="009E5255">
        <w:fldChar w:fldCharType="begin"/>
      </w:r>
      <w:r w:rsidRPr="009E5255">
        <w:instrText xml:space="preserve"> REF _Ref88143426 \h  \* MERGEFORMAT </w:instrText>
      </w:r>
      <w:r w:rsidRPr="009E5255">
        <w:fldChar w:fldCharType="separate"/>
      </w:r>
      <w:r w:rsidR="000C766B" w:rsidRPr="009E5255">
        <w:t xml:space="preserve">Figure </w:t>
      </w:r>
      <w:r w:rsidR="000C766B" w:rsidRPr="009E5255">
        <w:rPr>
          <w:noProof/>
        </w:rPr>
        <w:t>A</w:t>
      </w:r>
      <w:r w:rsidR="000C766B">
        <w:rPr>
          <w:noProof/>
        </w:rPr>
        <w:t>42</w:t>
      </w:r>
      <w:r w:rsidRPr="009E5255">
        <w:fldChar w:fldCharType="end"/>
      </w:r>
      <w:r w:rsidRPr="009E5255">
        <w:t>.  On average, in-market sales reveal a price per unit that was 72% of the PBS price per unit (an average price differential of $15.53 per unit).</w:t>
      </w:r>
    </w:p>
    <w:p w14:paraId="016CBC3A" w14:textId="28926601" w:rsidR="0036340A" w:rsidRPr="009E5255" w:rsidRDefault="0036340A" w:rsidP="006F0E66">
      <w:r w:rsidRPr="009E5255">
        <w:t xml:space="preserve">An annual price per mg is provided in </w:t>
      </w:r>
      <w:r w:rsidRPr="009E5255">
        <w:fldChar w:fldCharType="begin"/>
      </w:r>
      <w:r w:rsidRPr="009E5255">
        <w:instrText xml:space="preserve"> REF _Ref93485650 \h  \* MERGEFORMAT </w:instrText>
      </w:r>
      <w:r w:rsidRPr="009E5255">
        <w:fldChar w:fldCharType="separate"/>
      </w:r>
      <w:r w:rsidR="000C766B" w:rsidRPr="009E5255">
        <w:t>Table A</w:t>
      </w:r>
      <w:r w:rsidR="000C766B">
        <w:t>33</w:t>
      </w:r>
      <w:r w:rsidRPr="009E5255">
        <w:fldChar w:fldCharType="end"/>
      </w:r>
      <w:r w:rsidRPr="009E5255">
        <w:t xml:space="preserve">.  As discussed previously, the PBS dataset provides the dose required by patients but not the number of vials or strength dispensed to patients </w:t>
      </w:r>
      <w:r w:rsidR="009A163A" w:rsidRPr="009E5255">
        <w:t xml:space="preserve">to </w:t>
      </w:r>
      <w:r w:rsidRPr="009E5255">
        <w:t xml:space="preserve">achieve that dose.  Therefore, the price per unit in the PBS dataset was calculated by dividing the benefit paid by Government by the dose required by the patient.  However, this method does not allow for wastage and likely overestimates the price per unit paid by the PBS. </w:t>
      </w:r>
    </w:p>
    <w:p w14:paraId="437DAFF2" w14:textId="77777777" w:rsidR="0036340A" w:rsidRPr="009E5255" w:rsidRDefault="0036340A" w:rsidP="0036340A"/>
    <w:p w14:paraId="47D3BD91" w14:textId="307E9F26" w:rsidR="0036340A" w:rsidRPr="009E5255" w:rsidRDefault="006F0E66" w:rsidP="00C849A4">
      <w:pPr>
        <w:pStyle w:val="Caption"/>
      </w:pPr>
      <w:bookmarkStart w:id="478" w:name="_Ref88143426"/>
      <w:r w:rsidRPr="009E5255">
        <w:t>Figure A</w:t>
      </w:r>
      <w:r w:rsidR="00E36C93">
        <w:fldChar w:fldCharType="begin"/>
      </w:r>
      <w:r w:rsidR="00E36C93">
        <w:instrText xml:space="preserve"> SEQ Figure_A \* ARABIC </w:instrText>
      </w:r>
      <w:r w:rsidR="00E36C93">
        <w:fldChar w:fldCharType="separate"/>
      </w:r>
      <w:r w:rsidR="000C766B">
        <w:rPr>
          <w:noProof/>
        </w:rPr>
        <w:t>42</w:t>
      </w:r>
      <w:r w:rsidR="00E36C93">
        <w:rPr>
          <w:noProof/>
        </w:rPr>
        <w:fldChar w:fldCharType="end"/>
      </w:r>
      <w:bookmarkEnd w:id="478"/>
      <w:r w:rsidRPr="009E5255">
        <w:t xml:space="preserve">. </w:t>
      </w:r>
      <w:r w:rsidR="009A163A" w:rsidRPr="009E5255">
        <w:t>P</w:t>
      </w:r>
      <w:r w:rsidR="0036340A" w:rsidRPr="009E5255">
        <w:t xml:space="preserve">rice per </w:t>
      </w:r>
      <w:r w:rsidR="009A163A" w:rsidRPr="009E5255">
        <w:t>u</w:t>
      </w:r>
      <w:r w:rsidR="0036340A" w:rsidRPr="009E5255">
        <w:t>nit</w:t>
      </w:r>
      <w:r w:rsidR="009A163A" w:rsidRPr="009E5255">
        <w:t>—</w:t>
      </w:r>
      <w:r w:rsidR="0036340A" w:rsidRPr="009E5255">
        <w:t xml:space="preserve">PBS </w:t>
      </w:r>
      <w:r w:rsidR="009A163A" w:rsidRPr="009E5255">
        <w:t>c</w:t>
      </w:r>
      <w:r w:rsidR="0036340A" w:rsidRPr="009E5255">
        <w:t xml:space="preserve">laims and </w:t>
      </w:r>
      <w:r w:rsidR="009A163A" w:rsidRPr="009E5255">
        <w:t>i</w:t>
      </w:r>
      <w:r w:rsidR="0036340A" w:rsidRPr="009E5255">
        <w:t>n-</w:t>
      </w:r>
      <w:r w:rsidR="009A163A" w:rsidRPr="009E5255">
        <w:t>m</w:t>
      </w:r>
      <w:r w:rsidR="0036340A" w:rsidRPr="009E5255">
        <w:t xml:space="preserve">arket </w:t>
      </w:r>
      <w:r w:rsidR="009A163A" w:rsidRPr="009E5255">
        <w:t>s</w:t>
      </w:r>
      <w:r w:rsidR="0036340A" w:rsidRPr="009E5255">
        <w:t>ales</w:t>
      </w:r>
      <w:r w:rsidR="009A163A" w:rsidRPr="009E5255">
        <w:t xml:space="preserve"> (IQVIA)</w:t>
      </w:r>
      <w:r w:rsidR="0036340A" w:rsidRPr="009E5255">
        <w:t xml:space="preserve"> </w:t>
      </w:r>
      <w:r w:rsidR="009A163A" w:rsidRPr="009E5255">
        <w:t>(</w:t>
      </w:r>
      <w:r w:rsidR="0036340A" w:rsidRPr="009E5255">
        <w:t>2017</w:t>
      </w:r>
      <w:r w:rsidR="009A163A" w:rsidRPr="009E5255">
        <w:t xml:space="preserve"> - </w:t>
      </w:r>
      <w:r w:rsidR="0036340A" w:rsidRPr="009E5255">
        <w:t>2020</w:t>
      </w:r>
      <w:r w:rsidR="009A163A" w:rsidRPr="009E5255">
        <w:t>)</w:t>
      </w:r>
    </w:p>
    <w:p w14:paraId="211C4323" w14:textId="77777777" w:rsidR="0036340A" w:rsidRPr="009E5255" w:rsidRDefault="0036340A" w:rsidP="0036340A">
      <w:pPr>
        <w:pStyle w:val="NoSpacing"/>
        <w:rPr>
          <w:rFonts w:cstheme="majorHAnsi"/>
        </w:rPr>
      </w:pPr>
      <w:r w:rsidRPr="009E5255">
        <w:rPr>
          <w:noProof/>
        </w:rPr>
        <w:drawing>
          <wp:inline distT="0" distB="0" distL="0" distR="0" wp14:anchorId="7DE90E3E" wp14:editId="7D010A39">
            <wp:extent cx="4038600" cy="4572000"/>
            <wp:effectExtent l="0" t="0" r="0" b="0"/>
            <wp:docPr id="177" name="Graphic 177" descr="a bar chart showing the Price per unit—PBS claims and in-market sales (IQVIA) from 2017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Graphic 177" descr="a bar chart showing the Price per unit—PBS claims and in-market sales (IQVIA) from 2017 to 2020"/>
                    <pic:cNvPicPr/>
                  </pic:nvPicPr>
                  <pic:blipFill>
                    <a:blip r:embed="rId182">
                      <a:extLst>
                        <a:ext uri="{96DAC541-7B7A-43D3-8B79-37D633B846F1}">
                          <asvg:svgBlip xmlns:asvg="http://schemas.microsoft.com/office/drawing/2016/SVG/main" r:embed="rId183"/>
                        </a:ext>
                      </a:extLst>
                    </a:blip>
                    <a:stretch>
                      <a:fillRect/>
                    </a:stretch>
                  </pic:blipFill>
                  <pic:spPr>
                    <a:xfrm>
                      <a:off x="0" y="0"/>
                      <a:ext cx="4038600" cy="4572000"/>
                    </a:xfrm>
                    <a:prstGeom prst="rect">
                      <a:avLst/>
                    </a:prstGeom>
                  </pic:spPr>
                </pic:pic>
              </a:graphicData>
            </a:graphic>
          </wp:inline>
        </w:drawing>
      </w:r>
    </w:p>
    <w:p w14:paraId="76885350" w14:textId="0DC7E2E1" w:rsidR="0036340A" w:rsidRPr="009E5255" w:rsidRDefault="0036340A" w:rsidP="00C849A4">
      <w:pPr>
        <w:pStyle w:val="CaptionNote"/>
      </w:pPr>
      <w:r w:rsidRPr="009E5255">
        <w:t>Source:</w:t>
      </w:r>
      <w:r w:rsidRPr="009E5255">
        <w:tab/>
        <w:t xml:space="preserve">Prepared for this Review using PBS </w:t>
      </w:r>
      <w:r w:rsidR="00FF4F3F" w:rsidRPr="009E5255">
        <w:t>patient-level data</w:t>
      </w:r>
      <w:r w:rsidRPr="009E5255">
        <w:t xml:space="preserve"> and IQVIA in-market sales.</w:t>
      </w:r>
    </w:p>
    <w:p w14:paraId="66F10E62" w14:textId="6BC9FCF8" w:rsidR="0036340A" w:rsidRPr="009E5255" w:rsidRDefault="0036340A" w:rsidP="00C849A4">
      <w:pPr>
        <w:pStyle w:val="Caption"/>
      </w:pPr>
      <w:bookmarkStart w:id="479" w:name="_Ref93485637"/>
      <w:r w:rsidRPr="009E5255">
        <w:t>Table A</w:t>
      </w:r>
      <w:r w:rsidR="00E36C93">
        <w:fldChar w:fldCharType="begin"/>
      </w:r>
      <w:r w:rsidR="00E36C93">
        <w:instrText xml:space="preserve"> SEQ Table_A \* ARABIC </w:instrText>
      </w:r>
      <w:r w:rsidR="00E36C93">
        <w:fldChar w:fldCharType="separate"/>
      </w:r>
      <w:r w:rsidR="000C766B">
        <w:rPr>
          <w:noProof/>
        </w:rPr>
        <w:t>32</w:t>
      </w:r>
      <w:r w:rsidR="00E36C93">
        <w:rPr>
          <w:noProof/>
        </w:rPr>
        <w:fldChar w:fldCharType="end"/>
      </w:r>
      <w:bookmarkEnd w:id="479"/>
      <w:r w:rsidRPr="009E5255">
        <w:t xml:space="preserve">. </w:t>
      </w:r>
      <w:r w:rsidR="00FE7B9E" w:rsidRPr="009E5255">
        <w:t>Price per unit—PBS claims and in-market sales (IQVIA) (2017 - 2020)</w:t>
      </w:r>
    </w:p>
    <w:tbl>
      <w:tblPr>
        <w:tblW w:w="9707" w:type="dxa"/>
        <w:tblLayout w:type="fixed"/>
        <w:tblLook w:val="04A0" w:firstRow="1" w:lastRow="0" w:firstColumn="1" w:lastColumn="0" w:noHBand="0" w:noVBand="1"/>
        <w:tblCaption w:val="Price per unit—PBS claims and in-market sales (IQVIA) from 2017 to 2020"/>
      </w:tblPr>
      <w:tblGrid>
        <w:gridCol w:w="2263"/>
        <w:gridCol w:w="1861"/>
        <w:gridCol w:w="1861"/>
        <w:gridCol w:w="1861"/>
        <w:gridCol w:w="1861"/>
      </w:tblGrid>
      <w:tr w:rsidR="0036340A" w:rsidRPr="009E5255" w14:paraId="12E5E8B2" w14:textId="77777777" w:rsidTr="00FC664F">
        <w:trPr>
          <w:trHeight w:val="20"/>
          <w:tblHeader/>
        </w:trPr>
        <w:tc>
          <w:tcPr>
            <w:tcW w:w="2263" w:type="dxa"/>
            <w:tcBorders>
              <w:bottom w:val="single" w:sz="4" w:space="0" w:color="auto"/>
            </w:tcBorders>
            <w:shd w:val="clear" w:color="auto" w:fill="auto"/>
            <w:noWrap/>
            <w:vAlign w:val="bottom"/>
            <w:hideMark/>
          </w:tcPr>
          <w:p w14:paraId="48C1BC36" w14:textId="71D52B28" w:rsidR="0036340A" w:rsidRPr="009E5255" w:rsidRDefault="00FC664F" w:rsidP="00EA0B5A">
            <w:pPr>
              <w:pStyle w:val="NoSpacing"/>
              <w:rPr>
                <w:rFonts w:asciiTheme="majorHAnsi" w:hAnsiTheme="majorHAnsi" w:cstheme="majorHAnsi"/>
                <w:bCs/>
                <w:i/>
                <w:iCs/>
                <w:lang w:eastAsia="en-AU"/>
              </w:rPr>
            </w:pPr>
            <w:r w:rsidRPr="009E5255">
              <w:rPr>
                <w:rFonts w:asciiTheme="majorHAnsi" w:hAnsiTheme="majorHAnsi" w:cstheme="majorHAnsi"/>
                <w:bCs/>
                <w:i/>
                <w:iCs/>
                <w:lang w:eastAsia="en-AU"/>
              </w:rPr>
              <w:t>Drug</w:t>
            </w:r>
          </w:p>
        </w:tc>
        <w:tc>
          <w:tcPr>
            <w:tcW w:w="1861" w:type="dxa"/>
            <w:tcBorders>
              <w:bottom w:val="single" w:sz="4" w:space="0" w:color="auto"/>
            </w:tcBorders>
            <w:shd w:val="clear" w:color="auto" w:fill="auto"/>
            <w:noWrap/>
            <w:hideMark/>
          </w:tcPr>
          <w:p w14:paraId="4B5E5210" w14:textId="14FB93D9" w:rsidR="0036340A" w:rsidRPr="009E5255" w:rsidRDefault="0036340A" w:rsidP="00FC664F">
            <w:pPr>
              <w:pStyle w:val="NoSpacing"/>
              <w:jc w:val="center"/>
              <w:rPr>
                <w:rFonts w:asciiTheme="majorHAnsi" w:hAnsiTheme="majorHAnsi" w:cstheme="majorHAnsi"/>
                <w:bCs/>
                <w:i/>
                <w:iCs/>
                <w:lang w:eastAsia="en-AU"/>
              </w:rPr>
            </w:pPr>
            <w:r w:rsidRPr="009E5255">
              <w:rPr>
                <w:rFonts w:asciiTheme="majorHAnsi" w:hAnsiTheme="majorHAnsi" w:cstheme="majorHAnsi"/>
                <w:bCs/>
                <w:i/>
                <w:iCs/>
              </w:rPr>
              <w:t>IQVIA</w:t>
            </w:r>
          </w:p>
        </w:tc>
        <w:tc>
          <w:tcPr>
            <w:tcW w:w="1861" w:type="dxa"/>
            <w:tcBorders>
              <w:bottom w:val="single" w:sz="4" w:space="0" w:color="auto"/>
            </w:tcBorders>
            <w:shd w:val="clear" w:color="auto" w:fill="auto"/>
            <w:noWrap/>
            <w:hideMark/>
          </w:tcPr>
          <w:p w14:paraId="7C7EFF9C" w14:textId="146779EA" w:rsidR="0036340A" w:rsidRPr="009E5255" w:rsidRDefault="0036340A" w:rsidP="00FC664F">
            <w:pPr>
              <w:pStyle w:val="NoSpacing"/>
              <w:jc w:val="center"/>
              <w:rPr>
                <w:rFonts w:asciiTheme="majorHAnsi" w:hAnsiTheme="majorHAnsi" w:cstheme="majorHAnsi"/>
                <w:bCs/>
                <w:i/>
                <w:iCs/>
                <w:lang w:eastAsia="en-AU"/>
              </w:rPr>
            </w:pPr>
            <w:r w:rsidRPr="009E5255">
              <w:rPr>
                <w:rFonts w:asciiTheme="majorHAnsi" w:hAnsiTheme="majorHAnsi" w:cstheme="majorHAnsi"/>
                <w:bCs/>
                <w:i/>
                <w:iCs/>
              </w:rPr>
              <w:t>PBS</w:t>
            </w:r>
          </w:p>
        </w:tc>
        <w:tc>
          <w:tcPr>
            <w:tcW w:w="1861" w:type="dxa"/>
            <w:tcBorders>
              <w:bottom w:val="single" w:sz="4" w:space="0" w:color="auto"/>
            </w:tcBorders>
          </w:tcPr>
          <w:p w14:paraId="2F20EEAC" w14:textId="77777777" w:rsidR="0036340A" w:rsidRPr="009E5255" w:rsidRDefault="0036340A" w:rsidP="00FC664F">
            <w:pPr>
              <w:pStyle w:val="NoSpacing"/>
              <w:jc w:val="center"/>
              <w:rPr>
                <w:rFonts w:asciiTheme="majorHAnsi" w:hAnsiTheme="majorHAnsi" w:cstheme="majorHAnsi"/>
                <w:bCs/>
                <w:i/>
                <w:iCs/>
                <w:lang w:eastAsia="en-AU"/>
              </w:rPr>
            </w:pPr>
            <w:r w:rsidRPr="009E5255">
              <w:rPr>
                <w:rFonts w:asciiTheme="majorHAnsi" w:hAnsiTheme="majorHAnsi" w:cstheme="majorHAnsi"/>
                <w:bCs/>
                <w:i/>
                <w:iCs/>
                <w:lang w:eastAsia="en-AU"/>
              </w:rPr>
              <w:t>∆ $/mg</w:t>
            </w:r>
          </w:p>
        </w:tc>
        <w:tc>
          <w:tcPr>
            <w:tcW w:w="1861" w:type="dxa"/>
            <w:tcBorders>
              <w:bottom w:val="single" w:sz="4" w:space="0" w:color="auto"/>
            </w:tcBorders>
            <w:shd w:val="clear" w:color="auto" w:fill="auto"/>
            <w:noWrap/>
            <w:vAlign w:val="bottom"/>
            <w:hideMark/>
          </w:tcPr>
          <w:p w14:paraId="1D70FEA6" w14:textId="1D41B258" w:rsidR="0036340A" w:rsidRPr="009E5255" w:rsidRDefault="00BB5CF7" w:rsidP="00FC664F">
            <w:pPr>
              <w:pStyle w:val="NoSpacing"/>
              <w:jc w:val="center"/>
              <w:rPr>
                <w:rFonts w:asciiTheme="majorHAnsi" w:hAnsiTheme="majorHAnsi" w:cstheme="majorHAnsi"/>
                <w:bCs/>
                <w:i/>
                <w:iCs/>
                <w:lang w:eastAsia="en-AU"/>
              </w:rPr>
            </w:pPr>
            <w:r w:rsidRPr="009E5255">
              <w:rPr>
                <w:rFonts w:asciiTheme="majorHAnsi" w:hAnsiTheme="majorHAnsi" w:cstheme="majorHAnsi"/>
                <w:bCs/>
                <w:i/>
                <w:iCs/>
                <w:lang w:eastAsia="en-AU"/>
              </w:rPr>
              <w:t>IQVIA</w:t>
            </w:r>
            <w:r w:rsidR="0036340A" w:rsidRPr="009E5255">
              <w:rPr>
                <w:rFonts w:asciiTheme="majorHAnsi" w:hAnsiTheme="majorHAnsi" w:cstheme="majorHAnsi"/>
                <w:bCs/>
                <w:i/>
                <w:iCs/>
                <w:lang w:eastAsia="en-AU"/>
              </w:rPr>
              <w:t>/PBS $/mg</w:t>
            </w:r>
          </w:p>
        </w:tc>
      </w:tr>
      <w:tr w:rsidR="0036340A" w:rsidRPr="009E5255" w14:paraId="65879567" w14:textId="77777777" w:rsidTr="00FC664F">
        <w:trPr>
          <w:trHeight w:val="20"/>
        </w:trPr>
        <w:tc>
          <w:tcPr>
            <w:tcW w:w="2263" w:type="dxa"/>
            <w:tcBorders>
              <w:top w:val="single" w:sz="4" w:space="0" w:color="auto"/>
            </w:tcBorders>
            <w:shd w:val="clear" w:color="auto" w:fill="auto"/>
            <w:noWrap/>
            <w:hideMark/>
          </w:tcPr>
          <w:p w14:paraId="191CA598"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Arsenic</w:t>
            </w:r>
          </w:p>
        </w:tc>
        <w:tc>
          <w:tcPr>
            <w:tcW w:w="1861" w:type="dxa"/>
            <w:tcBorders>
              <w:top w:val="single" w:sz="4" w:space="0" w:color="auto"/>
            </w:tcBorders>
            <w:shd w:val="clear" w:color="auto" w:fill="auto"/>
            <w:noWrap/>
            <w:hideMark/>
          </w:tcPr>
          <w:p w14:paraId="7B098325" w14:textId="45F05B8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44.42</w:t>
            </w:r>
          </w:p>
        </w:tc>
        <w:tc>
          <w:tcPr>
            <w:tcW w:w="1861" w:type="dxa"/>
            <w:tcBorders>
              <w:top w:val="single" w:sz="4" w:space="0" w:color="auto"/>
            </w:tcBorders>
            <w:shd w:val="clear" w:color="auto" w:fill="auto"/>
            <w:noWrap/>
            <w:hideMark/>
          </w:tcPr>
          <w:p w14:paraId="36F914DC" w14:textId="1133BD8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60.12</w:t>
            </w:r>
          </w:p>
        </w:tc>
        <w:tc>
          <w:tcPr>
            <w:tcW w:w="1861" w:type="dxa"/>
            <w:tcBorders>
              <w:top w:val="single" w:sz="4" w:space="0" w:color="auto"/>
            </w:tcBorders>
          </w:tcPr>
          <w:p w14:paraId="0CA1FD7D" w14:textId="7E09D080"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5.70</w:t>
            </w:r>
          </w:p>
        </w:tc>
        <w:tc>
          <w:tcPr>
            <w:tcW w:w="1861" w:type="dxa"/>
            <w:tcBorders>
              <w:top w:val="single" w:sz="4" w:space="0" w:color="auto"/>
            </w:tcBorders>
            <w:shd w:val="clear" w:color="auto" w:fill="auto"/>
            <w:noWrap/>
            <w:hideMark/>
          </w:tcPr>
          <w:p w14:paraId="3D86556A"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4%</w:t>
            </w:r>
          </w:p>
        </w:tc>
      </w:tr>
      <w:tr w:rsidR="0036340A" w:rsidRPr="009E5255" w14:paraId="7A8F2590" w14:textId="77777777" w:rsidTr="00FC664F">
        <w:trPr>
          <w:trHeight w:val="20"/>
        </w:trPr>
        <w:tc>
          <w:tcPr>
            <w:tcW w:w="2263" w:type="dxa"/>
            <w:shd w:val="clear" w:color="auto" w:fill="auto"/>
            <w:noWrap/>
            <w:hideMark/>
          </w:tcPr>
          <w:p w14:paraId="1D7B7EB7"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Atezolizumab</w:t>
            </w:r>
          </w:p>
        </w:tc>
        <w:tc>
          <w:tcPr>
            <w:tcW w:w="1861" w:type="dxa"/>
            <w:shd w:val="clear" w:color="auto" w:fill="auto"/>
            <w:noWrap/>
            <w:hideMark/>
          </w:tcPr>
          <w:p w14:paraId="25B8F458" w14:textId="22E7DA95"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6.14</w:t>
            </w:r>
          </w:p>
        </w:tc>
        <w:tc>
          <w:tcPr>
            <w:tcW w:w="1861" w:type="dxa"/>
            <w:shd w:val="clear" w:color="auto" w:fill="auto"/>
            <w:noWrap/>
            <w:hideMark/>
          </w:tcPr>
          <w:p w14:paraId="4382A0D8" w14:textId="67113C61"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6.22</w:t>
            </w:r>
          </w:p>
        </w:tc>
        <w:tc>
          <w:tcPr>
            <w:tcW w:w="1861" w:type="dxa"/>
          </w:tcPr>
          <w:p w14:paraId="05616640" w14:textId="71EA1D02"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08</w:t>
            </w:r>
          </w:p>
        </w:tc>
        <w:tc>
          <w:tcPr>
            <w:tcW w:w="1861" w:type="dxa"/>
            <w:shd w:val="clear" w:color="auto" w:fill="auto"/>
            <w:noWrap/>
            <w:hideMark/>
          </w:tcPr>
          <w:p w14:paraId="049C4852"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99%</w:t>
            </w:r>
          </w:p>
        </w:tc>
      </w:tr>
      <w:tr w:rsidR="0036340A" w:rsidRPr="009E5255" w14:paraId="77FD9B3D" w14:textId="77777777" w:rsidTr="00FC664F">
        <w:trPr>
          <w:trHeight w:val="20"/>
        </w:trPr>
        <w:tc>
          <w:tcPr>
            <w:tcW w:w="2263" w:type="dxa"/>
            <w:shd w:val="clear" w:color="auto" w:fill="auto"/>
            <w:noWrap/>
            <w:hideMark/>
          </w:tcPr>
          <w:p w14:paraId="60A0F2DB"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Avelumab</w:t>
            </w:r>
          </w:p>
        </w:tc>
        <w:tc>
          <w:tcPr>
            <w:tcW w:w="1861" w:type="dxa"/>
            <w:shd w:val="clear" w:color="auto" w:fill="auto"/>
            <w:noWrap/>
            <w:hideMark/>
          </w:tcPr>
          <w:p w14:paraId="1991AAFB" w14:textId="518A142C"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41</w:t>
            </w:r>
          </w:p>
        </w:tc>
        <w:tc>
          <w:tcPr>
            <w:tcW w:w="1861" w:type="dxa"/>
            <w:shd w:val="clear" w:color="auto" w:fill="auto"/>
            <w:noWrap/>
            <w:hideMark/>
          </w:tcPr>
          <w:p w14:paraId="0459167C" w14:textId="3849B92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91</w:t>
            </w:r>
          </w:p>
        </w:tc>
        <w:tc>
          <w:tcPr>
            <w:tcW w:w="1861" w:type="dxa"/>
          </w:tcPr>
          <w:p w14:paraId="68C04878" w14:textId="4BE936A3"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49</w:t>
            </w:r>
          </w:p>
        </w:tc>
        <w:tc>
          <w:tcPr>
            <w:tcW w:w="1861" w:type="dxa"/>
            <w:shd w:val="clear" w:color="auto" w:fill="auto"/>
            <w:noWrap/>
            <w:hideMark/>
          </w:tcPr>
          <w:p w14:paraId="33A910FD"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3%</w:t>
            </w:r>
          </w:p>
        </w:tc>
      </w:tr>
      <w:tr w:rsidR="0036340A" w:rsidRPr="009E5255" w14:paraId="4FBF342E" w14:textId="77777777" w:rsidTr="00FC664F">
        <w:trPr>
          <w:trHeight w:val="20"/>
        </w:trPr>
        <w:tc>
          <w:tcPr>
            <w:tcW w:w="2263" w:type="dxa"/>
            <w:shd w:val="clear" w:color="auto" w:fill="auto"/>
            <w:noWrap/>
            <w:hideMark/>
          </w:tcPr>
          <w:p w14:paraId="5739717D"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Bendamustine</w:t>
            </w:r>
          </w:p>
        </w:tc>
        <w:tc>
          <w:tcPr>
            <w:tcW w:w="1861" w:type="dxa"/>
            <w:shd w:val="clear" w:color="auto" w:fill="auto"/>
            <w:noWrap/>
            <w:hideMark/>
          </w:tcPr>
          <w:p w14:paraId="51C3ABD7" w14:textId="13CEFCB9"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39</w:t>
            </w:r>
          </w:p>
        </w:tc>
        <w:tc>
          <w:tcPr>
            <w:tcW w:w="1861" w:type="dxa"/>
            <w:shd w:val="clear" w:color="auto" w:fill="auto"/>
            <w:noWrap/>
            <w:hideMark/>
          </w:tcPr>
          <w:p w14:paraId="5AA4325E" w14:textId="5B9ED589"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9.55</w:t>
            </w:r>
          </w:p>
        </w:tc>
        <w:tc>
          <w:tcPr>
            <w:tcW w:w="1861" w:type="dxa"/>
          </w:tcPr>
          <w:p w14:paraId="682D2320" w14:textId="0C16048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16</w:t>
            </w:r>
          </w:p>
        </w:tc>
        <w:tc>
          <w:tcPr>
            <w:tcW w:w="1861" w:type="dxa"/>
            <w:shd w:val="clear" w:color="auto" w:fill="auto"/>
            <w:noWrap/>
            <w:hideMark/>
          </w:tcPr>
          <w:p w14:paraId="26A980CE"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8%</w:t>
            </w:r>
          </w:p>
        </w:tc>
      </w:tr>
      <w:tr w:rsidR="0036340A" w:rsidRPr="009E5255" w14:paraId="3A22D1F7" w14:textId="77777777" w:rsidTr="00FC664F">
        <w:trPr>
          <w:trHeight w:val="20"/>
        </w:trPr>
        <w:tc>
          <w:tcPr>
            <w:tcW w:w="2263" w:type="dxa"/>
            <w:shd w:val="clear" w:color="auto" w:fill="auto"/>
            <w:noWrap/>
            <w:hideMark/>
          </w:tcPr>
          <w:p w14:paraId="75419E47"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Bevacizumab</w:t>
            </w:r>
          </w:p>
        </w:tc>
        <w:tc>
          <w:tcPr>
            <w:tcW w:w="1861" w:type="dxa"/>
            <w:shd w:val="clear" w:color="auto" w:fill="auto"/>
            <w:noWrap/>
            <w:hideMark/>
          </w:tcPr>
          <w:p w14:paraId="7161F443" w14:textId="01DF26D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4.42</w:t>
            </w:r>
          </w:p>
        </w:tc>
        <w:tc>
          <w:tcPr>
            <w:tcW w:w="1861" w:type="dxa"/>
            <w:shd w:val="clear" w:color="auto" w:fill="auto"/>
            <w:noWrap/>
            <w:hideMark/>
          </w:tcPr>
          <w:p w14:paraId="55E4B2E3" w14:textId="3D2DCF05"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4.42</w:t>
            </w:r>
          </w:p>
        </w:tc>
        <w:tc>
          <w:tcPr>
            <w:tcW w:w="1861" w:type="dxa"/>
          </w:tcPr>
          <w:p w14:paraId="41AF94BE" w14:textId="3D8352A1"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00</w:t>
            </w:r>
          </w:p>
        </w:tc>
        <w:tc>
          <w:tcPr>
            <w:tcW w:w="1861" w:type="dxa"/>
            <w:shd w:val="clear" w:color="auto" w:fill="auto"/>
            <w:noWrap/>
            <w:hideMark/>
          </w:tcPr>
          <w:p w14:paraId="07EA148B"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00%</w:t>
            </w:r>
          </w:p>
        </w:tc>
      </w:tr>
      <w:tr w:rsidR="0036340A" w:rsidRPr="009E5255" w14:paraId="79CF2FDC" w14:textId="77777777" w:rsidTr="00FC664F">
        <w:trPr>
          <w:trHeight w:val="20"/>
        </w:trPr>
        <w:tc>
          <w:tcPr>
            <w:tcW w:w="2263" w:type="dxa"/>
            <w:shd w:val="clear" w:color="auto" w:fill="auto"/>
            <w:noWrap/>
            <w:hideMark/>
          </w:tcPr>
          <w:p w14:paraId="64DDD6C8"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Bleomycin</w:t>
            </w:r>
          </w:p>
        </w:tc>
        <w:tc>
          <w:tcPr>
            <w:tcW w:w="1861" w:type="dxa"/>
            <w:shd w:val="clear" w:color="auto" w:fill="auto"/>
            <w:noWrap/>
            <w:hideMark/>
          </w:tcPr>
          <w:p w14:paraId="2D859FA2" w14:textId="617D855E"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92</w:t>
            </w:r>
          </w:p>
        </w:tc>
        <w:tc>
          <w:tcPr>
            <w:tcW w:w="1861" w:type="dxa"/>
            <w:shd w:val="clear" w:color="auto" w:fill="auto"/>
            <w:noWrap/>
            <w:hideMark/>
          </w:tcPr>
          <w:p w14:paraId="7A49CFAE" w14:textId="68C052B6"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25</w:t>
            </w:r>
          </w:p>
        </w:tc>
        <w:tc>
          <w:tcPr>
            <w:tcW w:w="1861" w:type="dxa"/>
            <w:shd w:val="clear" w:color="auto" w:fill="auto"/>
          </w:tcPr>
          <w:p w14:paraId="7CB15180" w14:textId="5CE8289D"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33</w:t>
            </w:r>
          </w:p>
        </w:tc>
        <w:tc>
          <w:tcPr>
            <w:tcW w:w="1861" w:type="dxa"/>
            <w:shd w:val="clear" w:color="auto" w:fill="auto"/>
            <w:noWrap/>
            <w:hideMark/>
          </w:tcPr>
          <w:p w14:paraId="39908F1D"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1%</w:t>
            </w:r>
          </w:p>
        </w:tc>
      </w:tr>
      <w:tr w:rsidR="0036340A" w:rsidRPr="009E5255" w14:paraId="037346C5" w14:textId="77777777" w:rsidTr="00FC664F">
        <w:trPr>
          <w:trHeight w:val="20"/>
        </w:trPr>
        <w:tc>
          <w:tcPr>
            <w:tcW w:w="2263" w:type="dxa"/>
            <w:shd w:val="clear" w:color="auto" w:fill="auto"/>
            <w:noWrap/>
            <w:hideMark/>
          </w:tcPr>
          <w:p w14:paraId="1C6C1372"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Blinatumomab</w:t>
            </w:r>
          </w:p>
        </w:tc>
        <w:tc>
          <w:tcPr>
            <w:tcW w:w="1861" w:type="dxa"/>
            <w:shd w:val="clear" w:color="auto" w:fill="auto"/>
            <w:noWrap/>
            <w:hideMark/>
          </w:tcPr>
          <w:p w14:paraId="7932AE17" w14:textId="110C81AA"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5.17</w:t>
            </w:r>
          </w:p>
        </w:tc>
        <w:tc>
          <w:tcPr>
            <w:tcW w:w="1861" w:type="dxa"/>
            <w:shd w:val="clear" w:color="auto" w:fill="auto"/>
            <w:noWrap/>
            <w:hideMark/>
          </w:tcPr>
          <w:p w14:paraId="284D929B" w14:textId="033708DD"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00.84</w:t>
            </w:r>
          </w:p>
        </w:tc>
        <w:tc>
          <w:tcPr>
            <w:tcW w:w="1861" w:type="dxa"/>
          </w:tcPr>
          <w:p w14:paraId="42FE0DAA" w14:textId="686DAE71"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5.67</w:t>
            </w:r>
          </w:p>
        </w:tc>
        <w:tc>
          <w:tcPr>
            <w:tcW w:w="1861" w:type="dxa"/>
            <w:shd w:val="clear" w:color="auto" w:fill="auto"/>
            <w:noWrap/>
            <w:hideMark/>
          </w:tcPr>
          <w:p w14:paraId="275F05EE"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4%</w:t>
            </w:r>
          </w:p>
        </w:tc>
      </w:tr>
      <w:tr w:rsidR="0036340A" w:rsidRPr="009E5255" w14:paraId="21FE5EBF" w14:textId="77777777" w:rsidTr="00FC664F">
        <w:trPr>
          <w:trHeight w:val="20"/>
        </w:trPr>
        <w:tc>
          <w:tcPr>
            <w:tcW w:w="2263" w:type="dxa"/>
            <w:shd w:val="clear" w:color="auto" w:fill="auto"/>
            <w:noWrap/>
            <w:hideMark/>
          </w:tcPr>
          <w:p w14:paraId="786E95BB"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Bortezomib</w:t>
            </w:r>
          </w:p>
        </w:tc>
        <w:tc>
          <w:tcPr>
            <w:tcW w:w="1861" w:type="dxa"/>
            <w:shd w:val="clear" w:color="auto" w:fill="auto"/>
            <w:noWrap/>
            <w:hideMark/>
          </w:tcPr>
          <w:p w14:paraId="4573208B" w14:textId="2C9FE75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463.43</w:t>
            </w:r>
          </w:p>
        </w:tc>
        <w:tc>
          <w:tcPr>
            <w:tcW w:w="1861" w:type="dxa"/>
            <w:shd w:val="clear" w:color="auto" w:fill="auto"/>
            <w:noWrap/>
            <w:hideMark/>
          </w:tcPr>
          <w:p w14:paraId="6CB446D7" w14:textId="3DC720A2"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585.58</w:t>
            </w:r>
          </w:p>
        </w:tc>
        <w:tc>
          <w:tcPr>
            <w:tcW w:w="1861" w:type="dxa"/>
          </w:tcPr>
          <w:p w14:paraId="5B0E97D8" w14:textId="6067406F"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22.15</w:t>
            </w:r>
          </w:p>
        </w:tc>
        <w:tc>
          <w:tcPr>
            <w:tcW w:w="1861" w:type="dxa"/>
            <w:shd w:val="clear" w:color="auto" w:fill="auto"/>
            <w:noWrap/>
            <w:hideMark/>
          </w:tcPr>
          <w:p w14:paraId="59E42F7B"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9%</w:t>
            </w:r>
          </w:p>
        </w:tc>
      </w:tr>
      <w:tr w:rsidR="0036340A" w:rsidRPr="009E5255" w14:paraId="2926DEB7" w14:textId="77777777" w:rsidTr="00FC664F">
        <w:trPr>
          <w:trHeight w:val="20"/>
        </w:trPr>
        <w:tc>
          <w:tcPr>
            <w:tcW w:w="2263" w:type="dxa"/>
            <w:shd w:val="clear" w:color="auto" w:fill="auto"/>
            <w:noWrap/>
          </w:tcPr>
          <w:p w14:paraId="36858FCB"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Brentuximab Vedotin</w:t>
            </w:r>
          </w:p>
        </w:tc>
        <w:tc>
          <w:tcPr>
            <w:tcW w:w="1861" w:type="dxa"/>
            <w:shd w:val="clear" w:color="auto" w:fill="auto"/>
            <w:noWrap/>
          </w:tcPr>
          <w:p w14:paraId="3CEA2062" w14:textId="03064BF7" w:rsidR="0036340A" w:rsidRPr="009E5255" w:rsidRDefault="0036340A" w:rsidP="00FC664F">
            <w:pPr>
              <w:pStyle w:val="NoSpacing"/>
              <w:jc w:val="center"/>
              <w:rPr>
                <w:rFonts w:asciiTheme="majorHAnsi" w:hAnsiTheme="majorHAnsi" w:cstheme="majorHAnsi"/>
              </w:rPr>
            </w:pPr>
            <w:r w:rsidRPr="009E5255">
              <w:rPr>
                <w:rFonts w:asciiTheme="majorHAnsi" w:hAnsiTheme="majorHAnsi" w:cstheme="majorHAnsi"/>
              </w:rPr>
              <w:t>$103.75</w:t>
            </w:r>
          </w:p>
        </w:tc>
        <w:tc>
          <w:tcPr>
            <w:tcW w:w="1861" w:type="dxa"/>
            <w:shd w:val="clear" w:color="auto" w:fill="auto"/>
            <w:noWrap/>
          </w:tcPr>
          <w:p w14:paraId="7CE92DEF" w14:textId="5736A595" w:rsidR="0036340A" w:rsidRPr="009E5255" w:rsidRDefault="0036340A" w:rsidP="00FC664F">
            <w:pPr>
              <w:pStyle w:val="NoSpacing"/>
              <w:jc w:val="center"/>
              <w:rPr>
                <w:rFonts w:asciiTheme="majorHAnsi" w:hAnsiTheme="majorHAnsi" w:cstheme="majorHAnsi"/>
              </w:rPr>
            </w:pPr>
            <w:r w:rsidRPr="009E5255">
              <w:rPr>
                <w:rFonts w:asciiTheme="majorHAnsi" w:hAnsiTheme="majorHAnsi" w:cstheme="majorHAnsi"/>
              </w:rPr>
              <w:t>$125.60</w:t>
            </w:r>
          </w:p>
        </w:tc>
        <w:tc>
          <w:tcPr>
            <w:tcW w:w="1861" w:type="dxa"/>
          </w:tcPr>
          <w:p w14:paraId="18941DF7" w14:textId="1EFDA3A3" w:rsidR="0036340A" w:rsidRPr="009E5255" w:rsidRDefault="0036340A" w:rsidP="00FC664F">
            <w:pPr>
              <w:pStyle w:val="NoSpacing"/>
              <w:jc w:val="center"/>
              <w:rPr>
                <w:rFonts w:asciiTheme="majorHAnsi" w:hAnsiTheme="majorHAnsi" w:cstheme="majorHAnsi"/>
              </w:rPr>
            </w:pPr>
            <w:r w:rsidRPr="009E5255">
              <w:rPr>
                <w:rFonts w:asciiTheme="majorHAnsi" w:hAnsiTheme="majorHAnsi" w:cstheme="majorHAnsi"/>
              </w:rPr>
              <w:t>$21.85</w:t>
            </w:r>
          </w:p>
        </w:tc>
        <w:tc>
          <w:tcPr>
            <w:tcW w:w="1861" w:type="dxa"/>
            <w:shd w:val="clear" w:color="auto" w:fill="auto"/>
            <w:noWrap/>
          </w:tcPr>
          <w:p w14:paraId="054E5531" w14:textId="77777777" w:rsidR="0036340A" w:rsidRPr="009E5255" w:rsidRDefault="0036340A" w:rsidP="00FC664F">
            <w:pPr>
              <w:pStyle w:val="NoSpacing"/>
              <w:jc w:val="center"/>
              <w:rPr>
                <w:rFonts w:asciiTheme="majorHAnsi" w:hAnsiTheme="majorHAnsi" w:cstheme="majorHAnsi"/>
              </w:rPr>
            </w:pPr>
            <w:r w:rsidRPr="009E5255">
              <w:rPr>
                <w:rFonts w:asciiTheme="majorHAnsi" w:hAnsiTheme="majorHAnsi" w:cstheme="majorHAnsi"/>
              </w:rPr>
              <w:t>83%</w:t>
            </w:r>
          </w:p>
        </w:tc>
      </w:tr>
      <w:tr w:rsidR="0036340A" w:rsidRPr="009E5255" w14:paraId="1FD0EF3A" w14:textId="77777777" w:rsidTr="00FC664F">
        <w:trPr>
          <w:trHeight w:val="20"/>
        </w:trPr>
        <w:tc>
          <w:tcPr>
            <w:tcW w:w="2263" w:type="dxa"/>
            <w:shd w:val="clear" w:color="auto" w:fill="auto"/>
            <w:noWrap/>
            <w:hideMark/>
          </w:tcPr>
          <w:p w14:paraId="533AE8DF"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Cabazitaxel</w:t>
            </w:r>
          </w:p>
        </w:tc>
        <w:tc>
          <w:tcPr>
            <w:tcW w:w="1861" w:type="dxa"/>
            <w:shd w:val="clear" w:color="auto" w:fill="auto"/>
            <w:noWrap/>
            <w:hideMark/>
          </w:tcPr>
          <w:p w14:paraId="16049D6A" w14:textId="2DA395B1"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66.63</w:t>
            </w:r>
          </w:p>
        </w:tc>
        <w:tc>
          <w:tcPr>
            <w:tcW w:w="1861" w:type="dxa"/>
            <w:shd w:val="clear" w:color="auto" w:fill="auto"/>
            <w:noWrap/>
            <w:hideMark/>
          </w:tcPr>
          <w:p w14:paraId="4A179C49" w14:textId="11B8A5CD"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3.31</w:t>
            </w:r>
          </w:p>
        </w:tc>
        <w:tc>
          <w:tcPr>
            <w:tcW w:w="1861" w:type="dxa"/>
          </w:tcPr>
          <w:p w14:paraId="06D37FE1" w14:textId="45DF82B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6.69</w:t>
            </w:r>
          </w:p>
        </w:tc>
        <w:tc>
          <w:tcPr>
            <w:tcW w:w="1861" w:type="dxa"/>
            <w:shd w:val="clear" w:color="auto" w:fill="auto"/>
            <w:noWrap/>
            <w:hideMark/>
          </w:tcPr>
          <w:p w14:paraId="7ADD88AB"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0%</w:t>
            </w:r>
          </w:p>
        </w:tc>
      </w:tr>
      <w:tr w:rsidR="0036340A" w:rsidRPr="009E5255" w14:paraId="04F7D49D" w14:textId="77777777" w:rsidTr="00FC664F">
        <w:trPr>
          <w:trHeight w:val="20"/>
        </w:trPr>
        <w:tc>
          <w:tcPr>
            <w:tcW w:w="2263" w:type="dxa"/>
            <w:shd w:val="clear" w:color="auto" w:fill="auto"/>
            <w:noWrap/>
            <w:hideMark/>
          </w:tcPr>
          <w:p w14:paraId="2D763526"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Carboplatin</w:t>
            </w:r>
          </w:p>
        </w:tc>
        <w:tc>
          <w:tcPr>
            <w:tcW w:w="1861" w:type="dxa"/>
            <w:shd w:val="clear" w:color="auto" w:fill="auto"/>
            <w:noWrap/>
            <w:hideMark/>
          </w:tcPr>
          <w:p w14:paraId="2AE1CBAC" w14:textId="3FA6DE7C"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09</w:t>
            </w:r>
          </w:p>
        </w:tc>
        <w:tc>
          <w:tcPr>
            <w:tcW w:w="1861" w:type="dxa"/>
            <w:shd w:val="clear" w:color="auto" w:fill="auto"/>
            <w:noWrap/>
            <w:hideMark/>
          </w:tcPr>
          <w:p w14:paraId="334F494C" w14:textId="6DBB5B6D"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51</w:t>
            </w:r>
          </w:p>
        </w:tc>
        <w:tc>
          <w:tcPr>
            <w:tcW w:w="1861" w:type="dxa"/>
          </w:tcPr>
          <w:p w14:paraId="03BBAADA" w14:textId="2F16DA15"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41</w:t>
            </w:r>
          </w:p>
        </w:tc>
        <w:tc>
          <w:tcPr>
            <w:tcW w:w="1861" w:type="dxa"/>
            <w:shd w:val="clear" w:color="auto" w:fill="auto"/>
            <w:noWrap/>
            <w:hideMark/>
          </w:tcPr>
          <w:p w14:paraId="51961030"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8%</w:t>
            </w:r>
          </w:p>
        </w:tc>
      </w:tr>
      <w:tr w:rsidR="0036340A" w:rsidRPr="009E5255" w14:paraId="3FE3142D" w14:textId="77777777" w:rsidTr="00FC664F">
        <w:trPr>
          <w:trHeight w:val="20"/>
        </w:trPr>
        <w:tc>
          <w:tcPr>
            <w:tcW w:w="2263" w:type="dxa"/>
            <w:shd w:val="clear" w:color="auto" w:fill="auto"/>
            <w:noWrap/>
            <w:hideMark/>
          </w:tcPr>
          <w:p w14:paraId="32A42FFA"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Carfilzomib</w:t>
            </w:r>
          </w:p>
        </w:tc>
        <w:tc>
          <w:tcPr>
            <w:tcW w:w="1861" w:type="dxa"/>
            <w:shd w:val="clear" w:color="auto" w:fill="auto"/>
            <w:noWrap/>
            <w:hideMark/>
          </w:tcPr>
          <w:p w14:paraId="5FD15259" w14:textId="4C21CBFC"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1.51</w:t>
            </w:r>
          </w:p>
        </w:tc>
        <w:tc>
          <w:tcPr>
            <w:tcW w:w="1861" w:type="dxa"/>
            <w:shd w:val="clear" w:color="auto" w:fill="auto"/>
            <w:noWrap/>
            <w:hideMark/>
          </w:tcPr>
          <w:p w14:paraId="7C5119F0" w14:textId="2C82072B"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4.09</w:t>
            </w:r>
          </w:p>
        </w:tc>
        <w:tc>
          <w:tcPr>
            <w:tcW w:w="1861" w:type="dxa"/>
          </w:tcPr>
          <w:p w14:paraId="4E5D04D2" w14:textId="73F912EA"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58</w:t>
            </w:r>
          </w:p>
        </w:tc>
        <w:tc>
          <w:tcPr>
            <w:tcW w:w="1861" w:type="dxa"/>
            <w:shd w:val="clear" w:color="auto" w:fill="auto"/>
            <w:noWrap/>
            <w:hideMark/>
          </w:tcPr>
          <w:p w14:paraId="618ED736"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9%</w:t>
            </w:r>
          </w:p>
        </w:tc>
      </w:tr>
      <w:tr w:rsidR="0036340A" w:rsidRPr="009E5255" w14:paraId="1D409F95" w14:textId="77777777" w:rsidTr="00FC664F">
        <w:trPr>
          <w:trHeight w:val="20"/>
        </w:trPr>
        <w:tc>
          <w:tcPr>
            <w:tcW w:w="2263" w:type="dxa"/>
            <w:shd w:val="clear" w:color="auto" w:fill="auto"/>
            <w:noWrap/>
            <w:hideMark/>
          </w:tcPr>
          <w:p w14:paraId="0589C8DC"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Cetuximab</w:t>
            </w:r>
          </w:p>
        </w:tc>
        <w:tc>
          <w:tcPr>
            <w:tcW w:w="1861" w:type="dxa"/>
            <w:shd w:val="clear" w:color="auto" w:fill="auto"/>
            <w:noWrap/>
            <w:hideMark/>
          </w:tcPr>
          <w:p w14:paraId="11EB507B" w14:textId="7A01B9C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14</w:t>
            </w:r>
          </w:p>
        </w:tc>
        <w:tc>
          <w:tcPr>
            <w:tcW w:w="1861" w:type="dxa"/>
            <w:shd w:val="clear" w:color="auto" w:fill="auto"/>
            <w:noWrap/>
            <w:hideMark/>
          </w:tcPr>
          <w:p w14:paraId="0B7B26C6" w14:textId="71724F49"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45</w:t>
            </w:r>
          </w:p>
        </w:tc>
        <w:tc>
          <w:tcPr>
            <w:tcW w:w="1861" w:type="dxa"/>
          </w:tcPr>
          <w:p w14:paraId="0E8B343A" w14:textId="673D712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31</w:t>
            </w:r>
          </w:p>
        </w:tc>
        <w:tc>
          <w:tcPr>
            <w:tcW w:w="1861" w:type="dxa"/>
            <w:shd w:val="clear" w:color="auto" w:fill="auto"/>
            <w:noWrap/>
            <w:hideMark/>
          </w:tcPr>
          <w:p w14:paraId="0D5F54B0"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91%</w:t>
            </w:r>
          </w:p>
        </w:tc>
      </w:tr>
      <w:tr w:rsidR="0036340A" w:rsidRPr="009E5255" w14:paraId="7A562C52" w14:textId="77777777" w:rsidTr="00FC664F">
        <w:trPr>
          <w:trHeight w:val="20"/>
        </w:trPr>
        <w:tc>
          <w:tcPr>
            <w:tcW w:w="2263" w:type="dxa"/>
            <w:shd w:val="clear" w:color="auto" w:fill="auto"/>
            <w:noWrap/>
            <w:hideMark/>
          </w:tcPr>
          <w:p w14:paraId="5336E115"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Cisplatin</w:t>
            </w:r>
          </w:p>
        </w:tc>
        <w:tc>
          <w:tcPr>
            <w:tcW w:w="1861" w:type="dxa"/>
            <w:shd w:val="clear" w:color="auto" w:fill="auto"/>
            <w:noWrap/>
            <w:hideMark/>
          </w:tcPr>
          <w:p w14:paraId="7B65C72E" w14:textId="7CF82245"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31</w:t>
            </w:r>
          </w:p>
        </w:tc>
        <w:tc>
          <w:tcPr>
            <w:tcW w:w="1861" w:type="dxa"/>
            <w:shd w:val="clear" w:color="auto" w:fill="auto"/>
            <w:noWrap/>
            <w:hideMark/>
          </w:tcPr>
          <w:p w14:paraId="0A9726C7" w14:textId="13EA7DF6"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96</w:t>
            </w:r>
          </w:p>
        </w:tc>
        <w:tc>
          <w:tcPr>
            <w:tcW w:w="1861" w:type="dxa"/>
          </w:tcPr>
          <w:p w14:paraId="63B74588" w14:textId="5E3B2AE3"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65</w:t>
            </w:r>
          </w:p>
        </w:tc>
        <w:tc>
          <w:tcPr>
            <w:tcW w:w="1861" w:type="dxa"/>
            <w:shd w:val="clear" w:color="auto" w:fill="auto"/>
            <w:noWrap/>
            <w:hideMark/>
          </w:tcPr>
          <w:p w14:paraId="08F356D0"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6%</w:t>
            </w:r>
          </w:p>
        </w:tc>
      </w:tr>
      <w:tr w:rsidR="0036340A" w:rsidRPr="009E5255" w14:paraId="45D0CC78" w14:textId="77777777" w:rsidTr="00FC664F">
        <w:trPr>
          <w:trHeight w:val="20"/>
        </w:trPr>
        <w:tc>
          <w:tcPr>
            <w:tcW w:w="2263" w:type="dxa"/>
            <w:shd w:val="clear" w:color="auto" w:fill="auto"/>
            <w:noWrap/>
            <w:hideMark/>
          </w:tcPr>
          <w:p w14:paraId="56EF3FEC"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Cladribine</w:t>
            </w:r>
          </w:p>
        </w:tc>
        <w:tc>
          <w:tcPr>
            <w:tcW w:w="1861" w:type="dxa"/>
            <w:shd w:val="clear" w:color="auto" w:fill="auto"/>
            <w:noWrap/>
            <w:hideMark/>
          </w:tcPr>
          <w:p w14:paraId="33741D92" w14:textId="719475FA"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65.78</w:t>
            </w:r>
          </w:p>
        </w:tc>
        <w:tc>
          <w:tcPr>
            <w:tcW w:w="1861" w:type="dxa"/>
            <w:shd w:val="clear" w:color="auto" w:fill="auto"/>
            <w:noWrap/>
            <w:hideMark/>
          </w:tcPr>
          <w:p w14:paraId="089F45E8" w14:textId="0CFAF022"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90.16</w:t>
            </w:r>
          </w:p>
        </w:tc>
        <w:tc>
          <w:tcPr>
            <w:tcW w:w="1861" w:type="dxa"/>
          </w:tcPr>
          <w:p w14:paraId="61497CEB" w14:textId="1B9F474C"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4.38</w:t>
            </w:r>
          </w:p>
        </w:tc>
        <w:tc>
          <w:tcPr>
            <w:tcW w:w="1861" w:type="dxa"/>
            <w:shd w:val="clear" w:color="auto" w:fill="auto"/>
            <w:noWrap/>
            <w:hideMark/>
          </w:tcPr>
          <w:p w14:paraId="5B4A2095"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3%</w:t>
            </w:r>
          </w:p>
        </w:tc>
      </w:tr>
      <w:tr w:rsidR="0036340A" w:rsidRPr="009E5255" w14:paraId="2C15F294" w14:textId="77777777" w:rsidTr="00FC664F">
        <w:trPr>
          <w:trHeight w:val="20"/>
        </w:trPr>
        <w:tc>
          <w:tcPr>
            <w:tcW w:w="2263" w:type="dxa"/>
            <w:shd w:val="clear" w:color="auto" w:fill="auto"/>
            <w:noWrap/>
            <w:hideMark/>
          </w:tcPr>
          <w:p w14:paraId="7640F759"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Cyclophosphamide</w:t>
            </w:r>
          </w:p>
        </w:tc>
        <w:tc>
          <w:tcPr>
            <w:tcW w:w="1861" w:type="dxa"/>
            <w:shd w:val="clear" w:color="auto" w:fill="auto"/>
            <w:noWrap/>
            <w:hideMark/>
          </w:tcPr>
          <w:p w14:paraId="355E16C8" w14:textId="4AFB666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04</w:t>
            </w:r>
          </w:p>
        </w:tc>
        <w:tc>
          <w:tcPr>
            <w:tcW w:w="1861" w:type="dxa"/>
            <w:shd w:val="clear" w:color="auto" w:fill="auto"/>
            <w:noWrap/>
            <w:hideMark/>
          </w:tcPr>
          <w:p w14:paraId="759CBD76" w14:textId="29FE3349"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69.87</w:t>
            </w:r>
          </w:p>
        </w:tc>
        <w:tc>
          <w:tcPr>
            <w:tcW w:w="1861" w:type="dxa"/>
          </w:tcPr>
          <w:p w14:paraId="191D4AA9" w14:textId="2A00FEBA"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69.83</w:t>
            </w:r>
          </w:p>
        </w:tc>
        <w:tc>
          <w:tcPr>
            <w:tcW w:w="1861" w:type="dxa"/>
            <w:shd w:val="clear" w:color="auto" w:fill="auto"/>
            <w:noWrap/>
            <w:hideMark/>
          </w:tcPr>
          <w:p w14:paraId="13C5F35D"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w:t>
            </w:r>
          </w:p>
        </w:tc>
      </w:tr>
      <w:tr w:rsidR="0036340A" w:rsidRPr="009E5255" w14:paraId="3F2169AD" w14:textId="77777777" w:rsidTr="00FC664F">
        <w:trPr>
          <w:trHeight w:val="20"/>
        </w:trPr>
        <w:tc>
          <w:tcPr>
            <w:tcW w:w="2263" w:type="dxa"/>
            <w:shd w:val="clear" w:color="auto" w:fill="auto"/>
            <w:noWrap/>
            <w:hideMark/>
          </w:tcPr>
          <w:p w14:paraId="6107EFA8"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Cytarabine</w:t>
            </w:r>
          </w:p>
        </w:tc>
        <w:tc>
          <w:tcPr>
            <w:tcW w:w="1861" w:type="dxa"/>
            <w:shd w:val="clear" w:color="auto" w:fill="auto"/>
            <w:noWrap/>
            <w:hideMark/>
          </w:tcPr>
          <w:p w14:paraId="0881DC59" w14:textId="3B71DEEA"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09</w:t>
            </w:r>
          </w:p>
        </w:tc>
        <w:tc>
          <w:tcPr>
            <w:tcW w:w="1861" w:type="dxa"/>
            <w:shd w:val="clear" w:color="auto" w:fill="auto"/>
            <w:noWrap/>
            <w:hideMark/>
          </w:tcPr>
          <w:p w14:paraId="78EEED6A" w14:textId="75E1318D"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21</w:t>
            </w:r>
          </w:p>
        </w:tc>
        <w:tc>
          <w:tcPr>
            <w:tcW w:w="1861" w:type="dxa"/>
          </w:tcPr>
          <w:p w14:paraId="0116E65C" w14:textId="61F604EB"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13</w:t>
            </w:r>
          </w:p>
        </w:tc>
        <w:tc>
          <w:tcPr>
            <w:tcW w:w="1861" w:type="dxa"/>
            <w:shd w:val="clear" w:color="auto" w:fill="auto"/>
            <w:noWrap/>
            <w:hideMark/>
          </w:tcPr>
          <w:p w14:paraId="66900BCB"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4%</w:t>
            </w:r>
          </w:p>
        </w:tc>
      </w:tr>
      <w:tr w:rsidR="0036340A" w:rsidRPr="009E5255" w14:paraId="4D44743D" w14:textId="77777777" w:rsidTr="00FC664F">
        <w:trPr>
          <w:trHeight w:val="20"/>
        </w:trPr>
        <w:tc>
          <w:tcPr>
            <w:tcW w:w="2263" w:type="dxa"/>
            <w:shd w:val="clear" w:color="auto" w:fill="auto"/>
            <w:noWrap/>
            <w:hideMark/>
          </w:tcPr>
          <w:p w14:paraId="7FDFEB9C"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Docetaxel</w:t>
            </w:r>
          </w:p>
        </w:tc>
        <w:tc>
          <w:tcPr>
            <w:tcW w:w="1861" w:type="dxa"/>
            <w:shd w:val="clear" w:color="auto" w:fill="auto"/>
            <w:noWrap/>
            <w:hideMark/>
          </w:tcPr>
          <w:p w14:paraId="4C5EB0BD" w14:textId="256A9793"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35</w:t>
            </w:r>
          </w:p>
        </w:tc>
        <w:tc>
          <w:tcPr>
            <w:tcW w:w="1861" w:type="dxa"/>
            <w:shd w:val="clear" w:color="auto" w:fill="auto"/>
            <w:noWrap/>
            <w:hideMark/>
          </w:tcPr>
          <w:p w14:paraId="67AF203E" w14:textId="5DC999E9"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32</w:t>
            </w:r>
          </w:p>
        </w:tc>
        <w:tc>
          <w:tcPr>
            <w:tcW w:w="1861" w:type="dxa"/>
          </w:tcPr>
          <w:p w14:paraId="4474E5B5" w14:textId="36DD6D0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97</w:t>
            </w:r>
          </w:p>
        </w:tc>
        <w:tc>
          <w:tcPr>
            <w:tcW w:w="1861" w:type="dxa"/>
            <w:shd w:val="clear" w:color="auto" w:fill="auto"/>
            <w:noWrap/>
            <w:hideMark/>
          </w:tcPr>
          <w:p w14:paraId="539D1BE8"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6%</w:t>
            </w:r>
          </w:p>
        </w:tc>
      </w:tr>
      <w:tr w:rsidR="0036340A" w:rsidRPr="009E5255" w14:paraId="504278B5" w14:textId="77777777" w:rsidTr="00FC664F">
        <w:trPr>
          <w:trHeight w:val="20"/>
        </w:trPr>
        <w:tc>
          <w:tcPr>
            <w:tcW w:w="2263" w:type="dxa"/>
            <w:shd w:val="clear" w:color="auto" w:fill="auto"/>
            <w:noWrap/>
            <w:hideMark/>
          </w:tcPr>
          <w:p w14:paraId="562C23A6"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Doxorubicin</w:t>
            </w:r>
          </w:p>
        </w:tc>
        <w:tc>
          <w:tcPr>
            <w:tcW w:w="1861" w:type="dxa"/>
            <w:shd w:val="clear" w:color="auto" w:fill="auto"/>
            <w:noWrap/>
            <w:hideMark/>
          </w:tcPr>
          <w:p w14:paraId="766068D3" w14:textId="6692F43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5.87</w:t>
            </w:r>
          </w:p>
        </w:tc>
        <w:tc>
          <w:tcPr>
            <w:tcW w:w="1861" w:type="dxa"/>
            <w:shd w:val="clear" w:color="auto" w:fill="auto"/>
            <w:noWrap/>
            <w:hideMark/>
          </w:tcPr>
          <w:p w14:paraId="6BA25877" w14:textId="2F5C360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07</w:t>
            </w:r>
          </w:p>
        </w:tc>
        <w:tc>
          <w:tcPr>
            <w:tcW w:w="1861" w:type="dxa"/>
          </w:tcPr>
          <w:p w14:paraId="4E28CA23" w14:textId="0B79A1D2"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80</w:t>
            </w:r>
          </w:p>
        </w:tc>
        <w:tc>
          <w:tcPr>
            <w:tcW w:w="1861" w:type="dxa"/>
            <w:shd w:val="clear" w:color="auto" w:fill="auto"/>
            <w:noWrap/>
            <w:hideMark/>
          </w:tcPr>
          <w:p w14:paraId="0DDF72C4"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5%</w:t>
            </w:r>
          </w:p>
        </w:tc>
      </w:tr>
      <w:tr w:rsidR="0036340A" w:rsidRPr="009E5255" w14:paraId="7AB8CD0C" w14:textId="77777777" w:rsidTr="00FC664F">
        <w:trPr>
          <w:trHeight w:val="20"/>
        </w:trPr>
        <w:tc>
          <w:tcPr>
            <w:tcW w:w="2263" w:type="dxa"/>
            <w:shd w:val="clear" w:color="auto" w:fill="auto"/>
            <w:noWrap/>
            <w:hideMark/>
          </w:tcPr>
          <w:p w14:paraId="211D97BD"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Durvalumab</w:t>
            </w:r>
          </w:p>
        </w:tc>
        <w:tc>
          <w:tcPr>
            <w:tcW w:w="1861" w:type="dxa"/>
            <w:shd w:val="clear" w:color="auto" w:fill="auto"/>
            <w:noWrap/>
            <w:hideMark/>
          </w:tcPr>
          <w:p w14:paraId="0752FB4A" w14:textId="784FDDB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07</w:t>
            </w:r>
          </w:p>
        </w:tc>
        <w:tc>
          <w:tcPr>
            <w:tcW w:w="1861" w:type="dxa"/>
            <w:shd w:val="clear" w:color="auto" w:fill="auto"/>
            <w:noWrap/>
            <w:hideMark/>
          </w:tcPr>
          <w:p w14:paraId="157F0041" w14:textId="45747216"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50</w:t>
            </w:r>
          </w:p>
        </w:tc>
        <w:tc>
          <w:tcPr>
            <w:tcW w:w="1861" w:type="dxa"/>
          </w:tcPr>
          <w:p w14:paraId="44398432" w14:textId="61766EB3"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43</w:t>
            </w:r>
          </w:p>
        </w:tc>
        <w:tc>
          <w:tcPr>
            <w:tcW w:w="1861" w:type="dxa"/>
            <w:shd w:val="clear" w:color="auto" w:fill="auto"/>
            <w:noWrap/>
            <w:hideMark/>
          </w:tcPr>
          <w:p w14:paraId="6D91500C"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95%</w:t>
            </w:r>
          </w:p>
        </w:tc>
      </w:tr>
      <w:tr w:rsidR="0036340A" w:rsidRPr="009E5255" w14:paraId="32BF09B5" w14:textId="77777777" w:rsidTr="00FC664F">
        <w:trPr>
          <w:trHeight w:val="20"/>
        </w:trPr>
        <w:tc>
          <w:tcPr>
            <w:tcW w:w="2263" w:type="dxa"/>
            <w:shd w:val="clear" w:color="auto" w:fill="auto"/>
            <w:noWrap/>
            <w:hideMark/>
          </w:tcPr>
          <w:p w14:paraId="1E9F4CC2"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Epirubicin</w:t>
            </w:r>
          </w:p>
        </w:tc>
        <w:tc>
          <w:tcPr>
            <w:tcW w:w="1861" w:type="dxa"/>
            <w:shd w:val="clear" w:color="auto" w:fill="auto"/>
            <w:noWrap/>
            <w:hideMark/>
          </w:tcPr>
          <w:p w14:paraId="60506AA4" w14:textId="65E432B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13</w:t>
            </w:r>
          </w:p>
        </w:tc>
        <w:tc>
          <w:tcPr>
            <w:tcW w:w="1861" w:type="dxa"/>
            <w:shd w:val="clear" w:color="auto" w:fill="auto"/>
            <w:noWrap/>
            <w:hideMark/>
          </w:tcPr>
          <w:p w14:paraId="08181050" w14:textId="2B30985F"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95</w:t>
            </w:r>
          </w:p>
        </w:tc>
        <w:tc>
          <w:tcPr>
            <w:tcW w:w="1861" w:type="dxa"/>
          </w:tcPr>
          <w:p w14:paraId="1E3694C5" w14:textId="285B7DFA"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82</w:t>
            </w:r>
          </w:p>
        </w:tc>
        <w:tc>
          <w:tcPr>
            <w:tcW w:w="1861" w:type="dxa"/>
            <w:shd w:val="clear" w:color="auto" w:fill="auto"/>
            <w:noWrap/>
            <w:hideMark/>
          </w:tcPr>
          <w:p w14:paraId="2EF61CE3"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58%</w:t>
            </w:r>
          </w:p>
        </w:tc>
      </w:tr>
      <w:tr w:rsidR="0036340A" w:rsidRPr="009E5255" w14:paraId="02BA68C8" w14:textId="77777777" w:rsidTr="00FC664F">
        <w:trPr>
          <w:trHeight w:val="20"/>
        </w:trPr>
        <w:tc>
          <w:tcPr>
            <w:tcW w:w="2263" w:type="dxa"/>
            <w:shd w:val="clear" w:color="auto" w:fill="auto"/>
            <w:noWrap/>
            <w:hideMark/>
          </w:tcPr>
          <w:p w14:paraId="65E4250A"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Eribulin</w:t>
            </w:r>
          </w:p>
        </w:tc>
        <w:tc>
          <w:tcPr>
            <w:tcW w:w="1861" w:type="dxa"/>
            <w:shd w:val="clear" w:color="auto" w:fill="auto"/>
            <w:noWrap/>
            <w:hideMark/>
          </w:tcPr>
          <w:p w14:paraId="7C6DEAFD" w14:textId="6E272236"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403.82</w:t>
            </w:r>
          </w:p>
        </w:tc>
        <w:tc>
          <w:tcPr>
            <w:tcW w:w="1861" w:type="dxa"/>
            <w:shd w:val="clear" w:color="auto" w:fill="auto"/>
            <w:noWrap/>
            <w:hideMark/>
          </w:tcPr>
          <w:p w14:paraId="1FDCDD81" w14:textId="4F9DD34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87.08</w:t>
            </w:r>
          </w:p>
        </w:tc>
        <w:tc>
          <w:tcPr>
            <w:tcW w:w="1861" w:type="dxa"/>
          </w:tcPr>
          <w:p w14:paraId="772A5F6C" w14:textId="6CA3C82A"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6.75</w:t>
            </w:r>
          </w:p>
        </w:tc>
        <w:tc>
          <w:tcPr>
            <w:tcW w:w="1861" w:type="dxa"/>
            <w:shd w:val="clear" w:color="auto" w:fill="auto"/>
            <w:noWrap/>
            <w:hideMark/>
          </w:tcPr>
          <w:p w14:paraId="2F9BAFF7"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96%</w:t>
            </w:r>
          </w:p>
        </w:tc>
      </w:tr>
      <w:tr w:rsidR="0036340A" w:rsidRPr="009E5255" w14:paraId="336EC4B1" w14:textId="77777777" w:rsidTr="00FC664F">
        <w:trPr>
          <w:trHeight w:val="20"/>
        </w:trPr>
        <w:tc>
          <w:tcPr>
            <w:tcW w:w="2263" w:type="dxa"/>
            <w:shd w:val="clear" w:color="auto" w:fill="auto"/>
            <w:noWrap/>
            <w:hideMark/>
          </w:tcPr>
          <w:p w14:paraId="44527029"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Etoposide</w:t>
            </w:r>
          </w:p>
        </w:tc>
        <w:tc>
          <w:tcPr>
            <w:tcW w:w="1861" w:type="dxa"/>
            <w:shd w:val="clear" w:color="auto" w:fill="auto"/>
            <w:noWrap/>
            <w:hideMark/>
          </w:tcPr>
          <w:p w14:paraId="29A5B4E2" w14:textId="3B665FEE"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23</w:t>
            </w:r>
          </w:p>
        </w:tc>
        <w:tc>
          <w:tcPr>
            <w:tcW w:w="1861" w:type="dxa"/>
            <w:shd w:val="clear" w:color="auto" w:fill="auto"/>
            <w:noWrap/>
            <w:hideMark/>
          </w:tcPr>
          <w:p w14:paraId="5519005E" w14:textId="442DB0AD"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18</w:t>
            </w:r>
          </w:p>
        </w:tc>
        <w:tc>
          <w:tcPr>
            <w:tcW w:w="1861" w:type="dxa"/>
          </w:tcPr>
          <w:p w14:paraId="3B2FEDD1" w14:textId="4BDDB63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95</w:t>
            </w:r>
          </w:p>
        </w:tc>
        <w:tc>
          <w:tcPr>
            <w:tcW w:w="1861" w:type="dxa"/>
            <w:shd w:val="clear" w:color="auto" w:fill="auto"/>
            <w:noWrap/>
            <w:hideMark/>
          </w:tcPr>
          <w:p w14:paraId="38C33255"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0%</w:t>
            </w:r>
          </w:p>
        </w:tc>
      </w:tr>
      <w:tr w:rsidR="0036340A" w:rsidRPr="009E5255" w14:paraId="691D2266" w14:textId="77777777" w:rsidTr="00FC664F">
        <w:trPr>
          <w:trHeight w:val="20"/>
        </w:trPr>
        <w:tc>
          <w:tcPr>
            <w:tcW w:w="2263" w:type="dxa"/>
            <w:shd w:val="clear" w:color="auto" w:fill="auto"/>
            <w:noWrap/>
            <w:hideMark/>
          </w:tcPr>
          <w:p w14:paraId="3B7C7DA9"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Fludarabine</w:t>
            </w:r>
          </w:p>
        </w:tc>
        <w:tc>
          <w:tcPr>
            <w:tcW w:w="1861" w:type="dxa"/>
            <w:shd w:val="clear" w:color="auto" w:fill="auto"/>
            <w:noWrap/>
            <w:hideMark/>
          </w:tcPr>
          <w:p w14:paraId="31EDA18D" w14:textId="0F2152B3"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11</w:t>
            </w:r>
          </w:p>
        </w:tc>
        <w:tc>
          <w:tcPr>
            <w:tcW w:w="1861" w:type="dxa"/>
            <w:shd w:val="clear" w:color="auto" w:fill="auto"/>
            <w:noWrap/>
            <w:hideMark/>
          </w:tcPr>
          <w:p w14:paraId="045B59F2" w14:textId="00E201B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21</w:t>
            </w:r>
          </w:p>
        </w:tc>
        <w:tc>
          <w:tcPr>
            <w:tcW w:w="1861" w:type="dxa"/>
          </w:tcPr>
          <w:p w14:paraId="3F964379" w14:textId="3C8B06C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11</w:t>
            </w:r>
          </w:p>
        </w:tc>
        <w:tc>
          <w:tcPr>
            <w:tcW w:w="1861" w:type="dxa"/>
            <w:shd w:val="clear" w:color="auto" w:fill="auto"/>
            <w:noWrap/>
            <w:hideMark/>
          </w:tcPr>
          <w:p w14:paraId="02A75965"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4%</w:t>
            </w:r>
          </w:p>
        </w:tc>
      </w:tr>
      <w:tr w:rsidR="0036340A" w:rsidRPr="009E5255" w14:paraId="067CA3A9" w14:textId="77777777" w:rsidTr="00FC664F">
        <w:trPr>
          <w:trHeight w:val="20"/>
        </w:trPr>
        <w:tc>
          <w:tcPr>
            <w:tcW w:w="2263" w:type="dxa"/>
            <w:shd w:val="clear" w:color="auto" w:fill="auto"/>
            <w:noWrap/>
            <w:hideMark/>
          </w:tcPr>
          <w:p w14:paraId="1DBD916E"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Fotemustine</w:t>
            </w:r>
          </w:p>
        </w:tc>
        <w:tc>
          <w:tcPr>
            <w:tcW w:w="1861" w:type="dxa"/>
            <w:shd w:val="clear" w:color="auto" w:fill="auto"/>
            <w:noWrap/>
            <w:hideMark/>
          </w:tcPr>
          <w:p w14:paraId="0C80E26F" w14:textId="6556D852"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5.65</w:t>
            </w:r>
          </w:p>
        </w:tc>
        <w:tc>
          <w:tcPr>
            <w:tcW w:w="1861" w:type="dxa"/>
            <w:shd w:val="clear" w:color="auto" w:fill="auto"/>
            <w:noWrap/>
            <w:hideMark/>
          </w:tcPr>
          <w:p w14:paraId="477B7C03" w14:textId="0764E70A"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6.46</w:t>
            </w:r>
          </w:p>
        </w:tc>
        <w:tc>
          <w:tcPr>
            <w:tcW w:w="1861" w:type="dxa"/>
          </w:tcPr>
          <w:p w14:paraId="67516810" w14:textId="323956B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81</w:t>
            </w:r>
          </w:p>
        </w:tc>
        <w:tc>
          <w:tcPr>
            <w:tcW w:w="1861" w:type="dxa"/>
            <w:shd w:val="clear" w:color="auto" w:fill="auto"/>
            <w:noWrap/>
            <w:hideMark/>
          </w:tcPr>
          <w:p w14:paraId="39121A02"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7%</w:t>
            </w:r>
          </w:p>
        </w:tc>
      </w:tr>
      <w:tr w:rsidR="0036340A" w:rsidRPr="009E5255" w14:paraId="04942579" w14:textId="77777777" w:rsidTr="00FC664F">
        <w:trPr>
          <w:trHeight w:val="20"/>
        </w:trPr>
        <w:tc>
          <w:tcPr>
            <w:tcW w:w="2263" w:type="dxa"/>
            <w:shd w:val="clear" w:color="auto" w:fill="auto"/>
            <w:noWrap/>
            <w:hideMark/>
          </w:tcPr>
          <w:p w14:paraId="769F3134"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Gemcitabine</w:t>
            </w:r>
          </w:p>
        </w:tc>
        <w:tc>
          <w:tcPr>
            <w:tcW w:w="1861" w:type="dxa"/>
            <w:shd w:val="clear" w:color="auto" w:fill="auto"/>
            <w:noWrap/>
            <w:hideMark/>
          </w:tcPr>
          <w:p w14:paraId="542F9B8A" w14:textId="4FE6102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03</w:t>
            </w:r>
          </w:p>
        </w:tc>
        <w:tc>
          <w:tcPr>
            <w:tcW w:w="1861" w:type="dxa"/>
            <w:shd w:val="clear" w:color="auto" w:fill="auto"/>
            <w:noWrap/>
            <w:hideMark/>
          </w:tcPr>
          <w:p w14:paraId="416EDC84" w14:textId="42BB131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11</w:t>
            </w:r>
          </w:p>
        </w:tc>
        <w:tc>
          <w:tcPr>
            <w:tcW w:w="1861" w:type="dxa"/>
          </w:tcPr>
          <w:p w14:paraId="550E968F" w14:textId="7B4D4252"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08</w:t>
            </w:r>
          </w:p>
        </w:tc>
        <w:tc>
          <w:tcPr>
            <w:tcW w:w="1861" w:type="dxa"/>
            <w:shd w:val="clear" w:color="auto" w:fill="auto"/>
            <w:noWrap/>
            <w:hideMark/>
          </w:tcPr>
          <w:p w14:paraId="2BB2C74A"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6%</w:t>
            </w:r>
          </w:p>
        </w:tc>
      </w:tr>
      <w:tr w:rsidR="0036340A" w:rsidRPr="009E5255" w14:paraId="36DD3F84" w14:textId="77777777" w:rsidTr="00FC664F">
        <w:trPr>
          <w:trHeight w:val="20"/>
        </w:trPr>
        <w:tc>
          <w:tcPr>
            <w:tcW w:w="2263" w:type="dxa"/>
            <w:shd w:val="clear" w:color="auto" w:fill="auto"/>
            <w:noWrap/>
            <w:hideMark/>
          </w:tcPr>
          <w:p w14:paraId="426E404A"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Idarubicin</w:t>
            </w:r>
          </w:p>
        </w:tc>
        <w:tc>
          <w:tcPr>
            <w:tcW w:w="1861" w:type="dxa"/>
            <w:shd w:val="clear" w:color="auto" w:fill="auto"/>
            <w:noWrap/>
            <w:hideMark/>
          </w:tcPr>
          <w:p w14:paraId="1AA52C9A" w14:textId="4853DEC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41</w:t>
            </w:r>
          </w:p>
        </w:tc>
        <w:tc>
          <w:tcPr>
            <w:tcW w:w="1861" w:type="dxa"/>
            <w:shd w:val="clear" w:color="auto" w:fill="auto"/>
            <w:noWrap/>
            <w:hideMark/>
          </w:tcPr>
          <w:p w14:paraId="4DACE1FE" w14:textId="2EAFEE3F"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1.97</w:t>
            </w:r>
          </w:p>
        </w:tc>
        <w:tc>
          <w:tcPr>
            <w:tcW w:w="1861" w:type="dxa"/>
          </w:tcPr>
          <w:p w14:paraId="7C66A323" w14:textId="5AE7F5D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56</w:t>
            </w:r>
          </w:p>
        </w:tc>
        <w:tc>
          <w:tcPr>
            <w:tcW w:w="1861" w:type="dxa"/>
            <w:shd w:val="clear" w:color="auto" w:fill="auto"/>
            <w:noWrap/>
            <w:hideMark/>
          </w:tcPr>
          <w:p w14:paraId="088D7C11"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0%</w:t>
            </w:r>
          </w:p>
        </w:tc>
      </w:tr>
      <w:tr w:rsidR="0036340A" w:rsidRPr="009E5255" w14:paraId="53888288" w14:textId="77777777" w:rsidTr="00FC664F">
        <w:trPr>
          <w:trHeight w:val="20"/>
        </w:trPr>
        <w:tc>
          <w:tcPr>
            <w:tcW w:w="2263" w:type="dxa"/>
            <w:shd w:val="clear" w:color="auto" w:fill="auto"/>
            <w:noWrap/>
            <w:hideMark/>
          </w:tcPr>
          <w:p w14:paraId="60DA6C4A"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Ifosfamide</w:t>
            </w:r>
          </w:p>
        </w:tc>
        <w:tc>
          <w:tcPr>
            <w:tcW w:w="1861" w:type="dxa"/>
            <w:shd w:val="clear" w:color="auto" w:fill="auto"/>
            <w:noWrap/>
            <w:hideMark/>
          </w:tcPr>
          <w:p w14:paraId="36793BB5" w14:textId="1852A5DA"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06</w:t>
            </w:r>
          </w:p>
        </w:tc>
        <w:tc>
          <w:tcPr>
            <w:tcW w:w="1861" w:type="dxa"/>
            <w:shd w:val="clear" w:color="auto" w:fill="auto"/>
            <w:noWrap/>
            <w:hideMark/>
          </w:tcPr>
          <w:p w14:paraId="63F46D03" w14:textId="71CE02AD"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40.23</w:t>
            </w:r>
          </w:p>
        </w:tc>
        <w:tc>
          <w:tcPr>
            <w:tcW w:w="1861" w:type="dxa"/>
          </w:tcPr>
          <w:p w14:paraId="3306F943" w14:textId="2BF4399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40.17</w:t>
            </w:r>
          </w:p>
        </w:tc>
        <w:tc>
          <w:tcPr>
            <w:tcW w:w="1861" w:type="dxa"/>
            <w:shd w:val="clear" w:color="auto" w:fill="auto"/>
            <w:noWrap/>
            <w:hideMark/>
          </w:tcPr>
          <w:p w14:paraId="2D954BC5"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w:t>
            </w:r>
          </w:p>
        </w:tc>
      </w:tr>
      <w:tr w:rsidR="0036340A" w:rsidRPr="009E5255" w14:paraId="26BFC6F2" w14:textId="77777777" w:rsidTr="00FC664F">
        <w:trPr>
          <w:trHeight w:val="20"/>
        </w:trPr>
        <w:tc>
          <w:tcPr>
            <w:tcW w:w="2263" w:type="dxa"/>
            <w:shd w:val="clear" w:color="auto" w:fill="auto"/>
            <w:noWrap/>
            <w:hideMark/>
          </w:tcPr>
          <w:p w14:paraId="37047D90"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Inotuzumab Ozogamicin</w:t>
            </w:r>
          </w:p>
        </w:tc>
        <w:tc>
          <w:tcPr>
            <w:tcW w:w="1861" w:type="dxa"/>
            <w:shd w:val="clear" w:color="auto" w:fill="auto"/>
            <w:noWrap/>
            <w:hideMark/>
          </w:tcPr>
          <w:p w14:paraId="4251D534" w14:textId="7D81A8BC"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1.61</w:t>
            </w:r>
          </w:p>
        </w:tc>
        <w:tc>
          <w:tcPr>
            <w:tcW w:w="1861" w:type="dxa"/>
            <w:shd w:val="clear" w:color="auto" w:fill="auto"/>
            <w:noWrap/>
            <w:hideMark/>
          </w:tcPr>
          <w:p w14:paraId="586D0833" w14:textId="2E7DE630"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7.21</w:t>
            </w:r>
          </w:p>
        </w:tc>
        <w:tc>
          <w:tcPr>
            <w:tcW w:w="1861" w:type="dxa"/>
          </w:tcPr>
          <w:p w14:paraId="69E08456" w14:textId="744DBCA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5.60</w:t>
            </w:r>
          </w:p>
        </w:tc>
        <w:tc>
          <w:tcPr>
            <w:tcW w:w="1861" w:type="dxa"/>
            <w:shd w:val="clear" w:color="auto" w:fill="auto"/>
            <w:noWrap/>
            <w:hideMark/>
          </w:tcPr>
          <w:p w14:paraId="6541C217"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67%</w:t>
            </w:r>
          </w:p>
        </w:tc>
      </w:tr>
      <w:tr w:rsidR="0036340A" w:rsidRPr="009E5255" w14:paraId="40EC5874" w14:textId="77777777" w:rsidTr="00FC664F">
        <w:trPr>
          <w:trHeight w:val="20"/>
        </w:trPr>
        <w:tc>
          <w:tcPr>
            <w:tcW w:w="2263" w:type="dxa"/>
            <w:shd w:val="clear" w:color="auto" w:fill="auto"/>
            <w:noWrap/>
            <w:hideMark/>
          </w:tcPr>
          <w:p w14:paraId="263FFC8B"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Ipilimumab</w:t>
            </w:r>
          </w:p>
        </w:tc>
        <w:tc>
          <w:tcPr>
            <w:tcW w:w="1861" w:type="dxa"/>
            <w:shd w:val="clear" w:color="auto" w:fill="auto"/>
            <w:noWrap/>
            <w:hideMark/>
          </w:tcPr>
          <w:p w14:paraId="7FC83709" w14:textId="028F236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17.52</w:t>
            </w:r>
          </w:p>
        </w:tc>
        <w:tc>
          <w:tcPr>
            <w:tcW w:w="1861" w:type="dxa"/>
            <w:shd w:val="clear" w:color="auto" w:fill="auto"/>
            <w:noWrap/>
            <w:hideMark/>
          </w:tcPr>
          <w:p w14:paraId="3EF44C9B" w14:textId="5EE901ED"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32.15</w:t>
            </w:r>
          </w:p>
        </w:tc>
        <w:tc>
          <w:tcPr>
            <w:tcW w:w="1861" w:type="dxa"/>
          </w:tcPr>
          <w:p w14:paraId="3D2BA55C" w14:textId="781EE2BB"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4.63</w:t>
            </w:r>
          </w:p>
        </w:tc>
        <w:tc>
          <w:tcPr>
            <w:tcW w:w="1861" w:type="dxa"/>
            <w:shd w:val="clear" w:color="auto" w:fill="auto"/>
            <w:noWrap/>
            <w:hideMark/>
          </w:tcPr>
          <w:p w14:paraId="4E738619"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9%</w:t>
            </w:r>
          </w:p>
        </w:tc>
      </w:tr>
      <w:tr w:rsidR="0036340A" w:rsidRPr="009E5255" w14:paraId="6619596F" w14:textId="77777777" w:rsidTr="00FC664F">
        <w:trPr>
          <w:trHeight w:val="20"/>
        </w:trPr>
        <w:tc>
          <w:tcPr>
            <w:tcW w:w="2263" w:type="dxa"/>
            <w:shd w:val="clear" w:color="auto" w:fill="auto"/>
            <w:noWrap/>
            <w:hideMark/>
          </w:tcPr>
          <w:p w14:paraId="460A3F25"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Irinotecan</w:t>
            </w:r>
          </w:p>
        </w:tc>
        <w:tc>
          <w:tcPr>
            <w:tcW w:w="1861" w:type="dxa"/>
            <w:shd w:val="clear" w:color="auto" w:fill="auto"/>
            <w:noWrap/>
            <w:hideMark/>
          </w:tcPr>
          <w:p w14:paraId="12254297" w14:textId="47535A5D"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40</w:t>
            </w:r>
          </w:p>
        </w:tc>
        <w:tc>
          <w:tcPr>
            <w:tcW w:w="1861" w:type="dxa"/>
            <w:shd w:val="clear" w:color="auto" w:fill="auto"/>
            <w:noWrap/>
            <w:hideMark/>
          </w:tcPr>
          <w:p w14:paraId="3A784DA8" w14:textId="1D741C7B"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55</w:t>
            </w:r>
          </w:p>
        </w:tc>
        <w:tc>
          <w:tcPr>
            <w:tcW w:w="1861" w:type="dxa"/>
          </w:tcPr>
          <w:p w14:paraId="344805B7" w14:textId="537A931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15</w:t>
            </w:r>
          </w:p>
        </w:tc>
        <w:tc>
          <w:tcPr>
            <w:tcW w:w="1861" w:type="dxa"/>
            <w:shd w:val="clear" w:color="auto" w:fill="auto"/>
            <w:noWrap/>
            <w:hideMark/>
          </w:tcPr>
          <w:p w14:paraId="4A101599"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3%</w:t>
            </w:r>
          </w:p>
        </w:tc>
      </w:tr>
      <w:tr w:rsidR="0036340A" w:rsidRPr="009E5255" w14:paraId="74582C1A" w14:textId="77777777" w:rsidTr="00FC664F">
        <w:trPr>
          <w:trHeight w:val="20"/>
        </w:trPr>
        <w:tc>
          <w:tcPr>
            <w:tcW w:w="2263" w:type="dxa"/>
            <w:shd w:val="clear" w:color="auto" w:fill="auto"/>
            <w:noWrap/>
            <w:hideMark/>
          </w:tcPr>
          <w:p w14:paraId="7588E2C5"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Methotrexate</w:t>
            </w:r>
          </w:p>
        </w:tc>
        <w:tc>
          <w:tcPr>
            <w:tcW w:w="1861" w:type="dxa"/>
            <w:shd w:val="clear" w:color="auto" w:fill="auto"/>
            <w:noWrap/>
            <w:hideMark/>
          </w:tcPr>
          <w:p w14:paraId="1F708B8A" w14:textId="110C8259"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85</w:t>
            </w:r>
          </w:p>
        </w:tc>
        <w:tc>
          <w:tcPr>
            <w:tcW w:w="1861" w:type="dxa"/>
            <w:shd w:val="clear" w:color="auto" w:fill="auto"/>
            <w:noWrap/>
            <w:hideMark/>
          </w:tcPr>
          <w:p w14:paraId="3BA5FD3B" w14:textId="70EAE98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6.09</w:t>
            </w:r>
          </w:p>
        </w:tc>
        <w:tc>
          <w:tcPr>
            <w:tcW w:w="1861" w:type="dxa"/>
          </w:tcPr>
          <w:p w14:paraId="69F0A0F0" w14:textId="513E4FC5"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5.24</w:t>
            </w:r>
          </w:p>
        </w:tc>
        <w:tc>
          <w:tcPr>
            <w:tcW w:w="1861" w:type="dxa"/>
            <w:shd w:val="clear" w:color="auto" w:fill="auto"/>
            <w:noWrap/>
            <w:hideMark/>
          </w:tcPr>
          <w:p w14:paraId="4F5B1597"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w:t>
            </w:r>
          </w:p>
        </w:tc>
      </w:tr>
      <w:tr w:rsidR="0036340A" w:rsidRPr="009E5255" w14:paraId="2F15E607" w14:textId="77777777" w:rsidTr="00FC664F">
        <w:trPr>
          <w:trHeight w:val="20"/>
        </w:trPr>
        <w:tc>
          <w:tcPr>
            <w:tcW w:w="2263" w:type="dxa"/>
            <w:shd w:val="clear" w:color="auto" w:fill="auto"/>
            <w:noWrap/>
            <w:hideMark/>
          </w:tcPr>
          <w:p w14:paraId="75A0D103"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Nivolumab</w:t>
            </w:r>
          </w:p>
        </w:tc>
        <w:tc>
          <w:tcPr>
            <w:tcW w:w="1861" w:type="dxa"/>
            <w:shd w:val="clear" w:color="auto" w:fill="auto"/>
            <w:noWrap/>
            <w:hideMark/>
          </w:tcPr>
          <w:p w14:paraId="357F4BC3" w14:textId="0004E402"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0.26</w:t>
            </w:r>
          </w:p>
        </w:tc>
        <w:tc>
          <w:tcPr>
            <w:tcW w:w="1861" w:type="dxa"/>
            <w:shd w:val="clear" w:color="auto" w:fill="auto"/>
            <w:noWrap/>
            <w:hideMark/>
          </w:tcPr>
          <w:p w14:paraId="6F8A526D" w14:textId="17EA6CB9"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2.51</w:t>
            </w:r>
          </w:p>
        </w:tc>
        <w:tc>
          <w:tcPr>
            <w:tcW w:w="1861" w:type="dxa"/>
          </w:tcPr>
          <w:p w14:paraId="28891097" w14:textId="683B55A1"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25</w:t>
            </w:r>
          </w:p>
        </w:tc>
        <w:tc>
          <w:tcPr>
            <w:tcW w:w="1861" w:type="dxa"/>
            <w:shd w:val="clear" w:color="auto" w:fill="auto"/>
            <w:noWrap/>
            <w:hideMark/>
          </w:tcPr>
          <w:p w14:paraId="2D4E4766"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90%</w:t>
            </w:r>
          </w:p>
        </w:tc>
      </w:tr>
      <w:tr w:rsidR="0036340A" w:rsidRPr="009E5255" w14:paraId="2EB78364" w14:textId="77777777" w:rsidTr="00FC664F">
        <w:trPr>
          <w:trHeight w:val="20"/>
        </w:trPr>
        <w:tc>
          <w:tcPr>
            <w:tcW w:w="2263" w:type="dxa"/>
            <w:shd w:val="clear" w:color="auto" w:fill="auto"/>
            <w:noWrap/>
            <w:hideMark/>
          </w:tcPr>
          <w:p w14:paraId="76266971"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Obinutuzumab</w:t>
            </w:r>
          </w:p>
        </w:tc>
        <w:tc>
          <w:tcPr>
            <w:tcW w:w="1861" w:type="dxa"/>
            <w:shd w:val="clear" w:color="auto" w:fill="auto"/>
            <w:noWrap/>
            <w:hideMark/>
          </w:tcPr>
          <w:p w14:paraId="3AA7F828" w14:textId="0636FD75"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5.34</w:t>
            </w:r>
          </w:p>
        </w:tc>
        <w:tc>
          <w:tcPr>
            <w:tcW w:w="1861" w:type="dxa"/>
            <w:shd w:val="clear" w:color="auto" w:fill="auto"/>
            <w:noWrap/>
            <w:hideMark/>
          </w:tcPr>
          <w:p w14:paraId="58E7E3C8" w14:textId="2CA97C9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7.81</w:t>
            </w:r>
          </w:p>
        </w:tc>
        <w:tc>
          <w:tcPr>
            <w:tcW w:w="1861" w:type="dxa"/>
          </w:tcPr>
          <w:p w14:paraId="531A53E9" w14:textId="72DEB426"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2.47</w:t>
            </w:r>
          </w:p>
        </w:tc>
        <w:tc>
          <w:tcPr>
            <w:tcW w:w="1861" w:type="dxa"/>
            <w:shd w:val="clear" w:color="auto" w:fill="auto"/>
            <w:noWrap/>
            <w:hideMark/>
          </w:tcPr>
          <w:p w14:paraId="3411ECD5"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0%</w:t>
            </w:r>
          </w:p>
        </w:tc>
      </w:tr>
      <w:tr w:rsidR="0036340A" w:rsidRPr="009E5255" w14:paraId="76745515" w14:textId="77777777" w:rsidTr="00FC664F">
        <w:trPr>
          <w:trHeight w:val="20"/>
        </w:trPr>
        <w:tc>
          <w:tcPr>
            <w:tcW w:w="2263" w:type="dxa"/>
            <w:shd w:val="clear" w:color="auto" w:fill="auto"/>
            <w:noWrap/>
            <w:hideMark/>
          </w:tcPr>
          <w:p w14:paraId="51386F44"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Oxaliplatin</w:t>
            </w:r>
          </w:p>
        </w:tc>
        <w:tc>
          <w:tcPr>
            <w:tcW w:w="1861" w:type="dxa"/>
            <w:shd w:val="clear" w:color="auto" w:fill="auto"/>
            <w:noWrap/>
            <w:hideMark/>
          </w:tcPr>
          <w:p w14:paraId="7D1158AB" w14:textId="1E7362F1"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24</w:t>
            </w:r>
          </w:p>
        </w:tc>
        <w:tc>
          <w:tcPr>
            <w:tcW w:w="1861" w:type="dxa"/>
            <w:shd w:val="clear" w:color="auto" w:fill="auto"/>
            <w:noWrap/>
            <w:hideMark/>
          </w:tcPr>
          <w:p w14:paraId="1D839794" w14:textId="73DDF964"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04</w:t>
            </w:r>
          </w:p>
        </w:tc>
        <w:tc>
          <w:tcPr>
            <w:tcW w:w="1861" w:type="dxa"/>
          </w:tcPr>
          <w:p w14:paraId="5C5ABB31" w14:textId="3867930E"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80</w:t>
            </w:r>
          </w:p>
        </w:tc>
        <w:tc>
          <w:tcPr>
            <w:tcW w:w="1861" w:type="dxa"/>
            <w:shd w:val="clear" w:color="auto" w:fill="auto"/>
            <w:noWrap/>
            <w:hideMark/>
          </w:tcPr>
          <w:p w14:paraId="1FCC2A02"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3%</w:t>
            </w:r>
          </w:p>
        </w:tc>
      </w:tr>
      <w:tr w:rsidR="0036340A" w:rsidRPr="009E5255" w14:paraId="3DAA94FC" w14:textId="77777777" w:rsidTr="00FC664F">
        <w:trPr>
          <w:trHeight w:val="20"/>
        </w:trPr>
        <w:tc>
          <w:tcPr>
            <w:tcW w:w="2263" w:type="dxa"/>
            <w:shd w:val="clear" w:color="auto" w:fill="auto"/>
            <w:noWrap/>
            <w:hideMark/>
          </w:tcPr>
          <w:p w14:paraId="67F0F5F8"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Paclitaxel</w:t>
            </w:r>
          </w:p>
        </w:tc>
        <w:tc>
          <w:tcPr>
            <w:tcW w:w="1861" w:type="dxa"/>
            <w:shd w:val="clear" w:color="auto" w:fill="auto"/>
            <w:noWrap/>
            <w:hideMark/>
          </w:tcPr>
          <w:p w14:paraId="2219284D" w14:textId="12E8675B"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21</w:t>
            </w:r>
          </w:p>
        </w:tc>
        <w:tc>
          <w:tcPr>
            <w:tcW w:w="1861" w:type="dxa"/>
            <w:shd w:val="clear" w:color="auto" w:fill="auto"/>
            <w:noWrap/>
            <w:hideMark/>
          </w:tcPr>
          <w:p w14:paraId="3A2BD974" w14:textId="206DC84A"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96</w:t>
            </w:r>
          </w:p>
        </w:tc>
        <w:tc>
          <w:tcPr>
            <w:tcW w:w="1861" w:type="dxa"/>
          </w:tcPr>
          <w:p w14:paraId="3F421BEB" w14:textId="3A40CF4B"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25</w:t>
            </w:r>
          </w:p>
        </w:tc>
        <w:tc>
          <w:tcPr>
            <w:tcW w:w="1861" w:type="dxa"/>
            <w:shd w:val="clear" w:color="auto" w:fill="auto"/>
            <w:noWrap/>
            <w:hideMark/>
          </w:tcPr>
          <w:p w14:paraId="6635EBF9"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9%</w:t>
            </w:r>
          </w:p>
        </w:tc>
      </w:tr>
      <w:tr w:rsidR="0036340A" w:rsidRPr="009E5255" w14:paraId="26295FC5" w14:textId="77777777" w:rsidTr="00FC664F">
        <w:trPr>
          <w:trHeight w:val="20"/>
        </w:trPr>
        <w:tc>
          <w:tcPr>
            <w:tcW w:w="2263" w:type="dxa"/>
            <w:shd w:val="clear" w:color="auto" w:fill="auto"/>
            <w:noWrap/>
            <w:hideMark/>
          </w:tcPr>
          <w:p w14:paraId="5422661B"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Panitumumab</w:t>
            </w:r>
          </w:p>
        </w:tc>
        <w:tc>
          <w:tcPr>
            <w:tcW w:w="1861" w:type="dxa"/>
            <w:shd w:val="clear" w:color="auto" w:fill="auto"/>
            <w:noWrap/>
            <w:hideMark/>
          </w:tcPr>
          <w:p w14:paraId="46B3FC7D" w14:textId="0EAAABC0"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6.38</w:t>
            </w:r>
          </w:p>
        </w:tc>
        <w:tc>
          <w:tcPr>
            <w:tcW w:w="1861" w:type="dxa"/>
            <w:shd w:val="clear" w:color="auto" w:fill="auto"/>
            <w:noWrap/>
            <w:hideMark/>
          </w:tcPr>
          <w:p w14:paraId="01EA29B8" w14:textId="3CEB1D42"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26</w:t>
            </w:r>
          </w:p>
        </w:tc>
        <w:tc>
          <w:tcPr>
            <w:tcW w:w="1861" w:type="dxa"/>
          </w:tcPr>
          <w:p w14:paraId="0F4F3750" w14:textId="5B99F2F6"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88</w:t>
            </w:r>
          </w:p>
        </w:tc>
        <w:tc>
          <w:tcPr>
            <w:tcW w:w="1861" w:type="dxa"/>
            <w:shd w:val="clear" w:color="auto" w:fill="auto"/>
            <w:noWrap/>
            <w:hideMark/>
          </w:tcPr>
          <w:p w14:paraId="6D09A5C5"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8%</w:t>
            </w:r>
          </w:p>
        </w:tc>
      </w:tr>
      <w:tr w:rsidR="0036340A" w:rsidRPr="009E5255" w14:paraId="2CD64211" w14:textId="77777777" w:rsidTr="00FC664F">
        <w:trPr>
          <w:trHeight w:val="20"/>
        </w:trPr>
        <w:tc>
          <w:tcPr>
            <w:tcW w:w="2263" w:type="dxa"/>
            <w:shd w:val="clear" w:color="auto" w:fill="auto"/>
            <w:noWrap/>
            <w:hideMark/>
          </w:tcPr>
          <w:p w14:paraId="1C4BBCF2"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Pembrolizumab</w:t>
            </w:r>
          </w:p>
        </w:tc>
        <w:tc>
          <w:tcPr>
            <w:tcW w:w="1861" w:type="dxa"/>
            <w:shd w:val="clear" w:color="auto" w:fill="auto"/>
            <w:noWrap/>
            <w:hideMark/>
          </w:tcPr>
          <w:p w14:paraId="209C421E" w14:textId="02E2115F"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45.01</w:t>
            </w:r>
          </w:p>
        </w:tc>
        <w:tc>
          <w:tcPr>
            <w:tcW w:w="1861" w:type="dxa"/>
            <w:shd w:val="clear" w:color="auto" w:fill="auto"/>
            <w:noWrap/>
            <w:hideMark/>
          </w:tcPr>
          <w:p w14:paraId="25A14733" w14:textId="4E5392A2"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47.89</w:t>
            </w:r>
          </w:p>
        </w:tc>
        <w:tc>
          <w:tcPr>
            <w:tcW w:w="1861" w:type="dxa"/>
          </w:tcPr>
          <w:p w14:paraId="37354240" w14:textId="1BDCADB0"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88</w:t>
            </w:r>
          </w:p>
        </w:tc>
        <w:tc>
          <w:tcPr>
            <w:tcW w:w="1861" w:type="dxa"/>
            <w:shd w:val="clear" w:color="auto" w:fill="auto"/>
            <w:noWrap/>
            <w:hideMark/>
          </w:tcPr>
          <w:p w14:paraId="113B591C"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94%</w:t>
            </w:r>
          </w:p>
        </w:tc>
      </w:tr>
      <w:tr w:rsidR="0036340A" w:rsidRPr="009E5255" w14:paraId="75AFB17C" w14:textId="77777777" w:rsidTr="00FC664F">
        <w:trPr>
          <w:trHeight w:val="20"/>
        </w:trPr>
        <w:tc>
          <w:tcPr>
            <w:tcW w:w="2263" w:type="dxa"/>
            <w:shd w:val="clear" w:color="auto" w:fill="auto"/>
            <w:noWrap/>
            <w:hideMark/>
          </w:tcPr>
          <w:p w14:paraId="32B1572D"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Pemetrexed</w:t>
            </w:r>
          </w:p>
        </w:tc>
        <w:tc>
          <w:tcPr>
            <w:tcW w:w="1861" w:type="dxa"/>
            <w:shd w:val="clear" w:color="auto" w:fill="auto"/>
            <w:noWrap/>
            <w:hideMark/>
          </w:tcPr>
          <w:p w14:paraId="586A1A62" w14:textId="28A0FC31"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23</w:t>
            </w:r>
          </w:p>
        </w:tc>
        <w:tc>
          <w:tcPr>
            <w:tcW w:w="1861" w:type="dxa"/>
            <w:shd w:val="clear" w:color="auto" w:fill="auto"/>
            <w:noWrap/>
            <w:hideMark/>
          </w:tcPr>
          <w:p w14:paraId="798314EA" w14:textId="34139B2F"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43</w:t>
            </w:r>
          </w:p>
        </w:tc>
        <w:tc>
          <w:tcPr>
            <w:tcW w:w="1861" w:type="dxa"/>
          </w:tcPr>
          <w:p w14:paraId="34C643C1" w14:textId="6588BB86"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20</w:t>
            </w:r>
          </w:p>
        </w:tc>
        <w:tc>
          <w:tcPr>
            <w:tcW w:w="1861" w:type="dxa"/>
            <w:shd w:val="clear" w:color="auto" w:fill="auto"/>
            <w:noWrap/>
            <w:hideMark/>
          </w:tcPr>
          <w:p w14:paraId="35220893"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53%</w:t>
            </w:r>
          </w:p>
        </w:tc>
      </w:tr>
      <w:tr w:rsidR="0036340A" w:rsidRPr="009E5255" w14:paraId="13F145EA" w14:textId="77777777" w:rsidTr="00FC664F">
        <w:trPr>
          <w:trHeight w:val="20"/>
        </w:trPr>
        <w:tc>
          <w:tcPr>
            <w:tcW w:w="2263" w:type="dxa"/>
            <w:shd w:val="clear" w:color="auto" w:fill="auto"/>
            <w:noWrap/>
            <w:hideMark/>
          </w:tcPr>
          <w:p w14:paraId="7038EA30"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Pertuzumab</w:t>
            </w:r>
          </w:p>
        </w:tc>
        <w:tc>
          <w:tcPr>
            <w:tcW w:w="1861" w:type="dxa"/>
            <w:shd w:val="clear" w:color="auto" w:fill="auto"/>
            <w:noWrap/>
            <w:hideMark/>
          </w:tcPr>
          <w:p w14:paraId="527D354A" w14:textId="0D80D331"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39</w:t>
            </w:r>
          </w:p>
        </w:tc>
        <w:tc>
          <w:tcPr>
            <w:tcW w:w="1861" w:type="dxa"/>
            <w:shd w:val="clear" w:color="auto" w:fill="auto"/>
            <w:noWrap/>
            <w:hideMark/>
          </w:tcPr>
          <w:p w14:paraId="2872297B" w14:textId="0FA8CB8D"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90</w:t>
            </w:r>
          </w:p>
        </w:tc>
        <w:tc>
          <w:tcPr>
            <w:tcW w:w="1861" w:type="dxa"/>
          </w:tcPr>
          <w:p w14:paraId="3EAE261B" w14:textId="5CDF6E36"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52</w:t>
            </w:r>
          </w:p>
        </w:tc>
        <w:tc>
          <w:tcPr>
            <w:tcW w:w="1861" w:type="dxa"/>
            <w:shd w:val="clear" w:color="auto" w:fill="auto"/>
            <w:noWrap/>
            <w:hideMark/>
          </w:tcPr>
          <w:p w14:paraId="39F8AC28"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3%</w:t>
            </w:r>
          </w:p>
        </w:tc>
      </w:tr>
      <w:tr w:rsidR="0036340A" w:rsidRPr="009E5255" w14:paraId="71A797B6" w14:textId="77777777" w:rsidTr="00FC664F">
        <w:trPr>
          <w:trHeight w:val="20"/>
        </w:trPr>
        <w:tc>
          <w:tcPr>
            <w:tcW w:w="2263" w:type="dxa"/>
            <w:shd w:val="clear" w:color="auto" w:fill="auto"/>
            <w:noWrap/>
            <w:hideMark/>
          </w:tcPr>
          <w:p w14:paraId="2A13CB25"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Pralatrexate</w:t>
            </w:r>
          </w:p>
        </w:tc>
        <w:tc>
          <w:tcPr>
            <w:tcW w:w="1861" w:type="dxa"/>
            <w:shd w:val="clear" w:color="auto" w:fill="auto"/>
            <w:noWrap/>
            <w:hideMark/>
          </w:tcPr>
          <w:p w14:paraId="54651991" w14:textId="01FD6455"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57.15</w:t>
            </w:r>
          </w:p>
        </w:tc>
        <w:tc>
          <w:tcPr>
            <w:tcW w:w="1861" w:type="dxa"/>
            <w:shd w:val="clear" w:color="auto" w:fill="auto"/>
            <w:noWrap/>
            <w:hideMark/>
          </w:tcPr>
          <w:p w14:paraId="4592A252" w14:textId="770AD362"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66.42</w:t>
            </w:r>
          </w:p>
        </w:tc>
        <w:tc>
          <w:tcPr>
            <w:tcW w:w="1861" w:type="dxa"/>
          </w:tcPr>
          <w:p w14:paraId="256A0B0B" w14:textId="71CE765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9.27</w:t>
            </w:r>
          </w:p>
        </w:tc>
        <w:tc>
          <w:tcPr>
            <w:tcW w:w="1861" w:type="dxa"/>
            <w:shd w:val="clear" w:color="auto" w:fill="auto"/>
            <w:noWrap/>
            <w:hideMark/>
          </w:tcPr>
          <w:p w14:paraId="70366402"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6%</w:t>
            </w:r>
          </w:p>
        </w:tc>
      </w:tr>
      <w:tr w:rsidR="0036340A" w:rsidRPr="009E5255" w14:paraId="1F41A3DC" w14:textId="77777777" w:rsidTr="00FC664F">
        <w:trPr>
          <w:trHeight w:val="20"/>
        </w:trPr>
        <w:tc>
          <w:tcPr>
            <w:tcW w:w="2263" w:type="dxa"/>
            <w:shd w:val="clear" w:color="auto" w:fill="auto"/>
            <w:noWrap/>
            <w:hideMark/>
          </w:tcPr>
          <w:p w14:paraId="45740C0A"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Raltitrexed</w:t>
            </w:r>
          </w:p>
        </w:tc>
        <w:tc>
          <w:tcPr>
            <w:tcW w:w="1861" w:type="dxa"/>
            <w:shd w:val="clear" w:color="auto" w:fill="auto"/>
            <w:noWrap/>
            <w:hideMark/>
          </w:tcPr>
          <w:p w14:paraId="0FFEBD45" w14:textId="20FC5B4C"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57.07</w:t>
            </w:r>
          </w:p>
        </w:tc>
        <w:tc>
          <w:tcPr>
            <w:tcW w:w="1861" w:type="dxa"/>
            <w:shd w:val="clear" w:color="auto" w:fill="auto"/>
            <w:noWrap/>
            <w:hideMark/>
          </w:tcPr>
          <w:p w14:paraId="3AAFA72E" w14:textId="21D77CCB"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79.86</w:t>
            </w:r>
          </w:p>
        </w:tc>
        <w:tc>
          <w:tcPr>
            <w:tcW w:w="1861" w:type="dxa"/>
          </w:tcPr>
          <w:p w14:paraId="7FAD6281" w14:textId="10BC315A"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2.79</w:t>
            </w:r>
          </w:p>
        </w:tc>
        <w:tc>
          <w:tcPr>
            <w:tcW w:w="1861" w:type="dxa"/>
            <w:shd w:val="clear" w:color="auto" w:fill="auto"/>
            <w:noWrap/>
            <w:hideMark/>
          </w:tcPr>
          <w:p w14:paraId="39A8E40D"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87%</w:t>
            </w:r>
          </w:p>
        </w:tc>
      </w:tr>
      <w:tr w:rsidR="0036340A" w:rsidRPr="009E5255" w14:paraId="5E11BD1A" w14:textId="77777777" w:rsidTr="00FC664F">
        <w:trPr>
          <w:trHeight w:val="20"/>
        </w:trPr>
        <w:tc>
          <w:tcPr>
            <w:tcW w:w="2263" w:type="dxa"/>
            <w:shd w:val="clear" w:color="auto" w:fill="auto"/>
            <w:noWrap/>
            <w:hideMark/>
          </w:tcPr>
          <w:p w14:paraId="3438004C"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Rituximab</w:t>
            </w:r>
          </w:p>
        </w:tc>
        <w:tc>
          <w:tcPr>
            <w:tcW w:w="1861" w:type="dxa"/>
            <w:shd w:val="clear" w:color="auto" w:fill="auto"/>
            <w:noWrap/>
            <w:hideMark/>
          </w:tcPr>
          <w:p w14:paraId="63702120" w14:textId="7A166D9C"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67</w:t>
            </w:r>
          </w:p>
        </w:tc>
        <w:tc>
          <w:tcPr>
            <w:tcW w:w="1861" w:type="dxa"/>
            <w:shd w:val="clear" w:color="auto" w:fill="auto"/>
            <w:noWrap/>
            <w:hideMark/>
          </w:tcPr>
          <w:p w14:paraId="5FB3A755" w14:textId="1991C55F"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45</w:t>
            </w:r>
          </w:p>
        </w:tc>
        <w:tc>
          <w:tcPr>
            <w:tcW w:w="1861" w:type="dxa"/>
          </w:tcPr>
          <w:p w14:paraId="0A275880" w14:textId="20A7D81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0.78</w:t>
            </w:r>
          </w:p>
        </w:tc>
        <w:tc>
          <w:tcPr>
            <w:tcW w:w="1861" w:type="dxa"/>
            <w:shd w:val="clear" w:color="auto" w:fill="auto"/>
            <w:noWrap/>
            <w:hideMark/>
          </w:tcPr>
          <w:p w14:paraId="227ADA34"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7%</w:t>
            </w:r>
          </w:p>
        </w:tc>
      </w:tr>
      <w:tr w:rsidR="0036340A" w:rsidRPr="009E5255" w14:paraId="7F7A1BA0" w14:textId="77777777" w:rsidTr="00FC664F">
        <w:trPr>
          <w:trHeight w:val="20"/>
        </w:trPr>
        <w:tc>
          <w:tcPr>
            <w:tcW w:w="2263" w:type="dxa"/>
            <w:shd w:val="clear" w:color="auto" w:fill="auto"/>
            <w:noWrap/>
            <w:hideMark/>
          </w:tcPr>
          <w:p w14:paraId="699081D5"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Topotecan</w:t>
            </w:r>
          </w:p>
        </w:tc>
        <w:tc>
          <w:tcPr>
            <w:tcW w:w="1861" w:type="dxa"/>
            <w:shd w:val="clear" w:color="auto" w:fill="auto"/>
            <w:noWrap/>
            <w:hideMark/>
          </w:tcPr>
          <w:p w14:paraId="67D1BE17" w14:textId="1209DE05"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0.59</w:t>
            </w:r>
          </w:p>
        </w:tc>
        <w:tc>
          <w:tcPr>
            <w:tcW w:w="1861" w:type="dxa"/>
            <w:shd w:val="clear" w:color="auto" w:fill="auto"/>
            <w:noWrap/>
            <w:hideMark/>
          </w:tcPr>
          <w:p w14:paraId="74765FE7" w14:textId="039539B5"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48.05</w:t>
            </w:r>
          </w:p>
        </w:tc>
        <w:tc>
          <w:tcPr>
            <w:tcW w:w="1861" w:type="dxa"/>
          </w:tcPr>
          <w:p w14:paraId="7C4A222A" w14:textId="61411215"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7.45</w:t>
            </w:r>
          </w:p>
        </w:tc>
        <w:tc>
          <w:tcPr>
            <w:tcW w:w="1861" w:type="dxa"/>
            <w:shd w:val="clear" w:color="auto" w:fill="auto"/>
            <w:noWrap/>
            <w:hideMark/>
          </w:tcPr>
          <w:p w14:paraId="430DB233"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64%</w:t>
            </w:r>
          </w:p>
        </w:tc>
      </w:tr>
      <w:tr w:rsidR="0036340A" w:rsidRPr="009E5255" w14:paraId="049BBF2C" w14:textId="77777777" w:rsidTr="00FC664F">
        <w:trPr>
          <w:trHeight w:val="20"/>
        </w:trPr>
        <w:tc>
          <w:tcPr>
            <w:tcW w:w="2263" w:type="dxa"/>
            <w:shd w:val="clear" w:color="auto" w:fill="auto"/>
            <w:noWrap/>
            <w:hideMark/>
          </w:tcPr>
          <w:p w14:paraId="0A82C5CF"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Trastuzumab</w:t>
            </w:r>
          </w:p>
        </w:tc>
        <w:tc>
          <w:tcPr>
            <w:tcW w:w="1861" w:type="dxa"/>
            <w:shd w:val="clear" w:color="auto" w:fill="auto"/>
            <w:noWrap/>
            <w:hideMark/>
          </w:tcPr>
          <w:p w14:paraId="55EB5344" w14:textId="265A190D"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4.45</w:t>
            </w:r>
          </w:p>
        </w:tc>
        <w:tc>
          <w:tcPr>
            <w:tcW w:w="1861" w:type="dxa"/>
            <w:shd w:val="clear" w:color="auto" w:fill="auto"/>
            <w:noWrap/>
            <w:hideMark/>
          </w:tcPr>
          <w:p w14:paraId="3FE632F7" w14:textId="6479C27B"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5.65</w:t>
            </w:r>
          </w:p>
        </w:tc>
        <w:tc>
          <w:tcPr>
            <w:tcW w:w="1861" w:type="dxa"/>
          </w:tcPr>
          <w:p w14:paraId="7D3E10B5" w14:textId="24374FDB"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21</w:t>
            </w:r>
          </w:p>
        </w:tc>
        <w:tc>
          <w:tcPr>
            <w:tcW w:w="1861" w:type="dxa"/>
            <w:shd w:val="clear" w:color="auto" w:fill="auto"/>
            <w:noWrap/>
            <w:hideMark/>
          </w:tcPr>
          <w:p w14:paraId="5113EDEF"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79%</w:t>
            </w:r>
          </w:p>
        </w:tc>
      </w:tr>
      <w:tr w:rsidR="0036340A" w:rsidRPr="009E5255" w14:paraId="74783A94" w14:textId="77777777" w:rsidTr="00FC664F">
        <w:trPr>
          <w:trHeight w:val="20"/>
        </w:trPr>
        <w:tc>
          <w:tcPr>
            <w:tcW w:w="2263" w:type="dxa"/>
            <w:shd w:val="clear" w:color="auto" w:fill="auto"/>
            <w:noWrap/>
            <w:hideMark/>
          </w:tcPr>
          <w:p w14:paraId="6601AA30"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Trastuzumab Emtansine</w:t>
            </w:r>
          </w:p>
        </w:tc>
        <w:tc>
          <w:tcPr>
            <w:tcW w:w="1861" w:type="dxa"/>
            <w:shd w:val="clear" w:color="auto" w:fill="auto"/>
            <w:noWrap/>
            <w:hideMark/>
          </w:tcPr>
          <w:p w14:paraId="68EADDE9" w14:textId="76233440"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6.95</w:t>
            </w:r>
          </w:p>
        </w:tc>
        <w:tc>
          <w:tcPr>
            <w:tcW w:w="1861" w:type="dxa"/>
            <w:shd w:val="clear" w:color="auto" w:fill="auto"/>
            <w:noWrap/>
            <w:hideMark/>
          </w:tcPr>
          <w:p w14:paraId="155011C2" w14:textId="58FB54EB"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8.52</w:t>
            </w:r>
          </w:p>
        </w:tc>
        <w:tc>
          <w:tcPr>
            <w:tcW w:w="1861" w:type="dxa"/>
          </w:tcPr>
          <w:p w14:paraId="3BC5F859" w14:textId="37AE84A8"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57</w:t>
            </w:r>
          </w:p>
        </w:tc>
        <w:tc>
          <w:tcPr>
            <w:tcW w:w="1861" w:type="dxa"/>
            <w:shd w:val="clear" w:color="auto" w:fill="auto"/>
            <w:noWrap/>
            <w:hideMark/>
          </w:tcPr>
          <w:p w14:paraId="34D54301"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92%</w:t>
            </w:r>
          </w:p>
        </w:tc>
      </w:tr>
      <w:tr w:rsidR="0036340A" w:rsidRPr="009E5255" w14:paraId="677B1152" w14:textId="77777777" w:rsidTr="00FC664F">
        <w:trPr>
          <w:trHeight w:val="20"/>
        </w:trPr>
        <w:tc>
          <w:tcPr>
            <w:tcW w:w="2263" w:type="dxa"/>
            <w:shd w:val="clear" w:color="auto" w:fill="auto"/>
            <w:noWrap/>
            <w:hideMark/>
          </w:tcPr>
          <w:p w14:paraId="436C28F7"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Vinblastine</w:t>
            </w:r>
          </w:p>
        </w:tc>
        <w:tc>
          <w:tcPr>
            <w:tcW w:w="1861" w:type="dxa"/>
            <w:shd w:val="clear" w:color="auto" w:fill="auto"/>
            <w:noWrap/>
            <w:hideMark/>
          </w:tcPr>
          <w:p w14:paraId="276C6678" w14:textId="26CC80A9"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5.31</w:t>
            </w:r>
          </w:p>
        </w:tc>
        <w:tc>
          <w:tcPr>
            <w:tcW w:w="1861" w:type="dxa"/>
            <w:shd w:val="clear" w:color="auto" w:fill="auto"/>
            <w:noWrap/>
            <w:hideMark/>
          </w:tcPr>
          <w:p w14:paraId="04A3E22A" w14:textId="133CCDC6"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7.52</w:t>
            </w:r>
          </w:p>
        </w:tc>
        <w:tc>
          <w:tcPr>
            <w:tcW w:w="1861" w:type="dxa"/>
          </w:tcPr>
          <w:p w14:paraId="1E280D32" w14:textId="36F2A576"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2.21</w:t>
            </w:r>
          </w:p>
        </w:tc>
        <w:tc>
          <w:tcPr>
            <w:tcW w:w="1861" w:type="dxa"/>
            <w:shd w:val="clear" w:color="auto" w:fill="auto"/>
            <w:noWrap/>
            <w:hideMark/>
          </w:tcPr>
          <w:p w14:paraId="018F09E4"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30%</w:t>
            </w:r>
          </w:p>
        </w:tc>
      </w:tr>
      <w:tr w:rsidR="0036340A" w:rsidRPr="009E5255" w14:paraId="5A9A778B" w14:textId="77777777" w:rsidTr="00FC664F">
        <w:trPr>
          <w:trHeight w:val="70"/>
        </w:trPr>
        <w:tc>
          <w:tcPr>
            <w:tcW w:w="2263" w:type="dxa"/>
            <w:shd w:val="clear" w:color="auto" w:fill="auto"/>
            <w:noWrap/>
            <w:hideMark/>
          </w:tcPr>
          <w:p w14:paraId="7754580B" w14:textId="77777777" w:rsidR="0036340A" w:rsidRPr="009E5255" w:rsidRDefault="0036340A" w:rsidP="00EA0B5A">
            <w:pPr>
              <w:pStyle w:val="NoSpacing"/>
              <w:rPr>
                <w:rFonts w:asciiTheme="majorHAnsi" w:hAnsiTheme="majorHAnsi" w:cstheme="majorHAnsi"/>
                <w:lang w:eastAsia="en-AU"/>
              </w:rPr>
            </w:pPr>
            <w:r w:rsidRPr="009E5255">
              <w:rPr>
                <w:rFonts w:asciiTheme="majorHAnsi" w:hAnsiTheme="majorHAnsi" w:cstheme="majorHAnsi"/>
              </w:rPr>
              <w:t>Vincristine</w:t>
            </w:r>
          </w:p>
        </w:tc>
        <w:tc>
          <w:tcPr>
            <w:tcW w:w="1861" w:type="dxa"/>
            <w:shd w:val="clear" w:color="auto" w:fill="auto"/>
            <w:noWrap/>
            <w:hideMark/>
          </w:tcPr>
          <w:p w14:paraId="79C2A0D1" w14:textId="5D4BAE63"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14.96</w:t>
            </w:r>
          </w:p>
        </w:tc>
        <w:tc>
          <w:tcPr>
            <w:tcW w:w="1861" w:type="dxa"/>
            <w:shd w:val="clear" w:color="auto" w:fill="auto"/>
            <w:noWrap/>
            <w:hideMark/>
          </w:tcPr>
          <w:p w14:paraId="3AA077D3" w14:textId="0321357C"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67.50</w:t>
            </w:r>
          </w:p>
        </w:tc>
        <w:tc>
          <w:tcPr>
            <w:tcW w:w="1861" w:type="dxa"/>
          </w:tcPr>
          <w:p w14:paraId="3921A3E8" w14:textId="1E5ECB7C"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52.54</w:t>
            </w:r>
          </w:p>
        </w:tc>
        <w:tc>
          <w:tcPr>
            <w:tcW w:w="1861" w:type="dxa"/>
            <w:shd w:val="clear" w:color="auto" w:fill="auto"/>
            <w:noWrap/>
            <w:hideMark/>
          </w:tcPr>
          <w:p w14:paraId="5A99D558" w14:textId="77777777" w:rsidR="0036340A" w:rsidRPr="009E5255" w:rsidRDefault="0036340A" w:rsidP="00FC664F">
            <w:pPr>
              <w:pStyle w:val="NoSpacing"/>
              <w:jc w:val="center"/>
              <w:rPr>
                <w:rFonts w:asciiTheme="majorHAnsi" w:hAnsiTheme="majorHAnsi" w:cstheme="majorHAnsi"/>
                <w:lang w:eastAsia="en-AU"/>
              </w:rPr>
            </w:pPr>
            <w:r w:rsidRPr="009E5255">
              <w:rPr>
                <w:rFonts w:asciiTheme="majorHAnsi" w:hAnsiTheme="majorHAnsi" w:cstheme="majorHAnsi"/>
              </w:rPr>
              <w:t>22%</w:t>
            </w:r>
          </w:p>
        </w:tc>
      </w:tr>
      <w:tr w:rsidR="0036340A" w:rsidRPr="009E5255" w14:paraId="1A94FAD0" w14:textId="77777777" w:rsidTr="00FC664F">
        <w:trPr>
          <w:trHeight w:val="20"/>
        </w:trPr>
        <w:tc>
          <w:tcPr>
            <w:tcW w:w="2263" w:type="dxa"/>
            <w:shd w:val="clear" w:color="auto" w:fill="auto"/>
            <w:noWrap/>
            <w:hideMark/>
          </w:tcPr>
          <w:p w14:paraId="72E902E2" w14:textId="77777777" w:rsidR="0036340A" w:rsidRPr="009E5255" w:rsidRDefault="0036340A" w:rsidP="00EA0B5A">
            <w:pPr>
              <w:pStyle w:val="NoSpacing"/>
              <w:rPr>
                <w:rFonts w:asciiTheme="majorHAnsi" w:hAnsiTheme="majorHAnsi" w:cstheme="majorHAnsi"/>
                <w:b/>
                <w:lang w:eastAsia="en-AU"/>
              </w:rPr>
            </w:pPr>
            <w:r w:rsidRPr="009E5255">
              <w:rPr>
                <w:rFonts w:asciiTheme="majorHAnsi" w:hAnsiTheme="majorHAnsi" w:cstheme="majorHAnsi"/>
              </w:rPr>
              <w:t>Vinorelbine</w:t>
            </w:r>
          </w:p>
        </w:tc>
        <w:tc>
          <w:tcPr>
            <w:tcW w:w="1861" w:type="dxa"/>
            <w:shd w:val="clear" w:color="auto" w:fill="auto"/>
            <w:noWrap/>
            <w:hideMark/>
          </w:tcPr>
          <w:p w14:paraId="70208DD0" w14:textId="6779C34F" w:rsidR="0036340A" w:rsidRPr="009E5255" w:rsidRDefault="0036340A" w:rsidP="00FC664F">
            <w:pPr>
              <w:pStyle w:val="NoSpacing"/>
              <w:jc w:val="center"/>
              <w:rPr>
                <w:rFonts w:asciiTheme="majorHAnsi" w:hAnsiTheme="majorHAnsi" w:cstheme="majorHAnsi"/>
                <w:b/>
                <w:lang w:eastAsia="en-AU"/>
              </w:rPr>
            </w:pPr>
            <w:r w:rsidRPr="009E5255">
              <w:rPr>
                <w:rFonts w:asciiTheme="majorHAnsi" w:hAnsiTheme="majorHAnsi" w:cstheme="majorHAnsi"/>
              </w:rPr>
              <w:t>$1.18</w:t>
            </w:r>
          </w:p>
        </w:tc>
        <w:tc>
          <w:tcPr>
            <w:tcW w:w="1861" w:type="dxa"/>
            <w:shd w:val="clear" w:color="auto" w:fill="auto"/>
            <w:noWrap/>
            <w:hideMark/>
          </w:tcPr>
          <w:p w14:paraId="2BED4C31" w14:textId="42149967" w:rsidR="0036340A" w:rsidRPr="009E5255" w:rsidRDefault="0036340A" w:rsidP="00FC664F">
            <w:pPr>
              <w:pStyle w:val="NoSpacing"/>
              <w:jc w:val="center"/>
              <w:rPr>
                <w:rFonts w:asciiTheme="majorHAnsi" w:hAnsiTheme="majorHAnsi" w:cstheme="majorHAnsi"/>
                <w:b/>
                <w:lang w:eastAsia="en-AU"/>
              </w:rPr>
            </w:pPr>
            <w:r w:rsidRPr="009E5255">
              <w:rPr>
                <w:rFonts w:asciiTheme="majorHAnsi" w:hAnsiTheme="majorHAnsi" w:cstheme="majorHAnsi"/>
              </w:rPr>
              <w:t>$3.71</w:t>
            </w:r>
          </w:p>
        </w:tc>
        <w:tc>
          <w:tcPr>
            <w:tcW w:w="1861" w:type="dxa"/>
          </w:tcPr>
          <w:p w14:paraId="4990AF5E" w14:textId="650F5EC0" w:rsidR="0036340A" w:rsidRPr="009E5255" w:rsidRDefault="0036340A" w:rsidP="00FC664F">
            <w:pPr>
              <w:pStyle w:val="NoSpacing"/>
              <w:jc w:val="center"/>
              <w:rPr>
                <w:rFonts w:asciiTheme="majorHAnsi" w:hAnsiTheme="majorHAnsi" w:cstheme="majorHAnsi"/>
                <w:b/>
                <w:lang w:eastAsia="en-AU"/>
              </w:rPr>
            </w:pPr>
            <w:r w:rsidRPr="009E5255">
              <w:rPr>
                <w:rFonts w:asciiTheme="majorHAnsi" w:hAnsiTheme="majorHAnsi" w:cstheme="majorHAnsi"/>
              </w:rPr>
              <w:t>$2.52</w:t>
            </w:r>
          </w:p>
        </w:tc>
        <w:tc>
          <w:tcPr>
            <w:tcW w:w="1861" w:type="dxa"/>
            <w:shd w:val="clear" w:color="auto" w:fill="auto"/>
            <w:noWrap/>
            <w:hideMark/>
          </w:tcPr>
          <w:p w14:paraId="4EA4927F" w14:textId="77777777" w:rsidR="0036340A" w:rsidRPr="009E5255" w:rsidRDefault="0036340A" w:rsidP="00FC664F">
            <w:pPr>
              <w:pStyle w:val="NoSpacing"/>
              <w:jc w:val="center"/>
              <w:rPr>
                <w:rFonts w:asciiTheme="majorHAnsi" w:hAnsiTheme="majorHAnsi" w:cstheme="majorHAnsi"/>
                <w:b/>
                <w:lang w:eastAsia="en-AU"/>
              </w:rPr>
            </w:pPr>
            <w:r w:rsidRPr="009E5255">
              <w:rPr>
                <w:rFonts w:asciiTheme="majorHAnsi" w:hAnsiTheme="majorHAnsi" w:cstheme="majorHAnsi"/>
              </w:rPr>
              <w:t>32%</w:t>
            </w:r>
          </w:p>
        </w:tc>
      </w:tr>
      <w:tr w:rsidR="0036340A" w:rsidRPr="009E5255" w14:paraId="470AB21D" w14:textId="77777777" w:rsidTr="00FC664F">
        <w:trPr>
          <w:trHeight w:val="20"/>
        </w:trPr>
        <w:tc>
          <w:tcPr>
            <w:tcW w:w="2263" w:type="dxa"/>
            <w:tcBorders>
              <w:bottom w:val="single" w:sz="4" w:space="0" w:color="auto"/>
            </w:tcBorders>
            <w:shd w:val="clear" w:color="auto" w:fill="auto"/>
            <w:noWrap/>
          </w:tcPr>
          <w:p w14:paraId="6066CDE2" w14:textId="2120CB02" w:rsidR="0036340A" w:rsidRPr="009E5255" w:rsidRDefault="0036340A" w:rsidP="00EA0B5A">
            <w:pPr>
              <w:pStyle w:val="NoSpacing"/>
              <w:rPr>
                <w:rFonts w:asciiTheme="majorHAnsi" w:hAnsiTheme="majorHAnsi" w:cstheme="majorHAnsi"/>
                <w:bCs/>
                <w:i/>
                <w:iCs/>
              </w:rPr>
            </w:pPr>
            <w:r w:rsidRPr="009E5255">
              <w:rPr>
                <w:rFonts w:asciiTheme="majorHAnsi" w:hAnsiTheme="majorHAnsi" w:cstheme="majorHAnsi"/>
                <w:bCs/>
                <w:i/>
                <w:iCs/>
              </w:rPr>
              <w:t xml:space="preserve">Average </w:t>
            </w:r>
          </w:p>
        </w:tc>
        <w:tc>
          <w:tcPr>
            <w:tcW w:w="1861" w:type="dxa"/>
            <w:tcBorders>
              <w:bottom w:val="single" w:sz="4" w:space="0" w:color="auto"/>
            </w:tcBorders>
            <w:shd w:val="clear" w:color="auto" w:fill="auto"/>
            <w:noWrap/>
          </w:tcPr>
          <w:p w14:paraId="62F54C83" w14:textId="7D949E05" w:rsidR="0036340A" w:rsidRPr="009E5255" w:rsidRDefault="0036340A" w:rsidP="00FC664F">
            <w:pPr>
              <w:pStyle w:val="NoSpacing"/>
              <w:jc w:val="center"/>
              <w:rPr>
                <w:rFonts w:asciiTheme="majorHAnsi" w:hAnsiTheme="majorHAnsi" w:cstheme="majorHAnsi"/>
                <w:bCs/>
                <w:i/>
                <w:iCs/>
              </w:rPr>
            </w:pPr>
            <w:r w:rsidRPr="009E5255">
              <w:rPr>
                <w:rFonts w:asciiTheme="majorHAnsi" w:hAnsiTheme="majorHAnsi" w:cstheme="majorHAnsi"/>
                <w:bCs/>
                <w:i/>
                <w:iCs/>
              </w:rPr>
              <w:t>$37.21</w:t>
            </w:r>
          </w:p>
        </w:tc>
        <w:tc>
          <w:tcPr>
            <w:tcW w:w="1861" w:type="dxa"/>
            <w:tcBorders>
              <w:bottom w:val="single" w:sz="4" w:space="0" w:color="auto"/>
            </w:tcBorders>
            <w:shd w:val="clear" w:color="auto" w:fill="auto"/>
            <w:noWrap/>
          </w:tcPr>
          <w:p w14:paraId="77852FA1" w14:textId="2CF0EA6E" w:rsidR="0036340A" w:rsidRPr="009E5255" w:rsidRDefault="0036340A" w:rsidP="00FC664F">
            <w:pPr>
              <w:pStyle w:val="NoSpacing"/>
              <w:jc w:val="center"/>
              <w:rPr>
                <w:rFonts w:asciiTheme="majorHAnsi" w:hAnsiTheme="majorHAnsi" w:cstheme="majorHAnsi"/>
                <w:bCs/>
                <w:i/>
                <w:iCs/>
              </w:rPr>
            </w:pPr>
            <w:r w:rsidRPr="009E5255">
              <w:rPr>
                <w:rFonts w:asciiTheme="majorHAnsi" w:hAnsiTheme="majorHAnsi" w:cstheme="majorHAnsi"/>
                <w:bCs/>
                <w:i/>
                <w:iCs/>
              </w:rPr>
              <w:t>$51.89</w:t>
            </w:r>
          </w:p>
        </w:tc>
        <w:tc>
          <w:tcPr>
            <w:tcW w:w="1861" w:type="dxa"/>
            <w:tcBorders>
              <w:bottom w:val="single" w:sz="4" w:space="0" w:color="auto"/>
            </w:tcBorders>
          </w:tcPr>
          <w:p w14:paraId="4B811EDC" w14:textId="06B7FA8F" w:rsidR="0036340A" w:rsidRPr="009E5255" w:rsidRDefault="0036340A" w:rsidP="00FC664F">
            <w:pPr>
              <w:pStyle w:val="NoSpacing"/>
              <w:jc w:val="center"/>
              <w:rPr>
                <w:rFonts w:asciiTheme="majorHAnsi" w:hAnsiTheme="majorHAnsi" w:cstheme="majorHAnsi"/>
                <w:bCs/>
                <w:i/>
                <w:iCs/>
              </w:rPr>
            </w:pPr>
            <w:r w:rsidRPr="009E5255">
              <w:rPr>
                <w:rFonts w:asciiTheme="majorHAnsi" w:hAnsiTheme="majorHAnsi" w:cstheme="majorHAnsi"/>
                <w:bCs/>
                <w:i/>
                <w:iCs/>
              </w:rPr>
              <w:t>$15.53</w:t>
            </w:r>
          </w:p>
        </w:tc>
        <w:tc>
          <w:tcPr>
            <w:tcW w:w="1861" w:type="dxa"/>
            <w:tcBorders>
              <w:bottom w:val="single" w:sz="4" w:space="0" w:color="auto"/>
            </w:tcBorders>
            <w:shd w:val="clear" w:color="auto" w:fill="auto"/>
            <w:noWrap/>
          </w:tcPr>
          <w:p w14:paraId="3389C300" w14:textId="77777777" w:rsidR="0036340A" w:rsidRPr="009E5255" w:rsidRDefault="0036340A" w:rsidP="00FC664F">
            <w:pPr>
              <w:pStyle w:val="NoSpacing"/>
              <w:jc w:val="center"/>
              <w:rPr>
                <w:rFonts w:asciiTheme="majorHAnsi" w:hAnsiTheme="majorHAnsi" w:cstheme="majorHAnsi"/>
                <w:bCs/>
                <w:i/>
                <w:iCs/>
              </w:rPr>
            </w:pPr>
            <w:r w:rsidRPr="009E5255">
              <w:rPr>
                <w:rFonts w:asciiTheme="majorHAnsi" w:hAnsiTheme="majorHAnsi" w:cstheme="majorHAnsi"/>
                <w:bCs/>
                <w:i/>
                <w:iCs/>
              </w:rPr>
              <w:t>72%</w:t>
            </w:r>
          </w:p>
        </w:tc>
      </w:tr>
    </w:tbl>
    <w:p w14:paraId="77DE28D2" w14:textId="6289EA89" w:rsidR="0036340A" w:rsidRPr="009E5255" w:rsidRDefault="0036340A" w:rsidP="00C849A4">
      <w:pPr>
        <w:pStyle w:val="CaptionNote"/>
      </w:pPr>
      <w:r w:rsidRPr="009E5255">
        <w:t>Source:</w:t>
      </w:r>
      <w:r w:rsidRPr="009E5255">
        <w:tab/>
      </w:r>
      <w:r w:rsidRPr="009E5255">
        <w:tab/>
        <w:t xml:space="preserve">Prepared for this Review using PBS </w:t>
      </w:r>
      <w:r w:rsidR="00FF4F3F" w:rsidRPr="009E5255">
        <w:t>patient-level data</w:t>
      </w:r>
      <w:r w:rsidRPr="009E5255">
        <w:t xml:space="preserve"> and IQVIA in-market sales.</w:t>
      </w:r>
    </w:p>
    <w:p w14:paraId="0F05EEDE" w14:textId="77777777" w:rsidR="0036340A" w:rsidRPr="009E5255" w:rsidRDefault="0036340A" w:rsidP="00965D8B">
      <w:pPr>
        <w:sectPr w:rsidR="0036340A" w:rsidRPr="009E5255" w:rsidSect="009D79E4">
          <w:pgSz w:w="11900" w:h="16840"/>
          <w:pgMar w:top="1440" w:right="1440" w:bottom="1440" w:left="1440" w:header="708" w:footer="708" w:gutter="0"/>
          <w:cols w:space="708"/>
          <w:docGrid w:linePitch="360"/>
        </w:sectPr>
      </w:pPr>
    </w:p>
    <w:p w14:paraId="5419FCC0" w14:textId="41B379EC" w:rsidR="0036340A" w:rsidRPr="009E5255" w:rsidRDefault="0036340A" w:rsidP="00C849A4">
      <w:pPr>
        <w:pStyle w:val="Caption"/>
      </w:pPr>
      <w:bookmarkStart w:id="480" w:name="_Ref93485650"/>
      <w:r w:rsidRPr="009E5255">
        <w:t>Table A</w:t>
      </w:r>
      <w:r w:rsidR="00E36C93">
        <w:fldChar w:fldCharType="begin"/>
      </w:r>
      <w:r w:rsidR="00E36C93">
        <w:instrText xml:space="preserve"> SEQ Table_A \* ARABIC </w:instrText>
      </w:r>
      <w:r w:rsidR="00E36C93">
        <w:fldChar w:fldCharType="separate"/>
      </w:r>
      <w:r w:rsidR="000C766B">
        <w:rPr>
          <w:noProof/>
        </w:rPr>
        <w:t>33</w:t>
      </w:r>
      <w:r w:rsidR="00E36C93">
        <w:rPr>
          <w:noProof/>
        </w:rPr>
        <w:fldChar w:fldCharType="end"/>
      </w:r>
      <w:bookmarkEnd w:id="480"/>
      <w:r w:rsidR="007152FE" w:rsidRPr="009E5255">
        <w:t xml:space="preserve">. </w:t>
      </w:r>
      <w:r w:rsidRPr="009E5255">
        <w:t>Comparison of the Price per Unit for PBS Claims and In-Market Sales – Annual Basis</w:t>
      </w:r>
    </w:p>
    <w:tbl>
      <w:tblPr>
        <w:tblW w:w="5000" w:type="pct"/>
        <w:tblLayout w:type="fixed"/>
        <w:tblLook w:val="04A0" w:firstRow="1" w:lastRow="0" w:firstColumn="1" w:lastColumn="0" w:noHBand="0" w:noVBand="1"/>
        <w:tblCaption w:val="Comparison of the Price per Unit for PBS Claims and In-Market Sales – Annual Basis"/>
      </w:tblPr>
      <w:tblGrid>
        <w:gridCol w:w="2275"/>
        <w:gridCol w:w="1165"/>
        <w:gridCol w:w="1168"/>
        <w:gridCol w:w="1165"/>
        <w:gridCol w:w="1168"/>
        <w:gridCol w:w="1168"/>
        <w:gridCol w:w="1165"/>
        <w:gridCol w:w="1165"/>
        <w:gridCol w:w="1168"/>
        <w:gridCol w:w="1165"/>
        <w:gridCol w:w="1165"/>
      </w:tblGrid>
      <w:tr w:rsidR="0036340A" w:rsidRPr="009E5255" w14:paraId="745C7CC5" w14:textId="77777777" w:rsidTr="00E61534">
        <w:trPr>
          <w:trHeight w:val="57"/>
          <w:tblHeader/>
        </w:trPr>
        <w:tc>
          <w:tcPr>
            <w:tcW w:w="816" w:type="pct"/>
            <w:vMerge w:val="restart"/>
            <w:shd w:val="clear" w:color="auto" w:fill="auto"/>
            <w:noWrap/>
            <w:vAlign w:val="bottom"/>
            <w:hideMark/>
          </w:tcPr>
          <w:p w14:paraId="04022CF1" w14:textId="6B8FE3C8" w:rsidR="0036340A" w:rsidRPr="009E5255" w:rsidRDefault="00E61534" w:rsidP="00E61534">
            <w:pPr>
              <w:pStyle w:val="NoSpacing"/>
              <w:rPr>
                <w:rFonts w:asciiTheme="majorHAnsi" w:hAnsiTheme="majorHAnsi" w:cstheme="majorHAnsi"/>
                <w:bCs/>
                <w:i/>
                <w:iCs/>
              </w:rPr>
            </w:pPr>
            <w:r w:rsidRPr="009E5255">
              <w:rPr>
                <w:rFonts w:asciiTheme="majorHAnsi" w:hAnsiTheme="majorHAnsi" w:cstheme="majorHAnsi"/>
                <w:bCs/>
                <w:i/>
                <w:iCs/>
              </w:rPr>
              <w:t>Drug</w:t>
            </w:r>
          </w:p>
        </w:tc>
        <w:tc>
          <w:tcPr>
            <w:tcW w:w="837" w:type="pct"/>
            <w:gridSpan w:val="2"/>
            <w:shd w:val="clear" w:color="auto" w:fill="auto"/>
            <w:noWrap/>
            <w:vAlign w:val="bottom"/>
            <w:hideMark/>
          </w:tcPr>
          <w:p w14:paraId="6282CF33" w14:textId="77777777"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2017</w:t>
            </w:r>
          </w:p>
        </w:tc>
        <w:tc>
          <w:tcPr>
            <w:tcW w:w="837" w:type="pct"/>
            <w:gridSpan w:val="2"/>
            <w:shd w:val="clear" w:color="auto" w:fill="auto"/>
            <w:noWrap/>
            <w:vAlign w:val="bottom"/>
            <w:hideMark/>
          </w:tcPr>
          <w:p w14:paraId="4F53B377" w14:textId="77777777"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2018</w:t>
            </w:r>
          </w:p>
        </w:tc>
        <w:tc>
          <w:tcPr>
            <w:tcW w:w="837" w:type="pct"/>
            <w:gridSpan w:val="2"/>
            <w:shd w:val="clear" w:color="auto" w:fill="auto"/>
            <w:noWrap/>
            <w:vAlign w:val="bottom"/>
            <w:hideMark/>
          </w:tcPr>
          <w:p w14:paraId="5918B133" w14:textId="77777777"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2019</w:t>
            </w:r>
          </w:p>
        </w:tc>
        <w:tc>
          <w:tcPr>
            <w:tcW w:w="837" w:type="pct"/>
            <w:gridSpan w:val="2"/>
            <w:shd w:val="clear" w:color="auto" w:fill="auto"/>
            <w:noWrap/>
            <w:vAlign w:val="bottom"/>
            <w:hideMark/>
          </w:tcPr>
          <w:p w14:paraId="2352CA9F" w14:textId="77777777"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2020</w:t>
            </w:r>
          </w:p>
        </w:tc>
        <w:tc>
          <w:tcPr>
            <w:tcW w:w="836" w:type="pct"/>
            <w:gridSpan w:val="2"/>
            <w:shd w:val="clear" w:color="auto" w:fill="auto"/>
            <w:noWrap/>
            <w:vAlign w:val="bottom"/>
            <w:hideMark/>
          </w:tcPr>
          <w:p w14:paraId="3A33E81D" w14:textId="77777777"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2017-2020</w:t>
            </w:r>
          </w:p>
        </w:tc>
      </w:tr>
      <w:tr w:rsidR="0036340A" w:rsidRPr="009E5255" w14:paraId="43643013" w14:textId="77777777" w:rsidTr="00E61534">
        <w:trPr>
          <w:trHeight w:val="57"/>
          <w:tblHeader/>
        </w:trPr>
        <w:tc>
          <w:tcPr>
            <w:tcW w:w="816" w:type="pct"/>
            <w:vMerge/>
            <w:tcBorders>
              <w:bottom w:val="single" w:sz="4" w:space="0" w:color="auto"/>
            </w:tcBorders>
            <w:shd w:val="clear" w:color="auto" w:fill="auto"/>
            <w:noWrap/>
            <w:vAlign w:val="bottom"/>
            <w:hideMark/>
          </w:tcPr>
          <w:p w14:paraId="1B2B8269" w14:textId="77777777" w:rsidR="0036340A" w:rsidRPr="009E5255" w:rsidRDefault="0036340A" w:rsidP="00EA0B5A">
            <w:pPr>
              <w:pStyle w:val="NoSpacing"/>
              <w:rPr>
                <w:rFonts w:asciiTheme="majorHAnsi" w:hAnsiTheme="majorHAnsi" w:cstheme="majorHAnsi"/>
                <w:bCs/>
                <w:i/>
                <w:iCs/>
              </w:rPr>
            </w:pPr>
          </w:p>
        </w:tc>
        <w:tc>
          <w:tcPr>
            <w:tcW w:w="418" w:type="pct"/>
            <w:tcBorders>
              <w:bottom w:val="single" w:sz="4" w:space="0" w:color="auto"/>
            </w:tcBorders>
            <w:shd w:val="clear" w:color="auto" w:fill="auto"/>
            <w:noWrap/>
            <w:vAlign w:val="bottom"/>
            <w:hideMark/>
          </w:tcPr>
          <w:p w14:paraId="6F36BEE6" w14:textId="167A6EF2" w:rsidR="0036340A" w:rsidRPr="009E5255" w:rsidRDefault="00BB5CF7" w:rsidP="00E61534">
            <w:pPr>
              <w:pStyle w:val="NoSpacing"/>
              <w:jc w:val="center"/>
              <w:rPr>
                <w:rFonts w:asciiTheme="majorHAnsi" w:hAnsiTheme="majorHAnsi" w:cstheme="majorHAnsi"/>
                <w:bCs/>
                <w:i/>
                <w:iCs/>
              </w:rPr>
            </w:pPr>
            <w:r w:rsidRPr="009E5255">
              <w:rPr>
                <w:rFonts w:asciiTheme="majorHAnsi" w:hAnsiTheme="majorHAnsi" w:cstheme="majorHAnsi"/>
                <w:bCs/>
                <w:i/>
                <w:iCs/>
              </w:rPr>
              <w:t>IQVIA</w:t>
            </w:r>
          </w:p>
        </w:tc>
        <w:tc>
          <w:tcPr>
            <w:tcW w:w="419" w:type="pct"/>
            <w:tcBorders>
              <w:bottom w:val="single" w:sz="4" w:space="0" w:color="auto"/>
            </w:tcBorders>
            <w:shd w:val="clear" w:color="auto" w:fill="auto"/>
            <w:noWrap/>
            <w:vAlign w:val="bottom"/>
            <w:hideMark/>
          </w:tcPr>
          <w:p w14:paraId="224665B5" w14:textId="77777777"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PBS</w:t>
            </w:r>
          </w:p>
        </w:tc>
        <w:tc>
          <w:tcPr>
            <w:tcW w:w="418" w:type="pct"/>
            <w:tcBorders>
              <w:bottom w:val="single" w:sz="4" w:space="0" w:color="auto"/>
            </w:tcBorders>
            <w:shd w:val="clear" w:color="auto" w:fill="auto"/>
            <w:noWrap/>
            <w:vAlign w:val="bottom"/>
            <w:hideMark/>
          </w:tcPr>
          <w:p w14:paraId="01B896D1" w14:textId="5CE2DB9E" w:rsidR="0036340A" w:rsidRPr="009E5255" w:rsidRDefault="00BB5CF7" w:rsidP="00E61534">
            <w:pPr>
              <w:pStyle w:val="NoSpacing"/>
              <w:jc w:val="center"/>
              <w:rPr>
                <w:rFonts w:asciiTheme="majorHAnsi" w:hAnsiTheme="majorHAnsi" w:cstheme="majorHAnsi"/>
                <w:bCs/>
                <w:i/>
                <w:iCs/>
              </w:rPr>
            </w:pPr>
            <w:r w:rsidRPr="009E5255">
              <w:rPr>
                <w:rFonts w:asciiTheme="majorHAnsi" w:hAnsiTheme="majorHAnsi" w:cstheme="majorHAnsi"/>
                <w:bCs/>
                <w:i/>
                <w:iCs/>
              </w:rPr>
              <w:t>IQVIA</w:t>
            </w:r>
          </w:p>
        </w:tc>
        <w:tc>
          <w:tcPr>
            <w:tcW w:w="419" w:type="pct"/>
            <w:tcBorders>
              <w:bottom w:val="single" w:sz="4" w:space="0" w:color="auto"/>
            </w:tcBorders>
            <w:shd w:val="clear" w:color="auto" w:fill="auto"/>
            <w:noWrap/>
            <w:vAlign w:val="bottom"/>
            <w:hideMark/>
          </w:tcPr>
          <w:p w14:paraId="217E7D09" w14:textId="77777777"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PBS</w:t>
            </w:r>
          </w:p>
        </w:tc>
        <w:tc>
          <w:tcPr>
            <w:tcW w:w="419" w:type="pct"/>
            <w:tcBorders>
              <w:bottom w:val="single" w:sz="4" w:space="0" w:color="auto"/>
            </w:tcBorders>
            <w:shd w:val="clear" w:color="auto" w:fill="auto"/>
            <w:noWrap/>
            <w:vAlign w:val="bottom"/>
            <w:hideMark/>
          </w:tcPr>
          <w:p w14:paraId="0C8F8317" w14:textId="354B5024" w:rsidR="0036340A" w:rsidRPr="009E5255" w:rsidRDefault="00BB5CF7" w:rsidP="00E61534">
            <w:pPr>
              <w:pStyle w:val="NoSpacing"/>
              <w:jc w:val="center"/>
              <w:rPr>
                <w:rFonts w:asciiTheme="majorHAnsi" w:hAnsiTheme="majorHAnsi" w:cstheme="majorHAnsi"/>
                <w:bCs/>
                <w:i/>
                <w:iCs/>
              </w:rPr>
            </w:pPr>
            <w:r w:rsidRPr="009E5255">
              <w:rPr>
                <w:rFonts w:asciiTheme="majorHAnsi" w:hAnsiTheme="majorHAnsi" w:cstheme="majorHAnsi"/>
                <w:bCs/>
                <w:i/>
                <w:iCs/>
              </w:rPr>
              <w:t>IQVIA</w:t>
            </w:r>
          </w:p>
        </w:tc>
        <w:tc>
          <w:tcPr>
            <w:tcW w:w="418" w:type="pct"/>
            <w:tcBorders>
              <w:bottom w:val="single" w:sz="4" w:space="0" w:color="auto"/>
            </w:tcBorders>
            <w:shd w:val="clear" w:color="auto" w:fill="auto"/>
            <w:noWrap/>
            <w:vAlign w:val="bottom"/>
            <w:hideMark/>
          </w:tcPr>
          <w:p w14:paraId="78A4B20A" w14:textId="77777777"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PBS</w:t>
            </w:r>
          </w:p>
        </w:tc>
        <w:tc>
          <w:tcPr>
            <w:tcW w:w="418" w:type="pct"/>
            <w:tcBorders>
              <w:bottom w:val="single" w:sz="4" w:space="0" w:color="auto"/>
            </w:tcBorders>
            <w:shd w:val="clear" w:color="auto" w:fill="auto"/>
            <w:noWrap/>
            <w:vAlign w:val="bottom"/>
            <w:hideMark/>
          </w:tcPr>
          <w:p w14:paraId="614F1BAC" w14:textId="446ACAC1" w:rsidR="0036340A" w:rsidRPr="009E5255" w:rsidRDefault="00BB5CF7" w:rsidP="00E61534">
            <w:pPr>
              <w:pStyle w:val="NoSpacing"/>
              <w:jc w:val="center"/>
              <w:rPr>
                <w:rFonts w:asciiTheme="majorHAnsi" w:hAnsiTheme="majorHAnsi" w:cstheme="majorHAnsi"/>
                <w:bCs/>
                <w:i/>
                <w:iCs/>
              </w:rPr>
            </w:pPr>
            <w:r w:rsidRPr="009E5255">
              <w:rPr>
                <w:rFonts w:asciiTheme="majorHAnsi" w:hAnsiTheme="majorHAnsi" w:cstheme="majorHAnsi"/>
                <w:bCs/>
                <w:i/>
                <w:iCs/>
              </w:rPr>
              <w:t>IQVIA</w:t>
            </w:r>
          </w:p>
        </w:tc>
        <w:tc>
          <w:tcPr>
            <w:tcW w:w="419" w:type="pct"/>
            <w:tcBorders>
              <w:bottom w:val="single" w:sz="4" w:space="0" w:color="auto"/>
            </w:tcBorders>
            <w:shd w:val="clear" w:color="auto" w:fill="auto"/>
            <w:noWrap/>
            <w:vAlign w:val="bottom"/>
            <w:hideMark/>
          </w:tcPr>
          <w:p w14:paraId="32E58102" w14:textId="77777777"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PBS</w:t>
            </w:r>
          </w:p>
        </w:tc>
        <w:tc>
          <w:tcPr>
            <w:tcW w:w="418" w:type="pct"/>
            <w:tcBorders>
              <w:bottom w:val="single" w:sz="4" w:space="0" w:color="auto"/>
            </w:tcBorders>
            <w:shd w:val="clear" w:color="auto" w:fill="auto"/>
            <w:noWrap/>
            <w:vAlign w:val="bottom"/>
            <w:hideMark/>
          </w:tcPr>
          <w:p w14:paraId="2992F64E" w14:textId="734B79A7" w:rsidR="0036340A" w:rsidRPr="009E5255" w:rsidRDefault="00BB5CF7" w:rsidP="00E61534">
            <w:pPr>
              <w:pStyle w:val="NoSpacing"/>
              <w:jc w:val="center"/>
              <w:rPr>
                <w:rFonts w:asciiTheme="majorHAnsi" w:hAnsiTheme="majorHAnsi" w:cstheme="majorHAnsi"/>
                <w:bCs/>
                <w:i/>
                <w:iCs/>
              </w:rPr>
            </w:pPr>
            <w:r w:rsidRPr="009E5255">
              <w:rPr>
                <w:rFonts w:asciiTheme="majorHAnsi" w:hAnsiTheme="majorHAnsi" w:cstheme="majorHAnsi"/>
                <w:bCs/>
                <w:i/>
                <w:iCs/>
              </w:rPr>
              <w:t>IQVIA</w:t>
            </w:r>
          </w:p>
        </w:tc>
        <w:tc>
          <w:tcPr>
            <w:tcW w:w="418" w:type="pct"/>
            <w:tcBorders>
              <w:bottom w:val="single" w:sz="4" w:space="0" w:color="auto"/>
            </w:tcBorders>
            <w:shd w:val="clear" w:color="auto" w:fill="auto"/>
            <w:noWrap/>
            <w:vAlign w:val="bottom"/>
            <w:hideMark/>
          </w:tcPr>
          <w:p w14:paraId="05FFDA3E" w14:textId="77777777"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PBS</w:t>
            </w:r>
          </w:p>
        </w:tc>
      </w:tr>
      <w:tr w:rsidR="0036340A" w:rsidRPr="009E5255" w14:paraId="71ECE98F" w14:textId="77777777" w:rsidTr="00E61534">
        <w:trPr>
          <w:trHeight w:val="57"/>
        </w:trPr>
        <w:tc>
          <w:tcPr>
            <w:tcW w:w="816" w:type="pct"/>
            <w:tcBorders>
              <w:top w:val="single" w:sz="4" w:space="0" w:color="auto"/>
            </w:tcBorders>
            <w:shd w:val="clear" w:color="auto" w:fill="auto"/>
            <w:noWrap/>
          </w:tcPr>
          <w:p w14:paraId="7595218A"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Arsenic</w:t>
            </w:r>
          </w:p>
        </w:tc>
        <w:tc>
          <w:tcPr>
            <w:tcW w:w="418" w:type="pct"/>
            <w:tcBorders>
              <w:top w:val="single" w:sz="4" w:space="0" w:color="auto"/>
            </w:tcBorders>
            <w:shd w:val="clear" w:color="auto" w:fill="auto"/>
            <w:noWrap/>
            <w:vAlign w:val="bottom"/>
          </w:tcPr>
          <w:p w14:paraId="7534A6C3" w14:textId="3E27D88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1.24</w:t>
            </w:r>
          </w:p>
        </w:tc>
        <w:tc>
          <w:tcPr>
            <w:tcW w:w="419" w:type="pct"/>
            <w:tcBorders>
              <w:top w:val="single" w:sz="4" w:space="0" w:color="auto"/>
            </w:tcBorders>
            <w:shd w:val="clear" w:color="auto" w:fill="auto"/>
            <w:noWrap/>
            <w:vAlign w:val="bottom"/>
          </w:tcPr>
          <w:p w14:paraId="7FEE7BF3" w14:textId="15DE649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0.40</w:t>
            </w:r>
          </w:p>
        </w:tc>
        <w:tc>
          <w:tcPr>
            <w:tcW w:w="418" w:type="pct"/>
            <w:tcBorders>
              <w:top w:val="single" w:sz="4" w:space="0" w:color="auto"/>
            </w:tcBorders>
            <w:shd w:val="clear" w:color="auto" w:fill="auto"/>
            <w:noWrap/>
            <w:vAlign w:val="bottom"/>
          </w:tcPr>
          <w:p w14:paraId="7B1615E1" w14:textId="30FF26B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4.94</w:t>
            </w:r>
          </w:p>
        </w:tc>
        <w:tc>
          <w:tcPr>
            <w:tcW w:w="419" w:type="pct"/>
            <w:tcBorders>
              <w:top w:val="single" w:sz="4" w:space="0" w:color="auto"/>
            </w:tcBorders>
            <w:shd w:val="clear" w:color="auto" w:fill="auto"/>
            <w:noWrap/>
            <w:vAlign w:val="bottom"/>
          </w:tcPr>
          <w:p w14:paraId="19525BA4" w14:textId="0EE6D84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5.88</w:t>
            </w:r>
          </w:p>
        </w:tc>
        <w:tc>
          <w:tcPr>
            <w:tcW w:w="419" w:type="pct"/>
            <w:tcBorders>
              <w:top w:val="single" w:sz="4" w:space="0" w:color="auto"/>
            </w:tcBorders>
            <w:shd w:val="clear" w:color="auto" w:fill="auto"/>
            <w:noWrap/>
            <w:vAlign w:val="bottom"/>
          </w:tcPr>
          <w:p w14:paraId="079262A5" w14:textId="4189EB1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4.31</w:t>
            </w:r>
          </w:p>
        </w:tc>
        <w:tc>
          <w:tcPr>
            <w:tcW w:w="418" w:type="pct"/>
            <w:tcBorders>
              <w:top w:val="single" w:sz="4" w:space="0" w:color="auto"/>
            </w:tcBorders>
            <w:shd w:val="clear" w:color="auto" w:fill="auto"/>
            <w:noWrap/>
            <w:vAlign w:val="bottom"/>
          </w:tcPr>
          <w:p w14:paraId="15DF1309" w14:textId="684124E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0.32</w:t>
            </w:r>
          </w:p>
        </w:tc>
        <w:tc>
          <w:tcPr>
            <w:tcW w:w="418" w:type="pct"/>
            <w:tcBorders>
              <w:top w:val="single" w:sz="4" w:space="0" w:color="auto"/>
            </w:tcBorders>
            <w:shd w:val="clear" w:color="auto" w:fill="auto"/>
            <w:noWrap/>
            <w:vAlign w:val="bottom"/>
          </w:tcPr>
          <w:p w14:paraId="29E9F180" w14:textId="79A8861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9.38</w:t>
            </w:r>
          </w:p>
        </w:tc>
        <w:tc>
          <w:tcPr>
            <w:tcW w:w="419" w:type="pct"/>
            <w:tcBorders>
              <w:top w:val="single" w:sz="4" w:space="0" w:color="auto"/>
            </w:tcBorders>
            <w:shd w:val="clear" w:color="auto" w:fill="auto"/>
            <w:noWrap/>
            <w:vAlign w:val="bottom"/>
          </w:tcPr>
          <w:p w14:paraId="0EE27BF1" w14:textId="395B2E1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5.74</w:t>
            </w:r>
          </w:p>
        </w:tc>
        <w:tc>
          <w:tcPr>
            <w:tcW w:w="418" w:type="pct"/>
            <w:tcBorders>
              <w:top w:val="single" w:sz="4" w:space="0" w:color="auto"/>
            </w:tcBorders>
            <w:shd w:val="clear" w:color="auto" w:fill="auto"/>
            <w:noWrap/>
            <w:vAlign w:val="bottom"/>
          </w:tcPr>
          <w:p w14:paraId="21B9881F" w14:textId="15DDFCA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4.42</w:t>
            </w:r>
          </w:p>
        </w:tc>
        <w:tc>
          <w:tcPr>
            <w:tcW w:w="418" w:type="pct"/>
            <w:tcBorders>
              <w:top w:val="single" w:sz="4" w:space="0" w:color="auto"/>
            </w:tcBorders>
            <w:shd w:val="clear" w:color="auto" w:fill="auto"/>
            <w:noWrap/>
            <w:vAlign w:val="bottom"/>
          </w:tcPr>
          <w:p w14:paraId="65A7D03F" w14:textId="4158B5F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0.12</w:t>
            </w:r>
          </w:p>
        </w:tc>
      </w:tr>
      <w:tr w:rsidR="0036340A" w:rsidRPr="009E5255" w14:paraId="0C4345E7" w14:textId="77777777" w:rsidTr="00E61534">
        <w:trPr>
          <w:trHeight w:val="57"/>
        </w:trPr>
        <w:tc>
          <w:tcPr>
            <w:tcW w:w="816" w:type="pct"/>
            <w:shd w:val="clear" w:color="auto" w:fill="auto"/>
            <w:noWrap/>
          </w:tcPr>
          <w:p w14:paraId="28C909A3"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Atezolizumab</w:t>
            </w:r>
          </w:p>
        </w:tc>
        <w:tc>
          <w:tcPr>
            <w:tcW w:w="418" w:type="pct"/>
            <w:shd w:val="clear" w:color="auto" w:fill="auto"/>
            <w:noWrap/>
            <w:vAlign w:val="bottom"/>
          </w:tcPr>
          <w:p w14:paraId="43838144" w14:textId="67D1E789"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2702D962" w14:textId="657DA46D" w:rsidR="0036340A" w:rsidRPr="009E5255" w:rsidRDefault="00E61534" w:rsidP="00E61534">
            <w:pPr>
              <w:pStyle w:val="NoSpacing"/>
              <w:jc w:val="center"/>
              <w:rPr>
                <w:rFonts w:asciiTheme="majorHAnsi" w:hAnsiTheme="majorHAnsi" w:cstheme="majorHAnsi"/>
              </w:rPr>
            </w:pPr>
            <w:r w:rsidRPr="009E5255">
              <w:rPr>
                <w:rFonts w:asciiTheme="majorHAnsi" w:hAnsiTheme="majorHAnsi" w:cstheme="majorHAnsi"/>
              </w:rPr>
              <w:t>-</w:t>
            </w:r>
          </w:p>
        </w:tc>
        <w:tc>
          <w:tcPr>
            <w:tcW w:w="418" w:type="pct"/>
            <w:shd w:val="clear" w:color="auto" w:fill="auto"/>
            <w:noWrap/>
            <w:vAlign w:val="bottom"/>
          </w:tcPr>
          <w:p w14:paraId="335A499D" w14:textId="4C25067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27</w:t>
            </w:r>
          </w:p>
        </w:tc>
        <w:tc>
          <w:tcPr>
            <w:tcW w:w="419" w:type="pct"/>
            <w:shd w:val="clear" w:color="auto" w:fill="auto"/>
            <w:noWrap/>
            <w:vAlign w:val="bottom"/>
          </w:tcPr>
          <w:p w14:paraId="29C6CAAD" w14:textId="13CFC7D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38</w:t>
            </w:r>
          </w:p>
        </w:tc>
        <w:tc>
          <w:tcPr>
            <w:tcW w:w="419" w:type="pct"/>
            <w:shd w:val="clear" w:color="auto" w:fill="auto"/>
            <w:noWrap/>
            <w:vAlign w:val="bottom"/>
          </w:tcPr>
          <w:p w14:paraId="4A5A22FE" w14:textId="420EFED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26</w:t>
            </w:r>
          </w:p>
        </w:tc>
        <w:tc>
          <w:tcPr>
            <w:tcW w:w="418" w:type="pct"/>
            <w:shd w:val="clear" w:color="auto" w:fill="auto"/>
            <w:noWrap/>
            <w:vAlign w:val="bottom"/>
          </w:tcPr>
          <w:p w14:paraId="7EFD436F" w14:textId="7409A14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36</w:t>
            </w:r>
          </w:p>
        </w:tc>
        <w:tc>
          <w:tcPr>
            <w:tcW w:w="418" w:type="pct"/>
            <w:shd w:val="clear" w:color="auto" w:fill="auto"/>
            <w:noWrap/>
            <w:vAlign w:val="bottom"/>
          </w:tcPr>
          <w:p w14:paraId="5510FF5F" w14:textId="22E75AC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00</w:t>
            </w:r>
          </w:p>
        </w:tc>
        <w:tc>
          <w:tcPr>
            <w:tcW w:w="419" w:type="pct"/>
            <w:shd w:val="clear" w:color="auto" w:fill="auto"/>
            <w:noWrap/>
            <w:vAlign w:val="bottom"/>
          </w:tcPr>
          <w:p w14:paraId="0821B7B5" w14:textId="38550D3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14</w:t>
            </w:r>
          </w:p>
        </w:tc>
        <w:tc>
          <w:tcPr>
            <w:tcW w:w="418" w:type="pct"/>
            <w:shd w:val="clear" w:color="auto" w:fill="auto"/>
            <w:noWrap/>
            <w:vAlign w:val="bottom"/>
          </w:tcPr>
          <w:p w14:paraId="10914637" w14:textId="38E8118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14</w:t>
            </w:r>
          </w:p>
        </w:tc>
        <w:tc>
          <w:tcPr>
            <w:tcW w:w="418" w:type="pct"/>
            <w:shd w:val="clear" w:color="auto" w:fill="auto"/>
            <w:noWrap/>
            <w:vAlign w:val="bottom"/>
          </w:tcPr>
          <w:p w14:paraId="303F6CF2" w14:textId="2E051DB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22</w:t>
            </w:r>
          </w:p>
        </w:tc>
      </w:tr>
      <w:tr w:rsidR="0036340A" w:rsidRPr="009E5255" w14:paraId="64CC308C" w14:textId="77777777" w:rsidTr="00E61534">
        <w:trPr>
          <w:trHeight w:val="57"/>
        </w:trPr>
        <w:tc>
          <w:tcPr>
            <w:tcW w:w="816" w:type="pct"/>
            <w:shd w:val="clear" w:color="auto" w:fill="auto"/>
            <w:noWrap/>
          </w:tcPr>
          <w:p w14:paraId="0BDD550F"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Avelumab</w:t>
            </w:r>
          </w:p>
        </w:tc>
        <w:tc>
          <w:tcPr>
            <w:tcW w:w="418" w:type="pct"/>
            <w:shd w:val="clear" w:color="auto" w:fill="auto"/>
            <w:noWrap/>
            <w:vAlign w:val="bottom"/>
          </w:tcPr>
          <w:p w14:paraId="4514E562" w14:textId="5A2F68BC"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4DB0BEA3" w14:textId="1AF4E8A0" w:rsidR="0036340A" w:rsidRPr="009E5255" w:rsidRDefault="00E61534" w:rsidP="00E61534">
            <w:pPr>
              <w:pStyle w:val="NoSpacing"/>
              <w:jc w:val="center"/>
              <w:rPr>
                <w:rFonts w:asciiTheme="majorHAnsi" w:hAnsiTheme="majorHAnsi" w:cstheme="majorHAnsi"/>
              </w:rPr>
            </w:pPr>
            <w:r w:rsidRPr="009E5255">
              <w:rPr>
                <w:rFonts w:asciiTheme="majorHAnsi" w:hAnsiTheme="majorHAnsi" w:cstheme="majorHAnsi"/>
              </w:rPr>
              <w:t>-</w:t>
            </w:r>
          </w:p>
        </w:tc>
        <w:tc>
          <w:tcPr>
            <w:tcW w:w="418" w:type="pct"/>
            <w:shd w:val="clear" w:color="auto" w:fill="auto"/>
            <w:noWrap/>
            <w:vAlign w:val="bottom"/>
          </w:tcPr>
          <w:p w14:paraId="108E4B7C" w14:textId="7AAC5A8B"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3DF28679" w14:textId="7B943CA8" w:rsidR="0036340A" w:rsidRPr="009E5255" w:rsidRDefault="00E61534"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1C1DB32A" w14:textId="210A7EB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99</w:t>
            </w:r>
          </w:p>
        </w:tc>
        <w:tc>
          <w:tcPr>
            <w:tcW w:w="418" w:type="pct"/>
            <w:shd w:val="clear" w:color="auto" w:fill="auto"/>
            <w:noWrap/>
            <w:vAlign w:val="bottom"/>
          </w:tcPr>
          <w:p w14:paraId="3A6F189E" w14:textId="17CE33D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87</w:t>
            </w:r>
          </w:p>
        </w:tc>
        <w:tc>
          <w:tcPr>
            <w:tcW w:w="418" w:type="pct"/>
            <w:shd w:val="clear" w:color="auto" w:fill="auto"/>
            <w:noWrap/>
            <w:vAlign w:val="bottom"/>
          </w:tcPr>
          <w:p w14:paraId="53102E61" w14:textId="0158C41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05</w:t>
            </w:r>
          </w:p>
        </w:tc>
        <w:tc>
          <w:tcPr>
            <w:tcW w:w="419" w:type="pct"/>
            <w:shd w:val="clear" w:color="auto" w:fill="auto"/>
            <w:noWrap/>
            <w:vAlign w:val="bottom"/>
          </w:tcPr>
          <w:p w14:paraId="2ED015EF" w14:textId="7E799B0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72</w:t>
            </w:r>
          </w:p>
        </w:tc>
        <w:tc>
          <w:tcPr>
            <w:tcW w:w="418" w:type="pct"/>
            <w:shd w:val="clear" w:color="auto" w:fill="auto"/>
            <w:noWrap/>
            <w:vAlign w:val="bottom"/>
          </w:tcPr>
          <w:p w14:paraId="7FE62B5E" w14:textId="418AA26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41</w:t>
            </w:r>
          </w:p>
        </w:tc>
        <w:tc>
          <w:tcPr>
            <w:tcW w:w="418" w:type="pct"/>
            <w:shd w:val="clear" w:color="auto" w:fill="auto"/>
            <w:noWrap/>
            <w:vAlign w:val="bottom"/>
          </w:tcPr>
          <w:p w14:paraId="3C1AA22B" w14:textId="4050B6D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91</w:t>
            </w:r>
          </w:p>
        </w:tc>
      </w:tr>
      <w:tr w:rsidR="0036340A" w:rsidRPr="009E5255" w14:paraId="653E61D3" w14:textId="77777777" w:rsidTr="00E61534">
        <w:trPr>
          <w:trHeight w:val="57"/>
        </w:trPr>
        <w:tc>
          <w:tcPr>
            <w:tcW w:w="816" w:type="pct"/>
            <w:shd w:val="clear" w:color="auto" w:fill="auto"/>
            <w:noWrap/>
          </w:tcPr>
          <w:p w14:paraId="086F5E67"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Bendamustine</w:t>
            </w:r>
          </w:p>
        </w:tc>
        <w:tc>
          <w:tcPr>
            <w:tcW w:w="418" w:type="pct"/>
            <w:shd w:val="clear" w:color="auto" w:fill="auto"/>
            <w:noWrap/>
            <w:vAlign w:val="bottom"/>
          </w:tcPr>
          <w:p w14:paraId="33854C57" w14:textId="24DFFC8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44</w:t>
            </w:r>
          </w:p>
        </w:tc>
        <w:tc>
          <w:tcPr>
            <w:tcW w:w="419" w:type="pct"/>
            <w:shd w:val="clear" w:color="auto" w:fill="auto"/>
            <w:noWrap/>
            <w:vAlign w:val="bottom"/>
          </w:tcPr>
          <w:p w14:paraId="1BCE84EB" w14:textId="5544D17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41</w:t>
            </w:r>
          </w:p>
        </w:tc>
        <w:tc>
          <w:tcPr>
            <w:tcW w:w="418" w:type="pct"/>
            <w:shd w:val="clear" w:color="auto" w:fill="auto"/>
            <w:noWrap/>
            <w:vAlign w:val="bottom"/>
          </w:tcPr>
          <w:p w14:paraId="5CCDE0A5" w14:textId="52D8076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38</w:t>
            </w:r>
          </w:p>
        </w:tc>
        <w:tc>
          <w:tcPr>
            <w:tcW w:w="419" w:type="pct"/>
            <w:shd w:val="clear" w:color="auto" w:fill="auto"/>
            <w:noWrap/>
            <w:vAlign w:val="bottom"/>
          </w:tcPr>
          <w:p w14:paraId="612FF966" w14:textId="595A6DA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87</w:t>
            </w:r>
          </w:p>
        </w:tc>
        <w:tc>
          <w:tcPr>
            <w:tcW w:w="419" w:type="pct"/>
            <w:shd w:val="clear" w:color="auto" w:fill="auto"/>
            <w:noWrap/>
            <w:vAlign w:val="bottom"/>
          </w:tcPr>
          <w:p w14:paraId="087FA7A2" w14:textId="6E96D6A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34</w:t>
            </w:r>
          </w:p>
        </w:tc>
        <w:tc>
          <w:tcPr>
            <w:tcW w:w="418" w:type="pct"/>
            <w:shd w:val="clear" w:color="auto" w:fill="auto"/>
            <w:noWrap/>
            <w:vAlign w:val="bottom"/>
          </w:tcPr>
          <w:p w14:paraId="244EA2B5" w14:textId="5CF1206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44</w:t>
            </w:r>
          </w:p>
        </w:tc>
        <w:tc>
          <w:tcPr>
            <w:tcW w:w="418" w:type="pct"/>
            <w:shd w:val="clear" w:color="auto" w:fill="auto"/>
            <w:noWrap/>
            <w:vAlign w:val="bottom"/>
          </w:tcPr>
          <w:p w14:paraId="77C4BDB6" w14:textId="18AC19C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39</w:t>
            </w:r>
          </w:p>
        </w:tc>
        <w:tc>
          <w:tcPr>
            <w:tcW w:w="419" w:type="pct"/>
            <w:shd w:val="clear" w:color="auto" w:fill="auto"/>
            <w:noWrap/>
            <w:vAlign w:val="bottom"/>
          </w:tcPr>
          <w:p w14:paraId="51AEE5A7" w14:textId="3C7C2A8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47</w:t>
            </w:r>
          </w:p>
        </w:tc>
        <w:tc>
          <w:tcPr>
            <w:tcW w:w="418" w:type="pct"/>
            <w:shd w:val="clear" w:color="auto" w:fill="auto"/>
            <w:noWrap/>
            <w:vAlign w:val="bottom"/>
          </w:tcPr>
          <w:p w14:paraId="3DAD1F4B" w14:textId="3568DD6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39</w:t>
            </w:r>
          </w:p>
        </w:tc>
        <w:tc>
          <w:tcPr>
            <w:tcW w:w="418" w:type="pct"/>
            <w:shd w:val="clear" w:color="auto" w:fill="auto"/>
            <w:noWrap/>
            <w:vAlign w:val="bottom"/>
          </w:tcPr>
          <w:p w14:paraId="3596621A" w14:textId="6AFE6E1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55</w:t>
            </w:r>
          </w:p>
        </w:tc>
      </w:tr>
      <w:tr w:rsidR="0036340A" w:rsidRPr="009E5255" w14:paraId="2176E637" w14:textId="77777777" w:rsidTr="00E61534">
        <w:trPr>
          <w:trHeight w:val="57"/>
        </w:trPr>
        <w:tc>
          <w:tcPr>
            <w:tcW w:w="816" w:type="pct"/>
            <w:shd w:val="clear" w:color="auto" w:fill="auto"/>
            <w:noWrap/>
          </w:tcPr>
          <w:p w14:paraId="253BC873"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Bevacizumab</w:t>
            </w:r>
          </w:p>
        </w:tc>
        <w:tc>
          <w:tcPr>
            <w:tcW w:w="418" w:type="pct"/>
            <w:shd w:val="clear" w:color="auto" w:fill="auto"/>
            <w:noWrap/>
            <w:vAlign w:val="bottom"/>
          </w:tcPr>
          <w:p w14:paraId="0185B3BB" w14:textId="5490652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63</w:t>
            </w:r>
          </w:p>
        </w:tc>
        <w:tc>
          <w:tcPr>
            <w:tcW w:w="419" w:type="pct"/>
            <w:shd w:val="clear" w:color="auto" w:fill="auto"/>
            <w:noWrap/>
            <w:vAlign w:val="bottom"/>
          </w:tcPr>
          <w:p w14:paraId="014CB925" w14:textId="0E4322C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89</w:t>
            </w:r>
          </w:p>
        </w:tc>
        <w:tc>
          <w:tcPr>
            <w:tcW w:w="418" w:type="pct"/>
            <w:shd w:val="clear" w:color="auto" w:fill="auto"/>
            <w:noWrap/>
            <w:vAlign w:val="bottom"/>
          </w:tcPr>
          <w:p w14:paraId="77677A5C" w14:textId="0525C37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79</w:t>
            </w:r>
          </w:p>
        </w:tc>
        <w:tc>
          <w:tcPr>
            <w:tcW w:w="419" w:type="pct"/>
            <w:shd w:val="clear" w:color="auto" w:fill="auto"/>
            <w:noWrap/>
            <w:vAlign w:val="bottom"/>
          </w:tcPr>
          <w:p w14:paraId="57CE106B" w14:textId="70B459B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86</w:t>
            </w:r>
          </w:p>
        </w:tc>
        <w:tc>
          <w:tcPr>
            <w:tcW w:w="419" w:type="pct"/>
            <w:shd w:val="clear" w:color="auto" w:fill="auto"/>
            <w:noWrap/>
            <w:vAlign w:val="bottom"/>
          </w:tcPr>
          <w:p w14:paraId="1758C73E" w14:textId="60F0D2B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51</w:t>
            </w:r>
          </w:p>
        </w:tc>
        <w:tc>
          <w:tcPr>
            <w:tcW w:w="418" w:type="pct"/>
            <w:shd w:val="clear" w:color="auto" w:fill="auto"/>
            <w:noWrap/>
            <w:vAlign w:val="bottom"/>
          </w:tcPr>
          <w:p w14:paraId="43E05E5B" w14:textId="02CE559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41</w:t>
            </w:r>
          </w:p>
        </w:tc>
        <w:tc>
          <w:tcPr>
            <w:tcW w:w="418" w:type="pct"/>
            <w:shd w:val="clear" w:color="auto" w:fill="auto"/>
            <w:noWrap/>
            <w:vAlign w:val="bottom"/>
          </w:tcPr>
          <w:p w14:paraId="119091D1" w14:textId="09C6990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79</w:t>
            </w:r>
          </w:p>
        </w:tc>
        <w:tc>
          <w:tcPr>
            <w:tcW w:w="419" w:type="pct"/>
            <w:shd w:val="clear" w:color="auto" w:fill="auto"/>
            <w:noWrap/>
            <w:vAlign w:val="bottom"/>
          </w:tcPr>
          <w:p w14:paraId="7236C0B6" w14:textId="65B87FD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66</w:t>
            </w:r>
          </w:p>
        </w:tc>
        <w:tc>
          <w:tcPr>
            <w:tcW w:w="418" w:type="pct"/>
            <w:shd w:val="clear" w:color="auto" w:fill="auto"/>
            <w:noWrap/>
            <w:vAlign w:val="bottom"/>
          </w:tcPr>
          <w:p w14:paraId="398BF264" w14:textId="6A03737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42</w:t>
            </w:r>
          </w:p>
        </w:tc>
        <w:tc>
          <w:tcPr>
            <w:tcW w:w="418" w:type="pct"/>
            <w:shd w:val="clear" w:color="auto" w:fill="auto"/>
            <w:noWrap/>
            <w:vAlign w:val="bottom"/>
          </w:tcPr>
          <w:p w14:paraId="48DEABF0" w14:textId="795ACC5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42</w:t>
            </w:r>
          </w:p>
        </w:tc>
      </w:tr>
      <w:tr w:rsidR="0036340A" w:rsidRPr="009E5255" w14:paraId="45415911" w14:textId="77777777" w:rsidTr="00E61534">
        <w:trPr>
          <w:trHeight w:val="57"/>
        </w:trPr>
        <w:tc>
          <w:tcPr>
            <w:tcW w:w="816" w:type="pct"/>
            <w:shd w:val="clear" w:color="auto" w:fill="auto"/>
            <w:noWrap/>
          </w:tcPr>
          <w:p w14:paraId="696A7F27"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Bleomycin</w:t>
            </w:r>
          </w:p>
        </w:tc>
        <w:tc>
          <w:tcPr>
            <w:tcW w:w="418" w:type="pct"/>
            <w:shd w:val="clear" w:color="auto" w:fill="auto"/>
            <w:noWrap/>
            <w:vAlign w:val="bottom"/>
          </w:tcPr>
          <w:p w14:paraId="359CFDB2" w14:textId="37CB624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94</w:t>
            </w:r>
          </w:p>
        </w:tc>
        <w:tc>
          <w:tcPr>
            <w:tcW w:w="419" w:type="pct"/>
            <w:shd w:val="clear" w:color="auto" w:fill="auto"/>
            <w:noWrap/>
            <w:vAlign w:val="bottom"/>
          </w:tcPr>
          <w:p w14:paraId="62BD592C" w14:textId="08221B8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82</w:t>
            </w:r>
          </w:p>
        </w:tc>
        <w:tc>
          <w:tcPr>
            <w:tcW w:w="418" w:type="pct"/>
            <w:shd w:val="clear" w:color="auto" w:fill="auto"/>
            <w:noWrap/>
            <w:vAlign w:val="bottom"/>
          </w:tcPr>
          <w:p w14:paraId="1512E014" w14:textId="11DBE99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99</w:t>
            </w:r>
          </w:p>
        </w:tc>
        <w:tc>
          <w:tcPr>
            <w:tcW w:w="419" w:type="pct"/>
            <w:shd w:val="clear" w:color="auto" w:fill="auto"/>
            <w:noWrap/>
            <w:vAlign w:val="bottom"/>
          </w:tcPr>
          <w:p w14:paraId="102B12BF" w14:textId="49EDF87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95</w:t>
            </w:r>
          </w:p>
        </w:tc>
        <w:tc>
          <w:tcPr>
            <w:tcW w:w="419" w:type="pct"/>
            <w:shd w:val="clear" w:color="auto" w:fill="auto"/>
            <w:noWrap/>
            <w:vAlign w:val="bottom"/>
          </w:tcPr>
          <w:p w14:paraId="5F7AD4B2" w14:textId="4EBE976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61</w:t>
            </w:r>
          </w:p>
        </w:tc>
        <w:tc>
          <w:tcPr>
            <w:tcW w:w="418" w:type="pct"/>
            <w:shd w:val="clear" w:color="auto" w:fill="auto"/>
            <w:noWrap/>
            <w:vAlign w:val="bottom"/>
          </w:tcPr>
          <w:p w14:paraId="063E8A0F" w14:textId="53DAE8A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85</w:t>
            </w:r>
          </w:p>
        </w:tc>
        <w:tc>
          <w:tcPr>
            <w:tcW w:w="418" w:type="pct"/>
            <w:shd w:val="clear" w:color="auto" w:fill="auto"/>
            <w:noWrap/>
            <w:vAlign w:val="bottom"/>
          </w:tcPr>
          <w:p w14:paraId="28430950" w14:textId="0289F99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9</w:t>
            </w:r>
          </w:p>
        </w:tc>
        <w:tc>
          <w:tcPr>
            <w:tcW w:w="419" w:type="pct"/>
            <w:shd w:val="clear" w:color="auto" w:fill="auto"/>
            <w:noWrap/>
            <w:vAlign w:val="bottom"/>
          </w:tcPr>
          <w:p w14:paraId="2EC90DD1" w14:textId="750CFFF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26</w:t>
            </w:r>
          </w:p>
        </w:tc>
        <w:tc>
          <w:tcPr>
            <w:tcW w:w="418" w:type="pct"/>
            <w:shd w:val="clear" w:color="auto" w:fill="auto"/>
            <w:noWrap/>
            <w:vAlign w:val="bottom"/>
          </w:tcPr>
          <w:p w14:paraId="7223D6E6" w14:textId="03E3912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92</w:t>
            </w:r>
          </w:p>
        </w:tc>
        <w:tc>
          <w:tcPr>
            <w:tcW w:w="418" w:type="pct"/>
            <w:shd w:val="clear" w:color="auto" w:fill="auto"/>
            <w:noWrap/>
            <w:vAlign w:val="bottom"/>
          </w:tcPr>
          <w:p w14:paraId="63F83CCC" w14:textId="09B81E2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25</w:t>
            </w:r>
          </w:p>
        </w:tc>
      </w:tr>
      <w:tr w:rsidR="0036340A" w:rsidRPr="009E5255" w14:paraId="6BBAB424" w14:textId="77777777" w:rsidTr="00E61534">
        <w:trPr>
          <w:trHeight w:val="57"/>
        </w:trPr>
        <w:tc>
          <w:tcPr>
            <w:tcW w:w="816" w:type="pct"/>
            <w:shd w:val="clear" w:color="auto" w:fill="auto"/>
            <w:noWrap/>
          </w:tcPr>
          <w:p w14:paraId="7702BDC9"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Blinatumomab</w:t>
            </w:r>
          </w:p>
        </w:tc>
        <w:tc>
          <w:tcPr>
            <w:tcW w:w="418" w:type="pct"/>
            <w:shd w:val="clear" w:color="auto" w:fill="auto"/>
            <w:noWrap/>
            <w:vAlign w:val="bottom"/>
          </w:tcPr>
          <w:p w14:paraId="3F37B557" w14:textId="47251AE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8.28</w:t>
            </w:r>
          </w:p>
        </w:tc>
        <w:tc>
          <w:tcPr>
            <w:tcW w:w="419" w:type="pct"/>
            <w:shd w:val="clear" w:color="auto" w:fill="auto"/>
            <w:noWrap/>
            <w:vAlign w:val="bottom"/>
          </w:tcPr>
          <w:p w14:paraId="5734A50B" w14:textId="29A5745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7.05</w:t>
            </w:r>
          </w:p>
        </w:tc>
        <w:tc>
          <w:tcPr>
            <w:tcW w:w="418" w:type="pct"/>
            <w:shd w:val="clear" w:color="auto" w:fill="auto"/>
            <w:noWrap/>
            <w:vAlign w:val="bottom"/>
          </w:tcPr>
          <w:p w14:paraId="19AC7A0E" w14:textId="35BFB8A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6.11</w:t>
            </w:r>
          </w:p>
        </w:tc>
        <w:tc>
          <w:tcPr>
            <w:tcW w:w="419" w:type="pct"/>
            <w:shd w:val="clear" w:color="auto" w:fill="auto"/>
            <w:noWrap/>
            <w:vAlign w:val="bottom"/>
          </w:tcPr>
          <w:p w14:paraId="08D32383" w14:textId="30708AD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5.14</w:t>
            </w:r>
          </w:p>
        </w:tc>
        <w:tc>
          <w:tcPr>
            <w:tcW w:w="419" w:type="pct"/>
            <w:shd w:val="clear" w:color="auto" w:fill="auto"/>
            <w:noWrap/>
            <w:vAlign w:val="bottom"/>
          </w:tcPr>
          <w:p w14:paraId="27060373" w14:textId="559B9C0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4.00</w:t>
            </w:r>
          </w:p>
        </w:tc>
        <w:tc>
          <w:tcPr>
            <w:tcW w:w="418" w:type="pct"/>
            <w:shd w:val="clear" w:color="auto" w:fill="auto"/>
            <w:noWrap/>
            <w:vAlign w:val="bottom"/>
          </w:tcPr>
          <w:p w14:paraId="2CBF28B9" w14:textId="595DE19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5.24</w:t>
            </w:r>
          </w:p>
        </w:tc>
        <w:tc>
          <w:tcPr>
            <w:tcW w:w="418" w:type="pct"/>
            <w:shd w:val="clear" w:color="auto" w:fill="auto"/>
            <w:noWrap/>
            <w:vAlign w:val="bottom"/>
          </w:tcPr>
          <w:p w14:paraId="3C8A01CC" w14:textId="39634A6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4.05</w:t>
            </w:r>
          </w:p>
        </w:tc>
        <w:tc>
          <w:tcPr>
            <w:tcW w:w="419" w:type="pct"/>
            <w:shd w:val="clear" w:color="auto" w:fill="auto"/>
            <w:noWrap/>
            <w:vAlign w:val="bottom"/>
          </w:tcPr>
          <w:p w14:paraId="1573B89E" w14:textId="56DF512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5.76</w:t>
            </w:r>
          </w:p>
        </w:tc>
        <w:tc>
          <w:tcPr>
            <w:tcW w:w="418" w:type="pct"/>
            <w:shd w:val="clear" w:color="auto" w:fill="auto"/>
            <w:noWrap/>
            <w:vAlign w:val="bottom"/>
          </w:tcPr>
          <w:p w14:paraId="137E4025" w14:textId="435A5A5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5.17</w:t>
            </w:r>
          </w:p>
        </w:tc>
        <w:tc>
          <w:tcPr>
            <w:tcW w:w="418" w:type="pct"/>
            <w:shd w:val="clear" w:color="auto" w:fill="auto"/>
            <w:noWrap/>
            <w:vAlign w:val="bottom"/>
          </w:tcPr>
          <w:p w14:paraId="6D6F8E80" w14:textId="72C0183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0.84</w:t>
            </w:r>
          </w:p>
        </w:tc>
      </w:tr>
      <w:tr w:rsidR="0036340A" w:rsidRPr="009E5255" w14:paraId="73B9EC58" w14:textId="77777777" w:rsidTr="00E61534">
        <w:trPr>
          <w:trHeight w:val="57"/>
        </w:trPr>
        <w:tc>
          <w:tcPr>
            <w:tcW w:w="816" w:type="pct"/>
            <w:shd w:val="clear" w:color="auto" w:fill="auto"/>
            <w:noWrap/>
          </w:tcPr>
          <w:p w14:paraId="749DBBCA"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Bortezomib</w:t>
            </w:r>
          </w:p>
        </w:tc>
        <w:tc>
          <w:tcPr>
            <w:tcW w:w="418" w:type="pct"/>
            <w:shd w:val="clear" w:color="auto" w:fill="auto"/>
            <w:noWrap/>
            <w:vAlign w:val="bottom"/>
          </w:tcPr>
          <w:p w14:paraId="623A382E" w14:textId="10C04E3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06.44</w:t>
            </w:r>
          </w:p>
        </w:tc>
        <w:tc>
          <w:tcPr>
            <w:tcW w:w="419" w:type="pct"/>
            <w:shd w:val="clear" w:color="auto" w:fill="auto"/>
            <w:noWrap/>
            <w:vAlign w:val="bottom"/>
          </w:tcPr>
          <w:p w14:paraId="6E8A2A07" w14:textId="03916C6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25.37</w:t>
            </w:r>
          </w:p>
        </w:tc>
        <w:tc>
          <w:tcPr>
            <w:tcW w:w="418" w:type="pct"/>
            <w:shd w:val="clear" w:color="auto" w:fill="auto"/>
            <w:noWrap/>
            <w:vAlign w:val="bottom"/>
          </w:tcPr>
          <w:p w14:paraId="457B4F45" w14:textId="3F5459D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64.82</w:t>
            </w:r>
          </w:p>
        </w:tc>
        <w:tc>
          <w:tcPr>
            <w:tcW w:w="419" w:type="pct"/>
            <w:shd w:val="clear" w:color="auto" w:fill="auto"/>
            <w:noWrap/>
            <w:vAlign w:val="bottom"/>
          </w:tcPr>
          <w:p w14:paraId="269CE64E" w14:textId="02720B7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89.58</w:t>
            </w:r>
          </w:p>
        </w:tc>
        <w:tc>
          <w:tcPr>
            <w:tcW w:w="419" w:type="pct"/>
            <w:shd w:val="clear" w:color="auto" w:fill="auto"/>
            <w:noWrap/>
            <w:vAlign w:val="bottom"/>
          </w:tcPr>
          <w:p w14:paraId="6C3C08D0" w14:textId="4146A72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41.76</w:t>
            </w:r>
          </w:p>
        </w:tc>
        <w:tc>
          <w:tcPr>
            <w:tcW w:w="418" w:type="pct"/>
            <w:shd w:val="clear" w:color="auto" w:fill="auto"/>
            <w:noWrap/>
            <w:vAlign w:val="bottom"/>
          </w:tcPr>
          <w:p w14:paraId="562B0288" w14:textId="254216A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63.64</w:t>
            </w:r>
          </w:p>
        </w:tc>
        <w:tc>
          <w:tcPr>
            <w:tcW w:w="418" w:type="pct"/>
            <w:shd w:val="clear" w:color="auto" w:fill="auto"/>
            <w:noWrap/>
            <w:vAlign w:val="bottom"/>
          </w:tcPr>
          <w:p w14:paraId="4B0CF5B2" w14:textId="0AA6058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41.10</w:t>
            </w:r>
          </w:p>
        </w:tc>
        <w:tc>
          <w:tcPr>
            <w:tcW w:w="419" w:type="pct"/>
            <w:shd w:val="clear" w:color="auto" w:fill="auto"/>
            <w:noWrap/>
            <w:vAlign w:val="bottom"/>
          </w:tcPr>
          <w:p w14:paraId="4B3A82C8" w14:textId="7F5CC6A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68.90</w:t>
            </w:r>
          </w:p>
        </w:tc>
        <w:tc>
          <w:tcPr>
            <w:tcW w:w="418" w:type="pct"/>
            <w:shd w:val="clear" w:color="auto" w:fill="auto"/>
            <w:noWrap/>
            <w:vAlign w:val="bottom"/>
          </w:tcPr>
          <w:p w14:paraId="1EB819AF" w14:textId="7B0F694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63.43</w:t>
            </w:r>
          </w:p>
        </w:tc>
        <w:tc>
          <w:tcPr>
            <w:tcW w:w="418" w:type="pct"/>
            <w:shd w:val="clear" w:color="auto" w:fill="auto"/>
            <w:noWrap/>
            <w:vAlign w:val="bottom"/>
          </w:tcPr>
          <w:p w14:paraId="17BE1F0D" w14:textId="74B536D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85.58</w:t>
            </w:r>
          </w:p>
        </w:tc>
      </w:tr>
      <w:tr w:rsidR="0036340A" w:rsidRPr="009E5255" w14:paraId="281C6CD9" w14:textId="77777777" w:rsidTr="00E61534">
        <w:trPr>
          <w:trHeight w:val="57"/>
        </w:trPr>
        <w:tc>
          <w:tcPr>
            <w:tcW w:w="816" w:type="pct"/>
            <w:shd w:val="clear" w:color="auto" w:fill="auto"/>
            <w:noWrap/>
          </w:tcPr>
          <w:p w14:paraId="3EACD5C5"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Brentuximab Vedotin</w:t>
            </w:r>
          </w:p>
        </w:tc>
        <w:tc>
          <w:tcPr>
            <w:tcW w:w="418" w:type="pct"/>
            <w:shd w:val="clear" w:color="auto" w:fill="auto"/>
            <w:noWrap/>
            <w:vAlign w:val="bottom"/>
          </w:tcPr>
          <w:p w14:paraId="0791AC54" w14:textId="6A1A570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6.82</w:t>
            </w:r>
          </w:p>
        </w:tc>
        <w:tc>
          <w:tcPr>
            <w:tcW w:w="419" w:type="pct"/>
            <w:shd w:val="clear" w:color="auto" w:fill="auto"/>
            <w:noWrap/>
            <w:vAlign w:val="bottom"/>
          </w:tcPr>
          <w:p w14:paraId="7A8CCA1C" w14:textId="56C8F15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3.57</w:t>
            </w:r>
          </w:p>
        </w:tc>
        <w:tc>
          <w:tcPr>
            <w:tcW w:w="418" w:type="pct"/>
            <w:shd w:val="clear" w:color="auto" w:fill="auto"/>
            <w:noWrap/>
            <w:vAlign w:val="bottom"/>
          </w:tcPr>
          <w:p w14:paraId="06328BD6" w14:textId="17B2F98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9.49</w:t>
            </w:r>
          </w:p>
        </w:tc>
        <w:tc>
          <w:tcPr>
            <w:tcW w:w="419" w:type="pct"/>
            <w:shd w:val="clear" w:color="auto" w:fill="auto"/>
            <w:noWrap/>
            <w:vAlign w:val="bottom"/>
          </w:tcPr>
          <w:p w14:paraId="5C2B475D" w14:textId="7AB269D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54.64</w:t>
            </w:r>
          </w:p>
        </w:tc>
        <w:tc>
          <w:tcPr>
            <w:tcW w:w="419" w:type="pct"/>
            <w:shd w:val="clear" w:color="auto" w:fill="auto"/>
            <w:noWrap/>
            <w:vAlign w:val="bottom"/>
          </w:tcPr>
          <w:p w14:paraId="035DA497" w14:textId="16FC1F9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5.46</w:t>
            </w:r>
          </w:p>
        </w:tc>
        <w:tc>
          <w:tcPr>
            <w:tcW w:w="418" w:type="pct"/>
            <w:shd w:val="clear" w:color="auto" w:fill="auto"/>
            <w:noWrap/>
            <w:vAlign w:val="bottom"/>
          </w:tcPr>
          <w:p w14:paraId="3A7FD440" w14:textId="187A6C0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5.96</w:t>
            </w:r>
          </w:p>
        </w:tc>
        <w:tc>
          <w:tcPr>
            <w:tcW w:w="418" w:type="pct"/>
            <w:shd w:val="clear" w:color="auto" w:fill="auto"/>
            <w:noWrap/>
            <w:vAlign w:val="bottom"/>
          </w:tcPr>
          <w:p w14:paraId="54FE7936" w14:textId="1BC2439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2.56</w:t>
            </w:r>
          </w:p>
        </w:tc>
        <w:tc>
          <w:tcPr>
            <w:tcW w:w="419" w:type="pct"/>
            <w:shd w:val="clear" w:color="auto" w:fill="auto"/>
            <w:noWrap/>
            <w:vAlign w:val="bottom"/>
          </w:tcPr>
          <w:p w14:paraId="417CDDEA" w14:textId="7CDA2D6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1.14</w:t>
            </w:r>
          </w:p>
        </w:tc>
        <w:tc>
          <w:tcPr>
            <w:tcW w:w="418" w:type="pct"/>
            <w:shd w:val="clear" w:color="auto" w:fill="auto"/>
            <w:noWrap/>
            <w:vAlign w:val="bottom"/>
          </w:tcPr>
          <w:p w14:paraId="6E5A36EB" w14:textId="7BF7EBC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3.75</w:t>
            </w:r>
          </w:p>
        </w:tc>
        <w:tc>
          <w:tcPr>
            <w:tcW w:w="418" w:type="pct"/>
            <w:shd w:val="clear" w:color="auto" w:fill="auto"/>
            <w:noWrap/>
            <w:vAlign w:val="bottom"/>
          </w:tcPr>
          <w:p w14:paraId="15F9B834" w14:textId="29FDBF7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5.60</w:t>
            </w:r>
          </w:p>
        </w:tc>
      </w:tr>
      <w:tr w:rsidR="0036340A" w:rsidRPr="009E5255" w14:paraId="7E42BC22" w14:textId="77777777" w:rsidTr="00E61534">
        <w:trPr>
          <w:trHeight w:val="57"/>
        </w:trPr>
        <w:tc>
          <w:tcPr>
            <w:tcW w:w="816" w:type="pct"/>
            <w:shd w:val="clear" w:color="auto" w:fill="auto"/>
            <w:noWrap/>
          </w:tcPr>
          <w:p w14:paraId="65887F05"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Cabazitaxel</w:t>
            </w:r>
          </w:p>
        </w:tc>
        <w:tc>
          <w:tcPr>
            <w:tcW w:w="418" w:type="pct"/>
            <w:shd w:val="clear" w:color="auto" w:fill="auto"/>
            <w:noWrap/>
            <w:vAlign w:val="bottom"/>
          </w:tcPr>
          <w:p w14:paraId="407DD9E1" w14:textId="75FF748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8.90</w:t>
            </w:r>
          </w:p>
        </w:tc>
        <w:tc>
          <w:tcPr>
            <w:tcW w:w="419" w:type="pct"/>
            <w:shd w:val="clear" w:color="auto" w:fill="auto"/>
            <w:noWrap/>
            <w:vAlign w:val="bottom"/>
          </w:tcPr>
          <w:p w14:paraId="371C5844" w14:textId="0AC5286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2.66</w:t>
            </w:r>
          </w:p>
        </w:tc>
        <w:tc>
          <w:tcPr>
            <w:tcW w:w="418" w:type="pct"/>
            <w:shd w:val="clear" w:color="auto" w:fill="auto"/>
            <w:noWrap/>
            <w:vAlign w:val="bottom"/>
          </w:tcPr>
          <w:p w14:paraId="55730623" w14:textId="714B492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4.25</w:t>
            </w:r>
          </w:p>
        </w:tc>
        <w:tc>
          <w:tcPr>
            <w:tcW w:w="419" w:type="pct"/>
            <w:shd w:val="clear" w:color="auto" w:fill="auto"/>
            <w:noWrap/>
            <w:vAlign w:val="bottom"/>
          </w:tcPr>
          <w:p w14:paraId="38BF59F6" w14:textId="47D4FAC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1.61</w:t>
            </w:r>
          </w:p>
        </w:tc>
        <w:tc>
          <w:tcPr>
            <w:tcW w:w="419" w:type="pct"/>
            <w:shd w:val="clear" w:color="auto" w:fill="auto"/>
            <w:noWrap/>
            <w:vAlign w:val="bottom"/>
          </w:tcPr>
          <w:p w14:paraId="1FEB05C4" w14:textId="0E59AD6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8.05</w:t>
            </w:r>
          </w:p>
        </w:tc>
        <w:tc>
          <w:tcPr>
            <w:tcW w:w="418" w:type="pct"/>
            <w:shd w:val="clear" w:color="auto" w:fill="auto"/>
            <w:noWrap/>
            <w:vAlign w:val="bottom"/>
          </w:tcPr>
          <w:p w14:paraId="1648EA0D" w14:textId="062BD7C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2.55</w:t>
            </w:r>
          </w:p>
        </w:tc>
        <w:tc>
          <w:tcPr>
            <w:tcW w:w="418" w:type="pct"/>
            <w:shd w:val="clear" w:color="auto" w:fill="auto"/>
            <w:noWrap/>
            <w:vAlign w:val="bottom"/>
          </w:tcPr>
          <w:p w14:paraId="0647B0E5" w14:textId="0B39675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5.25</w:t>
            </w:r>
          </w:p>
        </w:tc>
        <w:tc>
          <w:tcPr>
            <w:tcW w:w="419" w:type="pct"/>
            <w:shd w:val="clear" w:color="auto" w:fill="auto"/>
            <w:noWrap/>
            <w:vAlign w:val="bottom"/>
          </w:tcPr>
          <w:p w14:paraId="0759EF33" w14:textId="76E6FA6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5.80</w:t>
            </w:r>
          </w:p>
        </w:tc>
        <w:tc>
          <w:tcPr>
            <w:tcW w:w="418" w:type="pct"/>
            <w:shd w:val="clear" w:color="auto" w:fill="auto"/>
            <w:noWrap/>
            <w:vAlign w:val="bottom"/>
          </w:tcPr>
          <w:p w14:paraId="203A3F3C" w14:textId="0DF4922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6.63</w:t>
            </w:r>
          </w:p>
        </w:tc>
        <w:tc>
          <w:tcPr>
            <w:tcW w:w="418" w:type="pct"/>
            <w:shd w:val="clear" w:color="auto" w:fill="auto"/>
            <w:noWrap/>
            <w:vAlign w:val="bottom"/>
          </w:tcPr>
          <w:p w14:paraId="7598B41D" w14:textId="48CA28B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3.31</w:t>
            </w:r>
          </w:p>
        </w:tc>
      </w:tr>
      <w:tr w:rsidR="0036340A" w:rsidRPr="009E5255" w14:paraId="409EE152" w14:textId="77777777" w:rsidTr="00E61534">
        <w:trPr>
          <w:trHeight w:val="57"/>
        </w:trPr>
        <w:tc>
          <w:tcPr>
            <w:tcW w:w="816" w:type="pct"/>
            <w:shd w:val="clear" w:color="auto" w:fill="auto"/>
            <w:noWrap/>
          </w:tcPr>
          <w:p w14:paraId="61387171"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Carboplatin</w:t>
            </w:r>
          </w:p>
        </w:tc>
        <w:tc>
          <w:tcPr>
            <w:tcW w:w="418" w:type="pct"/>
            <w:shd w:val="clear" w:color="auto" w:fill="auto"/>
            <w:noWrap/>
            <w:vAlign w:val="bottom"/>
          </w:tcPr>
          <w:p w14:paraId="4D64D717" w14:textId="0FFB321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10</w:t>
            </w:r>
          </w:p>
        </w:tc>
        <w:tc>
          <w:tcPr>
            <w:tcW w:w="419" w:type="pct"/>
            <w:shd w:val="clear" w:color="auto" w:fill="auto"/>
            <w:noWrap/>
            <w:vAlign w:val="bottom"/>
          </w:tcPr>
          <w:p w14:paraId="309C5B6F" w14:textId="1513982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50</w:t>
            </w:r>
          </w:p>
        </w:tc>
        <w:tc>
          <w:tcPr>
            <w:tcW w:w="418" w:type="pct"/>
            <w:shd w:val="clear" w:color="auto" w:fill="auto"/>
            <w:noWrap/>
            <w:vAlign w:val="bottom"/>
          </w:tcPr>
          <w:p w14:paraId="796C6F23" w14:textId="4345EB2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9</w:t>
            </w:r>
          </w:p>
        </w:tc>
        <w:tc>
          <w:tcPr>
            <w:tcW w:w="419" w:type="pct"/>
            <w:shd w:val="clear" w:color="auto" w:fill="auto"/>
            <w:noWrap/>
            <w:vAlign w:val="bottom"/>
          </w:tcPr>
          <w:p w14:paraId="4FF08C4C" w14:textId="0DB986D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54</w:t>
            </w:r>
          </w:p>
        </w:tc>
        <w:tc>
          <w:tcPr>
            <w:tcW w:w="419" w:type="pct"/>
            <w:shd w:val="clear" w:color="auto" w:fill="auto"/>
            <w:noWrap/>
            <w:vAlign w:val="bottom"/>
          </w:tcPr>
          <w:p w14:paraId="5A431FBE" w14:textId="4B06149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9</w:t>
            </w:r>
          </w:p>
        </w:tc>
        <w:tc>
          <w:tcPr>
            <w:tcW w:w="418" w:type="pct"/>
            <w:shd w:val="clear" w:color="auto" w:fill="auto"/>
            <w:noWrap/>
            <w:vAlign w:val="bottom"/>
          </w:tcPr>
          <w:p w14:paraId="5C259796" w14:textId="054A0E0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49</w:t>
            </w:r>
          </w:p>
        </w:tc>
        <w:tc>
          <w:tcPr>
            <w:tcW w:w="418" w:type="pct"/>
            <w:shd w:val="clear" w:color="auto" w:fill="auto"/>
            <w:noWrap/>
            <w:vAlign w:val="bottom"/>
          </w:tcPr>
          <w:p w14:paraId="29352DFC" w14:textId="6887717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9</w:t>
            </w:r>
          </w:p>
        </w:tc>
        <w:tc>
          <w:tcPr>
            <w:tcW w:w="419" w:type="pct"/>
            <w:shd w:val="clear" w:color="auto" w:fill="auto"/>
            <w:noWrap/>
            <w:vAlign w:val="bottom"/>
          </w:tcPr>
          <w:p w14:paraId="7831E3E0" w14:textId="16723F2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49</w:t>
            </w:r>
          </w:p>
        </w:tc>
        <w:tc>
          <w:tcPr>
            <w:tcW w:w="418" w:type="pct"/>
            <w:shd w:val="clear" w:color="auto" w:fill="auto"/>
            <w:noWrap/>
            <w:vAlign w:val="bottom"/>
          </w:tcPr>
          <w:p w14:paraId="2D000595" w14:textId="0481B9D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9</w:t>
            </w:r>
          </w:p>
        </w:tc>
        <w:tc>
          <w:tcPr>
            <w:tcW w:w="418" w:type="pct"/>
            <w:shd w:val="clear" w:color="auto" w:fill="auto"/>
            <w:noWrap/>
            <w:vAlign w:val="bottom"/>
          </w:tcPr>
          <w:p w14:paraId="74E2ECAF" w14:textId="7F85DA9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51</w:t>
            </w:r>
          </w:p>
        </w:tc>
      </w:tr>
      <w:tr w:rsidR="0036340A" w:rsidRPr="009E5255" w14:paraId="4E00369E" w14:textId="77777777" w:rsidTr="00E61534">
        <w:trPr>
          <w:trHeight w:val="57"/>
        </w:trPr>
        <w:tc>
          <w:tcPr>
            <w:tcW w:w="816" w:type="pct"/>
            <w:shd w:val="clear" w:color="auto" w:fill="auto"/>
            <w:noWrap/>
          </w:tcPr>
          <w:p w14:paraId="2A36E86C"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Carfilzomib</w:t>
            </w:r>
          </w:p>
        </w:tc>
        <w:tc>
          <w:tcPr>
            <w:tcW w:w="418" w:type="pct"/>
            <w:shd w:val="clear" w:color="auto" w:fill="auto"/>
            <w:noWrap/>
            <w:vAlign w:val="bottom"/>
          </w:tcPr>
          <w:p w14:paraId="177F44B7" w14:textId="21191460"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087BCCEB" w14:textId="788D9B68" w:rsidR="0036340A" w:rsidRPr="009E5255" w:rsidRDefault="00E61534" w:rsidP="00E61534">
            <w:pPr>
              <w:pStyle w:val="NoSpacing"/>
              <w:jc w:val="center"/>
              <w:rPr>
                <w:rFonts w:asciiTheme="majorHAnsi" w:hAnsiTheme="majorHAnsi" w:cstheme="majorHAnsi"/>
              </w:rPr>
            </w:pPr>
            <w:r w:rsidRPr="009E5255">
              <w:rPr>
                <w:rFonts w:asciiTheme="majorHAnsi" w:hAnsiTheme="majorHAnsi" w:cstheme="majorHAnsi"/>
              </w:rPr>
              <w:t>-</w:t>
            </w:r>
          </w:p>
        </w:tc>
        <w:tc>
          <w:tcPr>
            <w:tcW w:w="418" w:type="pct"/>
            <w:shd w:val="clear" w:color="auto" w:fill="auto"/>
            <w:noWrap/>
            <w:vAlign w:val="bottom"/>
          </w:tcPr>
          <w:p w14:paraId="1070FBD6" w14:textId="4EE63FB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1.77</w:t>
            </w:r>
          </w:p>
        </w:tc>
        <w:tc>
          <w:tcPr>
            <w:tcW w:w="419" w:type="pct"/>
            <w:shd w:val="clear" w:color="auto" w:fill="auto"/>
            <w:noWrap/>
            <w:vAlign w:val="bottom"/>
          </w:tcPr>
          <w:p w14:paraId="5979F783" w14:textId="0523FBF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5.47</w:t>
            </w:r>
          </w:p>
        </w:tc>
        <w:tc>
          <w:tcPr>
            <w:tcW w:w="419" w:type="pct"/>
            <w:shd w:val="clear" w:color="auto" w:fill="auto"/>
            <w:noWrap/>
            <w:vAlign w:val="bottom"/>
          </w:tcPr>
          <w:p w14:paraId="37195453" w14:textId="4351FB0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1.43</w:t>
            </w:r>
          </w:p>
        </w:tc>
        <w:tc>
          <w:tcPr>
            <w:tcW w:w="418" w:type="pct"/>
            <w:shd w:val="clear" w:color="auto" w:fill="auto"/>
            <w:noWrap/>
            <w:vAlign w:val="bottom"/>
          </w:tcPr>
          <w:p w14:paraId="61C4D808" w14:textId="4C43294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3.52</w:t>
            </w:r>
          </w:p>
        </w:tc>
        <w:tc>
          <w:tcPr>
            <w:tcW w:w="418" w:type="pct"/>
            <w:shd w:val="clear" w:color="auto" w:fill="auto"/>
            <w:noWrap/>
            <w:vAlign w:val="bottom"/>
          </w:tcPr>
          <w:p w14:paraId="57A0899D" w14:textId="74A489F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1.38</w:t>
            </w:r>
          </w:p>
        </w:tc>
        <w:tc>
          <w:tcPr>
            <w:tcW w:w="419" w:type="pct"/>
            <w:shd w:val="clear" w:color="auto" w:fill="auto"/>
            <w:noWrap/>
            <w:vAlign w:val="bottom"/>
          </w:tcPr>
          <w:p w14:paraId="44CC3CA7" w14:textId="0F1EEFC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3.50</w:t>
            </w:r>
          </w:p>
        </w:tc>
        <w:tc>
          <w:tcPr>
            <w:tcW w:w="418" w:type="pct"/>
            <w:shd w:val="clear" w:color="auto" w:fill="auto"/>
            <w:noWrap/>
            <w:vAlign w:val="bottom"/>
          </w:tcPr>
          <w:p w14:paraId="6A3FACBB" w14:textId="4996FA1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1.51</w:t>
            </w:r>
          </w:p>
        </w:tc>
        <w:tc>
          <w:tcPr>
            <w:tcW w:w="418" w:type="pct"/>
            <w:shd w:val="clear" w:color="auto" w:fill="auto"/>
            <w:noWrap/>
            <w:vAlign w:val="bottom"/>
          </w:tcPr>
          <w:p w14:paraId="27D26883" w14:textId="48B37A0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4.09</w:t>
            </w:r>
          </w:p>
        </w:tc>
      </w:tr>
      <w:tr w:rsidR="0036340A" w:rsidRPr="009E5255" w14:paraId="1FEA53EB" w14:textId="77777777" w:rsidTr="00E61534">
        <w:trPr>
          <w:trHeight w:val="57"/>
        </w:trPr>
        <w:tc>
          <w:tcPr>
            <w:tcW w:w="816" w:type="pct"/>
            <w:shd w:val="clear" w:color="auto" w:fill="auto"/>
            <w:noWrap/>
          </w:tcPr>
          <w:p w14:paraId="793C1ABF"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Cetuximab</w:t>
            </w:r>
          </w:p>
        </w:tc>
        <w:tc>
          <w:tcPr>
            <w:tcW w:w="418" w:type="pct"/>
            <w:shd w:val="clear" w:color="auto" w:fill="auto"/>
            <w:noWrap/>
            <w:vAlign w:val="bottom"/>
          </w:tcPr>
          <w:p w14:paraId="11DAF8F1" w14:textId="36C87C8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40</w:t>
            </w:r>
          </w:p>
        </w:tc>
        <w:tc>
          <w:tcPr>
            <w:tcW w:w="419" w:type="pct"/>
            <w:shd w:val="clear" w:color="auto" w:fill="auto"/>
            <w:noWrap/>
            <w:vAlign w:val="bottom"/>
          </w:tcPr>
          <w:p w14:paraId="188CEA3A" w14:textId="11DD261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67</w:t>
            </w:r>
          </w:p>
        </w:tc>
        <w:tc>
          <w:tcPr>
            <w:tcW w:w="418" w:type="pct"/>
            <w:shd w:val="clear" w:color="auto" w:fill="auto"/>
            <w:noWrap/>
            <w:vAlign w:val="bottom"/>
          </w:tcPr>
          <w:p w14:paraId="71028125" w14:textId="7FF32D9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15</w:t>
            </w:r>
          </w:p>
        </w:tc>
        <w:tc>
          <w:tcPr>
            <w:tcW w:w="419" w:type="pct"/>
            <w:shd w:val="clear" w:color="auto" w:fill="auto"/>
            <w:noWrap/>
            <w:vAlign w:val="bottom"/>
          </w:tcPr>
          <w:p w14:paraId="08214CA0" w14:textId="61F42C1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47</w:t>
            </w:r>
          </w:p>
        </w:tc>
        <w:tc>
          <w:tcPr>
            <w:tcW w:w="419" w:type="pct"/>
            <w:shd w:val="clear" w:color="auto" w:fill="auto"/>
            <w:noWrap/>
            <w:vAlign w:val="bottom"/>
          </w:tcPr>
          <w:p w14:paraId="0085440F" w14:textId="4014DEE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99</w:t>
            </w:r>
          </w:p>
        </w:tc>
        <w:tc>
          <w:tcPr>
            <w:tcW w:w="418" w:type="pct"/>
            <w:shd w:val="clear" w:color="auto" w:fill="auto"/>
            <w:noWrap/>
            <w:vAlign w:val="bottom"/>
          </w:tcPr>
          <w:p w14:paraId="1390B431" w14:textId="5F6643A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31</w:t>
            </w:r>
          </w:p>
        </w:tc>
        <w:tc>
          <w:tcPr>
            <w:tcW w:w="418" w:type="pct"/>
            <w:shd w:val="clear" w:color="auto" w:fill="auto"/>
            <w:noWrap/>
            <w:vAlign w:val="bottom"/>
          </w:tcPr>
          <w:p w14:paraId="315D6CE2" w14:textId="790CDD1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00</w:t>
            </w:r>
          </w:p>
        </w:tc>
        <w:tc>
          <w:tcPr>
            <w:tcW w:w="419" w:type="pct"/>
            <w:shd w:val="clear" w:color="auto" w:fill="auto"/>
            <w:noWrap/>
            <w:vAlign w:val="bottom"/>
          </w:tcPr>
          <w:p w14:paraId="6826D81A" w14:textId="630A3FB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31</w:t>
            </w:r>
          </w:p>
        </w:tc>
        <w:tc>
          <w:tcPr>
            <w:tcW w:w="418" w:type="pct"/>
            <w:shd w:val="clear" w:color="auto" w:fill="auto"/>
            <w:noWrap/>
            <w:vAlign w:val="bottom"/>
          </w:tcPr>
          <w:p w14:paraId="353D5645" w14:textId="3473DDD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14</w:t>
            </w:r>
          </w:p>
        </w:tc>
        <w:tc>
          <w:tcPr>
            <w:tcW w:w="418" w:type="pct"/>
            <w:shd w:val="clear" w:color="auto" w:fill="auto"/>
            <w:noWrap/>
            <w:vAlign w:val="bottom"/>
          </w:tcPr>
          <w:p w14:paraId="0D2357C2" w14:textId="6EDABF1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45</w:t>
            </w:r>
          </w:p>
        </w:tc>
      </w:tr>
      <w:tr w:rsidR="0036340A" w:rsidRPr="009E5255" w14:paraId="7E6D49D9" w14:textId="77777777" w:rsidTr="00E61534">
        <w:trPr>
          <w:trHeight w:val="57"/>
        </w:trPr>
        <w:tc>
          <w:tcPr>
            <w:tcW w:w="816" w:type="pct"/>
            <w:shd w:val="clear" w:color="auto" w:fill="auto"/>
            <w:noWrap/>
          </w:tcPr>
          <w:p w14:paraId="7BA218D0"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Cisplatin</w:t>
            </w:r>
          </w:p>
        </w:tc>
        <w:tc>
          <w:tcPr>
            <w:tcW w:w="418" w:type="pct"/>
            <w:shd w:val="clear" w:color="auto" w:fill="auto"/>
            <w:noWrap/>
            <w:vAlign w:val="bottom"/>
          </w:tcPr>
          <w:p w14:paraId="149ED77B" w14:textId="4155FE2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8</w:t>
            </w:r>
          </w:p>
        </w:tc>
        <w:tc>
          <w:tcPr>
            <w:tcW w:w="419" w:type="pct"/>
            <w:shd w:val="clear" w:color="auto" w:fill="auto"/>
            <w:noWrap/>
            <w:vAlign w:val="bottom"/>
          </w:tcPr>
          <w:p w14:paraId="2CBD3D29" w14:textId="17FCDCA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93</w:t>
            </w:r>
          </w:p>
        </w:tc>
        <w:tc>
          <w:tcPr>
            <w:tcW w:w="418" w:type="pct"/>
            <w:shd w:val="clear" w:color="auto" w:fill="auto"/>
            <w:noWrap/>
            <w:vAlign w:val="bottom"/>
          </w:tcPr>
          <w:p w14:paraId="72E01F90" w14:textId="59499B2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7</w:t>
            </w:r>
          </w:p>
        </w:tc>
        <w:tc>
          <w:tcPr>
            <w:tcW w:w="419" w:type="pct"/>
            <w:shd w:val="clear" w:color="auto" w:fill="auto"/>
            <w:noWrap/>
            <w:vAlign w:val="bottom"/>
          </w:tcPr>
          <w:p w14:paraId="1B27D711" w14:textId="78E0B33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91</w:t>
            </w:r>
          </w:p>
        </w:tc>
        <w:tc>
          <w:tcPr>
            <w:tcW w:w="419" w:type="pct"/>
            <w:shd w:val="clear" w:color="auto" w:fill="auto"/>
            <w:noWrap/>
            <w:vAlign w:val="bottom"/>
          </w:tcPr>
          <w:p w14:paraId="62727579" w14:textId="4D0C5E0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31</w:t>
            </w:r>
          </w:p>
        </w:tc>
        <w:tc>
          <w:tcPr>
            <w:tcW w:w="418" w:type="pct"/>
            <w:shd w:val="clear" w:color="auto" w:fill="auto"/>
            <w:noWrap/>
            <w:vAlign w:val="bottom"/>
          </w:tcPr>
          <w:p w14:paraId="5C119C0A" w14:textId="4267B1C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97</w:t>
            </w:r>
          </w:p>
        </w:tc>
        <w:tc>
          <w:tcPr>
            <w:tcW w:w="418" w:type="pct"/>
            <w:shd w:val="clear" w:color="auto" w:fill="auto"/>
            <w:noWrap/>
            <w:vAlign w:val="bottom"/>
          </w:tcPr>
          <w:p w14:paraId="2A9C19DB" w14:textId="7AAACB6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35</w:t>
            </w:r>
          </w:p>
        </w:tc>
        <w:tc>
          <w:tcPr>
            <w:tcW w:w="419" w:type="pct"/>
            <w:shd w:val="clear" w:color="auto" w:fill="auto"/>
            <w:noWrap/>
            <w:vAlign w:val="bottom"/>
          </w:tcPr>
          <w:p w14:paraId="4198A174" w14:textId="2E74F6A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1</w:t>
            </w:r>
          </w:p>
        </w:tc>
        <w:tc>
          <w:tcPr>
            <w:tcW w:w="418" w:type="pct"/>
            <w:shd w:val="clear" w:color="auto" w:fill="auto"/>
            <w:noWrap/>
            <w:vAlign w:val="bottom"/>
          </w:tcPr>
          <w:p w14:paraId="1776B024" w14:textId="20633A6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31</w:t>
            </w:r>
          </w:p>
        </w:tc>
        <w:tc>
          <w:tcPr>
            <w:tcW w:w="418" w:type="pct"/>
            <w:shd w:val="clear" w:color="auto" w:fill="auto"/>
            <w:noWrap/>
            <w:vAlign w:val="bottom"/>
          </w:tcPr>
          <w:p w14:paraId="3F50161E" w14:textId="16CF2B2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96</w:t>
            </w:r>
          </w:p>
        </w:tc>
      </w:tr>
      <w:tr w:rsidR="0036340A" w:rsidRPr="009E5255" w14:paraId="7D0CD0E3" w14:textId="77777777" w:rsidTr="00E61534">
        <w:trPr>
          <w:trHeight w:val="57"/>
        </w:trPr>
        <w:tc>
          <w:tcPr>
            <w:tcW w:w="816" w:type="pct"/>
            <w:shd w:val="clear" w:color="auto" w:fill="auto"/>
            <w:noWrap/>
          </w:tcPr>
          <w:p w14:paraId="41B6F894"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Cladribine</w:t>
            </w:r>
          </w:p>
        </w:tc>
        <w:tc>
          <w:tcPr>
            <w:tcW w:w="418" w:type="pct"/>
            <w:shd w:val="clear" w:color="auto" w:fill="auto"/>
            <w:noWrap/>
            <w:vAlign w:val="bottom"/>
          </w:tcPr>
          <w:p w14:paraId="236B0B3A" w14:textId="083DD56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1.02</w:t>
            </w:r>
          </w:p>
        </w:tc>
        <w:tc>
          <w:tcPr>
            <w:tcW w:w="419" w:type="pct"/>
            <w:shd w:val="clear" w:color="auto" w:fill="auto"/>
            <w:noWrap/>
            <w:vAlign w:val="bottom"/>
          </w:tcPr>
          <w:p w14:paraId="5C9A7228" w14:textId="1250791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7.35</w:t>
            </w:r>
          </w:p>
        </w:tc>
        <w:tc>
          <w:tcPr>
            <w:tcW w:w="418" w:type="pct"/>
            <w:shd w:val="clear" w:color="auto" w:fill="auto"/>
            <w:noWrap/>
            <w:vAlign w:val="bottom"/>
          </w:tcPr>
          <w:p w14:paraId="2C1A4A50" w14:textId="75D5E4B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6.56</w:t>
            </w:r>
          </w:p>
        </w:tc>
        <w:tc>
          <w:tcPr>
            <w:tcW w:w="419" w:type="pct"/>
            <w:shd w:val="clear" w:color="auto" w:fill="auto"/>
            <w:noWrap/>
            <w:vAlign w:val="bottom"/>
          </w:tcPr>
          <w:p w14:paraId="07A1BA7B" w14:textId="1195C4F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6.47</w:t>
            </w:r>
          </w:p>
        </w:tc>
        <w:tc>
          <w:tcPr>
            <w:tcW w:w="419" w:type="pct"/>
            <w:shd w:val="clear" w:color="auto" w:fill="auto"/>
            <w:noWrap/>
            <w:vAlign w:val="bottom"/>
          </w:tcPr>
          <w:p w14:paraId="627BA4DF" w14:textId="6EAC3FC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2.70</w:t>
            </w:r>
          </w:p>
        </w:tc>
        <w:tc>
          <w:tcPr>
            <w:tcW w:w="418" w:type="pct"/>
            <w:shd w:val="clear" w:color="auto" w:fill="auto"/>
            <w:noWrap/>
            <w:vAlign w:val="bottom"/>
          </w:tcPr>
          <w:p w14:paraId="3C70F4F3" w14:textId="460A665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0.39</w:t>
            </w:r>
          </w:p>
        </w:tc>
        <w:tc>
          <w:tcPr>
            <w:tcW w:w="418" w:type="pct"/>
            <w:shd w:val="clear" w:color="auto" w:fill="auto"/>
            <w:noWrap/>
            <w:vAlign w:val="bottom"/>
          </w:tcPr>
          <w:p w14:paraId="5471E45E" w14:textId="1627551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3.34</w:t>
            </w:r>
          </w:p>
        </w:tc>
        <w:tc>
          <w:tcPr>
            <w:tcW w:w="419" w:type="pct"/>
            <w:shd w:val="clear" w:color="auto" w:fill="auto"/>
            <w:noWrap/>
            <w:vAlign w:val="bottom"/>
          </w:tcPr>
          <w:p w14:paraId="3052DF0A" w14:textId="4A09959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7.10</w:t>
            </w:r>
          </w:p>
        </w:tc>
        <w:tc>
          <w:tcPr>
            <w:tcW w:w="418" w:type="pct"/>
            <w:shd w:val="clear" w:color="auto" w:fill="auto"/>
            <w:noWrap/>
            <w:vAlign w:val="bottom"/>
          </w:tcPr>
          <w:p w14:paraId="764343E4" w14:textId="03475AD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5.78</w:t>
            </w:r>
          </w:p>
        </w:tc>
        <w:tc>
          <w:tcPr>
            <w:tcW w:w="418" w:type="pct"/>
            <w:shd w:val="clear" w:color="auto" w:fill="auto"/>
            <w:noWrap/>
            <w:vAlign w:val="bottom"/>
          </w:tcPr>
          <w:p w14:paraId="0D908A0D" w14:textId="21FE2F4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0.16</w:t>
            </w:r>
          </w:p>
        </w:tc>
      </w:tr>
      <w:tr w:rsidR="0036340A" w:rsidRPr="009E5255" w14:paraId="357569B1" w14:textId="77777777" w:rsidTr="00E61534">
        <w:trPr>
          <w:trHeight w:val="57"/>
        </w:trPr>
        <w:tc>
          <w:tcPr>
            <w:tcW w:w="816" w:type="pct"/>
            <w:shd w:val="clear" w:color="auto" w:fill="auto"/>
            <w:noWrap/>
          </w:tcPr>
          <w:p w14:paraId="6FB68F32"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Cyclophosphamide</w:t>
            </w:r>
          </w:p>
        </w:tc>
        <w:tc>
          <w:tcPr>
            <w:tcW w:w="418" w:type="pct"/>
            <w:shd w:val="clear" w:color="auto" w:fill="auto"/>
            <w:noWrap/>
            <w:vAlign w:val="bottom"/>
          </w:tcPr>
          <w:p w14:paraId="49A05F62" w14:textId="38DD407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4</w:t>
            </w:r>
          </w:p>
        </w:tc>
        <w:tc>
          <w:tcPr>
            <w:tcW w:w="419" w:type="pct"/>
            <w:shd w:val="clear" w:color="auto" w:fill="auto"/>
            <w:noWrap/>
            <w:vAlign w:val="bottom"/>
          </w:tcPr>
          <w:p w14:paraId="287813EF" w14:textId="4E29E15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5.02</w:t>
            </w:r>
          </w:p>
        </w:tc>
        <w:tc>
          <w:tcPr>
            <w:tcW w:w="418" w:type="pct"/>
            <w:shd w:val="clear" w:color="auto" w:fill="auto"/>
            <w:noWrap/>
            <w:vAlign w:val="bottom"/>
          </w:tcPr>
          <w:p w14:paraId="21A18FCB" w14:textId="5A4311F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3</w:t>
            </w:r>
          </w:p>
        </w:tc>
        <w:tc>
          <w:tcPr>
            <w:tcW w:w="419" w:type="pct"/>
            <w:shd w:val="clear" w:color="auto" w:fill="auto"/>
            <w:noWrap/>
            <w:vAlign w:val="bottom"/>
          </w:tcPr>
          <w:p w14:paraId="4E161BAA" w14:textId="6A25693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9.96</w:t>
            </w:r>
          </w:p>
        </w:tc>
        <w:tc>
          <w:tcPr>
            <w:tcW w:w="419" w:type="pct"/>
            <w:shd w:val="clear" w:color="auto" w:fill="auto"/>
            <w:noWrap/>
            <w:vAlign w:val="bottom"/>
          </w:tcPr>
          <w:p w14:paraId="41301616" w14:textId="7B9839C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4</w:t>
            </w:r>
          </w:p>
        </w:tc>
        <w:tc>
          <w:tcPr>
            <w:tcW w:w="418" w:type="pct"/>
            <w:shd w:val="clear" w:color="auto" w:fill="auto"/>
            <w:noWrap/>
            <w:vAlign w:val="bottom"/>
          </w:tcPr>
          <w:p w14:paraId="6CCC0ED9" w14:textId="27EC7B9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7.98</w:t>
            </w:r>
          </w:p>
        </w:tc>
        <w:tc>
          <w:tcPr>
            <w:tcW w:w="418" w:type="pct"/>
            <w:shd w:val="clear" w:color="auto" w:fill="auto"/>
            <w:noWrap/>
            <w:vAlign w:val="bottom"/>
          </w:tcPr>
          <w:p w14:paraId="6B629842" w14:textId="154E517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4</w:t>
            </w:r>
          </w:p>
        </w:tc>
        <w:tc>
          <w:tcPr>
            <w:tcW w:w="419" w:type="pct"/>
            <w:shd w:val="clear" w:color="auto" w:fill="auto"/>
            <w:noWrap/>
            <w:vAlign w:val="bottom"/>
          </w:tcPr>
          <w:p w14:paraId="40781EE0" w14:textId="651C345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56.16</w:t>
            </w:r>
          </w:p>
        </w:tc>
        <w:tc>
          <w:tcPr>
            <w:tcW w:w="418" w:type="pct"/>
            <w:shd w:val="clear" w:color="auto" w:fill="auto"/>
            <w:noWrap/>
            <w:vAlign w:val="bottom"/>
          </w:tcPr>
          <w:p w14:paraId="5B455DCD" w14:textId="6784FDC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4</w:t>
            </w:r>
          </w:p>
        </w:tc>
        <w:tc>
          <w:tcPr>
            <w:tcW w:w="418" w:type="pct"/>
            <w:shd w:val="clear" w:color="auto" w:fill="auto"/>
            <w:noWrap/>
            <w:vAlign w:val="bottom"/>
          </w:tcPr>
          <w:p w14:paraId="0F2C66EE" w14:textId="01F3143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9.87</w:t>
            </w:r>
          </w:p>
        </w:tc>
      </w:tr>
      <w:tr w:rsidR="0036340A" w:rsidRPr="009E5255" w14:paraId="2B2D3553" w14:textId="77777777" w:rsidTr="00E61534">
        <w:trPr>
          <w:trHeight w:val="57"/>
        </w:trPr>
        <w:tc>
          <w:tcPr>
            <w:tcW w:w="816" w:type="pct"/>
            <w:shd w:val="clear" w:color="auto" w:fill="auto"/>
            <w:noWrap/>
          </w:tcPr>
          <w:p w14:paraId="74646BBC"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Cytarabine</w:t>
            </w:r>
          </w:p>
        </w:tc>
        <w:tc>
          <w:tcPr>
            <w:tcW w:w="418" w:type="pct"/>
            <w:shd w:val="clear" w:color="auto" w:fill="auto"/>
            <w:noWrap/>
            <w:vAlign w:val="bottom"/>
          </w:tcPr>
          <w:p w14:paraId="4B861397" w14:textId="0727628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7</w:t>
            </w:r>
          </w:p>
        </w:tc>
        <w:tc>
          <w:tcPr>
            <w:tcW w:w="419" w:type="pct"/>
            <w:shd w:val="clear" w:color="auto" w:fill="auto"/>
            <w:noWrap/>
            <w:vAlign w:val="bottom"/>
          </w:tcPr>
          <w:p w14:paraId="71AA7147" w14:textId="074988B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7</w:t>
            </w:r>
          </w:p>
        </w:tc>
        <w:tc>
          <w:tcPr>
            <w:tcW w:w="418" w:type="pct"/>
            <w:shd w:val="clear" w:color="auto" w:fill="auto"/>
            <w:noWrap/>
            <w:vAlign w:val="bottom"/>
          </w:tcPr>
          <w:p w14:paraId="32C8A070" w14:textId="0785C2F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6</w:t>
            </w:r>
          </w:p>
        </w:tc>
        <w:tc>
          <w:tcPr>
            <w:tcW w:w="419" w:type="pct"/>
            <w:shd w:val="clear" w:color="auto" w:fill="auto"/>
            <w:noWrap/>
            <w:vAlign w:val="bottom"/>
          </w:tcPr>
          <w:p w14:paraId="55BFB50A" w14:textId="4D7D7D7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15</w:t>
            </w:r>
          </w:p>
        </w:tc>
        <w:tc>
          <w:tcPr>
            <w:tcW w:w="419" w:type="pct"/>
            <w:shd w:val="clear" w:color="auto" w:fill="auto"/>
            <w:noWrap/>
            <w:vAlign w:val="bottom"/>
          </w:tcPr>
          <w:p w14:paraId="36911DFF" w14:textId="4E08DD1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8</w:t>
            </w:r>
          </w:p>
        </w:tc>
        <w:tc>
          <w:tcPr>
            <w:tcW w:w="418" w:type="pct"/>
            <w:shd w:val="clear" w:color="auto" w:fill="auto"/>
            <w:noWrap/>
            <w:vAlign w:val="bottom"/>
          </w:tcPr>
          <w:p w14:paraId="78387F8C" w14:textId="0528BB4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32</w:t>
            </w:r>
          </w:p>
        </w:tc>
        <w:tc>
          <w:tcPr>
            <w:tcW w:w="418" w:type="pct"/>
            <w:shd w:val="clear" w:color="auto" w:fill="auto"/>
            <w:noWrap/>
            <w:vAlign w:val="bottom"/>
          </w:tcPr>
          <w:p w14:paraId="2A821BBE" w14:textId="0A0D5EB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14</w:t>
            </w:r>
          </w:p>
        </w:tc>
        <w:tc>
          <w:tcPr>
            <w:tcW w:w="419" w:type="pct"/>
            <w:shd w:val="clear" w:color="auto" w:fill="auto"/>
            <w:noWrap/>
            <w:vAlign w:val="bottom"/>
          </w:tcPr>
          <w:p w14:paraId="5C6F017E" w14:textId="420FB44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49</w:t>
            </w:r>
          </w:p>
        </w:tc>
        <w:tc>
          <w:tcPr>
            <w:tcW w:w="418" w:type="pct"/>
            <w:shd w:val="clear" w:color="auto" w:fill="auto"/>
            <w:noWrap/>
            <w:vAlign w:val="bottom"/>
          </w:tcPr>
          <w:p w14:paraId="299924D4" w14:textId="486FECC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9</w:t>
            </w:r>
          </w:p>
        </w:tc>
        <w:tc>
          <w:tcPr>
            <w:tcW w:w="418" w:type="pct"/>
            <w:shd w:val="clear" w:color="auto" w:fill="auto"/>
            <w:noWrap/>
            <w:vAlign w:val="bottom"/>
          </w:tcPr>
          <w:p w14:paraId="73269BA0" w14:textId="7BC562B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21</w:t>
            </w:r>
          </w:p>
        </w:tc>
      </w:tr>
      <w:tr w:rsidR="0036340A" w:rsidRPr="009E5255" w14:paraId="0A6F4517" w14:textId="77777777" w:rsidTr="00E61534">
        <w:trPr>
          <w:trHeight w:val="57"/>
        </w:trPr>
        <w:tc>
          <w:tcPr>
            <w:tcW w:w="816" w:type="pct"/>
            <w:shd w:val="clear" w:color="auto" w:fill="auto"/>
            <w:noWrap/>
          </w:tcPr>
          <w:p w14:paraId="00636FB9"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Docetaxel</w:t>
            </w:r>
          </w:p>
        </w:tc>
        <w:tc>
          <w:tcPr>
            <w:tcW w:w="418" w:type="pct"/>
            <w:shd w:val="clear" w:color="auto" w:fill="auto"/>
            <w:noWrap/>
            <w:vAlign w:val="bottom"/>
          </w:tcPr>
          <w:p w14:paraId="01C1B306" w14:textId="5F401DB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38</w:t>
            </w:r>
          </w:p>
        </w:tc>
        <w:tc>
          <w:tcPr>
            <w:tcW w:w="419" w:type="pct"/>
            <w:shd w:val="clear" w:color="auto" w:fill="auto"/>
            <w:noWrap/>
            <w:vAlign w:val="bottom"/>
          </w:tcPr>
          <w:p w14:paraId="7EFDA41A" w14:textId="5E67101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2</w:t>
            </w:r>
          </w:p>
        </w:tc>
        <w:tc>
          <w:tcPr>
            <w:tcW w:w="418" w:type="pct"/>
            <w:shd w:val="clear" w:color="auto" w:fill="auto"/>
            <w:noWrap/>
            <w:vAlign w:val="bottom"/>
          </w:tcPr>
          <w:p w14:paraId="638D6720" w14:textId="792A363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34</w:t>
            </w:r>
          </w:p>
        </w:tc>
        <w:tc>
          <w:tcPr>
            <w:tcW w:w="419" w:type="pct"/>
            <w:shd w:val="clear" w:color="auto" w:fill="auto"/>
            <w:noWrap/>
            <w:vAlign w:val="bottom"/>
          </w:tcPr>
          <w:p w14:paraId="42BA33FB" w14:textId="4670DAF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9</w:t>
            </w:r>
          </w:p>
        </w:tc>
        <w:tc>
          <w:tcPr>
            <w:tcW w:w="419" w:type="pct"/>
            <w:shd w:val="clear" w:color="auto" w:fill="auto"/>
            <w:noWrap/>
            <w:vAlign w:val="bottom"/>
          </w:tcPr>
          <w:p w14:paraId="7C68F999" w14:textId="51C7EB7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33</w:t>
            </w:r>
          </w:p>
        </w:tc>
        <w:tc>
          <w:tcPr>
            <w:tcW w:w="418" w:type="pct"/>
            <w:shd w:val="clear" w:color="auto" w:fill="auto"/>
            <w:noWrap/>
            <w:vAlign w:val="bottom"/>
          </w:tcPr>
          <w:p w14:paraId="623C657B" w14:textId="329250D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41</w:t>
            </w:r>
          </w:p>
        </w:tc>
        <w:tc>
          <w:tcPr>
            <w:tcW w:w="418" w:type="pct"/>
            <w:shd w:val="clear" w:color="auto" w:fill="auto"/>
            <w:noWrap/>
            <w:vAlign w:val="bottom"/>
          </w:tcPr>
          <w:p w14:paraId="420E061C" w14:textId="3CBB494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34</w:t>
            </w:r>
          </w:p>
        </w:tc>
        <w:tc>
          <w:tcPr>
            <w:tcW w:w="419" w:type="pct"/>
            <w:shd w:val="clear" w:color="auto" w:fill="auto"/>
            <w:noWrap/>
            <w:vAlign w:val="bottom"/>
          </w:tcPr>
          <w:p w14:paraId="2F0D45A0" w14:textId="6C40C24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5</w:t>
            </w:r>
          </w:p>
        </w:tc>
        <w:tc>
          <w:tcPr>
            <w:tcW w:w="418" w:type="pct"/>
            <w:shd w:val="clear" w:color="auto" w:fill="auto"/>
            <w:noWrap/>
            <w:vAlign w:val="bottom"/>
          </w:tcPr>
          <w:p w14:paraId="2B34E2B8" w14:textId="29853F4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35</w:t>
            </w:r>
          </w:p>
        </w:tc>
        <w:tc>
          <w:tcPr>
            <w:tcW w:w="418" w:type="pct"/>
            <w:shd w:val="clear" w:color="auto" w:fill="auto"/>
            <w:noWrap/>
            <w:vAlign w:val="bottom"/>
          </w:tcPr>
          <w:p w14:paraId="26EA6D49" w14:textId="007B8E3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2</w:t>
            </w:r>
          </w:p>
        </w:tc>
      </w:tr>
      <w:tr w:rsidR="0036340A" w:rsidRPr="009E5255" w14:paraId="53B202B7" w14:textId="77777777" w:rsidTr="00E61534">
        <w:trPr>
          <w:trHeight w:val="57"/>
        </w:trPr>
        <w:tc>
          <w:tcPr>
            <w:tcW w:w="816" w:type="pct"/>
            <w:shd w:val="clear" w:color="auto" w:fill="auto"/>
            <w:noWrap/>
          </w:tcPr>
          <w:p w14:paraId="69BA4657"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Doxorubicin</w:t>
            </w:r>
          </w:p>
        </w:tc>
        <w:tc>
          <w:tcPr>
            <w:tcW w:w="418" w:type="pct"/>
            <w:shd w:val="clear" w:color="auto" w:fill="auto"/>
            <w:noWrap/>
            <w:vAlign w:val="bottom"/>
          </w:tcPr>
          <w:p w14:paraId="2A296048" w14:textId="453CA02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79</w:t>
            </w:r>
          </w:p>
        </w:tc>
        <w:tc>
          <w:tcPr>
            <w:tcW w:w="419" w:type="pct"/>
            <w:shd w:val="clear" w:color="auto" w:fill="auto"/>
            <w:noWrap/>
            <w:vAlign w:val="bottom"/>
          </w:tcPr>
          <w:p w14:paraId="105F7A7C" w14:textId="182F0FB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0</w:t>
            </w:r>
          </w:p>
        </w:tc>
        <w:tc>
          <w:tcPr>
            <w:tcW w:w="418" w:type="pct"/>
            <w:shd w:val="clear" w:color="auto" w:fill="auto"/>
            <w:noWrap/>
            <w:vAlign w:val="bottom"/>
          </w:tcPr>
          <w:p w14:paraId="39EA8FBC" w14:textId="7776785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52</w:t>
            </w:r>
          </w:p>
        </w:tc>
        <w:tc>
          <w:tcPr>
            <w:tcW w:w="419" w:type="pct"/>
            <w:shd w:val="clear" w:color="auto" w:fill="auto"/>
            <w:noWrap/>
            <w:vAlign w:val="bottom"/>
          </w:tcPr>
          <w:p w14:paraId="7698EAF9" w14:textId="179F817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22</w:t>
            </w:r>
          </w:p>
        </w:tc>
        <w:tc>
          <w:tcPr>
            <w:tcW w:w="419" w:type="pct"/>
            <w:shd w:val="clear" w:color="auto" w:fill="auto"/>
            <w:noWrap/>
            <w:vAlign w:val="bottom"/>
          </w:tcPr>
          <w:p w14:paraId="637B3DD4" w14:textId="164E3F2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54</w:t>
            </w:r>
          </w:p>
        </w:tc>
        <w:tc>
          <w:tcPr>
            <w:tcW w:w="418" w:type="pct"/>
            <w:shd w:val="clear" w:color="auto" w:fill="auto"/>
            <w:noWrap/>
            <w:vAlign w:val="bottom"/>
          </w:tcPr>
          <w:p w14:paraId="09FFD319" w14:textId="0B739DF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4</w:t>
            </w:r>
          </w:p>
        </w:tc>
        <w:tc>
          <w:tcPr>
            <w:tcW w:w="418" w:type="pct"/>
            <w:shd w:val="clear" w:color="auto" w:fill="auto"/>
            <w:noWrap/>
            <w:vAlign w:val="bottom"/>
          </w:tcPr>
          <w:p w14:paraId="36521AD5" w14:textId="3EE24F9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43</w:t>
            </w:r>
          </w:p>
        </w:tc>
        <w:tc>
          <w:tcPr>
            <w:tcW w:w="419" w:type="pct"/>
            <w:shd w:val="clear" w:color="auto" w:fill="auto"/>
            <w:noWrap/>
            <w:vAlign w:val="bottom"/>
          </w:tcPr>
          <w:p w14:paraId="06DC326D" w14:textId="3B72DD1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1</w:t>
            </w:r>
          </w:p>
        </w:tc>
        <w:tc>
          <w:tcPr>
            <w:tcW w:w="418" w:type="pct"/>
            <w:shd w:val="clear" w:color="auto" w:fill="auto"/>
            <w:noWrap/>
            <w:vAlign w:val="bottom"/>
          </w:tcPr>
          <w:p w14:paraId="4887394B" w14:textId="215C7CC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87</w:t>
            </w:r>
          </w:p>
        </w:tc>
        <w:tc>
          <w:tcPr>
            <w:tcW w:w="418" w:type="pct"/>
            <w:shd w:val="clear" w:color="auto" w:fill="auto"/>
            <w:noWrap/>
            <w:vAlign w:val="bottom"/>
          </w:tcPr>
          <w:p w14:paraId="06ADC6D8" w14:textId="6C44117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7</w:t>
            </w:r>
          </w:p>
        </w:tc>
      </w:tr>
      <w:tr w:rsidR="0036340A" w:rsidRPr="009E5255" w14:paraId="69BA04A4" w14:textId="77777777" w:rsidTr="00E61534">
        <w:trPr>
          <w:trHeight w:val="57"/>
        </w:trPr>
        <w:tc>
          <w:tcPr>
            <w:tcW w:w="816" w:type="pct"/>
            <w:shd w:val="clear" w:color="auto" w:fill="auto"/>
            <w:noWrap/>
          </w:tcPr>
          <w:p w14:paraId="6F1F13CC"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Durvalumab</w:t>
            </w:r>
          </w:p>
        </w:tc>
        <w:tc>
          <w:tcPr>
            <w:tcW w:w="418" w:type="pct"/>
            <w:shd w:val="clear" w:color="auto" w:fill="auto"/>
            <w:noWrap/>
            <w:vAlign w:val="bottom"/>
          </w:tcPr>
          <w:p w14:paraId="164779D7" w14:textId="4B23DE4B"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4F19E2FA" w14:textId="5CB0775F" w:rsidR="0036340A" w:rsidRPr="009E5255" w:rsidRDefault="00E61534" w:rsidP="00E61534">
            <w:pPr>
              <w:pStyle w:val="NoSpacing"/>
              <w:jc w:val="center"/>
              <w:rPr>
                <w:rFonts w:asciiTheme="majorHAnsi" w:hAnsiTheme="majorHAnsi" w:cstheme="majorHAnsi"/>
              </w:rPr>
            </w:pPr>
            <w:r w:rsidRPr="009E5255">
              <w:rPr>
                <w:rFonts w:asciiTheme="majorHAnsi" w:hAnsiTheme="majorHAnsi" w:cstheme="majorHAnsi"/>
              </w:rPr>
              <w:t>-</w:t>
            </w:r>
          </w:p>
        </w:tc>
        <w:tc>
          <w:tcPr>
            <w:tcW w:w="418" w:type="pct"/>
            <w:shd w:val="clear" w:color="auto" w:fill="auto"/>
            <w:noWrap/>
            <w:vAlign w:val="bottom"/>
          </w:tcPr>
          <w:p w14:paraId="2F2581AA" w14:textId="545139D1"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4CEC1F5D" w14:textId="50336B9E" w:rsidR="0036340A" w:rsidRPr="009E5255" w:rsidRDefault="00E61534"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197C0D00" w14:textId="3A13B525"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8" w:type="pct"/>
            <w:shd w:val="clear" w:color="auto" w:fill="auto"/>
            <w:noWrap/>
            <w:vAlign w:val="bottom"/>
          </w:tcPr>
          <w:p w14:paraId="470B8726" w14:textId="255E93DF" w:rsidR="0036340A" w:rsidRPr="009E5255" w:rsidRDefault="00E61534" w:rsidP="00E61534">
            <w:pPr>
              <w:pStyle w:val="NoSpacing"/>
              <w:jc w:val="center"/>
              <w:rPr>
                <w:rFonts w:asciiTheme="majorHAnsi" w:hAnsiTheme="majorHAnsi" w:cstheme="majorHAnsi"/>
              </w:rPr>
            </w:pPr>
            <w:r w:rsidRPr="009E5255">
              <w:rPr>
                <w:rFonts w:asciiTheme="majorHAnsi" w:hAnsiTheme="majorHAnsi" w:cstheme="majorHAnsi"/>
              </w:rPr>
              <w:t>-</w:t>
            </w:r>
          </w:p>
        </w:tc>
        <w:tc>
          <w:tcPr>
            <w:tcW w:w="418" w:type="pct"/>
            <w:shd w:val="clear" w:color="auto" w:fill="auto"/>
            <w:noWrap/>
            <w:vAlign w:val="bottom"/>
          </w:tcPr>
          <w:p w14:paraId="204CA7F4" w14:textId="21D0905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07</w:t>
            </w:r>
          </w:p>
        </w:tc>
        <w:tc>
          <w:tcPr>
            <w:tcW w:w="419" w:type="pct"/>
            <w:shd w:val="clear" w:color="auto" w:fill="auto"/>
            <w:noWrap/>
            <w:vAlign w:val="bottom"/>
          </w:tcPr>
          <w:p w14:paraId="37D40BBD" w14:textId="53A1864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50</w:t>
            </w:r>
          </w:p>
        </w:tc>
        <w:tc>
          <w:tcPr>
            <w:tcW w:w="418" w:type="pct"/>
            <w:shd w:val="clear" w:color="auto" w:fill="auto"/>
            <w:noWrap/>
            <w:vAlign w:val="bottom"/>
          </w:tcPr>
          <w:p w14:paraId="5CD3322B" w14:textId="531B561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07</w:t>
            </w:r>
          </w:p>
        </w:tc>
        <w:tc>
          <w:tcPr>
            <w:tcW w:w="418" w:type="pct"/>
            <w:shd w:val="clear" w:color="auto" w:fill="auto"/>
            <w:noWrap/>
            <w:vAlign w:val="bottom"/>
          </w:tcPr>
          <w:p w14:paraId="2D3873AA" w14:textId="0461F7D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50</w:t>
            </w:r>
          </w:p>
        </w:tc>
      </w:tr>
      <w:tr w:rsidR="0036340A" w:rsidRPr="009E5255" w14:paraId="2F3446D3" w14:textId="77777777" w:rsidTr="00E61534">
        <w:trPr>
          <w:trHeight w:val="57"/>
        </w:trPr>
        <w:tc>
          <w:tcPr>
            <w:tcW w:w="816" w:type="pct"/>
            <w:shd w:val="clear" w:color="auto" w:fill="auto"/>
            <w:noWrap/>
          </w:tcPr>
          <w:p w14:paraId="2050F726"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Epirubicin</w:t>
            </w:r>
          </w:p>
        </w:tc>
        <w:tc>
          <w:tcPr>
            <w:tcW w:w="418" w:type="pct"/>
            <w:shd w:val="clear" w:color="auto" w:fill="auto"/>
            <w:noWrap/>
            <w:vAlign w:val="bottom"/>
          </w:tcPr>
          <w:p w14:paraId="5D263209" w14:textId="5DD1822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2</w:t>
            </w:r>
          </w:p>
        </w:tc>
        <w:tc>
          <w:tcPr>
            <w:tcW w:w="419" w:type="pct"/>
            <w:shd w:val="clear" w:color="auto" w:fill="auto"/>
            <w:noWrap/>
            <w:vAlign w:val="bottom"/>
          </w:tcPr>
          <w:p w14:paraId="1D5A7D2E" w14:textId="0F5A70C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6</w:t>
            </w:r>
          </w:p>
        </w:tc>
        <w:tc>
          <w:tcPr>
            <w:tcW w:w="418" w:type="pct"/>
            <w:shd w:val="clear" w:color="auto" w:fill="auto"/>
            <w:noWrap/>
            <w:vAlign w:val="bottom"/>
          </w:tcPr>
          <w:p w14:paraId="3381157E" w14:textId="119848E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8</w:t>
            </w:r>
          </w:p>
        </w:tc>
        <w:tc>
          <w:tcPr>
            <w:tcW w:w="419" w:type="pct"/>
            <w:shd w:val="clear" w:color="auto" w:fill="auto"/>
            <w:noWrap/>
            <w:vAlign w:val="bottom"/>
          </w:tcPr>
          <w:p w14:paraId="7A225D0F" w14:textId="257612B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0</w:t>
            </w:r>
          </w:p>
        </w:tc>
        <w:tc>
          <w:tcPr>
            <w:tcW w:w="419" w:type="pct"/>
            <w:shd w:val="clear" w:color="auto" w:fill="auto"/>
            <w:noWrap/>
            <w:vAlign w:val="bottom"/>
          </w:tcPr>
          <w:p w14:paraId="135903EF" w14:textId="0C91A8D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84</w:t>
            </w:r>
          </w:p>
        </w:tc>
        <w:tc>
          <w:tcPr>
            <w:tcW w:w="418" w:type="pct"/>
            <w:shd w:val="clear" w:color="auto" w:fill="auto"/>
            <w:noWrap/>
            <w:vAlign w:val="bottom"/>
          </w:tcPr>
          <w:p w14:paraId="58F8A87C" w14:textId="3D51F2B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9</w:t>
            </w:r>
          </w:p>
        </w:tc>
        <w:tc>
          <w:tcPr>
            <w:tcW w:w="418" w:type="pct"/>
            <w:shd w:val="clear" w:color="auto" w:fill="auto"/>
            <w:noWrap/>
            <w:vAlign w:val="bottom"/>
          </w:tcPr>
          <w:p w14:paraId="566493E2" w14:textId="4317BDC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4</w:t>
            </w:r>
          </w:p>
        </w:tc>
        <w:tc>
          <w:tcPr>
            <w:tcW w:w="419" w:type="pct"/>
            <w:shd w:val="clear" w:color="auto" w:fill="auto"/>
            <w:noWrap/>
            <w:vAlign w:val="bottom"/>
          </w:tcPr>
          <w:p w14:paraId="6B8A2216" w14:textId="27D9885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3</w:t>
            </w:r>
          </w:p>
        </w:tc>
        <w:tc>
          <w:tcPr>
            <w:tcW w:w="418" w:type="pct"/>
            <w:shd w:val="clear" w:color="auto" w:fill="auto"/>
            <w:noWrap/>
            <w:vAlign w:val="bottom"/>
          </w:tcPr>
          <w:p w14:paraId="2D4A8FCB" w14:textId="25403F0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3</w:t>
            </w:r>
          </w:p>
        </w:tc>
        <w:tc>
          <w:tcPr>
            <w:tcW w:w="418" w:type="pct"/>
            <w:shd w:val="clear" w:color="auto" w:fill="auto"/>
            <w:noWrap/>
            <w:vAlign w:val="bottom"/>
          </w:tcPr>
          <w:p w14:paraId="207B2482" w14:textId="3CDC3E0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95</w:t>
            </w:r>
          </w:p>
        </w:tc>
      </w:tr>
      <w:tr w:rsidR="0036340A" w:rsidRPr="009E5255" w14:paraId="3E8BA0FA" w14:textId="77777777" w:rsidTr="00E61534">
        <w:trPr>
          <w:trHeight w:val="57"/>
        </w:trPr>
        <w:tc>
          <w:tcPr>
            <w:tcW w:w="816" w:type="pct"/>
            <w:shd w:val="clear" w:color="auto" w:fill="auto"/>
            <w:noWrap/>
          </w:tcPr>
          <w:p w14:paraId="038DDDF4"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Eribulin</w:t>
            </w:r>
          </w:p>
        </w:tc>
        <w:tc>
          <w:tcPr>
            <w:tcW w:w="418" w:type="pct"/>
            <w:shd w:val="clear" w:color="auto" w:fill="auto"/>
            <w:noWrap/>
            <w:vAlign w:val="bottom"/>
          </w:tcPr>
          <w:p w14:paraId="7488902F" w14:textId="19D5525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36.74</w:t>
            </w:r>
          </w:p>
        </w:tc>
        <w:tc>
          <w:tcPr>
            <w:tcW w:w="419" w:type="pct"/>
            <w:shd w:val="clear" w:color="auto" w:fill="auto"/>
            <w:noWrap/>
            <w:vAlign w:val="bottom"/>
          </w:tcPr>
          <w:p w14:paraId="36106445" w14:textId="182E620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01.83</w:t>
            </w:r>
          </w:p>
        </w:tc>
        <w:tc>
          <w:tcPr>
            <w:tcW w:w="418" w:type="pct"/>
            <w:shd w:val="clear" w:color="auto" w:fill="auto"/>
            <w:noWrap/>
            <w:vAlign w:val="bottom"/>
          </w:tcPr>
          <w:p w14:paraId="2DE37506" w14:textId="3F65BD6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90.23</w:t>
            </w:r>
          </w:p>
        </w:tc>
        <w:tc>
          <w:tcPr>
            <w:tcW w:w="419" w:type="pct"/>
            <w:shd w:val="clear" w:color="auto" w:fill="auto"/>
            <w:noWrap/>
            <w:vAlign w:val="bottom"/>
          </w:tcPr>
          <w:p w14:paraId="0A0D2560" w14:textId="0D95000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00.39</w:t>
            </w:r>
          </w:p>
        </w:tc>
        <w:tc>
          <w:tcPr>
            <w:tcW w:w="419" w:type="pct"/>
            <w:shd w:val="clear" w:color="auto" w:fill="auto"/>
            <w:noWrap/>
            <w:vAlign w:val="bottom"/>
          </w:tcPr>
          <w:p w14:paraId="355F7E36" w14:textId="3791964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94.13</w:t>
            </w:r>
          </w:p>
        </w:tc>
        <w:tc>
          <w:tcPr>
            <w:tcW w:w="418" w:type="pct"/>
            <w:shd w:val="clear" w:color="auto" w:fill="auto"/>
            <w:noWrap/>
            <w:vAlign w:val="bottom"/>
          </w:tcPr>
          <w:p w14:paraId="2B79A926" w14:textId="7B80EB6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87.77</w:t>
            </w:r>
          </w:p>
        </w:tc>
        <w:tc>
          <w:tcPr>
            <w:tcW w:w="418" w:type="pct"/>
            <w:shd w:val="clear" w:color="auto" w:fill="auto"/>
            <w:noWrap/>
            <w:vAlign w:val="bottom"/>
          </w:tcPr>
          <w:p w14:paraId="755ACDE0" w14:textId="0B22643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74.34</w:t>
            </w:r>
          </w:p>
        </w:tc>
        <w:tc>
          <w:tcPr>
            <w:tcW w:w="419" w:type="pct"/>
            <w:shd w:val="clear" w:color="auto" w:fill="auto"/>
            <w:noWrap/>
            <w:vAlign w:val="bottom"/>
          </w:tcPr>
          <w:p w14:paraId="3798F79F" w14:textId="3BDE3D4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79.42</w:t>
            </w:r>
          </w:p>
        </w:tc>
        <w:tc>
          <w:tcPr>
            <w:tcW w:w="418" w:type="pct"/>
            <w:shd w:val="clear" w:color="auto" w:fill="auto"/>
            <w:noWrap/>
            <w:vAlign w:val="bottom"/>
          </w:tcPr>
          <w:p w14:paraId="02606250" w14:textId="697C97A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03.82</w:t>
            </w:r>
          </w:p>
        </w:tc>
        <w:tc>
          <w:tcPr>
            <w:tcW w:w="418" w:type="pct"/>
            <w:shd w:val="clear" w:color="auto" w:fill="auto"/>
            <w:noWrap/>
            <w:vAlign w:val="bottom"/>
          </w:tcPr>
          <w:p w14:paraId="46A8387B" w14:textId="31254C2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87.08</w:t>
            </w:r>
          </w:p>
        </w:tc>
      </w:tr>
      <w:tr w:rsidR="0036340A" w:rsidRPr="009E5255" w14:paraId="0B677758" w14:textId="77777777" w:rsidTr="00E61534">
        <w:trPr>
          <w:trHeight w:val="57"/>
        </w:trPr>
        <w:tc>
          <w:tcPr>
            <w:tcW w:w="816" w:type="pct"/>
            <w:shd w:val="clear" w:color="auto" w:fill="auto"/>
            <w:noWrap/>
          </w:tcPr>
          <w:p w14:paraId="0DAB5C95"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Etoposide</w:t>
            </w:r>
          </w:p>
        </w:tc>
        <w:tc>
          <w:tcPr>
            <w:tcW w:w="418" w:type="pct"/>
            <w:shd w:val="clear" w:color="auto" w:fill="auto"/>
            <w:noWrap/>
            <w:vAlign w:val="bottom"/>
          </w:tcPr>
          <w:p w14:paraId="020B77BB" w14:textId="0A5DB7C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2</w:t>
            </w:r>
          </w:p>
        </w:tc>
        <w:tc>
          <w:tcPr>
            <w:tcW w:w="419" w:type="pct"/>
            <w:shd w:val="clear" w:color="auto" w:fill="auto"/>
            <w:noWrap/>
            <w:vAlign w:val="bottom"/>
          </w:tcPr>
          <w:p w14:paraId="0CFCEBDF" w14:textId="13892C5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0</w:t>
            </w:r>
          </w:p>
        </w:tc>
        <w:tc>
          <w:tcPr>
            <w:tcW w:w="418" w:type="pct"/>
            <w:shd w:val="clear" w:color="auto" w:fill="auto"/>
            <w:noWrap/>
            <w:vAlign w:val="bottom"/>
          </w:tcPr>
          <w:p w14:paraId="5DF1808F" w14:textId="63C1D94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3</w:t>
            </w:r>
          </w:p>
        </w:tc>
        <w:tc>
          <w:tcPr>
            <w:tcW w:w="419" w:type="pct"/>
            <w:shd w:val="clear" w:color="auto" w:fill="auto"/>
            <w:noWrap/>
            <w:vAlign w:val="bottom"/>
          </w:tcPr>
          <w:p w14:paraId="14DDE7C7" w14:textId="5764A19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2</w:t>
            </w:r>
          </w:p>
        </w:tc>
        <w:tc>
          <w:tcPr>
            <w:tcW w:w="419" w:type="pct"/>
            <w:shd w:val="clear" w:color="auto" w:fill="auto"/>
            <w:noWrap/>
            <w:vAlign w:val="bottom"/>
          </w:tcPr>
          <w:p w14:paraId="20116ED3" w14:textId="24A3D74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5</w:t>
            </w:r>
          </w:p>
        </w:tc>
        <w:tc>
          <w:tcPr>
            <w:tcW w:w="418" w:type="pct"/>
            <w:shd w:val="clear" w:color="auto" w:fill="auto"/>
            <w:noWrap/>
            <w:vAlign w:val="bottom"/>
          </w:tcPr>
          <w:p w14:paraId="57D54A99" w14:textId="27B65D6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7</w:t>
            </w:r>
          </w:p>
        </w:tc>
        <w:tc>
          <w:tcPr>
            <w:tcW w:w="418" w:type="pct"/>
            <w:shd w:val="clear" w:color="auto" w:fill="auto"/>
            <w:noWrap/>
            <w:vAlign w:val="bottom"/>
          </w:tcPr>
          <w:p w14:paraId="2C9BC765" w14:textId="49FFC3F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4</w:t>
            </w:r>
          </w:p>
        </w:tc>
        <w:tc>
          <w:tcPr>
            <w:tcW w:w="419" w:type="pct"/>
            <w:shd w:val="clear" w:color="auto" w:fill="auto"/>
            <w:noWrap/>
            <w:vAlign w:val="bottom"/>
          </w:tcPr>
          <w:p w14:paraId="6F3D322C" w14:textId="4D25931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5</w:t>
            </w:r>
          </w:p>
        </w:tc>
        <w:tc>
          <w:tcPr>
            <w:tcW w:w="418" w:type="pct"/>
            <w:shd w:val="clear" w:color="auto" w:fill="auto"/>
            <w:noWrap/>
            <w:vAlign w:val="bottom"/>
          </w:tcPr>
          <w:p w14:paraId="19BAC2F0" w14:textId="583857D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3</w:t>
            </w:r>
          </w:p>
        </w:tc>
        <w:tc>
          <w:tcPr>
            <w:tcW w:w="418" w:type="pct"/>
            <w:shd w:val="clear" w:color="auto" w:fill="auto"/>
            <w:noWrap/>
            <w:vAlign w:val="bottom"/>
          </w:tcPr>
          <w:p w14:paraId="2CD53BE4" w14:textId="1DAB49F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8</w:t>
            </w:r>
          </w:p>
        </w:tc>
      </w:tr>
      <w:tr w:rsidR="0036340A" w:rsidRPr="009E5255" w14:paraId="7CEC26F4" w14:textId="77777777" w:rsidTr="00E61534">
        <w:trPr>
          <w:trHeight w:val="57"/>
        </w:trPr>
        <w:tc>
          <w:tcPr>
            <w:tcW w:w="816" w:type="pct"/>
            <w:shd w:val="clear" w:color="auto" w:fill="auto"/>
            <w:noWrap/>
          </w:tcPr>
          <w:p w14:paraId="1B5A1275"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Fludarabine</w:t>
            </w:r>
          </w:p>
        </w:tc>
        <w:tc>
          <w:tcPr>
            <w:tcW w:w="418" w:type="pct"/>
            <w:shd w:val="clear" w:color="auto" w:fill="auto"/>
            <w:noWrap/>
            <w:vAlign w:val="bottom"/>
          </w:tcPr>
          <w:p w14:paraId="6982E1C7" w14:textId="0B4C7B0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8</w:t>
            </w:r>
          </w:p>
        </w:tc>
        <w:tc>
          <w:tcPr>
            <w:tcW w:w="419" w:type="pct"/>
            <w:shd w:val="clear" w:color="auto" w:fill="auto"/>
            <w:noWrap/>
            <w:vAlign w:val="bottom"/>
          </w:tcPr>
          <w:p w14:paraId="5D1C6FE0" w14:textId="2FF5E72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28</w:t>
            </w:r>
          </w:p>
        </w:tc>
        <w:tc>
          <w:tcPr>
            <w:tcW w:w="418" w:type="pct"/>
            <w:shd w:val="clear" w:color="auto" w:fill="auto"/>
            <w:noWrap/>
            <w:vAlign w:val="bottom"/>
          </w:tcPr>
          <w:p w14:paraId="26FCC363" w14:textId="180B204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97</w:t>
            </w:r>
          </w:p>
        </w:tc>
        <w:tc>
          <w:tcPr>
            <w:tcW w:w="419" w:type="pct"/>
            <w:shd w:val="clear" w:color="auto" w:fill="auto"/>
            <w:noWrap/>
            <w:vAlign w:val="bottom"/>
          </w:tcPr>
          <w:p w14:paraId="49E06CBB" w14:textId="742DC50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24</w:t>
            </w:r>
          </w:p>
        </w:tc>
        <w:tc>
          <w:tcPr>
            <w:tcW w:w="419" w:type="pct"/>
            <w:shd w:val="clear" w:color="auto" w:fill="auto"/>
            <w:noWrap/>
            <w:vAlign w:val="bottom"/>
          </w:tcPr>
          <w:p w14:paraId="41B80B83" w14:textId="0DF7753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3</w:t>
            </w:r>
          </w:p>
        </w:tc>
        <w:tc>
          <w:tcPr>
            <w:tcW w:w="418" w:type="pct"/>
            <w:shd w:val="clear" w:color="auto" w:fill="auto"/>
            <w:noWrap/>
            <w:vAlign w:val="bottom"/>
          </w:tcPr>
          <w:p w14:paraId="4C9E88AA" w14:textId="5D2F02A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10</w:t>
            </w:r>
          </w:p>
        </w:tc>
        <w:tc>
          <w:tcPr>
            <w:tcW w:w="418" w:type="pct"/>
            <w:shd w:val="clear" w:color="auto" w:fill="auto"/>
            <w:noWrap/>
            <w:vAlign w:val="bottom"/>
          </w:tcPr>
          <w:p w14:paraId="78EDC70F" w14:textId="0659C60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4</w:t>
            </w:r>
          </w:p>
        </w:tc>
        <w:tc>
          <w:tcPr>
            <w:tcW w:w="419" w:type="pct"/>
            <w:shd w:val="clear" w:color="auto" w:fill="auto"/>
            <w:noWrap/>
            <w:vAlign w:val="bottom"/>
          </w:tcPr>
          <w:p w14:paraId="54FA7A77" w14:textId="7091140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23</w:t>
            </w:r>
          </w:p>
        </w:tc>
        <w:tc>
          <w:tcPr>
            <w:tcW w:w="418" w:type="pct"/>
            <w:shd w:val="clear" w:color="auto" w:fill="auto"/>
            <w:noWrap/>
            <w:vAlign w:val="bottom"/>
          </w:tcPr>
          <w:p w14:paraId="2839165A" w14:textId="091011B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1</w:t>
            </w:r>
          </w:p>
        </w:tc>
        <w:tc>
          <w:tcPr>
            <w:tcW w:w="418" w:type="pct"/>
            <w:shd w:val="clear" w:color="auto" w:fill="auto"/>
            <w:noWrap/>
            <w:vAlign w:val="bottom"/>
          </w:tcPr>
          <w:p w14:paraId="311B3C7C" w14:textId="39F06CE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21</w:t>
            </w:r>
          </w:p>
        </w:tc>
      </w:tr>
      <w:tr w:rsidR="0036340A" w:rsidRPr="009E5255" w14:paraId="50EFE863" w14:textId="77777777" w:rsidTr="00E61534">
        <w:trPr>
          <w:trHeight w:val="57"/>
        </w:trPr>
        <w:tc>
          <w:tcPr>
            <w:tcW w:w="816" w:type="pct"/>
            <w:shd w:val="clear" w:color="auto" w:fill="auto"/>
            <w:noWrap/>
          </w:tcPr>
          <w:p w14:paraId="0A9F4A8A"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Fotemustine</w:t>
            </w:r>
          </w:p>
        </w:tc>
        <w:tc>
          <w:tcPr>
            <w:tcW w:w="418" w:type="pct"/>
            <w:shd w:val="clear" w:color="auto" w:fill="auto"/>
            <w:noWrap/>
            <w:vAlign w:val="bottom"/>
          </w:tcPr>
          <w:p w14:paraId="1BFB5931" w14:textId="25B8F3B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66</w:t>
            </w:r>
          </w:p>
        </w:tc>
        <w:tc>
          <w:tcPr>
            <w:tcW w:w="419" w:type="pct"/>
            <w:shd w:val="clear" w:color="auto" w:fill="auto"/>
            <w:noWrap/>
            <w:vAlign w:val="bottom"/>
          </w:tcPr>
          <w:p w14:paraId="1499641A" w14:textId="5F5F2BD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67</w:t>
            </w:r>
          </w:p>
        </w:tc>
        <w:tc>
          <w:tcPr>
            <w:tcW w:w="418" w:type="pct"/>
            <w:shd w:val="clear" w:color="auto" w:fill="auto"/>
            <w:noWrap/>
            <w:vAlign w:val="bottom"/>
          </w:tcPr>
          <w:p w14:paraId="5BA1EEDE" w14:textId="541AE30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87</w:t>
            </w:r>
          </w:p>
        </w:tc>
        <w:tc>
          <w:tcPr>
            <w:tcW w:w="419" w:type="pct"/>
            <w:shd w:val="clear" w:color="auto" w:fill="auto"/>
            <w:noWrap/>
            <w:vAlign w:val="bottom"/>
          </w:tcPr>
          <w:p w14:paraId="6E55A80B" w14:textId="5DD1C74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08</w:t>
            </w:r>
          </w:p>
        </w:tc>
        <w:tc>
          <w:tcPr>
            <w:tcW w:w="419" w:type="pct"/>
            <w:shd w:val="clear" w:color="auto" w:fill="auto"/>
            <w:noWrap/>
            <w:vAlign w:val="bottom"/>
          </w:tcPr>
          <w:p w14:paraId="671C8F53" w14:textId="6CC59B1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08</w:t>
            </w:r>
          </w:p>
        </w:tc>
        <w:tc>
          <w:tcPr>
            <w:tcW w:w="418" w:type="pct"/>
            <w:shd w:val="clear" w:color="auto" w:fill="auto"/>
            <w:noWrap/>
            <w:vAlign w:val="bottom"/>
          </w:tcPr>
          <w:p w14:paraId="4DB3618E" w14:textId="6599CAE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44</w:t>
            </w:r>
          </w:p>
        </w:tc>
        <w:tc>
          <w:tcPr>
            <w:tcW w:w="418" w:type="pct"/>
            <w:shd w:val="clear" w:color="auto" w:fill="auto"/>
            <w:noWrap/>
            <w:vAlign w:val="bottom"/>
          </w:tcPr>
          <w:p w14:paraId="75B26ED5" w14:textId="19B5263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92</w:t>
            </w:r>
          </w:p>
        </w:tc>
        <w:tc>
          <w:tcPr>
            <w:tcW w:w="419" w:type="pct"/>
            <w:shd w:val="clear" w:color="auto" w:fill="auto"/>
            <w:noWrap/>
            <w:vAlign w:val="bottom"/>
          </w:tcPr>
          <w:p w14:paraId="5952D0F2" w14:textId="7607F2B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77</w:t>
            </w:r>
          </w:p>
        </w:tc>
        <w:tc>
          <w:tcPr>
            <w:tcW w:w="418" w:type="pct"/>
            <w:shd w:val="clear" w:color="auto" w:fill="auto"/>
            <w:noWrap/>
            <w:vAlign w:val="bottom"/>
          </w:tcPr>
          <w:p w14:paraId="5926BF96" w14:textId="2409EB6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65</w:t>
            </w:r>
          </w:p>
        </w:tc>
        <w:tc>
          <w:tcPr>
            <w:tcW w:w="418" w:type="pct"/>
            <w:shd w:val="clear" w:color="auto" w:fill="auto"/>
            <w:noWrap/>
            <w:vAlign w:val="bottom"/>
          </w:tcPr>
          <w:p w14:paraId="3E90B802" w14:textId="13C7AAD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46</w:t>
            </w:r>
          </w:p>
        </w:tc>
      </w:tr>
      <w:tr w:rsidR="0036340A" w:rsidRPr="009E5255" w14:paraId="67014C9D" w14:textId="77777777" w:rsidTr="00E61534">
        <w:trPr>
          <w:trHeight w:val="57"/>
        </w:trPr>
        <w:tc>
          <w:tcPr>
            <w:tcW w:w="816" w:type="pct"/>
            <w:shd w:val="clear" w:color="auto" w:fill="auto"/>
            <w:noWrap/>
          </w:tcPr>
          <w:p w14:paraId="1EB2F8A1"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Gemcitabine</w:t>
            </w:r>
          </w:p>
        </w:tc>
        <w:tc>
          <w:tcPr>
            <w:tcW w:w="418" w:type="pct"/>
            <w:shd w:val="clear" w:color="auto" w:fill="auto"/>
            <w:noWrap/>
            <w:vAlign w:val="bottom"/>
          </w:tcPr>
          <w:p w14:paraId="52F90A16" w14:textId="090B0BD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3</w:t>
            </w:r>
          </w:p>
        </w:tc>
        <w:tc>
          <w:tcPr>
            <w:tcW w:w="419" w:type="pct"/>
            <w:shd w:val="clear" w:color="auto" w:fill="auto"/>
            <w:noWrap/>
            <w:vAlign w:val="bottom"/>
          </w:tcPr>
          <w:p w14:paraId="3704C06A" w14:textId="1DA50AD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12</w:t>
            </w:r>
          </w:p>
        </w:tc>
        <w:tc>
          <w:tcPr>
            <w:tcW w:w="418" w:type="pct"/>
            <w:shd w:val="clear" w:color="auto" w:fill="auto"/>
            <w:noWrap/>
            <w:vAlign w:val="bottom"/>
          </w:tcPr>
          <w:p w14:paraId="4C5674DB" w14:textId="342065E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3</w:t>
            </w:r>
          </w:p>
        </w:tc>
        <w:tc>
          <w:tcPr>
            <w:tcW w:w="419" w:type="pct"/>
            <w:shd w:val="clear" w:color="auto" w:fill="auto"/>
            <w:noWrap/>
            <w:vAlign w:val="bottom"/>
          </w:tcPr>
          <w:p w14:paraId="2BCDC0F0" w14:textId="62B817F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10</w:t>
            </w:r>
          </w:p>
        </w:tc>
        <w:tc>
          <w:tcPr>
            <w:tcW w:w="419" w:type="pct"/>
            <w:shd w:val="clear" w:color="auto" w:fill="auto"/>
            <w:noWrap/>
            <w:vAlign w:val="bottom"/>
          </w:tcPr>
          <w:p w14:paraId="0F6F86B1" w14:textId="1AC3B56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3</w:t>
            </w:r>
          </w:p>
        </w:tc>
        <w:tc>
          <w:tcPr>
            <w:tcW w:w="418" w:type="pct"/>
            <w:shd w:val="clear" w:color="auto" w:fill="auto"/>
            <w:noWrap/>
            <w:vAlign w:val="bottom"/>
          </w:tcPr>
          <w:p w14:paraId="448EDD10" w14:textId="346041E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10</w:t>
            </w:r>
          </w:p>
        </w:tc>
        <w:tc>
          <w:tcPr>
            <w:tcW w:w="418" w:type="pct"/>
            <w:shd w:val="clear" w:color="auto" w:fill="auto"/>
            <w:noWrap/>
            <w:vAlign w:val="bottom"/>
          </w:tcPr>
          <w:p w14:paraId="37C38176" w14:textId="520AA0F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3</w:t>
            </w:r>
          </w:p>
        </w:tc>
        <w:tc>
          <w:tcPr>
            <w:tcW w:w="419" w:type="pct"/>
            <w:shd w:val="clear" w:color="auto" w:fill="auto"/>
            <w:noWrap/>
            <w:vAlign w:val="bottom"/>
          </w:tcPr>
          <w:p w14:paraId="624A4CC1" w14:textId="757CD46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11</w:t>
            </w:r>
          </w:p>
        </w:tc>
        <w:tc>
          <w:tcPr>
            <w:tcW w:w="418" w:type="pct"/>
            <w:shd w:val="clear" w:color="auto" w:fill="auto"/>
            <w:noWrap/>
            <w:vAlign w:val="bottom"/>
          </w:tcPr>
          <w:p w14:paraId="576F6D7D" w14:textId="25F99DB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3</w:t>
            </w:r>
          </w:p>
        </w:tc>
        <w:tc>
          <w:tcPr>
            <w:tcW w:w="418" w:type="pct"/>
            <w:shd w:val="clear" w:color="auto" w:fill="auto"/>
            <w:noWrap/>
            <w:vAlign w:val="bottom"/>
          </w:tcPr>
          <w:p w14:paraId="68C84B65" w14:textId="33F4C11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11</w:t>
            </w:r>
          </w:p>
        </w:tc>
      </w:tr>
      <w:tr w:rsidR="0036340A" w:rsidRPr="009E5255" w14:paraId="336F7768" w14:textId="77777777" w:rsidTr="00E61534">
        <w:trPr>
          <w:trHeight w:val="57"/>
        </w:trPr>
        <w:tc>
          <w:tcPr>
            <w:tcW w:w="816" w:type="pct"/>
            <w:shd w:val="clear" w:color="auto" w:fill="auto"/>
            <w:noWrap/>
          </w:tcPr>
          <w:p w14:paraId="37E50498"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Idarubicin</w:t>
            </w:r>
          </w:p>
        </w:tc>
        <w:tc>
          <w:tcPr>
            <w:tcW w:w="418" w:type="pct"/>
            <w:shd w:val="clear" w:color="auto" w:fill="auto"/>
            <w:noWrap/>
            <w:vAlign w:val="bottom"/>
          </w:tcPr>
          <w:p w14:paraId="67EE01B9" w14:textId="3715AF3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79</w:t>
            </w:r>
          </w:p>
        </w:tc>
        <w:tc>
          <w:tcPr>
            <w:tcW w:w="419" w:type="pct"/>
            <w:shd w:val="clear" w:color="auto" w:fill="auto"/>
            <w:noWrap/>
            <w:vAlign w:val="bottom"/>
          </w:tcPr>
          <w:p w14:paraId="30C5137D" w14:textId="1077A84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03</w:t>
            </w:r>
          </w:p>
        </w:tc>
        <w:tc>
          <w:tcPr>
            <w:tcW w:w="418" w:type="pct"/>
            <w:shd w:val="clear" w:color="auto" w:fill="auto"/>
            <w:noWrap/>
            <w:vAlign w:val="bottom"/>
          </w:tcPr>
          <w:p w14:paraId="138970DD" w14:textId="1349580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37</w:t>
            </w:r>
          </w:p>
        </w:tc>
        <w:tc>
          <w:tcPr>
            <w:tcW w:w="419" w:type="pct"/>
            <w:shd w:val="clear" w:color="auto" w:fill="auto"/>
            <w:noWrap/>
            <w:vAlign w:val="bottom"/>
          </w:tcPr>
          <w:p w14:paraId="1ABB8895" w14:textId="1064C78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77</w:t>
            </w:r>
          </w:p>
        </w:tc>
        <w:tc>
          <w:tcPr>
            <w:tcW w:w="419" w:type="pct"/>
            <w:shd w:val="clear" w:color="auto" w:fill="auto"/>
            <w:noWrap/>
            <w:vAlign w:val="bottom"/>
          </w:tcPr>
          <w:p w14:paraId="27737BBF" w14:textId="00580AC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64</w:t>
            </w:r>
          </w:p>
        </w:tc>
        <w:tc>
          <w:tcPr>
            <w:tcW w:w="418" w:type="pct"/>
            <w:shd w:val="clear" w:color="auto" w:fill="auto"/>
            <w:noWrap/>
            <w:vAlign w:val="bottom"/>
          </w:tcPr>
          <w:p w14:paraId="145F0A08" w14:textId="0DCF4FA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41</w:t>
            </w:r>
          </w:p>
        </w:tc>
        <w:tc>
          <w:tcPr>
            <w:tcW w:w="418" w:type="pct"/>
            <w:shd w:val="clear" w:color="auto" w:fill="auto"/>
            <w:noWrap/>
            <w:vAlign w:val="bottom"/>
          </w:tcPr>
          <w:p w14:paraId="1D109EDD" w14:textId="740E654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34</w:t>
            </w:r>
          </w:p>
        </w:tc>
        <w:tc>
          <w:tcPr>
            <w:tcW w:w="419" w:type="pct"/>
            <w:shd w:val="clear" w:color="auto" w:fill="auto"/>
            <w:noWrap/>
            <w:vAlign w:val="bottom"/>
          </w:tcPr>
          <w:p w14:paraId="21AB427A" w14:textId="7CBD287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48</w:t>
            </w:r>
          </w:p>
        </w:tc>
        <w:tc>
          <w:tcPr>
            <w:tcW w:w="418" w:type="pct"/>
            <w:shd w:val="clear" w:color="auto" w:fill="auto"/>
            <w:noWrap/>
            <w:vAlign w:val="bottom"/>
          </w:tcPr>
          <w:p w14:paraId="42221305" w14:textId="203C4D5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41</w:t>
            </w:r>
          </w:p>
        </w:tc>
        <w:tc>
          <w:tcPr>
            <w:tcW w:w="418" w:type="pct"/>
            <w:shd w:val="clear" w:color="auto" w:fill="auto"/>
            <w:noWrap/>
            <w:vAlign w:val="bottom"/>
          </w:tcPr>
          <w:p w14:paraId="30407258" w14:textId="343ACD8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97</w:t>
            </w:r>
          </w:p>
        </w:tc>
      </w:tr>
      <w:tr w:rsidR="0036340A" w:rsidRPr="009E5255" w14:paraId="7E67EB1B" w14:textId="77777777" w:rsidTr="00E61534">
        <w:trPr>
          <w:trHeight w:val="57"/>
        </w:trPr>
        <w:tc>
          <w:tcPr>
            <w:tcW w:w="816" w:type="pct"/>
            <w:shd w:val="clear" w:color="auto" w:fill="auto"/>
            <w:noWrap/>
          </w:tcPr>
          <w:p w14:paraId="564497AA"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Ifosfamide</w:t>
            </w:r>
          </w:p>
        </w:tc>
        <w:tc>
          <w:tcPr>
            <w:tcW w:w="418" w:type="pct"/>
            <w:shd w:val="clear" w:color="auto" w:fill="auto"/>
            <w:noWrap/>
            <w:vAlign w:val="bottom"/>
          </w:tcPr>
          <w:p w14:paraId="207B2828" w14:textId="686B3C8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7</w:t>
            </w:r>
          </w:p>
        </w:tc>
        <w:tc>
          <w:tcPr>
            <w:tcW w:w="419" w:type="pct"/>
            <w:shd w:val="clear" w:color="auto" w:fill="auto"/>
            <w:noWrap/>
            <w:vAlign w:val="bottom"/>
          </w:tcPr>
          <w:p w14:paraId="2FC04061" w14:textId="7975F4B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8.14</w:t>
            </w:r>
          </w:p>
        </w:tc>
        <w:tc>
          <w:tcPr>
            <w:tcW w:w="418" w:type="pct"/>
            <w:shd w:val="clear" w:color="auto" w:fill="auto"/>
            <w:noWrap/>
            <w:vAlign w:val="bottom"/>
          </w:tcPr>
          <w:p w14:paraId="7D728567" w14:textId="1B98BCF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6</w:t>
            </w:r>
          </w:p>
        </w:tc>
        <w:tc>
          <w:tcPr>
            <w:tcW w:w="419" w:type="pct"/>
            <w:shd w:val="clear" w:color="auto" w:fill="auto"/>
            <w:noWrap/>
            <w:vAlign w:val="bottom"/>
          </w:tcPr>
          <w:p w14:paraId="2D74BB27" w14:textId="0EF77A9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9.71</w:t>
            </w:r>
          </w:p>
        </w:tc>
        <w:tc>
          <w:tcPr>
            <w:tcW w:w="419" w:type="pct"/>
            <w:shd w:val="clear" w:color="auto" w:fill="auto"/>
            <w:noWrap/>
            <w:vAlign w:val="bottom"/>
          </w:tcPr>
          <w:p w14:paraId="723C8F05" w14:textId="1CCE22A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6</w:t>
            </w:r>
          </w:p>
        </w:tc>
        <w:tc>
          <w:tcPr>
            <w:tcW w:w="418" w:type="pct"/>
            <w:shd w:val="clear" w:color="auto" w:fill="auto"/>
            <w:noWrap/>
            <w:vAlign w:val="bottom"/>
          </w:tcPr>
          <w:p w14:paraId="1847BA70" w14:textId="149E8A8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2.47</w:t>
            </w:r>
          </w:p>
        </w:tc>
        <w:tc>
          <w:tcPr>
            <w:tcW w:w="418" w:type="pct"/>
            <w:shd w:val="clear" w:color="auto" w:fill="auto"/>
            <w:noWrap/>
            <w:vAlign w:val="bottom"/>
          </w:tcPr>
          <w:p w14:paraId="12C82BD7" w14:textId="226D6B2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6</w:t>
            </w:r>
          </w:p>
        </w:tc>
        <w:tc>
          <w:tcPr>
            <w:tcW w:w="419" w:type="pct"/>
            <w:shd w:val="clear" w:color="auto" w:fill="auto"/>
            <w:noWrap/>
            <w:vAlign w:val="bottom"/>
          </w:tcPr>
          <w:p w14:paraId="24467FB8" w14:textId="47015F2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60.22</w:t>
            </w:r>
          </w:p>
        </w:tc>
        <w:tc>
          <w:tcPr>
            <w:tcW w:w="418" w:type="pct"/>
            <w:shd w:val="clear" w:color="auto" w:fill="auto"/>
            <w:noWrap/>
            <w:vAlign w:val="bottom"/>
          </w:tcPr>
          <w:p w14:paraId="3F9E7A8E" w14:textId="00B9126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6</w:t>
            </w:r>
          </w:p>
        </w:tc>
        <w:tc>
          <w:tcPr>
            <w:tcW w:w="418" w:type="pct"/>
            <w:shd w:val="clear" w:color="auto" w:fill="auto"/>
            <w:noWrap/>
            <w:vAlign w:val="bottom"/>
          </w:tcPr>
          <w:p w14:paraId="3DD062B7" w14:textId="6965053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40.23</w:t>
            </w:r>
          </w:p>
        </w:tc>
      </w:tr>
      <w:tr w:rsidR="0036340A" w:rsidRPr="009E5255" w14:paraId="4832A5D5" w14:textId="77777777" w:rsidTr="00E61534">
        <w:trPr>
          <w:trHeight w:val="57"/>
        </w:trPr>
        <w:tc>
          <w:tcPr>
            <w:tcW w:w="816" w:type="pct"/>
            <w:shd w:val="clear" w:color="auto" w:fill="auto"/>
            <w:noWrap/>
          </w:tcPr>
          <w:p w14:paraId="73B368D6"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Inotuzumab Ozogamicin</w:t>
            </w:r>
          </w:p>
        </w:tc>
        <w:tc>
          <w:tcPr>
            <w:tcW w:w="418" w:type="pct"/>
            <w:shd w:val="clear" w:color="auto" w:fill="auto"/>
            <w:noWrap/>
            <w:vAlign w:val="bottom"/>
          </w:tcPr>
          <w:p w14:paraId="44C9C7A9" w14:textId="45747AD8"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0BFD8A38" w14:textId="2099971F"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8" w:type="pct"/>
            <w:shd w:val="clear" w:color="auto" w:fill="auto"/>
            <w:noWrap/>
            <w:vAlign w:val="bottom"/>
          </w:tcPr>
          <w:p w14:paraId="18AC486F" w14:textId="3F475442"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246385BF" w14:textId="2E783335"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190EA570" w14:textId="25CB34B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97</w:t>
            </w:r>
          </w:p>
        </w:tc>
        <w:tc>
          <w:tcPr>
            <w:tcW w:w="418" w:type="pct"/>
            <w:shd w:val="clear" w:color="auto" w:fill="auto"/>
            <w:noWrap/>
            <w:vAlign w:val="bottom"/>
          </w:tcPr>
          <w:p w14:paraId="61ED843D" w14:textId="0C23A58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86</w:t>
            </w:r>
          </w:p>
        </w:tc>
        <w:tc>
          <w:tcPr>
            <w:tcW w:w="418" w:type="pct"/>
            <w:shd w:val="clear" w:color="auto" w:fill="auto"/>
            <w:noWrap/>
            <w:vAlign w:val="bottom"/>
          </w:tcPr>
          <w:p w14:paraId="6FF70E18" w14:textId="5257880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26</w:t>
            </w:r>
          </w:p>
        </w:tc>
        <w:tc>
          <w:tcPr>
            <w:tcW w:w="419" w:type="pct"/>
            <w:shd w:val="clear" w:color="auto" w:fill="auto"/>
            <w:noWrap/>
            <w:vAlign w:val="bottom"/>
          </w:tcPr>
          <w:p w14:paraId="73E4AB2C" w14:textId="2C345DA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40</w:t>
            </w:r>
          </w:p>
        </w:tc>
        <w:tc>
          <w:tcPr>
            <w:tcW w:w="418" w:type="pct"/>
            <w:shd w:val="clear" w:color="auto" w:fill="auto"/>
            <w:noWrap/>
            <w:vAlign w:val="bottom"/>
          </w:tcPr>
          <w:p w14:paraId="2687ABF3" w14:textId="621AD37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61</w:t>
            </w:r>
          </w:p>
        </w:tc>
        <w:tc>
          <w:tcPr>
            <w:tcW w:w="418" w:type="pct"/>
            <w:shd w:val="clear" w:color="auto" w:fill="auto"/>
            <w:noWrap/>
            <w:vAlign w:val="bottom"/>
          </w:tcPr>
          <w:p w14:paraId="3DDC5195" w14:textId="51C16F8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21</w:t>
            </w:r>
          </w:p>
        </w:tc>
      </w:tr>
      <w:tr w:rsidR="0036340A" w:rsidRPr="009E5255" w14:paraId="7FC2FD87" w14:textId="77777777" w:rsidTr="00E61534">
        <w:trPr>
          <w:trHeight w:val="57"/>
        </w:trPr>
        <w:tc>
          <w:tcPr>
            <w:tcW w:w="816" w:type="pct"/>
            <w:shd w:val="clear" w:color="auto" w:fill="auto"/>
            <w:noWrap/>
          </w:tcPr>
          <w:p w14:paraId="5A10BB03"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Ipilimumab</w:t>
            </w:r>
          </w:p>
        </w:tc>
        <w:tc>
          <w:tcPr>
            <w:tcW w:w="418" w:type="pct"/>
            <w:shd w:val="clear" w:color="auto" w:fill="auto"/>
            <w:noWrap/>
            <w:vAlign w:val="bottom"/>
          </w:tcPr>
          <w:p w14:paraId="4EE34BBD" w14:textId="59393FE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0.94</w:t>
            </w:r>
          </w:p>
        </w:tc>
        <w:tc>
          <w:tcPr>
            <w:tcW w:w="419" w:type="pct"/>
            <w:shd w:val="clear" w:color="auto" w:fill="auto"/>
            <w:noWrap/>
            <w:vAlign w:val="bottom"/>
          </w:tcPr>
          <w:p w14:paraId="00DD6FD9" w14:textId="459C3B9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1.05</w:t>
            </w:r>
          </w:p>
        </w:tc>
        <w:tc>
          <w:tcPr>
            <w:tcW w:w="418" w:type="pct"/>
            <w:shd w:val="clear" w:color="auto" w:fill="auto"/>
            <w:noWrap/>
            <w:vAlign w:val="bottom"/>
          </w:tcPr>
          <w:p w14:paraId="4A1897AC" w14:textId="25D1C9A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1.19</w:t>
            </w:r>
          </w:p>
        </w:tc>
        <w:tc>
          <w:tcPr>
            <w:tcW w:w="419" w:type="pct"/>
            <w:shd w:val="clear" w:color="auto" w:fill="auto"/>
            <w:noWrap/>
            <w:vAlign w:val="bottom"/>
          </w:tcPr>
          <w:p w14:paraId="2C7F7209" w14:textId="4C3FCE9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0.50</w:t>
            </w:r>
          </w:p>
        </w:tc>
        <w:tc>
          <w:tcPr>
            <w:tcW w:w="419" w:type="pct"/>
            <w:shd w:val="clear" w:color="auto" w:fill="auto"/>
            <w:noWrap/>
            <w:vAlign w:val="bottom"/>
          </w:tcPr>
          <w:p w14:paraId="30468C53" w14:textId="58522FB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5.29</w:t>
            </w:r>
          </w:p>
        </w:tc>
        <w:tc>
          <w:tcPr>
            <w:tcW w:w="418" w:type="pct"/>
            <w:shd w:val="clear" w:color="auto" w:fill="auto"/>
            <w:noWrap/>
            <w:vAlign w:val="bottom"/>
          </w:tcPr>
          <w:p w14:paraId="1D8229D1" w14:textId="2661E20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4.42</w:t>
            </w:r>
          </w:p>
        </w:tc>
        <w:tc>
          <w:tcPr>
            <w:tcW w:w="418" w:type="pct"/>
            <w:shd w:val="clear" w:color="auto" w:fill="auto"/>
            <w:noWrap/>
            <w:vAlign w:val="bottom"/>
          </w:tcPr>
          <w:p w14:paraId="258AEC5A" w14:textId="7F60368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3.74</w:t>
            </w:r>
          </w:p>
        </w:tc>
        <w:tc>
          <w:tcPr>
            <w:tcW w:w="419" w:type="pct"/>
            <w:shd w:val="clear" w:color="auto" w:fill="auto"/>
            <w:noWrap/>
            <w:vAlign w:val="bottom"/>
          </w:tcPr>
          <w:p w14:paraId="5D99FFBA" w14:textId="5D3BBA0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1.59</w:t>
            </w:r>
          </w:p>
        </w:tc>
        <w:tc>
          <w:tcPr>
            <w:tcW w:w="418" w:type="pct"/>
            <w:shd w:val="clear" w:color="auto" w:fill="auto"/>
            <w:noWrap/>
            <w:vAlign w:val="bottom"/>
          </w:tcPr>
          <w:p w14:paraId="77F463E6" w14:textId="31E8042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17.52</w:t>
            </w:r>
          </w:p>
        </w:tc>
        <w:tc>
          <w:tcPr>
            <w:tcW w:w="418" w:type="pct"/>
            <w:shd w:val="clear" w:color="auto" w:fill="auto"/>
            <w:noWrap/>
            <w:vAlign w:val="bottom"/>
          </w:tcPr>
          <w:p w14:paraId="75A96CE1" w14:textId="44D1FE7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2.15</w:t>
            </w:r>
          </w:p>
        </w:tc>
      </w:tr>
      <w:tr w:rsidR="0036340A" w:rsidRPr="009E5255" w14:paraId="6B1B35BA" w14:textId="77777777" w:rsidTr="00E61534">
        <w:trPr>
          <w:trHeight w:val="57"/>
        </w:trPr>
        <w:tc>
          <w:tcPr>
            <w:tcW w:w="816" w:type="pct"/>
            <w:shd w:val="clear" w:color="auto" w:fill="auto"/>
            <w:noWrap/>
          </w:tcPr>
          <w:p w14:paraId="768525BE"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Irinotecan</w:t>
            </w:r>
          </w:p>
        </w:tc>
        <w:tc>
          <w:tcPr>
            <w:tcW w:w="418" w:type="pct"/>
            <w:shd w:val="clear" w:color="auto" w:fill="auto"/>
            <w:noWrap/>
            <w:vAlign w:val="bottom"/>
          </w:tcPr>
          <w:p w14:paraId="6D05D40B" w14:textId="436B60D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5</w:t>
            </w:r>
          </w:p>
        </w:tc>
        <w:tc>
          <w:tcPr>
            <w:tcW w:w="419" w:type="pct"/>
            <w:shd w:val="clear" w:color="auto" w:fill="auto"/>
            <w:noWrap/>
            <w:vAlign w:val="bottom"/>
          </w:tcPr>
          <w:p w14:paraId="13A4AB1A" w14:textId="58540E9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64</w:t>
            </w:r>
          </w:p>
        </w:tc>
        <w:tc>
          <w:tcPr>
            <w:tcW w:w="418" w:type="pct"/>
            <w:shd w:val="clear" w:color="auto" w:fill="auto"/>
            <w:noWrap/>
            <w:vAlign w:val="bottom"/>
          </w:tcPr>
          <w:p w14:paraId="2F44B6B9" w14:textId="217CA41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18</w:t>
            </w:r>
          </w:p>
        </w:tc>
        <w:tc>
          <w:tcPr>
            <w:tcW w:w="419" w:type="pct"/>
            <w:shd w:val="clear" w:color="auto" w:fill="auto"/>
            <w:noWrap/>
            <w:vAlign w:val="bottom"/>
          </w:tcPr>
          <w:p w14:paraId="7A22AC79" w14:textId="025C07D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56</w:t>
            </w:r>
          </w:p>
        </w:tc>
        <w:tc>
          <w:tcPr>
            <w:tcW w:w="419" w:type="pct"/>
            <w:shd w:val="clear" w:color="auto" w:fill="auto"/>
            <w:noWrap/>
            <w:vAlign w:val="bottom"/>
          </w:tcPr>
          <w:p w14:paraId="1F3F92EC" w14:textId="26E604C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49</w:t>
            </w:r>
          </w:p>
        </w:tc>
        <w:tc>
          <w:tcPr>
            <w:tcW w:w="418" w:type="pct"/>
            <w:shd w:val="clear" w:color="auto" w:fill="auto"/>
            <w:noWrap/>
            <w:vAlign w:val="bottom"/>
          </w:tcPr>
          <w:p w14:paraId="64F4300A" w14:textId="2C4A891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50</w:t>
            </w:r>
          </w:p>
        </w:tc>
        <w:tc>
          <w:tcPr>
            <w:tcW w:w="418" w:type="pct"/>
            <w:shd w:val="clear" w:color="auto" w:fill="auto"/>
            <w:noWrap/>
            <w:vAlign w:val="bottom"/>
          </w:tcPr>
          <w:p w14:paraId="06E3D457" w14:textId="718DB20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75</w:t>
            </w:r>
          </w:p>
        </w:tc>
        <w:tc>
          <w:tcPr>
            <w:tcW w:w="419" w:type="pct"/>
            <w:shd w:val="clear" w:color="auto" w:fill="auto"/>
            <w:noWrap/>
            <w:vAlign w:val="bottom"/>
          </w:tcPr>
          <w:p w14:paraId="6D55C5E0" w14:textId="379FDF9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50</w:t>
            </w:r>
          </w:p>
        </w:tc>
        <w:tc>
          <w:tcPr>
            <w:tcW w:w="418" w:type="pct"/>
            <w:shd w:val="clear" w:color="auto" w:fill="auto"/>
            <w:noWrap/>
            <w:vAlign w:val="bottom"/>
          </w:tcPr>
          <w:p w14:paraId="0E950C07" w14:textId="4F9ACF7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40</w:t>
            </w:r>
          </w:p>
        </w:tc>
        <w:tc>
          <w:tcPr>
            <w:tcW w:w="418" w:type="pct"/>
            <w:shd w:val="clear" w:color="auto" w:fill="auto"/>
            <w:noWrap/>
            <w:vAlign w:val="bottom"/>
          </w:tcPr>
          <w:p w14:paraId="06FB2085" w14:textId="5AE6034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55</w:t>
            </w:r>
          </w:p>
        </w:tc>
      </w:tr>
      <w:tr w:rsidR="0036340A" w:rsidRPr="009E5255" w14:paraId="2610E70B" w14:textId="77777777" w:rsidTr="00E61534">
        <w:trPr>
          <w:trHeight w:val="57"/>
        </w:trPr>
        <w:tc>
          <w:tcPr>
            <w:tcW w:w="816" w:type="pct"/>
            <w:shd w:val="clear" w:color="auto" w:fill="auto"/>
            <w:noWrap/>
          </w:tcPr>
          <w:p w14:paraId="0DE90F3E"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Methotrexate</w:t>
            </w:r>
          </w:p>
        </w:tc>
        <w:tc>
          <w:tcPr>
            <w:tcW w:w="418" w:type="pct"/>
            <w:shd w:val="clear" w:color="auto" w:fill="auto"/>
            <w:noWrap/>
            <w:vAlign w:val="bottom"/>
          </w:tcPr>
          <w:p w14:paraId="40FA7BF0" w14:textId="7FED9F2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73</w:t>
            </w:r>
          </w:p>
        </w:tc>
        <w:tc>
          <w:tcPr>
            <w:tcW w:w="419" w:type="pct"/>
            <w:shd w:val="clear" w:color="auto" w:fill="auto"/>
            <w:noWrap/>
            <w:vAlign w:val="bottom"/>
          </w:tcPr>
          <w:p w14:paraId="64718BCA" w14:textId="37A3263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9.86</w:t>
            </w:r>
          </w:p>
        </w:tc>
        <w:tc>
          <w:tcPr>
            <w:tcW w:w="418" w:type="pct"/>
            <w:shd w:val="clear" w:color="auto" w:fill="auto"/>
            <w:noWrap/>
            <w:vAlign w:val="bottom"/>
          </w:tcPr>
          <w:p w14:paraId="730CA9E8" w14:textId="770033F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76</w:t>
            </w:r>
          </w:p>
        </w:tc>
        <w:tc>
          <w:tcPr>
            <w:tcW w:w="419" w:type="pct"/>
            <w:shd w:val="clear" w:color="auto" w:fill="auto"/>
            <w:noWrap/>
            <w:vAlign w:val="bottom"/>
          </w:tcPr>
          <w:p w14:paraId="47DF2E34" w14:textId="2400001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3.74</w:t>
            </w:r>
          </w:p>
        </w:tc>
        <w:tc>
          <w:tcPr>
            <w:tcW w:w="419" w:type="pct"/>
            <w:shd w:val="clear" w:color="auto" w:fill="auto"/>
            <w:noWrap/>
            <w:vAlign w:val="bottom"/>
          </w:tcPr>
          <w:p w14:paraId="57FC63B8" w14:textId="1FE604B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91</w:t>
            </w:r>
          </w:p>
        </w:tc>
        <w:tc>
          <w:tcPr>
            <w:tcW w:w="418" w:type="pct"/>
            <w:shd w:val="clear" w:color="auto" w:fill="auto"/>
            <w:noWrap/>
            <w:vAlign w:val="bottom"/>
          </w:tcPr>
          <w:p w14:paraId="088A7A17" w14:textId="57A103B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8.05</w:t>
            </w:r>
          </w:p>
        </w:tc>
        <w:tc>
          <w:tcPr>
            <w:tcW w:w="418" w:type="pct"/>
            <w:shd w:val="clear" w:color="auto" w:fill="auto"/>
            <w:noWrap/>
            <w:vAlign w:val="bottom"/>
          </w:tcPr>
          <w:p w14:paraId="437A7B94" w14:textId="715B972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93</w:t>
            </w:r>
          </w:p>
        </w:tc>
        <w:tc>
          <w:tcPr>
            <w:tcW w:w="419" w:type="pct"/>
            <w:shd w:val="clear" w:color="auto" w:fill="auto"/>
            <w:noWrap/>
            <w:vAlign w:val="bottom"/>
          </w:tcPr>
          <w:p w14:paraId="4CE3B196" w14:textId="7928024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4.87</w:t>
            </w:r>
          </w:p>
        </w:tc>
        <w:tc>
          <w:tcPr>
            <w:tcW w:w="418" w:type="pct"/>
            <w:shd w:val="clear" w:color="auto" w:fill="auto"/>
            <w:noWrap/>
            <w:vAlign w:val="bottom"/>
          </w:tcPr>
          <w:p w14:paraId="562092A5" w14:textId="1830276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85</w:t>
            </w:r>
          </w:p>
        </w:tc>
        <w:tc>
          <w:tcPr>
            <w:tcW w:w="418" w:type="pct"/>
            <w:shd w:val="clear" w:color="auto" w:fill="auto"/>
            <w:noWrap/>
            <w:vAlign w:val="bottom"/>
          </w:tcPr>
          <w:p w14:paraId="3AA6A4E6" w14:textId="34A578C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6.09</w:t>
            </w:r>
          </w:p>
        </w:tc>
      </w:tr>
      <w:tr w:rsidR="0036340A" w:rsidRPr="009E5255" w14:paraId="3692FA6E" w14:textId="77777777" w:rsidTr="00E61534">
        <w:trPr>
          <w:trHeight w:val="57"/>
        </w:trPr>
        <w:tc>
          <w:tcPr>
            <w:tcW w:w="816" w:type="pct"/>
            <w:shd w:val="clear" w:color="auto" w:fill="auto"/>
            <w:noWrap/>
          </w:tcPr>
          <w:p w14:paraId="717C6284"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Nivolumab</w:t>
            </w:r>
          </w:p>
        </w:tc>
        <w:tc>
          <w:tcPr>
            <w:tcW w:w="418" w:type="pct"/>
            <w:shd w:val="clear" w:color="auto" w:fill="auto"/>
            <w:noWrap/>
            <w:vAlign w:val="bottom"/>
          </w:tcPr>
          <w:p w14:paraId="4BDC53C5" w14:textId="0436F0D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15</w:t>
            </w:r>
          </w:p>
        </w:tc>
        <w:tc>
          <w:tcPr>
            <w:tcW w:w="419" w:type="pct"/>
            <w:shd w:val="clear" w:color="auto" w:fill="auto"/>
            <w:noWrap/>
            <w:vAlign w:val="bottom"/>
          </w:tcPr>
          <w:p w14:paraId="5E86831B" w14:textId="0C7667B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2.16</w:t>
            </w:r>
          </w:p>
        </w:tc>
        <w:tc>
          <w:tcPr>
            <w:tcW w:w="418" w:type="pct"/>
            <w:shd w:val="clear" w:color="auto" w:fill="auto"/>
            <w:noWrap/>
            <w:vAlign w:val="bottom"/>
          </w:tcPr>
          <w:p w14:paraId="69609B24" w14:textId="673E5B8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60</w:t>
            </w:r>
          </w:p>
        </w:tc>
        <w:tc>
          <w:tcPr>
            <w:tcW w:w="419" w:type="pct"/>
            <w:shd w:val="clear" w:color="auto" w:fill="auto"/>
            <w:noWrap/>
            <w:vAlign w:val="bottom"/>
          </w:tcPr>
          <w:p w14:paraId="3A2CA957" w14:textId="6B8962E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2.10</w:t>
            </w:r>
          </w:p>
        </w:tc>
        <w:tc>
          <w:tcPr>
            <w:tcW w:w="419" w:type="pct"/>
            <w:shd w:val="clear" w:color="auto" w:fill="auto"/>
            <w:noWrap/>
            <w:vAlign w:val="bottom"/>
          </w:tcPr>
          <w:p w14:paraId="5E6952B5" w14:textId="179F6FE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28</w:t>
            </w:r>
          </w:p>
        </w:tc>
        <w:tc>
          <w:tcPr>
            <w:tcW w:w="418" w:type="pct"/>
            <w:shd w:val="clear" w:color="auto" w:fill="auto"/>
            <w:noWrap/>
            <w:vAlign w:val="bottom"/>
          </w:tcPr>
          <w:p w14:paraId="0996DD5F" w14:textId="321247B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2.97</w:t>
            </w:r>
          </w:p>
        </w:tc>
        <w:tc>
          <w:tcPr>
            <w:tcW w:w="418" w:type="pct"/>
            <w:shd w:val="clear" w:color="auto" w:fill="auto"/>
            <w:noWrap/>
            <w:vAlign w:val="bottom"/>
          </w:tcPr>
          <w:p w14:paraId="7BB74366" w14:textId="18ACB28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01</w:t>
            </w:r>
          </w:p>
        </w:tc>
        <w:tc>
          <w:tcPr>
            <w:tcW w:w="419" w:type="pct"/>
            <w:shd w:val="clear" w:color="auto" w:fill="auto"/>
            <w:noWrap/>
            <w:vAlign w:val="bottom"/>
          </w:tcPr>
          <w:p w14:paraId="40A1A19B" w14:textId="7CAB1F5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2.56</w:t>
            </w:r>
          </w:p>
        </w:tc>
        <w:tc>
          <w:tcPr>
            <w:tcW w:w="418" w:type="pct"/>
            <w:shd w:val="clear" w:color="auto" w:fill="auto"/>
            <w:noWrap/>
            <w:vAlign w:val="bottom"/>
          </w:tcPr>
          <w:p w14:paraId="13C19366" w14:textId="58C8DA8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0.26</w:t>
            </w:r>
          </w:p>
        </w:tc>
        <w:tc>
          <w:tcPr>
            <w:tcW w:w="418" w:type="pct"/>
            <w:shd w:val="clear" w:color="auto" w:fill="auto"/>
            <w:noWrap/>
            <w:vAlign w:val="bottom"/>
          </w:tcPr>
          <w:p w14:paraId="04406C9A" w14:textId="5EED669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2.51</w:t>
            </w:r>
          </w:p>
        </w:tc>
      </w:tr>
      <w:tr w:rsidR="0036340A" w:rsidRPr="009E5255" w14:paraId="0DE6E0DB" w14:textId="77777777" w:rsidTr="00E61534">
        <w:trPr>
          <w:trHeight w:val="57"/>
        </w:trPr>
        <w:tc>
          <w:tcPr>
            <w:tcW w:w="816" w:type="pct"/>
            <w:shd w:val="clear" w:color="auto" w:fill="auto"/>
            <w:noWrap/>
          </w:tcPr>
          <w:p w14:paraId="3F9E276D"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Obinutuzumab</w:t>
            </w:r>
          </w:p>
        </w:tc>
        <w:tc>
          <w:tcPr>
            <w:tcW w:w="418" w:type="pct"/>
            <w:shd w:val="clear" w:color="auto" w:fill="auto"/>
            <w:noWrap/>
            <w:vAlign w:val="bottom"/>
          </w:tcPr>
          <w:p w14:paraId="315B55CB" w14:textId="3DD803E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36</w:t>
            </w:r>
          </w:p>
        </w:tc>
        <w:tc>
          <w:tcPr>
            <w:tcW w:w="419" w:type="pct"/>
            <w:shd w:val="clear" w:color="auto" w:fill="auto"/>
            <w:noWrap/>
            <w:vAlign w:val="bottom"/>
          </w:tcPr>
          <w:p w14:paraId="17F71461" w14:textId="7073009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8.96</w:t>
            </w:r>
          </w:p>
        </w:tc>
        <w:tc>
          <w:tcPr>
            <w:tcW w:w="418" w:type="pct"/>
            <w:shd w:val="clear" w:color="auto" w:fill="auto"/>
            <w:noWrap/>
            <w:vAlign w:val="bottom"/>
          </w:tcPr>
          <w:p w14:paraId="7CD59996" w14:textId="5433C78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35</w:t>
            </w:r>
          </w:p>
        </w:tc>
        <w:tc>
          <w:tcPr>
            <w:tcW w:w="419" w:type="pct"/>
            <w:shd w:val="clear" w:color="auto" w:fill="auto"/>
            <w:noWrap/>
            <w:vAlign w:val="bottom"/>
          </w:tcPr>
          <w:p w14:paraId="29721338" w14:textId="50BA4B4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9.42</w:t>
            </w:r>
          </w:p>
        </w:tc>
        <w:tc>
          <w:tcPr>
            <w:tcW w:w="419" w:type="pct"/>
            <w:shd w:val="clear" w:color="auto" w:fill="auto"/>
            <w:noWrap/>
            <w:vAlign w:val="bottom"/>
          </w:tcPr>
          <w:p w14:paraId="18580B69" w14:textId="771800C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32</w:t>
            </w:r>
          </w:p>
        </w:tc>
        <w:tc>
          <w:tcPr>
            <w:tcW w:w="418" w:type="pct"/>
            <w:shd w:val="clear" w:color="auto" w:fill="auto"/>
            <w:noWrap/>
            <w:vAlign w:val="bottom"/>
          </w:tcPr>
          <w:p w14:paraId="04BA7A3D" w14:textId="18D5CF2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8.87</w:t>
            </w:r>
          </w:p>
        </w:tc>
        <w:tc>
          <w:tcPr>
            <w:tcW w:w="418" w:type="pct"/>
            <w:shd w:val="clear" w:color="auto" w:fill="auto"/>
            <w:noWrap/>
            <w:vAlign w:val="bottom"/>
          </w:tcPr>
          <w:p w14:paraId="00F02764" w14:textId="267A2AD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33</w:t>
            </w:r>
          </w:p>
        </w:tc>
        <w:tc>
          <w:tcPr>
            <w:tcW w:w="419" w:type="pct"/>
            <w:shd w:val="clear" w:color="auto" w:fill="auto"/>
            <w:noWrap/>
            <w:vAlign w:val="bottom"/>
          </w:tcPr>
          <w:p w14:paraId="1823E7C5" w14:textId="5A84180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33</w:t>
            </w:r>
          </w:p>
        </w:tc>
        <w:tc>
          <w:tcPr>
            <w:tcW w:w="418" w:type="pct"/>
            <w:shd w:val="clear" w:color="auto" w:fill="auto"/>
            <w:noWrap/>
            <w:vAlign w:val="bottom"/>
          </w:tcPr>
          <w:p w14:paraId="347F2C23" w14:textId="0ADB5B9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34</w:t>
            </w:r>
          </w:p>
        </w:tc>
        <w:tc>
          <w:tcPr>
            <w:tcW w:w="418" w:type="pct"/>
            <w:shd w:val="clear" w:color="auto" w:fill="auto"/>
            <w:noWrap/>
            <w:vAlign w:val="bottom"/>
          </w:tcPr>
          <w:p w14:paraId="0DCD0935" w14:textId="29A73E8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81</w:t>
            </w:r>
          </w:p>
        </w:tc>
      </w:tr>
      <w:tr w:rsidR="0036340A" w:rsidRPr="009E5255" w14:paraId="2641E358" w14:textId="77777777" w:rsidTr="00E61534">
        <w:trPr>
          <w:trHeight w:val="57"/>
        </w:trPr>
        <w:tc>
          <w:tcPr>
            <w:tcW w:w="816" w:type="pct"/>
            <w:shd w:val="clear" w:color="auto" w:fill="auto"/>
            <w:noWrap/>
          </w:tcPr>
          <w:p w14:paraId="6D4CDBEE"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Oxaliplatin</w:t>
            </w:r>
          </w:p>
        </w:tc>
        <w:tc>
          <w:tcPr>
            <w:tcW w:w="418" w:type="pct"/>
            <w:shd w:val="clear" w:color="auto" w:fill="auto"/>
            <w:noWrap/>
            <w:vAlign w:val="bottom"/>
          </w:tcPr>
          <w:p w14:paraId="389E1BA8" w14:textId="28D6D0B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9</w:t>
            </w:r>
          </w:p>
        </w:tc>
        <w:tc>
          <w:tcPr>
            <w:tcW w:w="419" w:type="pct"/>
            <w:shd w:val="clear" w:color="auto" w:fill="auto"/>
            <w:noWrap/>
            <w:vAlign w:val="bottom"/>
          </w:tcPr>
          <w:p w14:paraId="2497C457" w14:textId="22A0EE6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3</w:t>
            </w:r>
          </w:p>
        </w:tc>
        <w:tc>
          <w:tcPr>
            <w:tcW w:w="418" w:type="pct"/>
            <w:shd w:val="clear" w:color="auto" w:fill="auto"/>
            <w:noWrap/>
            <w:vAlign w:val="bottom"/>
          </w:tcPr>
          <w:p w14:paraId="6D53FBF2" w14:textId="30A47BF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1</w:t>
            </w:r>
          </w:p>
        </w:tc>
        <w:tc>
          <w:tcPr>
            <w:tcW w:w="419" w:type="pct"/>
            <w:shd w:val="clear" w:color="auto" w:fill="auto"/>
            <w:noWrap/>
            <w:vAlign w:val="bottom"/>
          </w:tcPr>
          <w:p w14:paraId="49F5518C" w14:textId="508FEC2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6</w:t>
            </w:r>
          </w:p>
        </w:tc>
        <w:tc>
          <w:tcPr>
            <w:tcW w:w="419" w:type="pct"/>
            <w:shd w:val="clear" w:color="auto" w:fill="auto"/>
            <w:noWrap/>
            <w:vAlign w:val="bottom"/>
          </w:tcPr>
          <w:p w14:paraId="63465195" w14:textId="5F82C4F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2</w:t>
            </w:r>
          </w:p>
        </w:tc>
        <w:tc>
          <w:tcPr>
            <w:tcW w:w="418" w:type="pct"/>
            <w:shd w:val="clear" w:color="auto" w:fill="auto"/>
            <w:noWrap/>
            <w:vAlign w:val="bottom"/>
          </w:tcPr>
          <w:p w14:paraId="1BB4A649" w14:textId="1FDC76E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1</w:t>
            </w:r>
          </w:p>
        </w:tc>
        <w:tc>
          <w:tcPr>
            <w:tcW w:w="418" w:type="pct"/>
            <w:shd w:val="clear" w:color="auto" w:fill="auto"/>
            <w:noWrap/>
            <w:vAlign w:val="bottom"/>
          </w:tcPr>
          <w:p w14:paraId="7C5BFA3C" w14:textId="32497AC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3</w:t>
            </w:r>
          </w:p>
        </w:tc>
        <w:tc>
          <w:tcPr>
            <w:tcW w:w="419" w:type="pct"/>
            <w:shd w:val="clear" w:color="auto" w:fill="auto"/>
            <w:noWrap/>
            <w:vAlign w:val="bottom"/>
          </w:tcPr>
          <w:p w14:paraId="6F9BC715" w14:textId="1E424A3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8</w:t>
            </w:r>
          </w:p>
        </w:tc>
        <w:tc>
          <w:tcPr>
            <w:tcW w:w="418" w:type="pct"/>
            <w:shd w:val="clear" w:color="auto" w:fill="auto"/>
            <w:noWrap/>
            <w:vAlign w:val="bottom"/>
          </w:tcPr>
          <w:p w14:paraId="46315110" w14:textId="0EBF663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4</w:t>
            </w:r>
          </w:p>
        </w:tc>
        <w:tc>
          <w:tcPr>
            <w:tcW w:w="418" w:type="pct"/>
            <w:shd w:val="clear" w:color="auto" w:fill="auto"/>
            <w:noWrap/>
            <w:vAlign w:val="bottom"/>
          </w:tcPr>
          <w:p w14:paraId="6CFFA3F5" w14:textId="09D0004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4</w:t>
            </w:r>
          </w:p>
        </w:tc>
      </w:tr>
      <w:tr w:rsidR="0036340A" w:rsidRPr="009E5255" w14:paraId="194F7756" w14:textId="77777777" w:rsidTr="00E61534">
        <w:trPr>
          <w:trHeight w:val="57"/>
        </w:trPr>
        <w:tc>
          <w:tcPr>
            <w:tcW w:w="816" w:type="pct"/>
            <w:shd w:val="clear" w:color="auto" w:fill="auto"/>
            <w:noWrap/>
          </w:tcPr>
          <w:p w14:paraId="48BB6BD4"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Paclitaxel</w:t>
            </w:r>
          </w:p>
        </w:tc>
        <w:tc>
          <w:tcPr>
            <w:tcW w:w="418" w:type="pct"/>
            <w:shd w:val="clear" w:color="auto" w:fill="auto"/>
            <w:noWrap/>
            <w:vAlign w:val="bottom"/>
          </w:tcPr>
          <w:p w14:paraId="59247B15" w14:textId="36CD1C0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0</w:t>
            </w:r>
          </w:p>
        </w:tc>
        <w:tc>
          <w:tcPr>
            <w:tcW w:w="419" w:type="pct"/>
            <w:shd w:val="clear" w:color="auto" w:fill="auto"/>
            <w:noWrap/>
            <w:vAlign w:val="bottom"/>
          </w:tcPr>
          <w:p w14:paraId="6792B103" w14:textId="4B921A9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94</w:t>
            </w:r>
          </w:p>
        </w:tc>
        <w:tc>
          <w:tcPr>
            <w:tcW w:w="418" w:type="pct"/>
            <w:shd w:val="clear" w:color="auto" w:fill="auto"/>
            <w:noWrap/>
            <w:vAlign w:val="bottom"/>
          </w:tcPr>
          <w:p w14:paraId="019DBEDF" w14:textId="31A7C69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8</w:t>
            </w:r>
          </w:p>
        </w:tc>
        <w:tc>
          <w:tcPr>
            <w:tcW w:w="419" w:type="pct"/>
            <w:shd w:val="clear" w:color="auto" w:fill="auto"/>
            <w:noWrap/>
            <w:vAlign w:val="bottom"/>
          </w:tcPr>
          <w:p w14:paraId="1BB03161" w14:textId="4FCCFDC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96</w:t>
            </w:r>
          </w:p>
        </w:tc>
        <w:tc>
          <w:tcPr>
            <w:tcW w:w="419" w:type="pct"/>
            <w:shd w:val="clear" w:color="auto" w:fill="auto"/>
            <w:noWrap/>
            <w:vAlign w:val="bottom"/>
          </w:tcPr>
          <w:p w14:paraId="51630AD7" w14:textId="32BF047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4</w:t>
            </w:r>
          </w:p>
        </w:tc>
        <w:tc>
          <w:tcPr>
            <w:tcW w:w="418" w:type="pct"/>
            <w:shd w:val="clear" w:color="auto" w:fill="auto"/>
            <w:noWrap/>
            <w:vAlign w:val="bottom"/>
          </w:tcPr>
          <w:p w14:paraId="5FA3ACB6" w14:textId="54EAD99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96</w:t>
            </w:r>
          </w:p>
        </w:tc>
        <w:tc>
          <w:tcPr>
            <w:tcW w:w="418" w:type="pct"/>
            <w:shd w:val="clear" w:color="auto" w:fill="auto"/>
            <w:noWrap/>
            <w:vAlign w:val="bottom"/>
          </w:tcPr>
          <w:p w14:paraId="2525B91B" w14:textId="5B5446E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6</w:t>
            </w:r>
          </w:p>
        </w:tc>
        <w:tc>
          <w:tcPr>
            <w:tcW w:w="419" w:type="pct"/>
            <w:shd w:val="clear" w:color="auto" w:fill="auto"/>
            <w:noWrap/>
            <w:vAlign w:val="bottom"/>
          </w:tcPr>
          <w:p w14:paraId="333B055E" w14:textId="59DDDAF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00</w:t>
            </w:r>
          </w:p>
        </w:tc>
        <w:tc>
          <w:tcPr>
            <w:tcW w:w="418" w:type="pct"/>
            <w:shd w:val="clear" w:color="auto" w:fill="auto"/>
            <w:noWrap/>
            <w:vAlign w:val="bottom"/>
          </w:tcPr>
          <w:p w14:paraId="7A49C8B4" w14:textId="6549820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1</w:t>
            </w:r>
          </w:p>
        </w:tc>
        <w:tc>
          <w:tcPr>
            <w:tcW w:w="418" w:type="pct"/>
            <w:shd w:val="clear" w:color="auto" w:fill="auto"/>
            <w:noWrap/>
            <w:vAlign w:val="bottom"/>
          </w:tcPr>
          <w:p w14:paraId="7BA58E42" w14:textId="39B2116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96</w:t>
            </w:r>
          </w:p>
        </w:tc>
      </w:tr>
      <w:tr w:rsidR="0036340A" w:rsidRPr="009E5255" w14:paraId="07251EB3" w14:textId="77777777" w:rsidTr="00E61534">
        <w:trPr>
          <w:trHeight w:val="57"/>
        </w:trPr>
        <w:tc>
          <w:tcPr>
            <w:tcW w:w="816" w:type="pct"/>
            <w:shd w:val="clear" w:color="auto" w:fill="auto"/>
            <w:noWrap/>
          </w:tcPr>
          <w:p w14:paraId="18A1CD60"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Panitumumab</w:t>
            </w:r>
          </w:p>
        </w:tc>
        <w:tc>
          <w:tcPr>
            <w:tcW w:w="418" w:type="pct"/>
            <w:shd w:val="clear" w:color="auto" w:fill="auto"/>
            <w:noWrap/>
            <w:vAlign w:val="bottom"/>
          </w:tcPr>
          <w:p w14:paraId="12509905" w14:textId="2C83B95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54</w:t>
            </w:r>
          </w:p>
        </w:tc>
        <w:tc>
          <w:tcPr>
            <w:tcW w:w="419" w:type="pct"/>
            <w:shd w:val="clear" w:color="auto" w:fill="auto"/>
            <w:noWrap/>
            <w:vAlign w:val="bottom"/>
          </w:tcPr>
          <w:p w14:paraId="390B10AF" w14:textId="0EC9B0E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06</w:t>
            </w:r>
          </w:p>
        </w:tc>
        <w:tc>
          <w:tcPr>
            <w:tcW w:w="418" w:type="pct"/>
            <w:shd w:val="clear" w:color="auto" w:fill="auto"/>
            <w:noWrap/>
            <w:vAlign w:val="bottom"/>
          </w:tcPr>
          <w:p w14:paraId="788BE86E" w14:textId="5749B29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51</w:t>
            </w:r>
          </w:p>
        </w:tc>
        <w:tc>
          <w:tcPr>
            <w:tcW w:w="419" w:type="pct"/>
            <w:shd w:val="clear" w:color="auto" w:fill="auto"/>
            <w:noWrap/>
            <w:vAlign w:val="bottom"/>
          </w:tcPr>
          <w:p w14:paraId="2A60C284" w14:textId="715AFAD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34</w:t>
            </w:r>
          </w:p>
        </w:tc>
        <w:tc>
          <w:tcPr>
            <w:tcW w:w="419" w:type="pct"/>
            <w:shd w:val="clear" w:color="auto" w:fill="auto"/>
            <w:noWrap/>
            <w:vAlign w:val="bottom"/>
          </w:tcPr>
          <w:p w14:paraId="5D1313D9" w14:textId="4F5ADF5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54</w:t>
            </w:r>
          </w:p>
        </w:tc>
        <w:tc>
          <w:tcPr>
            <w:tcW w:w="418" w:type="pct"/>
            <w:shd w:val="clear" w:color="auto" w:fill="auto"/>
            <w:noWrap/>
            <w:vAlign w:val="bottom"/>
          </w:tcPr>
          <w:p w14:paraId="3FED5A20" w14:textId="6EA0E34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26</w:t>
            </w:r>
          </w:p>
        </w:tc>
        <w:tc>
          <w:tcPr>
            <w:tcW w:w="418" w:type="pct"/>
            <w:shd w:val="clear" w:color="auto" w:fill="auto"/>
            <w:noWrap/>
            <w:vAlign w:val="bottom"/>
          </w:tcPr>
          <w:p w14:paraId="0FA765DB" w14:textId="74690B7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93</w:t>
            </w:r>
          </w:p>
        </w:tc>
        <w:tc>
          <w:tcPr>
            <w:tcW w:w="419" w:type="pct"/>
            <w:shd w:val="clear" w:color="auto" w:fill="auto"/>
            <w:noWrap/>
            <w:vAlign w:val="bottom"/>
          </w:tcPr>
          <w:p w14:paraId="23FB2913" w14:textId="1C8B09D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59</w:t>
            </w:r>
          </w:p>
        </w:tc>
        <w:tc>
          <w:tcPr>
            <w:tcW w:w="418" w:type="pct"/>
            <w:shd w:val="clear" w:color="auto" w:fill="auto"/>
            <w:noWrap/>
            <w:vAlign w:val="bottom"/>
          </w:tcPr>
          <w:p w14:paraId="75637F50" w14:textId="089C427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38</w:t>
            </w:r>
          </w:p>
        </w:tc>
        <w:tc>
          <w:tcPr>
            <w:tcW w:w="418" w:type="pct"/>
            <w:shd w:val="clear" w:color="auto" w:fill="auto"/>
            <w:noWrap/>
            <w:vAlign w:val="bottom"/>
          </w:tcPr>
          <w:p w14:paraId="05180FDC" w14:textId="4A40AA9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26</w:t>
            </w:r>
          </w:p>
        </w:tc>
      </w:tr>
      <w:tr w:rsidR="0036340A" w:rsidRPr="009E5255" w14:paraId="1EDB9258" w14:textId="77777777" w:rsidTr="00E61534">
        <w:trPr>
          <w:trHeight w:val="57"/>
        </w:trPr>
        <w:tc>
          <w:tcPr>
            <w:tcW w:w="816" w:type="pct"/>
            <w:shd w:val="clear" w:color="auto" w:fill="auto"/>
            <w:noWrap/>
          </w:tcPr>
          <w:p w14:paraId="36178036"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Pembrolizumab</w:t>
            </w:r>
          </w:p>
        </w:tc>
        <w:tc>
          <w:tcPr>
            <w:tcW w:w="418" w:type="pct"/>
            <w:shd w:val="clear" w:color="auto" w:fill="auto"/>
            <w:noWrap/>
            <w:vAlign w:val="bottom"/>
          </w:tcPr>
          <w:p w14:paraId="3E9E6086" w14:textId="7D4B257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6.51</w:t>
            </w:r>
          </w:p>
        </w:tc>
        <w:tc>
          <w:tcPr>
            <w:tcW w:w="419" w:type="pct"/>
            <w:shd w:val="clear" w:color="auto" w:fill="auto"/>
            <w:noWrap/>
            <w:vAlign w:val="bottom"/>
          </w:tcPr>
          <w:p w14:paraId="5CE9C467" w14:textId="5D879AE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1.65</w:t>
            </w:r>
          </w:p>
        </w:tc>
        <w:tc>
          <w:tcPr>
            <w:tcW w:w="418" w:type="pct"/>
            <w:shd w:val="clear" w:color="auto" w:fill="auto"/>
            <w:noWrap/>
            <w:vAlign w:val="bottom"/>
          </w:tcPr>
          <w:p w14:paraId="0F208773" w14:textId="1CDCCEC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5.64</w:t>
            </w:r>
          </w:p>
        </w:tc>
        <w:tc>
          <w:tcPr>
            <w:tcW w:w="419" w:type="pct"/>
            <w:shd w:val="clear" w:color="auto" w:fill="auto"/>
            <w:noWrap/>
            <w:vAlign w:val="bottom"/>
          </w:tcPr>
          <w:p w14:paraId="6DF90D0F" w14:textId="4C18EFC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1.26</w:t>
            </w:r>
          </w:p>
        </w:tc>
        <w:tc>
          <w:tcPr>
            <w:tcW w:w="419" w:type="pct"/>
            <w:shd w:val="clear" w:color="auto" w:fill="auto"/>
            <w:noWrap/>
            <w:vAlign w:val="bottom"/>
          </w:tcPr>
          <w:p w14:paraId="0676E0D4" w14:textId="38F59BB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5.16</w:t>
            </w:r>
          </w:p>
        </w:tc>
        <w:tc>
          <w:tcPr>
            <w:tcW w:w="418" w:type="pct"/>
            <w:shd w:val="clear" w:color="auto" w:fill="auto"/>
            <w:noWrap/>
            <w:vAlign w:val="bottom"/>
          </w:tcPr>
          <w:p w14:paraId="199BD98B" w14:textId="4D4EE53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9.33</w:t>
            </w:r>
          </w:p>
        </w:tc>
        <w:tc>
          <w:tcPr>
            <w:tcW w:w="418" w:type="pct"/>
            <w:shd w:val="clear" w:color="auto" w:fill="auto"/>
            <w:noWrap/>
            <w:vAlign w:val="bottom"/>
          </w:tcPr>
          <w:p w14:paraId="0AF569A3" w14:textId="46A2D91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2.35</w:t>
            </w:r>
          </w:p>
        </w:tc>
        <w:tc>
          <w:tcPr>
            <w:tcW w:w="419" w:type="pct"/>
            <w:shd w:val="clear" w:color="auto" w:fill="auto"/>
            <w:noWrap/>
            <w:vAlign w:val="bottom"/>
          </w:tcPr>
          <w:p w14:paraId="03E25847" w14:textId="6791C8F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4.13</w:t>
            </w:r>
          </w:p>
        </w:tc>
        <w:tc>
          <w:tcPr>
            <w:tcW w:w="418" w:type="pct"/>
            <w:shd w:val="clear" w:color="auto" w:fill="auto"/>
            <w:noWrap/>
            <w:vAlign w:val="bottom"/>
          </w:tcPr>
          <w:p w14:paraId="1D6148E7" w14:textId="3056EEA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5.01</w:t>
            </w:r>
          </w:p>
        </w:tc>
        <w:tc>
          <w:tcPr>
            <w:tcW w:w="418" w:type="pct"/>
            <w:shd w:val="clear" w:color="auto" w:fill="auto"/>
            <w:noWrap/>
            <w:vAlign w:val="bottom"/>
          </w:tcPr>
          <w:p w14:paraId="383686BB" w14:textId="59B8228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7.89</w:t>
            </w:r>
          </w:p>
        </w:tc>
      </w:tr>
      <w:tr w:rsidR="0036340A" w:rsidRPr="009E5255" w14:paraId="4EBE83C5" w14:textId="77777777" w:rsidTr="00E61534">
        <w:trPr>
          <w:trHeight w:val="57"/>
        </w:trPr>
        <w:tc>
          <w:tcPr>
            <w:tcW w:w="816" w:type="pct"/>
            <w:shd w:val="clear" w:color="auto" w:fill="auto"/>
            <w:noWrap/>
          </w:tcPr>
          <w:p w14:paraId="688A0EB6"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Pemetrexed</w:t>
            </w:r>
          </w:p>
        </w:tc>
        <w:tc>
          <w:tcPr>
            <w:tcW w:w="418" w:type="pct"/>
            <w:shd w:val="clear" w:color="auto" w:fill="auto"/>
            <w:noWrap/>
            <w:vAlign w:val="bottom"/>
          </w:tcPr>
          <w:p w14:paraId="136346AB" w14:textId="0F50642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53</w:t>
            </w:r>
          </w:p>
        </w:tc>
        <w:tc>
          <w:tcPr>
            <w:tcW w:w="419" w:type="pct"/>
            <w:shd w:val="clear" w:color="auto" w:fill="auto"/>
            <w:noWrap/>
            <w:vAlign w:val="bottom"/>
          </w:tcPr>
          <w:p w14:paraId="629ACCD6" w14:textId="229DCB8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8</w:t>
            </w:r>
          </w:p>
        </w:tc>
        <w:tc>
          <w:tcPr>
            <w:tcW w:w="418" w:type="pct"/>
            <w:shd w:val="clear" w:color="auto" w:fill="auto"/>
            <w:noWrap/>
            <w:vAlign w:val="bottom"/>
          </w:tcPr>
          <w:p w14:paraId="67B108DA" w14:textId="1688DDF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15</w:t>
            </w:r>
          </w:p>
        </w:tc>
        <w:tc>
          <w:tcPr>
            <w:tcW w:w="419" w:type="pct"/>
            <w:shd w:val="clear" w:color="auto" w:fill="auto"/>
            <w:noWrap/>
            <w:vAlign w:val="bottom"/>
          </w:tcPr>
          <w:p w14:paraId="0DAD8E9B" w14:textId="6D73B52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7</w:t>
            </w:r>
          </w:p>
        </w:tc>
        <w:tc>
          <w:tcPr>
            <w:tcW w:w="419" w:type="pct"/>
            <w:shd w:val="clear" w:color="auto" w:fill="auto"/>
            <w:noWrap/>
            <w:vAlign w:val="bottom"/>
          </w:tcPr>
          <w:p w14:paraId="56448A01" w14:textId="07D5ED4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10</w:t>
            </w:r>
          </w:p>
        </w:tc>
        <w:tc>
          <w:tcPr>
            <w:tcW w:w="418" w:type="pct"/>
            <w:shd w:val="clear" w:color="auto" w:fill="auto"/>
            <w:noWrap/>
            <w:vAlign w:val="bottom"/>
          </w:tcPr>
          <w:p w14:paraId="1E6F1CF6" w14:textId="77B356E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1</w:t>
            </w:r>
          </w:p>
        </w:tc>
        <w:tc>
          <w:tcPr>
            <w:tcW w:w="418" w:type="pct"/>
            <w:shd w:val="clear" w:color="auto" w:fill="auto"/>
            <w:noWrap/>
            <w:vAlign w:val="bottom"/>
          </w:tcPr>
          <w:p w14:paraId="27B6BF9E" w14:textId="7BD8941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09</w:t>
            </w:r>
          </w:p>
        </w:tc>
        <w:tc>
          <w:tcPr>
            <w:tcW w:w="419" w:type="pct"/>
            <w:shd w:val="clear" w:color="auto" w:fill="auto"/>
            <w:noWrap/>
            <w:vAlign w:val="bottom"/>
          </w:tcPr>
          <w:p w14:paraId="28E1D75B" w14:textId="640EFFB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1</w:t>
            </w:r>
          </w:p>
        </w:tc>
        <w:tc>
          <w:tcPr>
            <w:tcW w:w="418" w:type="pct"/>
            <w:shd w:val="clear" w:color="auto" w:fill="auto"/>
            <w:noWrap/>
            <w:vAlign w:val="bottom"/>
          </w:tcPr>
          <w:p w14:paraId="7B0F986B" w14:textId="002EFC6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23</w:t>
            </w:r>
          </w:p>
        </w:tc>
        <w:tc>
          <w:tcPr>
            <w:tcW w:w="418" w:type="pct"/>
            <w:shd w:val="clear" w:color="auto" w:fill="auto"/>
            <w:noWrap/>
            <w:vAlign w:val="bottom"/>
          </w:tcPr>
          <w:p w14:paraId="20574353" w14:textId="741C812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0.43</w:t>
            </w:r>
          </w:p>
        </w:tc>
      </w:tr>
      <w:tr w:rsidR="0036340A" w:rsidRPr="009E5255" w14:paraId="69490FE6" w14:textId="77777777" w:rsidTr="00E61534">
        <w:trPr>
          <w:trHeight w:val="57"/>
        </w:trPr>
        <w:tc>
          <w:tcPr>
            <w:tcW w:w="816" w:type="pct"/>
            <w:shd w:val="clear" w:color="auto" w:fill="auto"/>
            <w:noWrap/>
          </w:tcPr>
          <w:p w14:paraId="7DD1F461"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Pertuzumab</w:t>
            </w:r>
          </w:p>
        </w:tc>
        <w:tc>
          <w:tcPr>
            <w:tcW w:w="418" w:type="pct"/>
            <w:shd w:val="clear" w:color="auto" w:fill="auto"/>
            <w:noWrap/>
            <w:vAlign w:val="bottom"/>
          </w:tcPr>
          <w:p w14:paraId="7A9928F1" w14:textId="3400540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41</w:t>
            </w:r>
          </w:p>
        </w:tc>
        <w:tc>
          <w:tcPr>
            <w:tcW w:w="419" w:type="pct"/>
            <w:shd w:val="clear" w:color="auto" w:fill="auto"/>
            <w:noWrap/>
            <w:vAlign w:val="bottom"/>
          </w:tcPr>
          <w:p w14:paraId="60C4A18E" w14:textId="5881ED0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44</w:t>
            </w:r>
          </w:p>
        </w:tc>
        <w:tc>
          <w:tcPr>
            <w:tcW w:w="418" w:type="pct"/>
            <w:shd w:val="clear" w:color="auto" w:fill="auto"/>
            <w:noWrap/>
            <w:vAlign w:val="bottom"/>
          </w:tcPr>
          <w:p w14:paraId="7276B619" w14:textId="326975F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37</w:t>
            </w:r>
          </w:p>
        </w:tc>
        <w:tc>
          <w:tcPr>
            <w:tcW w:w="419" w:type="pct"/>
            <w:shd w:val="clear" w:color="auto" w:fill="auto"/>
            <w:noWrap/>
            <w:vAlign w:val="bottom"/>
          </w:tcPr>
          <w:p w14:paraId="4F34E467" w14:textId="099B664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87</w:t>
            </w:r>
          </w:p>
        </w:tc>
        <w:tc>
          <w:tcPr>
            <w:tcW w:w="419" w:type="pct"/>
            <w:shd w:val="clear" w:color="auto" w:fill="auto"/>
            <w:noWrap/>
            <w:vAlign w:val="bottom"/>
          </w:tcPr>
          <w:p w14:paraId="3B2B1F0E" w14:textId="56269FF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38</w:t>
            </w:r>
          </w:p>
        </w:tc>
        <w:tc>
          <w:tcPr>
            <w:tcW w:w="418" w:type="pct"/>
            <w:shd w:val="clear" w:color="auto" w:fill="auto"/>
            <w:noWrap/>
            <w:vAlign w:val="bottom"/>
          </w:tcPr>
          <w:p w14:paraId="00533B8C" w14:textId="33079F0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80</w:t>
            </w:r>
          </w:p>
        </w:tc>
        <w:tc>
          <w:tcPr>
            <w:tcW w:w="418" w:type="pct"/>
            <w:shd w:val="clear" w:color="auto" w:fill="auto"/>
            <w:noWrap/>
            <w:vAlign w:val="bottom"/>
          </w:tcPr>
          <w:p w14:paraId="14202D13" w14:textId="5FF621A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38</w:t>
            </w:r>
          </w:p>
        </w:tc>
        <w:tc>
          <w:tcPr>
            <w:tcW w:w="419" w:type="pct"/>
            <w:shd w:val="clear" w:color="auto" w:fill="auto"/>
            <w:noWrap/>
            <w:vAlign w:val="bottom"/>
          </w:tcPr>
          <w:p w14:paraId="316DE2C2" w14:textId="34E1ECA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9.21</w:t>
            </w:r>
          </w:p>
        </w:tc>
        <w:tc>
          <w:tcPr>
            <w:tcW w:w="418" w:type="pct"/>
            <w:shd w:val="clear" w:color="auto" w:fill="auto"/>
            <w:noWrap/>
            <w:vAlign w:val="bottom"/>
          </w:tcPr>
          <w:p w14:paraId="5FA0FECD" w14:textId="63777C2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39</w:t>
            </w:r>
          </w:p>
        </w:tc>
        <w:tc>
          <w:tcPr>
            <w:tcW w:w="418" w:type="pct"/>
            <w:shd w:val="clear" w:color="auto" w:fill="auto"/>
            <w:noWrap/>
            <w:vAlign w:val="bottom"/>
          </w:tcPr>
          <w:p w14:paraId="3E5BF815" w14:textId="6C4C21B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8.90</w:t>
            </w:r>
          </w:p>
        </w:tc>
      </w:tr>
      <w:tr w:rsidR="0036340A" w:rsidRPr="009E5255" w14:paraId="7FD7AEA6" w14:textId="77777777" w:rsidTr="00E61534">
        <w:trPr>
          <w:trHeight w:val="57"/>
        </w:trPr>
        <w:tc>
          <w:tcPr>
            <w:tcW w:w="816" w:type="pct"/>
            <w:shd w:val="clear" w:color="auto" w:fill="auto"/>
            <w:noWrap/>
          </w:tcPr>
          <w:p w14:paraId="32F3D554"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Pralatrexate</w:t>
            </w:r>
          </w:p>
        </w:tc>
        <w:tc>
          <w:tcPr>
            <w:tcW w:w="418" w:type="pct"/>
            <w:shd w:val="clear" w:color="auto" w:fill="auto"/>
            <w:noWrap/>
            <w:vAlign w:val="bottom"/>
          </w:tcPr>
          <w:p w14:paraId="4F4BCB23" w14:textId="55EB7857" w:rsidR="0036340A" w:rsidRPr="009E5255" w:rsidRDefault="002733ED" w:rsidP="00E61534">
            <w:pPr>
              <w:pStyle w:val="NoSpacing"/>
              <w:jc w:val="center"/>
              <w:rPr>
                <w:rFonts w:asciiTheme="majorHAnsi" w:hAnsiTheme="majorHAnsi" w:cstheme="majorHAnsi"/>
              </w:rPr>
            </w:pPr>
            <w:r w:rsidRPr="009E5255">
              <w:rPr>
                <w:rFonts w:asciiTheme="majorHAnsi" w:hAnsiTheme="majorHAnsi" w:cstheme="majorHAnsi"/>
              </w:rPr>
              <w:t>-</w:t>
            </w:r>
          </w:p>
        </w:tc>
        <w:tc>
          <w:tcPr>
            <w:tcW w:w="419" w:type="pct"/>
            <w:shd w:val="clear" w:color="auto" w:fill="auto"/>
            <w:noWrap/>
            <w:vAlign w:val="bottom"/>
          </w:tcPr>
          <w:p w14:paraId="29BCCC77" w14:textId="2BE309A6" w:rsidR="0036340A" w:rsidRPr="009E5255" w:rsidRDefault="00E61534" w:rsidP="00E61534">
            <w:pPr>
              <w:pStyle w:val="NoSpacing"/>
              <w:jc w:val="center"/>
              <w:rPr>
                <w:rFonts w:asciiTheme="majorHAnsi" w:hAnsiTheme="majorHAnsi" w:cstheme="majorHAnsi"/>
              </w:rPr>
            </w:pPr>
            <w:r w:rsidRPr="009E5255">
              <w:rPr>
                <w:rFonts w:asciiTheme="majorHAnsi" w:hAnsiTheme="majorHAnsi" w:cstheme="majorHAnsi"/>
              </w:rPr>
              <w:t>-</w:t>
            </w:r>
          </w:p>
        </w:tc>
        <w:tc>
          <w:tcPr>
            <w:tcW w:w="418" w:type="pct"/>
            <w:shd w:val="clear" w:color="auto" w:fill="auto"/>
            <w:noWrap/>
            <w:vAlign w:val="bottom"/>
          </w:tcPr>
          <w:p w14:paraId="4AFCC766" w14:textId="71CE24A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8.57</w:t>
            </w:r>
          </w:p>
        </w:tc>
        <w:tc>
          <w:tcPr>
            <w:tcW w:w="419" w:type="pct"/>
            <w:shd w:val="clear" w:color="auto" w:fill="auto"/>
            <w:noWrap/>
            <w:vAlign w:val="bottom"/>
          </w:tcPr>
          <w:p w14:paraId="5E7A698C" w14:textId="7FD002B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5.60</w:t>
            </w:r>
          </w:p>
        </w:tc>
        <w:tc>
          <w:tcPr>
            <w:tcW w:w="419" w:type="pct"/>
            <w:shd w:val="clear" w:color="auto" w:fill="auto"/>
            <w:noWrap/>
            <w:vAlign w:val="bottom"/>
          </w:tcPr>
          <w:p w14:paraId="1930035E" w14:textId="3CE12C9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5.57</w:t>
            </w:r>
          </w:p>
        </w:tc>
        <w:tc>
          <w:tcPr>
            <w:tcW w:w="418" w:type="pct"/>
            <w:shd w:val="clear" w:color="auto" w:fill="auto"/>
            <w:noWrap/>
            <w:vAlign w:val="bottom"/>
          </w:tcPr>
          <w:p w14:paraId="61FDE904" w14:textId="072F4E7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7.22</w:t>
            </w:r>
          </w:p>
        </w:tc>
        <w:tc>
          <w:tcPr>
            <w:tcW w:w="418" w:type="pct"/>
            <w:shd w:val="clear" w:color="auto" w:fill="auto"/>
            <w:noWrap/>
            <w:vAlign w:val="bottom"/>
          </w:tcPr>
          <w:p w14:paraId="64E11D4F" w14:textId="6B8F839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7.67</w:t>
            </w:r>
          </w:p>
        </w:tc>
        <w:tc>
          <w:tcPr>
            <w:tcW w:w="419" w:type="pct"/>
            <w:shd w:val="clear" w:color="auto" w:fill="auto"/>
            <w:noWrap/>
            <w:vAlign w:val="bottom"/>
          </w:tcPr>
          <w:p w14:paraId="2B2E5E41" w14:textId="52E9DCF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6.13</w:t>
            </w:r>
          </w:p>
        </w:tc>
        <w:tc>
          <w:tcPr>
            <w:tcW w:w="418" w:type="pct"/>
            <w:shd w:val="clear" w:color="auto" w:fill="auto"/>
            <w:noWrap/>
            <w:vAlign w:val="bottom"/>
          </w:tcPr>
          <w:p w14:paraId="2CE2B570" w14:textId="5A81E39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7.15</w:t>
            </w:r>
          </w:p>
        </w:tc>
        <w:tc>
          <w:tcPr>
            <w:tcW w:w="418" w:type="pct"/>
            <w:shd w:val="clear" w:color="auto" w:fill="auto"/>
            <w:noWrap/>
            <w:vAlign w:val="bottom"/>
          </w:tcPr>
          <w:p w14:paraId="10574AA7" w14:textId="33EEC7B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6.42</w:t>
            </w:r>
          </w:p>
        </w:tc>
      </w:tr>
      <w:tr w:rsidR="0036340A" w:rsidRPr="009E5255" w14:paraId="5180B1F4" w14:textId="77777777" w:rsidTr="00E61534">
        <w:trPr>
          <w:trHeight w:val="57"/>
        </w:trPr>
        <w:tc>
          <w:tcPr>
            <w:tcW w:w="816" w:type="pct"/>
            <w:shd w:val="clear" w:color="auto" w:fill="auto"/>
            <w:noWrap/>
          </w:tcPr>
          <w:p w14:paraId="1054092C"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Raltitrexed</w:t>
            </w:r>
          </w:p>
        </w:tc>
        <w:tc>
          <w:tcPr>
            <w:tcW w:w="418" w:type="pct"/>
            <w:shd w:val="clear" w:color="auto" w:fill="auto"/>
            <w:noWrap/>
            <w:vAlign w:val="bottom"/>
          </w:tcPr>
          <w:p w14:paraId="02F0A1FF" w14:textId="11C5082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8.25</w:t>
            </w:r>
          </w:p>
        </w:tc>
        <w:tc>
          <w:tcPr>
            <w:tcW w:w="419" w:type="pct"/>
            <w:shd w:val="clear" w:color="auto" w:fill="auto"/>
            <w:noWrap/>
            <w:vAlign w:val="bottom"/>
          </w:tcPr>
          <w:p w14:paraId="64837246" w14:textId="0353141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95.67</w:t>
            </w:r>
          </w:p>
        </w:tc>
        <w:tc>
          <w:tcPr>
            <w:tcW w:w="418" w:type="pct"/>
            <w:shd w:val="clear" w:color="auto" w:fill="auto"/>
            <w:noWrap/>
            <w:vAlign w:val="bottom"/>
          </w:tcPr>
          <w:p w14:paraId="21C3E1F1" w14:textId="31C0B67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58.42</w:t>
            </w:r>
          </w:p>
        </w:tc>
        <w:tc>
          <w:tcPr>
            <w:tcW w:w="419" w:type="pct"/>
            <w:shd w:val="clear" w:color="auto" w:fill="auto"/>
            <w:noWrap/>
            <w:vAlign w:val="bottom"/>
          </w:tcPr>
          <w:p w14:paraId="72BFA45A" w14:textId="43D3AD0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82.19</w:t>
            </w:r>
          </w:p>
        </w:tc>
        <w:tc>
          <w:tcPr>
            <w:tcW w:w="419" w:type="pct"/>
            <w:shd w:val="clear" w:color="auto" w:fill="auto"/>
            <w:noWrap/>
            <w:vAlign w:val="bottom"/>
          </w:tcPr>
          <w:p w14:paraId="3D110DAD" w14:textId="0FA13E3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44.18</w:t>
            </w:r>
          </w:p>
        </w:tc>
        <w:tc>
          <w:tcPr>
            <w:tcW w:w="418" w:type="pct"/>
            <w:shd w:val="clear" w:color="auto" w:fill="auto"/>
            <w:noWrap/>
            <w:vAlign w:val="bottom"/>
          </w:tcPr>
          <w:p w14:paraId="52467EC9" w14:textId="3885194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5.65</w:t>
            </w:r>
          </w:p>
        </w:tc>
        <w:tc>
          <w:tcPr>
            <w:tcW w:w="418" w:type="pct"/>
            <w:shd w:val="clear" w:color="auto" w:fill="auto"/>
            <w:noWrap/>
            <w:vAlign w:val="bottom"/>
          </w:tcPr>
          <w:p w14:paraId="757AD629" w14:textId="6391A5F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44.07</w:t>
            </w:r>
          </w:p>
        </w:tc>
        <w:tc>
          <w:tcPr>
            <w:tcW w:w="419" w:type="pct"/>
            <w:shd w:val="clear" w:color="auto" w:fill="auto"/>
            <w:noWrap/>
            <w:vAlign w:val="bottom"/>
          </w:tcPr>
          <w:p w14:paraId="0476C761" w14:textId="278623F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9.70</w:t>
            </w:r>
          </w:p>
        </w:tc>
        <w:tc>
          <w:tcPr>
            <w:tcW w:w="418" w:type="pct"/>
            <w:shd w:val="clear" w:color="auto" w:fill="auto"/>
            <w:noWrap/>
            <w:vAlign w:val="bottom"/>
          </w:tcPr>
          <w:p w14:paraId="5BCB77AE" w14:textId="06CAC33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57.07</w:t>
            </w:r>
          </w:p>
        </w:tc>
        <w:tc>
          <w:tcPr>
            <w:tcW w:w="418" w:type="pct"/>
            <w:shd w:val="clear" w:color="auto" w:fill="auto"/>
            <w:noWrap/>
            <w:vAlign w:val="bottom"/>
          </w:tcPr>
          <w:p w14:paraId="27BB24D4" w14:textId="1813585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9.86</w:t>
            </w:r>
          </w:p>
        </w:tc>
      </w:tr>
      <w:tr w:rsidR="0036340A" w:rsidRPr="009E5255" w14:paraId="19F07075" w14:textId="77777777" w:rsidTr="00E61534">
        <w:trPr>
          <w:trHeight w:val="57"/>
        </w:trPr>
        <w:tc>
          <w:tcPr>
            <w:tcW w:w="816" w:type="pct"/>
            <w:shd w:val="clear" w:color="auto" w:fill="auto"/>
            <w:noWrap/>
          </w:tcPr>
          <w:p w14:paraId="5137CEC8"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Rituximab</w:t>
            </w:r>
          </w:p>
        </w:tc>
        <w:tc>
          <w:tcPr>
            <w:tcW w:w="418" w:type="pct"/>
            <w:shd w:val="clear" w:color="auto" w:fill="auto"/>
            <w:noWrap/>
            <w:vAlign w:val="bottom"/>
          </w:tcPr>
          <w:p w14:paraId="6504B322" w14:textId="14DD71A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75</w:t>
            </w:r>
          </w:p>
        </w:tc>
        <w:tc>
          <w:tcPr>
            <w:tcW w:w="419" w:type="pct"/>
            <w:shd w:val="clear" w:color="auto" w:fill="auto"/>
            <w:noWrap/>
            <w:vAlign w:val="bottom"/>
          </w:tcPr>
          <w:p w14:paraId="00590F73" w14:textId="56EBB0E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10</w:t>
            </w:r>
          </w:p>
        </w:tc>
        <w:tc>
          <w:tcPr>
            <w:tcW w:w="418" w:type="pct"/>
            <w:shd w:val="clear" w:color="auto" w:fill="auto"/>
            <w:noWrap/>
            <w:vAlign w:val="bottom"/>
          </w:tcPr>
          <w:p w14:paraId="73B2580F" w14:textId="11AE6D1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32</w:t>
            </w:r>
          </w:p>
        </w:tc>
        <w:tc>
          <w:tcPr>
            <w:tcW w:w="419" w:type="pct"/>
            <w:shd w:val="clear" w:color="auto" w:fill="auto"/>
            <w:noWrap/>
            <w:vAlign w:val="bottom"/>
          </w:tcPr>
          <w:p w14:paraId="1BE93AE1" w14:textId="5F00C143"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69</w:t>
            </w:r>
          </w:p>
        </w:tc>
        <w:tc>
          <w:tcPr>
            <w:tcW w:w="419" w:type="pct"/>
            <w:shd w:val="clear" w:color="auto" w:fill="auto"/>
            <w:noWrap/>
            <w:vAlign w:val="bottom"/>
          </w:tcPr>
          <w:p w14:paraId="5D847C2A" w14:textId="00CC2B4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69</w:t>
            </w:r>
          </w:p>
        </w:tc>
        <w:tc>
          <w:tcPr>
            <w:tcW w:w="418" w:type="pct"/>
            <w:shd w:val="clear" w:color="auto" w:fill="auto"/>
            <w:noWrap/>
            <w:vAlign w:val="bottom"/>
          </w:tcPr>
          <w:p w14:paraId="3E9C3A77" w14:textId="757B505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27</w:t>
            </w:r>
          </w:p>
        </w:tc>
        <w:tc>
          <w:tcPr>
            <w:tcW w:w="418" w:type="pct"/>
            <w:shd w:val="clear" w:color="auto" w:fill="auto"/>
            <w:noWrap/>
            <w:vAlign w:val="bottom"/>
          </w:tcPr>
          <w:p w14:paraId="0A7BAD97" w14:textId="5CD415D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0</w:t>
            </w:r>
          </w:p>
        </w:tc>
        <w:tc>
          <w:tcPr>
            <w:tcW w:w="419" w:type="pct"/>
            <w:shd w:val="clear" w:color="auto" w:fill="auto"/>
            <w:noWrap/>
            <w:vAlign w:val="bottom"/>
          </w:tcPr>
          <w:p w14:paraId="45BF42D6" w14:textId="5833944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62</w:t>
            </w:r>
          </w:p>
        </w:tc>
        <w:tc>
          <w:tcPr>
            <w:tcW w:w="418" w:type="pct"/>
            <w:shd w:val="clear" w:color="auto" w:fill="auto"/>
            <w:noWrap/>
            <w:vAlign w:val="bottom"/>
          </w:tcPr>
          <w:p w14:paraId="5573E26F" w14:textId="542F34B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67</w:t>
            </w:r>
          </w:p>
        </w:tc>
        <w:tc>
          <w:tcPr>
            <w:tcW w:w="418" w:type="pct"/>
            <w:shd w:val="clear" w:color="auto" w:fill="auto"/>
            <w:noWrap/>
            <w:vAlign w:val="bottom"/>
          </w:tcPr>
          <w:p w14:paraId="59C29C3B" w14:textId="24BCD14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45</w:t>
            </w:r>
          </w:p>
        </w:tc>
      </w:tr>
      <w:tr w:rsidR="0036340A" w:rsidRPr="009E5255" w14:paraId="07DF147C" w14:textId="77777777" w:rsidTr="00E61534">
        <w:trPr>
          <w:trHeight w:val="57"/>
        </w:trPr>
        <w:tc>
          <w:tcPr>
            <w:tcW w:w="816" w:type="pct"/>
            <w:shd w:val="clear" w:color="auto" w:fill="auto"/>
            <w:noWrap/>
          </w:tcPr>
          <w:p w14:paraId="3816F6FF"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Topotecan</w:t>
            </w:r>
          </w:p>
        </w:tc>
        <w:tc>
          <w:tcPr>
            <w:tcW w:w="418" w:type="pct"/>
            <w:shd w:val="clear" w:color="auto" w:fill="auto"/>
            <w:noWrap/>
            <w:vAlign w:val="bottom"/>
          </w:tcPr>
          <w:p w14:paraId="640E5AD8" w14:textId="2138077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4.44</w:t>
            </w:r>
          </w:p>
        </w:tc>
        <w:tc>
          <w:tcPr>
            <w:tcW w:w="419" w:type="pct"/>
            <w:shd w:val="clear" w:color="auto" w:fill="auto"/>
            <w:noWrap/>
            <w:vAlign w:val="bottom"/>
          </w:tcPr>
          <w:p w14:paraId="15BFF1E1" w14:textId="094F80B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4.75</w:t>
            </w:r>
          </w:p>
        </w:tc>
        <w:tc>
          <w:tcPr>
            <w:tcW w:w="418" w:type="pct"/>
            <w:shd w:val="clear" w:color="auto" w:fill="auto"/>
            <w:noWrap/>
            <w:vAlign w:val="bottom"/>
          </w:tcPr>
          <w:p w14:paraId="7FAEFD4E" w14:textId="06D0313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0.41</w:t>
            </w:r>
          </w:p>
        </w:tc>
        <w:tc>
          <w:tcPr>
            <w:tcW w:w="419" w:type="pct"/>
            <w:shd w:val="clear" w:color="auto" w:fill="auto"/>
            <w:noWrap/>
            <w:vAlign w:val="bottom"/>
          </w:tcPr>
          <w:p w14:paraId="77389EDB" w14:textId="434FFE3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6.13</w:t>
            </w:r>
          </w:p>
        </w:tc>
        <w:tc>
          <w:tcPr>
            <w:tcW w:w="419" w:type="pct"/>
            <w:shd w:val="clear" w:color="auto" w:fill="auto"/>
            <w:noWrap/>
            <w:vAlign w:val="bottom"/>
          </w:tcPr>
          <w:p w14:paraId="52332BC6" w14:textId="0FADC27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8.50</w:t>
            </w:r>
          </w:p>
        </w:tc>
        <w:tc>
          <w:tcPr>
            <w:tcW w:w="418" w:type="pct"/>
            <w:shd w:val="clear" w:color="auto" w:fill="auto"/>
            <w:noWrap/>
            <w:vAlign w:val="bottom"/>
          </w:tcPr>
          <w:p w14:paraId="10231A48" w14:textId="7A57E74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8.34</w:t>
            </w:r>
          </w:p>
        </w:tc>
        <w:tc>
          <w:tcPr>
            <w:tcW w:w="418" w:type="pct"/>
            <w:shd w:val="clear" w:color="auto" w:fill="auto"/>
            <w:noWrap/>
            <w:vAlign w:val="bottom"/>
          </w:tcPr>
          <w:p w14:paraId="2DB3FD58" w14:textId="61D2F61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8.82</w:t>
            </w:r>
          </w:p>
        </w:tc>
        <w:tc>
          <w:tcPr>
            <w:tcW w:w="419" w:type="pct"/>
            <w:shd w:val="clear" w:color="auto" w:fill="auto"/>
            <w:noWrap/>
            <w:vAlign w:val="bottom"/>
          </w:tcPr>
          <w:p w14:paraId="6D0AF3DB" w14:textId="676B7D6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1.97</w:t>
            </w:r>
          </w:p>
        </w:tc>
        <w:tc>
          <w:tcPr>
            <w:tcW w:w="418" w:type="pct"/>
            <w:shd w:val="clear" w:color="auto" w:fill="auto"/>
            <w:noWrap/>
            <w:vAlign w:val="bottom"/>
          </w:tcPr>
          <w:p w14:paraId="5839FF0F" w14:textId="55CD73A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0.59</w:t>
            </w:r>
          </w:p>
        </w:tc>
        <w:tc>
          <w:tcPr>
            <w:tcW w:w="418" w:type="pct"/>
            <w:shd w:val="clear" w:color="auto" w:fill="auto"/>
            <w:noWrap/>
            <w:vAlign w:val="bottom"/>
          </w:tcPr>
          <w:p w14:paraId="43FACEDF" w14:textId="7F258D72"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8.05</w:t>
            </w:r>
          </w:p>
        </w:tc>
      </w:tr>
      <w:tr w:rsidR="0036340A" w:rsidRPr="009E5255" w14:paraId="7834BF30" w14:textId="77777777" w:rsidTr="00E61534">
        <w:trPr>
          <w:trHeight w:val="57"/>
        </w:trPr>
        <w:tc>
          <w:tcPr>
            <w:tcW w:w="816" w:type="pct"/>
            <w:shd w:val="clear" w:color="auto" w:fill="auto"/>
            <w:noWrap/>
          </w:tcPr>
          <w:p w14:paraId="142199DD"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Trastuzumab</w:t>
            </w:r>
          </w:p>
        </w:tc>
        <w:tc>
          <w:tcPr>
            <w:tcW w:w="418" w:type="pct"/>
            <w:shd w:val="clear" w:color="auto" w:fill="auto"/>
            <w:noWrap/>
            <w:vAlign w:val="bottom"/>
          </w:tcPr>
          <w:p w14:paraId="68186B54" w14:textId="295AFC7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14</w:t>
            </w:r>
          </w:p>
        </w:tc>
        <w:tc>
          <w:tcPr>
            <w:tcW w:w="419" w:type="pct"/>
            <w:shd w:val="clear" w:color="auto" w:fill="auto"/>
            <w:noWrap/>
            <w:vAlign w:val="bottom"/>
          </w:tcPr>
          <w:p w14:paraId="0BDA70A0" w14:textId="24EB60F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7.03</w:t>
            </w:r>
          </w:p>
        </w:tc>
        <w:tc>
          <w:tcPr>
            <w:tcW w:w="418" w:type="pct"/>
            <w:shd w:val="clear" w:color="auto" w:fill="auto"/>
            <w:noWrap/>
            <w:vAlign w:val="bottom"/>
          </w:tcPr>
          <w:p w14:paraId="561F6E4F" w14:textId="1AE6291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70</w:t>
            </w:r>
          </w:p>
        </w:tc>
        <w:tc>
          <w:tcPr>
            <w:tcW w:w="419" w:type="pct"/>
            <w:shd w:val="clear" w:color="auto" w:fill="auto"/>
            <w:noWrap/>
            <w:vAlign w:val="bottom"/>
          </w:tcPr>
          <w:p w14:paraId="0ED7B1C8" w14:textId="7C23A9C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62</w:t>
            </w:r>
          </w:p>
        </w:tc>
        <w:tc>
          <w:tcPr>
            <w:tcW w:w="419" w:type="pct"/>
            <w:shd w:val="clear" w:color="auto" w:fill="auto"/>
            <w:noWrap/>
            <w:vAlign w:val="bottom"/>
          </w:tcPr>
          <w:p w14:paraId="03CBFA69" w14:textId="24D2ED6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38</w:t>
            </w:r>
          </w:p>
        </w:tc>
        <w:tc>
          <w:tcPr>
            <w:tcW w:w="418" w:type="pct"/>
            <w:shd w:val="clear" w:color="auto" w:fill="auto"/>
            <w:noWrap/>
            <w:vAlign w:val="bottom"/>
          </w:tcPr>
          <w:p w14:paraId="43523CD3" w14:textId="74845F6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32</w:t>
            </w:r>
          </w:p>
        </w:tc>
        <w:tc>
          <w:tcPr>
            <w:tcW w:w="418" w:type="pct"/>
            <w:shd w:val="clear" w:color="auto" w:fill="auto"/>
            <w:noWrap/>
            <w:vAlign w:val="bottom"/>
          </w:tcPr>
          <w:p w14:paraId="44F44AB6" w14:textId="4AEF3FD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2.58</w:t>
            </w:r>
          </w:p>
        </w:tc>
        <w:tc>
          <w:tcPr>
            <w:tcW w:w="419" w:type="pct"/>
            <w:shd w:val="clear" w:color="auto" w:fill="auto"/>
            <w:noWrap/>
            <w:vAlign w:val="bottom"/>
          </w:tcPr>
          <w:p w14:paraId="6AE2FCB5" w14:textId="292E978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3.82</w:t>
            </w:r>
          </w:p>
        </w:tc>
        <w:tc>
          <w:tcPr>
            <w:tcW w:w="418" w:type="pct"/>
            <w:shd w:val="clear" w:color="auto" w:fill="auto"/>
            <w:noWrap/>
            <w:vAlign w:val="bottom"/>
          </w:tcPr>
          <w:p w14:paraId="2105AEBB" w14:textId="1B892BF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45</w:t>
            </w:r>
          </w:p>
        </w:tc>
        <w:tc>
          <w:tcPr>
            <w:tcW w:w="418" w:type="pct"/>
            <w:shd w:val="clear" w:color="auto" w:fill="auto"/>
            <w:noWrap/>
            <w:vAlign w:val="bottom"/>
          </w:tcPr>
          <w:p w14:paraId="720D02E3" w14:textId="376EDE1B"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65</w:t>
            </w:r>
          </w:p>
        </w:tc>
      </w:tr>
      <w:tr w:rsidR="0036340A" w:rsidRPr="009E5255" w14:paraId="3F757FA8" w14:textId="77777777" w:rsidTr="00E61534">
        <w:trPr>
          <w:trHeight w:val="57"/>
        </w:trPr>
        <w:tc>
          <w:tcPr>
            <w:tcW w:w="816" w:type="pct"/>
            <w:shd w:val="clear" w:color="auto" w:fill="auto"/>
            <w:noWrap/>
          </w:tcPr>
          <w:p w14:paraId="1A97970A"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Trastuzumab Emtansine</w:t>
            </w:r>
          </w:p>
        </w:tc>
        <w:tc>
          <w:tcPr>
            <w:tcW w:w="418" w:type="pct"/>
            <w:shd w:val="clear" w:color="auto" w:fill="auto"/>
            <w:noWrap/>
            <w:vAlign w:val="bottom"/>
          </w:tcPr>
          <w:p w14:paraId="448A2530" w14:textId="74672EE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85</w:t>
            </w:r>
          </w:p>
        </w:tc>
        <w:tc>
          <w:tcPr>
            <w:tcW w:w="419" w:type="pct"/>
            <w:shd w:val="clear" w:color="auto" w:fill="auto"/>
            <w:noWrap/>
            <w:vAlign w:val="bottom"/>
          </w:tcPr>
          <w:p w14:paraId="02C17204" w14:textId="7257A92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8.47</w:t>
            </w:r>
          </w:p>
        </w:tc>
        <w:tc>
          <w:tcPr>
            <w:tcW w:w="418" w:type="pct"/>
            <w:shd w:val="clear" w:color="auto" w:fill="auto"/>
            <w:noWrap/>
            <w:vAlign w:val="bottom"/>
          </w:tcPr>
          <w:p w14:paraId="523FB32F" w14:textId="5A58BE1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96</w:t>
            </w:r>
          </w:p>
        </w:tc>
        <w:tc>
          <w:tcPr>
            <w:tcW w:w="419" w:type="pct"/>
            <w:shd w:val="clear" w:color="auto" w:fill="auto"/>
            <w:noWrap/>
            <w:vAlign w:val="bottom"/>
          </w:tcPr>
          <w:p w14:paraId="70C9E099" w14:textId="7FD6822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8.54</w:t>
            </w:r>
          </w:p>
        </w:tc>
        <w:tc>
          <w:tcPr>
            <w:tcW w:w="419" w:type="pct"/>
            <w:shd w:val="clear" w:color="auto" w:fill="auto"/>
            <w:noWrap/>
            <w:vAlign w:val="bottom"/>
          </w:tcPr>
          <w:p w14:paraId="0BBA4C37" w14:textId="005F9C7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94</w:t>
            </w:r>
          </w:p>
        </w:tc>
        <w:tc>
          <w:tcPr>
            <w:tcW w:w="418" w:type="pct"/>
            <w:shd w:val="clear" w:color="auto" w:fill="auto"/>
            <w:noWrap/>
            <w:vAlign w:val="bottom"/>
          </w:tcPr>
          <w:p w14:paraId="050A8C90" w14:textId="6FAAEF3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8.62</w:t>
            </w:r>
          </w:p>
        </w:tc>
        <w:tc>
          <w:tcPr>
            <w:tcW w:w="418" w:type="pct"/>
            <w:shd w:val="clear" w:color="auto" w:fill="auto"/>
            <w:noWrap/>
            <w:vAlign w:val="bottom"/>
          </w:tcPr>
          <w:p w14:paraId="00BF14BB" w14:textId="493ACEB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05</w:t>
            </w:r>
          </w:p>
        </w:tc>
        <w:tc>
          <w:tcPr>
            <w:tcW w:w="419" w:type="pct"/>
            <w:shd w:val="clear" w:color="auto" w:fill="auto"/>
            <w:noWrap/>
            <w:vAlign w:val="bottom"/>
          </w:tcPr>
          <w:p w14:paraId="3D8B080D" w14:textId="2C91CBB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8.47</w:t>
            </w:r>
          </w:p>
        </w:tc>
        <w:tc>
          <w:tcPr>
            <w:tcW w:w="418" w:type="pct"/>
            <w:shd w:val="clear" w:color="auto" w:fill="auto"/>
            <w:noWrap/>
            <w:vAlign w:val="bottom"/>
          </w:tcPr>
          <w:p w14:paraId="19C0A475" w14:textId="78FA2A4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95</w:t>
            </w:r>
          </w:p>
        </w:tc>
        <w:tc>
          <w:tcPr>
            <w:tcW w:w="418" w:type="pct"/>
            <w:shd w:val="clear" w:color="auto" w:fill="auto"/>
            <w:noWrap/>
            <w:vAlign w:val="bottom"/>
          </w:tcPr>
          <w:p w14:paraId="0E71D142" w14:textId="249A3C5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8.52</w:t>
            </w:r>
          </w:p>
        </w:tc>
      </w:tr>
      <w:tr w:rsidR="0036340A" w:rsidRPr="009E5255" w14:paraId="32BA6EB2" w14:textId="77777777" w:rsidTr="00E61534">
        <w:trPr>
          <w:trHeight w:val="57"/>
        </w:trPr>
        <w:tc>
          <w:tcPr>
            <w:tcW w:w="816" w:type="pct"/>
            <w:shd w:val="clear" w:color="auto" w:fill="auto"/>
            <w:noWrap/>
          </w:tcPr>
          <w:p w14:paraId="19AF3018"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Vinblastine</w:t>
            </w:r>
          </w:p>
        </w:tc>
        <w:tc>
          <w:tcPr>
            <w:tcW w:w="418" w:type="pct"/>
            <w:shd w:val="clear" w:color="auto" w:fill="auto"/>
            <w:noWrap/>
            <w:vAlign w:val="bottom"/>
          </w:tcPr>
          <w:p w14:paraId="70D4B6F2" w14:textId="43A9798F"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4.93</w:t>
            </w:r>
          </w:p>
        </w:tc>
        <w:tc>
          <w:tcPr>
            <w:tcW w:w="419" w:type="pct"/>
            <w:shd w:val="clear" w:color="auto" w:fill="auto"/>
            <w:noWrap/>
            <w:vAlign w:val="bottom"/>
          </w:tcPr>
          <w:p w14:paraId="2B7B64E4" w14:textId="1473AD3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84</w:t>
            </w:r>
          </w:p>
        </w:tc>
        <w:tc>
          <w:tcPr>
            <w:tcW w:w="418" w:type="pct"/>
            <w:shd w:val="clear" w:color="auto" w:fill="auto"/>
            <w:noWrap/>
            <w:vAlign w:val="bottom"/>
          </w:tcPr>
          <w:p w14:paraId="37DA45C9" w14:textId="03D82DD1"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72</w:t>
            </w:r>
          </w:p>
        </w:tc>
        <w:tc>
          <w:tcPr>
            <w:tcW w:w="419" w:type="pct"/>
            <w:shd w:val="clear" w:color="auto" w:fill="auto"/>
            <w:noWrap/>
            <w:vAlign w:val="bottom"/>
          </w:tcPr>
          <w:p w14:paraId="4BB40A62" w14:textId="347BBF34"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80</w:t>
            </w:r>
          </w:p>
        </w:tc>
        <w:tc>
          <w:tcPr>
            <w:tcW w:w="419" w:type="pct"/>
            <w:shd w:val="clear" w:color="auto" w:fill="auto"/>
            <w:noWrap/>
            <w:vAlign w:val="bottom"/>
          </w:tcPr>
          <w:p w14:paraId="54FF2DB0" w14:textId="10EDA7F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48</w:t>
            </w:r>
          </w:p>
        </w:tc>
        <w:tc>
          <w:tcPr>
            <w:tcW w:w="418" w:type="pct"/>
            <w:shd w:val="clear" w:color="auto" w:fill="auto"/>
            <w:noWrap/>
            <w:vAlign w:val="bottom"/>
          </w:tcPr>
          <w:p w14:paraId="5C889BD7" w14:textId="5220EFA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98</w:t>
            </w:r>
          </w:p>
        </w:tc>
        <w:tc>
          <w:tcPr>
            <w:tcW w:w="418" w:type="pct"/>
            <w:shd w:val="clear" w:color="auto" w:fill="auto"/>
            <w:noWrap/>
            <w:vAlign w:val="bottom"/>
          </w:tcPr>
          <w:p w14:paraId="7FCF7E50" w14:textId="355FE92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11</w:t>
            </w:r>
          </w:p>
        </w:tc>
        <w:tc>
          <w:tcPr>
            <w:tcW w:w="419" w:type="pct"/>
            <w:shd w:val="clear" w:color="auto" w:fill="auto"/>
            <w:noWrap/>
            <w:vAlign w:val="bottom"/>
          </w:tcPr>
          <w:p w14:paraId="562DC2E4" w14:textId="57404DF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47</w:t>
            </w:r>
          </w:p>
        </w:tc>
        <w:tc>
          <w:tcPr>
            <w:tcW w:w="418" w:type="pct"/>
            <w:shd w:val="clear" w:color="auto" w:fill="auto"/>
            <w:noWrap/>
            <w:vAlign w:val="bottom"/>
          </w:tcPr>
          <w:p w14:paraId="349A7A2C" w14:textId="56374D9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5.31</w:t>
            </w:r>
          </w:p>
        </w:tc>
        <w:tc>
          <w:tcPr>
            <w:tcW w:w="418" w:type="pct"/>
            <w:shd w:val="clear" w:color="auto" w:fill="auto"/>
            <w:noWrap/>
            <w:vAlign w:val="bottom"/>
          </w:tcPr>
          <w:p w14:paraId="254DBF8E" w14:textId="34C715B0"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52</w:t>
            </w:r>
          </w:p>
        </w:tc>
      </w:tr>
      <w:tr w:rsidR="0036340A" w:rsidRPr="009E5255" w14:paraId="3E18F2FD" w14:textId="77777777" w:rsidTr="00E61534">
        <w:trPr>
          <w:trHeight w:val="57"/>
        </w:trPr>
        <w:tc>
          <w:tcPr>
            <w:tcW w:w="816" w:type="pct"/>
            <w:shd w:val="clear" w:color="auto" w:fill="auto"/>
            <w:noWrap/>
          </w:tcPr>
          <w:p w14:paraId="353580C6" w14:textId="77777777" w:rsidR="0036340A" w:rsidRPr="009E5255" w:rsidRDefault="0036340A" w:rsidP="00EA0B5A">
            <w:pPr>
              <w:pStyle w:val="NoSpacing"/>
              <w:rPr>
                <w:rFonts w:asciiTheme="majorHAnsi" w:hAnsiTheme="majorHAnsi" w:cstheme="majorHAnsi"/>
              </w:rPr>
            </w:pPr>
            <w:r w:rsidRPr="009E5255">
              <w:rPr>
                <w:rFonts w:asciiTheme="majorHAnsi" w:hAnsiTheme="majorHAnsi" w:cstheme="majorHAnsi"/>
              </w:rPr>
              <w:t>Vincristine</w:t>
            </w:r>
          </w:p>
        </w:tc>
        <w:tc>
          <w:tcPr>
            <w:tcW w:w="418" w:type="pct"/>
            <w:shd w:val="clear" w:color="auto" w:fill="auto"/>
            <w:noWrap/>
            <w:vAlign w:val="bottom"/>
          </w:tcPr>
          <w:p w14:paraId="609A0B29" w14:textId="60A2769C"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2.71</w:t>
            </w:r>
          </w:p>
        </w:tc>
        <w:tc>
          <w:tcPr>
            <w:tcW w:w="419" w:type="pct"/>
            <w:shd w:val="clear" w:color="auto" w:fill="auto"/>
            <w:noWrap/>
            <w:vAlign w:val="bottom"/>
          </w:tcPr>
          <w:p w14:paraId="10AB1EEE" w14:textId="3597687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5.58</w:t>
            </w:r>
          </w:p>
        </w:tc>
        <w:tc>
          <w:tcPr>
            <w:tcW w:w="418" w:type="pct"/>
            <w:shd w:val="clear" w:color="auto" w:fill="auto"/>
            <w:noWrap/>
            <w:vAlign w:val="bottom"/>
          </w:tcPr>
          <w:p w14:paraId="0FCE4DAE" w14:textId="02DE54B5"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3.13</w:t>
            </w:r>
          </w:p>
        </w:tc>
        <w:tc>
          <w:tcPr>
            <w:tcW w:w="419" w:type="pct"/>
            <w:shd w:val="clear" w:color="auto" w:fill="auto"/>
            <w:noWrap/>
            <w:vAlign w:val="bottom"/>
          </w:tcPr>
          <w:p w14:paraId="7886CF0B" w14:textId="721A281D"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8.18</w:t>
            </w:r>
          </w:p>
        </w:tc>
        <w:tc>
          <w:tcPr>
            <w:tcW w:w="419" w:type="pct"/>
            <w:shd w:val="clear" w:color="auto" w:fill="auto"/>
            <w:noWrap/>
            <w:vAlign w:val="bottom"/>
          </w:tcPr>
          <w:p w14:paraId="66C1DA18" w14:textId="411EC9D7"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6.41</w:t>
            </w:r>
          </w:p>
        </w:tc>
        <w:tc>
          <w:tcPr>
            <w:tcW w:w="418" w:type="pct"/>
            <w:shd w:val="clear" w:color="auto" w:fill="auto"/>
            <w:noWrap/>
            <w:vAlign w:val="bottom"/>
          </w:tcPr>
          <w:p w14:paraId="35D8C9B9" w14:textId="7BD56889"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7.42</w:t>
            </w:r>
          </w:p>
        </w:tc>
        <w:tc>
          <w:tcPr>
            <w:tcW w:w="418" w:type="pct"/>
            <w:shd w:val="clear" w:color="auto" w:fill="auto"/>
            <w:noWrap/>
            <w:vAlign w:val="bottom"/>
          </w:tcPr>
          <w:p w14:paraId="58BF9379" w14:textId="4D3FFD8E"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7.56</w:t>
            </w:r>
          </w:p>
        </w:tc>
        <w:tc>
          <w:tcPr>
            <w:tcW w:w="419" w:type="pct"/>
            <w:shd w:val="clear" w:color="auto" w:fill="auto"/>
            <w:noWrap/>
            <w:vAlign w:val="bottom"/>
          </w:tcPr>
          <w:p w14:paraId="48897DEB" w14:textId="2DA0FE18"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8.70</w:t>
            </w:r>
          </w:p>
        </w:tc>
        <w:tc>
          <w:tcPr>
            <w:tcW w:w="418" w:type="pct"/>
            <w:shd w:val="clear" w:color="auto" w:fill="auto"/>
            <w:noWrap/>
            <w:vAlign w:val="bottom"/>
          </w:tcPr>
          <w:p w14:paraId="5DB08EF7" w14:textId="0DD62716"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14.96</w:t>
            </w:r>
          </w:p>
        </w:tc>
        <w:tc>
          <w:tcPr>
            <w:tcW w:w="418" w:type="pct"/>
            <w:shd w:val="clear" w:color="auto" w:fill="auto"/>
            <w:noWrap/>
            <w:vAlign w:val="bottom"/>
          </w:tcPr>
          <w:p w14:paraId="59697777" w14:textId="631693FA" w:rsidR="0036340A" w:rsidRPr="009E5255" w:rsidRDefault="0036340A" w:rsidP="00E61534">
            <w:pPr>
              <w:pStyle w:val="NoSpacing"/>
              <w:jc w:val="center"/>
              <w:rPr>
                <w:rFonts w:asciiTheme="majorHAnsi" w:hAnsiTheme="majorHAnsi" w:cstheme="majorHAnsi"/>
              </w:rPr>
            </w:pPr>
            <w:r w:rsidRPr="009E5255">
              <w:rPr>
                <w:rFonts w:asciiTheme="majorHAnsi" w:hAnsiTheme="majorHAnsi" w:cstheme="majorHAnsi"/>
              </w:rPr>
              <w:t>$67.50</w:t>
            </w:r>
          </w:p>
        </w:tc>
      </w:tr>
      <w:tr w:rsidR="0036340A" w:rsidRPr="009E5255" w14:paraId="7D841D6B" w14:textId="77777777" w:rsidTr="00CD1EA6">
        <w:trPr>
          <w:trHeight w:val="57"/>
        </w:trPr>
        <w:tc>
          <w:tcPr>
            <w:tcW w:w="816" w:type="pct"/>
            <w:shd w:val="clear" w:color="auto" w:fill="auto"/>
            <w:noWrap/>
          </w:tcPr>
          <w:p w14:paraId="5E2E96D2" w14:textId="77777777" w:rsidR="0036340A" w:rsidRPr="009E5255" w:rsidRDefault="0036340A" w:rsidP="00EA0B5A">
            <w:pPr>
              <w:pStyle w:val="NoSpacing"/>
              <w:rPr>
                <w:rFonts w:asciiTheme="majorHAnsi" w:hAnsiTheme="majorHAnsi" w:cstheme="majorHAnsi"/>
                <w:b/>
              </w:rPr>
            </w:pPr>
            <w:r w:rsidRPr="009E5255">
              <w:rPr>
                <w:rFonts w:asciiTheme="majorHAnsi" w:hAnsiTheme="majorHAnsi" w:cstheme="majorHAnsi"/>
              </w:rPr>
              <w:t>Vinorelbine</w:t>
            </w:r>
          </w:p>
        </w:tc>
        <w:tc>
          <w:tcPr>
            <w:tcW w:w="418" w:type="pct"/>
            <w:shd w:val="clear" w:color="auto" w:fill="auto"/>
            <w:noWrap/>
            <w:vAlign w:val="bottom"/>
          </w:tcPr>
          <w:p w14:paraId="3C5CD7FF" w14:textId="1A6ACA9A" w:rsidR="0036340A" w:rsidRPr="009E5255" w:rsidRDefault="0036340A" w:rsidP="00E61534">
            <w:pPr>
              <w:pStyle w:val="NoSpacing"/>
              <w:jc w:val="center"/>
              <w:rPr>
                <w:rFonts w:asciiTheme="majorHAnsi" w:hAnsiTheme="majorHAnsi" w:cstheme="majorHAnsi"/>
                <w:b/>
              </w:rPr>
            </w:pPr>
            <w:r w:rsidRPr="009E5255">
              <w:rPr>
                <w:rFonts w:asciiTheme="majorHAnsi" w:hAnsiTheme="majorHAnsi" w:cstheme="majorHAnsi"/>
              </w:rPr>
              <w:t>$1.18</w:t>
            </w:r>
          </w:p>
        </w:tc>
        <w:tc>
          <w:tcPr>
            <w:tcW w:w="419" w:type="pct"/>
            <w:shd w:val="clear" w:color="auto" w:fill="auto"/>
            <w:noWrap/>
            <w:vAlign w:val="bottom"/>
          </w:tcPr>
          <w:p w14:paraId="50D72615" w14:textId="1286DB90" w:rsidR="0036340A" w:rsidRPr="009E5255" w:rsidRDefault="0036340A" w:rsidP="00E61534">
            <w:pPr>
              <w:pStyle w:val="NoSpacing"/>
              <w:jc w:val="center"/>
              <w:rPr>
                <w:rFonts w:asciiTheme="majorHAnsi" w:hAnsiTheme="majorHAnsi" w:cstheme="majorHAnsi"/>
                <w:b/>
              </w:rPr>
            </w:pPr>
            <w:r w:rsidRPr="009E5255">
              <w:rPr>
                <w:rFonts w:asciiTheme="majorHAnsi" w:hAnsiTheme="majorHAnsi" w:cstheme="majorHAnsi"/>
              </w:rPr>
              <w:t>$3.70</w:t>
            </w:r>
          </w:p>
        </w:tc>
        <w:tc>
          <w:tcPr>
            <w:tcW w:w="418" w:type="pct"/>
            <w:shd w:val="clear" w:color="auto" w:fill="auto"/>
            <w:noWrap/>
            <w:vAlign w:val="bottom"/>
          </w:tcPr>
          <w:p w14:paraId="68DCC24D" w14:textId="0FFE7AEF" w:rsidR="0036340A" w:rsidRPr="009E5255" w:rsidRDefault="0036340A" w:rsidP="00E61534">
            <w:pPr>
              <w:pStyle w:val="NoSpacing"/>
              <w:jc w:val="center"/>
              <w:rPr>
                <w:rFonts w:asciiTheme="majorHAnsi" w:hAnsiTheme="majorHAnsi" w:cstheme="majorHAnsi"/>
                <w:b/>
              </w:rPr>
            </w:pPr>
            <w:r w:rsidRPr="009E5255">
              <w:rPr>
                <w:rFonts w:asciiTheme="majorHAnsi" w:hAnsiTheme="majorHAnsi" w:cstheme="majorHAnsi"/>
              </w:rPr>
              <w:t>$1.13</w:t>
            </w:r>
          </w:p>
        </w:tc>
        <w:tc>
          <w:tcPr>
            <w:tcW w:w="419" w:type="pct"/>
            <w:shd w:val="clear" w:color="auto" w:fill="auto"/>
            <w:noWrap/>
            <w:vAlign w:val="bottom"/>
          </w:tcPr>
          <w:p w14:paraId="7816F988" w14:textId="25D98682" w:rsidR="0036340A" w:rsidRPr="009E5255" w:rsidRDefault="0036340A" w:rsidP="00E61534">
            <w:pPr>
              <w:pStyle w:val="NoSpacing"/>
              <w:jc w:val="center"/>
              <w:rPr>
                <w:rFonts w:asciiTheme="majorHAnsi" w:hAnsiTheme="majorHAnsi" w:cstheme="majorHAnsi"/>
                <w:b/>
              </w:rPr>
            </w:pPr>
            <w:r w:rsidRPr="009E5255">
              <w:rPr>
                <w:rFonts w:asciiTheme="majorHAnsi" w:hAnsiTheme="majorHAnsi" w:cstheme="majorHAnsi"/>
              </w:rPr>
              <w:t>$3.70</w:t>
            </w:r>
          </w:p>
        </w:tc>
        <w:tc>
          <w:tcPr>
            <w:tcW w:w="419" w:type="pct"/>
            <w:shd w:val="clear" w:color="auto" w:fill="auto"/>
            <w:noWrap/>
            <w:vAlign w:val="bottom"/>
          </w:tcPr>
          <w:p w14:paraId="246FD663" w14:textId="06E8F11E" w:rsidR="0036340A" w:rsidRPr="009E5255" w:rsidRDefault="0036340A" w:rsidP="00E61534">
            <w:pPr>
              <w:pStyle w:val="NoSpacing"/>
              <w:jc w:val="center"/>
              <w:rPr>
                <w:rFonts w:asciiTheme="majorHAnsi" w:hAnsiTheme="majorHAnsi" w:cstheme="majorHAnsi"/>
                <w:b/>
              </w:rPr>
            </w:pPr>
            <w:r w:rsidRPr="009E5255">
              <w:rPr>
                <w:rFonts w:asciiTheme="majorHAnsi" w:hAnsiTheme="majorHAnsi" w:cstheme="majorHAnsi"/>
              </w:rPr>
              <w:t>$1.18</w:t>
            </w:r>
          </w:p>
        </w:tc>
        <w:tc>
          <w:tcPr>
            <w:tcW w:w="418" w:type="pct"/>
            <w:shd w:val="clear" w:color="auto" w:fill="auto"/>
            <w:noWrap/>
            <w:vAlign w:val="bottom"/>
          </w:tcPr>
          <w:p w14:paraId="718050BB" w14:textId="33DD9472" w:rsidR="0036340A" w:rsidRPr="009E5255" w:rsidRDefault="0036340A" w:rsidP="00E61534">
            <w:pPr>
              <w:pStyle w:val="NoSpacing"/>
              <w:jc w:val="center"/>
              <w:rPr>
                <w:rFonts w:asciiTheme="majorHAnsi" w:hAnsiTheme="majorHAnsi" w:cstheme="majorHAnsi"/>
                <w:b/>
              </w:rPr>
            </w:pPr>
            <w:r w:rsidRPr="009E5255">
              <w:rPr>
                <w:rFonts w:asciiTheme="majorHAnsi" w:hAnsiTheme="majorHAnsi" w:cstheme="majorHAnsi"/>
              </w:rPr>
              <w:t>$3.66</w:t>
            </w:r>
          </w:p>
        </w:tc>
        <w:tc>
          <w:tcPr>
            <w:tcW w:w="418" w:type="pct"/>
            <w:shd w:val="clear" w:color="auto" w:fill="auto"/>
            <w:noWrap/>
            <w:vAlign w:val="bottom"/>
          </w:tcPr>
          <w:p w14:paraId="62A5FBAF" w14:textId="1E497D58" w:rsidR="0036340A" w:rsidRPr="009E5255" w:rsidRDefault="0036340A" w:rsidP="00E61534">
            <w:pPr>
              <w:pStyle w:val="NoSpacing"/>
              <w:jc w:val="center"/>
              <w:rPr>
                <w:rFonts w:asciiTheme="majorHAnsi" w:hAnsiTheme="majorHAnsi" w:cstheme="majorHAnsi"/>
                <w:b/>
              </w:rPr>
            </w:pPr>
            <w:r w:rsidRPr="009E5255">
              <w:rPr>
                <w:rFonts w:asciiTheme="majorHAnsi" w:hAnsiTheme="majorHAnsi" w:cstheme="majorHAnsi"/>
              </w:rPr>
              <w:t>$1.25</w:t>
            </w:r>
          </w:p>
        </w:tc>
        <w:tc>
          <w:tcPr>
            <w:tcW w:w="419" w:type="pct"/>
            <w:shd w:val="clear" w:color="auto" w:fill="auto"/>
            <w:noWrap/>
            <w:vAlign w:val="bottom"/>
          </w:tcPr>
          <w:p w14:paraId="14B55C31" w14:textId="19ABE6A3" w:rsidR="0036340A" w:rsidRPr="009E5255" w:rsidRDefault="0036340A" w:rsidP="00E61534">
            <w:pPr>
              <w:pStyle w:val="NoSpacing"/>
              <w:jc w:val="center"/>
              <w:rPr>
                <w:rFonts w:asciiTheme="majorHAnsi" w:hAnsiTheme="majorHAnsi" w:cstheme="majorHAnsi"/>
                <w:b/>
              </w:rPr>
            </w:pPr>
            <w:r w:rsidRPr="009E5255">
              <w:rPr>
                <w:rFonts w:asciiTheme="majorHAnsi" w:hAnsiTheme="majorHAnsi" w:cstheme="majorHAnsi"/>
              </w:rPr>
              <w:t>$3.77</w:t>
            </w:r>
          </w:p>
        </w:tc>
        <w:tc>
          <w:tcPr>
            <w:tcW w:w="418" w:type="pct"/>
            <w:shd w:val="clear" w:color="auto" w:fill="auto"/>
            <w:noWrap/>
            <w:vAlign w:val="bottom"/>
          </w:tcPr>
          <w:p w14:paraId="0C9E81B2" w14:textId="2734B670" w:rsidR="0036340A" w:rsidRPr="009E5255" w:rsidRDefault="0036340A" w:rsidP="00E61534">
            <w:pPr>
              <w:pStyle w:val="NoSpacing"/>
              <w:jc w:val="center"/>
              <w:rPr>
                <w:rFonts w:asciiTheme="majorHAnsi" w:hAnsiTheme="majorHAnsi" w:cstheme="majorHAnsi"/>
                <w:b/>
              </w:rPr>
            </w:pPr>
            <w:r w:rsidRPr="009E5255">
              <w:rPr>
                <w:rFonts w:asciiTheme="majorHAnsi" w:hAnsiTheme="majorHAnsi" w:cstheme="majorHAnsi"/>
              </w:rPr>
              <w:t>$1.18</w:t>
            </w:r>
          </w:p>
        </w:tc>
        <w:tc>
          <w:tcPr>
            <w:tcW w:w="418" w:type="pct"/>
            <w:shd w:val="clear" w:color="auto" w:fill="auto"/>
            <w:noWrap/>
            <w:vAlign w:val="bottom"/>
          </w:tcPr>
          <w:p w14:paraId="37E23E7D" w14:textId="5475F1F6" w:rsidR="0036340A" w:rsidRPr="009E5255" w:rsidRDefault="0036340A" w:rsidP="00E61534">
            <w:pPr>
              <w:pStyle w:val="NoSpacing"/>
              <w:jc w:val="center"/>
              <w:rPr>
                <w:rFonts w:asciiTheme="majorHAnsi" w:hAnsiTheme="majorHAnsi" w:cstheme="majorHAnsi"/>
                <w:b/>
              </w:rPr>
            </w:pPr>
            <w:r w:rsidRPr="009E5255">
              <w:rPr>
                <w:rFonts w:asciiTheme="majorHAnsi" w:hAnsiTheme="majorHAnsi" w:cstheme="majorHAnsi"/>
              </w:rPr>
              <w:t>$3.71</w:t>
            </w:r>
          </w:p>
        </w:tc>
      </w:tr>
      <w:tr w:rsidR="0036340A" w:rsidRPr="009E5255" w14:paraId="74FBB2E3" w14:textId="77777777" w:rsidTr="00CD1EA6">
        <w:trPr>
          <w:trHeight w:val="57"/>
        </w:trPr>
        <w:tc>
          <w:tcPr>
            <w:tcW w:w="816" w:type="pct"/>
            <w:tcBorders>
              <w:bottom w:val="single" w:sz="4" w:space="0" w:color="auto"/>
            </w:tcBorders>
            <w:shd w:val="clear" w:color="auto" w:fill="auto"/>
            <w:noWrap/>
          </w:tcPr>
          <w:p w14:paraId="5069942C" w14:textId="78C85E48" w:rsidR="0036340A" w:rsidRPr="009E5255" w:rsidRDefault="0036340A" w:rsidP="00EA0B5A">
            <w:pPr>
              <w:pStyle w:val="NoSpacing"/>
              <w:rPr>
                <w:rFonts w:asciiTheme="majorHAnsi" w:hAnsiTheme="majorHAnsi" w:cstheme="majorHAnsi"/>
                <w:bCs/>
                <w:i/>
                <w:iCs/>
              </w:rPr>
            </w:pPr>
            <w:r w:rsidRPr="009E5255">
              <w:rPr>
                <w:rFonts w:asciiTheme="majorHAnsi" w:hAnsiTheme="majorHAnsi" w:cstheme="majorHAnsi"/>
                <w:bCs/>
                <w:i/>
                <w:iCs/>
              </w:rPr>
              <w:t xml:space="preserve">Average </w:t>
            </w:r>
          </w:p>
        </w:tc>
        <w:tc>
          <w:tcPr>
            <w:tcW w:w="418" w:type="pct"/>
            <w:tcBorders>
              <w:bottom w:val="single" w:sz="4" w:space="0" w:color="auto"/>
            </w:tcBorders>
            <w:shd w:val="clear" w:color="auto" w:fill="auto"/>
            <w:noWrap/>
            <w:vAlign w:val="bottom"/>
          </w:tcPr>
          <w:p w14:paraId="7D663106" w14:textId="0F683BD8"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44.98</w:t>
            </w:r>
          </w:p>
        </w:tc>
        <w:tc>
          <w:tcPr>
            <w:tcW w:w="419" w:type="pct"/>
            <w:tcBorders>
              <w:bottom w:val="single" w:sz="4" w:space="0" w:color="auto"/>
            </w:tcBorders>
            <w:shd w:val="clear" w:color="auto" w:fill="auto"/>
            <w:noWrap/>
            <w:vAlign w:val="bottom"/>
          </w:tcPr>
          <w:p w14:paraId="5473B99A" w14:textId="3CE310EE"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53.23</w:t>
            </w:r>
          </w:p>
        </w:tc>
        <w:tc>
          <w:tcPr>
            <w:tcW w:w="418" w:type="pct"/>
            <w:tcBorders>
              <w:bottom w:val="single" w:sz="4" w:space="0" w:color="auto"/>
            </w:tcBorders>
            <w:shd w:val="clear" w:color="auto" w:fill="auto"/>
            <w:noWrap/>
            <w:vAlign w:val="bottom"/>
          </w:tcPr>
          <w:p w14:paraId="76A41DB0" w14:textId="111A17A1"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41.29</w:t>
            </w:r>
          </w:p>
        </w:tc>
        <w:tc>
          <w:tcPr>
            <w:tcW w:w="419" w:type="pct"/>
            <w:tcBorders>
              <w:bottom w:val="single" w:sz="4" w:space="0" w:color="auto"/>
            </w:tcBorders>
            <w:shd w:val="clear" w:color="auto" w:fill="auto"/>
            <w:noWrap/>
            <w:vAlign w:val="bottom"/>
          </w:tcPr>
          <w:p w14:paraId="1113D37D" w14:textId="4A3E75AD"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55.51</w:t>
            </w:r>
          </w:p>
        </w:tc>
        <w:tc>
          <w:tcPr>
            <w:tcW w:w="419" w:type="pct"/>
            <w:tcBorders>
              <w:bottom w:val="single" w:sz="4" w:space="0" w:color="auto"/>
            </w:tcBorders>
            <w:shd w:val="clear" w:color="auto" w:fill="auto"/>
            <w:noWrap/>
            <w:vAlign w:val="bottom"/>
          </w:tcPr>
          <w:p w14:paraId="40A52146" w14:textId="6BB5C07D"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34.61</w:t>
            </w:r>
          </w:p>
        </w:tc>
        <w:tc>
          <w:tcPr>
            <w:tcW w:w="418" w:type="pct"/>
            <w:tcBorders>
              <w:bottom w:val="single" w:sz="4" w:space="0" w:color="auto"/>
            </w:tcBorders>
            <w:shd w:val="clear" w:color="auto" w:fill="auto"/>
            <w:noWrap/>
            <w:vAlign w:val="bottom"/>
          </w:tcPr>
          <w:p w14:paraId="19FA637B" w14:textId="2757BC08"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47.92</w:t>
            </w:r>
          </w:p>
        </w:tc>
        <w:tc>
          <w:tcPr>
            <w:tcW w:w="418" w:type="pct"/>
            <w:tcBorders>
              <w:bottom w:val="single" w:sz="4" w:space="0" w:color="auto"/>
            </w:tcBorders>
            <w:shd w:val="clear" w:color="auto" w:fill="auto"/>
            <w:noWrap/>
            <w:vAlign w:val="bottom"/>
          </w:tcPr>
          <w:p w14:paraId="35C7327C" w14:textId="703F25A3"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33.35</w:t>
            </w:r>
          </w:p>
        </w:tc>
        <w:tc>
          <w:tcPr>
            <w:tcW w:w="419" w:type="pct"/>
            <w:tcBorders>
              <w:bottom w:val="single" w:sz="4" w:space="0" w:color="auto"/>
            </w:tcBorders>
            <w:shd w:val="clear" w:color="auto" w:fill="auto"/>
            <w:noWrap/>
            <w:vAlign w:val="bottom"/>
          </w:tcPr>
          <w:p w14:paraId="35E89FDB" w14:textId="5F3BD277"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50.79</w:t>
            </w:r>
          </w:p>
        </w:tc>
        <w:tc>
          <w:tcPr>
            <w:tcW w:w="418" w:type="pct"/>
            <w:tcBorders>
              <w:bottom w:val="single" w:sz="4" w:space="0" w:color="auto"/>
            </w:tcBorders>
            <w:shd w:val="clear" w:color="auto" w:fill="auto"/>
            <w:noWrap/>
            <w:vAlign w:val="bottom"/>
          </w:tcPr>
          <w:p w14:paraId="3849621C" w14:textId="2128599A"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37.21</w:t>
            </w:r>
          </w:p>
        </w:tc>
        <w:tc>
          <w:tcPr>
            <w:tcW w:w="418" w:type="pct"/>
            <w:tcBorders>
              <w:bottom w:val="single" w:sz="4" w:space="0" w:color="auto"/>
            </w:tcBorders>
            <w:shd w:val="clear" w:color="auto" w:fill="auto"/>
            <w:noWrap/>
            <w:vAlign w:val="bottom"/>
          </w:tcPr>
          <w:p w14:paraId="7245A5EF" w14:textId="01D23859" w:rsidR="0036340A" w:rsidRPr="009E5255" w:rsidRDefault="0036340A" w:rsidP="00E61534">
            <w:pPr>
              <w:pStyle w:val="NoSpacing"/>
              <w:jc w:val="center"/>
              <w:rPr>
                <w:rFonts w:asciiTheme="majorHAnsi" w:hAnsiTheme="majorHAnsi" w:cstheme="majorHAnsi"/>
                <w:bCs/>
                <w:i/>
                <w:iCs/>
              </w:rPr>
            </w:pPr>
            <w:r w:rsidRPr="009E5255">
              <w:rPr>
                <w:rFonts w:asciiTheme="majorHAnsi" w:hAnsiTheme="majorHAnsi" w:cstheme="majorHAnsi"/>
                <w:bCs/>
                <w:i/>
                <w:iCs/>
              </w:rPr>
              <w:t>$51.89</w:t>
            </w:r>
          </w:p>
        </w:tc>
      </w:tr>
    </w:tbl>
    <w:p w14:paraId="27779265" w14:textId="34446059" w:rsidR="0036340A" w:rsidRPr="009E5255" w:rsidRDefault="0036340A" w:rsidP="003A6F1A">
      <w:pPr>
        <w:pStyle w:val="TableNotes"/>
        <w:sectPr w:rsidR="0036340A" w:rsidRPr="009E5255" w:rsidSect="0036340A">
          <w:pgSz w:w="16817" w:h="11901" w:orient="landscape"/>
          <w:pgMar w:top="1440" w:right="1440" w:bottom="1440" w:left="1440" w:header="709" w:footer="709" w:gutter="0"/>
          <w:cols w:space="708"/>
          <w:docGrid w:linePitch="360"/>
        </w:sectPr>
      </w:pPr>
      <w:r w:rsidRPr="009E5255">
        <w:t>Source:</w:t>
      </w:r>
      <w:r w:rsidRPr="009E5255">
        <w:tab/>
        <w:t xml:space="preserve">Prepared for this Review using PBS </w:t>
      </w:r>
      <w:r w:rsidR="00FF4F3F" w:rsidRPr="009E5255">
        <w:t>patient-level data</w:t>
      </w:r>
      <w:r w:rsidRPr="009E5255">
        <w:t xml:space="preserve"> and IQVIA in-market sales</w:t>
      </w:r>
    </w:p>
    <w:p w14:paraId="757D2401" w14:textId="40EC469E" w:rsidR="00057B4E" w:rsidRPr="009E5255" w:rsidRDefault="00057B4E" w:rsidP="00057B4E">
      <w:pPr>
        <w:pStyle w:val="Title"/>
        <w:spacing w:after="240" w:line="360" w:lineRule="auto"/>
      </w:pPr>
      <w:r>
        <w:fldChar w:fldCharType="begin"/>
      </w:r>
      <w:r>
        <w:instrText xml:space="preserve"> REF _Ref125016941 \h </w:instrText>
      </w:r>
      <w:r>
        <w:fldChar w:fldCharType="separate"/>
      </w:r>
      <w:bookmarkStart w:id="481" w:name="_Toc144886285"/>
      <w:r w:rsidR="000C766B" w:rsidRPr="009E5255">
        <w:t xml:space="preserve">Appendix </w:t>
      </w:r>
      <w:r w:rsidR="000C766B">
        <w:rPr>
          <w:noProof/>
        </w:rPr>
        <w:t>7</w:t>
      </w:r>
      <w:r w:rsidR="000C766B" w:rsidRPr="009E5255">
        <w:t xml:space="preserve">. </w:t>
      </w:r>
      <w:r w:rsidR="000C766B">
        <w:t>Distance Between Patient Residence and EFC Health Services</w:t>
      </w:r>
      <w:bookmarkEnd w:id="481"/>
      <w:r>
        <w:fldChar w:fldCharType="end"/>
      </w:r>
    </w:p>
    <w:p w14:paraId="1997A1A3" w14:textId="4A34EC68" w:rsidR="00206918" w:rsidRPr="00206918" w:rsidRDefault="00206918" w:rsidP="009D5250">
      <w:r w:rsidRPr="00206918">
        <w:t>Th</w:t>
      </w:r>
      <w:r>
        <w:t>e following</w:t>
      </w:r>
      <w:r w:rsidRPr="00206918">
        <w:t xml:space="preserve"> appendix provides a detailed geospatial analysis of patient </w:t>
      </w:r>
      <w:r>
        <w:t>proximity</w:t>
      </w:r>
      <w:r w:rsidRPr="00206918">
        <w:t xml:space="preserve"> to EFC-related health services.</w:t>
      </w:r>
    </w:p>
    <w:p w14:paraId="4AC757D9" w14:textId="35F881C8" w:rsidR="009D5250" w:rsidRDefault="009D5250" w:rsidP="009D5250">
      <w:pPr>
        <w:rPr>
          <w:i/>
          <w:iCs/>
          <w:u w:val="single"/>
        </w:rPr>
      </w:pPr>
      <w:r>
        <w:rPr>
          <w:i/>
          <w:iCs/>
          <w:u w:val="single"/>
        </w:rPr>
        <w:t xml:space="preserve">Distance between </w:t>
      </w:r>
      <w:r w:rsidR="00933667">
        <w:rPr>
          <w:i/>
          <w:iCs/>
          <w:u w:val="single"/>
        </w:rPr>
        <w:t xml:space="preserve">EFC </w:t>
      </w:r>
      <w:r>
        <w:rPr>
          <w:i/>
          <w:iCs/>
          <w:u w:val="single"/>
        </w:rPr>
        <w:t xml:space="preserve">patients’ </w:t>
      </w:r>
      <w:r w:rsidR="00E53CD8">
        <w:rPr>
          <w:i/>
          <w:iCs/>
          <w:u w:val="single"/>
        </w:rPr>
        <w:t>homes</w:t>
      </w:r>
      <w:r>
        <w:rPr>
          <w:i/>
          <w:iCs/>
          <w:u w:val="single"/>
        </w:rPr>
        <w:t xml:space="preserve"> and </w:t>
      </w:r>
      <w:r w:rsidR="00933667">
        <w:rPr>
          <w:i/>
          <w:iCs/>
          <w:u w:val="single"/>
        </w:rPr>
        <w:t>their</w:t>
      </w:r>
      <w:r w:rsidR="009120D9">
        <w:rPr>
          <w:i/>
          <w:iCs/>
          <w:u w:val="single"/>
        </w:rPr>
        <w:t xml:space="preserve"> </w:t>
      </w:r>
      <w:r>
        <w:rPr>
          <w:i/>
          <w:iCs/>
          <w:u w:val="single"/>
        </w:rPr>
        <w:t>dispensing pharmacy</w:t>
      </w:r>
    </w:p>
    <w:p w14:paraId="0C2DCEBF" w14:textId="025AE1E7" w:rsidR="009D5250" w:rsidRDefault="009D5250" w:rsidP="009D5250">
      <w:r>
        <w:t>Distance between patients</w:t>
      </w:r>
      <w:r w:rsidR="009120D9">
        <w:t>’</w:t>
      </w:r>
      <w:r>
        <w:t xml:space="preserve"> home</w:t>
      </w:r>
      <w:r w:rsidR="009120D9">
        <w:t>s</w:t>
      </w:r>
      <w:r>
        <w:t xml:space="preserve"> and </w:t>
      </w:r>
      <w:r w:rsidR="009120D9">
        <w:t>their EFC-</w:t>
      </w:r>
      <w:r>
        <w:t xml:space="preserve">dispensing pharmacy was derived </w:t>
      </w:r>
      <w:r w:rsidR="009120D9">
        <w:t>using</w:t>
      </w:r>
      <w:r>
        <w:t xml:space="preserve"> patient</w:t>
      </w:r>
      <w:r w:rsidR="009120D9">
        <w:t>s’</w:t>
      </w:r>
      <w:r>
        <w:t xml:space="preserve"> and dispensing pharmac</w:t>
      </w:r>
      <w:r w:rsidR="009120D9">
        <w:t>ie</w:t>
      </w:r>
      <w:r>
        <w:t>s</w:t>
      </w:r>
      <w:r w:rsidR="009120D9">
        <w:t>’</w:t>
      </w:r>
      <w:r>
        <w:t xml:space="preserve"> postcode information in the PBS dataset. </w:t>
      </w:r>
      <w:r w:rsidR="0065510B">
        <w:t xml:space="preserve"> </w:t>
      </w:r>
      <w:r>
        <w:t>This was achieved by merging postcode information with the ABS shapefile</w:t>
      </w:r>
      <w:r w:rsidR="009120D9">
        <w:t xml:space="preserve">. </w:t>
      </w:r>
      <w:r w:rsidR="0065510B">
        <w:t xml:space="preserve"> </w:t>
      </w:r>
      <w:r>
        <w:t xml:space="preserve">Each postcode’s longitude and latitude were then specified as coordinates in STATA using the “spset” command. The STATA command, “geodist” was used to estimate the </w:t>
      </w:r>
      <w:r w:rsidR="009120D9">
        <w:t>distance (km)</w:t>
      </w:r>
      <w:r>
        <w:t xml:space="preserve"> between </w:t>
      </w:r>
      <w:r w:rsidR="009120D9">
        <w:t>each</w:t>
      </w:r>
      <w:r>
        <w:t xml:space="preserve"> patient’s home and </w:t>
      </w:r>
      <w:r w:rsidR="009120D9">
        <w:t xml:space="preserve">their </w:t>
      </w:r>
      <w:r>
        <w:t xml:space="preserve">dispensing pharmacy. </w:t>
      </w:r>
      <w:r w:rsidR="0065510B">
        <w:t xml:space="preserve"> </w:t>
      </w:r>
      <w:r>
        <w:t>The command “geodist”</w:t>
      </w:r>
      <w:r w:rsidR="009120D9">
        <w:t xml:space="preserve"> was used to </w:t>
      </w:r>
      <w:r>
        <w:t xml:space="preserve">compute the geodetic distances </w:t>
      </w:r>
      <w:r w:rsidR="009120D9">
        <w:t>(</w:t>
      </w:r>
      <w:r>
        <w:t>i.e.</w:t>
      </w:r>
      <w:r w:rsidR="009120D9">
        <w:t>,</w:t>
      </w:r>
      <w:r>
        <w:t xml:space="preserve"> the length of the shortest curve between two points along the surface of a mathematical model of the earth</w:t>
      </w:r>
      <w:r w:rsidR="009120D9">
        <w:t>)</w:t>
      </w:r>
      <w:r>
        <w:t>.</w:t>
      </w:r>
      <w:r w:rsidR="0065510B">
        <w:t xml:space="preserve"> </w:t>
      </w:r>
      <w:r>
        <w:t xml:space="preserve"> This method does not take into account travel times or the actual distance the patient would </w:t>
      </w:r>
      <w:r w:rsidR="009120D9">
        <w:t xml:space="preserve">need to </w:t>
      </w:r>
      <w:r>
        <w:t xml:space="preserve">travel from home to their dispensing pharmacy. </w:t>
      </w:r>
    </w:p>
    <w:p w14:paraId="54613CA5" w14:textId="73990B65" w:rsidR="009D5250" w:rsidRDefault="009D5250" w:rsidP="009D5250">
      <w:r>
        <w:t xml:space="preserve">In addition, </w:t>
      </w:r>
      <w:r w:rsidR="009120D9">
        <w:t>each</w:t>
      </w:r>
      <w:r>
        <w:t xml:space="preserve"> patient and dispensing pharmacy’s postcode </w:t>
      </w:r>
      <w:r w:rsidR="009120D9">
        <w:t>was</w:t>
      </w:r>
      <w:r>
        <w:t xml:space="preserve"> mapped with ABS data to obtain </w:t>
      </w:r>
      <w:r w:rsidR="009120D9">
        <w:t>its corresponding</w:t>
      </w:r>
      <w:r>
        <w:t xml:space="preserve"> Accessibility/Remoteness Index of Australia (ARIA) </w:t>
      </w:r>
      <w:r w:rsidR="009120D9">
        <w:t xml:space="preserve">value </w:t>
      </w:r>
      <w:r>
        <w:t>and local government area (LGA).</w:t>
      </w:r>
      <w:r w:rsidR="0065510B">
        <w:t xml:space="preserve"> </w:t>
      </w:r>
      <w:r>
        <w:t xml:space="preserve"> There were 3,413,785 cases belonging to 163,608 unique patient codes. </w:t>
      </w:r>
    </w:p>
    <w:p w14:paraId="316055D1" w14:textId="3937C041" w:rsidR="009D5250" w:rsidRDefault="009D5250" w:rsidP="009D5250">
      <w:r>
        <w:t xml:space="preserve">Mixed linear regressions were used to explore factors </w:t>
      </w:r>
      <w:r w:rsidR="009120D9">
        <w:t>associated with a longer or shorter</w:t>
      </w:r>
      <w:r>
        <w:t xml:space="preserve"> distance between </w:t>
      </w:r>
      <w:r w:rsidR="009120D9">
        <w:t>a</w:t>
      </w:r>
      <w:r>
        <w:t xml:space="preserve"> patient’s home and dispensing pharmacy.</w:t>
      </w:r>
      <w:r w:rsidR="0065510B">
        <w:t xml:space="preserve"> </w:t>
      </w:r>
      <w:r>
        <w:t xml:space="preserve"> To avoid serial correlation, random effects on the patient identification code were used. </w:t>
      </w:r>
    </w:p>
    <w:p w14:paraId="30B1D1DE" w14:textId="37365D96" w:rsidR="009D5250" w:rsidRDefault="00215423" w:rsidP="009D5250">
      <w:r>
        <w:t>Factors potentially impacting the distance between patients’ homes and their dispensing pharmacy explored in this analysis included the</w:t>
      </w:r>
      <w:r w:rsidR="009D5250">
        <w:t xml:space="preserve"> year </w:t>
      </w:r>
      <w:r>
        <w:t>of</w:t>
      </w:r>
      <w:r w:rsidR="009D5250">
        <w:t xml:space="preserve"> dispens</w:t>
      </w:r>
      <w:r>
        <w:t>ing</w:t>
      </w:r>
      <w:r w:rsidR="009D5250">
        <w:t xml:space="preserve">, the patient’s ARIA </w:t>
      </w:r>
      <w:r>
        <w:t>value</w:t>
      </w:r>
      <w:r w:rsidR="009D5250">
        <w:t xml:space="preserve">, the </w:t>
      </w:r>
      <w:r>
        <w:t xml:space="preserve">monthly </w:t>
      </w:r>
      <w:r w:rsidR="009D5250">
        <w:t xml:space="preserve">number of dispensing pharmacies in the patient’s LGA, the patient’s dispensing pharmacy being located </w:t>
      </w:r>
      <w:r>
        <w:t>outside the patient’s state of residence,</w:t>
      </w:r>
      <w:r w:rsidR="009D5250">
        <w:t xml:space="preserve"> and patient </w:t>
      </w:r>
      <w:r>
        <w:t>residence</w:t>
      </w:r>
      <w:r w:rsidR="009D5250">
        <w:t xml:space="preserve"> in a cross-border </w:t>
      </w:r>
      <w:r>
        <w:t>community</w:t>
      </w:r>
      <w:r w:rsidR="009D5250">
        <w:t>.</w:t>
      </w:r>
      <w:r w:rsidR="009120D9">
        <w:t xml:space="preserve"> </w:t>
      </w:r>
      <w:r w:rsidR="0065510B">
        <w:t xml:space="preserve"> </w:t>
      </w:r>
      <w:r w:rsidR="009120D9">
        <w:t>A</w:t>
      </w:r>
      <w:r w:rsidR="009D5250">
        <w:t xml:space="preserve"> lagged variable of mean travel distance in the patient’s LGA was used to control for confounding</w:t>
      </w:r>
      <w:r w:rsidR="00F01E61">
        <w:t xml:space="preserve"> (s</w:t>
      </w:r>
      <w:r w:rsidR="009D5250">
        <w:t xml:space="preserve">ee </w:t>
      </w:r>
      <w:r w:rsidR="009D5250">
        <w:fldChar w:fldCharType="begin"/>
      </w:r>
      <w:r w:rsidR="009D5250">
        <w:instrText xml:space="preserve"> REF _Ref125017266 \h </w:instrText>
      </w:r>
      <w:r w:rsidR="009D5250">
        <w:fldChar w:fldCharType="separate"/>
      </w:r>
      <w:r w:rsidR="000C766B">
        <w:t>Table A</w:t>
      </w:r>
      <w:r w:rsidR="000C766B">
        <w:rPr>
          <w:noProof/>
        </w:rPr>
        <w:t>34</w:t>
      </w:r>
      <w:r w:rsidR="009D5250">
        <w:fldChar w:fldCharType="end"/>
      </w:r>
      <w:r w:rsidR="00F01E61">
        <w:t>)</w:t>
      </w:r>
      <w:r w:rsidR="009D5250">
        <w:t>.</w:t>
      </w:r>
    </w:p>
    <w:p w14:paraId="2604A823" w14:textId="7069F504" w:rsidR="009D5250" w:rsidRDefault="009D5250" w:rsidP="009D5250">
      <w:pPr>
        <w:pStyle w:val="Caption"/>
      </w:pPr>
      <w:bookmarkStart w:id="482" w:name="_Ref125017266"/>
      <w:r>
        <w:t>Table A</w:t>
      </w:r>
      <w:r w:rsidR="00E36C93">
        <w:fldChar w:fldCharType="begin"/>
      </w:r>
      <w:r w:rsidR="00E36C93">
        <w:instrText xml:space="preserve"> SEQ Table_A \* ARABIC </w:instrText>
      </w:r>
      <w:r w:rsidR="00E36C93">
        <w:fldChar w:fldCharType="separate"/>
      </w:r>
      <w:r w:rsidR="000C766B">
        <w:rPr>
          <w:noProof/>
        </w:rPr>
        <w:t>34</w:t>
      </w:r>
      <w:r w:rsidR="00E36C93">
        <w:rPr>
          <w:noProof/>
        </w:rPr>
        <w:fldChar w:fldCharType="end"/>
      </w:r>
      <w:bookmarkEnd w:id="482"/>
      <w:r>
        <w:t>. Variables included in the analysis</w:t>
      </w:r>
    </w:p>
    <w:tbl>
      <w:tblPr>
        <w:tblStyle w:val="TableGrid"/>
        <w:tblW w:w="0" w:type="auto"/>
        <w:tblLook w:val="04A0" w:firstRow="1" w:lastRow="0" w:firstColumn="1" w:lastColumn="0" w:noHBand="0" w:noVBand="1"/>
        <w:tblCaption w:val="Variables included in the analysis"/>
      </w:tblPr>
      <w:tblGrid>
        <w:gridCol w:w="3005"/>
        <w:gridCol w:w="3005"/>
        <w:gridCol w:w="3006"/>
      </w:tblGrid>
      <w:tr w:rsidR="009D5250" w:rsidRPr="009D5250" w14:paraId="3F3CF64C" w14:textId="77777777" w:rsidTr="000C55A8">
        <w:trPr>
          <w:trHeight w:val="20"/>
        </w:trPr>
        <w:tc>
          <w:tcPr>
            <w:tcW w:w="3005" w:type="dxa"/>
          </w:tcPr>
          <w:p w14:paraId="6F882F64" w14:textId="77777777" w:rsidR="009D5250" w:rsidRPr="009D5250" w:rsidRDefault="009D5250" w:rsidP="000C55A8">
            <w:pPr>
              <w:pStyle w:val="NoSpacing"/>
              <w:rPr>
                <w:rFonts w:asciiTheme="majorHAnsi" w:hAnsiTheme="majorHAnsi" w:cstheme="majorHAnsi"/>
                <w:b/>
                <w:bCs/>
                <w:szCs w:val="20"/>
              </w:rPr>
            </w:pPr>
            <w:r w:rsidRPr="009D5250">
              <w:rPr>
                <w:rFonts w:asciiTheme="majorHAnsi" w:hAnsiTheme="majorHAnsi" w:cstheme="majorHAnsi"/>
                <w:b/>
                <w:bCs/>
                <w:szCs w:val="20"/>
              </w:rPr>
              <w:t xml:space="preserve">Variable Name </w:t>
            </w:r>
          </w:p>
        </w:tc>
        <w:tc>
          <w:tcPr>
            <w:tcW w:w="3005" w:type="dxa"/>
          </w:tcPr>
          <w:p w14:paraId="568EFC7F" w14:textId="77777777" w:rsidR="009D5250" w:rsidRPr="009D5250" w:rsidRDefault="009D5250" w:rsidP="000C55A8">
            <w:pPr>
              <w:pStyle w:val="NoSpacing"/>
              <w:rPr>
                <w:rFonts w:asciiTheme="majorHAnsi" w:hAnsiTheme="majorHAnsi" w:cstheme="majorHAnsi"/>
                <w:b/>
                <w:bCs/>
                <w:szCs w:val="20"/>
              </w:rPr>
            </w:pPr>
            <w:r w:rsidRPr="009D5250">
              <w:rPr>
                <w:rFonts w:asciiTheme="majorHAnsi" w:hAnsiTheme="majorHAnsi" w:cstheme="majorHAnsi"/>
                <w:b/>
                <w:bCs/>
                <w:szCs w:val="20"/>
              </w:rPr>
              <w:t>Description</w:t>
            </w:r>
          </w:p>
        </w:tc>
        <w:tc>
          <w:tcPr>
            <w:tcW w:w="3006" w:type="dxa"/>
          </w:tcPr>
          <w:p w14:paraId="46798700" w14:textId="5E40FC3E" w:rsidR="009D5250" w:rsidRPr="009D5250" w:rsidRDefault="009D5250" w:rsidP="000C55A8">
            <w:pPr>
              <w:pStyle w:val="NoSpacing"/>
              <w:rPr>
                <w:rFonts w:asciiTheme="majorHAnsi" w:hAnsiTheme="majorHAnsi" w:cstheme="majorHAnsi"/>
                <w:b/>
                <w:bCs/>
                <w:szCs w:val="20"/>
              </w:rPr>
            </w:pPr>
            <w:r>
              <w:rPr>
                <w:rFonts w:asciiTheme="majorHAnsi" w:hAnsiTheme="majorHAnsi" w:cstheme="majorHAnsi"/>
                <w:b/>
                <w:bCs/>
                <w:szCs w:val="20"/>
              </w:rPr>
              <w:t>Values</w:t>
            </w:r>
          </w:p>
        </w:tc>
      </w:tr>
      <w:tr w:rsidR="009D5250" w:rsidRPr="009D5250" w14:paraId="46FEA86C" w14:textId="77777777" w:rsidTr="000C55A8">
        <w:trPr>
          <w:trHeight w:val="20"/>
        </w:trPr>
        <w:tc>
          <w:tcPr>
            <w:tcW w:w="3005" w:type="dxa"/>
          </w:tcPr>
          <w:p w14:paraId="20C19FA6"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Ptnt_ARIA</w:t>
            </w:r>
          </w:p>
        </w:tc>
        <w:tc>
          <w:tcPr>
            <w:tcW w:w="3005" w:type="dxa"/>
          </w:tcPr>
          <w:p w14:paraId="3F165535"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Accessibility/Remoteness Index of Australia (ARIA) index score of the patient</w:t>
            </w:r>
          </w:p>
        </w:tc>
        <w:tc>
          <w:tcPr>
            <w:tcW w:w="3006" w:type="dxa"/>
          </w:tcPr>
          <w:p w14:paraId="56CFAB0B"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Major city</w:t>
            </w:r>
          </w:p>
          <w:p w14:paraId="77E1A833" w14:textId="554720F3" w:rsidR="009D5250" w:rsidRPr="009D5250" w:rsidRDefault="00EC1412" w:rsidP="000C55A8">
            <w:pPr>
              <w:pStyle w:val="NoSpacing"/>
              <w:rPr>
                <w:rFonts w:asciiTheme="majorHAnsi" w:hAnsiTheme="majorHAnsi" w:cstheme="majorHAnsi"/>
                <w:szCs w:val="20"/>
              </w:rPr>
            </w:pPr>
            <w:r>
              <w:rPr>
                <w:rFonts w:asciiTheme="majorHAnsi" w:hAnsiTheme="majorHAnsi" w:cstheme="majorHAnsi"/>
                <w:szCs w:val="20"/>
              </w:rPr>
              <w:t>Inner-regional</w:t>
            </w:r>
          </w:p>
          <w:p w14:paraId="26FE9940" w14:textId="443B2B46" w:rsidR="009D5250" w:rsidRPr="009D5250" w:rsidRDefault="00EC1412" w:rsidP="000C55A8">
            <w:pPr>
              <w:pStyle w:val="NoSpacing"/>
              <w:rPr>
                <w:rFonts w:asciiTheme="majorHAnsi" w:hAnsiTheme="majorHAnsi" w:cstheme="majorHAnsi"/>
                <w:szCs w:val="20"/>
              </w:rPr>
            </w:pPr>
            <w:r>
              <w:rPr>
                <w:rFonts w:asciiTheme="majorHAnsi" w:hAnsiTheme="majorHAnsi" w:cstheme="majorHAnsi"/>
                <w:szCs w:val="20"/>
              </w:rPr>
              <w:t>Outer-regional</w:t>
            </w:r>
            <w:r w:rsidR="009D5250" w:rsidRPr="009D5250">
              <w:rPr>
                <w:rFonts w:asciiTheme="majorHAnsi" w:hAnsiTheme="majorHAnsi" w:cstheme="majorHAnsi"/>
                <w:szCs w:val="20"/>
              </w:rPr>
              <w:t xml:space="preserve"> </w:t>
            </w:r>
          </w:p>
          <w:p w14:paraId="1049F54F"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 xml:space="preserve">Remote </w:t>
            </w:r>
          </w:p>
          <w:p w14:paraId="00548F00"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 xml:space="preserve">Very remote </w:t>
            </w:r>
          </w:p>
        </w:tc>
      </w:tr>
      <w:tr w:rsidR="009D5250" w:rsidRPr="009D5250" w14:paraId="689A98E6" w14:textId="77777777" w:rsidTr="000C55A8">
        <w:trPr>
          <w:trHeight w:val="20"/>
        </w:trPr>
        <w:tc>
          <w:tcPr>
            <w:tcW w:w="3005" w:type="dxa"/>
          </w:tcPr>
          <w:p w14:paraId="329024A2"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Ptnt_LGA</w:t>
            </w:r>
          </w:p>
        </w:tc>
        <w:tc>
          <w:tcPr>
            <w:tcW w:w="3005" w:type="dxa"/>
          </w:tcPr>
          <w:p w14:paraId="5EDA2434"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Local government area the patient lives in</w:t>
            </w:r>
          </w:p>
        </w:tc>
        <w:tc>
          <w:tcPr>
            <w:tcW w:w="3006" w:type="dxa"/>
          </w:tcPr>
          <w:p w14:paraId="71ABD86C" w14:textId="77777777" w:rsidR="009D5250" w:rsidRPr="009D5250" w:rsidRDefault="009D5250" w:rsidP="000C55A8">
            <w:pPr>
              <w:pStyle w:val="NoSpacing"/>
              <w:rPr>
                <w:rFonts w:asciiTheme="majorHAnsi" w:hAnsiTheme="majorHAnsi" w:cstheme="majorHAnsi"/>
                <w:szCs w:val="20"/>
              </w:rPr>
            </w:pPr>
          </w:p>
        </w:tc>
      </w:tr>
      <w:tr w:rsidR="009D5250" w:rsidRPr="009D5250" w14:paraId="635E2BC0" w14:textId="77777777" w:rsidTr="000C55A8">
        <w:trPr>
          <w:trHeight w:val="20"/>
        </w:trPr>
        <w:tc>
          <w:tcPr>
            <w:tcW w:w="3005" w:type="dxa"/>
          </w:tcPr>
          <w:p w14:paraId="0DE89E87"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N_Hospitals</w:t>
            </w:r>
          </w:p>
        </w:tc>
        <w:tc>
          <w:tcPr>
            <w:tcW w:w="3005" w:type="dxa"/>
          </w:tcPr>
          <w:p w14:paraId="301654E5" w14:textId="155DDF4C" w:rsidR="009D5250" w:rsidRPr="009D5250" w:rsidRDefault="002001F8" w:rsidP="000C55A8">
            <w:pPr>
              <w:pStyle w:val="NoSpacing"/>
              <w:rPr>
                <w:rFonts w:asciiTheme="majorHAnsi" w:hAnsiTheme="majorHAnsi" w:cstheme="majorHAnsi"/>
                <w:szCs w:val="20"/>
              </w:rPr>
            </w:pPr>
            <w:r>
              <w:rPr>
                <w:rFonts w:asciiTheme="majorHAnsi" w:hAnsiTheme="majorHAnsi" w:cstheme="majorHAnsi"/>
                <w:szCs w:val="20"/>
              </w:rPr>
              <w:t>Monthly n</w:t>
            </w:r>
            <w:r w:rsidR="009D5250" w:rsidRPr="009D5250">
              <w:rPr>
                <w:rFonts w:asciiTheme="majorHAnsi" w:hAnsiTheme="majorHAnsi" w:cstheme="majorHAnsi"/>
                <w:szCs w:val="20"/>
              </w:rPr>
              <w:t>umber of dispensing pharmacies in the patient’s LGA</w:t>
            </w:r>
          </w:p>
        </w:tc>
        <w:tc>
          <w:tcPr>
            <w:tcW w:w="3006" w:type="dxa"/>
          </w:tcPr>
          <w:p w14:paraId="63C3A357" w14:textId="2C0BAD7F" w:rsidR="009D5250" w:rsidRPr="009D5250" w:rsidRDefault="009D5250" w:rsidP="000C55A8">
            <w:pPr>
              <w:pStyle w:val="NoSpacing"/>
              <w:rPr>
                <w:rFonts w:asciiTheme="majorHAnsi" w:hAnsiTheme="majorHAnsi" w:cstheme="majorHAnsi"/>
                <w:szCs w:val="20"/>
              </w:rPr>
            </w:pPr>
          </w:p>
        </w:tc>
      </w:tr>
      <w:tr w:rsidR="009D5250" w:rsidRPr="009D5250" w14:paraId="4F2E1A01" w14:textId="77777777" w:rsidTr="000C55A8">
        <w:trPr>
          <w:trHeight w:val="20"/>
        </w:trPr>
        <w:tc>
          <w:tcPr>
            <w:tcW w:w="3005" w:type="dxa"/>
          </w:tcPr>
          <w:p w14:paraId="2EC15B37"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Distance</w:t>
            </w:r>
          </w:p>
        </w:tc>
        <w:tc>
          <w:tcPr>
            <w:tcW w:w="3005" w:type="dxa"/>
          </w:tcPr>
          <w:p w14:paraId="4AD50720"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Distance (km) between patient’s home and dispensing pharmacy</w:t>
            </w:r>
          </w:p>
        </w:tc>
        <w:tc>
          <w:tcPr>
            <w:tcW w:w="3006" w:type="dxa"/>
          </w:tcPr>
          <w:p w14:paraId="697F2EAA" w14:textId="77777777" w:rsidR="009D5250" w:rsidRPr="009D5250" w:rsidRDefault="009D5250" w:rsidP="000C55A8">
            <w:pPr>
              <w:pStyle w:val="NoSpacing"/>
              <w:rPr>
                <w:rFonts w:asciiTheme="majorHAnsi" w:hAnsiTheme="majorHAnsi" w:cstheme="majorHAnsi"/>
                <w:szCs w:val="20"/>
              </w:rPr>
            </w:pPr>
          </w:p>
        </w:tc>
      </w:tr>
      <w:tr w:rsidR="009D5250" w:rsidRPr="009D5250" w14:paraId="500D0B67" w14:textId="77777777" w:rsidTr="000C55A8">
        <w:trPr>
          <w:trHeight w:val="20"/>
        </w:trPr>
        <w:tc>
          <w:tcPr>
            <w:tcW w:w="3005" w:type="dxa"/>
          </w:tcPr>
          <w:p w14:paraId="36A887EF"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Year</w:t>
            </w:r>
          </w:p>
        </w:tc>
        <w:tc>
          <w:tcPr>
            <w:tcW w:w="3005" w:type="dxa"/>
          </w:tcPr>
          <w:p w14:paraId="7A73A10E"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The year the EFC medicine was dispensed to the patient</w:t>
            </w:r>
          </w:p>
        </w:tc>
        <w:tc>
          <w:tcPr>
            <w:tcW w:w="3006" w:type="dxa"/>
          </w:tcPr>
          <w:p w14:paraId="40F68FFF"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2016 (July-December)</w:t>
            </w:r>
          </w:p>
          <w:p w14:paraId="4DFEF17E"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2017 (January-December)</w:t>
            </w:r>
          </w:p>
          <w:p w14:paraId="48835008"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2018 (January-December)</w:t>
            </w:r>
          </w:p>
          <w:p w14:paraId="70A213E7"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2019 (January-December)</w:t>
            </w:r>
          </w:p>
          <w:p w14:paraId="14E26C52"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2020 (January-December)</w:t>
            </w:r>
          </w:p>
          <w:p w14:paraId="4D6252BD"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2021 (January-June)</w:t>
            </w:r>
          </w:p>
        </w:tc>
      </w:tr>
      <w:tr w:rsidR="009D5250" w:rsidRPr="009D5250" w14:paraId="7B61C525" w14:textId="77777777" w:rsidTr="000C55A8">
        <w:trPr>
          <w:trHeight w:val="20"/>
        </w:trPr>
        <w:tc>
          <w:tcPr>
            <w:tcW w:w="3005" w:type="dxa"/>
          </w:tcPr>
          <w:p w14:paraId="1F7B5A18"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Lagged_mean_distance_LGA</w:t>
            </w:r>
          </w:p>
        </w:tc>
        <w:tc>
          <w:tcPr>
            <w:tcW w:w="3005" w:type="dxa"/>
          </w:tcPr>
          <w:p w14:paraId="5A3BFEDE"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The average distance between the patient’s home and dispensing pharmacy in the patients' LGA in the previous year.</w:t>
            </w:r>
          </w:p>
        </w:tc>
        <w:tc>
          <w:tcPr>
            <w:tcW w:w="3006" w:type="dxa"/>
          </w:tcPr>
          <w:p w14:paraId="4AAD74AC" w14:textId="77777777" w:rsidR="009D5250" w:rsidRPr="009D5250" w:rsidRDefault="009D5250" w:rsidP="000C55A8">
            <w:pPr>
              <w:pStyle w:val="NoSpacing"/>
              <w:rPr>
                <w:rFonts w:asciiTheme="majorHAnsi" w:hAnsiTheme="majorHAnsi" w:cstheme="majorHAnsi"/>
                <w:szCs w:val="20"/>
              </w:rPr>
            </w:pPr>
          </w:p>
        </w:tc>
      </w:tr>
      <w:tr w:rsidR="009D5250" w:rsidRPr="009D5250" w14:paraId="746D43E8" w14:textId="77777777" w:rsidTr="000C55A8">
        <w:trPr>
          <w:trHeight w:val="20"/>
        </w:trPr>
        <w:tc>
          <w:tcPr>
            <w:tcW w:w="3005" w:type="dxa"/>
          </w:tcPr>
          <w:p w14:paraId="70D51466"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Interstate_Travel</w:t>
            </w:r>
          </w:p>
        </w:tc>
        <w:tc>
          <w:tcPr>
            <w:tcW w:w="3005" w:type="dxa"/>
          </w:tcPr>
          <w:p w14:paraId="397C85EA"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Patient’s dispensing pharmacy is located in a different state</w:t>
            </w:r>
          </w:p>
        </w:tc>
        <w:tc>
          <w:tcPr>
            <w:tcW w:w="3006" w:type="dxa"/>
          </w:tcPr>
          <w:p w14:paraId="792A3B65"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 xml:space="preserve">No </w:t>
            </w:r>
          </w:p>
          <w:p w14:paraId="64358647"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Yes</w:t>
            </w:r>
          </w:p>
        </w:tc>
      </w:tr>
      <w:tr w:rsidR="009D5250" w:rsidRPr="009D5250" w14:paraId="4499A013" w14:textId="77777777" w:rsidTr="000C55A8">
        <w:trPr>
          <w:trHeight w:val="20"/>
        </w:trPr>
        <w:tc>
          <w:tcPr>
            <w:tcW w:w="3005" w:type="dxa"/>
          </w:tcPr>
          <w:p w14:paraId="1ED30DA0"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Patient_Crossborder_LGA</w:t>
            </w:r>
          </w:p>
        </w:tc>
        <w:tc>
          <w:tcPr>
            <w:tcW w:w="3005" w:type="dxa"/>
          </w:tcPr>
          <w:p w14:paraId="21BE6DCC" w14:textId="431425D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 xml:space="preserve">The patient lives in a cross-border LGA in Queensland </w:t>
            </w:r>
            <w:r w:rsidR="001E6816">
              <w:rPr>
                <w:rFonts w:asciiTheme="majorHAnsi" w:hAnsiTheme="majorHAnsi" w:cstheme="majorHAnsi"/>
                <w:szCs w:val="20"/>
              </w:rPr>
              <w:t>or</w:t>
            </w:r>
            <w:r w:rsidRPr="009D5250">
              <w:rPr>
                <w:rFonts w:asciiTheme="majorHAnsi" w:hAnsiTheme="majorHAnsi" w:cstheme="majorHAnsi"/>
                <w:szCs w:val="20"/>
              </w:rPr>
              <w:t xml:space="preserve"> NSW</w:t>
            </w:r>
            <w:r w:rsidR="001E6816">
              <w:rPr>
                <w:rFonts w:asciiTheme="majorHAnsi" w:hAnsiTheme="majorHAnsi" w:cstheme="majorHAnsi"/>
                <w:szCs w:val="20"/>
              </w:rPr>
              <w:t>.</w:t>
            </w:r>
          </w:p>
        </w:tc>
        <w:tc>
          <w:tcPr>
            <w:tcW w:w="3006" w:type="dxa"/>
          </w:tcPr>
          <w:p w14:paraId="2186E734"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 xml:space="preserve">No </w:t>
            </w:r>
          </w:p>
          <w:p w14:paraId="4F60834A" w14:textId="77777777" w:rsidR="009D5250" w:rsidRPr="009D5250" w:rsidRDefault="009D5250" w:rsidP="000C55A8">
            <w:pPr>
              <w:pStyle w:val="NoSpacing"/>
              <w:rPr>
                <w:rFonts w:asciiTheme="majorHAnsi" w:hAnsiTheme="majorHAnsi" w:cstheme="majorHAnsi"/>
                <w:szCs w:val="20"/>
              </w:rPr>
            </w:pPr>
            <w:r w:rsidRPr="009D5250">
              <w:rPr>
                <w:rFonts w:asciiTheme="majorHAnsi" w:hAnsiTheme="majorHAnsi" w:cstheme="majorHAnsi"/>
                <w:szCs w:val="20"/>
              </w:rPr>
              <w:t>Yes</w:t>
            </w:r>
          </w:p>
        </w:tc>
      </w:tr>
    </w:tbl>
    <w:p w14:paraId="23F34933" w14:textId="77777777" w:rsidR="00457AE8" w:rsidRDefault="00457AE8" w:rsidP="009D5250"/>
    <w:p w14:paraId="7A9D6F08" w14:textId="30F18FF8" w:rsidR="00457AE8" w:rsidRDefault="00457AE8" w:rsidP="009D5250">
      <w:r>
        <w:t>T</w:t>
      </w:r>
      <w:r w:rsidRPr="00457AE8">
        <w:t>he mean distance (km) between patient</w:t>
      </w:r>
      <w:r w:rsidR="00087CF2">
        <w:t>s’</w:t>
      </w:r>
      <w:r w:rsidRPr="00457AE8">
        <w:t xml:space="preserve"> home</w:t>
      </w:r>
      <w:r w:rsidR="00087CF2">
        <w:t>s</w:t>
      </w:r>
      <w:r w:rsidRPr="00457AE8">
        <w:t xml:space="preserve"> </w:t>
      </w:r>
      <w:r w:rsidR="00087CF2">
        <w:t>and the</w:t>
      </w:r>
      <w:r w:rsidR="002C131A">
        <w:t>ir</w:t>
      </w:r>
      <w:r w:rsidRPr="00457AE8">
        <w:t xml:space="preserve"> dispensing pharmacy </w:t>
      </w:r>
      <w:r>
        <w:t xml:space="preserve">is summarised in </w:t>
      </w:r>
      <w:r>
        <w:fldChar w:fldCharType="begin"/>
      </w:r>
      <w:r>
        <w:instrText xml:space="preserve"> REF _Ref125017489 \h </w:instrText>
      </w:r>
      <w:r>
        <w:fldChar w:fldCharType="separate"/>
      </w:r>
      <w:r w:rsidR="000C766B">
        <w:t>Figure A</w:t>
      </w:r>
      <w:r w:rsidR="000C766B">
        <w:rPr>
          <w:noProof/>
        </w:rPr>
        <w:t>43</w:t>
      </w:r>
      <w:r>
        <w:fldChar w:fldCharType="end"/>
      </w:r>
      <w:r w:rsidRPr="00457AE8">
        <w:t xml:space="preserve">. </w:t>
      </w:r>
      <w:r w:rsidR="00886323">
        <w:t xml:space="preserve"> </w:t>
      </w:r>
      <w:r w:rsidRPr="00457AE8">
        <w:t xml:space="preserve">As expected, patients in </w:t>
      </w:r>
      <w:r w:rsidR="00EC1412">
        <w:t>outer-regional</w:t>
      </w:r>
      <w:r w:rsidRPr="00457AE8">
        <w:t xml:space="preserve">, remote and very remote areas of Australia </w:t>
      </w:r>
      <w:r w:rsidR="00087CF2">
        <w:t>live at</w:t>
      </w:r>
      <w:r w:rsidRPr="00457AE8">
        <w:t xml:space="preserve"> greater distances </w:t>
      </w:r>
      <w:r w:rsidR="00087CF2">
        <w:t>from their</w:t>
      </w:r>
      <w:r w:rsidRPr="00457AE8">
        <w:t xml:space="preserve"> dispensing pharmacy than patients located in Australia's major cities and </w:t>
      </w:r>
      <w:r w:rsidR="00EC1412">
        <w:t>inner-regional</w:t>
      </w:r>
      <w:r w:rsidRPr="00457AE8">
        <w:t xml:space="preserve"> areas.</w:t>
      </w:r>
    </w:p>
    <w:p w14:paraId="7C97FA97" w14:textId="1F122FC6" w:rsidR="00457AE8" w:rsidRDefault="00457AE8" w:rsidP="00457AE8">
      <w:pPr>
        <w:pStyle w:val="Caption"/>
      </w:pPr>
      <w:bookmarkStart w:id="483" w:name="_Ref125017489"/>
      <w:r>
        <w:t>Figure A</w:t>
      </w:r>
      <w:r w:rsidR="00E36C93">
        <w:fldChar w:fldCharType="begin"/>
      </w:r>
      <w:r w:rsidR="00E36C93">
        <w:instrText xml:space="preserve"> SEQ Figure_A \* ARABIC </w:instrText>
      </w:r>
      <w:r w:rsidR="00E36C93">
        <w:fldChar w:fldCharType="separate"/>
      </w:r>
      <w:r w:rsidR="000C766B">
        <w:rPr>
          <w:noProof/>
        </w:rPr>
        <w:t>43</w:t>
      </w:r>
      <w:r w:rsidR="00E36C93">
        <w:rPr>
          <w:noProof/>
        </w:rPr>
        <w:fldChar w:fldCharType="end"/>
      </w:r>
      <w:bookmarkEnd w:id="483"/>
      <w:r>
        <w:t xml:space="preserve">. Mean distance (km) between patient </w:t>
      </w:r>
      <w:r w:rsidR="00F01E61">
        <w:t xml:space="preserve">home </w:t>
      </w:r>
      <w:r>
        <w:t xml:space="preserve">and dispensing pharmacy by </w:t>
      </w:r>
      <w:r w:rsidR="00F01E61">
        <w:t>remoteness of residence</w:t>
      </w:r>
    </w:p>
    <w:p w14:paraId="14FC4958" w14:textId="77777777" w:rsidR="00F01E61" w:rsidRDefault="00457AE8" w:rsidP="009D5250">
      <w:r>
        <w:rPr>
          <w:noProof/>
        </w:rPr>
        <w:drawing>
          <wp:inline distT="0" distB="0" distL="0" distR="0" wp14:anchorId="79FFE1D7" wp14:editId="32F10F7B">
            <wp:extent cx="4940954" cy="2800350"/>
            <wp:effectExtent l="0" t="0" r="0" b="0"/>
            <wp:docPr id="6" name="Chart 6" descr="a column chart showing the Mean distance (km) between patient home and dispensing pharmacy by remoteness of residence">
              <a:extLst xmlns:a="http://schemas.openxmlformats.org/drawingml/2006/main">
                <a:ext uri="{FF2B5EF4-FFF2-40B4-BE49-F238E27FC236}">
                  <a16:creationId xmlns:a16="http://schemas.microsoft.com/office/drawing/2014/main" id="{3A33D3E7-9056-4E13-9B4B-D4B31EA419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4"/>
              </a:graphicData>
            </a:graphic>
          </wp:inline>
        </w:drawing>
      </w:r>
    </w:p>
    <w:p w14:paraId="1FEF71B4" w14:textId="33A75F69" w:rsidR="00F01E61" w:rsidRDefault="00F01E61" w:rsidP="009D5250">
      <w:r w:rsidRPr="00F01E61">
        <w:t xml:space="preserve">Mixed linear regressions </w:t>
      </w:r>
      <w:r>
        <w:t>reveal</w:t>
      </w:r>
      <w:r w:rsidRPr="00F01E61">
        <w:t xml:space="preserve"> that </w:t>
      </w:r>
      <w:r>
        <w:t xml:space="preserve">on average, </w:t>
      </w:r>
      <w:r w:rsidRPr="00F01E61">
        <w:t xml:space="preserve">patients in </w:t>
      </w:r>
      <w:r w:rsidR="00EC1412">
        <w:t>inner-regional</w:t>
      </w:r>
      <w:r w:rsidRPr="00F01E61">
        <w:t xml:space="preserve"> areas </w:t>
      </w:r>
      <w:r>
        <w:t>lived</w:t>
      </w:r>
      <w:r w:rsidRPr="00F01E61">
        <w:t xml:space="preserve"> f</w:t>
      </w:r>
      <w:r>
        <w:t>a</w:t>
      </w:r>
      <w:r w:rsidRPr="00F01E61">
        <w:t xml:space="preserve">rther from their dispensing than patients in major cities. </w:t>
      </w:r>
      <w:r w:rsidR="0065510B">
        <w:t xml:space="preserve"> </w:t>
      </w:r>
      <w:r>
        <w:t>For patients living in</w:t>
      </w:r>
      <w:r w:rsidRPr="00F01E61">
        <w:t xml:space="preserve"> </w:t>
      </w:r>
      <w:r w:rsidR="00EC1412">
        <w:t>outer-regional</w:t>
      </w:r>
      <w:r w:rsidRPr="00F01E61">
        <w:t xml:space="preserve"> areas</w:t>
      </w:r>
      <w:r>
        <w:t>,</w:t>
      </w:r>
      <w:r w:rsidRPr="00F01E61">
        <w:t xml:space="preserve"> </w:t>
      </w:r>
      <w:r>
        <w:t>mean</w:t>
      </w:r>
      <w:r w:rsidRPr="00F01E61">
        <w:t xml:space="preserve"> distance increased </w:t>
      </w:r>
      <w:r w:rsidR="00E155BC">
        <w:t>by</w:t>
      </w:r>
      <w:r w:rsidRPr="00F01E61">
        <w:t xml:space="preserve"> 413 km.</w:t>
      </w:r>
      <w:r w:rsidR="0065510B">
        <w:t xml:space="preserve"> </w:t>
      </w:r>
      <w:r w:rsidRPr="00F01E61">
        <w:t xml:space="preserve"> In remote and very areas</w:t>
      </w:r>
      <w:r>
        <w:t>, mean distance to the dispensing pharmacy</w:t>
      </w:r>
      <w:r w:rsidRPr="00F01E61">
        <w:t xml:space="preserve"> </w:t>
      </w:r>
      <w:r w:rsidR="00E155BC">
        <w:t xml:space="preserve">increased </w:t>
      </w:r>
      <w:r>
        <w:t xml:space="preserve">by </w:t>
      </w:r>
      <w:r w:rsidRPr="00F01E61">
        <w:t xml:space="preserve">1,061 </w:t>
      </w:r>
      <w:r>
        <w:t>km</w:t>
      </w:r>
      <w:r w:rsidRPr="00F01E61">
        <w:t xml:space="preserve"> and 1,533 </w:t>
      </w:r>
      <w:r>
        <w:t xml:space="preserve">km, respectively (see </w:t>
      </w:r>
      <w:r w:rsidR="009A7F28">
        <w:fldChar w:fldCharType="begin"/>
      </w:r>
      <w:r w:rsidR="009A7F28">
        <w:instrText xml:space="preserve"> REF _Ref125018056 \h </w:instrText>
      </w:r>
      <w:r w:rsidR="009A7F28">
        <w:fldChar w:fldCharType="separate"/>
      </w:r>
      <w:r w:rsidR="000C766B">
        <w:t xml:space="preserve">Equation </w:t>
      </w:r>
      <w:r w:rsidR="000C766B">
        <w:rPr>
          <w:noProof/>
        </w:rPr>
        <w:t>1</w:t>
      </w:r>
      <w:r w:rsidR="009A7F28">
        <w:fldChar w:fldCharType="end"/>
      </w:r>
      <w:r>
        <w:t>).</w:t>
      </w:r>
    </w:p>
    <w:p w14:paraId="1CC1E1D8" w14:textId="39B42C47" w:rsidR="00F01E61" w:rsidRDefault="00F01E61" w:rsidP="00F01E61">
      <w:pPr>
        <w:pStyle w:val="Caption"/>
      </w:pPr>
      <w:bookmarkStart w:id="484" w:name="_Ref125018056"/>
      <w:r>
        <w:t xml:space="preserve">Equation </w:t>
      </w:r>
      <w:r w:rsidR="00E36C93">
        <w:fldChar w:fldCharType="begin"/>
      </w:r>
      <w:r w:rsidR="00E36C93">
        <w:instrText xml:space="preserve"> SEQ Equation \* ARABIC </w:instrText>
      </w:r>
      <w:r w:rsidR="00E36C93">
        <w:fldChar w:fldCharType="separate"/>
      </w:r>
      <w:r w:rsidR="000C766B">
        <w:rPr>
          <w:noProof/>
        </w:rPr>
        <w:t>1</w:t>
      </w:r>
      <w:r w:rsidR="00E36C93">
        <w:rPr>
          <w:noProof/>
        </w:rPr>
        <w:fldChar w:fldCharType="end"/>
      </w:r>
      <w:bookmarkEnd w:id="484"/>
      <w:r>
        <w:t xml:space="preserve">. </w:t>
      </w:r>
      <w:r w:rsidRPr="00F01E61">
        <w:t xml:space="preserve">Impact </w:t>
      </w:r>
      <w:r>
        <w:t>of patient’s remoteness of residence</w:t>
      </w:r>
      <w:r w:rsidRPr="00F01E61">
        <w:t xml:space="preserve"> on the distance between the patient’s home and </w:t>
      </w:r>
      <w:r>
        <w:t>EFC-</w:t>
      </w:r>
      <w:r w:rsidRPr="00F01E61">
        <w:t xml:space="preserve">dispensing pharmacies </w:t>
      </w:r>
      <w:r>
        <w:t>(</w:t>
      </w:r>
      <w:r w:rsidRPr="00F01E61">
        <w:t xml:space="preserve">July 2016 </w:t>
      </w:r>
      <w:r>
        <w:t>-</w:t>
      </w:r>
      <w:r w:rsidRPr="00F01E61">
        <w:t xml:space="preserve"> June 2020</w:t>
      </w:r>
      <w:r>
        <w:t>)</w:t>
      </w:r>
    </w:p>
    <w:p w14:paraId="66C14D19" w14:textId="1C3C8546" w:rsidR="00F01E61" w:rsidRDefault="00F01E61" w:rsidP="009D5250">
      <w:r w:rsidRPr="005136E1">
        <w:rPr>
          <w:noProof/>
        </w:rPr>
        <w:drawing>
          <wp:inline distT="0" distB="0" distL="0" distR="0" wp14:anchorId="58D17F22" wp14:editId="03F69069">
            <wp:extent cx="3381270" cy="3923567"/>
            <wp:effectExtent l="19050" t="19050" r="10160" b="20320"/>
            <wp:docPr id="98" name="Picture 98" descr="Impact of patient’s remoteness of residence on the distance between the patient’s home and EFC-dispensing pharmacies from July 2016 to June 2020.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Impact of patient’s remoteness of residence on the distance between the patient’s home and EFC-dispensing pharmacies from July 2016 to June 2020. Results of the econometric estimation are summarised in the text"/>
                    <pic:cNvPicPr>
                      <a:picLocks noChangeAspect="1" noChangeArrowheads="1"/>
                    </pic:cNvPicPr>
                  </pic:nvPicPr>
                  <pic:blipFill rotWithShape="1">
                    <a:blip r:embed="rId185">
                      <a:extLst>
                        <a:ext uri="{28A0092B-C50C-407E-A947-70E740481C1C}">
                          <a14:useLocalDpi xmlns:a14="http://schemas.microsoft.com/office/drawing/2010/main" val="0"/>
                        </a:ext>
                      </a:extLst>
                    </a:blip>
                    <a:srcRect r="58353"/>
                    <a:stretch/>
                  </pic:blipFill>
                  <pic:spPr bwMode="auto">
                    <a:xfrm>
                      <a:off x="0" y="0"/>
                      <a:ext cx="3384536" cy="392735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F0C61F1" w14:textId="64BAF9E2" w:rsidR="005327C0" w:rsidRDefault="005327C0" w:rsidP="009D5250">
      <w:r>
        <w:t>T</w:t>
      </w:r>
      <w:r w:rsidRPr="005327C0">
        <w:t>he mean distance between patients</w:t>
      </w:r>
      <w:r>
        <w:t>’</w:t>
      </w:r>
      <w:r w:rsidRPr="005327C0">
        <w:t xml:space="preserve"> home</w:t>
      </w:r>
      <w:r>
        <w:t>s</w:t>
      </w:r>
      <w:r w:rsidRPr="005327C0">
        <w:t xml:space="preserve"> and </w:t>
      </w:r>
      <w:r w:rsidR="006E166A">
        <w:t>the</w:t>
      </w:r>
      <w:r w:rsidR="0065510B">
        <w:t>ir</w:t>
      </w:r>
      <w:r w:rsidR="006E166A">
        <w:t xml:space="preserve"> </w:t>
      </w:r>
      <w:r w:rsidRPr="005327C0">
        <w:t xml:space="preserve">dispensing pharmacy </w:t>
      </w:r>
      <w:r>
        <w:t xml:space="preserve">are summarised in </w:t>
      </w:r>
      <w:r>
        <w:fldChar w:fldCharType="begin"/>
      </w:r>
      <w:r>
        <w:instrText xml:space="preserve"> REF _Ref125018185 \h </w:instrText>
      </w:r>
      <w:r>
        <w:fldChar w:fldCharType="separate"/>
      </w:r>
      <w:r w:rsidR="000C766B">
        <w:t>Figure A</w:t>
      </w:r>
      <w:r w:rsidR="000C766B">
        <w:rPr>
          <w:noProof/>
        </w:rPr>
        <w:t>44</w:t>
      </w:r>
      <w:r>
        <w:fldChar w:fldCharType="end"/>
      </w:r>
      <w:r w:rsidRPr="005327C0">
        <w:t xml:space="preserve">. </w:t>
      </w:r>
      <w:r w:rsidR="0065510B">
        <w:t xml:space="preserve"> </w:t>
      </w:r>
      <w:r w:rsidRPr="005327C0">
        <w:t>Overall, the distance between patients</w:t>
      </w:r>
      <w:r w:rsidR="0065510B">
        <w:t>’</w:t>
      </w:r>
      <w:r w:rsidRPr="005327C0">
        <w:t xml:space="preserve"> home</w:t>
      </w:r>
      <w:r w:rsidR="0065510B">
        <w:t>s</w:t>
      </w:r>
      <w:r w:rsidRPr="005327C0">
        <w:t xml:space="preserve"> and </w:t>
      </w:r>
      <w:r w:rsidR="0065510B">
        <w:t xml:space="preserve">their </w:t>
      </w:r>
      <w:r w:rsidRPr="005327C0">
        <w:t xml:space="preserve">dispensing pharmacy </w:t>
      </w:r>
      <w:r>
        <w:t>decreased from 2016 to 2021.</w:t>
      </w:r>
      <w:r w:rsidR="0065510B">
        <w:t xml:space="preserve"> </w:t>
      </w:r>
      <w:r>
        <w:t xml:space="preserve"> </w:t>
      </w:r>
      <w:r w:rsidR="006E166A">
        <w:t>A</w:t>
      </w:r>
      <w:r>
        <w:t xml:space="preserve"> notable rise in</w:t>
      </w:r>
      <w:r w:rsidRPr="005327C0">
        <w:t xml:space="preserve"> 2020</w:t>
      </w:r>
      <w:r>
        <w:t xml:space="preserve"> may be related </w:t>
      </w:r>
      <w:r w:rsidRPr="005327C0">
        <w:t>to impact</w:t>
      </w:r>
      <w:r w:rsidR="006E166A">
        <w:t>s</w:t>
      </w:r>
      <w:r w:rsidRPr="005327C0">
        <w:t xml:space="preserve"> </w:t>
      </w:r>
      <w:r>
        <w:t xml:space="preserve">of the </w:t>
      </w:r>
      <w:r w:rsidRPr="005327C0">
        <w:t>C</w:t>
      </w:r>
      <w:r>
        <w:t>ovid</w:t>
      </w:r>
      <w:r w:rsidRPr="005327C0">
        <w:t xml:space="preserve">-19 </w:t>
      </w:r>
      <w:r>
        <w:t>pandemic</w:t>
      </w:r>
      <w:r w:rsidR="006E166A">
        <w:t>.</w:t>
      </w:r>
    </w:p>
    <w:p w14:paraId="4096E76D" w14:textId="3D829534" w:rsidR="005327C0" w:rsidRDefault="005327C0" w:rsidP="005327C0">
      <w:pPr>
        <w:pStyle w:val="Caption"/>
      </w:pPr>
      <w:bookmarkStart w:id="485" w:name="_Ref125018185"/>
      <w:r>
        <w:t>Figure A</w:t>
      </w:r>
      <w:r w:rsidR="00E36C93">
        <w:fldChar w:fldCharType="begin"/>
      </w:r>
      <w:r w:rsidR="00E36C93">
        <w:instrText xml:space="preserve"> SEQ Figure_A \* ARABIC </w:instrText>
      </w:r>
      <w:r w:rsidR="00E36C93">
        <w:fldChar w:fldCharType="separate"/>
      </w:r>
      <w:r w:rsidR="000C766B">
        <w:rPr>
          <w:noProof/>
        </w:rPr>
        <w:t>44</w:t>
      </w:r>
      <w:r w:rsidR="00E36C93">
        <w:rPr>
          <w:noProof/>
        </w:rPr>
        <w:fldChar w:fldCharType="end"/>
      </w:r>
      <w:bookmarkEnd w:id="485"/>
      <w:r>
        <w:t xml:space="preserve">. Mean distance </w:t>
      </w:r>
      <w:r w:rsidR="00380136">
        <w:t xml:space="preserve">(km) </w:t>
      </w:r>
      <w:r>
        <w:t>between patients' homes and EFC-dispensing pharmacy (2016 - 2021)</w:t>
      </w:r>
    </w:p>
    <w:p w14:paraId="45F16F61" w14:textId="61C06285" w:rsidR="005327C0" w:rsidRDefault="005327C0" w:rsidP="009D5250">
      <w:r>
        <w:rPr>
          <w:noProof/>
        </w:rPr>
        <w:drawing>
          <wp:inline distT="0" distB="0" distL="0" distR="0" wp14:anchorId="2C907125" wp14:editId="5421AAAA">
            <wp:extent cx="4973934" cy="2697982"/>
            <wp:effectExtent l="0" t="0" r="5080" b="0"/>
            <wp:docPr id="113" name="Chart 113" descr="a column chart showing the Mean distance (km) between patients' homes and EFC-dispensing pharmacy from 2016 to 2021">
              <a:extLst xmlns:a="http://schemas.openxmlformats.org/drawingml/2006/main">
                <a:ext uri="{FF2B5EF4-FFF2-40B4-BE49-F238E27FC236}">
                  <a16:creationId xmlns:a16="http://schemas.microsoft.com/office/drawing/2014/main" id="{5E71E5FE-4E90-44E6-8C93-A4C60BEB7A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6"/>
              </a:graphicData>
            </a:graphic>
          </wp:inline>
        </w:drawing>
      </w:r>
    </w:p>
    <w:p w14:paraId="24BE4509" w14:textId="5F7DEB00" w:rsidR="00DB6085" w:rsidRDefault="00DB6085" w:rsidP="009D5250">
      <w:r>
        <w:t>The impact of the remoteness of patients’ place of residence on the</w:t>
      </w:r>
      <w:r w:rsidRPr="00DB6085">
        <w:t xml:space="preserve"> mean distance between </w:t>
      </w:r>
      <w:r w:rsidR="00BC10FC">
        <w:t>their</w:t>
      </w:r>
      <w:r w:rsidRPr="00DB6085">
        <w:t xml:space="preserve"> home</w:t>
      </w:r>
      <w:r>
        <w:t>s</w:t>
      </w:r>
      <w:r w:rsidRPr="00DB6085">
        <w:t xml:space="preserve"> and dispensing pharmacy </w:t>
      </w:r>
      <w:r>
        <w:t xml:space="preserve">is summarised in </w:t>
      </w:r>
      <w:r>
        <w:fldChar w:fldCharType="begin"/>
      </w:r>
      <w:r>
        <w:instrText xml:space="preserve"> REF _Ref125018635 \h </w:instrText>
      </w:r>
      <w:r>
        <w:fldChar w:fldCharType="separate"/>
      </w:r>
      <w:r w:rsidR="000C766B">
        <w:t>Figure A</w:t>
      </w:r>
      <w:r w:rsidR="000C766B">
        <w:rPr>
          <w:noProof/>
        </w:rPr>
        <w:t>45</w:t>
      </w:r>
      <w:r>
        <w:fldChar w:fldCharType="end"/>
      </w:r>
      <w:r>
        <w:t xml:space="preserve"> and </w:t>
      </w:r>
      <w:r w:rsidR="008720EA">
        <w:fldChar w:fldCharType="begin"/>
      </w:r>
      <w:r w:rsidR="008720EA">
        <w:instrText xml:space="preserve"> REF _Ref125019126 \h </w:instrText>
      </w:r>
      <w:r w:rsidR="008720EA">
        <w:fldChar w:fldCharType="separate"/>
      </w:r>
      <w:r w:rsidR="000C766B">
        <w:t>Table A</w:t>
      </w:r>
      <w:r w:rsidR="000C766B">
        <w:rPr>
          <w:noProof/>
        </w:rPr>
        <w:t>35</w:t>
      </w:r>
      <w:r w:rsidR="008720EA">
        <w:fldChar w:fldCharType="end"/>
      </w:r>
      <w:r w:rsidRPr="00DB6085">
        <w:t xml:space="preserve">. </w:t>
      </w:r>
      <w:r w:rsidR="0065510B">
        <w:t xml:space="preserve"> </w:t>
      </w:r>
      <w:r w:rsidR="008720EA">
        <w:t>D</w:t>
      </w:r>
      <w:r w:rsidRPr="00DB6085">
        <w:t xml:space="preserve">istance </w:t>
      </w:r>
      <w:r>
        <w:t xml:space="preserve">to health services generally decreased between 2016 and 2021 for </w:t>
      </w:r>
      <w:r w:rsidR="00EA0814">
        <w:t>all</w:t>
      </w:r>
      <w:r>
        <w:t xml:space="preserve"> ARIA classification</w:t>
      </w:r>
      <w:r w:rsidR="00EA0814">
        <w:t>s</w:t>
      </w:r>
      <w:r>
        <w:t>, with a</w:t>
      </w:r>
      <w:r w:rsidR="008C5564">
        <w:t>n</w:t>
      </w:r>
      <w:r>
        <w:t xml:space="preserve"> </w:t>
      </w:r>
      <w:r w:rsidR="00CA4FA0">
        <w:t xml:space="preserve">acute </w:t>
      </w:r>
      <w:r w:rsidR="006373AF">
        <w:t>drop</w:t>
      </w:r>
      <w:r w:rsidR="00EA0814">
        <w:t xml:space="preserve"> </w:t>
      </w:r>
      <w:r w:rsidR="00CA4FA0">
        <w:t xml:space="preserve">for all ARIA classifications </w:t>
      </w:r>
      <w:r w:rsidR="00EA0814">
        <w:t>from 2020</w:t>
      </w:r>
      <w:r>
        <w:t xml:space="preserve"> </w:t>
      </w:r>
      <w:r w:rsidR="00EA0814">
        <w:t>to</w:t>
      </w:r>
      <w:r>
        <w:t xml:space="preserve"> 202</w:t>
      </w:r>
      <w:r w:rsidR="00EA0814">
        <w:t>1</w:t>
      </w:r>
      <w:r>
        <w:t>.</w:t>
      </w:r>
      <w:r w:rsidRPr="00DB6085">
        <w:t xml:space="preserve"> </w:t>
      </w:r>
    </w:p>
    <w:p w14:paraId="78812433" w14:textId="6A5DA39B" w:rsidR="00DB6085" w:rsidRDefault="00DB6085" w:rsidP="00DB6085">
      <w:pPr>
        <w:pStyle w:val="Caption"/>
      </w:pPr>
      <w:bookmarkStart w:id="486" w:name="_Ref125018635"/>
      <w:r>
        <w:t>Figure A</w:t>
      </w:r>
      <w:r w:rsidR="00E36C93">
        <w:fldChar w:fldCharType="begin"/>
      </w:r>
      <w:r w:rsidR="00E36C93">
        <w:instrText xml:space="preserve"> SEQ Figure_A \* ARABIC </w:instrText>
      </w:r>
      <w:r w:rsidR="00E36C93">
        <w:fldChar w:fldCharType="separate"/>
      </w:r>
      <w:r w:rsidR="000C766B">
        <w:rPr>
          <w:noProof/>
        </w:rPr>
        <w:t>45</w:t>
      </w:r>
      <w:r w:rsidR="00E36C93">
        <w:rPr>
          <w:noProof/>
        </w:rPr>
        <w:fldChar w:fldCharType="end"/>
      </w:r>
      <w:bookmarkEnd w:id="486"/>
      <w:r>
        <w:t>. Mean distance (km) between patients</w:t>
      </w:r>
      <w:r w:rsidR="008720EA">
        <w:t>’</w:t>
      </w:r>
      <w:r>
        <w:t xml:space="preserve"> homes and dispensing pharmacy by ARIA (2016 - 2021)</w:t>
      </w:r>
    </w:p>
    <w:p w14:paraId="5D23EE0C" w14:textId="7FFF0623" w:rsidR="008720EA" w:rsidRDefault="00DB6085" w:rsidP="008720EA">
      <w:r>
        <w:rPr>
          <w:noProof/>
        </w:rPr>
        <w:drawing>
          <wp:inline distT="0" distB="0" distL="0" distR="0" wp14:anchorId="6280B5B2" wp14:editId="43F6F445">
            <wp:extent cx="5313600" cy="3434400"/>
            <wp:effectExtent l="0" t="0" r="0" b="0"/>
            <wp:docPr id="192" name="Chart 192" descr="a column chart showing the Mean distance (km) between patients’ homes and dispensing pharmacy by ARIA from 2016 to 2021">
              <a:extLst xmlns:a="http://schemas.openxmlformats.org/drawingml/2006/main">
                <a:ext uri="{FF2B5EF4-FFF2-40B4-BE49-F238E27FC236}">
                  <a16:creationId xmlns:a16="http://schemas.microsoft.com/office/drawing/2014/main" id="{7C86AE28-E4F4-4C47-ACCB-4132BDD29F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
              </a:graphicData>
            </a:graphic>
          </wp:inline>
        </w:drawing>
      </w:r>
    </w:p>
    <w:p w14:paraId="2364D947" w14:textId="199B4516" w:rsidR="008720EA" w:rsidRDefault="008720EA" w:rsidP="008720EA">
      <w:pPr>
        <w:pStyle w:val="Caption"/>
      </w:pPr>
      <w:bookmarkStart w:id="487" w:name="_Ref125019126"/>
      <w:r>
        <w:t>Table A</w:t>
      </w:r>
      <w:r w:rsidR="00E36C93">
        <w:fldChar w:fldCharType="begin"/>
      </w:r>
      <w:r w:rsidR="00E36C93">
        <w:instrText xml:space="preserve"> SEQ Table_A \* ARABIC </w:instrText>
      </w:r>
      <w:r w:rsidR="00E36C93">
        <w:fldChar w:fldCharType="separate"/>
      </w:r>
      <w:r w:rsidR="000C766B">
        <w:rPr>
          <w:noProof/>
        </w:rPr>
        <w:t>35</w:t>
      </w:r>
      <w:r w:rsidR="00E36C93">
        <w:rPr>
          <w:noProof/>
        </w:rPr>
        <w:fldChar w:fldCharType="end"/>
      </w:r>
      <w:bookmarkEnd w:id="487"/>
      <w:r>
        <w:t xml:space="preserve">. </w:t>
      </w:r>
      <w:r w:rsidRPr="00534033">
        <w:t>Mean distance (km) between patients’ homes and dispensing pharmacy by ARIA (2016 - 2021)</w:t>
      </w:r>
    </w:p>
    <w:tbl>
      <w:tblPr>
        <w:tblW w:w="4950" w:type="pct"/>
        <w:tblLayout w:type="fixed"/>
        <w:tblLook w:val="04A0" w:firstRow="1" w:lastRow="0" w:firstColumn="1" w:lastColumn="0" w:noHBand="0" w:noVBand="1"/>
        <w:tblCaption w:val="Mean distance (km) between patients’ homes and dispensing pharmacy by ARIA form 2016 to 2021"/>
      </w:tblPr>
      <w:tblGrid>
        <w:gridCol w:w="1146"/>
        <w:gridCol w:w="836"/>
        <w:gridCol w:w="1419"/>
        <w:gridCol w:w="1419"/>
        <w:gridCol w:w="1419"/>
        <w:gridCol w:w="1421"/>
        <w:gridCol w:w="1276"/>
      </w:tblGrid>
      <w:tr w:rsidR="008720EA" w:rsidRPr="008720EA" w14:paraId="417D6C3F" w14:textId="77777777" w:rsidTr="008720EA">
        <w:trPr>
          <w:trHeight w:val="19"/>
        </w:trPr>
        <w:tc>
          <w:tcPr>
            <w:tcW w:w="641" w:type="pct"/>
            <w:tcBorders>
              <w:bottom w:val="single" w:sz="4" w:space="0" w:color="auto"/>
            </w:tcBorders>
            <w:shd w:val="clear" w:color="auto" w:fill="auto"/>
            <w:tcMar>
              <w:left w:w="57" w:type="dxa"/>
              <w:right w:w="57" w:type="dxa"/>
            </w:tcMar>
            <w:hideMark/>
          </w:tcPr>
          <w:p w14:paraId="3F3F5D7E" w14:textId="3CEE3B3B" w:rsidR="008720EA" w:rsidRPr="008720EA" w:rsidRDefault="008720EA" w:rsidP="000C55A8">
            <w:pPr>
              <w:pStyle w:val="NoSpacing"/>
              <w:keepNext/>
              <w:keepLines/>
              <w:rPr>
                <w:rFonts w:asciiTheme="majorHAnsi" w:hAnsiTheme="majorHAnsi" w:cstheme="majorHAnsi"/>
                <w:bCs/>
                <w:i/>
                <w:iCs/>
                <w:szCs w:val="20"/>
                <w:lang w:eastAsia="en-AU"/>
              </w:rPr>
            </w:pPr>
          </w:p>
        </w:tc>
        <w:tc>
          <w:tcPr>
            <w:tcW w:w="468" w:type="pct"/>
            <w:tcBorders>
              <w:bottom w:val="single" w:sz="4" w:space="0" w:color="auto"/>
            </w:tcBorders>
            <w:shd w:val="clear" w:color="auto" w:fill="auto"/>
            <w:tcMar>
              <w:left w:w="57" w:type="dxa"/>
              <w:right w:w="57" w:type="dxa"/>
            </w:tcMar>
            <w:hideMark/>
          </w:tcPr>
          <w:p w14:paraId="7CF275EC" w14:textId="77777777" w:rsidR="008720EA" w:rsidRPr="008720EA" w:rsidRDefault="008720EA" w:rsidP="000C55A8">
            <w:pPr>
              <w:pStyle w:val="NoSpacing"/>
              <w:keepNext/>
              <w:keepLines/>
              <w:jc w:val="center"/>
              <w:rPr>
                <w:rFonts w:asciiTheme="majorHAnsi" w:hAnsiTheme="majorHAnsi" w:cstheme="majorHAnsi"/>
                <w:bCs/>
                <w:i/>
                <w:iCs/>
                <w:szCs w:val="20"/>
                <w:lang w:eastAsia="en-AU"/>
              </w:rPr>
            </w:pPr>
            <w:r w:rsidRPr="008720EA">
              <w:rPr>
                <w:rFonts w:asciiTheme="majorHAnsi" w:hAnsiTheme="majorHAnsi" w:cstheme="majorHAnsi"/>
                <w:bCs/>
                <w:i/>
                <w:iCs/>
                <w:szCs w:val="20"/>
                <w:lang w:eastAsia="en-AU"/>
              </w:rPr>
              <w:t>Overall</w:t>
            </w:r>
          </w:p>
        </w:tc>
        <w:tc>
          <w:tcPr>
            <w:tcW w:w="794" w:type="pct"/>
            <w:tcBorders>
              <w:bottom w:val="single" w:sz="4" w:space="0" w:color="auto"/>
            </w:tcBorders>
            <w:shd w:val="clear" w:color="auto" w:fill="auto"/>
            <w:tcMar>
              <w:left w:w="57" w:type="dxa"/>
              <w:right w:w="57" w:type="dxa"/>
            </w:tcMar>
            <w:hideMark/>
          </w:tcPr>
          <w:p w14:paraId="7CA2E60D" w14:textId="5DFB5EB3" w:rsidR="008720EA" w:rsidRPr="008720EA" w:rsidRDefault="008720EA" w:rsidP="000C55A8">
            <w:pPr>
              <w:pStyle w:val="NoSpacing"/>
              <w:keepNext/>
              <w:keepLines/>
              <w:jc w:val="center"/>
              <w:rPr>
                <w:rFonts w:asciiTheme="majorHAnsi" w:hAnsiTheme="majorHAnsi" w:cstheme="majorHAnsi"/>
                <w:bCs/>
                <w:i/>
                <w:iCs/>
                <w:szCs w:val="20"/>
                <w:lang w:eastAsia="en-AU"/>
              </w:rPr>
            </w:pPr>
            <w:r w:rsidRPr="008720EA">
              <w:rPr>
                <w:rFonts w:asciiTheme="majorHAnsi" w:hAnsiTheme="majorHAnsi" w:cstheme="majorHAnsi"/>
                <w:bCs/>
                <w:i/>
                <w:iCs/>
                <w:szCs w:val="20"/>
                <w:lang w:eastAsia="en-AU"/>
              </w:rPr>
              <w:t>Major Cities</w:t>
            </w:r>
          </w:p>
        </w:tc>
        <w:tc>
          <w:tcPr>
            <w:tcW w:w="794" w:type="pct"/>
            <w:tcBorders>
              <w:bottom w:val="single" w:sz="4" w:space="0" w:color="auto"/>
            </w:tcBorders>
            <w:shd w:val="clear" w:color="auto" w:fill="auto"/>
            <w:tcMar>
              <w:left w:w="57" w:type="dxa"/>
              <w:right w:w="57" w:type="dxa"/>
            </w:tcMar>
            <w:hideMark/>
          </w:tcPr>
          <w:p w14:paraId="106082BA" w14:textId="06F50620" w:rsidR="008720EA" w:rsidRPr="008720EA" w:rsidRDefault="00EC1412" w:rsidP="000C55A8">
            <w:pPr>
              <w:pStyle w:val="NoSpacing"/>
              <w:keepNext/>
              <w:keepLines/>
              <w:jc w:val="center"/>
              <w:rPr>
                <w:rFonts w:asciiTheme="majorHAnsi" w:hAnsiTheme="majorHAnsi" w:cstheme="majorHAnsi"/>
                <w:bCs/>
                <w:i/>
                <w:iCs/>
                <w:szCs w:val="20"/>
                <w:lang w:eastAsia="en-AU"/>
              </w:rPr>
            </w:pPr>
            <w:r>
              <w:rPr>
                <w:rFonts w:asciiTheme="majorHAnsi" w:hAnsiTheme="majorHAnsi" w:cstheme="majorHAnsi"/>
                <w:bCs/>
                <w:i/>
                <w:iCs/>
                <w:szCs w:val="20"/>
                <w:lang w:eastAsia="en-AU"/>
              </w:rPr>
              <w:t>Inner-regional</w:t>
            </w:r>
          </w:p>
        </w:tc>
        <w:tc>
          <w:tcPr>
            <w:tcW w:w="794" w:type="pct"/>
            <w:tcBorders>
              <w:bottom w:val="single" w:sz="4" w:space="0" w:color="auto"/>
            </w:tcBorders>
            <w:shd w:val="clear" w:color="auto" w:fill="auto"/>
            <w:tcMar>
              <w:left w:w="57" w:type="dxa"/>
              <w:right w:w="57" w:type="dxa"/>
            </w:tcMar>
            <w:hideMark/>
          </w:tcPr>
          <w:p w14:paraId="6183D2BD" w14:textId="19B07929" w:rsidR="008720EA" w:rsidRPr="008720EA" w:rsidRDefault="00EC1412" w:rsidP="000C55A8">
            <w:pPr>
              <w:pStyle w:val="NoSpacing"/>
              <w:keepNext/>
              <w:keepLines/>
              <w:jc w:val="center"/>
              <w:rPr>
                <w:rFonts w:asciiTheme="majorHAnsi" w:hAnsiTheme="majorHAnsi" w:cstheme="majorHAnsi"/>
                <w:bCs/>
                <w:i/>
                <w:iCs/>
                <w:szCs w:val="20"/>
                <w:lang w:eastAsia="en-AU"/>
              </w:rPr>
            </w:pPr>
            <w:r>
              <w:rPr>
                <w:rFonts w:asciiTheme="majorHAnsi" w:hAnsiTheme="majorHAnsi" w:cstheme="majorHAnsi"/>
                <w:bCs/>
                <w:i/>
                <w:iCs/>
                <w:szCs w:val="20"/>
                <w:lang w:eastAsia="en-AU"/>
              </w:rPr>
              <w:t>Outer-regional</w:t>
            </w:r>
          </w:p>
        </w:tc>
        <w:tc>
          <w:tcPr>
            <w:tcW w:w="795" w:type="pct"/>
            <w:tcBorders>
              <w:bottom w:val="single" w:sz="4" w:space="0" w:color="auto"/>
            </w:tcBorders>
            <w:shd w:val="clear" w:color="auto" w:fill="auto"/>
            <w:tcMar>
              <w:left w:w="57" w:type="dxa"/>
              <w:right w:w="57" w:type="dxa"/>
            </w:tcMar>
            <w:hideMark/>
          </w:tcPr>
          <w:p w14:paraId="19388D35" w14:textId="4DBB617F" w:rsidR="008720EA" w:rsidRPr="008720EA" w:rsidRDefault="008720EA" w:rsidP="000C55A8">
            <w:pPr>
              <w:pStyle w:val="NoSpacing"/>
              <w:keepNext/>
              <w:keepLines/>
              <w:jc w:val="center"/>
              <w:rPr>
                <w:rFonts w:asciiTheme="majorHAnsi" w:hAnsiTheme="majorHAnsi" w:cstheme="majorHAnsi"/>
                <w:bCs/>
                <w:i/>
                <w:iCs/>
                <w:szCs w:val="20"/>
                <w:lang w:eastAsia="en-AU"/>
              </w:rPr>
            </w:pPr>
            <w:r w:rsidRPr="008720EA">
              <w:rPr>
                <w:rFonts w:asciiTheme="majorHAnsi" w:hAnsiTheme="majorHAnsi" w:cstheme="majorHAnsi"/>
                <w:bCs/>
                <w:i/>
                <w:iCs/>
                <w:szCs w:val="20"/>
                <w:lang w:eastAsia="en-AU"/>
              </w:rPr>
              <w:t>Remote</w:t>
            </w:r>
          </w:p>
        </w:tc>
        <w:tc>
          <w:tcPr>
            <w:tcW w:w="714" w:type="pct"/>
            <w:tcBorders>
              <w:bottom w:val="single" w:sz="4" w:space="0" w:color="auto"/>
            </w:tcBorders>
            <w:shd w:val="clear" w:color="auto" w:fill="auto"/>
            <w:tcMar>
              <w:left w:w="57" w:type="dxa"/>
              <w:right w:w="57" w:type="dxa"/>
            </w:tcMar>
            <w:hideMark/>
          </w:tcPr>
          <w:p w14:paraId="298DD6FD" w14:textId="703C5F3B" w:rsidR="008720EA" w:rsidRPr="008720EA" w:rsidRDefault="008720EA" w:rsidP="000C55A8">
            <w:pPr>
              <w:pStyle w:val="NoSpacing"/>
              <w:keepNext/>
              <w:keepLines/>
              <w:jc w:val="center"/>
              <w:rPr>
                <w:rFonts w:asciiTheme="majorHAnsi" w:hAnsiTheme="majorHAnsi" w:cstheme="majorHAnsi"/>
                <w:bCs/>
                <w:i/>
                <w:iCs/>
                <w:szCs w:val="20"/>
                <w:lang w:eastAsia="en-AU"/>
              </w:rPr>
            </w:pPr>
            <w:r w:rsidRPr="008720EA">
              <w:rPr>
                <w:rFonts w:asciiTheme="majorHAnsi" w:hAnsiTheme="majorHAnsi" w:cstheme="majorHAnsi"/>
                <w:bCs/>
                <w:i/>
                <w:iCs/>
                <w:szCs w:val="20"/>
                <w:lang w:eastAsia="en-AU"/>
              </w:rPr>
              <w:t>Very Remote</w:t>
            </w:r>
          </w:p>
        </w:tc>
      </w:tr>
      <w:tr w:rsidR="008720EA" w:rsidRPr="008720EA" w14:paraId="0F137E04" w14:textId="77777777" w:rsidTr="008720EA">
        <w:trPr>
          <w:trHeight w:val="19"/>
        </w:trPr>
        <w:tc>
          <w:tcPr>
            <w:tcW w:w="641" w:type="pct"/>
            <w:tcBorders>
              <w:top w:val="single" w:sz="4" w:space="0" w:color="auto"/>
            </w:tcBorders>
            <w:shd w:val="clear" w:color="auto" w:fill="auto"/>
            <w:noWrap/>
            <w:tcMar>
              <w:left w:w="57" w:type="dxa"/>
              <w:right w:w="57" w:type="dxa"/>
            </w:tcMar>
            <w:hideMark/>
          </w:tcPr>
          <w:p w14:paraId="03AE798B" w14:textId="5EA171D2" w:rsidR="008720EA" w:rsidRPr="008720EA" w:rsidRDefault="008720EA" w:rsidP="000C55A8">
            <w:pPr>
              <w:pStyle w:val="NoSpacing"/>
              <w:keepNext/>
              <w:keepLines/>
              <w:rPr>
                <w:rFonts w:asciiTheme="majorHAnsi" w:hAnsiTheme="majorHAnsi" w:cstheme="majorHAnsi"/>
                <w:szCs w:val="20"/>
                <w:lang w:eastAsia="en-AU"/>
              </w:rPr>
            </w:pPr>
            <w:r>
              <w:rPr>
                <w:rFonts w:asciiTheme="majorHAnsi" w:hAnsiTheme="majorHAnsi" w:cstheme="majorHAnsi"/>
                <w:szCs w:val="20"/>
                <w:lang w:eastAsia="en-AU"/>
              </w:rPr>
              <w:t>All years</w:t>
            </w:r>
          </w:p>
        </w:tc>
        <w:tc>
          <w:tcPr>
            <w:tcW w:w="468" w:type="pct"/>
            <w:tcBorders>
              <w:top w:val="single" w:sz="4" w:space="0" w:color="auto"/>
            </w:tcBorders>
            <w:shd w:val="clear" w:color="auto" w:fill="auto"/>
            <w:noWrap/>
            <w:tcMar>
              <w:left w:w="57" w:type="dxa"/>
              <w:right w:w="57" w:type="dxa"/>
            </w:tcMar>
            <w:hideMark/>
          </w:tcPr>
          <w:p w14:paraId="57797601"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58.71</w:t>
            </w:r>
          </w:p>
        </w:tc>
        <w:tc>
          <w:tcPr>
            <w:tcW w:w="794" w:type="pct"/>
            <w:tcBorders>
              <w:top w:val="single" w:sz="4" w:space="0" w:color="auto"/>
            </w:tcBorders>
            <w:shd w:val="clear" w:color="auto" w:fill="auto"/>
            <w:noWrap/>
            <w:tcMar>
              <w:left w:w="57" w:type="dxa"/>
              <w:right w:w="57" w:type="dxa"/>
            </w:tcMar>
            <w:hideMark/>
          </w:tcPr>
          <w:p w14:paraId="69B0DA27"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95.96</w:t>
            </w:r>
          </w:p>
        </w:tc>
        <w:tc>
          <w:tcPr>
            <w:tcW w:w="794" w:type="pct"/>
            <w:tcBorders>
              <w:top w:val="single" w:sz="4" w:space="0" w:color="auto"/>
            </w:tcBorders>
            <w:shd w:val="clear" w:color="auto" w:fill="auto"/>
            <w:noWrap/>
            <w:tcMar>
              <w:left w:w="57" w:type="dxa"/>
              <w:right w:w="57" w:type="dxa"/>
            </w:tcMar>
            <w:hideMark/>
          </w:tcPr>
          <w:p w14:paraId="40AE098C"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66.48</w:t>
            </w:r>
          </w:p>
        </w:tc>
        <w:tc>
          <w:tcPr>
            <w:tcW w:w="794" w:type="pct"/>
            <w:tcBorders>
              <w:top w:val="single" w:sz="4" w:space="0" w:color="auto"/>
            </w:tcBorders>
            <w:shd w:val="clear" w:color="auto" w:fill="auto"/>
            <w:noWrap/>
            <w:tcMar>
              <w:left w:w="57" w:type="dxa"/>
              <w:right w:w="57" w:type="dxa"/>
            </w:tcMar>
            <w:hideMark/>
          </w:tcPr>
          <w:p w14:paraId="6FB1119B"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316.32</w:t>
            </w:r>
          </w:p>
        </w:tc>
        <w:tc>
          <w:tcPr>
            <w:tcW w:w="795" w:type="pct"/>
            <w:tcBorders>
              <w:top w:val="single" w:sz="4" w:space="0" w:color="auto"/>
            </w:tcBorders>
            <w:shd w:val="clear" w:color="auto" w:fill="auto"/>
            <w:noWrap/>
            <w:tcMar>
              <w:left w:w="57" w:type="dxa"/>
              <w:right w:w="57" w:type="dxa"/>
            </w:tcMar>
            <w:hideMark/>
          </w:tcPr>
          <w:p w14:paraId="76FD47AA"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478.62</w:t>
            </w:r>
          </w:p>
        </w:tc>
        <w:tc>
          <w:tcPr>
            <w:tcW w:w="714" w:type="pct"/>
            <w:tcBorders>
              <w:top w:val="single" w:sz="4" w:space="0" w:color="auto"/>
            </w:tcBorders>
            <w:shd w:val="clear" w:color="auto" w:fill="auto"/>
            <w:noWrap/>
            <w:tcMar>
              <w:left w:w="57" w:type="dxa"/>
              <w:right w:w="57" w:type="dxa"/>
            </w:tcMar>
            <w:hideMark/>
          </w:tcPr>
          <w:p w14:paraId="6DB3355F"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849.44</w:t>
            </w:r>
          </w:p>
        </w:tc>
      </w:tr>
      <w:tr w:rsidR="008720EA" w:rsidRPr="008720EA" w14:paraId="764E0670" w14:textId="77777777" w:rsidTr="008720EA">
        <w:trPr>
          <w:trHeight w:val="19"/>
        </w:trPr>
        <w:tc>
          <w:tcPr>
            <w:tcW w:w="641" w:type="pct"/>
            <w:shd w:val="clear" w:color="auto" w:fill="auto"/>
            <w:noWrap/>
            <w:tcMar>
              <w:left w:w="57" w:type="dxa"/>
              <w:right w:w="57" w:type="dxa"/>
            </w:tcMar>
            <w:hideMark/>
          </w:tcPr>
          <w:p w14:paraId="79D626B5" w14:textId="77777777" w:rsidR="008720EA" w:rsidRPr="008720EA" w:rsidRDefault="008720EA" w:rsidP="000C55A8">
            <w:pPr>
              <w:pStyle w:val="NoSpacing"/>
              <w:keepNext/>
              <w:keepLines/>
              <w:rPr>
                <w:rFonts w:asciiTheme="majorHAnsi" w:hAnsiTheme="majorHAnsi" w:cstheme="majorHAnsi"/>
                <w:szCs w:val="20"/>
                <w:lang w:eastAsia="en-AU"/>
              </w:rPr>
            </w:pPr>
            <w:r w:rsidRPr="008720EA">
              <w:rPr>
                <w:rFonts w:asciiTheme="majorHAnsi" w:hAnsiTheme="majorHAnsi" w:cstheme="majorHAnsi"/>
                <w:szCs w:val="20"/>
                <w:lang w:eastAsia="en-AU"/>
              </w:rPr>
              <w:t>2016</w:t>
            </w:r>
          </w:p>
        </w:tc>
        <w:tc>
          <w:tcPr>
            <w:tcW w:w="468" w:type="pct"/>
            <w:shd w:val="clear" w:color="auto" w:fill="auto"/>
            <w:noWrap/>
            <w:tcMar>
              <w:left w:w="57" w:type="dxa"/>
              <w:right w:w="57" w:type="dxa"/>
            </w:tcMar>
            <w:hideMark/>
          </w:tcPr>
          <w:p w14:paraId="2797E3FE"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49.35</w:t>
            </w:r>
          </w:p>
        </w:tc>
        <w:tc>
          <w:tcPr>
            <w:tcW w:w="794" w:type="pct"/>
            <w:shd w:val="clear" w:color="auto" w:fill="auto"/>
            <w:noWrap/>
            <w:tcMar>
              <w:left w:w="57" w:type="dxa"/>
              <w:right w:w="57" w:type="dxa"/>
            </w:tcMar>
            <w:hideMark/>
          </w:tcPr>
          <w:p w14:paraId="09125308"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85.86</w:t>
            </w:r>
          </w:p>
        </w:tc>
        <w:tc>
          <w:tcPr>
            <w:tcW w:w="794" w:type="pct"/>
            <w:shd w:val="clear" w:color="auto" w:fill="auto"/>
            <w:noWrap/>
            <w:tcMar>
              <w:left w:w="57" w:type="dxa"/>
              <w:right w:w="57" w:type="dxa"/>
            </w:tcMar>
            <w:hideMark/>
          </w:tcPr>
          <w:p w14:paraId="1F07FF86"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63.68</w:t>
            </w:r>
          </w:p>
        </w:tc>
        <w:tc>
          <w:tcPr>
            <w:tcW w:w="794" w:type="pct"/>
            <w:shd w:val="clear" w:color="auto" w:fill="auto"/>
            <w:noWrap/>
            <w:tcMar>
              <w:left w:w="57" w:type="dxa"/>
              <w:right w:w="57" w:type="dxa"/>
            </w:tcMar>
            <w:hideMark/>
          </w:tcPr>
          <w:p w14:paraId="10E27234"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304.39</w:t>
            </w:r>
          </w:p>
        </w:tc>
        <w:tc>
          <w:tcPr>
            <w:tcW w:w="795" w:type="pct"/>
            <w:shd w:val="clear" w:color="auto" w:fill="auto"/>
            <w:noWrap/>
            <w:tcMar>
              <w:left w:w="57" w:type="dxa"/>
              <w:right w:w="57" w:type="dxa"/>
            </w:tcMar>
            <w:hideMark/>
          </w:tcPr>
          <w:p w14:paraId="5A43E30C"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480.04</w:t>
            </w:r>
          </w:p>
        </w:tc>
        <w:tc>
          <w:tcPr>
            <w:tcW w:w="714" w:type="pct"/>
            <w:shd w:val="clear" w:color="auto" w:fill="auto"/>
            <w:noWrap/>
            <w:tcMar>
              <w:left w:w="57" w:type="dxa"/>
              <w:right w:w="57" w:type="dxa"/>
            </w:tcMar>
            <w:hideMark/>
          </w:tcPr>
          <w:p w14:paraId="796A1900"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873.76</w:t>
            </w:r>
          </w:p>
        </w:tc>
      </w:tr>
      <w:tr w:rsidR="008720EA" w:rsidRPr="008720EA" w14:paraId="33D53E1B" w14:textId="77777777" w:rsidTr="008720EA">
        <w:trPr>
          <w:trHeight w:val="19"/>
        </w:trPr>
        <w:tc>
          <w:tcPr>
            <w:tcW w:w="641" w:type="pct"/>
            <w:shd w:val="clear" w:color="auto" w:fill="auto"/>
            <w:noWrap/>
            <w:tcMar>
              <w:left w:w="57" w:type="dxa"/>
              <w:right w:w="57" w:type="dxa"/>
            </w:tcMar>
            <w:hideMark/>
          </w:tcPr>
          <w:p w14:paraId="2A59F731" w14:textId="77777777" w:rsidR="008720EA" w:rsidRPr="008720EA" w:rsidRDefault="008720EA" w:rsidP="000C55A8">
            <w:pPr>
              <w:pStyle w:val="NoSpacing"/>
              <w:keepNext/>
              <w:keepLines/>
              <w:rPr>
                <w:rFonts w:asciiTheme="majorHAnsi" w:hAnsiTheme="majorHAnsi" w:cstheme="majorHAnsi"/>
                <w:szCs w:val="20"/>
                <w:lang w:eastAsia="en-AU"/>
              </w:rPr>
            </w:pPr>
            <w:r w:rsidRPr="008720EA">
              <w:rPr>
                <w:rFonts w:asciiTheme="majorHAnsi" w:hAnsiTheme="majorHAnsi" w:cstheme="majorHAnsi"/>
                <w:szCs w:val="20"/>
                <w:lang w:eastAsia="en-AU"/>
              </w:rPr>
              <w:t>2017</w:t>
            </w:r>
          </w:p>
        </w:tc>
        <w:tc>
          <w:tcPr>
            <w:tcW w:w="468" w:type="pct"/>
            <w:shd w:val="clear" w:color="auto" w:fill="auto"/>
            <w:noWrap/>
            <w:tcMar>
              <w:left w:w="57" w:type="dxa"/>
              <w:right w:w="57" w:type="dxa"/>
            </w:tcMar>
            <w:hideMark/>
          </w:tcPr>
          <w:p w14:paraId="586CDA0E"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54.27</w:t>
            </w:r>
          </w:p>
        </w:tc>
        <w:tc>
          <w:tcPr>
            <w:tcW w:w="794" w:type="pct"/>
            <w:shd w:val="clear" w:color="auto" w:fill="auto"/>
            <w:noWrap/>
            <w:tcMar>
              <w:left w:w="57" w:type="dxa"/>
              <w:right w:w="57" w:type="dxa"/>
            </w:tcMar>
            <w:hideMark/>
          </w:tcPr>
          <w:p w14:paraId="62F64152"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89.46</w:t>
            </w:r>
          </w:p>
        </w:tc>
        <w:tc>
          <w:tcPr>
            <w:tcW w:w="794" w:type="pct"/>
            <w:shd w:val="clear" w:color="auto" w:fill="auto"/>
            <w:noWrap/>
            <w:tcMar>
              <w:left w:w="57" w:type="dxa"/>
              <w:right w:w="57" w:type="dxa"/>
            </w:tcMar>
            <w:hideMark/>
          </w:tcPr>
          <w:p w14:paraId="1C34D8C2"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59.54</w:t>
            </w:r>
          </w:p>
        </w:tc>
        <w:tc>
          <w:tcPr>
            <w:tcW w:w="794" w:type="pct"/>
            <w:shd w:val="clear" w:color="auto" w:fill="auto"/>
            <w:noWrap/>
            <w:tcMar>
              <w:left w:w="57" w:type="dxa"/>
              <w:right w:w="57" w:type="dxa"/>
            </w:tcMar>
            <w:hideMark/>
          </w:tcPr>
          <w:p w14:paraId="326C4885"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315.91</w:t>
            </w:r>
          </w:p>
        </w:tc>
        <w:tc>
          <w:tcPr>
            <w:tcW w:w="795" w:type="pct"/>
            <w:shd w:val="clear" w:color="auto" w:fill="auto"/>
            <w:noWrap/>
            <w:tcMar>
              <w:left w:w="57" w:type="dxa"/>
              <w:right w:w="57" w:type="dxa"/>
            </w:tcMar>
            <w:hideMark/>
          </w:tcPr>
          <w:p w14:paraId="7F26D913"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498.14</w:t>
            </w:r>
          </w:p>
        </w:tc>
        <w:tc>
          <w:tcPr>
            <w:tcW w:w="714" w:type="pct"/>
            <w:shd w:val="clear" w:color="auto" w:fill="auto"/>
            <w:noWrap/>
            <w:tcMar>
              <w:left w:w="57" w:type="dxa"/>
              <w:right w:w="57" w:type="dxa"/>
            </w:tcMar>
            <w:hideMark/>
          </w:tcPr>
          <w:p w14:paraId="1062A80A"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884.24</w:t>
            </w:r>
          </w:p>
        </w:tc>
      </w:tr>
      <w:tr w:rsidR="008720EA" w:rsidRPr="008720EA" w14:paraId="3390C927" w14:textId="77777777" w:rsidTr="008720EA">
        <w:trPr>
          <w:trHeight w:val="19"/>
        </w:trPr>
        <w:tc>
          <w:tcPr>
            <w:tcW w:w="641" w:type="pct"/>
            <w:shd w:val="clear" w:color="auto" w:fill="auto"/>
            <w:noWrap/>
            <w:tcMar>
              <w:left w:w="57" w:type="dxa"/>
              <w:right w:w="57" w:type="dxa"/>
            </w:tcMar>
            <w:hideMark/>
          </w:tcPr>
          <w:p w14:paraId="16BC6DAC" w14:textId="77777777" w:rsidR="008720EA" w:rsidRPr="008720EA" w:rsidRDefault="008720EA" w:rsidP="000C55A8">
            <w:pPr>
              <w:pStyle w:val="NoSpacing"/>
              <w:keepNext/>
              <w:keepLines/>
              <w:rPr>
                <w:rFonts w:asciiTheme="majorHAnsi" w:hAnsiTheme="majorHAnsi" w:cstheme="majorHAnsi"/>
                <w:szCs w:val="20"/>
                <w:lang w:eastAsia="en-AU"/>
              </w:rPr>
            </w:pPr>
            <w:r w:rsidRPr="008720EA">
              <w:rPr>
                <w:rFonts w:asciiTheme="majorHAnsi" w:hAnsiTheme="majorHAnsi" w:cstheme="majorHAnsi"/>
                <w:szCs w:val="20"/>
                <w:lang w:eastAsia="en-AU"/>
              </w:rPr>
              <w:t>2018</w:t>
            </w:r>
          </w:p>
        </w:tc>
        <w:tc>
          <w:tcPr>
            <w:tcW w:w="468" w:type="pct"/>
            <w:shd w:val="clear" w:color="auto" w:fill="auto"/>
            <w:noWrap/>
            <w:tcMar>
              <w:left w:w="57" w:type="dxa"/>
              <w:right w:w="57" w:type="dxa"/>
            </w:tcMar>
            <w:hideMark/>
          </w:tcPr>
          <w:p w14:paraId="55C82D7C"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56.67</w:t>
            </w:r>
          </w:p>
        </w:tc>
        <w:tc>
          <w:tcPr>
            <w:tcW w:w="794" w:type="pct"/>
            <w:shd w:val="clear" w:color="auto" w:fill="auto"/>
            <w:noWrap/>
            <w:tcMar>
              <w:left w:w="57" w:type="dxa"/>
              <w:right w:w="57" w:type="dxa"/>
            </w:tcMar>
            <w:hideMark/>
          </w:tcPr>
          <w:p w14:paraId="7B85CB41"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89.89</w:t>
            </w:r>
          </w:p>
        </w:tc>
        <w:tc>
          <w:tcPr>
            <w:tcW w:w="794" w:type="pct"/>
            <w:shd w:val="clear" w:color="auto" w:fill="auto"/>
            <w:noWrap/>
            <w:tcMar>
              <w:left w:w="57" w:type="dxa"/>
              <w:right w:w="57" w:type="dxa"/>
            </w:tcMar>
            <w:hideMark/>
          </w:tcPr>
          <w:p w14:paraId="56D37B51"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62.68</w:t>
            </w:r>
          </w:p>
        </w:tc>
        <w:tc>
          <w:tcPr>
            <w:tcW w:w="794" w:type="pct"/>
            <w:shd w:val="clear" w:color="auto" w:fill="auto"/>
            <w:noWrap/>
            <w:tcMar>
              <w:left w:w="57" w:type="dxa"/>
              <w:right w:w="57" w:type="dxa"/>
            </w:tcMar>
            <w:hideMark/>
          </w:tcPr>
          <w:p w14:paraId="0A2EB243"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327.02</w:t>
            </w:r>
          </w:p>
        </w:tc>
        <w:tc>
          <w:tcPr>
            <w:tcW w:w="795" w:type="pct"/>
            <w:shd w:val="clear" w:color="auto" w:fill="auto"/>
            <w:noWrap/>
            <w:tcMar>
              <w:left w:w="57" w:type="dxa"/>
              <w:right w:w="57" w:type="dxa"/>
            </w:tcMar>
            <w:hideMark/>
          </w:tcPr>
          <w:p w14:paraId="3C797408"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504.11</w:t>
            </w:r>
          </w:p>
        </w:tc>
        <w:tc>
          <w:tcPr>
            <w:tcW w:w="714" w:type="pct"/>
            <w:shd w:val="clear" w:color="auto" w:fill="auto"/>
            <w:noWrap/>
            <w:tcMar>
              <w:left w:w="57" w:type="dxa"/>
              <w:right w:w="57" w:type="dxa"/>
            </w:tcMar>
            <w:hideMark/>
          </w:tcPr>
          <w:p w14:paraId="1A651985"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844.08</w:t>
            </w:r>
          </w:p>
        </w:tc>
      </w:tr>
      <w:tr w:rsidR="008720EA" w:rsidRPr="008720EA" w14:paraId="68C9AE4D" w14:textId="77777777" w:rsidTr="008720EA">
        <w:trPr>
          <w:trHeight w:val="19"/>
        </w:trPr>
        <w:tc>
          <w:tcPr>
            <w:tcW w:w="641" w:type="pct"/>
            <w:shd w:val="clear" w:color="auto" w:fill="auto"/>
            <w:noWrap/>
            <w:tcMar>
              <w:left w:w="57" w:type="dxa"/>
              <w:right w:w="57" w:type="dxa"/>
            </w:tcMar>
            <w:hideMark/>
          </w:tcPr>
          <w:p w14:paraId="54819BBB" w14:textId="77777777" w:rsidR="008720EA" w:rsidRPr="008720EA" w:rsidRDefault="008720EA" w:rsidP="000C55A8">
            <w:pPr>
              <w:pStyle w:val="NoSpacing"/>
              <w:keepNext/>
              <w:keepLines/>
              <w:rPr>
                <w:rFonts w:asciiTheme="majorHAnsi" w:hAnsiTheme="majorHAnsi" w:cstheme="majorHAnsi"/>
                <w:szCs w:val="20"/>
                <w:lang w:eastAsia="en-AU"/>
              </w:rPr>
            </w:pPr>
            <w:r w:rsidRPr="008720EA">
              <w:rPr>
                <w:rFonts w:asciiTheme="majorHAnsi" w:hAnsiTheme="majorHAnsi" w:cstheme="majorHAnsi"/>
                <w:szCs w:val="20"/>
                <w:lang w:eastAsia="en-AU"/>
              </w:rPr>
              <w:t>2019</w:t>
            </w:r>
          </w:p>
        </w:tc>
        <w:tc>
          <w:tcPr>
            <w:tcW w:w="468" w:type="pct"/>
            <w:shd w:val="clear" w:color="auto" w:fill="auto"/>
            <w:noWrap/>
            <w:tcMar>
              <w:left w:w="57" w:type="dxa"/>
              <w:right w:w="57" w:type="dxa"/>
            </w:tcMar>
            <w:hideMark/>
          </w:tcPr>
          <w:p w14:paraId="0B40487A"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59.53</w:t>
            </w:r>
          </w:p>
        </w:tc>
        <w:tc>
          <w:tcPr>
            <w:tcW w:w="794" w:type="pct"/>
            <w:shd w:val="clear" w:color="auto" w:fill="auto"/>
            <w:noWrap/>
            <w:tcMar>
              <w:left w:w="57" w:type="dxa"/>
              <w:right w:w="57" w:type="dxa"/>
            </w:tcMar>
            <w:hideMark/>
          </w:tcPr>
          <w:p w14:paraId="3C29273E"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98.97</w:t>
            </w:r>
          </w:p>
        </w:tc>
        <w:tc>
          <w:tcPr>
            <w:tcW w:w="794" w:type="pct"/>
            <w:shd w:val="clear" w:color="auto" w:fill="auto"/>
            <w:noWrap/>
            <w:tcMar>
              <w:left w:w="57" w:type="dxa"/>
              <w:right w:w="57" w:type="dxa"/>
            </w:tcMar>
            <w:hideMark/>
          </w:tcPr>
          <w:p w14:paraId="11D354D6"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66.94</w:t>
            </w:r>
          </w:p>
        </w:tc>
        <w:tc>
          <w:tcPr>
            <w:tcW w:w="794" w:type="pct"/>
            <w:shd w:val="clear" w:color="auto" w:fill="auto"/>
            <w:noWrap/>
            <w:tcMar>
              <w:left w:w="57" w:type="dxa"/>
              <w:right w:w="57" w:type="dxa"/>
            </w:tcMar>
            <w:hideMark/>
          </w:tcPr>
          <w:p w14:paraId="736A4B03"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306.93</w:t>
            </w:r>
          </w:p>
        </w:tc>
        <w:tc>
          <w:tcPr>
            <w:tcW w:w="795" w:type="pct"/>
            <w:shd w:val="clear" w:color="auto" w:fill="auto"/>
            <w:noWrap/>
            <w:tcMar>
              <w:left w:w="57" w:type="dxa"/>
              <w:right w:w="57" w:type="dxa"/>
            </w:tcMar>
            <w:hideMark/>
          </w:tcPr>
          <w:p w14:paraId="4FCCB7E9"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471.14</w:t>
            </w:r>
          </w:p>
        </w:tc>
        <w:tc>
          <w:tcPr>
            <w:tcW w:w="714" w:type="pct"/>
            <w:shd w:val="clear" w:color="auto" w:fill="auto"/>
            <w:noWrap/>
            <w:tcMar>
              <w:left w:w="57" w:type="dxa"/>
              <w:right w:w="57" w:type="dxa"/>
            </w:tcMar>
            <w:hideMark/>
          </w:tcPr>
          <w:p w14:paraId="7BB84F5D"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860.98</w:t>
            </w:r>
          </w:p>
        </w:tc>
      </w:tr>
      <w:tr w:rsidR="008720EA" w:rsidRPr="008720EA" w14:paraId="383FA2DB" w14:textId="77777777" w:rsidTr="008720EA">
        <w:trPr>
          <w:trHeight w:val="19"/>
        </w:trPr>
        <w:tc>
          <w:tcPr>
            <w:tcW w:w="641" w:type="pct"/>
            <w:shd w:val="clear" w:color="auto" w:fill="auto"/>
            <w:noWrap/>
            <w:tcMar>
              <w:left w:w="57" w:type="dxa"/>
              <w:right w:w="57" w:type="dxa"/>
            </w:tcMar>
            <w:hideMark/>
          </w:tcPr>
          <w:p w14:paraId="1C30A235" w14:textId="77777777" w:rsidR="008720EA" w:rsidRPr="008720EA" w:rsidRDefault="008720EA" w:rsidP="000C55A8">
            <w:pPr>
              <w:pStyle w:val="NoSpacing"/>
              <w:keepNext/>
              <w:keepLines/>
              <w:rPr>
                <w:rFonts w:asciiTheme="majorHAnsi" w:hAnsiTheme="majorHAnsi" w:cstheme="majorHAnsi"/>
                <w:szCs w:val="20"/>
                <w:lang w:eastAsia="en-AU"/>
              </w:rPr>
            </w:pPr>
            <w:r w:rsidRPr="008720EA">
              <w:rPr>
                <w:rFonts w:asciiTheme="majorHAnsi" w:hAnsiTheme="majorHAnsi" w:cstheme="majorHAnsi"/>
                <w:szCs w:val="20"/>
                <w:lang w:eastAsia="en-AU"/>
              </w:rPr>
              <w:t>2020</w:t>
            </w:r>
          </w:p>
        </w:tc>
        <w:tc>
          <w:tcPr>
            <w:tcW w:w="468" w:type="pct"/>
            <w:shd w:val="clear" w:color="auto" w:fill="auto"/>
            <w:noWrap/>
            <w:tcMar>
              <w:left w:w="57" w:type="dxa"/>
              <w:right w:w="57" w:type="dxa"/>
            </w:tcMar>
            <w:hideMark/>
          </w:tcPr>
          <w:p w14:paraId="10CB83C1"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76.74</w:t>
            </w:r>
          </w:p>
        </w:tc>
        <w:tc>
          <w:tcPr>
            <w:tcW w:w="794" w:type="pct"/>
            <w:shd w:val="clear" w:color="auto" w:fill="auto"/>
            <w:noWrap/>
            <w:tcMar>
              <w:left w:w="57" w:type="dxa"/>
              <w:right w:w="57" w:type="dxa"/>
            </w:tcMar>
            <w:hideMark/>
          </w:tcPr>
          <w:p w14:paraId="6A8A34F0"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13.98</w:t>
            </w:r>
          </w:p>
        </w:tc>
        <w:tc>
          <w:tcPr>
            <w:tcW w:w="794" w:type="pct"/>
            <w:shd w:val="clear" w:color="auto" w:fill="auto"/>
            <w:noWrap/>
            <w:tcMar>
              <w:left w:w="57" w:type="dxa"/>
              <w:right w:w="57" w:type="dxa"/>
            </w:tcMar>
            <w:hideMark/>
          </w:tcPr>
          <w:p w14:paraId="531DD35F"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86.69</w:t>
            </w:r>
          </w:p>
        </w:tc>
        <w:tc>
          <w:tcPr>
            <w:tcW w:w="794" w:type="pct"/>
            <w:shd w:val="clear" w:color="auto" w:fill="auto"/>
            <w:noWrap/>
            <w:tcMar>
              <w:left w:w="57" w:type="dxa"/>
              <w:right w:w="57" w:type="dxa"/>
            </w:tcMar>
            <w:hideMark/>
          </w:tcPr>
          <w:p w14:paraId="3A42CAD7"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335.23</w:t>
            </w:r>
          </w:p>
        </w:tc>
        <w:tc>
          <w:tcPr>
            <w:tcW w:w="795" w:type="pct"/>
            <w:shd w:val="clear" w:color="auto" w:fill="auto"/>
            <w:noWrap/>
            <w:tcMar>
              <w:left w:w="57" w:type="dxa"/>
              <w:right w:w="57" w:type="dxa"/>
            </w:tcMar>
            <w:hideMark/>
          </w:tcPr>
          <w:p w14:paraId="2F6C6017"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487.96</w:t>
            </w:r>
          </w:p>
        </w:tc>
        <w:tc>
          <w:tcPr>
            <w:tcW w:w="714" w:type="pct"/>
            <w:shd w:val="clear" w:color="auto" w:fill="auto"/>
            <w:noWrap/>
            <w:tcMar>
              <w:left w:w="57" w:type="dxa"/>
              <w:right w:w="57" w:type="dxa"/>
            </w:tcMar>
            <w:hideMark/>
          </w:tcPr>
          <w:p w14:paraId="6BAF1EDB"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861.38</w:t>
            </w:r>
          </w:p>
        </w:tc>
      </w:tr>
      <w:tr w:rsidR="008720EA" w:rsidRPr="008720EA" w14:paraId="1482F248" w14:textId="77777777" w:rsidTr="008720EA">
        <w:trPr>
          <w:trHeight w:val="19"/>
        </w:trPr>
        <w:tc>
          <w:tcPr>
            <w:tcW w:w="641" w:type="pct"/>
            <w:tcBorders>
              <w:bottom w:val="single" w:sz="4" w:space="0" w:color="auto"/>
            </w:tcBorders>
            <w:shd w:val="clear" w:color="auto" w:fill="auto"/>
            <w:noWrap/>
            <w:tcMar>
              <w:left w:w="57" w:type="dxa"/>
              <w:right w:w="57" w:type="dxa"/>
            </w:tcMar>
            <w:hideMark/>
          </w:tcPr>
          <w:p w14:paraId="7C578997" w14:textId="77777777" w:rsidR="008720EA" w:rsidRPr="008720EA" w:rsidRDefault="008720EA" w:rsidP="000C55A8">
            <w:pPr>
              <w:pStyle w:val="NoSpacing"/>
              <w:keepNext/>
              <w:keepLines/>
              <w:rPr>
                <w:rFonts w:asciiTheme="majorHAnsi" w:hAnsiTheme="majorHAnsi" w:cstheme="majorHAnsi"/>
                <w:szCs w:val="20"/>
                <w:lang w:eastAsia="en-AU"/>
              </w:rPr>
            </w:pPr>
            <w:r w:rsidRPr="008720EA">
              <w:rPr>
                <w:rFonts w:asciiTheme="majorHAnsi" w:hAnsiTheme="majorHAnsi" w:cstheme="majorHAnsi"/>
                <w:szCs w:val="20"/>
                <w:lang w:eastAsia="en-AU"/>
              </w:rPr>
              <w:t>2021</w:t>
            </w:r>
          </w:p>
        </w:tc>
        <w:tc>
          <w:tcPr>
            <w:tcW w:w="468" w:type="pct"/>
            <w:tcBorders>
              <w:bottom w:val="single" w:sz="4" w:space="0" w:color="auto"/>
            </w:tcBorders>
            <w:shd w:val="clear" w:color="auto" w:fill="auto"/>
            <w:noWrap/>
            <w:tcMar>
              <w:left w:w="57" w:type="dxa"/>
              <w:right w:w="57" w:type="dxa"/>
            </w:tcMar>
            <w:hideMark/>
          </w:tcPr>
          <w:p w14:paraId="4546647C"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40.84</w:t>
            </w:r>
          </w:p>
        </w:tc>
        <w:tc>
          <w:tcPr>
            <w:tcW w:w="794" w:type="pct"/>
            <w:tcBorders>
              <w:bottom w:val="single" w:sz="4" w:space="0" w:color="auto"/>
            </w:tcBorders>
            <w:shd w:val="clear" w:color="auto" w:fill="auto"/>
            <w:noWrap/>
            <w:tcMar>
              <w:left w:w="57" w:type="dxa"/>
              <w:right w:w="57" w:type="dxa"/>
            </w:tcMar>
            <w:hideMark/>
          </w:tcPr>
          <w:p w14:paraId="3889C1FD"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84.77</w:t>
            </w:r>
          </w:p>
        </w:tc>
        <w:tc>
          <w:tcPr>
            <w:tcW w:w="794" w:type="pct"/>
            <w:tcBorders>
              <w:bottom w:val="single" w:sz="4" w:space="0" w:color="auto"/>
            </w:tcBorders>
            <w:shd w:val="clear" w:color="auto" w:fill="auto"/>
            <w:noWrap/>
            <w:tcMar>
              <w:left w:w="57" w:type="dxa"/>
              <w:right w:w="57" w:type="dxa"/>
            </w:tcMar>
            <w:hideMark/>
          </w:tcPr>
          <w:p w14:paraId="17E3D1B1"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149.58</w:t>
            </w:r>
          </w:p>
        </w:tc>
        <w:tc>
          <w:tcPr>
            <w:tcW w:w="794" w:type="pct"/>
            <w:tcBorders>
              <w:bottom w:val="single" w:sz="4" w:space="0" w:color="auto"/>
            </w:tcBorders>
            <w:shd w:val="clear" w:color="auto" w:fill="auto"/>
            <w:noWrap/>
            <w:tcMar>
              <w:left w:w="57" w:type="dxa"/>
              <w:right w:w="57" w:type="dxa"/>
            </w:tcMar>
            <w:hideMark/>
          </w:tcPr>
          <w:p w14:paraId="19F0316B"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288.39</w:t>
            </w:r>
          </w:p>
        </w:tc>
        <w:tc>
          <w:tcPr>
            <w:tcW w:w="795" w:type="pct"/>
            <w:tcBorders>
              <w:bottom w:val="single" w:sz="4" w:space="0" w:color="auto"/>
            </w:tcBorders>
            <w:shd w:val="clear" w:color="auto" w:fill="auto"/>
            <w:noWrap/>
            <w:tcMar>
              <w:left w:w="57" w:type="dxa"/>
              <w:right w:w="57" w:type="dxa"/>
            </w:tcMar>
            <w:hideMark/>
          </w:tcPr>
          <w:p w14:paraId="2EA49F9A"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397.10</w:t>
            </w:r>
          </w:p>
        </w:tc>
        <w:tc>
          <w:tcPr>
            <w:tcW w:w="714" w:type="pct"/>
            <w:tcBorders>
              <w:bottom w:val="single" w:sz="4" w:space="0" w:color="auto"/>
            </w:tcBorders>
            <w:shd w:val="clear" w:color="auto" w:fill="auto"/>
            <w:noWrap/>
            <w:tcMar>
              <w:left w:w="57" w:type="dxa"/>
              <w:right w:w="57" w:type="dxa"/>
            </w:tcMar>
            <w:hideMark/>
          </w:tcPr>
          <w:p w14:paraId="7C8BA697" w14:textId="77777777" w:rsidR="008720EA" w:rsidRPr="008720EA" w:rsidRDefault="008720EA" w:rsidP="000C55A8">
            <w:pPr>
              <w:pStyle w:val="NoSpacing"/>
              <w:keepNext/>
              <w:keepLines/>
              <w:jc w:val="center"/>
              <w:rPr>
                <w:rFonts w:asciiTheme="majorHAnsi" w:hAnsiTheme="majorHAnsi" w:cstheme="majorHAnsi"/>
                <w:szCs w:val="20"/>
                <w:lang w:eastAsia="en-AU"/>
              </w:rPr>
            </w:pPr>
            <w:r w:rsidRPr="008720EA">
              <w:rPr>
                <w:rFonts w:asciiTheme="majorHAnsi" w:hAnsiTheme="majorHAnsi" w:cstheme="majorHAnsi"/>
                <w:szCs w:val="20"/>
                <w:lang w:eastAsia="en-AU"/>
              </w:rPr>
              <w:t>736.95</w:t>
            </w:r>
          </w:p>
        </w:tc>
      </w:tr>
    </w:tbl>
    <w:p w14:paraId="2785489C" w14:textId="77777777" w:rsidR="008720EA" w:rsidRDefault="008720EA" w:rsidP="009D5250"/>
    <w:p w14:paraId="6B9E77B9" w14:textId="4085BA69" w:rsidR="00D14FD4" w:rsidRDefault="00D14FD4" w:rsidP="00D14FD4">
      <w:r w:rsidRPr="00D14FD4">
        <w:t xml:space="preserve">Mixed linear regressions </w:t>
      </w:r>
      <w:r>
        <w:t>reveal</w:t>
      </w:r>
      <w:r w:rsidRPr="00D14FD4">
        <w:t xml:space="preserve"> </w:t>
      </w:r>
      <w:r>
        <w:t>that the distance between patients’ homes and the</w:t>
      </w:r>
      <w:r w:rsidR="00BC10FC">
        <w:t>ir</w:t>
      </w:r>
      <w:r>
        <w:t xml:space="preserve"> dispensing pharmacy</w:t>
      </w:r>
      <w:r w:rsidRPr="00D14FD4">
        <w:t xml:space="preserve"> </w:t>
      </w:r>
      <w:r>
        <w:t>was higher in 2020</w:t>
      </w:r>
      <w:r w:rsidRPr="00D14FD4">
        <w:t xml:space="preserve">, after controlling for </w:t>
      </w:r>
      <w:r>
        <w:t>remoteness of residence</w:t>
      </w:r>
      <w:r w:rsidRPr="00D14FD4">
        <w:t xml:space="preserve">, the number of dispensing pharmacies in </w:t>
      </w:r>
      <w:r w:rsidR="009120D9">
        <w:t xml:space="preserve">the </w:t>
      </w:r>
      <w:r w:rsidRPr="00D14FD4">
        <w:t>patient</w:t>
      </w:r>
      <w:r w:rsidR="009120D9">
        <w:t>’</w:t>
      </w:r>
      <w:r w:rsidRPr="00D14FD4">
        <w:t xml:space="preserve">s LGA, and the average distance </w:t>
      </w:r>
      <w:r>
        <w:t xml:space="preserve">to dispensing pharmacy </w:t>
      </w:r>
      <w:r w:rsidRPr="00D14FD4">
        <w:t xml:space="preserve">in </w:t>
      </w:r>
      <w:r>
        <w:t>each</w:t>
      </w:r>
      <w:r w:rsidRPr="00D14FD4">
        <w:t xml:space="preserve"> patient</w:t>
      </w:r>
      <w:r>
        <w:t>’</w:t>
      </w:r>
      <w:r w:rsidRPr="00D14FD4">
        <w:t>s LGA in the previous year</w:t>
      </w:r>
      <w:r w:rsidR="007C07C8">
        <w:t xml:space="preserve">. </w:t>
      </w:r>
      <w:r w:rsidR="0065510B">
        <w:t xml:space="preserve"> </w:t>
      </w:r>
      <w:r w:rsidR="007C07C8">
        <w:t>A lagged variable of mean travel distance in the patient’s LGA was used to control for confounding</w:t>
      </w:r>
      <w:r>
        <w:t xml:space="preserve"> (see </w:t>
      </w:r>
      <w:r>
        <w:fldChar w:fldCharType="begin"/>
      </w:r>
      <w:r>
        <w:instrText xml:space="preserve"> REF _Ref125019616 \h </w:instrText>
      </w:r>
      <w:r>
        <w:fldChar w:fldCharType="separate"/>
      </w:r>
      <w:r w:rsidR="000C766B">
        <w:t xml:space="preserve">Equation </w:t>
      </w:r>
      <w:r w:rsidR="000C766B">
        <w:rPr>
          <w:noProof/>
        </w:rPr>
        <w:t>2</w:t>
      </w:r>
      <w:r>
        <w:fldChar w:fldCharType="end"/>
      </w:r>
      <w:r>
        <w:t>)</w:t>
      </w:r>
      <w:r w:rsidRPr="00D14FD4">
        <w:t xml:space="preserve">. </w:t>
      </w:r>
    </w:p>
    <w:p w14:paraId="70ED561E" w14:textId="282771D4" w:rsidR="00D14FD4" w:rsidRDefault="00D14FD4" w:rsidP="00D14FD4">
      <w:pPr>
        <w:pStyle w:val="Caption"/>
      </w:pPr>
      <w:bookmarkStart w:id="488" w:name="_Ref125019616"/>
      <w:r>
        <w:t xml:space="preserve">Equation </w:t>
      </w:r>
      <w:r w:rsidR="00E36C93">
        <w:fldChar w:fldCharType="begin"/>
      </w:r>
      <w:r w:rsidR="00E36C93">
        <w:instrText xml:space="preserve"> SEQ Equation \* ARABIC </w:instrText>
      </w:r>
      <w:r w:rsidR="00E36C93">
        <w:fldChar w:fldCharType="separate"/>
      </w:r>
      <w:r w:rsidR="000C766B">
        <w:rPr>
          <w:noProof/>
        </w:rPr>
        <w:t>2</w:t>
      </w:r>
      <w:r w:rsidR="00E36C93">
        <w:rPr>
          <w:noProof/>
        </w:rPr>
        <w:fldChar w:fldCharType="end"/>
      </w:r>
      <w:bookmarkEnd w:id="488"/>
      <w:r>
        <w:t>. Distance between patient residence and dispensing pharmacy.</w:t>
      </w:r>
    </w:p>
    <w:p w14:paraId="4335F725" w14:textId="08571AAA" w:rsidR="00D14FD4" w:rsidRDefault="00D14FD4" w:rsidP="009D5250">
      <w:r w:rsidRPr="001E2892">
        <w:rPr>
          <w:noProof/>
        </w:rPr>
        <w:drawing>
          <wp:inline distT="0" distB="0" distL="0" distR="0" wp14:anchorId="10A6A588" wp14:editId="7E611FDE">
            <wp:extent cx="3765600" cy="5790813"/>
            <wp:effectExtent l="19050" t="19050" r="25400" b="19685"/>
            <wp:docPr id="193" name="Picture 193" descr="Distance between patient residence and dispensing pharmacy.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Distance between patient residence and dispensing pharmacy. Results of the econometric estimation are summarised in the text"/>
                    <pic:cNvPicPr>
                      <a:picLocks noChangeAspect="1" noChangeArrowheads="1"/>
                    </pic:cNvPicPr>
                  </pic:nvPicPr>
                  <pic:blipFill rotWithShape="1">
                    <a:blip r:embed="rId188">
                      <a:extLst>
                        <a:ext uri="{28A0092B-C50C-407E-A947-70E740481C1C}">
                          <a14:useLocalDpi xmlns:a14="http://schemas.microsoft.com/office/drawing/2010/main" val="0"/>
                        </a:ext>
                      </a:extLst>
                    </a:blip>
                    <a:srcRect r="58097"/>
                    <a:stretch/>
                  </pic:blipFill>
                  <pic:spPr bwMode="auto">
                    <a:xfrm>
                      <a:off x="0" y="0"/>
                      <a:ext cx="3771587" cy="58000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84756C9" w14:textId="08D38E62" w:rsidR="007C07C8" w:rsidRDefault="00BC10FC" w:rsidP="009D5250">
      <w:r>
        <w:t>Differences in the m</w:t>
      </w:r>
      <w:r w:rsidR="007C07C8">
        <w:t>ean d</w:t>
      </w:r>
      <w:r w:rsidR="007C07C8" w:rsidRPr="007C07C8">
        <w:t>istance between patients</w:t>
      </w:r>
      <w:r w:rsidR="0065510B">
        <w:t>’</w:t>
      </w:r>
      <w:r w:rsidR="007C07C8" w:rsidRPr="007C07C8">
        <w:t xml:space="preserve"> home</w:t>
      </w:r>
      <w:r w:rsidR="0065510B">
        <w:t>s</w:t>
      </w:r>
      <w:r w:rsidR="007C07C8" w:rsidRPr="007C07C8">
        <w:t xml:space="preserve"> and </w:t>
      </w:r>
      <w:r w:rsidR="0065510B">
        <w:t xml:space="preserve">their </w:t>
      </w:r>
      <w:r w:rsidR="007C07C8" w:rsidRPr="007C07C8">
        <w:t xml:space="preserve">dispensing pharmacy is largely </w:t>
      </w:r>
      <w:r w:rsidR="007C07C8">
        <w:t>explained</w:t>
      </w:r>
      <w:r w:rsidR="007C07C8" w:rsidRPr="007C07C8">
        <w:t xml:space="preserve"> by the number of dispensing pharmacies located in the patient’s LGA </w:t>
      </w:r>
      <w:r w:rsidR="007C07C8">
        <w:t>(s</w:t>
      </w:r>
      <w:r w:rsidR="007C07C8" w:rsidRPr="007C07C8">
        <w:t xml:space="preserve">ee </w:t>
      </w:r>
      <w:r w:rsidR="007C07C8">
        <w:fldChar w:fldCharType="begin"/>
      </w:r>
      <w:r w:rsidR="007C07C8">
        <w:instrText xml:space="preserve"> REF _Ref125019879 \h </w:instrText>
      </w:r>
      <w:r w:rsidR="007C07C8">
        <w:fldChar w:fldCharType="separate"/>
      </w:r>
      <w:r w:rsidR="000C766B">
        <w:t>Figure A</w:t>
      </w:r>
      <w:r w:rsidR="000C766B">
        <w:rPr>
          <w:noProof/>
        </w:rPr>
        <w:t>46</w:t>
      </w:r>
      <w:r w:rsidR="007C07C8">
        <w:fldChar w:fldCharType="end"/>
      </w:r>
      <w:r w:rsidR="007C07C8">
        <w:t>)</w:t>
      </w:r>
      <w:r w:rsidR="007C07C8" w:rsidRPr="007C07C8">
        <w:t>.</w:t>
      </w:r>
      <w:r w:rsidR="00E413BD">
        <w:t xml:space="preserve"> </w:t>
      </w:r>
      <w:r w:rsidR="007C07C8" w:rsidRPr="007C07C8">
        <w:t xml:space="preserve"> Mixed linear regressions </w:t>
      </w:r>
      <w:r w:rsidR="007C07C8">
        <w:t>reveal</w:t>
      </w:r>
      <w:r w:rsidR="007C07C8" w:rsidRPr="007C07C8">
        <w:t xml:space="preserve"> that for each additional dispensing pharmacy in the patient’s LGA, </w:t>
      </w:r>
      <w:r w:rsidR="007C07C8">
        <w:t xml:space="preserve">mean </w:t>
      </w:r>
      <w:r w:rsidR="007C07C8" w:rsidRPr="007C07C8">
        <w:t xml:space="preserve">travel distance was reduced by 0.88 km (95% CI: 0.98, 0.78, p-value &lt; 0.000) </w:t>
      </w:r>
      <w:r w:rsidR="007C07C8">
        <w:t>(s</w:t>
      </w:r>
      <w:r w:rsidR="007C07C8" w:rsidRPr="007C07C8">
        <w:t xml:space="preserve">ee </w:t>
      </w:r>
      <w:r w:rsidR="007C07C8">
        <w:fldChar w:fldCharType="begin"/>
      </w:r>
      <w:r w:rsidR="007C07C8">
        <w:instrText xml:space="preserve"> REF _Ref125020000 \h </w:instrText>
      </w:r>
      <w:r w:rsidR="007C07C8">
        <w:fldChar w:fldCharType="separate"/>
      </w:r>
      <w:r w:rsidR="000C766B">
        <w:t xml:space="preserve">Equation </w:t>
      </w:r>
      <w:r w:rsidR="000C766B">
        <w:rPr>
          <w:noProof/>
        </w:rPr>
        <w:t>3</w:t>
      </w:r>
      <w:r w:rsidR="007C07C8">
        <w:fldChar w:fldCharType="end"/>
      </w:r>
      <w:r w:rsidR="007C07C8">
        <w:t>).</w:t>
      </w:r>
    </w:p>
    <w:p w14:paraId="5341A97B" w14:textId="38F8A933" w:rsidR="007C07C8" w:rsidRDefault="007C07C8" w:rsidP="007C07C8">
      <w:pPr>
        <w:pStyle w:val="Caption"/>
      </w:pPr>
      <w:bookmarkStart w:id="489" w:name="_Ref125019879"/>
      <w:r>
        <w:t>Figure A</w:t>
      </w:r>
      <w:r w:rsidR="00E36C93">
        <w:fldChar w:fldCharType="begin"/>
      </w:r>
      <w:r w:rsidR="00E36C93">
        <w:instrText xml:space="preserve"> SEQ Figure_A \* ARABIC </w:instrText>
      </w:r>
      <w:r w:rsidR="00E36C93">
        <w:fldChar w:fldCharType="separate"/>
      </w:r>
      <w:r w:rsidR="000C766B">
        <w:rPr>
          <w:noProof/>
        </w:rPr>
        <w:t>46</w:t>
      </w:r>
      <w:r w:rsidR="00E36C93">
        <w:rPr>
          <w:noProof/>
        </w:rPr>
        <w:fldChar w:fldCharType="end"/>
      </w:r>
      <w:bookmarkEnd w:id="489"/>
      <w:r>
        <w:t>. M</w:t>
      </w:r>
      <w:r w:rsidRPr="00563936">
        <w:t>ean distance</w:t>
      </w:r>
      <w:r>
        <w:t xml:space="preserve"> (km)</w:t>
      </w:r>
      <w:r w:rsidRPr="00563936">
        <w:t xml:space="preserve"> between the patient’s home and dispensing pharmacy </w:t>
      </w:r>
      <w:r>
        <w:t>by number of</w:t>
      </w:r>
      <w:r w:rsidRPr="00563936">
        <w:t xml:space="preserve"> dispensing pharmacies in the patient’s LGA</w:t>
      </w:r>
    </w:p>
    <w:p w14:paraId="0C68E3EC" w14:textId="444A6575" w:rsidR="007C07C8" w:rsidRDefault="007C07C8" w:rsidP="007C07C8">
      <w:r>
        <w:rPr>
          <w:noProof/>
        </w:rPr>
        <w:drawing>
          <wp:inline distT="0" distB="0" distL="0" distR="0" wp14:anchorId="752312D1" wp14:editId="11C24FAB">
            <wp:extent cx="5731510" cy="2836545"/>
            <wp:effectExtent l="0" t="0" r="0" b="0"/>
            <wp:docPr id="194" name="Chart 194" descr="a dot plot showing the pharmacies in the patients LGA">
              <a:extLst xmlns:a="http://schemas.openxmlformats.org/drawingml/2006/main">
                <a:ext uri="{FF2B5EF4-FFF2-40B4-BE49-F238E27FC236}">
                  <a16:creationId xmlns:a16="http://schemas.microsoft.com/office/drawing/2014/main" id="{1E087566-7BA7-2BCD-79EC-716071266B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1AA8C617" w14:textId="6E93B8C9" w:rsidR="007C07C8" w:rsidRDefault="007C07C8" w:rsidP="007C07C8">
      <w:pPr>
        <w:pStyle w:val="Caption"/>
      </w:pPr>
      <w:bookmarkStart w:id="490" w:name="_Ref125020000"/>
      <w:r>
        <w:t xml:space="preserve">Equation </w:t>
      </w:r>
      <w:r w:rsidR="00E36C93">
        <w:fldChar w:fldCharType="begin"/>
      </w:r>
      <w:r w:rsidR="00E36C93">
        <w:instrText xml:space="preserve"> SEQ Equation \* ARABIC </w:instrText>
      </w:r>
      <w:r w:rsidR="00E36C93">
        <w:fldChar w:fldCharType="separate"/>
      </w:r>
      <w:r w:rsidR="000C766B">
        <w:rPr>
          <w:noProof/>
        </w:rPr>
        <w:t>3</w:t>
      </w:r>
      <w:r w:rsidR="00E36C93">
        <w:rPr>
          <w:noProof/>
        </w:rPr>
        <w:fldChar w:fldCharType="end"/>
      </w:r>
      <w:bookmarkEnd w:id="490"/>
      <w:r>
        <w:t>. Impact of number of dispensing pharmacies in patient LGA on the distance between the patient's home and dispensing pharmacy</w:t>
      </w:r>
    </w:p>
    <w:p w14:paraId="7B250156" w14:textId="55B136DA" w:rsidR="007C07C8" w:rsidRDefault="007C07C8" w:rsidP="007C07C8">
      <w:r w:rsidRPr="00290FAF">
        <w:rPr>
          <w:noProof/>
        </w:rPr>
        <w:drawing>
          <wp:inline distT="0" distB="0" distL="0" distR="0" wp14:anchorId="0A9237B8" wp14:editId="4334D10E">
            <wp:extent cx="3858567" cy="3153800"/>
            <wp:effectExtent l="19050" t="19050" r="27940" b="27940"/>
            <wp:docPr id="195" name="Picture 195" descr="Impact of number of dispensing pharmacies in patient LGA on the distance between the patient's home and dispensing pharmacy.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Impact of number of dispensing pharmacies in patient LGA on the distance between the patient's home and dispensing pharmacy. Results of the econometric estimation are summarised in the text"/>
                    <pic:cNvPicPr>
                      <a:picLocks noChangeAspect="1" noChangeArrowheads="1"/>
                    </pic:cNvPicPr>
                  </pic:nvPicPr>
                  <pic:blipFill rotWithShape="1">
                    <a:blip r:embed="rId190">
                      <a:extLst>
                        <a:ext uri="{28A0092B-C50C-407E-A947-70E740481C1C}">
                          <a14:useLocalDpi xmlns:a14="http://schemas.microsoft.com/office/drawing/2010/main" val="0"/>
                        </a:ext>
                      </a:extLst>
                    </a:blip>
                    <a:srcRect r="57569"/>
                    <a:stretch/>
                  </pic:blipFill>
                  <pic:spPr bwMode="auto">
                    <a:xfrm>
                      <a:off x="0" y="0"/>
                      <a:ext cx="3864499" cy="315864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8DC1E2B" w14:textId="15DE4983" w:rsidR="00A53E67" w:rsidRDefault="00A53E67" w:rsidP="007C07C8">
      <w:r>
        <w:t>T</w:t>
      </w:r>
      <w:r w:rsidRPr="00A53E67">
        <w:t xml:space="preserve">he </w:t>
      </w:r>
      <w:r>
        <w:t xml:space="preserve">monthly </w:t>
      </w:r>
      <w:r w:rsidRPr="00A53E67">
        <w:t xml:space="preserve">number of pharmacies dispensing EFC medicines </w:t>
      </w:r>
      <w:r w:rsidR="00BC10FC">
        <w:t xml:space="preserve">in the period </w:t>
      </w:r>
      <w:r w:rsidRPr="00A53E67">
        <w:t>July 2016 to June 2021</w:t>
      </w:r>
      <w:r>
        <w:t xml:space="preserve"> is presented in</w:t>
      </w:r>
      <w:r w:rsidR="00BC10FC">
        <w:t xml:space="preserve"> </w:t>
      </w:r>
      <w:r w:rsidR="00BC10FC">
        <w:fldChar w:fldCharType="begin"/>
      </w:r>
      <w:r w:rsidR="00BC10FC">
        <w:instrText xml:space="preserve"> REF _Ref125025403 \h </w:instrText>
      </w:r>
      <w:r w:rsidR="00BC10FC">
        <w:fldChar w:fldCharType="separate"/>
      </w:r>
      <w:r w:rsidR="000C766B">
        <w:t>Figure A</w:t>
      </w:r>
      <w:r w:rsidR="000C766B">
        <w:rPr>
          <w:noProof/>
        </w:rPr>
        <w:t>47</w:t>
      </w:r>
      <w:r w:rsidR="00BC10FC">
        <w:fldChar w:fldCharType="end"/>
      </w:r>
      <w:r w:rsidRPr="00A53E67">
        <w:t xml:space="preserve">. </w:t>
      </w:r>
      <w:r w:rsidR="00E413BD">
        <w:t xml:space="preserve"> </w:t>
      </w:r>
      <w:r>
        <w:t>T</w:t>
      </w:r>
      <w:r w:rsidRPr="00A53E67">
        <w:t xml:space="preserve">he number of pharmacies </w:t>
      </w:r>
      <w:r>
        <w:t>dispensing</w:t>
      </w:r>
      <w:r w:rsidRPr="00A53E67">
        <w:t xml:space="preserve"> EFC medicines increased from 109 centres in July 2016 to 130 centres in June 2021.   </w:t>
      </w:r>
    </w:p>
    <w:p w14:paraId="73BE4B58" w14:textId="480A2F39" w:rsidR="00A53E67" w:rsidRDefault="00A53E67" w:rsidP="00A53E67">
      <w:pPr>
        <w:pStyle w:val="Caption"/>
      </w:pPr>
      <w:bookmarkStart w:id="491" w:name="_Ref125025403"/>
      <w:bookmarkStart w:id="492" w:name="_Ref125020170"/>
      <w:r>
        <w:t>Figure A</w:t>
      </w:r>
      <w:r w:rsidR="00E36C93">
        <w:fldChar w:fldCharType="begin"/>
      </w:r>
      <w:r w:rsidR="00E36C93">
        <w:instrText xml:space="preserve"> SEQ Figure_A \* ARABIC </w:instrText>
      </w:r>
      <w:r w:rsidR="00E36C93">
        <w:fldChar w:fldCharType="separate"/>
      </w:r>
      <w:r w:rsidR="000C766B">
        <w:rPr>
          <w:noProof/>
        </w:rPr>
        <w:t>47</w:t>
      </w:r>
      <w:r w:rsidR="00E36C93">
        <w:rPr>
          <w:noProof/>
        </w:rPr>
        <w:fldChar w:fldCharType="end"/>
      </w:r>
      <w:bookmarkEnd w:id="491"/>
      <w:r>
        <w:t>. Number of pharmacies dispensing EFC medicines by month (2016 - 2021)</w:t>
      </w:r>
      <w:bookmarkEnd w:id="492"/>
    </w:p>
    <w:p w14:paraId="0EFCB1B7" w14:textId="146F509A" w:rsidR="00A53E67" w:rsidRDefault="00A53E67" w:rsidP="007C07C8">
      <w:r>
        <w:rPr>
          <w:noProof/>
        </w:rPr>
        <w:drawing>
          <wp:inline distT="0" distB="0" distL="0" distR="0" wp14:anchorId="0D73D387" wp14:editId="1D9363AC">
            <wp:extent cx="5731510" cy="3196590"/>
            <wp:effectExtent l="0" t="0" r="0" b="3810"/>
            <wp:docPr id="196" name="Chart 196" descr="a line chart showing the Number of pharmacies dispensing EFC medicines by month from 2016 to 2021">
              <a:extLst xmlns:a="http://schemas.openxmlformats.org/drawingml/2006/main">
                <a:ext uri="{FF2B5EF4-FFF2-40B4-BE49-F238E27FC236}">
                  <a16:creationId xmlns:a16="http://schemas.microsoft.com/office/drawing/2014/main" id="{CC319CCA-7661-4687-88C6-BB57B154F3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14:paraId="2A2F306A" w14:textId="4C45EC62" w:rsidR="00465C64" w:rsidRDefault="004C28FE" w:rsidP="007C07C8">
      <w:r>
        <w:t>An ostensible increase in</w:t>
      </w:r>
      <w:r w:rsidRPr="004C28FE">
        <w:t xml:space="preserve"> </w:t>
      </w:r>
      <w:r>
        <w:t>the mean</w:t>
      </w:r>
      <w:r w:rsidRPr="004C28FE">
        <w:t xml:space="preserve"> distance</w:t>
      </w:r>
      <w:r>
        <w:t xml:space="preserve"> between patients’ </w:t>
      </w:r>
      <w:r w:rsidR="00E413BD">
        <w:t>homes</w:t>
      </w:r>
      <w:r>
        <w:t xml:space="preserve"> and their dispensing pharmacy in</w:t>
      </w:r>
      <w:r w:rsidRPr="004C28FE">
        <w:t xml:space="preserve"> 2020</w:t>
      </w:r>
      <w:r>
        <w:t xml:space="preserve"> may be related</w:t>
      </w:r>
      <w:r w:rsidRPr="004C28FE">
        <w:t xml:space="preserve"> to impact</w:t>
      </w:r>
      <w:r w:rsidR="00BC10FC">
        <w:t>s</w:t>
      </w:r>
      <w:r w:rsidRPr="004C28FE">
        <w:t xml:space="preserve"> </w:t>
      </w:r>
      <w:r>
        <w:t>of the Covid-19</w:t>
      </w:r>
      <w:r w:rsidRPr="004C28FE">
        <w:t xml:space="preserve"> pandemic.</w:t>
      </w:r>
      <w:r w:rsidR="00E413BD">
        <w:t xml:space="preserve"> </w:t>
      </w:r>
      <w:r w:rsidRPr="004C28FE">
        <w:t xml:space="preserve"> It was hypothesised that travel distances </w:t>
      </w:r>
      <w:r>
        <w:t>may</w:t>
      </w:r>
      <w:r w:rsidRPr="004C28FE">
        <w:t xml:space="preserve"> have increased due to a reduction in the number of pharmacies dispensing EFC medicines. </w:t>
      </w:r>
      <w:r w:rsidR="00E413BD">
        <w:t xml:space="preserve"> </w:t>
      </w:r>
      <w:r w:rsidRPr="004C28FE">
        <w:t xml:space="preserve">However, </w:t>
      </w:r>
      <w:r>
        <w:t xml:space="preserve">as demonstrated in </w:t>
      </w:r>
      <w:r>
        <w:fldChar w:fldCharType="begin"/>
      </w:r>
      <w:r>
        <w:instrText xml:space="preserve"> REF _Ref125020499 \h </w:instrText>
      </w:r>
      <w:r>
        <w:fldChar w:fldCharType="separate"/>
      </w:r>
      <w:r w:rsidR="000C766B">
        <w:t>Figure A</w:t>
      </w:r>
      <w:r w:rsidR="000C766B">
        <w:rPr>
          <w:noProof/>
        </w:rPr>
        <w:t>48</w:t>
      </w:r>
      <w:r>
        <w:fldChar w:fldCharType="end"/>
      </w:r>
      <w:r>
        <w:t>,</w:t>
      </w:r>
      <w:r w:rsidRPr="004C28FE">
        <w:t xml:space="preserve"> no </w:t>
      </w:r>
      <w:r>
        <w:t xml:space="preserve">material </w:t>
      </w:r>
      <w:r w:rsidRPr="004C28FE">
        <w:t xml:space="preserve">change in the number of pharmacies dispensing EFC medicines </w:t>
      </w:r>
      <w:r>
        <w:t xml:space="preserve">was </w:t>
      </w:r>
      <w:r w:rsidR="007101B0">
        <w:t>discernible</w:t>
      </w:r>
      <w:r>
        <w:t xml:space="preserve"> in the relevant time frame</w:t>
      </w:r>
      <w:r w:rsidRPr="004C28FE">
        <w:t>.</w:t>
      </w:r>
    </w:p>
    <w:p w14:paraId="0093FCC1" w14:textId="5A28ECDD" w:rsidR="004C28FE" w:rsidRDefault="004C28FE" w:rsidP="004C28FE">
      <w:pPr>
        <w:pStyle w:val="Caption"/>
      </w:pPr>
      <w:bookmarkStart w:id="493" w:name="_Ref125020499"/>
      <w:r>
        <w:t>Figure A</w:t>
      </w:r>
      <w:r w:rsidR="00E36C93">
        <w:fldChar w:fldCharType="begin"/>
      </w:r>
      <w:r w:rsidR="00E36C93">
        <w:instrText xml:space="preserve"> SEQ Figure_A \* ARABIC </w:instrText>
      </w:r>
      <w:r w:rsidR="00E36C93">
        <w:fldChar w:fldCharType="separate"/>
      </w:r>
      <w:r w:rsidR="000C766B">
        <w:rPr>
          <w:noProof/>
        </w:rPr>
        <w:t>48</w:t>
      </w:r>
      <w:r w:rsidR="00E36C93">
        <w:rPr>
          <w:noProof/>
        </w:rPr>
        <w:fldChar w:fldCharType="end"/>
      </w:r>
      <w:bookmarkEnd w:id="493"/>
      <w:r>
        <w:t>. Number of EFC-dispensing pharmacies by month (2019 - 2021)</w:t>
      </w:r>
    </w:p>
    <w:p w14:paraId="625F53A1" w14:textId="7F6BADF0" w:rsidR="004C28FE" w:rsidRDefault="004C28FE" w:rsidP="007C07C8">
      <w:r>
        <w:rPr>
          <w:noProof/>
        </w:rPr>
        <w:drawing>
          <wp:inline distT="0" distB="0" distL="0" distR="0" wp14:anchorId="60FCDEA0" wp14:editId="2206F489">
            <wp:extent cx="5731510" cy="2632710"/>
            <wp:effectExtent l="0" t="0" r="0" b="0"/>
            <wp:docPr id="197" name="Picture 197" descr="a line chart showing the Number of EFC-dispensing pharmacies by month from 2019 to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a line chart showing the Number of EFC-dispensing pharmacies by month from 2019 to 2021"/>
                    <pic:cNvPicPr/>
                  </pic:nvPicPr>
                  <pic:blipFill>
                    <a:blip r:embed="rId192"/>
                    <a:stretch>
                      <a:fillRect/>
                    </a:stretch>
                  </pic:blipFill>
                  <pic:spPr>
                    <a:xfrm>
                      <a:off x="0" y="0"/>
                      <a:ext cx="5731510" cy="2632710"/>
                    </a:xfrm>
                    <a:prstGeom prst="rect">
                      <a:avLst/>
                    </a:prstGeom>
                    <a:ln>
                      <a:noFill/>
                    </a:ln>
                  </pic:spPr>
                </pic:pic>
              </a:graphicData>
            </a:graphic>
          </wp:inline>
        </w:drawing>
      </w:r>
    </w:p>
    <w:p w14:paraId="07B614A9" w14:textId="7EB526DE" w:rsidR="00CF0AE1" w:rsidRDefault="00CF0AE1" w:rsidP="009D5250">
      <w:r>
        <w:t xml:space="preserve">As shown in </w:t>
      </w:r>
      <w:r w:rsidR="00C32082">
        <w:fldChar w:fldCharType="begin"/>
      </w:r>
      <w:r w:rsidR="00C32082">
        <w:instrText xml:space="preserve"> REF _Ref125020830 \h </w:instrText>
      </w:r>
      <w:r w:rsidR="00C32082">
        <w:fldChar w:fldCharType="separate"/>
      </w:r>
      <w:r w:rsidR="000C766B">
        <w:t>Figure A</w:t>
      </w:r>
      <w:r w:rsidR="000C766B">
        <w:rPr>
          <w:noProof/>
        </w:rPr>
        <w:t>49</w:t>
      </w:r>
      <w:r w:rsidR="00C32082">
        <w:fldChar w:fldCharType="end"/>
      </w:r>
      <w:r>
        <w:t>,</w:t>
      </w:r>
      <w:r w:rsidRPr="00CF0AE1">
        <w:t xml:space="preserve"> pharmacies dispensing EFC medicines </w:t>
      </w:r>
      <w:r>
        <w:t>are</w:t>
      </w:r>
      <w:r w:rsidRPr="00CF0AE1">
        <w:t xml:space="preserve"> predominately </w:t>
      </w:r>
      <w:r>
        <w:t>concentrated</w:t>
      </w:r>
      <w:r w:rsidRPr="00CF0AE1">
        <w:t xml:space="preserve"> in major cities. </w:t>
      </w:r>
      <w:r w:rsidR="00E413BD">
        <w:t xml:space="preserve"> </w:t>
      </w:r>
      <w:r>
        <w:t>However, from 2016 to 2021, t</w:t>
      </w:r>
      <w:r w:rsidRPr="00CF0AE1">
        <w:t>he number of pharmacies dispensing EFC medicines gradually increas</w:t>
      </w:r>
      <w:r>
        <w:t>ed</w:t>
      </w:r>
      <w:r w:rsidRPr="00CF0AE1">
        <w:t xml:space="preserve"> in Australia</w:t>
      </w:r>
      <w:r>
        <w:t>’</w:t>
      </w:r>
      <w:r w:rsidRPr="00CF0AE1">
        <w:t xml:space="preserve">s </w:t>
      </w:r>
      <w:r w:rsidR="00EC1412">
        <w:t>outer-regional</w:t>
      </w:r>
      <w:r>
        <w:t xml:space="preserve"> and </w:t>
      </w:r>
      <w:r w:rsidRPr="00CF0AE1">
        <w:t>remote areas.</w:t>
      </w:r>
    </w:p>
    <w:p w14:paraId="3E3543A7" w14:textId="03D7A13F" w:rsidR="00C32082" w:rsidRDefault="00C32082" w:rsidP="00C32082">
      <w:pPr>
        <w:pStyle w:val="Caption"/>
      </w:pPr>
      <w:bookmarkStart w:id="494" w:name="_Ref125020830"/>
      <w:r>
        <w:t>Figure A</w:t>
      </w:r>
      <w:r w:rsidR="00E36C93">
        <w:fldChar w:fldCharType="begin"/>
      </w:r>
      <w:r w:rsidR="00E36C93">
        <w:instrText xml:space="preserve"> SEQ Figure_A \* ARABIC </w:instrText>
      </w:r>
      <w:r w:rsidR="00E36C93">
        <w:fldChar w:fldCharType="separate"/>
      </w:r>
      <w:r w:rsidR="000C766B">
        <w:rPr>
          <w:noProof/>
        </w:rPr>
        <w:t>49</w:t>
      </w:r>
      <w:r w:rsidR="00E36C93">
        <w:rPr>
          <w:noProof/>
        </w:rPr>
        <w:fldChar w:fldCharType="end"/>
      </w:r>
      <w:bookmarkEnd w:id="494"/>
      <w:r>
        <w:t>. Number of pharmacies dispensing EFC medicines by ARIA (2016 - 2021)</w:t>
      </w:r>
    </w:p>
    <w:p w14:paraId="0DE9F624" w14:textId="6D8696FC" w:rsidR="00CF0AE1" w:rsidRDefault="00CF0AE1" w:rsidP="009D5250">
      <w:r>
        <w:rPr>
          <w:noProof/>
        </w:rPr>
        <w:drawing>
          <wp:inline distT="0" distB="0" distL="0" distR="0" wp14:anchorId="5F5B41BF" wp14:editId="4BDB48D9">
            <wp:extent cx="5731510" cy="2733675"/>
            <wp:effectExtent l="0" t="0" r="0" b="0"/>
            <wp:docPr id="198" name="Chart 198" descr="a column chart showing the Number of pharmacies dispensing EFC medicines by ARIA from 2016 to 2021">
              <a:extLst xmlns:a="http://schemas.openxmlformats.org/drawingml/2006/main">
                <a:ext uri="{FF2B5EF4-FFF2-40B4-BE49-F238E27FC236}">
                  <a16:creationId xmlns:a16="http://schemas.microsoft.com/office/drawing/2014/main" id="{62ACBA07-0429-49FA-A882-14732F82E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6C085C5D" w14:textId="37A90280" w:rsidR="000806BA" w:rsidRDefault="000806BA" w:rsidP="009D5250">
      <w:r>
        <w:t>T</w:t>
      </w:r>
      <w:r w:rsidRPr="000806BA">
        <w:t>he mean distance (km) between patients</w:t>
      </w:r>
      <w:r>
        <w:t>’</w:t>
      </w:r>
      <w:r w:rsidRPr="000806BA">
        <w:t xml:space="preserve"> home</w:t>
      </w:r>
      <w:r>
        <w:t>s</w:t>
      </w:r>
      <w:r w:rsidRPr="000806BA">
        <w:t xml:space="preserve"> and </w:t>
      </w:r>
      <w:r>
        <w:t xml:space="preserve">their </w:t>
      </w:r>
      <w:r w:rsidRPr="000806BA">
        <w:t xml:space="preserve">dispensing pharmacy </w:t>
      </w:r>
      <w:r>
        <w:t>also</w:t>
      </w:r>
      <w:r w:rsidR="001A5A70">
        <w:t xml:space="preserve"> appears to be</w:t>
      </w:r>
      <w:r>
        <w:t xml:space="preserve"> </w:t>
      </w:r>
      <w:r w:rsidR="00E413BD">
        <w:t>related to</w:t>
      </w:r>
      <w:r>
        <w:t xml:space="preserve"> the type of drug dispensed</w:t>
      </w:r>
      <w:r w:rsidRPr="000806BA">
        <w:t xml:space="preserve">. </w:t>
      </w:r>
      <w:r w:rsidR="00E413BD">
        <w:t xml:space="preserve"> </w:t>
      </w:r>
      <w:r>
        <w:t xml:space="preserve">As demonstrated in </w:t>
      </w:r>
      <w:r w:rsidR="00D51621">
        <w:fldChar w:fldCharType="begin"/>
      </w:r>
      <w:r w:rsidR="00D51621">
        <w:instrText xml:space="preserve"> REF _Ref125021131 \h </w:instrText>
      </w:r>
      <w:r w:rsidR="00D51621">
        <w:fldChar w:fldCharType="separate"/>
      </w:r>
      <w:r w:rsidR="000C766B">
        <w:t>Figure A</w:t>
      </w:r>
      <w:r w:rsidR="000C766B">
        <w:rPr>
          <w:noProof/>
        </w:rPr>
        <w:t>50</w:t>
      </w:r>
      <w:r w:rsidR="00D51621">
        <w:fldChar w:fldCharType="end"/>
      </w:r>
      <w:r>
        <w:t xml:space="preserve">, </w:t>
      </w:r>
      <w:r w:rsidRPr="000806BA">
        <w:t xml:space="preserve">patients </w:t>
      </w:r>
      <w:r>
        <w:t xml:space="preserve">tend to </w:t>
      </w:r>
      <w:r w:rsidRPr="000806BA">
        <w:t xml:space="preserve">travel </w:t>
      </w:r>
      <w:r>
        <w:t>farther</w:t>
      </w:r>
      <w:r w:rsidRPr="000806BA">
        <w:t xml:space="preserve"> for cytotoxic medicines than for </w:t>
      </w:r>
      <w:r>
        <w:t>oncological immunotherapies and mAbs</w:t>
      </w:r>
      <w:r w:rsidRPr="000806BA">
        <w:t xml:space="preserve">. This is </w:t>
      </w:r>
      <w:r>
        <w:t xml:space="preserve">likely </w:t>
      </w:r>
      <w:r w:rsidRPr="000806BA">
        <w:t xml:space="preserve">due to specialised </w:t>
      </w:r>
      <w:r>
        <w:t>requirements</w:t>
      </w:r>
      <w:r w:rsidRPr="000806BA">
        <w:t xml:space="preserve"> </w:t>
      </w:r>
      <w:r w:rsidR="001A5A70">
        <w:t>related to the</w:t>
      </w:r>
      <w:r w:rsidRPr="000806BA">
        <w:t xml:space="preserve"> handling </w:t>
      </w:r>
      <w:r w:rsidR="001A5A70">
        <w:t xml:space="preserve">of </w:t>
      </w:r>
      <w:r w:rsidRPr="000806BA">
        <w:t>cytotoxic medicines.</w:t>
      </w:r>
    </w:p>
    <w:p w14:paraId="1781EBDD" w14:textId="32F18FA8" w:rsidR="000806BA" w:rsidRDefault="000806BA" w:rsidP="000806BA">
      <w:pPr>
        <w:pStyle w:val="Caption"/>
      </w:pPr>
      <w:bookmarkStart w:id="495" w:name="_Ref125021131"/>
      <w:r>
        <w:t>Figure A</w:t>
      </w:r>
      <w:r w:rsidR="00E36C93">
        <w:fldChar w:fldCharType="begin"/>
      </w:r>
      <w:r w:rsidR="00E36C93">
        <w:instrText xml:space="preserve"> SEQ Figure_A \* ARABIC </w:instrText>
      </w:r>
      <w:r w:rsidR="00E36C93">
        <w:fldChar w:fldCharType="separate"/>
      </w:r>
      <w:r w:rsidR="000C766B">
        <w:rPr>
          <w:noProof/>
        </w:rPr>
        <w:t>50</w:t>
      </w:r>
      <w:r w:rsidR="00E36C93">
        <w:rPr>
          <w:noProof/>
        </w:rPr>
        <w:fldChar w:fldCharType="end"/>
      </w:r>
      <w:bookmarkEnd w:id="495"/>
      <w:r>
        <w:t>. Mean distance between patients' homes and dispensing pharmacy by drug type (2016 - 2021)</w:t>
      </w:r>
    </w:p>
    <w:p w14:paraId="2793CAE8" w14:textId="6BDBF088" w:rsidR="000806BA" w:rsidRDefault="000806BA" w:rsidP="009D5250">
      <w:r>
        <w:rPr>
          <w:noProof/>
        </w:rPr>
        <w:drawing>
          <wp:inline distT="0" distB="0" distL="0" distR="0" wp14:anchorId="6FA791D5" wp14:editId="3EE17CA8">
            <wp:extent cx="5291455" cy="3041650"/>
            <wp:effectExtent l="0" t="0" r="4445" b="0"/>
            <wp:docPr id="199" name="Chart 199" descr="a column chart showing the Mean distance between patients' homes and dispensing pharmacy by drug type from 2016 to 2021">
              <a:extLst xmlns:a="http://schemas.openxmlformats.org/drawingml/2006/main">
                <a:ext uri="{FF2B5EF4-FFF2-40B4-BE49-F238E27FC236}">
                  <a16:creationId xmlns:a16="http://schemas.microsoft.com/office/drawing/2014/main" id="{4066FC1C-D72E-4443-85B3-1A0DDA2310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4932EA45" w14:textId="7016B488" w:rsidR="000F1FDC" w:rsidRDefault="000F1FDC" w:rsidP="009D5250">
      <w:r>
        <w:t>T</w:t>
      </w:r>
      <w:r w:rsidRPr="000F1FDC">
        <w:t>he mean distance between patients’ home</w:t>
      </w:r>
      <w:r>
        <w:t>s</w:t>
      </w:r>
      <w:r w:rsidRPr="000F1FDC">
        <w:t xml:space="preserve"> and the</w:t>
      </w:r>
      <w:r>
        <w:t>ir</w:t>
      </w:r>
      <w:r w:rsidRPr="000F1FDC">
        <w:t xml:space="preserve"> dispensing pharmacy </w:t>
      </w:r>
      <w:r>
        <w:t xml:space="preserve">for receipt of cytotoxic medicines is presented in </w:t>
      </w:r>
      <w:r>
        <w:fldChar w:fldCharType="begin"/>
      </w:r>
      <w:r>
        <w:instrText xml:space="preserve"> REF _Ref125021543 \h </w:instrText>
      </w:r>
      <w:r>
        <w:fldChar w:fldCharType="separate"/>
      </w:r>
      <w:r w:rsidR="000C766B">
        <w:t>Figure A</w:t>
      </w:r>
      <w:r w:rsidR="000C766B">
        <w:rPr>
          <w:noProof/>
        </w:rPr>
        <w:t>51</w:t>
      </w:r>
      <w:r>
        <w:fldChar w:fldCharType="end"/>
      </w:r>
      <w:r w:rsidRPr="000F1FDC">
        <w:t xml:space="preserve">. </w:t>
      </w:r>
      <w:r w:rsidR="00E413BD">
        <w:t xml:space="preserve"> </w:t>
      </w:r>
      <w:r w:rsidRPr="000F1FDC">
        <w:t xml:space="preserve">Overall, </w:t>
      </w:r>
      <w:r>
        <w:t xml:space="preserve">the distance between </w:t>
      </w:r>
      <w:r w:rsidR="009D6E9B">
        <w:t xml:space="preserve">patients’ </w:t>
      </w:r>
      <w:r w:rsidR="00E413BD">
        <w:t>homes</w:t>
      </w:r>
      <w:r>
        <w:t xml:space="preserve"> and the</w:t>
      </w:r>
      <w:r w:rsidR="00E413BD">
        <w:t>ir</w:t>
      </w:r>
      <w:r>
        <w:t xml:space="preserve"> dispensing pharmacy was </w:t>
      </w:r>
      <w:r w:rsidR="00F718A8">
        <w:t xml:space="preserve">the </w:t>
      </w:r>
      <w:r w:rsidR="00E413BD">
        <w:t>shortest</w:t>
      </w:r>
      <w:r w:rsidR="00F718A8">
        <w:t xml:space="preserve"> for patients receiving topotecan and epirubicin, and the </w:t>
      </w:r>
      <w:r w:rsidR="00E413BD">
        <w:t>longest</w:t>
      </w:r>
      <w:r>
        <w:t xml:space="preserve"> for </w:t>
      </w:r>
      <w:r w:rsidR="00241090">
        <w:t xml:space="preserve">patients receiving </w:t>
      </w:r>
      <w:r w:rsidRPr="000F1FDC">
        <w:t>idarubicin and fludarabine</w:t>
      </w:r>
      <w:r w:rsidR="00E413BD">
        <w:t xml:space="preserve"> (m</w:t>
      </w:r>
      <w:r w:rsidRPr="000F1FDC">
        <w:t>ethotrexate was excluded from th</w:t>
      </w:r>
      <w:r>
        <w:t>is</w:t>
      </w:r>
      <w:r w:rsidRPr="000F1FDC">
        <w:t xml:space="preserve"> analysis </w:t>
      </w:r>
      <w:r>
        <w:t>as it is only</w:t>
      </w:r>
      <w:r w:rsidRPr="000F1FDC">
        <w:t xml:space="preserve"> dispensed </w:t>
      </w:r>
      <w:r>
        <w:t>at</w:t>
      </w:r>
      <w:r w:rsidRPr="000F1FDC">
        <w:t xml:space="preserve"> a </w:t>
      </w:r>
      <w:r>
        <w:t>small number of</w:t>
      </w:r>
      <w:r w:rsidRPr="000F1FDC">
        <w:t xml:space="preserve"> pharmacies</w:t>
      </w:r>
      <w:r w:rsidR="00E413BD">
        <w:t>)</w:t>
      </w:r>
      <w:r w:rsidRPr="000F1FDC">
        <w:t xml:space="preserve">. </w:t>
      </w:r>
    </w:p>
    <w:p w14:paraId="698C7303" w14:textId="3DBF3B35" w:rsidR="000F1FDC" w:rsidRDefault="000F1FDC" w:rsidP="000F1FDC">
      <w:pPr>
        <w:pStyle w:val="Caption"/>
      </w:pPr>
      <w:bookmarkStart w:id="496" w:name="_Ref125021543"/>
      <w:r>
        <w:t>Figure A</w:t>
      </w:r>
      <w:r w:rsidR="00E36C93">
        <w:fldChar w:fldCharType="begin"/>
      </w:r>
      <w:r w:rsidR="00E36C93">
        <w:instrText xml:space="preserve"> SEQ Figure_A \* ARABIC </w:instrText>
      </w:r>
      <w:r w:rsidR="00E36C93">
        <w:fldChar w:fldCharType="separate"/>
      </w:r>
      <w:r w:rsidR="000C766B">
        <w:rPr>
          <w:noProof/>
        </w:rPr>
        <w:t>51</w:t>
      </w:r>
      <w:r w:rsidR="00E36C93">
        <w:rPr>
          <w:noProof/>
        </w:rPr>
        <w:fldChar w:fldCharType="end"/>
      </w:r>
      <w:bookmarkEnd w:id="496"/>
      <w:r>
        <w:t>. Mean distance between patient</w:t>
      </w:r>
      <w:r w:rsidR="00E413BD">
        <w:t>’</w:t>
      </w:r>
      <w:r>
        <w:t>s home and dispensing pharmacy by cytotoxic drug (2016 - 2021)</w:t>
      </w:r>
    </w:p>
    <w:p w14:paraId="085B3839" w14:textId="5F6948E5" w:rsidR="000F1FDC" w:rsidRDefault="000F1FDC" w:rsidP="009D5250">
      <w:r>
        <w:rPr>
          <w:noProof/>
        </w:rPr>
        <w:drawing>
          <wp:inline distT="0" distB="0" distL="0" distR="0" wp14:anchorId="651E6550" wp14:editId="18851E0D">
            <wp:extent cx="5715000" cy="6055179"/>
            <wp:effectExtent l="0" t="0" r="0" b="3175"/>
            <wp:docPr id="200" name="Chart 200" descr="a bar chart showing the Mean distance between patient’s home and dispensing pharmacy by cytotoxic drug from 2016 to 2021">
              <a:extLst xmlns:a="http://schemas.openxmlformats.org/drawingml/2006/main">
                <a:ext uri="{FF2B5EF4-FFF2-40B4-BE49-F238E27FC236}">
                  <a16:creationId xmlns:a16="http://schemas.microsoft.com/office/drawing/2014/main" id="{FE7B8B20-6B86-420D-85BA-F08655FE12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14:paraId="4F6B3B38" w14:textId="54FA707B" w:rsidR="00A279CD" w:rsidRDefault="00A279CD" w:rsidP="009D5250">
      <w:r>
        <w:t>T</w:t>
      </w:r>
      <w:r w:rsidRPr="000F1FDC">
        <w:t>he mean distance between patients’ home</w:t>
      </w:r>
      <w:r>
        <w:t>s</w:t>
      </w:r>
      <w:r w:rsidRPr="000F1FDC">
        <w:t xml:space="preserve"> and the</w:t>
      </w:r>
      <w:r>
        <w:t>ir</w:t>
      </w:r>
      <w:r w:rsidRPr="000F1FDC">
        <w:t xml:space="preserve"> dispensing pharmacy </w:t>
      </w:r>
      <w:r>
        <w:t xml:space="preserve">for receipt of oncological immunotherapies and mAbs is presented in </w:t>
      </w:r>
      <w:r>
        <w:fldChar w:fldCharType="begin"/>
      </w:r>
      <w:r>
        <w:instrText xml:space="preserve"> REF _Ref125022388 \h </w:instrText>
      </w:r>
      <w:r>
        <w:fldChar w:fldCharType="separate"/>
      </w:r>
      <w:r w:rsidR="000C766B">
        <w:t>Figure A</w:t>
      </w:r>
      <w:r w:rsidR="000C766B">
        <w:rPr>
          <w:noProof/>
        </w:rPr>
        <w:t>52</w:t>
      </w:r>
      <w:r>
        <w:fldChar w:fldCharType="end"/>
      </w:r>
      <w:r w:rsidRPr="00A279CD">
        <w:t xml:space="preserve">. </w:t>
      </w:r>
      <w:r w:rsidR="00E413BD">
        <w:t xml:space="preserve"> </w:t>
      </w:r>
      <w:r w:rsidRPr="000F1FDC">
        <w:t xml:space="preserve">Overall, </w:t>
      </w:r>
      <w:r>
        <w:t xml:space="preserve">the distance between patients’ </w:t>
      </w:r>
      <w:r w:rsidR="00E413BD">
        <w:t>homes</w:t>
      </w:r>
      <w:r>
        <w:t xml:space="preserve"> and the</w:t>
      </w:r>
      <w:r w:rsidR="00E413BD">
        <w:t>ir</w:t>
      </w:r>
      <w:r>
        <w:t xml:space="preserve"> dispensing pharmacy was the </w:t>
      </w:r>
      <w:r w:rsidR="00E413BD">
        <w:t>shortest</w:t>
      </w:r>
      <w:r>
        <w:t xml:space="preserve"> for patients receiving inotuzumab ozogamicin and trastuzumab, and the </w:t>
      </w:r>
      <w:r w:rsidR="00E413BD">
        <w:t>longest</w:t>
      </w:r>
      <w:r>
        <w:t xml:space="preserve"> for patients receiving </w:t>
      </w:r>
      <w:r w:rsidRPr="00A279CD">
        <w:t>pembrolizumab</w:t>
      </w:r>
      <w:r>
        <w:t xml:space="preserve"> and </w:t>
      </w:r>
      <w:r w:rsidRPr="00A279CD">
        <w:t>obinutuzumab.</w:t>
      </w:r>
    </w:p>
    <w:p w14:paraId="1E277825" w14:textId="7C952DA0" w:rsidR="00A279CD" w:rsidRDefault="00A279CD" w:rsidP="00A279CD">
      <w:pPr>
        <w:pStyle w:val="Caption"/>
      </w:pPr>
      <w:bookmarkStart w:id="497" w:name="_Ref125022388"/>
      <w:r>
        <w:t>Figure A</w:t>
      </w:r>
      <w:r w:rsidR="00E36C93">
        <w:fldChar w:fldCharType="begin"/>
      </w:r>
      <w:r w:rsidR="00E36C93">
        <w:instrText xml:space="preserve"> SEQ Figure_A \* ARABIC </w:instrText>
      </w:r>
      <w:r w:rsidR="00E36C93">
        <w:fldChar w:fldCharType="separate"/>
      </w:r>
      <w:r w:rsidR="000C766B">
        <w:rPr>
          <w:noProof/>
        </w:rPr>
        <w:t>52</w:t>
      </w:r>
      <w:r w:rsidR="00E36C93">
        <w:rPr>
          <w:noProof/>
        </w:rPr>
        <w:fldChar w:fldCharType="end"/>
      </w:r>
      <w:bookmarkEnd w:id="497"/>
      <w:r>
        <w:t xml:space="preserve">. </w:t>
      </w:r>
      <w:r w:rsidRPr="00AE51F6">
        <w:t xml:space="preserve">Mean distance between patients' homes and dispensing pharmacy by </w:t>
      </w:r>
      <w:r>
        <w:t>oncological immunotherapy/mAb</w:t>
      </w:r>
      <w:r w:rsidRPr="00AE51F6">
        <w:t xml:space="preserve"> (2016 - 2021)</w:t>
      </w:r>
    </w:p>
    <w:p w14:paraId="7348B51B" w14:textId="4758D22E" w:rsidR="00A279CD" w:rsidRDefault="00A279CD" w:rsidP="009D5250">
      <w:r>
        <w:rPr>
          <w:noProof/>
        </w:rPr>
        <w:drawing>
          <wp:inline distT="0" distB="0" distL="0" distR="0" wp14:anchorId="358414D7" wp14:editId="6F3FD134">
            <wp:extent cx="4543425" cy="4365625"/>
            <wp:effectExtent l="0" t="0" r="3175" b="3175"/>
            <wp:docPr id="201" name="Chart 201" descr="a bar chart showing the Mean distance between patients' homes and dispensing pharmacy by oncological immunotherapy/mAb from 2016 to 2021">
              <a:extLst xmlns:a="http://schemas.openxmlformats.org/drawingml/2006/main">
                <a:ext uri="{FF2B5EF4-FFF2-40B4-BE49-F238E27FC236}">
                  <a16:creationId xmlns:a16="http://schemas.microsoft.com/office/drawing/2014/main" id="{63EE6E59-651C-4B87-81B2-D5CBA75BB8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14:paraId="4561B16E" w14:textId="01D4A03F" w:rsidR="00566CF9" w:rsidRDefault="00566CF9" w:rsidP="009D5250">
      <w:r>
        <w:t>T</w:t>
      </w:r>
      <w:r w:rsidRPr="000F1FDC">
        <w:t>he mean distance between patients’ home</w:t>
      </w:r>
      <w:r>
        <w:t>s</w:t>
      </w:r>
      <w:r w:rsidRPr="000F1FDC">
        <w:t xml:space="preserve"> and the</w:t>
      </w:r>
      <w:r>
        <w:t>ir</w:t>
      </w:r>
      <w:r w:rsidRPr="000F1FDC">
        <w:t xml:space="preserve"> dispensing pharmacy </w:t>
      </w:r>
      <w:r>
        <w:t>for receipt of</w:t>
      </w:r>
      <w:r w:rsidRPr="00566CF9">
        <w:t xml:space="preserve"> </w:t>
      </w:r>
      <w:r>
        <w:t>EFC Schedule 2 (related benefit)</w:t>
      </w:r>
      <w:r w:rsidRPr="00566CF9">
        <w:t xml:space="preserve"> items</w:t>
      </w:r>
      <w:r>
        <w:t xml:space="preserve"> is presented in </w:t>
      </w:r>
      <w:r>
        <w:fldChar w:fldCharType="begin"/>
      </w:r>
      <w:r>
        <w:instrText xml:space="preserve"> REF _Ref125022790 \h </w:instrText>
      </w:r>
      <w:r>
        <w:fldChar w:fldCharType="separate"/>
      </w:r>
      <w:r w:rsidR="000C766B">
        <w:t>Figure A</w:t>
      </w:r>
      <w:r w:rsidR="000C766B">
        <w:rPr>
          <w:noProof/>
        </w:rPr>
        <w:t>53</w:t>
      </w:r>
      <w:r>
        <w:fldChar w:fldCharType="end"/>
      </w:r>
      <w:r w:rsidRPr="00566CF9">
        <w:t xml:space="preserve">. </w:t>
      </w:r>
      <w:r w:rsidR="00E413BD">
        <w:t xml:space="preserve"> </w:t>
      </w:r>
      <w:r w:rsidRPr="000F1FDC">
        <w:t xml:space="preserve">Overall, </w:t>
      </w:r>
      <w:r>
        <w:t xml:space="preserve">the distance between patients’ </w:t>
      </w:r>
      <w:r w:rsidR="00E413BD">
        <w:t>homes</w:t>
      </w:r>
      <w:r>
        <w:t xml:space="preserve"> and the</w:t>
      </w:r>
      <w:r w:rsidR="00E413BD">
        <w:t>ir</w:t>
      </w:r>
      <w:r>
        <w:t xml:space="preserve"> dispensing pharmacy was the </w:t>
      </w:r>
      <w:r w:rsidR="00E413BD">
        <w:t>shortest</w:t>
      </w:r>
      <w:r>
        <w:t xml:space="preserve"> for patients receiving tropisetron and interferon Alfa-2b, and the </w:t>
      </w:r>
      <w:r w:rsidR="00E413BD">
        <w:t>longest</w:t>
      </w:r>
      <w:r>
        <w:t xml:space="preserve"> for patients receiving fosaprepitant and mesna</w:t>
      </w:r>
      <w:r w:rsidRPr="00A279CD">
        <w:t>.</w:t>
      </w:r>
    </w:p>
    <w:p w14:paraId="1CA4E238" w14:textId="5BCBE2A9" w:rsidR="00566CF9" w:rsidRDefault="00566CF9" w:rsidP="00566CF9">
      <w:pPr>
        <w:pStyle w:val="Caption"/>
      </w:pPr>
      <w:bookmarkStart w:id="498" w:name="_Ref125022790"/>
      <w:r>
        <w:t>Figure A</w:t>
      </w:r>
      <w:r w:rsidR="00E36C93">
        <w:fldChar w:fldCharType="begin"/>
      </w:r>
      <w:r w:rsidR="00E36C93">
        <w:instrText xml:space="preserve"> SEQ Figure_A \* ARABIC </w:instrText>
      </w:r>
      <w:r w:rsidR="00E36C93">
        <w:fldChar w:fldCharType="separate"/>
      </w:r>
      <w:r w:rsidR="000C766B">
        <w:rPr>
          <w:noProof/>
        </w:rPr>
        <w:t>53</w:t>
      </w:r>
      <w:r w:rsidR="00E36C93">
        <w:rPr>
          <w:noProof/>
        </w:rPr>
        <w:fldChar w:fldCharType="end"/>
      </w:r>
      <w:bookmarkEnd w:id="498"/>
      <w:r>
        <w:t xml:space="preserve">. </w:t>
      </w:r>
      <w:r w:rsidRPr="00D16D8D">
        <w:t xml:space="preserve">Mean distance between patients' homes and dispensing pharmacy by </w:t>
      </w:r>
      <w:r>
        <w:t>EFC Schedule 2 (related benefits) items</w:t>
      </w:r>
      <w:r w:rsidRPr="00D16D8D">
        <w:t>(2016 - 2021)</w:t>
      </w:r>
    </w:p>
    <w:p w14:paraId="5867C77F" w14:textId="5BC63F03" w:rsidR="00566CF9" w:rsidRDefault="00566CF9" w:rsidP="009D5250">
      <w:r>
        <w:rPr>
          <w:noProof/>
        </w:rPr>
        <w:drawing>
          <wp:inline distT="0" distB="0" distL="0" distR="0" wp14:anchorId="5F6C38EB" wp14:editId="1EFF2B71">
            <wp:extent cx="5429250" cy="3530600"/>
            <wp:effectExtent l="0" t="0" r="0" b="0"/>
            <wp:docPr id="202" name="Chart 202" descr="a bar chart showing the Mean distance between patients' homes and dispensing pharmacy by EFC Schedule 2 (related benefits) items from 2016 to 2021">
              <a:extLst xmlns:a="http://schemas.openxmlformats.org/drawingml/2006/main">
                <a:ext uri="{FF2B5EF4-FFF2-40B4-BE49-F238E27FC236}">
                  <a16:creationId xmlns:a16="http://schemas.microsoft.com/office/drawing/2014/main" id="{9FB4E279-81BC-4A4F-948B-3A2B229AA0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0272368C" w14:textId="7D58BE1C" w:rsidR="00566CF9" w:rsidRDefault="00A476B2" w:rsidP="009D5250">
      <w:r>
        <w:t>T</w:t>
      </w:r>
      <w:r w:rsidR="00B62D97">
        <w:t xml:space="preserve">he distance between patients’ homes and their dispensing pharmacy may be impacted by whether or not </w:t>
      </w:r>
      <w:r w:rsidR="00E413BD">
        <w:t>the patient</w:t>
      </w:r>
      <w:r w:rsidR="00B62D97">
        <w:t xml:space="preserve"> live</w:t>
      </w:r>
      <w:r w:rsidR="00E413BD">
        <w:t>s</w:t>
      </w:r>
      <w:r w:rsidR="00B62D97">
        <w:t xml:space="preserve"> in a cross-border community (i.e., </w:t>
      </w:r>
      <w:r w:rsidR="00E413BD">
        <w:t>within an LGA whose boundary abuts a neighbouring state/territory</w:t>
      </w:r>
      <w:r w:rsidR="00B62D97">
        <w:t xml:space="preserve">). </w:t>
      </w:r>
      <w:r w:rsidR="00E413BD">
        <w:t xml:space="preserve"> </w:t>
      </w:r>
      <w:r w:rsidR="00B62D97">
        <w:t>T</w:t>
      </w:r>
      <w:r w:rsidR="00B62D97" w:rsidRPr="00B62D97">
        <w:t xml:space="preserve">he rate of </w:t>
      </w:r>
      <w:r w:rsidR="00B62D97">
        <w:t xml:space="preserve">inter-state </w:t>
      </w:r>
      <w:r w:rsidR="00B62D97" w:rsidRPr="00B62D97">
        <w:t>travel for</w:t>
      </w:r>
      <w:r w:rsidR="00B62D97">
        <w:t xml:space="preserve"> receipt of</w:t>
      </w:r>
      <w:r w:rsidR="00B62D97" w:rsidRPr="00B62D97">
        <w:t xml:space="preserve"> EFC medicines </w:t>
      </w:r>
      <w:r w:rsidR="00B62D97">
        <w:t xml:space="preserve">by patients living </w:t>
      </w:r>
      <w:r w:rsidR="00B62D97" w:rsidRPr="00B62D97">
        <w:t xml:space="preserve">in Queensland and NSW </w:t>
      </w:r>
      <w:r w:rsidR="00B62D97">
        <w:t xml:space="preserve">is presented in </w:t>
      </w:r>
      <w:r w:rsidR="00B62D97">
        <w:fldChar w:fldCharType="begin"/>
      </w:r>
      <w:r w:rsidR="00B62D97">
        <w:instrText xml:space="preserve"> REF _Ref125023491 \h </w:instrText>
      </w:r>
      <w:r w:rsidR="00B62D97">
        <w:fldChar w:fldCharType="separate"/>
      </w:r>
      <w:r w:rsidR="000C766B">
        <w:t>Figure A</w:t>
      </w:r>
      <w:r w:rsidR="000C766B">
        <w:rPr>
          <w:noProof/>
        </w:rPr>
        <w:t>54</w:t>
      </w:r>
      <w:r w:rsidR="00B62D97">
        <w:fldChar w:fldCharType="end"/>
      </w:r>
      <w:r>
        <w:t xml:space="preserve"> (</w:t>
      </w:r>
      <w:r w:rsidR="000D7446">
        <w:t xml:space="preserve">there were insufficient data on EFC patients living in </w:t>
      </w:r>
      <w:r>
        <w:t>cross-border communit</w:t>
      </w:r>
      <w:r w:rsidR="000D7446">
        <w:t xml:space="preserve">ies in </w:t>
      </w:r>
      <w:r>
        <w:t>other states/territories</w:t>
      </w:r>
      <w:r w:rsidR="00D51661">
        <w:t xml:space="preserve">, see </w:t>
      </w:r>
      <w:r w:rsidR="00D51661">
        <w:fldChar w:fldCharType="begin"/>
      </w:r>
      <w:r w:rsidR="00D51661">
        <w:instrText xml:space="preserve"> REF _Ref125447754 \h </w:instrText>
      </w:r>
      <w:r w:rsidR="00D51661">
        <w:fldChar w:fldCharType="separate"/>
      </w:r>
      <w:r w:rsidR="000C766B">
        <w:t>Table A</w:t>
      </w:r>
      <w:r w:rsidR="000C766B">
        <w:rPr>
          <w:noProof/>
        </w:rPr>
        <w:t>36</w:t>
      </w:r>
      <w:r w:rsidR="00D51661">
        <w:fldChar w:fldCharType="end"/>
      </w:r>
      <w:r>
        <w:t>)</w:t>
      </w:r>
      <w:r w:rsidR="00B62D97" w:rsidRPr="00B62D97">
        <w:t>.</w:t>
      </w:r>
      <w:r w:rsidR="00E413BD">
        <w:t xml:space="preserve"> </w:t>
      </w:r>
      <w:r w:rsidR="00B62D97" w:rsidRPr="00B62D97">
        <w:t xml:space="preserve"> The </w:t>
      </w:r>
      <w:r w:rsidR="00B62D97">
        <w:t>onset</w:t>
      </w:r>
      <w:r w:rsidR="00B62D97" w:rsidRPr="00B62D97">
        <w:t xml:space="preserve"> of </w:t>
      </w:r>
      <w:r w:rsidR="00B62D97">
        <w:t>the Covid-19 pandemic</w:t>
      </w:r>
      <w:r w:rsidR="00B62D97" w:rsidRPr="00B62D97">
        <w:t xml:space="preserve"> in 2020 </w:t>
      </w:r>
      <w:r w:rsidR="00B62D97">
        <w:t xml:space="preserve">appears to </w:t>
      </w:r>
      <w:r w:rsidR="00F31E98">
        <w:t>correspond</w:t>
      </w:r>
      <w:r w:rsidR="00B62D97">
        <w:t xml:space="preserve"> with an increase in</w:t>
      </w:r>
      <w:r w:rsidR="00B62D97" w:rsidRPr="00B62D97">
        <w:t xml:space="preserve"> rates of interstate travel for EFC medici</w:t>
      </w:r>
      <w:r w:rsidR="00B62D97">
        <w:t>n</w:t>
      </w:r>
      <w:r w:rsidR="00B62D97" w:rsidRPr="00B62D97">
        <w:t xml:space="preserve">es. </w:t>
      </w:r>
      <w:r w:rsidR="00E413BD">
        <w:t xml:space="preserve"> </w:t>
      </w:r>
      <w:r w:rsidR="00B62D97" w:rsidRPr="00B62D97">
        <w:t xml:space="preserve">However, </w:t>
      </w:r>
      <w:r w:rsidR="00B62D97">
        <w:t xml:space="preserve">an apparent reduction in the rate of interstate travel for all communities in 2021 may be associated with </w:t>
      </w:r>
      <w:r w:rsidR="00B62D97" w:rsidRPr="00B62D97">
        <w:t>the</w:t>
      </w:r>
      <w:r w:rsidR="00B62D97">
        <w:t xml:space="preserve"> advent of</w:t>
      </w:r>
      <w:r w:rsidR="00B62D97" w:rsidRPr="00B62D97">
        <w:t xml:space="preserve"> </w:t>
      </w:r>
      <w:r w:rsidR="00B62D97">
        <w:t xml:space="preserve">prolonged </w:t>
      </w:r>
      <w:r w:rsidR="00B62D97" w:rsidRPr="00B62D97">
        <w:t>border closures between NSW and Queensland</w:t>
      </w:r>
      <w:r w:rsidR="00B62D97">
        <w:t xml:space="preserve"> at that time</w:t>
      </w:r>
      <w:r w:rsidR="00B62D97" w:rsidRPr="00B62D97">
        <w:t>.</w:t>
      </w:r>
    </w:p>
    <w:p w14:paraId="14EC3181" w14:textId="2CCF63ED" w:rsidR="00B62D97" w:rsidRDefault="00B62D97" w:rsidP="00B62D97">
      <w:pPr>
        <w:pStyle w:val="Caption"/>
      </w:pPr>
      <w:bookmarkStart w:id="499" w:name="_Ref125023491"/>
      <w:r>
        <w:t>Figure A</w:t>
      </w:r>
      <w:r w:rsidR="00E36C93">
        <w:fldChar w:fldCharType="begin"/>
      </w:r>
      <w:r w:rsidR="00E36C93">
        <w:instrText xml:space="preserve"> SEQ Figure_A \* ARABIC </w:instrText>
      </w:r>
      <w:r w:rsidR="00E36C93">
        <w:fldChar w:fldCharType="separate"/>
      </w:r>
      <w:r w:rsidR="000C766B">
        <w:rPr>
          <w:noProof/>
        </w:rPr>
        <w:t>54</w:t>
      </w:r>
      <w:r w:rsidR="00E36C93">
        <w:rPr>
          <w:noProof/>
        </w:rPr>
        <w:fldChar w:fldCharType="end"/>
      </w:r>
      <w:bookmarkEnd w:id="499"/>
      <w:r>
        <w:t>. Rate of interstate travel for receipt of EFC medicines by residents of Queensland and NSW by cross-border community status</w:t>
      </w:r>
    </w:p>
    <w:p w14:paraId="3F58CA3E" w14:textId="23EEAFEF" w:rsidR="00B62D97" w:rsidRDefault="00B62D97" w:rsidP="009D5250">
      <w:r>
        <w:rPr>
          <w:noProof/>
        </w:rPr>
        <w:drawing>
          <wp:inline distT="0" distB="0" distL="0" distR="0" wp14:anchorId="16E02889" wp14:editId="1C59EF7C">
            <wp:extent cx="4572000" cy="2743200"/>
            <wp:effectExtent l="0" t="0" r="0" b="0"/>
            <wp:docPr id="231" name="Chart 231" descr="a line chart showing the Rate of interstate travel for receipt of EFC medicines by residents of Queensland and NSW by cross-border community status">
              <a:extLst xmlns:a="http://schemas.openxmlformats.org/drawingml/2006/main">
                <a:ext uri="{FF2B5EF4-FFF2-40B4-BE49-F238E27FC236}">
                  <a16:creationId xmlns:a16="http://schemas.microsoft.com/office/drawing/2014/main" id="{424FA544-099A-458C-805F-0050EAACB6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8"/>
              </a:graphicData>
            </a:graphic>
          </wp:inline>
        </w:drawing>
      </w:r>
    </w:p>
    <w:p w14:paraId="2C37564C" w14:textId="0FA243FC" w:rsidR="002D69FF" w:rsidRDefault="002D69FF" w:rsidP="009D5250">
      <w:r w:rsidRPr="002D69FF">
        <w:t xml:space="preserve">Mixed linear regression was used to explore the impact of </w:t>
      </w:r>
      <w:r w:rsidR="002F621B">
        <w:t xml:space="preserve">the </w:t>
      </w:r>
      <w:r w:rsidRPr="002D69FF">
        <w:t>year</w:t>
      </w:r>
      <w:r w:rsidR="002F621B">
        <w:t xml:space="preserve"> of dispensing</w:t>
      </w:r>
      <w:r w:rsidRPr="002D69FF">
        <w:t xml:space="preserve">, residence in a cross-border community, interstate travel </w:t>
      </w:r>
      <w:r w:rsidR="002F621B">
        <w:t xml:space="preserve">for receipt of EFC medicine </w:t>
      </w:r>
      <w:r w:rsidRPr="002D69FF">
        <w:t>and state of residence on the distance between patients</w:t>
      </w:r>
      <w:r w:rsidR="00E413BD">
        <w:t>’</w:t>
      </w:r>
      <w:r w:rsidRPr="002D69FF">
        <w:t xml:space="preserve"> homes and their dispensing pharmacy. </w:t>
      </w:r>
      <w:r w:rsidR="00E413BD">
        <w:t xml:space="preserve"> </w:t>
      </w:r>
      <w:r w:rsidRPr="002D69FF">
        <w:t>A lagged variable of mean travel distance within the patient’s LGA, and an interaction term between cross-border community status and interstate travel were used to control for confounding.</w:t>
      </w:r>
      <w:r>
        <w:t xml:space="preserve"> </w:t>
      </w:r>
      <w:r w:rsidR="00E413BD">
        <w:t xml:space="preserve"> </w:t>
      </w:r>
      <w:r>
        <w:t xml:space="preserve">Results indicate that residence in a cross-border community was statistically significantly associated with a shorter distance between patients’ homes and their dispensing pharmacy, while interstate travel and residence in Queensland were statistically </w:t>
      </w:r>
      <w:r w:rsidR="007101B0">
        <w:t>significantly</w:t>
      </w:r>
      <w:r>
        <w:t xml:space="preserve"> associated with longer distances (see </w:t>
      </w:r>
      <w:r>
        <w:fldChar w:fldCharType="begin"/>
      </w:r>
      <w:r>
        <w:instrText xml:space="preserve"> REF _Ref125024241 \h </w:instrText>
      </w:r>
      <w:r>
        <w:fldChar w:fldCharType="separate"/>
      </w:r>
      <w:r w:rsidR="000C766B">
        <w:t xml:space="preserve">Equation </w:t>
      </w:r>
      <w:r w:rsidR="000C766B">
        <w:rPr>
          <w:noProof/>
        </w:rPr>
        <w:t>4</w:t>
      </w:r>
      <w:r>
        <w:fldChar w:fldCharType="end"/>
      </w:r>
      <w:r>
        <w:t>).</w:t>
      </w:r>
    </w:p>
    <w:p w14:paraId="61D2D90B" w14:textId="2DD0F9B1" w:rsidR="002D69FF" w:rsidRDefault="002D69FF" w:rsidP="002D69FF">
      <w:pPr>
        <w:pStyle w:val="Caption"/>
      </w:pPr>
      <w:bookmarkStart w:id="500" w:name="_Ref125024241"/>
      <w:r>
        <w:t xml:space="preserve">Equation </w:t>
      </w:r>
      <w:r w:rsidR="00E36C93">
        <w:fldChar w:fldCharType="begin"/>
      </w:r>
      <w:r w:rsidR="00E36C93">
        <w:instrText xml:space="preserve"> SEQ Equation \* ARABIC </w:instrText>
      </w:r>
      <w:r w:rsidR="00E36C93">
        <w:fldChar w:fldCharType="separate"/>
      </w:r>
      <w:r w:rsidR="000C766B">
        <w:rPr>
          <w:noProof/>
        </w:rPr>
        <w:t>4</w:t>
      </w:r>
      <w:r w:rsidR="00E36C93">
        <w:rPr>
          <w:noProof/>
        </w:rPr>
        <w:fldChar w:fldCharType="end"/>
      </w:r>
      <w:bookmarkEnd w:id="500"/>
      <w:r>
        <w:t>. Impact of year, cross-border community status, interstate travel and state of residence on mean distance between patients’ homes and dispensing pharmacy</w:t>
      </w:r>
    </w:p>
    <w:p w14:paraId="12720D3E" w14:textId="582FC3CD" w:rsidR="00115EB6" w:rsidRDefault="002D69FF" w:rsidP="00115EB6">
      <w:r w:rsidRPr="0055757F">
        <w:rPr>
          <w:noProof/>
        </w:rPr>
        <w:drawing>
          <wp:inline distT="0" distB="0" distL="0" distR="0" wp14:anchorId="758AE753" wp14:editId="7588CEE7">
            <wp:extent cx="3976646" cy="6389245"/>
            <wp:effectExtent l="12700" t="12700" r="11430" b="12065"/>
            <wp:docPr id="232" name="Picture 232" descr="Impact of year, cross-border community status, interstate travel and state of residence on mean distance between patients’ homes and dispensing pharmacy.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Impact of year, cross-border community status, interstate travel and state of residence on mean distance between patients’ homes and dispensing pharmacy. Results of the econometric estimation are summarised in the text"/>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982539" cy="6398714"/>
                    </a:xfrm>
                    <a:prstGeom prst="rect">
                      <a:avLst/>
                    </a:prstGeom>
                    <a:noFill/>
                    <a:ln>
                      <a:solidFill>
                        <a:schemeClr val="tx1"/>
                      </a:solidFill>
                    </a:ln>
                  </pic:spPr>
                </pic:pic>
              </a:graphicData>
            </a:graphic>
          </wp:inline>
        </w:drawing>
      </w:r>
    </w:p>
    <w:p w14:paraId="16E83291" w14:textId="3159F8AB" w:rsidR="00115EB6" w:rsidRDefault="00115EB6" w:rsidP="00115EB6">
      <w:pPr>
        <w:pStyle w:val="Caption"/>
      </w:pPr>
      <w:bookmarkStart w:id="501" w:name="_Ref125447754"/>
      <w:r>
        <w:t>Table A</w:t>
      </w:r>
      <w:r w:rsidR="00E36C93">
        <w:fldChar w:fldCharType="begin"/>
      </w:r>
      <w:r w:rsidR="00E36C93">
        <w:instrText xml:space="preserve"> SEQ Table_A \* ARABIC </w:instrText>
      </w:r>
      <w:r w:rsidR="00E36C93">
        <w:fldChar w:fldCharType="separate"/>
      </w:r>
      <w:r w:rsidR="000C766B">
        <w:rPr>
          <w:noProof/>
        </w:rPr>
        <w:t>36</w:t>
      </w:r>
      <w:r w:rsidR="00E36C93">
        <w:rPr>
          <w:noProof/>
        </w:rPr>
        <w:fldChar w:fldCharType="end"/>
      </w:r>
      <w:bookmarkEnd w:id="501"/>
      <w:r>
        <w:t xml:space="preserve">. </w:t>
      </w:r>
      <w:r w:rsidRPr="00F4268D">
        <w:t>Cross-border communities (NSW, Queensland)</w:t>
      </w:r>
    </w:p>
    <w:tbl>
      <w:tblPr>
        <w:tblW w:w="3301" w:type="dxa"/>
        <w:tblLook w:val="04A0" w:firstRow="1" w:lastRow="0" w:firstColumn="1" w:lastColumn="0" w:noHBand="0" w:noVBand="1"/>
        <w:tblCaption w:val="Cross-border communities (NSW, Queensland)"/>
      </w:tblPr>
      <w:tblGrid>
        <w:gridCol w:w="2263"/>
        <w:gridCol w:w="1038"/>
      </w:tblGrid>
      <w:tr w:rsidR="00115EB6" w:rsidRPr="00115EB6" w14:paraId="014F1FF7" w14:textId="77777777" w:rsidTr="00115EB6">
        <w:trPr>
          <w:trHeight w:val="20"/>
        </w:trPr>
        <w:tc>
          <w:tcPr>
            <w:tcW w:w="2263" w:type="dxa"/>
            <w:tcBorders>
              <w:bottom w:val="single" w:sz="4" w:space="0" w:color="auto"/>
            </w:tcBorders>
            <w:shd w:val="clear" w:color="auto" w:fill="auto"/>
            <w:noWrap/>
            <w:vAlign w:val="bottom"/>
            <w:hideMark/>
          </w:tcPr>
          <w:p w14:paraId="04991754" w14:textId="06348F86" w:rsidR="00115EB6" w:rsidRPr="00115EB6" w:rsidRDefault="00115EB6" w:rsidP="000C55A8">
            <w:pPr>
              <w:pStyle w:val="NoSpacing"/>
              <w:rPr>
                <w:rFonts w:asciiTheme="majorHAnsi" w:hAnsiTheme="majorHAnsi" w:cstheme="majorHAnsi"/>
                <w:i/>
                <w:iCs/>
                <w:color w:val="000000"/>
                <w:szCs w:val="20"/>
              </w:rPr>
            </w:pPr>
            <w:r w:rsidRPr="00115EB6">
              <w:rPr>
                <w:rFonts w:asciiTheme="majorHAnsi" w:hAnsiTheme="majorHAnsi" w:cstheme="majorHAnsi"/>
                <w:i/>
                <w:iCs/>
                <w:color w:val="000000"/>
                <w:szCs w:val="20"/>
              </w:rPr>
              <w:t>LGA</w:t>
            </w:r>
          </w:p>
        </w:tc>
        <w:tc>
          <w:tcPr>
            <w:tcW w:w="1038" w:type="dxa"/>
            <w:tcBorders>
              <w:bottom w:val="single" w:sz="4" w:space="0" w:color="auto"/>
            </w:tcBorders>
            <w:shd w:val="clear" w:color="auto" w:fill="auto"/>
            <w:noWrap/>
            <w:vAlign w:val="bottom"/>
            <w:hideMark/>
          </w:tcPr>
          <w:p w14:paraId="0020B1BC" w14:textId="77777777" w:rsidR="00115EB6" w:rsidRPr="00115EB6" w:rsidRDefault="00115EB6" w:rsidP="000C55A8">
            <w:pPr>
              <w:pStyle w:val="NoSpacing"/>
              <w:rPr>
                <w:rFonts w:asciiTheme="majorHAnsi" w:hAnsiTheme="majorHAnsi" w:cstheme="majorHAnsi"/>
                <w:i/>
                <w:iCs/>
                <w:color w:val="000000"/>
                <w:szCs w:val="20"/>
              </w:rPr>
            </w:pPr>
            <w:r w:rsidRPr="00115EB6">
              <w:rPr>
                <w:rFonts w:asciiTheme="majorHAnsi" w:hAnsiTheme="majorHAnsi" w:cstheme="majorHAnsi"/>
                <w:i/>
                <w:iCs/>
                <w:color w:val="000000"/>
                <w:szCs w:val="20"/>
              </w:rPr>
              <w:t>State</w:t>
            </w:r>
          </w:p>
        </w:tc>
      </w:tr>
      <w:tr w:rsidR="00115EB6" w:rsidRPr="00115EB6" w14:paraId="3513A17C" w14:textId="77777777" w:rsidTr="00115EB6">
        <w:trPr>
          <w:trHeight w:val="20"/>
        </w:trPr>
        <w:tc>
          <w:tcPr>
            <w:tcW w:w="2263" w:type="dxa"/>
            <w:tcBorders>
              <w:top w:val="single" w:sz="4" w:space="0" w:color="auto"/>
            </w:tcBorders>
            <w:shd w:val="clear" w:color="auto" w:fill="auto"/>
            <w:noWrap/>
            <w:vAlign w:val="bottom"/>
            <w:hideMark/>
          </w:tcPr>
          <w:p w14:paraId="5389EFB8"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Ballina</w:t>
            </w:r>
          </w:p>
        </w:tc>
        <w:tc>
          <w:tcPr>
            <w:tcW w:w="1038" w:type="dxa"/>
            <w:tcBorders>
              <w:top w:val="single" w:sz="4" w:space="0" w:color="auto"/>
            </w:tcBorders>
            <w:shd w:val="clear" w:color="auto" w:fill="auto"/>
            <w:noWrap/>
            <w:vAlign w:val="bottom"/>
            <w:hideMark/>
          </w:tcPr>
          <w:p w14:paraId="6DBE3567"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1CA807A4" w14:textId="77777777" w:rsidTr="00115EB6">
        <w:trPr>
          <w:trHeight w:val="20"/>
        </w:trPr>
        <w:tc>
          <w:tcPr>
            <w:tcW w:w="2263" w:type="dxa"/>
            <w:shd w:val="clear" w:color="auto" w:fill="auto"/>
            <w:noWrap/>
            <w:vAlign w:val="bottom"/>
            <w:hideMark/>
          </w:tcPr>
          <w:p w14:paraId="4D26EFA2"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Balranald</w:t>
            </w:r>
          </w:p>
        </w:tc>
        <w:tc>
          <w:tcPr>
            <w:tcW w:w="1038" w:type="dxa"/>
            <w:shd w:val="clear" w:color="auto" w:fill="auto"/>
            <w:noWrap/>
            <w:vAlign w:val="bottom"/>
            <w:hideMark/>
          </w:tcPr>
          <w:p w14:paraId="69C3EEAB"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7AE21B8D" w14:textId="77777777" w:rsidTr="00115EB6">
        <w:trPr>
          <w:trHeight w:val="20"/>
        </w:trPr>
        <w:tc>
          <w:tcPr>
            <w:tcW w:w="2263" w:type="dxa"/>
            <w:shd w:val="clear" w:color="auto" w:fill="auto"/>
            <w:noWrap/>
            <w:vAlign w:val="bottom"/>
            <w:hideMark/>
          </w:tcPr>
          <w:p w14:paraId="7539D92B"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Bega Valley</w:t>
            </w:r>
          </w:p>
        </w:tc>
        <w:tc>
          <w:tcPr>
            <w:tcW w:w="1038" w:type="dxa"/>
            <w:shd w:val="clear" w:color="auto" w:fill="auto"/>
            <w:noWrap/>
            <w:vAlign w:val="bottom"/>
            <w:hideMark/>
          </w:tcPr>
          <w:p w14:paraId="474D4879"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0EE8D849" w14:textId="77777777" w:rsidTr="00115EB6">
        <w:trPr>
          <w:trHeight w:val="20"/>
        </w:trPr>
        <w:tc>
          <w:tcPr>
            <w:tcW w:w="2263" w:type="dxa"/>
            <w:shd w:val="clear" w:color="auto" w:fill="auto"/>
            <w:noWrap/>
            <w:vAlign w:val="bottom"/>
            <w:hideMark/>
          </w:tcPr>
          <w:p w14:paraId="4F47E902"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Berrigan</w:t>
            </w:r>
          </w:p>
        </w:tc>
        <w:tc>
          <w:tcPr>
            <w:tcW w:w="1038" w:type="dxa"/>
            <w:shd w:val="clear" w:color="auto" w:fill="auto"/>
            <w:noWrap/>
            <w:vAlign w:val="bottom"/>
            <w:hideMark/>
          </w:tcPr>
          <w:p w14:paraId="14C2C413"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2F0FB62E" w14:textId="77777777" w:rsidTr="00115EB6">
        <w:trPr>
          <w:trHeight w:val="20"/>
        </w:trPr>
        <w:tc>
          <w:tcPr>
            <w:tcW w:w="2263" w:type="dxa"/>
            <w:shd w:val="clear" w:color="auto" w:fill="auto"/>
            <w:noWrap/>
            <w:vAlign w:val="bottom"/>
            <w:hideMark/>
          </w:tcPr>
          <w:p w14:paraId="15BE11A8"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Bourke</w:t>
            </w:r>
          </w:p>
        </w:tc>
        <w:tc>
          <w:tcPr>
            <w:tcW w:w="1038" w:type="dxa"/>
            <w:shd w:val="clear" w:color="auto" w:fill="auto"/>
            <w:noWrap/>
            <w:vAlign w:val="bottom"/>
            <w:hideMark/>
          </w:tcPr>
          <w:p w14:paraId="37B82928"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5A1D12FD" w14:textId="77777777" w:rsidTr="00115EB6">
        <w:trPr>
          <w:trHeight w:val="20"/>
        </w:trPr>
        <w:tc>
          <w:tcPr>
            <w:tcW w:w="2263" w:type="dxa"/>
            <w:shd w:val="clear" w:color="auto" w:fill="auto"/>
            <w:noWrap/>
            <w:vAlign w:val="bottom"/>
            <w:hideMark/>
          </w:tcPr>
          <w:p w14:paraId="08CCC39A"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Brewarrina</w:t>
            </w:r>
          </w:p>
        </w:tc>
        <w:tc>
          <w:tcPr>
            <w:tcW w:w="1038" w:type="dxa"/>
            <w:shd w:val="clear" w:color="auto" w:fill="auto"/>
            <w:noWrap/>
            <w:vAlign w:val="bottom"/>
            <w:hideMark/>
          </w:tcPr>
          <w:p w14:paraId="3278A9F6"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7CCCA7B1" w14:textId="77777777" w:rsidTr="00115EB6">
        <w:trPr>
          <w:trHeight w:val="20"/>
        </w:trPr>
        <w:tc>
          <w:tcPr>
            <w:tcW w:w="2263" w:type="dxa"/>
            <w:shd w:val="clear" w:color="auto" w:fill="auto"/>
            <w:noWrap/>
            <w:vAlign w:val="bottom"/>
            <w:hideMark/>
          </w:tcPr>
          <w:p w14:paraId="286E5ED6"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Broken Hill</w:t>
            </w:r>
          </w:p>
        </w:tc>
        <w:tc>
          <w:tcPr>
            <w:tcW w:w="1038" w:type="dxa"/>
            <w:shd w:val="clear" w:color="auto" w:fill="auto"/>
            <w:noWrap/>
            <w:vAlign w:val="bottom"/>
            <w:hideMark/>
          </w:tcPr>
          <w:p w14:paraId="2D38F2F0"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6026866C" w14:textId="77777777" w:rsidTr="00115EB6">
        <w:trPr>
          <w:trHeight w:val="20"/>
        </w:trPr>
        <w:tc>
          <w:tcPr>
            <w:tcW w:w="2263" w:type="dxa"/>
            <w:shd w:val="clear" w:color="auto" w:fill="auto"/>
            <w:noWrap/>
            <w:vAlign w:val="bottom"/>
            <w:hideMark/>
          </w:tcPr>
          <w:p w14:paraId="524A2E95"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Byron</w:t>
            </w:r>
          </w:p>
        </w:tc>
        <w:tc>
          <w:tcPr>
            <w:tcW w:w="1038" w:type="dxa"/>
            <w:shd w:val="clear" w:color="auto" w:fill="auto"/>
            <w:noWrap/>
            <w:vAlign w:val="bottom"/>
            <w:hideMark/>
          </w:tcPr>
          <w:p w14:paraId="02E9D895"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6AF2CC60" w14:textId="77777777" w:rsidTr="00115EB6">
        <w:trPr>
          <w:trHeight w:val="20"/>
        </w:trPr>
        <w:tc>
          <w:tcPr>
            <w:tcW w:w="2263" w:type="dxa"/>
            <w:shd w:val="clear" w:color="auto" w:fill="auto"/>
            <w:noWrap/>
            <w:vAlign w:val="bottom"/>
            <w:hideMark/>
          </w:tcPr>
          <w:p w14:paraId="40FFC337"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Cooma-Monaro</w:t>
            </w:r>
          </w:p>
        </w:tc>
        <w:tc>
          <w:tcPr>
            <w:tcW w:w="1038" w:type="dxa"/>
            <w:shd w:val="clear" w:color="auto" w:fill="auto"/>
            <w:noWrap/>
            <w:vAlign w:val="bottom"/>
            <w:hideMark/>
          </w:tcPr>
          <w:p w14:paraId="2EF0E7A1"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5A0FE2AA" w14:textId="77777777" w:rsidTr="00115EB6">
        <w:trPr>
          <w:trHeight w:val="20"/>
        </w:trPr>
        <w:tc>
          <w:tcPr>
            <w:tcW w:w="2263" w:type="dxa"/>
            <w:shd w:val="clear" w:color="auto" w:fill="auto"/>
            <w:noWrap/>
            <w:vAlign w:val="bottom"/>
            <w:hideMark/>
          </w:tcPr>
          <w:p w14:paraId="7F976440"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Goondiwindi</w:t>
            </w:r>
          </w:p>
        </w:tc>
        <w:tc>
          <w:tcPr>
            <w:tcW w:w="1038" w:type="dxa"/>
            <w:shd w:val="clear" w:color="auto" w:fill="auto"/>
            <w:noWrap/>
            <w:vAlign w:val="bottom"/>
            <w:hideMark/>
          </w:tcPr>
          <w:p w14:paraId="6DEDE24F"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6AB94B7A" w14:textId="77777777" w:rsidTr="00115EB6">
        <w:trPr>
          <w:trHeight w:val="20"/>
        </w:trPr>
        <w:tc>
          <w:tcPr>
            <w:tcW w:w="2263" w:type="dxa"/>
            <w:shd w:val="clear" w:color="auto" w:fill="auto"/>
            <w:noWrap/>
            <w:vAlign w:val="bottom"/>
            <w:hideMark/>
          </w:tcPr>
          <w:p w14:paraId="2E77783D"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Goulburn Mulwaree</w:t>
            </w:r>
          </w:p>
        </w:tc>
        <w:tc>
          <w:tcPr>
            <w:tcW w:w="1038" w:type="dxa"/>
            <w:shd w:val="clear" w:color="auto" w:fill="auto"/>
            <w:noWrap/>
            <w:vAlign w:val="bottom"/>
            <w:hideMark/>
          </w:tcPr>
          <w:p w14:paraId="384C85E4"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161FE45E" w14:textId="77777777" w:rsidTr="00115EB6">
        <w:trPr>
          <w:trHeight w:val="20"/>
        </w:trPr>
        <w:tc>
          <w:tcPr>
            <w:tcW w:w="2263" w:type="dxa"/>
            <w:shd w:val="clear" w:color="auto" w:fill="auto"/>
            <w:noWrap/>
            <w:vAlign w:val="bottom"/>
            <w:hideMark/>
          </w:tcPr>
          <w:p w14:paraId="61916461"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Greater Hume Shire</w:t>
            </w:r>
          </w:p>
        </w:tc>
        <w:tc>
          <w:tcPr>
            <w:tcW w:w="1038" w:type="dxa"/>
            <w:shd w:val="clear" w:color="auto" w:fill="auto"/>
            <w:noWrap/>
            <w:vAlign w:val="bottom"/>
            <w:hideMark/>
          </w:tcPr>
          <w:p w14:paraId="21C4CE02"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105840F1" w14:textId="77777777" w:rsidTr="00115EB6">
        <w:trPr>
          <w:trHeight w:val="20"/>
        </w:trPr>
        <w:tc>
          <w:tcPr>
            <w:tcW w:w="2263" w:type="dxa"/>
            <w:shd w:val="clear" w:color="auto" w:fill="auto"/>
            <w:noWrap/>
            <w:vAlign w:val="bottom"/>
            <w:hideMark/>
          </w:tcPr>
          <w:p w14:paraId="6088A21E"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Gwydir</w:t>
            </w:r>
          </w:p>
        </w:tc>
        <w:tc>
          <w:tcPr>
            <w:tcW w:w="1038" w:type="dxa"/>
            <w:shd w:val="clear" w:color="auto" w:fill="auto"/>
            <w:noWrap/>
            <w:vAlign w:val="bottom"/>
            <w:hideMark/>
          </w:tcPr>
          <w:p w14:paraId="74C04D09"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38957A68" w14:textId="77777777" w:rsidTr="00115EB6">
        <w:trPr>
          <w:trHeight w:val="20"/>
        </w:trPr>
        <w:tc>
          <w:tcPr>
            <w:tcW w:w="2263" w:type="dxa"/>
            <w:shd w:val="clear" w:color="auto" w:fill="auto"/>
            <w:noWrap/>
            <w:vAlign w:val="bottom"/>
            <w:hideMark/>
          </w:tcPr>
          <w:p w14:paraId="24C01BF8"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Inverell</w:t>
            </w:r>
          </w:p>
        </w:tc>
        <w:tc>
          <w:tcPr>
            <w:tcW w:w="1038" w:type="dxa"/>
            <w:shd w:val="clear" w:color="auto" w:fill="auto"/>
            <w:noWrap/>
            <w:vAlign w:val="bottom"/>
            <w:hideMark/>
          </w:tcPr>
          <w:p w14:paraId="78FDB855"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02076EB8" w14:textId="77777777" w:rsidTr="00115EB6">
        <w:trPr>
          <w:trHeight w:val="20"/>
        </w:trPr>
        <w:tc>
          <w:tcPr>
            <w:tcW w:w="2263" w:type="dxa"/>
            <w:shd w:val="clear" w:color="auto" w:fill="auto"/>
            <w:noWrap/>
            <w:vAlign w:val="bottom"/>
            <w:hideMark/>
          </w:tcPr>
          <w:p w14:paraId="5985C66A"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Kyogle</w:t>
            </w:r>
          </w:p>
        </w:tc>
        <w:tc>
          <w:tcPr>
            <w:tcW w:w="1038" w:type="dxa"/>
            <w:shd w:val="clear" w:color="auto" w:fill="auto"/>
            <w:noWrap/>
            <w:vAlign w:val="bottom"/>
            <w:hideMark/>
          </w:tcPr>
          <w:p w14:paraId="7C19BA27"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794A342E" w14:textId="77777777" w:rsidTr="00115EB6">
        <w:trPr>
          <w:trHeight w:val="20"/>
        </w:trPr>
        <w:tc>
          <w:tcPr>
            <w:tcW w:w="2263" w:type="dxa"/>
            <w:shd w:val="clear" w:color="auto" w:fill="auto"/>
            <w:noWrap/>
            <w:vAlign w:val="bottom"/>
            <w:hideMark/>
          </w:tcPr>
          <w:p w14:paraId="722F48C1"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Lismore</w:t>
            </w:r>
          </w:p>
        </w:tc>
        <w:tc>
          <w:tcPr>
            <w:tcW w:w="1038" w:type="dxa"/>
            <w:shd w:val="clear" w:color="auto" w:fill="auto"/>
            <w:noWrap/>
            <w:vAlign w:val="bottom"/>
            <w:hideMark/>
          </w:tcPr>
          <w:p w14:paraId="1B0711FF"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7F44A594" w14:textId="77777777" w:rsidTr="00115EB6">
        <w:trPr>
          <w:trHeight w:val="20"/>
        </w:trPr>
        <w:tc>
          <w:tcPr>
            <w:tcW w:w="2263" w:type="dxa"/>
            <w:shd w:val="clear" w:color="auto" w:fill="auto"/>
            <w:noWrap/>
            <w:vAlign w:val="bottom"/>
            <w:hideMark/>
          </w:tcPr>
          <w:p w14:paraId="2EC0D308"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Moree Plains</w:t>
            </w:r>
          </w:p>
        </w:tc>
        <w:tc>
          <w:tcPr>
            <w:tcW w:w="1038" w:type="dxa"/>
            <w:shd w:val="clear" w:color="auto" w:fill="auto"/>
            <w:noWrap/>
            <w:vAlign w:val="bottom"/>
            <w:hideMark/>
          </w:tcPr>
          <w:p w14:paraId="366C995F"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6D9FA49D" w14:textId="77777777" w:rsidTr="00115EB6">
        <w:trPr>
          <w:trHeight w:val="20"/>
        </w:trPr>
        <w:tc>
          <w:tcPr>
            <w:tcW w:w="2263" w:type="dxa"/>
            <w:shd w:val="clear" w:color="auto" w:fill="auto"/>
            <w:noWrap/>
            <w:vAlign w:val="bottom"/>
            <w:hideMark/>
          </w:tcPr>
          <w:p w14:paraId="07911754"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Murray</w:t>
            </w:r>
          </w:p>
        </w:tc>
        <w:tc>
          <w:tcPr>
            <w:tcW w:w="1038" w:type="dxa"/>
            <w:shd w:val="clear" w:color="auto" w:fill="auto"/>
            <w:noWrap/>
            <w:vAlign w:val="bottom"/>
            <w:hideMark/>
          </w:tcPr>
          <w:p w14:paraId="6438AF08"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23E8CF62" w14:textId="77777777" w:rsidTr="00115EB6">
        <w:trPr>
          <w:trHeight w:val="20"/>
        </w:trPr>
        <w:tc>
          <w:tcPr>
            <w:tcW w:w="2263" w:type="dxa"/>
            <w:shd w:val="clear" w:color="auto" w:fill="auto"/>
            <w:noWrap/>
            <w:vAlign w:val="bottom"/>
            <w:hideMark/>
          </w:tcPr>
          <w:p w14:paraId="207B0BA8"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Queanbeyan</w:t>
            </w:r>
          </w:p>
        </w:tc>
        <w:tc>
          <w:tcPr>
            <w:tcW w:w="1038" w:type="dxa"/>
            <w:shd w:val="clear" w:color="auto" w:fill="auto"/>
            <w:noWrap/>
            <w:vAlign w:val="bottom"/>
            <w:hideMark/>
          </w:tcPr>
          <w:p w14:paraId="2B7ADFCF"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0B55734F" w14:textId="77777777" w:rsidTr="00115EB6">
        <w:trPr>
          <w:trHeight w:val="20"/>
        </w:trPr>
        <w:tc>
          <w:tcPr>
            <w:tcW w:w="2263" w:type="dxa"/>
            <w:shd w:val="clear" w:color="auto" w:fill="auto"/>
            <w:noWrap/>
            <w:vAlign w:val="bottom"/>
            <w:hideMark/>
          </w:tcPr>
          <w:p w14:paraId="3568AB82"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Richmond Valley</w:t>
            </w:r>
          </w:p>
        </w:tc>
        <w:tc>
          <w:tcPr>
            <w:tcW w:w="1038" w:type="dxa"/>
            <w:shd w:val="clear" w:color="auto" w:fill="auto"/>
            <w:noWrap/>
            <w:vAlign w:val="bottom"/>
            <w:hideMark/>
          </w:tcPr>
          <w:p w14:paraId="0B8869F4"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153C54C4" w14:textId="77777777" w:rsidTr="00115EB6">
        <w:trPr>
          <w:trHeight w:val="20"/>
        </w:trPr>
        <w:tc>
          <w:tcPr>
            <w:tcW w:w="2263" w:type="dxa"/>
            <w:shd w:val="clear" w:color="auto" w:fill="auto"/>
            <w:noWrap/>
            <w:vAlign w:val="bottom"/>
            <w:hideMark/>
          </w:tcPr>
          <w:p w14:paraId="683563FB"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Snowy River</w:t>
            </w:r>
          </w:p>
        </w:tc>
        <w:tc>
          <w:tcPr>
            <w:tcW w:w="1038" w:type="dxa"/>
            <w:shd w:val="clear" w:color="auto" w:fill="auto"/>
            <w:noWrap/>
            <w:vAlign w:val="bottom"/>
            <w:hideMark/>
          </w:tcPr>
          <w:p w14:paraId="63497C8F"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142EC12F" w14:textId="77777777" w:rsidTr="00115EB6">
        <w:trPr>
          <w:trHeight w:val="20"/>
        </w:trPr>
        <w:tc>
          <w:tcPr>
            <w:tcW w:w="2263" w:type="dxa"/>
            <w:shd w:val="clear" w:color="auto" w:fill="auto"/>
            <w:noWrap/>
            <w:vAlign w:val="bottom"/>
            <w:hideMark/>
          </w:tcPr>
          <w:p w14:paraId="468C9C60"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Tenterfield</w:t>
            </w:r>
          </w:p>
        </w:tc>
        <w:tc>
          <w:tcPr>
            <w:tcW w:w="1038" w:type="dxa"/>
            <w:shd w:val="clear" w:color="auto" w:fill="auto"/>
            <w:noWrap/>
            <w:vAlign w:val="bottom"/>
            <w:hideMark/>
          </w:tcPr>
          <w:p w14:paraId="1B57D90E"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02CB18FC" w14:textId="77777777" w:rsidTr="00115EB6">
        <w:trPr>
          <w:trHeight w:val="20"/>
        </w:trPr>
        <w:tc>
          <w:tcPr>
            <w:tcW w:w="2263" w:type="dxa"/>
            <w:shd w:val="clear" w:color="auto" w:fill="auto"/>
            <w:noWrap/>
            <w:vAlign w:val="bottom"/>
            <w:hideMark/>
          </w:tcPr>
          <w:p w14:paraId="60B5EC68"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Tweed</w:t>
            </w:r>
          </w:p>
        </w:tc>
        <w:tc>
          <w:tcPr>
            <w:tcW w:w="1038" w:type="dxa"/>
            <w:shd w:val="clear" w:color="auto" w:fill="auto"/>
            <w:noWrap/>
            <w:vAlign w:val="bottom"/>
            <w:hideMark/>
          </w:tcPr>
          <w:p w14:paraId="3E3B44CC"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1BAAA77F" w14:textId="77777777" w:rsidTr="00115EB6">
        <w:trPr>
          <w:trHeight w:val="20"/>
        </w:trPr>
        <w:tc>
          <w:tcPr>
            <w:tcW w:w="2263" w:type="dxa"/>
            <w:shd w:val="clear" w:color="auto" w:fill="auto"/>
            <w:noWrap/>
            <w:vAlign w:val="bottom"/>
            <w:hideMark/>
          </w:tcPr>
          <w:p w14:paraId="448A2AFA"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Walgett</w:t>
            </w:r>
          </w:p>
        </w:tc>
        <w:tc>
          <w:tcPr>
            <w:tcW w:w="1038" w:type="dxa"/>
            <w:shd w:val="clear" w:color="auto" w:fill="auto"/>
            <w:noWrap/>
            <w:vAlign w:val="bottom"/>
            <w:hideMark/>
          </w:tcPr>
          <w:p w14:paraId="039F91D7"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76D7F6DC" w14:textId="77777777" w:rsidTr="00115EB6">
        <w:trPr>
          <w:trHeight w:val="20"/>
        </w:trPr>
        <w:tc>
          <w:tcPr>
            <w:tcW w:w="2263" w:type="dxa"/>
            <w:shd w:val="clear" w:color="auto" w:fill="auto"/>
            <w:noWrap/>
            <w:vAlign w:val="bottom"/>
            <w:hideMark/>
          </w:tcPr>
          <w:p w14:paraId="7CE86410"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Wentworth</w:t>
            </w:r>
          </w:p>
        </w:tc>
        <w:tc>
          <w:tcPr>
            <w:tcW w:w="1038" w:type="dxa"/>
            <w:shd w:val="clear" w:color="auto" w:fill="auto"/>
            <w:noWrap/>
            <w:vAlign w:val="bottom"/>
            <w:hideMark/>
          </w:tcPr>
          <w:p w14:paraId="7A53AB1A"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NSW</w:t>
            </w:r>
          </w:p>
        </w:tc>
      </w:tr>
      <w:tr w:rsidR="00115EB6" w:rsidRPr="00115EB6" w14:paraId="1848A74C" w14:textId="77777777" w:rsidTr="00115EB6">
        <w:trPr>
          <w:trHeight w:val="20"/>
        </w:trPr>
        <w:tc>
          <w:tcPr>
            <w:tcW w:w="2263" w:type="dxa"/>
            <w:shd w:val="clear" w:color="auto" w:fill="auto"/>
            <w:noWrap/>
            <w:vAlign w:val="bottom"/>
            <w:hideMark/>
          </w:tcPr>
          <w:p w14:paraId="56263DD9"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Balonne</w:t>
            </w:r>
          </w:p>
        </w:tc>
        <w:tc>
          <w:tcPr>
            <w:tcW w:w="1038" w:type="dxa"/>
            <w:shd w:val="clear" w:color="auto" w:fill="auto"/>
            <w:noWrap/>
            <w:vAlign w:val="bottom"/>
            <w:hideMark/>
          </w:tcPr>
          <w:p w14:paraId="141F8547"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QLD</w:t>
            </w:r>
          </w:p>
        </w:tc>
      </w:tr>
      <w:tr w:rsidR="00115EB6" w:rsidRPr="00115EB6" w14:paraId="550D5A50" w14:textId="77777777" w:rsidTr="00115EB6">
        <w:trPr>
          <w:trHeight w:val="20"/>
        </w:trPr>
        <w:tc>
          <w:tcPr>
            <w:tcW w:w="2263" w:type="dxa"/>
            <w:shd w:val="clear" w:color="auto" w:fill="auto"/>
            <w:noWrap/>
            <w:vAlign w:val="bottom"/>
            <w:hideMark/>
          </w:tcPr>
          <w:p w14:paraId="3646D26C"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Gold Coast</w:t>
            </w:r>
          </w:p>
        </w:tc>
        <w:tc>
          <w:tcPr>
            <w:tcW w:w="1038" w:type="dxa"/>
            <w:shd w:val="clear" w:color="auto" w:fill="auto"/>
            <w:noWrap/>
            <w:vAlign w:val="bottom"/>
            <w:hideMark/>
          </w:tcPr>
          <w:p w14:paraId="56033B78"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QLD</w:t>
            </w:r>
          </w:p>
        </w:tc>
      </w:tr>
      <w:tr w:rsidR="00115EB6" w:rsidRPr="00115EB6" w14:paraId="3B6EC50D" w14:textId="77777777" w:rsidTr="00115EB6">
        <w:trPr>
          <w:trHeight w:val="20"/>
        </w:trPr>
        <w:tc>
          <w:tcPr>
            <w:tcW w:w="2263" w:type="dxa"/>
            <w:shd w:val="clear" w:color="auto" w:fill="auto"/>
            <w:noWrap/>
            <w:vAlign w:val="bottom"/>
            <w:hideMark/>
          </w:tcPr>
          <w:p w14:paraId="7C4E823B"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Goondiwindi</w:t>
            </w:r>
          </w:p>
        </w:tc>
        <w:tc>
          <w:tcPr>
            <w:tcW w:w="1038" w:type="dxa"/>
            <w:shd w:val="clear" w:color="auto" w:fill="auto"/>
            <w:noWrap/>
            <w:vAlign w:val="bottom"/>
            <w:hideMark/>
          </w:tcPr>
          <w:p w14:paraId="6AE70319"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QLD</w:t>
            </w:r>
          </w:p>
        </w:tc>
      </w:tr>
      <w:tr w:rsidR="00115EB6" w:rsidRPr="00115EB6" w14:paraId="18A1CE48" w14:textId="77777777" w:rsidTr="00115EB6">
        <w:trPr>
          <w:trHeight w:val="20"/>
        </w:trPr>
        <w:tc>
          <w:tcPr>
            <w:tcW w:w="2263" w:type="dxa"/>
            <w:shd w:val="clear" w:color="auto" w:fill="auto"/>
            <w:noWrap/>
            <w:vAlign w:val="bottom"/>
            <w:hideMark/>
          </w:tcPr>
          <w:p w14:paraId="238A5E03"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Paroo</w:t>
            </w:r>
          </w:p>
        </w:tc>
        <w:tc>
          <w:tcPr>
            <w:tcW w:w="1038" w:type="dxa"/>
            <w:shd w:val="clear" w:color="auto" w:fill="auto"/>
            <w:noWrap/>
            <w:vAlign w:val="bottom"/>
            <w:hideMark/>
          </w:tcPr>
          <w:p w14:paraId="0E456E36"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QLD</w:t>
            </w:r>
          </w:p>
        </w:tc>
      </w:tr>
      <w:tr w:rsidR="00115EB6" w:rsidRPr="00115EB6" w14:paraId="3B6FE4C2" w14:textId="77777777" w:rsidTr="00115EB6">
        <w:trPr>
          <w:trHeight w:val="20"/>
        </w:trPr>
        <w:tc>
          <w:tcPr>
            <w:tcW w:w="2263" w:type="dxa"/>
            <w:shd w:val="clear" w:color="auto" w:fill="auto"/>
            <w:noWrap/>
            <w:vAlign w:val="bottom"/>
            <w:hideMark/>
          </w:tcPr>
          <w:p w14:paraId="127370A2"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Scenic Rim</w:t>
            </w:r>
          </w:p>
        </w:tc>
        <w:tc>
          <w:tcPr>
            <w:tcW w:w="1038" w:type="dxa"/>
            <w:shd w:val="clear" w:color="auto" w:fill="auto"/>
            <w:noWrap/>
            <w:vAlign w:val="bottom"/>
            <w:hideMark/>
          </w:tcPr>
          <w:p w14:paraId="71B4AD79"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QLD</w:t>
            </w:r>
          </w:p>
        </w:tc>
      </w:tr>
      <w:tr w:rsidR="00115EB6" w:rsidRPr="00115EB6" w14:paraId="103E7EC7" w14:textId="77777777" w:rsidTr="00115EB6">
        <w:trPr>
          <w:trHeight w:val="20"/>
        </w:trPr>
        <w:tc>
          <w:tcPr>
            <w:tcW w:w="2263" w:type="dxa"/>
            <w:tcBorders>
              <w:bottom w:val="single" w:sz="4" w:space="0" w:color="auto"/>
            </w:tcBorders>
            <w:shd w:val="clear" w:color="auto" w:fill="auto"/>
            <w:noWrap/>
            <w:vAlign w:val="bottom"/>
            <w:hideMark/>
          </w:tcPr>
          <w:p w14:paraId="4EA7AC3C" w14:textId="77777777" w:rsidR="00115EB6" w:rsidRPr="00115EB6" w:rsidRDefault="00115EB6" w:rsidP="00115EB6">
            <w:pPr>
              <w:pStyle w:val="NoSpacing"/>
              <w:ind w:left="173"/>
              <w:rPr>
                <w:rFonts w:asciiTheme="majorHAnsi" w:hAnsiTheme="majorHAnsi" w:cstheme="majorHAnsi"/>
                <w:color w:val="000000"/>
                <w:szCs w:val="20"/>
              </w:rPr>
            </w:pPr>
            <w:r w:rsidRPr="00115EB6">
              <w:rPr>
                <w:rFonts w:asciiTheme="majorHAnsi" w:hAnsiTheme="majorHAnsi" w:cstheme="majorHAnsi"/>
                <w:color w:val="000000"/>
                <w:szCs w:val="20"/>
              </w:rPr>
              <w:t>Southern Downs</w:t>
            </w:r>
          </w:p>
        </w:tc>
        <w:tc>
          <w:tcPr>
            <w:tcW w:w="1038" w:type="dxa"/>
            <w:tcBorders>
              <w:bottom w:val="single" w:sz="4" w:space="0" w:color="auto"/>
            </w:tcBorders>
            <w:shd w:val="clear" w:color="auto" w:fill="auto"/>
            <w:noWrap/>
            <w:vAlign w:val="bottom"/>
            <w:hideMark/>
          </w:tcPr>
          <w:p w14:paraId="118757C3" w14:textId="77777777" w:rsidR="00115EB6" w:rsidRPr="00115EB6" w:rsidRDefault="00115EB6" w:rsidP="000C55A8">
            <w:pPr>
              <w:pStyle w:val="NoSpacing"/>
              <w:rPr>
                <w:rFonts w:asciiTheme="majorHAnsi" w:hAnsiTheme="majorHAnsi" w:cstheme="majorHAnsi"/>
                <w:color w:val="000000"/>
                <w:szCs w:val="20"/>
              </w:rPr>
            </w:pPr>
            <w:r w:rsidRPr="00115EB6">
              <w:rPr>
                <w:rFonts w:asciiTheme="majorHAnsi" w:hAnsiTheme="majorHAnsi" w:cstheme="majorHAnsi"/>
                <w:color w:val="000000"/>
                <w:szCs w:val="20"/>
              </w:rPr>
              <w:t>QLD</w:t>
            </w:r>
          </w:p>
        </w:tc>
      </w:tr>
    </w:tbl>
    <w:p w14:paraId="6E04D920" w14:textId="35C74ABC" w:rsidR="00F1486A" w:rsidRDefault="00F1486A" w:rsidP="00F1486A">
      <w:pPr>
        <w:spacing w:before="360"/>
        <w:rPr>
          <w:i/>
          <w:iCs/>
          <w:u w:val="single"/>
        </w:rPr>
      </w:pPr>
      <w:r w:rsidRPr="00F1486A">
        <w:rPr>
          <w:i/>
          <w:iCs/>
          <w:u w:val="single"/>
        </w:rPr>
        <w:t xml:space="preserve">Distance between </w:t>
      </w:r>
      <w:r w:rsidR="00601339">
        <w:rPr>
          <w:i/>
          <w:iCs/>
          <w:u w:val="single"/>
        </w:rPr>
        <w:t>EFC</w:t>
      </w:r>
      <w:r w:rsidRPr="00F1486A">
        <w:rPr>
          <w:i/>
          <w:iCs/>
          <w:u w:val="single"/>
        </w:rPr>
        <w:t xml:space="preserve"> patients</w:t>
      </w:r>
      <w:r w:rsidR="00601339">
        <w:rPr>
          <w:i/>
          <w:iCs/>
          <w:u w:val="single"/>
        </w:rPr>
        <w:t>’</w:t>
      </w:r>
      <w:r w:rsidRPr="00F1486A">
        <w:rPr>
          <w:i/>
          <w:iCs/>
          <w:u w:val="single"/>
        </w:rPr>
        <w:t xml:space="preserve"> home</w:t>
      </w:r>
      <w:r w:rsidR="00601339">
        <w:rPr>
          <w:i/>
          <w:iCs/>
          <w:u w:val="single"/>
        </w:rPr>
        <w:t>s</w:t>
      </w:r>
      <w:r w:rsidRPr="00F1486A">
        <w:rPr>
          <w:i/>
          <w:iCs/>
          <w:u w:val="single"/>
        </w:rPr>
        <w:t xml:space="preserve"> and the</w:t>
      </w:r>
      <w:r w:rsidR="00601339">
        <w:rPr>
          <w:i/>
          <w:iCs/>
          <w:u w:val="single"/>
        </w:rPr>
        <w:t>ir</w:t>
      </w:r>
      <w:r w:rsidRPr="00F1486A">
        <w:rPr>
          <w:i/>
          <w:iCs/>
          <w:u w:val="single"/>
        </w:rPr>
        <w:t xml:space="preserve"> prescribing doctor</w:t>
      </w:r>
    </w:p>
    <w:p w14:paraId="26AAD9F5" w14:textId="78A30701" w:rsidR="00061CF6" w:rsidRDefault="00061CF6" w:rsidP="00F1486A">
      <w:r>
        <w:t>A</w:t>
      </w:r>
      <w:r w:rsidRPr="00061CF6">
        <w:t>nalysis of the distance between patients</w:t>
      </w:r>
      <w:r w:rsidR="004B531C">
        <w:t>’</w:t>
      </w:r>
      <w:r w:rsidRPr="00061CF6">
        <w:t xml:space="preserve"> home</w:t>
      </w:r>
      <w:r w:rsidR="004B531C">
        <w:t>s</w:t>
      </w:r>
      <w:r w:rsidRPr="00061CF6">
        <w:t xml:space="preserve"> and </w:t>
      </w:r>
      <w:r w:rsidR="004B531C">
        <w:t xml:space="preserve">their </w:t>
      </w:r>
      <w:r w:rsidRPr="00061CF6">
        <w:t xml:space="preserve">dispensing </w:t>
      </w:r>
      <w:r w:rsidR="007101B0" w:rsidRPr="00061CF6">
        <w:t>pharmacy</w:t>
      </w:r>
      <w:r w:rsidRPr="00061CF6">
        <w:t xml:space="preserve"> was replicated with respect to the distance between patients</w:t>
      </w:r>
      <w:r>
        <w:t>’</w:t>
      </w:r>
      <w:r w:rsidRPr="00061CF6">
        <w:t xml:space="preserve"> home</w:t>
      </w:r>
      <w:r>
        <w:t>s</w:t>
      </w:r>
      <w:r w:rsidRPr="00061CF6">
        <w:t xml:space="preserve"> and </w:t>
      </w:r>
      <w:r>
        <w:t xml:space="preserve">their </w:t>
      </w:r>
      <w:r w:rsidRPr="00061CF6">
        <w:t>prescribing doctor.</w:t>
      </w:r>
      <w:r>
        <w:t xml:space="preserve"> </w:t>
      </w:r>
      <w:r w:rsidRPr="00061CF6">
        <w:t xml:space="preserve"> </w:t>
      </w:r>
      <w:r>
        <w:t>Variables used in the analysis are</w:t>
      </w:r>
      <w:r w:rsidRPr="00061CF6">
        <w:t xml:space="preserve"> summarised in</w:t>
      </w:r>
      <w:r>
        <w:t xml:space="preserve"> </w:t>
      </w:r>
      <w:r>
        <w:fldChar w:fldCharType="begin"/>
      </w:r>
      <w:r>
        <w:instrText xml:space="preserve"> REF _Ref125448314 \h </w:instrText>
      </w:r>
      <w:r>
        <w:fldChar w:fldCharType="separate"/>
      </w:r>
      <w:r w:rsidR="000C766B">
        <w:t>Table A</w:t>
      </w:r>
      <w:r w:rsidR="000C766B">
        <w:rPr>
          <w:noProof/>
        </w:rPr>
        <w:t>37</w:t>
      </w:r>
      <w:r>
        <w:fldChar w:fldCharType="end"/>
      </w:r>
      <w:r w:rsidRPr="00061CF6">
        <w:t>.</w:t>
      </w:r>
    </w:p>
    <w:p w14:paraId="66CFE24D" w14:textId="6D0EFDF0" w:rsidR="00061CF6" w:rsidRDefault="00061CF6" w:rsidP="00061CF6">
      <w:pPr>
        <w:pStyle w:val="Caption"/>
      </w:pPr>
      <w:bookmarkStart w:id="502" w:name="_Ref125448314"/>
      <w:r>
        <w:t>Table A</w:t>
      </w:r>
      <w:r w:rsidR="00E36C93">
        <w:fldChar w:fldCharType="begin"/>
      </w:r>
      <w:r w:rsidR="00E36C93">
        <w:instrText xml:space="preserve"> SEQ Table_A \* ARABIC </w:instrText>
      </w:r>
      <w:r w:rsidR="00E36C93">
        <w:fldChar w:fldCharType="separate"/>
      </w:r>
      <w:r w:rsidR="000C766B">
        <w:rPr>
          <w:noProof/>
        </w:rPr>
        <w:t>37</w:t>
      </w:r>
      <w:r w:rsidR="00E36C93">
        <w:rPr>
          <w:noProof/>
        </w:rPr>
        <w:fldChar w:fldCharType="end"/>
      </w:r>
      <w:bookmarkEnd w:id="502"/>
      <w:r>
        <w:t xml:space="preserve">. </w:t>
      </w:r>
      <w:r w:rsidRPr="004E367A">
        <w:t>Variables included in the analysis</w:t>
      </w:r>
    </w:p>
    <w:tbl>
      <w:tblPr>
        <w:tblStyle w:val="TableGrid"/>
        <w:tblW w:w="0" w:type="auto"/>
        <w:tblLook w:val="04A0" w:firstRow="1" w:lastRow="0" w:firstColumn="1" w:lastColumn="0" w:noHBand="0" w:noVBand="1"/>
        <w:tblCaption w:val="Variables included in the analysis"/>
      </w:tblPr>
      <w:tblGrid>
        <w:gridCol w:w="3005"/>
        <w:gridCol w:w="3005"/>
        <w:gridCol w:w="3006"/>
      </w:tblGrid>
      <w:tr w:rsidR="00061CF6" w:rsidRPr="00061CF6" w14:paraId="00E72082" w14:textId="77777777" w:rsidTr="000C55A8">
        <w:trPr>
          <w:trHeight w:val="20"/>
        </w:trPr>
        <w:tc>
          <w:tcPr>
            <w:tcW w:w="3005" w:type="dxa"/>
          </w:tcPr>
          <w:p w14:paraId="037862C6" w14:textId="77777777" w:rsidR="00061CF6" w:rsidRPr="00061CF6" w:rsidRDefault="00061CF6" w:rsidP="000C55A8">
            <w:pPr>
              <w:pStyle w:val="NoSpacing"/>
              <w:rPr>
                <w:rFonts w:asciiTheme="majorHAnsi" w:hAnsiTheme="majorHAnsi" w:cstheme="majorHAnsi"/>
                <w:b/>
                <w:bCs/>
              </w:rPr>
            </w:pPr>
            <w:r w:rsidRPr="00061CF6">
              <w:rPr>
                <w:rFonts w:asciiTheme="majorHAnsi" w:hAnsiTheme="majorHAnsi" w:cstheme="majorHAnsi"/>
                <w:b/>
                <w:bCs/>
              </w:rPr>
              <w:t xml:space="preserve">Variable Name </w:t>
            </w:r>
          </w:p>
        </w:tc>
        <w:tc>
          <w:tcPr>
            <w:tcW w:w="3005" w:type="dxa"/>
          </w:tcPr>
          <w:p w14:paraId="3C720672" w14:textId="77777777" w:rsidR="00061CF6" w:rsidRPr="00061CF6" w:rsidRDefault="00061CF6" w:rsidP="000C55A8">
            <w:pPr>
              <w:pStyle w:val="NoSpacing"/>
              <w:rPr>
                <w:rFonts w:asciiTheme="majorHAnsi" w:hAnsiTheme="majorHAnsi" w:cstheme="majorHAnsi"/>
                <w:b/>
                <w:bCs/>
              </w:rPr>
            </w:pPr>
            <w:r w:rsidRPr="00061CF6">
              <w:rPr>
                <w:rFonts w:asciiTheme="majorHAnsi" w:hAnsiTheme="majorHAnsi" w:cstheme="majorHAnsi"/>
                <w:b/>
                <w:bCs/>
              </w:rPr>
              <w:t>Description</w:t>
            </w:r>
          </w:p>
        </w:tc>
        <w:tc>
          <w:tcPr>
            <w:tcW w:w="3006" w:type="dxa"/>
          </w:tcPr>
          <w:p w14:paraId="7D6E05F2" w14:textId="77777777" w:rsidR="00061CF6" w:rsidRPr="00061CF6" w:rsidRDefault="00061CF6" w:rsidP="000C55A8">
            <w:pPr>
              <w:pStyle w:val="NoSpacing"/>
              <w:rPr>
                <w:rFonts w:asciiTheme="majorHAnsi" w:hAnsiTheme="majorHAnsi" w:cstheme="majorHAnsi"/>
                <w:b/>
                <w:bCs/>
              </w:rPr>
            </w:pPr>
            <w:r w:rsidRPr="00061CF6">
              <w:rPr>
                <w:rFonts w:asciiTheme="majorHAnsi" w:hAnsiTheme="majorHAnsi" w:cstheme="majorHAnsi"/>
                <w:b/>
                <w:bCs/>
              </w:rPr>
              <w:t>Outcomes</w:t>
            </w:r>
          </w:p>
        </w:tc>
      </w:tr>
      <w:tr w:rsidR="00061CF6" w:rsidRPr="00061CF6" w14:paraId="073625E9" w14:textId="77777777" w:rsidTr="000C55A8">
        <w:trPr>
          <w:trHeight w:val="20"/>
        </w:trPr>
        <w:tc>
          <w:tcPr>
            <w:tcW w:w="3005" w:type="dxa"/>
          </w:tcPr>
          <w:p w14:paraId="3DD6DDFD"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Ptnt_ARIA</w:t>
            </w:r>
          </w:p>
        </w:tc>
        <w:tc>
          <w:tcPr>
            <w:tcW w:w="3005" w:type="dxa"/>
          </w:tcPr>
          <w:p w14:paraId="770F06AE"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Accessibility/Remoteness Index of Australia (ARIA) index score of the patient</w:t>
            </w:r>
          </w:p>
        </w:tc>
        <w:tc>
          <w:tcPr>
            <w:tcW w:w="3006" w:type="dxa"/>
          </w:tcPr>
          <w:p w14:paraId="1680295D"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Major city</w:t>
            </w:r>
          </w:p>
          <w:p w14:paraId="4DBF9AD8" w14:textId="5D24467D" w:rsidR="00061CF6" w:rsidRPr="00061CF6" w:rsidRDefault="00EC1412" w:rsidP="000C55A8">
            <w:pPr>
              <w:pStyle w:val="NoSpacing"/>
              <w:rPr>
                <w:rFonts w:asciiTheme="majorHAnsi" w:hAnsiTheme="majorHAnsi" w:cstheme="majorHAnsi"/>
              </w:rPr>
            </w:pPr>
            <w:r>
              <w:rPr>
                <w:rFonts w:asciiTheme="majorHAnsi" w:hAnsiTheme="majorHAnsi" w:cstheme="majorHAnsi"/>
              </w:rPr>
              <w:t>Inner-regional</w:t>
            </w:r>
          </w:p>
          <w:p w14:paraId="4AA423F0" w14:textId="1F596089" w:rsidR="00061CF6" w:rsidRPr="00061CF6" w:rsidRDefault="00EC1412" w:rsidP="000C55A8">
            <w:pPr>
              <w:pStyle w:val="NoSpacing"/>
              <w:rPr>
                <w:rFonts w:asciiTheme="majorHAnsi" w:hAnsiTheme="majorHAnsi" w:cstheme="majorHAnsi"/>
              </w:rPr>
            </w:pPr>
            <w:r>
              <w:rPr>
                <w:rFonts w:asciiTheme="majorHAnsi" w:hAnsiTheme="majorHAnsi" w:cstheme="majorHAnsi"/>
              </w:rPr>
              <w:t>Outer-regional</w:t>
            </w:r>
            <w:r w:rsidR="00061CF6" w:rsidRPr="00061CF6">
              <w:rPr>
                <w:rFonts w:asciiTheme="majorHAnsi" w:hAnsiTheme="majorHAnsi" w:cstheme="majorHAnsi"/>
              </w:rPr>
              <w:t xml:space="preserve"> </w:t>
            </w:r>
          </w:p>
          <w:p w14:paraId="1603955E"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 xml:space="preserve">Remote </w:t>
            </w:r>
          </w:p>
          <w:p w14:paraId="2285EF32"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 xml:space="preserve">Very remote </w:t>
            </w:r>
          </w:p>
        </w:tc>
      </w:tr>
      <w:tr w:rsidR="00061CF6" w:rsidRPr="00061CF6" w14:paraId="04C19C6D" w14:textId="77777777" w:rsidTr="000C55A8">
        <w:trPr>
          <w:trHeight w:val="20"/>
        </w:trPr>
        <w:tc>
          <w:tcPr>
            <w:tcW w:w="3005" w:type="dxa"/>
          </w:tcPr>
          <w:p w14:paraId="43591FD4"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Ptnt_LGA</w:t>
            </w:r>
          </w:p>
        </w:tc>
        <w:tc>
          <w:tcPr>
            <w:tcW w:w="3005" w:type="dxa"/>
          </w:tcPr>
          <w:p w14:paraId="4D26ED18"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Local government area the patient lives in</w:t>
            </w:r>
          </w:p>
        </w:tc>
        <w:tc>
          <w:tcPr>
            <w:tcW w:w="3006" w:type="dxa"/>
          </w:tcPr>
          <w:p w14:paraId="69628CD4" w14:textId="77777777" w:rsidR="00061CF6" w:rsidRPr="00061CF6" w:rsidRDefault="00061CF6" w:rsidP="000C55A8">
            <w:pPr>
              <w:pStyle w:val="NoSpacing"/>
              <w:rPr>
                <w:rFonts w:asciiTheme="majorHAnsi" w:hAnsiTheme="majorHAnsi" w:cstheme="majorHAnsi"/>
              </w:rPr>
            </w:pPr>
          </w:p>
        </w:tc>
      </w:tr>
      <w:tr w:rsidR="00061CF6" w:rsidRPr="00061CF6" w14:paraId="45109DCD" w14:textId="77777777" w:rsidTr="000C55A8">
        <w:trPr>
          <w:trHeight w:val="20"/>
        </w:trPr>
        <w:tc>
          <w:tcPr>
            <w:tcW w:w="3005" w:type="dxa"/>
          </w:tcPr>
          <w:p w14:paraId="129ABB4C"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N_Doc</w:t>
            </w:r>
          </w:p>
        </w:tc>
        <w:tc>
          <w:tcPr>
            <w:tcW w:w="3005" w:type="dxa"/>
          </w:tcPr>
          <w:p w14:paraId="551000D7"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Number of prescribing doctors in the patient’s LGA each month</w:t>
            </w:r>
          </w:p>
        </w:tc>
        <w:tc>
          <w:tcPr>
            <w:tcW w:w="3006" w:type="dxa"/>
          </w:tcPr>
          <w:p w14:paraId="61FD14B7" w14:textId="77777777" w:rsidR="00061CF6" w:rsidRPr="00061CF6" w:rsidRDefault="00061CF6" w:rsidP="000C55A8">
            <w:pPr>
              <w:pStyle w:val="NoSpacing"/>
              <w:rPr>
                <w:rFonts w:asciiTheme="majorHAnsi" w:hAnsiTheme="majorHAnsi" w:cstheme="majorHAnsi"/>
              </w:rPr>
            </w:pPr>
          </w:p>
        </w:tc>
      </w:tr>
      <w:tr w:rsidR="00061CF6" w:rsidRPr="00061CF6" w14:paraId="0916F596" w14:textId="77777777" w:rsidTr="000C55A8">
        <w:trPr>
          <w:trHeight w:val="20"/>
        </w:trPr>
        <w:tc>
          <w:tcPr>
            <w:tcW w:w="3005" w:type="dxa"/>
          </w:tcPr>
          <w:p w14:paraId="29829BD6"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Distance</w:t>
            </w:r>
          </w:p>
        </w:tc>
        <w:tc>
          <w:tcPr>
            <w:tcW w:w="3005" w:type="dxa"/>
          </w:tcPr>
          <w:p w14:paraId="12A13CD5"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 xml:space="preserve">Distance (km) between the patient’s home and the prescribing doctor </w:t>
            </w:r>
          </w:p>
        </w:tc>
        <w:tc>
          <w:tcPr>
            <w:tcW w:w="3006" w:type="dxa"/>
          </w:tcPr>
          <w:p w14:paraId="4EA773EC" w14:textId="77777777" w:rsidR="00061CF6" w:rsidRPr="00061CF6" w:rsidRDefault="00061CF6" w:rsidP="000C55A8">
            <w:pPr>
              <w:pStyle w:val="NoSpacing"/>
              <w:rPr>
                <w:rFonts w:asciiTheme="majorHAnsi" w:hAnsiTheme="majorHAnsi" w:cstheme="majorHAnsi"/>
              </w:rPr>
            </w:pPr>
          </w:p>
        </w:tc>
      </w:tr>
      <w:tr w:rsidR="00061CF6" w:rsidRPr="00061CF6" w14:paraId="10091168" w14:textId="77777777" w:rsidTr="000C55A8">
        <w:trPr>
          <w:trHeight w:val="20"/>
        </w:trPr>
        <w:tc>
          <w:tcPr>
            <w:tcW w:w="3005" w:type="dxa"/>
          </w:tcPr>
          <w:p w14:paraId="50D82E98"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Year</w:t>
            </w:r>
          </w:p>
        </w:tc>
        <w:tc>
          <w:tcPr>
            <w:tcW w:w="3005" w:type="dxa"/>
          </w:tcPr>
          <w:p w14:paraId="1080526A"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The year the EFC medicine was dispensed to the patient</w:t>
            </w:r>
          </w:p>
        </w:tc>
        <w:tc>
          <w:tcPr>
            <w:tcW w:w="3006" w:type="dxa"/>
          </w:tcPr>
          <w:p w14:paraId="25E67424"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2016 (July-December)</w:t>
            </w:r>
          </w:p>
          <w:p w14:paraId="1502556F"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2017 (January-December)</w:t>
            </w:r>
          </w:p>
          <w:p w14:paraId="15943A53"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2018 (January-December)</w:t>
            </w:r>
          </w:p>
          <w:p w14:paraId="728E4210"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2019 (January-December)</w:t>
            </w:r>
          </w:p>
          <w:p w14:paraId="56895DB1"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2020 (January-December)</w:t>
            </w:r>
          </w:p>
          <w:p w14:paraId="6EDC2F22"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2021 (January-June)</w:t>
            </w:r>
          </w:p>
        </w:tc>
      </w:tr>
      <w:tr w:rsidR="00061CF6" w:rsidRPr="00061CF6" w14:paraId="6E6A0440" w14:textId="77777777" w:rsidTr="000C55A8">
        <w:trPr>
          <w:trHeight w:val="20"/>
        </w:trPr>
        <w:tc>
          <w:tcPr>
            <w:tcW w:w="3005" w:type="dxa"/>
          </w:tcPr>
          <w:p w14:paraId="46ED858B"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Lagged_mean_distance_LGA</w:t>
            </w:r>
          </w:p>
        </w:tc>
        <w:tc>
          <w:tcPr>
            <w:tcW w:w="3005" w:type="dxa"/>
          </w:tcPr>
          <w:p w14:paraId="2128F945"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The average distance between the patient’s home and prescribing doctor in the patients' LGA in the previous year.</w:t>
            </w:r>
          </w:p>
        </w:tc>
        <w:tc>
          <w:tcPr>
            <w:tcW w:w="3006" w:type="dxa"/>
          </w:tcPr>
          <w:p w14:paraId="3BEF8264" w14:textId="77777777" w:rsidR="00061CF6" w:rsidRPr="00061CF6" w:rsidRDefault="00061CF6" w:rsidP="000C55A8">
            <w:pPr>
              <w:pStyle w:val="NoSpacing"/>
              <w:rPr>
                <w:rFonts w:asciiTheme="majorHAnsi" w:hAnsiTheme="majorHAnsi" w:cstheme="majorHAnsi"/>
              </w:rPr>
            </w:pPr>
          </w:p>
        </w:tc>
      </w:tr>
      <w:tr w:rsidR="00061CF6" w:rsidRPr="00061CF6" w14:paraId="5BB5ACC8" w14:textId="77777777" w:rsidTr="000C55A8">
        <w:trPr>
          <w:trHeight w:val="20"/>
        </w:trPr>
        <w:tc>
          <w:tcPr>
            <w:tcW w:w="3005" w:type="dxa"/>
          </w:tcPr>
          <w:p w14:paraId="743207DA"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Interstate_Travel</w:t>
            </w:r>
          </w:p>
        </w:tc>
        <w:tc>
          <w:tcPr>
            <w:tcW w:w="3005" w:type="dxa"/>
          </w:tcPr>
          <w:p w14:paraId="3E643918"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The patient’s prescribing doctor is located in a different state</w:t>
            </w:r>
          </w:p>
        </w:tc>
        <w:tc>
          <w:tcPr>
            <w:tcW w:w="3006" w:type="dxa"/>
          </w:tcPr>
          <w:p w14:paraId="25EF3426"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 xml:space="preserve">No </w:t>
            </w:r>
          </w:p>
          <w:p w14:paraId="64B054E4" w14:textId="77777777" w:rsidR="00061CF6" w:rsidRPr="00061CF6" w:rsidRDefault="00061CF6" w:rsidP="000C55A8">
            <w:pPr>
              <w:pStyle w:val="NoSpacing"/>
              <w:rPr>
                <w:rFonts w:asciiTheme="majorHAnsi" w:hAnsiTheme="majorHAnsi" w:cstheme="majorHAnsi"/>
              </w:rPr>
            </w:pPr>
            <w:r w:rsidRPr="00061CF6">
              <w:rPr>
                <w:rFonts w:asciiTheme="majorHAnsi" w:hAnsiTheme="majorHAnsi" w:cstheme="majorHAnsi"/>
              </w:rPr>
              <w:t>Yes</w:t>
            </w:r>
          </w:p>
        </w:tc>
      </w:tr>
    </w:tbl>
    <w:p w14:paraId="489B37DB" w14:textId="77777777" w:rsidR="00BE7CFD" w:rsidRDefault="00BE7CFD" w:rsidP="00F1486A"/>
    <w:p w14:paraId="3013796B" w14:textId="14E753D1" w:rsidR="00BE7CFD" w:rsidRDefault="00BE7CFD" w:rsidP="00BE7CFD">
      <w:r>
        <w:t>T</w:t>
      </w:r>
      <w:r w:rsidRPr="0031229F">
        <w:t>he mean distance</w:t>
      </w:r>
      <w:r>
        <w:t>s</w:t>
      </w:r>
      <w:r w:rsidRPr="0031229F">
        <w:t xml:space="preserve"> (km)</w:t>
      </w:r>
      <w:r>
        <w:t xml:space="preserve"> between</w:t>
      </w:r>
      <w:r w:rsidRPr="0031229F">
        <w:t xml:space="preserve"> patients</w:t>
      </w:r>
      <w:r>
        <w:t>’</w:t>
      </w:r>
      <w:r w:rsidRPr="0031229F">
        <w:t xml:space="preserve"> home</w:t>
      </w:r>
      <w:r>
        <w:t>s</w:t>
      </w:r>
      <w:r w:rsidRPr="0031229F">
        <w:t xml:space="preserve"> </w:t>
      </w:r>
      <w:r>
        <w:t>and</w:t>
      </w:r>
      <w:r w:rsidRPr="0031229F">
        <w:t xml:space="preserve"> the</w:t>
      </w:r>
      <w:r>
        <w:t>ir</w:t>
      </w:r>
      <w:r w:rsidRPr="0031229F">
        <w:t xml:space="preserve"> </w:t>
      </w:r>
      <w:r>
        <w:t>prescribing doctor</w:t>
      </w:r>
      <w:r w:rsidRPr="0031229F">
        <w:t xml:space="preserve"> </w:t>
      </w:r>
      <w:r>
        <w:t>are summarised in</w:t>
      </w:r>
      <w:r w:rsidR="00ED7942">
        <w:t xml:space="preserve"> </w:t>
      </w:r>
      <w:r w:rsidR="00ED7942">
        <w:fldChar w:fldCharType="begin"/>
      </w:r>
      <w:r w:rsidR="00ED7942">
        <w:instrText xml:space="preserve"> REF _Ref125448622 \h </w:instrText>
      </w:r>
      <w:r w:rsidR="00ED7942">
        <w:fldChar w:fldCharType="separate"/>
      </w:r>
      <w:r w:rsidR="000C766B">
        <w:t>Figure A</w:t>
      </w:r>
      <w:r w:rsidR="000C766B">
        <w:rPr>
          <w:noProof/>
        </w:rPr>
        <w:t>55</w:t>
      </w:r>
      <w:r w:rsidR="00ED7942">
        <w:fldChar w:fldCharType="end"/>
      </w:r>
      <w:r w:rsidRPr="0031229F">
        <w:t xml:space="preserve">. </w:t>
      </w:r>
      <w:r w:rsidR="004B531C">
        <w:t xml:space="preserve"> </w:t>
      </w:r>
      <w:r w:rsidRPr="0031229F">
        <w:t>As expected, patients in outer</w:t>
      </w:r>
      <w:r>
        <w:t>-</w:t>
      </w:r>
      <w:r w:rsidRPr="0031229F">
        <w:t xml:space="preserve">regional, remote and very remote areas of Australia </w:t>
      </w:r>
      <w:r>
        <w:t xml:space="preserve">live </w:t>
      </w:r>
      <w:r w:rsidR="004B531C">
        <w:t xml:space="preserve">at </w:t>
      </w:r>
      <w:r>
        <w:t>greater distances from their prescribing doctor than those</w:t>
      </w:r>
      <w:r w:rsidRPr="0031229F">
        <w:t xml:space="preserve"> in Australia</w:t>
      </w:r>
      <w:r>
        <w:t>’</w:t>
      </w:r>
      <w:r w:rsidRPr="0031229F">
        <w:t>s major cities and inner</w:t>
      </w:r>
      <w:r>
        <w:t>-</w:t>
      </w:r>
      <w:r w:rsidRPr="0031229F">
        <w:t>regional areas.</w:t>
      </w:r>
    </w:p>
    <w:p w14:paraId="45C2748B" w14:textId="20865EC3" w:rsidR="00ED7942" w:rsidRDefault="00ED7942" w:rsidP="00ED7942">
      <w:pPr>
        <w:pStyle w:val="Caption"/>
      </w:pPr>
      <w:bookmarkStart w:id="503" w:name="_Ref125448622"/>
      <w:r>
        <w:t>Figure A</w:t>
      </w:r>
      <w:r w:rsidR="00E36C93">
        <w:fldChar w:fldCharType="begin"/>
      </w:r>
      <w:r w:rsidR="00E36C93">
        <w:instrText xml:space="preserve"> SEQ Figure_A \* ARABIC </w:instrText>
      </w:r>
      <w:r w:rsidR="00E36C93">
        <w:fldChar w:fldCharType="separate"/>
      </w:r>
      <w:r w:rsidR="000C766B">
        <w:rPr>
          <w:noProof/>
        </w:rPr>
        <w:t>55</w:t>
      </w:r>
      <w:r w:rsidR="00E36C93">
        <w:rPr>
          <w:noProof/>
        </w:rPr>
        <w:fldChar w:fldCharType="end"/>
      </w:r>
      <w:bookmarkEnd w:id="503"/>
      <w:r>
        <w:t xml:space="preserve">. </w:t>
      </w:r>
      <w:r w:rsidRPr="00BA0A6C">
        <w:t>Mean distance (km) between patient home and</w:t>
      </w:r>
      <w:r w:rsidR="00601339">
        <w:t xml:space="preserve"> EFC prescribing</w:t>
      </w:r>
      <w:r w:rsidRPr="00BA0A6C">
        <w:t xml:space="preserve"> </w:t>
      </w:r>
      <w:r>
        <w:t>doctor</w:t>
      </w:r>
      <w:r w:rsidRPr="00BA0A6C">
        <w:t xml:space="preserve"> by remoteness of residence</w:t>
      </w:r>
    </w:p>
    <w:p w14:paraId="01A22309" w14:textId="7C8D4787" w:rsidR="00BE7CFD" w:rsidRDefault="00BE7CFD" w:rsidP="00BE7CFD">
      <w:r>
        <w:rPr>
          <w:noProof/>
        </w:rPr>
        <w:drawing>
          <wp:inline distT="0" distB="0" distL="0" distR="0" wp14:anchorId="52FDF72F" wp14:editId="6279B6DB">
            <wp:extent cx="5702935" cy="2789897"/>
            <wp:effectExtent l="0" t="0" r="0" b="4445"/>
            <wp:docPr id="235" name="Chart 235" descr="a column chart showing the Mean distance (km) between patient home and EFC prescribing doctor by remoteness of residence">
              <a:extLst xmlns:a="http://schemas.openxmlformats.org/drawingml/2006/main">
                <a:ext uri="{FF2B5EF4-FFF2-40B4-BE49-F238E27FC236}">
                  <a16:creationId xmlns:a16="http://schemas.microsoft.com/office/drawing/2014/main" id="{3A33D3E7-9056-4E13-9B4B-D4B31EA419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0"/>
              </a:graphicData>
            </a:graphic>
          </wp:inline>
        </w:drawing>
      </w:r>
    </w:p>
    <w:p w14:paraId="3F96F47E" w14:textId="5BF57E8B" w:rsidR="00BE7CFD" w:rsidRDefault="007F3F33" w:rsidP="00F1486A">
      <w:r w:rsidRPr="007F3F33">
        <w:t xml:space="preserve">Mixed linear regressions reveal that patients </w:t>
      </w:r>
      <w:r w:rsidR="00EC1412">
        <w:t xml:space="preserve">residing </w:t>
      </w:r>
      <w:r w:rsidRPr="007F3F33">
        <w:t xml:space="preserve">in </w:t>
      </w:r>
      <w:r w:rsidR="00EC1412">
        <w:t>inner-regional</w:t>
      </w:r>
      <w:r w:rsidRPr="007F3F33">
        <w:t xml:space="preserve"> areas were </w:t>
      </w:r>
      <w:r w:rsidR="00EC1412">
        <w:t xml:space="preserve">on average </w:t>
      </w:r>
      <w:r w:rsidRPr="007F3F33">
        <w:t>105 km f</w:t>
      </w:r>
      <w:r w:rsidR="00EC1412">
        <w:t>a</w:t>
      </w:r>
      <w:r w:rsidRPr="007F3F33">
        <w:t xml:space="preserve">rther from their prescribing doctor than patients in major cities. </w:t>
      </w:r>
      <w:r w:rsidR="004B531C">
        <w:t xml:space="preserve"> </w:t>
      </w:r>
      <w:r w:rsidRPr="007F3F33">
        <w:t xml:space="preserve">In </w:t>
      </w:r>
      <w:r w:rsidR="00EC1412">
        <w:t>outer-regional</w:t>
      </w:r>
      <w:r w:rsidRPr="007F3F33">
        <w:t xml:space="preserve"> areas</w:t>
      </w:r>
      <w:r w:rsidR="00EC1412">
        <w:t>,</w:t>
      </w:r>
      <w:r w:rsidRPr="007F3F33">
        <w:t xml:space="preserve"> that distance increased to 460 km. </w:t>
      </w:r>
      <w:r w:rsidR="004B531C">
        <w:t xml:space="preserve"> </w:t>
      </w:r>
      <w:r w:rsidRPr="007F3F33">
        <w:t>In remote and very remote areas</w:t>
      </w:r>
      <w:r w:rsidR="00EC1412">
        <w:t>,</w:t>
      </w:r>
      <w:r w:rsidRPr="007F3F33">
        <w:t xml:space="preserve"> that distance increased to 1,115 km and 1,521 km, respectively (see </w:t>
      </w:r>
      <w:r w:rsidR="00EC1412">
        <w:fldChar w:fldCharType="begin"/>
      </w:r>
      <w:r w:rsidR="00EC1412">
        <w:instrText xml:space="preserve"> REF _Ref125448905 \h </w:instrText>
      </w:r>
      <w:r w:rsidR="00EC1412">
        <w:fldChar w:fldCharType="separate"/>
      </w:r>
      <w:r w:rsidR="000C766B">
        <w:t>Figure A</w:t>
      </w:r>
      <w:r w:rsidR="000C766B">
        <w:rPr>
          <w:noProof/>
        </w:rPr>
        <w:t>56</w:t>
      </w:r>
      <w:r w:rsidR="00EC1412">
        <w:fldChar w:fldCharType="end"/>
      </w:r>
      <w:r w:rsidR="00EC1412">
        <w:t>).</w:t>
      </w:r>
    </w:p>
    <w:p w14:paraId="1F582280" w14:textId="4CB0BD5F" w:rsidR="00EC1412" w:rsidRDefault="00EC1412" w:rsidP="00EC1412">
      <w:pPr>
        <w:pStyle w:val="Caption"/>
      </w:pPr>
      <w:bookmarkStart w:id="504" w:name="_Ref125448905"/>
      <w:r>
        <w:t>Figure A</w:t>
      </w:r>
      <w:r w:rsidR="00E36C93">
        <w:fldChar w:fldCharType="begin"/>
      </w:r>
      <w:r w:rsidR="00E36C93">
        <w:instrText xml:space="preserve"> SEQ Figure_A \* ARABIC </w:instrText>
      </w:r>
      <w:r w:rsidR="00E36C93">
        <w:fldChar w:fldCharType="separate"/>
      </w:r>
      <w:r w:rsidR="000C766B">
        <w:rPr>
          <w:noProof/>
        </w:rPr>
        <w:t>56</w:t>
      </w:r>
      <w:r w:rsidR="00E36C93">
        <w:rPr>
          <w:noProof/>
        </w:rPr>
        <w:fldChar w:fldCharType="end"/>
      </w:r>
      <w:bookmarkEnd w:id="504"/>
      <w:r>
        <w:t xml:space="preserve">. </w:t>
      </w:r>
      <w:r w:rsidRPr="00B361F7">
        <w:t xml:space="preserve">Distance between patient residence and </w:t>
      </w:r>
      <w:r w:rsidR="00601339">
        <w:t xml:space="preserve">EFC prescribing </w:t>
      </w:r>
      <w:r>
        <w:t>doctor</w:t>
      </w:r>
    </w:p>
    <w:p w14:paraId="7FDC6EEB" w14:textId="116A1856" w:rsidR="00EC1412" w:rsidRDefault="00EC1412" w:rsidP="00F1486A">
      <w:r>
        <w:rPr>
          <w:noProof/>
        </w:rPr>
        <w:drawing>
          <wp:inline distT="0" distB="0" distL="0" distR="0" wp14:anchorId="2E344979" wp14:editId="1B98484C">
            <wp:extent cx="2769577" cy="3292898"/>
            <wp:effectExtent l="12700" t="12700" r="12065" b="9525"/>
            <wp:docPr id="233" name="Picture 233" descr="Distance between patient residence and EFC prescribing doctor.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Distance between patient residence and EFC prescribing doctor. Results of the econometric estimation are summarised in the text"/>
                    <pic:cNvPicPr/>
                  </pic:nvPicPr>
                  <pic:blipFill rotWithShape="1">
                    <a:blip r:embed="rId201" cstate="print">
                      <a:extLst>
                        <a:ext uri="{28A0092B-C50C-407E-A947-70E740481C1C}">
                          <a14:useLocalDpi xmlns:a14="http://schemas.microsoft.com/office/drawing/2010/main" val="0"/>
                        </a:ext>
                      </a:extLst>
                    </a:blip>
                    <a:srcRect r="19685"/>
                    <a:stretch/>
                  </pic:blipFill>
                  <pic:spPr bwMode="auto">
                    <a:xfrm>
                      <a:off x="0" y="0"/>
                      <a:ext cx="2777235" cy="3302003"/>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14:paraId="027005B8" w14:textId="7B785B8B" w:rsidR="00DA4CD7" w:rsidRDefault="00DA4CD7" w:rsidP="00F1486A">
      <w:r w:rsidRPr="00DA4CD7">
        <w:t>The mean distance</w:t>
      </w:r>
      <w:r>
        <w:t>s</w:t>
      </w:r>
      <w:r w:rsidRPr="00DA4CD7">
        <w:t xml:space="preserve"> (km) between patients</w:t>
      </w:r>
      <w:r>
        <w:t>’</w:t>
      </w:r>
      <w:r w:rsidRPr="00DA4CD7">
        <w:t xml:space="preserve"> homes and </w:t>
      </w:r>
      <w:r>
        <w:t xml:space="preserve">their </w:t>
      </w:r>
      <w:r w:rsidRPr="00DA4CD7">
        <w:t xml:space="preserve">prescribing doctor by ARIA and year (July 2016 to June 2021) </w:t>
      </w:r>
      <w:r>
        <w:t>are</w:t>
      </w:r>
      <w:r w:rsidRPr="00DA4CD7">
        <w:t xml:space="preserve"> summarised in </w:t>
      </w:r>
      <w:r w:rsidR="00423717">
        <w:fldChar w:fldCharType="begin"/>
      </w:r>
      <w:r w:rsidR="00423717">
        <w:instrText xml:space="preserve"> REF _Ref125449153 \h </w:instrText>
      </w:r>
      <w:r w:rsidR="00423717">
        <w:fldChar w:fldCharType="separate"/>
      </w:r>
      <w:r w:rsidR="000C766B">
        <w:t>Figure A</w:t>
      </w:r>
      <w:r w:rsidR="000C766B">
        <w:rPr>
          <w:noProof/>
        </w:rPr>
        <w:t>57</w:t>
      </w:r>
      <w:r w:rsidR="00423717">
        <w:fldChar w:fldCharType="end"/>
      </w:r>
      <w:r w:rsidRPr="00DA4CD7">
        <w:t xml:space="preserve"> and </w:t>
      </w:r>
      <w:r w:rsidR="00423717">
        <w:fldChar w:fldCharType="begin"/>
      </w:r>
      <w:r w:rsidR="00423717">
        <w:instrText xml:space="preserve"> REF _Ref125449304 \h </w:instrText>
      </w:r>
      <w:r w:rsidR="00423717">
        <w:fldChar w:fldCharType="separate"/>
      </w:r>
      <w:r w:rsidR="000C766B">
        <w:t>Table A</w:t>
      </w:r>
      <w:r w:rsidR="000C766B">
        <w:rPr>
          <w:noProof/>
        </w:rPr>
        <w:t>38</w:t>
      </w:r>
      <w:r w:rsidR="00423717">
        <w:fldChar w:fldCharType="end"/>
      </w:r>
      <w:r>
        <w:t>,</w:t>
      </w:r>
      <w:r w:rsidRPr="00DA4CD7">
        <w:t xml:space="preserve"> respectively. </w:t>
      </w:r>
      <w:r>
        <w:t xml:space="preserve"> Results suggest</w:t>
      </w:r>
      <w:r w:rsidRPr="00DA4CD7">
        <w:t xml:space="preserve"> that </w:t>
      </w:r>
      <w:r>
        <w:t xml:space="preserve">overall, </w:t>
      </w:r>
      <w:r w:rsidRPr="00DA4CD7">
        <w:t xml:space="preserve">distances </w:t>
      </w:r>
      <w:r w:rsidR="004B531C">
        <w:t xml:space="preserve">tended to </w:t>
      </w:r>
      <w:r w:rsidRPr="00DA4CD7">
        <w:t>decreas</w:t>
      </w:r>
      <w:r>
        <w:t>e</w:t>
      </w:r>
      <w:r w:rsidRPr="00DA4CD7">
        <w:t xml:space="preserve"> </w:t>
      </w:r>
      <w:r w:rsidR="004B531C">
        <w:t>between</w:t>
      </w:r>
      <w:r w:rsidRPr="00DA4CD7">
        <w:t xml:space="preserve"> 201</w:t>
      </w:r>
      <w:r w:rsidR="004B531C">
        <w:t>6</w:t>
      </w:r>
      <w:r w:rsidRPr="00DA4CD7">
        <w:t xml:space="preserve"> </w:t>
      </w:r>
      <w:r w:rsidR="004B531C">
        <w:t>and</w:t>
      </w:r>
      <w:r w:rsidRPr="00DA4CD7">
        <w:t xml:space="preserve"> 20</w:t>
      </w:r>
      <w:r w:rsidR="004B531C">
        <w:t>21</w:t>
      </w:r>
      <w:r>
        <w:t xml:space="preserve">, </w:t>
      </w:r>
      <w:r w:rsidR="004B531C">
        <w:t>with notable increases in mean distances</w:t>
      </w:r>
      <w:r w:rsidRPr="00DA4CD7">
        <w:t xml:space="preserve"> </w:t>
      </w:r>
      <w:r w:rsidR="004B531C">
        <w:t>in inner-regional, outer-regional, remote and very remote Australia in 2020</w:t>
      </w:r>
      <w:r w:rsidRPr="00DA4CD7">
        <w:t xml:space="preserve">. </w:t>
      </w:r>
    </w:p>
    <w:p w14:paraId="47BB0550" w14:textId="548866BC" w:rsidR="00423717" w:rsidRDefault="00423717" w:rsidP="00423717">
      <w:pPr>
        <w:pStyle w:val="Caption"/>
      </w:pPr>
      <w:bookmarkStart w:id="505" w:name="_Ref125449153"/>
      <w:r>
        <w:t>Figure A</w:t>
      </w:r>
      <w:r w:rsidR="00E36C93">
        <w:fldChar w:fldCharType="begin"/>
      </w:r>
      <w:r w:rsidR="00E36C93">
        <w:instrText xml:space="preserve"> SEQ Figure_A \* ARABIC </w:instrText>
      </w:r>
      <w:r w:rsidR="00E36C93">
        <w:fldChar w:fldCharType="separate"/>
      </w:r>
      <w:r w:rsidR="000C766B">
        <w:rPr>
          <w:noProof/>
        </w:rPr>
        <w:t>57</w:t>
      </w:r>
      <w:r w:rsidR="00E36C93">
        <w:rPr>
          <w:noProof/>
        </w:rPr>
        <w:fldChar w:fldCharType="end"/>
      </w:r>
      <w:bookmarkEnd w:id="505"/>
      <w:r>
        <w:t xml:space="preserve">. Mean distance between patient home and </w:t>
      </w:r>
      <w:r w:rsidR="00601339">
        <w:t xml:space="preserve">EFC prescribing </w:t>
      </w:r>
      <w:r>
        <w:t>doctor by ARIA (2016 - 2021)</w:t>
      </w:r>
    </w:p>
    <w:p w14:paraId="422BE65E" w14:textId="1E0AF35B" w:rsidR="00423717" w:rsidRDefault="00423717" w:rsidP="00F1486A">
      <w:r>
        <w:rPr>
          <w:noProof/>
        </w:rPr>
        <w:drawing>
          <wp:inline distT="0" distB="0" distL="0" distR="0" wp14:anchorId="252699DD" wp14:editId="437B5113">
            <wp:extent cx="5731510" cy="3084830"/>
            <wp:effectExtent l="0" t="0" r="0" b="1270"/>
            <wp:docPr id="240" name="Chart 240" descr="a column chart showing the Mean distance between patient home and EFC prescribing doctor by ARIA from 2016 to 2021">
              <a:extLst xmlns:a="http://schemas.openxmlformats.org/drawingml/2006/main">
                <a:ext uri="{FF2B5EF4-FFF2-40B4-BE49-F238E27FC236}">
                  <a16:creationId xmlns:a16="http://schemas.microsoft.com/office/drawing/2014/main" id="{7C86AE28-E4F4-4C47-ACCB-4132BDD29F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2"/>
              </a:graphicData>
            </a:graphic>
          </wp:inline>
        </w:drawing>
      </w:r>
    </w:p>
    <w:p w14:paraId="1E967103" w14:textId="5386EC05" w:rsidR="00423717" w:rsidRDefault="00423717" w:rsidP="00423717">
      <w:pPr>
        <w:pStyle w:val="Caption"/>
      </w:pPr>
      <w:bookmarkStart w:id="506" w:name="_Ref125449304"/>
      <w:r>
        <w:t>Table A</w:t>
      </w:r>
      <w:r w:rsidR="00E36C93">
        <w:fldChar w:fldCharType="begin"/>
      </w:r>
      <w:r w:rsidR="00E36C93">
        <w:instrText xml:space="preserve"> SEQ Table_A \* ARABIC </w:instrText>
      </w:r>
      <w:r w:rsidR="00E36C93">
        <w:fldChar w:fldCharType="separate"/>
      </w:r>
      <w:r w:rsidR="000C766B">
        <w:rPr>
          <w:noProof/>
        </w:rPr>
        <w:t>38</w:t>
      </w:r>
      <w:r w:rsidR="00E36C93">
        <w:rPr>
          <w:noProof/>
        </w:rPr>
        <w:fldChar w:fldCharType="end"/>
      </w:r>
      <w:bookmarkEnd w:id="506"/>
      <w:r>
        <w:t xml:space="preserve">. </w:t>
      </w:r>
      <w:r w:rsidRPr="00CD3F1B">
        <w:t xml:space="preserve">Mean distance between patient home and </w:t>
      </w:r>
      <w:r w:rsidR="00601339">
        <w:t xml:space="preserve">EFC prescribing </w:t>
      </w:r>
      <w:r w:rsidRPr="00CD3F1B">
        <w:t>doctor by ARIA (2016 - 2021)</w:t>
      </w:r>
    </w:p>
    <w:tbl>
      <w:tblPr>
        <w:tblW w:w="4950" w:type="pct"/>
        <w:tblLayout w:type="fixed"/>
        <w:tblLook w:val="04A0" w:firstRow="1" w:lastRow="0" w:firstColumn="1" w:lastColumn="0" w:noHBand="0" w:noVBand="1"/>
        <w:tblCaption w:val="Mean distance between patient home and EFC prescribing doctor by ARIA from 2016 to 2021"/>
      </w:tblPr>
      <w:tblGrid>
        <w:gridCol w:w="1146"/>
        <w:gridCol w:w="836"/>
        <w:gridCol w:w="1419"/>
        <w:gridCol w:w="1419"/>
        <w:gridCol w:w="1419"/>
        <w:gridCol w:w="1421"/>
        <w:gridCol w:w="1276"/>
      </w:tblGrid>
      <w:tr w:rsidR="00423717" w:rsidRPr="00423717" w14:paraId="76461640" w14:textId="77777777" w:rsidTr="000C55A8">
        <w:trPr>
          <w:trHeight w:val="19"/>
        </w:trPr>
        <w:tc>
          <w:tcPr>
            <w:tcW w:w="641" w:type="pct"/>
            <w:tcBorders>
              <w:bottom w:val="single" w:sz="4" w:space="0" w:color="auto"/>
            </w:tcBorders>
            <w:shd w:val="clear" w:color="auto" w:fill="auto"/>
            <w:tcMar>
              <w:left w:w="57" w:type="dxa"/>
              <w:right w:w="57" w:type="dxa"/>
            </w:tcMar>
            <w:hideMark/>
          </w:tcPr>
          <w:p w14:paraId="7F6402E7" w14:textId="77777777" w:rsidR="00423717" w:rsidRPr="00423717" w:rsidRDefault="00423717" w:rsidP="000C55A8">
            <w:pPr>
              <w:pStyle w:val="NoSpacing"/>
              <w:keepNext/>
              <w:keepLines/>
              <w:rPr>
                <w:rFonts w:asciiTheme="majorHAnsi" w:hAnsiTheme="majorHAnsi" w:cstheme="majorHAnsi"/>
                <w:bCs/>
                <w:i/>
                <w:iCs/>
                <w:szCs w:val="20"/>
                <w:lang w:eastAsia="en-AU"/>
              </w:rPr>
            </w:pPr>
          </w:p>
        </w:tc>
        <w:tc>
          <w:tcPr>
            <w:tcW w:w="468" w:type="pct"/>
            <w:tcBorders>
              <w:bottom w:val="single" w:sz="4" w:space="0" w:color="auto"/>
            </w:tcBorders>
            <w:shd w:val="clear" w:color="auto" w:fill="auto"/>
            <w:tcMar>
              <w:left w:w="57" w:type="dxa"/>
              <w:right w:w="57" w:type="dxa"/>
            </w:tcMar>
            <w:hideMark/>
          </w:tcPr>
          <w:p w14:paraId="3AD0581F" w14:textId="77777777" w:rsidR="00423717" w:rsidRPr="00423717" w:rsidRDefault="00423717" w:rsidP="000C55A8">
            <w:pPr>
              <w:pStyle w:val="NoSpacing"/>
              <w:keepNext/>
              <w:keepLines/>
              <w:jc w:val="center"/>
              <w:rPr>
                <w:rFonts w:asciiTheme="majorHAnsi" w:hAnsiTheme="majorHAnsi" w:cstheme="majorHAnsi"/>
                <w:bCs/>
                <w:i/>
                <w:iCs/>
                <w:szCs w:val="20"/>
                <w:lang w:eastAsia="en-AU"/>
              </w:rPr>
            </w:pPr>
            <w:r w:rsidRPr="00423717">
              <w:rPr>
                <w:rFonts w:asciiTheme="majorHAnsi" w:hAnsiTheme="majorHAnsi" w:cstheme="majorHAnsi"/>
                <w:bCs/>
                <w:i/>
                <w:iCs/>
                <w:szCs w:val="20"/>
                <w:lang w:eastAsia="en-AU"/>
              </w:rPr>
              <w:t>Overall</w:t>
            </w:r>
          </w:p>
        </w:tc>
        <w:tc>
          <w:tcPr>
            <w:tcW w:w="794" w:type="pct"/>
            <w:tcBorders>
              <w:bottom w:val="single" w:sz="4" w:space="0" w:color="auto"/>
            </w:tcBorders>
            <w:shd w:val="clear" w:color="auto" w:fill="auto"/>
            <w:tcMar>
              <w:left w:w="57" w:type="dxa"/>
              <w:right w:w="57" w:type="dxa"/>
            </w:tcMar>
            <w:hideMark/>
          </w:tcPr>
          <w:p w14:paraId="65D16F02" w14:textId="77777777" w:rsidR="00423717" w:rsidRPr="00423717" w:rsidRDefault="00423717" w:rsidP="000C55A8">
            <w:pPr>
              <w:pStyle w:val="NoSpacing"/>
              <w:keepNext/>
              <w:keepLines/>
              <w:jc w:val="center"/>
              <w:rPr>
                <w:rFonts w:asciiTheme="majorHAnsi" w:hAnsiTheme="majorHAnsi" w:cstheme="majorHAnsi"/>
                <w:bCs/>
                <w:i/>
                <w:iCs/>
                <w:szCs w:val="20"/>
                <w:lang w:eastAsia="en-AU"/>
              </w:rPr>
            </w:pPr>
            <w:r w:rsidRPr="00423717">
              <w:rPr>
                <w:rFonts w:asciiTheme="majorHAnsi" w:hAnsiTheme="majorHAnsi" w:cstheme="majorHAnsi"/>
                <w:bCs/>
                <w:i/>
                <w:iCs/>
                <w:szCs w:val="20"/>
                <w:lang w:eastAsia="en-AU"/>
              </w:rPr>
              <w:t>Major Cities</w:t>
            </w:r>
          </w:p>
        </w:tc>
        <w:tc>
          <w:tcPr>
            <w:tcW w:w="794" w:type="pct"/>
            <w:tcBorders>
              <w:bottom w:val="single" w:sz="4" w:space="0" w:color="auto"/>
            </w:tcBorders>
            <w:shd w:val="clear" w:color="auto" w:fill="auto"/>
            <w:tcMar>
              <w:left w:w="57" w:type="dxa"/>
              <w:right w:w="57" w:type="dxa"/>
            </w:tcMar>
            <w:hideMark/>
          </w:tcPr>
          <w:p w14:paraId="2E9C8016" w14:textId="77777777" w:rsidR="00423717" w:rsidRPr="00423717" w:rsidRDefault="00423717" w:rsidP="000C55A8">
            <w:pPr>
              <w:pStyle w:val="NoSpacing"/>
              <w:keepNext/>
              <w:keepLines/>
              <w:jc w:val="center"/>
              <w:rPr>
                <w:rFonts w:asciiTheme="majorHAnsi" w:hAnsiTheme="majorHAnsi" w:cstheme="majorHAnsi"/>
                <w:bCs/>
                <w:i/>
                <w:iCs/>
                <w:szCs w:val="20"/>
                <w:lang w:eastAsia="en-AU"/>
              </w:rPr>
            </w:pPr>
            <w:r w:rsidRPr="00423717">
              <w:rPr>
                <w:rFonts w:asciiTheme="majorHAnsi" w:hAnsiTheme="majorHAnsi" w:cstheme="majorHAnsi"/>
                <w:bCs/>
                <w:i/>
                <w:iCs/>
                <w:szCs w:val="20"/>
                <w:lang w:eastAsia="en-AU"/>
              </w:rPr>
              <w:t>Inner-regional</w:t>
            </w:r>
          </w:p>
        </w:tc>
        <w:tc>
          <w:tcPr>
            <w:tcW w:w="794" w:type="pct"/>
            <w:tcBorders>
              <w:bottom w:val="single" w:sz="4" w:space="0" w:color="auto"/>
            </w:tcBorders>
            <w:shd w:val="clear" w:color="auto" w:fill="auto"/>
            <w:tcMar>
              <w:left w:w="57" w:type="dxa"/>
              <w:right w:w="57" w:type="dxa"/>
            </w:tcMar>
            <w:hideMark/>
          </w:tcPr>
          <w:p w14:paraId="44EA9619" w14:textId="77777777" w:rsidR="00423717" w:rsidRPr="00423717" w:rsidRDefault="00423717" w:rsidP="000C55A8">
            <w:pPr>
              <w:pStyle w:val="NoSpacing"/>
              <w:keepNext/>
              <w:keepLines/>
              <w:jc w:val="center"/>
              <w:rPr>
                <w:rFonts w:asciiTheme="majorHAnsi" w:hAnsiTheme="majorHAnsi" w:cstheme="majorHAnsi"/>
                <w:bCs/>
                <w:i/>
                <w:iCs/>
                <w:szCs w:val="20"/>
                <w:lang w:eastAsia="en-AU"/>
              </w:rPr>
            </w:pPr>
            <w:r w:rsidRPr="00423717">
              <w:rPr>
                <w:rFonts w:asciiTheme="majorHAnsi" w:hAnsiTheme="majorHAnsi" w:cstheme="majorHAnsi"/>
                <w:bCs/>
                <w:i/>
                <w:iCs/>
                <w:szCs w:val="20"/>
                <w:lang w:eastAsia="en-AU"/>
              </w:rPr>
              <w:t>Outer-regional</w:t>
            </w:r>
          </w:p>
        </w:tc>
        <w:tc>
          <w:tcPr>
            <w:tcW w:w="795" w:type="pct"/>
            <w:tcBorders>
              <w:bottom w:val="single" w:sz="4" w:space="0" w:color="auto"/>
            </w:tcBorders>
            <w:shd w:val="clear" w:color="auto" w:fill="auto"/>
            <w:tcMar>
              <w:left w:w="57" w:type="dxa"/>
              <w:right w:w="57" w:type="dxa"/>
            </w:tcMar>
            <w:hideMark/>
          </w:tcPr>
          <w:p w14:paraId="768D0935" w14:textId="77777777" w:rsidR="00423717" w:rsidRPr="00423717" w:rsidRDefault="00423717" w:rsidP="000C55A8">
            <w:pPr>
              <w:pStyle w:val="NoSpacing"/>
              <w:keepNext/>
              <w:keepLines/>
              <w:jc w:val="center"/>
              <w:rPr>
                <w:rFonts w:asciiTheme="majorHAnsi" w:hAnsiTheme="majorHAnsi" w:cstheme="majorHAnsi"/>
                <w:bCs/>
                <w:i/>
                <w:iCs/>
                <w:szCs w:val="20"/>
                <w:lang w:eastAsia="en-AU"/>
              </w:rPr>
            </w:pPr>
            <w:r w:rsidRPr="00423717">
              <w:rPr>
                <w:rFonts w:asciiTheme="majorHAnsi" w:hAnsiTheme="majorHAnsi" w:cstheme="majorHAnsi"/>
                <w:bCs/>
                <w:i/>
                <w:iCs/>
                <w:szCs w:val="20"/>
                <w:lang w:eastAsia="en-AU"/>
              </w:rPr>
              <w:t>Remote</w:t>
            </w:r>
          </w:p>
        </w:tc>
        <w:tc>
          <w:tcPr>
            <w:tcW w:w="714" w:type="pct"/>
            <w:tcBorders>
              <w:bottom w:val="single" w:sz="4" w:space="0" w:color="auto"/>
            </w:tcBorders>
            <w:shd w:val="clear" w:color="auto" w:fill="auto"/>
            <w:tcMar>
              <w:left w:w="57" w:type="dxa"/>
              <w:right w:w="57" w:type="dxa"/>
            </w:tcMar>
            <w:hideMark/>
          </w:tcPr>
          <w:p w14:paraId="1BA72513" w14:textId="77777777" w:rsidR="00423717" w:rsidRPr="00423717" w:rsidRDefault="00423717" w:rsidP="000C55A8">
            <w:pPr>
              <w:pStyle w:val="NoSpacing"/>
              <w:keepNext/>
              <w:keepLines/>
              <w:jc w:val="center"/>
              <w:rPr>
                <w:rFonts w:asciiTheme="majorHAnsi" w:hAnsiTheme="majorHAnsi" w:cstheme="majorHAnsi"/>
                <w:bCs/>
                <w:i/>
                <w:iCs/>
                <w:szCs w:val="20"/>
                <w:lang w:eastAsia="en-AU"/>
              </w:rPr>
            </w:pPr>
            <w:r w:rsidRPr="00423717">
              <w:rPr>
                <w:rFonts w:asciiTheme="majorHAnsi" w:hAnsiTheme="majorHAnsi" w:cstheme="majorHAnsi"/>
                <w:bCs/>
                <w:i/>
                <w:iCs/>
                <w:szCs w:val="20"/>
                <w:lang w:eastAsia="en-AU"/>
              </w:rPr>
              <w:t>Very Remote</w:t>
            </w:r>
          </w:p>
        </w:tc>
      </w:tr>
      <w:tr w:rsidR="00423717" w:rsidRPr="00423717" w14:paraId="113A1EAC" w14:textId="77777777" w:rsidTr="000C55A8">
        <w:trPr>
          <w:trHeight w:val="19"/>
        </w:trPr>
        <w:tc>
          <w:tcPr>
            <w:tcW w:w="641" w:type="pct"/>
            <w:tcBorders>
              <w:top w:val="single" w:sz="4" w:space="0" w:color="auto"/>
            </w:tcBorders>
            <w:shd w:val="clear" w:color="auto" w:fill="auto"/>
            <w:noWrap/>
            <w:tcMar>
              <w:left w:w="57" w:type="dxa"/>
              <w:right w:w="57" w:type="dxa"/>
            </w:tcMar>
            <w:hideMark/>
          </w:tcPr>
          <w:p w14:paraId="79D098F9" w14:textId="77777777" w:rsidR="00423717" w:rsidRPr="00423717" w:rsidRDefault="00423717" w:rsidP="00423717">
            <w:pPr>
              <w:pStyle w:val="NoSpacing"/>
              <w:keepNext/>
              <w:keepLines/>
              <w:rPr>
                <w:rFonts w:asciiTheme="majorHAnsi" w:hAnsiTheme="majorHAnsi" w:cstheme="majorHAnsi"/>
                <w:szCs w:val="20"/>
                <w:lang w:eastAsia="en-AU"/>
              </w:rPr>
            </w:pPr>
            <w:r w:rsidRPr="00423717">
              <w:rPr>
                <w:rFonts w:asciiTheme="majorHAnsi" w:hAnsiTheme="majorHAnsi" w:cstheme="majorHAnsi"/>
                <w:szCs w:val="20"/>
                <w:lang w:eastAsia="en-AU"/>
              </w:rPr>
              <w:t>All years</w:t>
            </w:r>
          </w:p>
        </w:tc>
        <w:tc>
          <w:tcPr>
            <w:tcW w:w="468" w:type="pct"/>
            <w:tcBorders>
              <w:top w:val="single" w:sz="4" w:space="0" w:color="auto"/>
            </w:tcBorders>
            <w:shd w:val="clear" w:color="auto" w:fill="auto"/>
            <w:noWrap/>
            <w:tcMar>
              <w:left w:w="57" w:type="dxa"/>
              <w:right w:w="57" w:type="dxa"/>
            </w:tcMar>
            <w:hideMark/>
          </w:tcPr>
          <w:p w14:paraId="52896EE2" w14:textId="39C84F60"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53 </w:t>
            </w:r>
          </w:p>
        </w:tc>
        <w:tc>
          <w:tcPr>
            <w:tcW w:w="794" w:type="pct"/>
            <w:tcBorders>
              <w:top w:val="single" w:sz="4" w:space="0" w:color="auto"/>
            </w:tcBorders>
            <w:shd w:val="clear" w:color="auto" w:fill="auto"/>
            <w:noWrap/>
            <w:tcMar>
              <w:left w:w="57" w:type="dxa"/>
              <w:right w:w="57" w:type="dxa"/>
            </w:tcMar>
            <w:hideMark/>
          </w:tcPr>
          <w:p w14:paraId="7D6FB9A0" w14:textId="2CCDFC59"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01 </w:t>
            </w:r>
          </w:p>
        </w:tc>
        <w:tc>
          <w:tcPr>
            <w:tcW w:w="794" w:type="pct"/>
            <w:tcBorders>
              <w:top w:val="single" w:sz="4" w:space="0" w:color="auto"/>
            </w:tcBorders>
            <w:shd w:val="clear" w:color="auto" w:fill="auto"/>
            <w:noWrap/>
            <w:tcMar>
              <w:left w:w="57" w:type="dxa"/>
              <w:right w:w="57" w:type="dxa"/>
            </w:tcMar>
            <w:hideMark/>
          </w:tcPr>
          <w:p w14:paraId="4231340C" w14:textId="1ABA3E74"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73 </w:t>
            </w:r>
          </w:p>
        </w:tc>
        <w:tc>
          <w:tcPr>
            <w:tcW w:w="794" w:type="pct"/>
            <w:tcBorders>
              <w:top w:val="single" w:sz="4" w:space="0" w:color="auto"/>
            </w:tcBorders>
            <w:shd w:val="clear" w:color="auto" w:fill="auto"/>
            <w:noWrap/>
            <w:tcMar>
              <w:left w:w="57" w:type="dxa"/>
              <w:right w:w="57" w:type="dxa"/>
            </w:tcMar>
            <w:hideMark/>
          </w:tcPr>
          <w:p w14:paraId="74A69330" w14:textId="2BE5BA6A"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450 </w:t>
            </w:r>
          </w:p>
        </w:tc>
        <w:tc>
          <w:tcPr>
            <w:tcW w:w="795" w:type="pct"/>
            <w:tcBorders>
              <w:top w:val="single" w:sz="4" w:space="0" w:color="auto"/>
            </w:tcBorders>
            <w:shd w:val="clear" w:color="auto" w:fill="auto"/>
            <w:noWrap/>
            <w:tcMar>
              <w:left w:w="57" w:type="dxa"/>
              <w:right w:w="57" w:type="dxa"/>
            </w:tcMar>
            <w:hideMark/>
          </w:tcPr>
          <w:p w14:paraId="356988AE" w14:textId="0E351440"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041 </w:t>
            </w:r>
          </w:p>
        </w:tc>
        <w:tc>
          <w:tcPr>
            <w:tcW w:w="714" w:type="pct"/>
            <w:tcBorders>
              <w:top w:val="single" w:sz="4" w:space="0" w:color="auto"/>
            </w:tcBorders>
            <w:shd w:val="clear" w:color="auto" w:fill="auto"/>
            <w:noWrap/>
            <w:tcMar>
              <w:left w:w="57" w:type="dxa"/>
              <w:right w:w="57" w:type="dxa"/>
            </w:tcMar>
            <w:hideMark/>
          </w:tcPr>
          <w:p w14:paraId="2CAD58F3" w14:textId="075A6877"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630 </w:t>
            </w:r>
          </w:p>
        </w:tc>
      </w:tr>
      <w:tr w:rsidR="00423717" w:rsidRPr="00423717" w14:paraId="799A68D0" w14:textId="77777777" w:rsidTr="000C55A8">
        <w:trPr>
          <w:trHeight w:val="19"/>
        </w:trPr>
        <w:tc>
          <w:tcPr>
            <w:tcW w:w="641" w:type="pct"/>
            <w:shd w:val="clear" w:color="auto" w:fill="auto"/>
            <w:noWrap/>
            <w:tcMar>
              <w:left w:w="57" w:type="dxa"/>
              <w:right w:w="57" w:type="dxa"/>
            </w:tcMar>
            <w:hideMark/>
          </w:tcPr>
          <w:p w14:paraId="7DB76F64" w14:textId="77777777" w:rsidR="00423717" w:rsidRPr="00423717" w:rsidRDefault="00423717" w:rsidP="00423717">
            <w:pPr>
              <w:pStyle w:val="NoSpacing"/>
              <w:keepNext/>
              <w:keepLines/>
              <w:rPr>
                <w:rFonts w:asciiTheme="majorHAnsi" w:hAnsiTheme="majorHAnsi" w:cstheme="majorHAnsi"/>
                <w:szCs w:val="20"/>
                <w:lang w:eastAsia="en-AU"/>
              </w:rPr>
            </w:pPr>
            <w:r w:rsidRPr="00423717">
              <w:rPr>
                <w:rFonts w:asciiTheme="majorHAnsi" w:hAnsiTheme="majorHAnsi" w:cstheme="majorHAnsi"/>
                <w:szCs w:val="20"/>
                <w:lang w:eastAsia="en-AU"/>
              </w:rPr>
              <w:t>2016</w:t>
            </w:r>
          </w:p>
        </w:tc>
        <w:tc>
          <w:tcPr>
            <w:tcW w:w="468" w:type="pct"/>
            <w:shd w:val="clear" w:color="auto" w:fill="auto"/>
            <w:noWrap/>
            <w:tcMar>
              <w:left w:w="57" w:type="dxa"/>
              <w:right w:w="57" w:type="dxa"/>
            </w:tcMar>
            <w:hideMark/>
          </w:tcPr>
          <w:p w14:paraId="01395767" w14:textId="1C9FE57E"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77 </w:t>
            </w:r>
          </w:p>
        </w:tc>
        <w:tc>
          <w:tcPr>
            <w:tcW w:w="794" w:type="pct"/>
            <w:shd w:val="clear" w:color="auto" w:fill="auto"/>
            <w:noWrap/>
            <w:tcMar>
              <w:left w:w="57" w:type="dxa"/>
              <w:right w:w="57" w:type="dxa"/>
            </w:tcMar>
            <w:hideMark/>
          </w:tcPr>
          <w:p w14:paraId="0FDAB881" w14:textId="0ACCE2F0"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27 </w:t>
            </w:r>
          </w:p>
        </w:tc>
        <w:tc>
          <w:tcPr>
            <w:tcW w:w="794" w:type="pct"/>
            <w:shd w:val="clear" w:color="auto" w:fill="auto"/>
            <w:noWrap/>
            <w:tcMar>
              <w:left w:w="57" w:type="dxa"/>
              <w:right w:w="57" w:type="dxa"/>
            </w:tcMar>
            <w:hideMark/>
          </w:tcPr>
          <w:p w14:paraId="54E4D52D" w14:textId="0FA80C5E"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212 </w:t>
            </w:r>
          </w:p>
        </w:tc>
        <w:tc>
          <w:tcPr>
            <w:tcW w:w="794" w:type="pct"/>
            <w:shd w:val="clear" w:color="auto" w:fill="auto"/>
            <w:noWrap/>
            <w:tcMar>
              <w:left w:w="57" w:type="dxa"/>
              <w:right w:w="57" w:type="dxa"/>
            </w:tcMar>
            <w:hideMark/>
          </w:tcPr>
          <w:p w14:paraId="69D2FA0C" w14:textId="3BFC4E63"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407 </w:t>
            </w:r>
          </w:p>
        </w:tc>
        <w:tc>
          <w:tcPr>
            <w:tcW w:w="795" w:type="pct"/>
            <w:shd w:val="clear" w:color="auto" w:fill="auto"/>
            <w:noWrap/>
            <w:tcMar>
              <w:left w:w="57" w:type="dxa"/>
              <w:right w:w="57" w:type="dxa"/>
            </w:tcMar>
            <w:hideMark/>
          </w:tcPr>
          <w:p w14:paraId="5DCF86A8" w14:textId="1E935C27"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930 </w:t>
            </w:r>
          </w:p>
        </w:tc>
        <w:tc>
          <w:tcPr>
            <w:tcW w:w="714" w:type="pct"/>
            <w:shd w:val="clear" w:color="auto" w:fill="auto"/>
            <w:noWrap/>
            <w:tcMar>
              <w:left w:w="57" w:type="dxa"/>
              <w:right w:w="57" w:type="dxa"/>
            </w:tcMar>
            <w:hideMark/>
          </w:tcPr>
          <w:p w14:paraId="7D6DD53C" w14:textId="22CFBEDB"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677 </w:t>
            </w:r>
          </w:p>
        </w:tc>
      </w:tr>
      <w:tr w:rsidR="00423717" w:rsidRPr="00423717" w14:paraId="380914D0" w14:textId="77777777" w:rsidTr="000C55A8">
        <w:trPr>
          <w:trHeight w:val="19"/>
        </w:trPr>
        <w:tc>
          <w:tcPr>
            <w:tcW w:w="641" w:type="pct"/>
            <w:shd w:val="clear" w:color="auto" w:fill="auto"/>
            <w:noWrap/>
            <w:tcMar>
              <w:left w:w="57" w:type="dxa"/>
              <w:right w:w="57" w:type="dxa"/>
            </w:tcMar>
            <w:hideMark/>
          </w:tcPr>
          <w:p w14:paraId="33B3E3E2" w14:textId="77777777" w:rsidR="00423717" w:rsidRPr="00423717" w:rsidRDefault="00423717" w:rsidP="00423717">
            <w:pPr>
              <w:pStyle w:val="NoSpacing"/>
              <w:keepNext/>
              <w:keepLines/>
              <w:rPr>
                <w:rFonts w:asciiTheme="majorHAnsi" w:hAnsiTheme="majorHAnsi" w:cstheme="majorHAnsi"/>
                <w:szCs w:val="20"/>
                <w:lang w:eastAsia="en-AU"/>
              </w:rPr>
            </w:pPr>
            <w:r w:rsidRPr="00423717">
              <w:rPr>
                <w:rFonts w:asciiTheme="majorHAnsi" w:hAnsiTheme="majorHAnsi" w:cstheme="majorHAnsi"/>
                <w:szCs w:val="20"/>
                <w:lang w:eastAsia="en-AU"/>
              </w:rPr>
              <w:t>2017</w:t>
            </w:r>
          </w:p>
        </w:tc>
        <w:tc>
          <w:tcPr>
            <w:tcW w:w="468" w:type="pct"/>
            <w:shd w:val="clear" w:color="auto" w:fill="auto"/>
            <w:noWrap/>
            <w:tcMar>
              <w:left w:w="57" w:type="dxa"/>
              <w:right w:w="57" w:type="dxa"/>
            </w:tcMar>
            <w:hideMark/>
          </w:tcPr>
          <w:p w14:paraId="173A135F" w14:textId="35D6C5FD"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57 </w:t>
            </w:r>
          </w:p>
        </w:tc>
        <w:tc>
          <w:tcPr>
            <w:tcW w:w="794" w:type="pct"/>
            <w:shd w:val="clear" w:color="auto" w:fill="auto"/>
            <w:noWrap/>
            <w:tcMar>
              <w:left w:w="57" w:type="dxa"/>
              <w:right w:w="57" w:type="dxa"/>
            </w:tcMar>
            <w:hideMark/>
          </w:tcPr>
          <w:p w14:paraId="2A05D4D1" w14:textId="56561325"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04 </w:t>
            </w:r>
          </w:p>
        </w:tc>
        <w:tc>
          <w:tcPr>
            <w:tcW w:w="794" w:type="pct"/>
            <w:shd w:val="clear" w:color="auto" w:fill="auto"/>
            <w:noWrap/>
            <w:tcMar>
              <w:left w:w="57" w:type="dxa"/>
              <w:right w:w="57" w:type="dxa"/>
            </w:tcMar>
            <w:hideMark/>
          </w:tcPr>
          <w:p w14:paraId="3CC21D55" w14:textId="2F06F054"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72 </w:t>
            </w:r>
          </w:p>
        </w:tc>
        <w:tc>
          <w:tcPr>
            <w:tcW w:w="794" w:type="pct"/>
            <w:shd w:val="clear" w:color="auto" w:fill="auto"/>
            <w:noWrap/>
            <w:tcMar>
              <w:left w:w="57" w:type="dxa"/>
              <w:right w:w="57" w:type="dxa"/>
            </w:tcMar>
            <w:hideMark/>
          </w:tcPr>
          <w:p w14:paraId="7DEC23B0" w14:textId="543624C4"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458 </w:t>
            </w:r>
          </w:p>
        </w:tc>
        <w:tc>
          <w:tcPr>
            <w:tcW w:w="795" w:type="pct"/>
            <w:shd w:val="clear" w:color="auto" w:fill="auto"/>
            <w:noWrap/>
            <w:tcMar>
              <w:left w:w="57" w:type="dxa"/>
              <w:right w:w="57" w:type="dxa"/>
            </w:tcMar>
            <w:hideMark/>
          </w:tcPr>
          <w:p w14:paraId="672200A9" w14:textId="32B79C3C"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109 </w:t>
            </w:r>
          </w:p>
        </w:tc>
        <w:tc>
          <w:tcPr>
            <w:tcW w:w="714" w:type="pct"/>
            <w:shd w:val="clear" w:color="auto" w:fill="auto"/>
            <w:noWrap/>
            <w:tcMar>
              <w:left w:w="57" w:type="dxa"/>
              <w:right w:w="57" w:type="dxa"/>
            </w:tcMar>
            <w:hideMark/>
          </w:tcPr>
          <w:p w14:paraId="1E8038A0" w14:textId="746AD4D9"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717 </w:t>
            </w:r>
          </w:p>
        </w:tc>
      </w:tr>
      <w:tr w:rsidR="00423717" w:rsidRPr="00423717" w14:paraId="393E13A4" w14:textId="77777777" w:rsidTr="000C55A8">
        <w:trPr>
          <w:trHeight w:val="19"/>
        </w:trPr>
        <w:tc>
          <w:tcPr>
            <w:tcW w:w="641" w:type="pct"/>
            <w:shd w:val="clear" w:color="auto" w:fill="auto"/>
            <w:noWrap/>
            <w:tcMar>
              <w:left w:w="57" w:type="dxa"/>
              <w:right w:w="57" w:type="dxa"/>
            </w:tcMar>
            <w:hideMark/>
          </w:tcPr>
          <w:p w14:paraId="4F703C5D" w14:textId="77777777" w:rsidR="00423717" w:rsidRPr="00423717" w:rsidRDefault="00423717" w:rsidP="00423717">
            <w:pPr>
              <w:pStyle w:val="NoSpacing"/>
              <w:keepNext/>
              <w:keepLines/>
              <w:rPr>
                <w:rFonts w:asciiTheme="majorHAnsi" w:hAnsiTheme="majorHAnsi" w:cstheme="majorHAnsi"/>
                <w:szCs w:val="20"/>
                <w:lang w:eastAsia="en-AU"/>
              </w:rPr>
            </w:pPr>
            <w:r w:rsidRPr="00423717">
              <w:rPr>
                <w:rFonts w:asciiTheme="majorHAnsi" w:hAnsiTheme="majorHAnsi" w:cstheme="majorHAnsi"/>
                <w:szCs w:val="20"/>
                <w:lang w:eastAsia="en-AU"/>
              </w:rPr>
              <w:t>2018</w:t>
            </w:r>
          </w:p>
        </w:tc>
        <w:tc>
          <w:tcPr>
            <w:tcW w:w="468" w:type="pct"/>
            <w:shd w:val="clear" w:color="auto" w:fill="auto"/>
            <w:noWrap/>
            <w:tcMar>
              <w:left w:w="57" w:type="dxa"/>
              <w:right w:w="57" w:type="dxa"/>
            </w:tcMar>
            <w:hideMark/>
          </w:tcPr>
          <w:p w14:paraId="1FC89C98" w14:textId="2F77A77B"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36 </w:t>
            </w:r>
          </w:p>
        </w:tc>
        <w:tc>
          <w:tcPr>
            <w:tcW w:w="794" w:type="pct"/>
            <w:shd w:val="clear" w:color="auto" w:fill="auto"/>
            <w:noWrap/>
            <w:tcMar>
              <w:left w:w="57" w:type="dxa"/>
              <w:right w:w="57" w:type="dxa"/>
            </w:tcMar>
            <w:hideMark/>
          </w:tcPr>
          <w:p w14:paraId="6E2C40C4" w14:textId="4EE1080C"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 83 </w:t>
            </w:r>
          </w:p>
        </w:tc>
        <w:tc>
          <w:tcPr>
            <w:tcW w:w="794" w:type="pct"/>
            <w:shd w:val="clear" w:color="auto" w:fill="auto"/>
            <w:noWrap/>
            <w:tcMar>
              <w:left w:w="57" w:type="dxa"/>
              <w:right w:w="57" w:type="dxa"/>
            </w:tcMar>
            <w:hideMark/>
          </w:tcPr>
          <w:p w14:paraId="32BD9F55" w14:textId="28FD8588"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60 </w:t>
            </w:r>
          </w:p>
        </w:tc>
        <w:tc>
          <w:tcPr>
            <w:tcW w:w="794" w:type="pct"/>
            <w:shd w:val="clear" w:color="auto" w:fill="auto"/>
            <w:noWrap/>
            <w:tcMar>
              <w:left w:w="57" w:type="dxa"/>
              <w:right w:w="57" w:type="dxa"/>
            </w:tcMar>
            <w:hideMark/>
          </w:tcPr>
          <w:p w14:paraId="2F964ABC" w14:textId="79688738"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449 </w:t>
            </w:r>
          </w:p>
        </w:tc>
        <w:tc>
          <w:tcPr>
            <w:tcW w:w="795" w:type="pct"/>
            <w:shd w:val="clear" w:color="auto" w:fill="auto"/>
            <w:noWrap/>
            <w:tcMar>
              <w:left w:w="57" w:type="dxa"/>
              <w:right w:w="57" w:type="dxa"/>
            </w:tcMar>
            <w:hideMark/>
          </w:tcPr>
          <w:p w14:paraId="33BDD362" w14:textId="578D3365"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918 </w:t>
            </w:r>
          </w:p>
        </w:tc>
        <w:tc>
          <w:tcPr>
            <w:tcW w:w="714" w:type="pct"/>
            <w:shd w:val="clear" w:color="auto" w:fill="auto"/>
            <w:noWrap/>
            <w:tcMar>
              <w:left w:w="57" w:type="dxa"/>
              <w:right w:w="57" w:type="dxa"/>
            </w:tcMar>
            <w:hideMark/>
          </w:tcPr>
          <w:p w14:paraId="14631C37" w14:textId="260F6061"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550 </w:t>
            </w:r>
          </w:p>
        </w:tc>
      </w:tr>
      <w:tr w:rsidR="00423717" w:rsidRPr="00423717" w14:paraId="4EBA42DC" w14:textId="77777777" w:rsidTr="000C55A8">
        <w:trPr>
          <w:trHeight w:val="19"/>
        </w:trPr>
        <w:tc>
          <w:tcPr>
            <w:tcW w:w="641" w:type="pct"/>
            <w:shd w:val="clear" w:color="auto" w:fill="auto"/>
            <w:noWrap/>
            <w:tcMar>
              <w:left w:w="57" w:type="dxa"/>
              <w:right w:w="57" w:type="dxa"/>
            </w:tcMar>
            <w:hideMark/>
          </w:tcPr>
          <w:p w14:paraId="1D84541F" w14:textId="77777777" w:rsidR="00423717" w:rsidRPr="00423717" w:rsidRDefault="00423717" w:rsidP="00423717">
            <w:pPr>
              <w:pStyle w:val="NoSpacing"/>
              <w:keepNext/>
              <w:keepLines/>
              <w:rPr>
                <w:rFonts w:asciiTheme="majorHAnsi" w:hAnsiTheme="majorHAnsi" w:cstheme="majorHAnsi"/>
                <w:szCs w:val="20"/>
                <w:lang w:eastAsia="en-AU"/>
              </w:rPr>
            </w:pPr>
            <w:r w:rsidRPr="00423717">
              <w:rPr>
                <w:rFonts w:asciiTheme="majorHAnsi" w:hAnsiTheme="majorHAnsi" w:cstheme="majorHAnsi"/>
                <w:szCs w:val="20"/>
                <w:lang w:eastAsia="en-AU"/>
              </w:rPr>
              <w:t>2019</w:t>
            </w:r>
          </w:p>
        </w:tc>
        <w:tc>
          <w:tcPr>
            <w:tcW w:w="468" w:type="pct"/>
            <w:shd w:val="clear" w:color="auto" w:fill="auto"/>
            <w:noWrap/>
            <w:tcMar>
              <w:left w:w="57" w:type="dxa"/>
              <w:right w:w="57" w:type="dxa"/>
            </w:tcMar>
            <w:hideMark/>
          </w:tcPr>
          <w:p w14:paraId="789BDF0F" w14:textId="60428C76"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60 </w:t>
            </w:r>
          </w:p>
        </w:tc>
        <w:tc>
          <w:tcPr>
            <w:tcW w:w="794" w:type="pct"/>
            <w:shd w:val="clear" w:color="auto" w:fill="auto"/>
            <w:noWrap/>
            <w:tcMar>
              <w:left w:w="57" w:type="dxa"/>
              <w:right w:w="57" w:type="dxa"/>
            </w:tcMar>
            <w:hideMark/>
          </w:tcPr>
          <w:p w14:paraId="0EC92C54" w14:textId="2B5833E5"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11 </w:t>
            </w:r>
          </w:p>
        </w:tc>
        <w:tc>
          <w:tcPr>
            <w:tcW w:w="794" w:type="pct"/>
            <w:shd w:val="clear" w:color="auto" w:fill="auto"/>
            <w:noWrap/>
            <w:tcMar>
              <w:left w:w="57" w:type="dxa"/>
              <w:right w:w="57" w:type="dxa"/>
            </w:tcMar>
            <w:hideMark/>
          </w:tcPr>
          <w:p w14:paraId="56B638F4" w14:textId="2D9978AB"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77 </w:t>
            </w:r>
          </w:p>
        </w:tc>
        <w:tc>
          <w:tcPr>
            <w:tcW w:w="794" w:type="pct"/>
            <w:shd w:val="clear" w:color="auto" w:fill="auto"/>
            <w:noWrap/>
            <w:tcMar>
              <w:left w:w="57" w:type="dxa"/>
              <w:right w:w="57" w:type="dxa"/>
            </w:tcMar>
            <w:hideMark/>
          </w:tcPr>
          <w:p w14:paraId="27B3C973" w14:textId="4D9585F1"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448 </w:t>
            </w:r>
          </w:p>
        </w:tc>
        <w:tc>
          <w:tcPr>
            <w:tcW w:w="795" w:type="pct"/>
            <w:shd w:val="clear" w:color="auto" w:fill="auto"/>
            <w:noWrap/>
            <w:tcMar>
              <w:left w:w="57" w:type="dxa"/>
              <w:right w:w="57" w:type="dxa"/>
            </w:tcMar>
            <w:hideMark/>
          </w:tcPr>
          <w:p w14:paraId="37440E54" w14:textId="47FB0373"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056 </w:t>
            </w:r>
          </w:p>
        </w:tc>
        <w:tc>
          <w:tcPr>
            <w:tcW w:w="714" w:type="pct"/>
            <w:shd w:val="clear" w:color="auto" w:fill="auto"/>
            <w:noWrap/>
            <w:tcMar>
              <w:left w:w="57" w:type="dxa"/>
              <w:right w:w="57" w:type="dxa"/>
            </w:tcMar>
            <w:hideMark/>
          </w:tcPr>
          <w:p w14:paraId="48E68648" w14:textId="7F6DF034"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581 </w:t>
            </w:r>
          </w:p>
        </w:tc>
      </w:tr>
      <w:tr w:rsidR="00423717" w:rsidRPr="00423717" w14:paraId="4FC40A94" w14:textId="77777777" w:rsidTr="000C55A8">
        <w:trPr>
          <w:trHeight w:val="19"/>
        </w:trPr>
        <w:tc>
          <w:tcPr>
            <w:tcW w:w="641" w:type="pct"/>
            <w:shd w:val="clear" w:color="auto" w:fill="auto"/>
            <w:noWrap/>
            <w:tcMar>
              <w:left w:w="57" w:type="dxa"/>
              <w:right w:w="57" w:type="dxa"/>
            </w:tcMar>
            <w:hideMark/>
          </w:tcPr>
          <w:p w14:paraId="5AA3CF6E" w14:textId="77777777" w:rsidR="00423717" w:rsidRPr="00423717" w:rsidRDefault="00423717" w:rsidP="00423717">
            <w:pPr>
              <w:pStyle w:val="NoSpacing"/>
              <w:keepNext/>
              <w:keepLines/>
              <w:rPr>
                <w:rFonts w:asciiTheme="majorHAnsi" w:hAnsiTheme="majorHAnsi" w:cstheme="majorHAnsi"/>
                <w:szCs w:val="20"/>
                <w:lang w:eastAsia="en-AU"/>
              </w:rPr>
            </w:pPr>
            <w:r w:rsidRPr="00423717">
              <w:rPr>
                <w:rFonts w:asciiTheme="majorHAnsi" w:hAnsiTheme="majorHAnsi" w:cstheme="majorHAnsi"/>
                <w:szCs w:val="20"/>
                <w:lang w:eastAsia="en-AU"/>
              </w:rPr>
              <w:t>2020</w:t>
            </w:r>
          </w:p>
        </w:tc>
        <w:tc>
          <w:tcPr>
            <w:tcW w:w="468" w:type="pct"/>
            <w:shd w:val="clear" w:color="auto" w:fill="auto"/>
            <w:noWrap/>
            <w:tcMar>
              <w:left w:w="57" w:type="dxa"/>
              <w:right w:w="57" w:type="dxa"/>
            </w:tcMar>
            <w:hideMark/>
          </w:tcPr>
          <w:p w14:paraId="5959A32C" w14:textId="4F0DDBCB"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57 </w:t>
            </w:r>
          </w:p>
        </w:tc>
        <w:tc>
          <w:tcPr>
            <w:tcW w:w="794" w:type="pct"/>
            <w:shd w:val="clear" w:color="auto" w:fill="auto"/>
            <w:noWrap/>
            <w:tcMar>
              <w:left w:w="57" w:type="dxa"/>
              <w:right w:w="57" w:type="dxa"/>
            </w:tcMar>
            <w:hideMark/>
          </w:tcPr>
          <w:p w14:paraId="5ED5C49F" w14:textId="1841A950"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02 </w:t>
            </w:r>
          </w:p>
        </w:tc>
        <w:tc>
          <w:tcPr>
            <w:tcW w:w="794" w:type="pct"/>
            <w:shd w:val="clear" w:color="auto" w:fill="auto"/>
            <w:noWrap/>
            <w:tcMar>
              <w:left w:w="57" w:type="dxa"/>
              <w:right w:w="57" w:type="dxa"/>
            </w:tcMar>
            <w:hideMark/>
          </w:tcPr>
          <w:p w14:paraId="49E4E858" w14:textId="3B3E2D47"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84 </w:t>
            </w:r>
          </w:p>
        </w:tc>
        <w:tc>
          <w:tcPr>
            <w:tcW w:w="794" w:type="pct"/>
            <w:shd w:val="clear" w:color="auto" w:fill="auto"/>
            <w:noWrap/>
            <w:tcMar>
              <w:left w:w="57" w:type="dxa"/>
              <w:right w:w="57" w:type="dxa"/>
            </w:tcMar>
            <w:hideMark/>
          </w:tcPr>
          <w:p w14:paraId="6DB256FA" w14:textId="6BEFC5E9"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470 </w:t>
            </w:r>
          </w:p>
        </w:tc>
        <w:tc>
          <w:tcPr>
            <w:tcW w:w="795" w:type="pct"/>
            <w:shd w:val="clear" w:color="auto" w:fill="auto"/>
            <w:noWrap/>
            <w:tcMar>
              <w:left w:w="57" w:type="dxa"/>
              <w:right w:w="57" w:type="dxa"/>
            </w:tcMar>
            <w:hideMark/>
          </w:tcPr>
          <w:p w14:paraId="6DBF9AF2" w14:textId="55B3B4C9"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084 </w:t>
            </w:r>
          </w:p>
        </w:tc>
        <w:tc>
          <w:tcPr>
            <w:tcW w:w="714" w:type="pct"/>
            <w:shd w:val="clear" w:color="auto" w:fill="auto"/>
            <w:noWrap/>
            <w:tcMar>
              <w:left w:w="57" w:type="dxa"/>
              <w:right w:w="57" w:type="dxa"/>
            </w:tcMar>
            <w:hideMark/>
          </w:tcPr>
          <w:p w14:paraId="6AA825EE" w14:textId="1C205AE6"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753 </w:t>
            </w:r>
          </w:p>
        </w:tc>
      </w:tr>
      <w:tr w:rsidR="00423717" w:rsidRPr="00423717" w14:paraId="02A7AA88" w14:textId="77777777" w:rsidTr="000C55A8">
        <w:trPr>
          <w:trHeight w:val="19"/>
        </w:trPr>
        <w:tc>
          <w:tcPr>
            <w:tcW w:w="641" w:type="pct"/>
            <w:tcBorders>
              <w:bottom w:val="single" w:sz="4" w:space="0" w:color="auto"/>
            </w:tcBorders>
            <w:shd w:val="clear" w:color="auto" w:fill="auto"/>
            <w:noWrap/>
            <w:tcMar>
              <w:left w:w="57" w:type="dxa"/>
              <w:right w:w="57" w:type="dxa"/>
            </w:tcMar>
            <w:hideMark/>
          </w:tcPr>
          <w:p w14:paraId="2ED6B7EB" w14:textId="77777777" w:rsidR="00423717" w:rsidRPr="00423717" w:rsidRDefault="00423717" w:rsidP="00423717">
            <w:pPr>
              <w:pStyle w:val="NoSpacing"/>
              <w:keepNext/>
              <w:keepLines/>
              <w:rPr>
                <w:rFonts w:asciiTheme="majorHAnsi" w:hAnsiTheme="majorHAnsi" w:cstheme="majorHAnsi"/>
                <w:szCs w:val="20"/>
                <w:lang w:eastAsia="en-AU"/>
              </w:rPr>
            </w:pPr>
            <w:r w:rsidRPr="00423717">
              <w:rPr>
                <w:rFonts w:asciiTheme="majorHAnsi" w:hAnsiTheme="majorHAnsi" w:cstheme="majorHAnsi"/>
                <w:szCs w:val="20"/>
                <w:lang w:eastAsia="en-AU"/>
              </w:rPr>
              <w:t>2021</w:t>
            </w:r>
          </w:p>
        </w:tc>
        <w:tc>
          <w:tcPr>
            <w:tcW w:w="468" w:type="pct"/>
            <w:tcBorders>
              <w:bottom w:val="single" w:sz="4" w:space="0" w:color="auto"/>
            </w:tcBorders>
            <w:shd w:val="clear" w:color="auto" w:fill="auto"/>
            <w:noWrap/>
            <w:tcMar>
              <w:left w:w="57" w:type="dxa"/>
              <w:right w:w="57" w:type="dxa"/>
            </w:tcMar>
            <w:hideMark/>
          </w:tcPr>
          <w:p w14:paraId="7E5A7847" w14:textId="1BAD1396"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33 </w:t>
            </w:r>
          </w:p>
        </w:tc>
        <w:tc>
          <w:tcPr>
            <w:tcW w:w="794" w:type="pct"/>
            <w:tcBorders>
              <w:bottom w:val="single" w:sz="4" w:space="0" w:color="auto"/>
            </w:tcBorders>
            <w:shd w:val="clear" w:color="auto" w:fill="auto"/>
            <w:noWrap/>
            <w:tcMar>
              <w:left w:w="57" w:type="dxa"/>
              <w:right w:w="57" w:type="dxa"/>
            </w:tcMar>
            <w:hideMark/>
          </w:tcPr>
          <w:p w14:paraId="6FC527B0" w14:textId="60D9C583"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 85 </w:t>
            </w:r>
          </w:p>
        </w:tc>
        <w:tc>
          <w:tcPr>
            <w:tcW w:w="794" w:type="pct"/>
            <w:tcBorders>
              <w:bottom w:val="single" w:sz="4" w:space="0" w:color="auto"/>
            </w:tcBorders>
            <w:shd w:val="clear" w:color="auto" w:fill="auto"/>
            <w:noWrap/>
            <w:tcMar>
              <w:left w:w="57" w:type="dxa"/>
              <w:right w:w="57" w:type="dxa"/>
            </w:tcMar>
            <w:hideMark/>
          </w:tcPr>
          <w:p w14:paraId="79907A5A" w14:textId="15A3FD9C"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35 </w:t>
            </w:r>
          </w:p>
        </w:tc>
        <w:tc>
          <w:tcPr>
            <w:tcW w:w="794" w:type="pct"/>
            <w:tcBorders>
              <w:bottom w:val="single" w:sz="4" w:space="0" w:color="auto"/>
            </w:tcBorders>
            <w:shd w:val="clear" w:color="auto" w:fill="auto"/>
            <w:noWrap/>
            <w:tcMar>
              <w:left w:w="57" w:type="dxa"/>
              <w:right w:w="57" w:type="dxa"/>
            </w:tcMar>
            <w:hideMark/>
          </w:tcPr>
          <w:p w14:paraId="36B2D2CB" w14:textId="24AD8C9C"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444 </w:t>
            </w:r>
          </w:p>
        </w:tc>
        <w:tc>
          <w:tcPr>
            <w:tcW w:w="795" w:type="pct"/>
            <w:tcBorders>
              <w:bottom w:val="single" w:sz="4" w:space="0" w:color="auto"/>
            </w:tcBorders>
            <w:shd w:val="clear" w:color="auto" w:fill="auto"/>
            <w:noWrap/>
            <w:tcMar>
              <w:left w:w="57" w:type="dxa"/>
              <w:right w:w="57" w:type="dxa"/>
            </w:tcMar>
            <w:hideMark/>
          </w:tcPr>
          <w:p w14:paraId="054D9895" w14:textId="33518D24"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 xml:space="preserve">1,186 </w:t>
            </w:r>
          </w:p>
        </w:tc>
        <w:tc>
          <w:tcPr>
            <w:tcW w:w="714" w:type="pct"/>
            <w:tcBorders>
              <w:bottom w:val="single" w:sz="4" w:space="0" w:color="auto"/>
            </w:tcBorders>
            <w:shd w:val="clear" w:color="auto" w:fill="auto"/>
            <w:noWrap/>
            <w:tcMar>
              <w:left w:w="57" w:type="dxa"/>
              <w:right w:w="57" w:type="dxa"/>
            </w:tcMar>
            <w:hideMark/>
          </w:tcPr>
          <w:p w14:paraId="0CE32FA6" w14:textId="578FF647" w:rsidR="00423717" w:rsidRPr="00423717" w:rsidRDefault="00423717" w:rsidP="00423717">
            <w:pPr>
              <w:pStyle w:val="NoSpacing"/>
              <w:keepNext/>
              <w:keepLines/>
              <w:jc w:val="center"/>
              <w:rPr>
                <w:rFonts w:asciiTheme="majorHAnsi" w:hAnsiTheme="majorHAnsi" w:cstheme="majorHAnsi"/>
                <w:szCs w:val="20"/>
                <w:lang w:eastAsia="en-AU"/>
              </w:rPr>
            </w:pPr>
            <w:r w:rsidRPr="00423717">
              <w:rPr>
                <w:rFonts w:asciiTheme="majorHAnsi" w:hAnsiTheme="majorHAnsi" w:cstheme="majorHAnsi"/>
              </w:rPr>
              <w:t>1,411</w:t>
            </w:r>
          </w:p>
        </w:tc>
      </w:tr>
    </w:tbl>
    <w:p w14:paraId="4413074F" w14:textId="77777777" w:rsidR="00423717" w:rsidRDefault="00423717" w:rsidP="00F1486A"/>
    <w:p w14:paraId="59661A8F" w14:textId="3F07900E" w:rsidR="00BA735F" w:rsidRDefault="00BA735F" w:rsidP="00F1486A">
      <w:r>
        <w:t>Variation in the d</w:t>
      </w:r>
      <w:r w:rsidRPr="00BA735F">
        <w:t>istance between patients</w:t>
      </w:r>
      <w:r>
        <w:t>’</w:t>
      </w:r>
      <w:r w:rsidRPr="00BA735F">
        <w:t xml:space="preserve"> home</w:t>
      </w:r>
      <w:r>
        <w:t>s</w:t>
      </w:r>
      <w:r w:rsidRPr="00BA735F">
        <w:t xml:space="preserve"> and </w:t>
      </w:r>
      <w:r>
        <w:t xml:space="preserve">their </w:t>
      </w:r>
      <w:r w:rsidRPr="00BA735F">
        <w:t xml:space="preserve">prescribing doctor is largely </w:t>
      </w:r>
      <w:r>
        <w:t>explained</w:t>
      </w:r>
      <w:r w:rsidRPr="00BA735F">
        <w:t xml:space="preserve"> by the number of prescribing doctors located in the patient’s LGA (see</w:t>
      </w:r>
      <w:r>
        <w:t xml:space="preserve"> </w:t>
      </w:r>
      <w:r>
        <w:fldChar w:fldCharType="begin"/>
      </w:r>
      <w:r>
        <w:instrText xml:space="preserve"> REF _Ref125449513 \h </w:instrText>
      </w:r>
      <w:r>
        <w:fldChar w:fldCharType="separate"/>
      </w:r>
      <w:r w:rsidR="000C766B">
        <w:t>Figure A</w:t>
      </w:r>
      <w:r w:rsidR="000C766B">
        <w:rPr>
          <w:noProof/>
        </w:rPr>
        <w:t>58</w:t>
      </w:r>
      <w:r>
        <w:fldChar w:fldCharType="end"/>
      </w:r>
      <w:r w:rsidRPr="00BA735F">
        <w:t xml:space="preserve">). </w:t>
      </w:r>
      <w:r w:rsidR="00C04325">
        <w:t xml:space="preserve"> </w:t>
      </w:r>
      <w:r w:rsidRPr="00BA735F">
        <w:t xml:space="preserve">Mixed linear regressions </w:t>
      </w:r>
      <w:r>
        <w:t>reveal</w:t>
      </w:r>
      <w:r w:rsidRPr="00BA735F">
        <w:t xml:space="preserve"> that for each additional prescribing doctor in the patient’s LGA, distance </w:t>
      </w:r>
      <w:r>
        <w:t xml:space="preserve">to the prescribing doctor </w:t>
      </w:r>
      <w:r w:rsidRPr="00BA735F">
        <w:t xml:space="preserve">was reduced by 1 km (95% CI: 0.77, 1.14, p-value &lt; 0.000; see </w:t>
      </w:r>
      <w:r>
        <w:fldChar w:fldCharType="begin"/>
      </w:r>
      <w:r>
        <w:instrText xml:space="preserve"> REF _Ref125449674 \h </w:instrText>
      </w:r>
      <w:r>
        <w:fldChar w:fldCharType="separate"/>
      </w:r>
      <w:r w:rsidR="000C766B">
        <w:t xml:space="preserve">Equation </w:t>
      </w:r>
      <w:r w:rsidR="000C766B">
        <w:rPr>
          <w:noProof/>
        </w:rPr>
        <w:t>5</w:t>
      </w:r>
      <w:r>
        <w:fldChar w:fldCharType="end"/>
      </w:r>
      <w:r w:rsidRPr="00BA735F">
        <w:t>).</w:t>
      </w:r>
    </w:p>
    <w:p w14:paraId="0F2DB79B" w14:textId="10CA7007" w:rsidR="00BA735F" w:rsidRDefault="00BA735F" w:rsidP="00BA735F">
      <w:pPr>
        <w:pStyle w:val="Caption"/>
      </w:pPr>
      <w:bookmarkStart w:id="507" w:name="_Ref125449513"/>
      <w:r>
        <w:t>Figure A</w:t>
      </w:r>
      <w:r w:rsidR="00E36C93">
        <w:fldChar w:fldCharType="begin"/>
      </w:r>
      <w:r w:rsidR="00E36C93">
        <w:instrText xml:space="preserve"> SEQ Figure_A \* ARABIC </w:instrText>
      </w:r>
      <w:r w:rsidR="00E36C93">
        <w:fldChar w:fldCharType="separate"/>
      </w:r>
      <w:r w:rsidR="000C766B">
        <w:rPr>
          <w:noProof/>
        </w:rPr>
        <w:t>58</w:t>
      </w:r>
      <w:r w:rsidR="00E36C93">
        <w:rPr>
          <w:noProof/>
        </w:rPr>
        <w:fldChar w:fldCharType="end"/>
      </w:r>
      <w:bookmarkEnd w:id="507"/>
      <w:r>
        <w:t xml:space="preserve">. </w:t>
      </w:r>
      <w:r w:rsidRPr="00D94006">
        <w:t>Mean distance between patient home and prescribing doctor by number of prescribing doctors in the patient's LGA</w:t>
      </w:r>
    </w:p>
    <w:p w14:paraId="5B3A1C22" w14:textId="4BB113B1" w:rsidR="00BA735F" w:rsidRDefault="00BA735F" w:rsidP="00F1486A">
      <w:r>
        <w:rPr>
          <w:noProof/>
        </w:rPr>
        <w:drawing>
          <wp:inline distT="0" distB="0" distL="0" distR="0" wp14:anchorId="634D4C3C" wp14:editId="302E8E87">
            <wp:extent cx="5731510" cy="2606203"/>
            <wp:effectExtent l="0" t="0" r="0" b="0"/>
            <wp:docPr id="241" name="Chart 241" descr="a dot plot showing the Mean distance between patient home and prescribing doctor by number of prescribing doctors in the patient's LGA">
              <a:extLst xmlns:a="http://schemas.openxmlformats.org/drawingml/2006/main">
                <a:ext uri="{FF2B5EF4-FFF2-40B4-BE49-F238E27FC236}">
                  <a16:creationId xmlns:a16="http://schemas.microsoft.com/office/drawing/2014/main" id="{9C3C5BA7-8B08-8F08-DABC-DC3A370064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3"/>
              </a:graphicData>
            </a:graphic>
          </wp:inline>
        </w:drawing>
      </w:r>
    </w:p>
    <w:p w14:paraId="27BA5930" w14:textId="3482F7C7" w:rsidR="00BA735F" w:rsidRDefault="00BA735F" w:rsidP="00BA735F">
      <w:pPr>
        <w:pStyle w:val="Caption"/>
      </w:pPr>
      <w:bookmarkStart w:id="508" w:name="_Ref125449674"/>
      <w:r>
        <w:t xml:space="preserve">Equation </w:t>
      </w:r>
      <w:r w:rsidR="00E36C93">
        <w:fldChar w:fldCharType="begin"/>
      </w:r>
      <w:r w:rsidR="00E36C93">
        <w:instrText xml:space="preserve"> SEQ Equation \* ARABIC </w:instrText>
      </w:r>
      <w:r w:rsidR="00E36C93">
        <w:fldChar w:fldCharType="separate"/>
      </w:r>
      <w:r w:rsidR="000C766B">
        <w:rPr>
          <w:noProof/>
        </w:rPr>
        <w:t>5</w:t>
      </w:r>
      <w:r w:rsidR="00E36C93">
        <w:rPr>
          <w:noProof/>
        </w:rPr>
        <w:fldChar w:fldCharType="end"/>
      </w:r>
      <w:bookmarkEnd w:id="508"/>
      <w:r>
        <w:t xml:space="preserve">. </w:t>
      </w:r>
      <w:r w:rsidRPr="00125E06">
        <w:t xml:space="preserve"> Impact of number of doctors in patient LGA on the distance between the patient's home and prescribing doctor</w:t>
      </w:r>
    </w:p>
    <w:p w14:paraId="36BD3109" w14:textId="0E347959" w:rsidR="00BA735F" w:rsidRDefault="00BA735F" w:rsidP="00F1486A">
      <w:r>
        <w:rPr>
          <w:noProof/>
        </w:rPr>
        <w:drawing>
          <wp:inline distT="0" distB="0" distL="0" distR="0" wp14:anchorId="0E200721" wp14:editId="21EB2634">
            <wp:extent cx="3548185" cy="4101491"/>
            <wp:effectExtent l="0" t="0" r="0" b="635"/>
            <wp:docPr id="242" name="Picture 242" descr="Impact of number of doctors in patient LGA on the distance between the patient's home and prescribing doctor.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Impact of number of doctors in patient LGA on the distance between the patient's home and prescribing doctor. Results of the econometric estimation are summarised in the text"/>
                    <pic:cNvPicPr/>
                  </pic:nvPicPr>
                  <pic:blipFill>
                    <a:blip r:embed="rId204">
                      <a:extLst>
                        <a:ext uri="{28A0092B-C50C-407E-A947-70E740481C1C}">
                          <a14:useLocalDpi xmlns:a14="http://schemas.microsoft.com/office/drawing/2010/main" val="0"/>
                        </a:ext>
                      </a:extLst>
                    </a:blip>
                    <a:stretch>
                      <a:fillRect/>
                    </a:stretch>
                  </pic:blipFill>
                  <pic:spPr>
                    <a:xfrm>
                      <a:off x="0" y="0"/>
                      <a:ext cx="3567388" cy="4123689"/>
                    </a:xfrm>
                    <a:prstGeom prst="rect">
                      <a:avLst/>
                    </a:prstGeom>
                  </pic:spPr>
                </pic:pic>
              </a:graphicData>
            </a:graphic>
          </wp:inline>
        </w:drawing>
      </w:r>
    </w:p>
    <w:p w14:paraId="61B1AF96" w14:textId="58DFF592" w:rsidR="00917D56" w:rsidRDefault="008D17F6" w:rsidP="00F1486A">
      <w:r w:rsidRPr="008D17F6">
        <w:t xml:space="preserve">The unique </w:t>
      </w:r>
      <w:r>
        <w:t xml:space="preserve">monthly </w:t>
      </w:r>
      <w:r w:rsidRPr="008D17F6">
        <w:t xml:space="preserve">number of </w:t>
      </w:r>
      <w:r>
        <w:t xml:space="preserve">EFC </w:t>
      </w:r>
      <w:r w:rsidRPr="008D17F6">
        <w:t xml:space="preserve">prescribing doctor postcodes from July 2016 to June 2021 is summarised in </w:t>
      </w:r>
      <w:r>
        <w:fldChar w:fldCharType="begin"/>
      </w:r>
      <w:r>
        <w:instrText xml:space="preserve"> REF _Ref125449863 \h </w:instrText>
      </w:r>
      <w:r>
        <w:fldChar w:fldCharType="separate"/>
      </w:r>
      <w:r w:rsidR="000C766B">
        <w:t>Figure A</w:t>
      </w:r>
      <w:r w:rsidR="000C766B">
        <w:rPr>
          <w:noProof/>
        </w:rPr>
        <w:t>59</w:t>
      </w:r>
      <w:r>
        <w:fldChar w:fldCharType="end"/>
      </w:r>
      <w:r w:rsidRPr="008D17F6">
        <w:t xml:space="preserve">. </w:t>
      </w:r>
      <w:r w:rsidR="00C04325">
        <w:t xml:space="preserve"> </w:t>
      </w:r>
      <w:r>
        <w:t>Results</w:t>
      </w:r>
      <w:r w:rsidRPr="008D17F6">
        <w:t xml:space="preserve"> </w:t>
      </w:r>
      <w:r>
        <w:t>indicate</w:t>
      </w:r>
      <w:r w:rsidRPr="008D17F6">
        <w:t xml:space="preserve"> that the number of unique </w:t>
      </w:r>
      <w:r w:rsidR="00C04325">
        <w:t xml:space="preserve">postcodes for EFC </w:t>
      </w:r>
      <w:r w:rsidRPr="008D17F6">
        <w:t>prescribing doctor</w:t>
      </w:r>
      <w:r w:rsidR="00C04325">
        <w:t>s</w:t>
      </w:r>
      <w:r w:rsidRPr="008D17F6">
        <w:t xml:space="preserve"> </w:t>
      </w:r>
      <w:r w:rsidR="00574333">
        <w:t>appears to have been</w:t>
      </w:r>
      <w:r w:rsidR="00173FC8">
        <w:t xml:space="preserve"> on an overall downward trend </w:t>
      </w:r>
      <w:r w:rsidRPr="008D17F6">
        <w:t xml:space="preserve">since January 2018.  </w:t>
      </w:r>
    </w:p>
    <w:p w14:paraId="3B3F25CE" w14:textId="7B1733D9" w:rsidR="008D17F6" w:rsidRDefault="008D17F6" w:rsidP="008D17F6">
      <w:pPr>
        <w:pStyle w:val="Caption"/>
      </w:pPr>
      <w:bookmarkStart w:id="509" w:name="_Ref125449863"/>
      <w:r>
        <w:t>Figure A</w:t>
      </w:r>
      <w:r w:rsidR="00E36C93">
        <w:fldChar w:fldCharType="begin"/>
      </w:r>
      <w:r w:rsidR="00E36C93">
        <w:instrText xml:space="preserve"> SEQ Figure_A \* ARABIC </w:instrText>
      </w:r>
      <w:r w:rsidR="00E36C93">
        <w:fldChar w:fldCharType="separate"/>
      </w:r>
      <w:r w:rsidR="000C766B">
        <w:rPr>
          <w:noProof/>
        </w:rPr>
        <w:t>59</w:t>
      </w:r>
      <w:r w:rsidR="00E36C93">
        <w:rPr>
          <w:noProof/>
        </w:rPr>
        <w:fldChar w:fldCharType="end"/>
      </w:r>
      <w:bookmarkEnd w:id="509"/>
      <w:r>
        <w:t xml:space="preserve">. Unique EFC </w:t>
      </w:r>
      <w:r w:rsidR="007101B0">
        <w:t>prescribing</w:t>
      </w:r>
      <w:r>
        <w:t xml:space="preserve"> doctor postcodes, monthly (2016 - 2021)</w:t>
      </w:r>
    </w:p>
    <w:p w14:paraId="61141124" w14:textId="299EDAE1" w:rsidR="008D17F6" w:rsidRDefault="008D17F6" w:rsidP="00F1486A">
      <w:r w:rsidRPr="00BF561A">
        <w:rPr>
          <w:rFonts w:ascii="Arial Narrow" w:hAnsi="Arial Narrow"/>
          <w:noProof/>
          <w:color w:val="000000" w:themeColor="text1"/>
          <w:sz w:val="20"/>
          <w:szCs w:val="20"/>
        </w:rPr>
        <w:drawing>
          <wp:inline distT="0" distB="0" distL="0" distR="0" wp14:anchorId="4E3FAB4D" wp14:editId="1DC7DE8F">
            <wp:extent cx="5289550" cy="3390900"/>
            <wp:effectExtent l="0" t="0" r="0" b="0"/>
            <wp:docPr id="243" name="Chart 243" descr="a line chart of the Unique EFC prescribing doctor postcodes, monthly from 2016 to 2021">
              <a:extLst xmlns:a="http://schemas.openxmlformats.org/drawingml/2006/main">
                <a:ext uri="{FF2B5EF4-FFF2-40B4-BE49-F238E27FC236}">
                  <a16:creationId xmlns:a16="http://schemas.microsoft.com/office/drawing/2014/main" id="{0715F844-F0F6-BE3B-9C9B-79D0A460A0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5"/>
              </a:graphicData>
            </a:graphic>
          </wp:inline>
        </w:drawing>
      </w:r>
    </w:p>
    <w:p w14:paraId="1299F64F" w14:textId="2FF3642A" w:rsidR="007B3AAA" w:rsidRDefault="007B3AAA" w:rsidP="00F1486A">
      <w:r>
        <w:t>In the period July 2016 to June 2021, u</w:t>
      </w:r>
      <w:r w:rsidRPr="007B3AAA">
        <w:t xml:space="preserve">nique </w:t>
      </w:r>
      <w:r>
        <w:t>EFC prescriber</w:t>
      </w:r>
      <w:r w:rsidRPr="007B3AAA">
        <w:t xml:space="preserve"> postcodes </w:t>
      </w:r>
      <w:r>
        <w:t>were</w:t>
      </w:r>
      <w:r w:rsidRPr="007B3AAA">
        <w:t xml:space="preserve"> </w:t>
      </w:r>
      <w:r>
        <w:t>concentrated</w:t>
      </w:r>
      <w:r w:rsidRPr="007B3AAA">
        <w:t xml:space="preserve"> in </w:t>
      </w:r>
      <w:r>
        <w:t>Australia’s</w:t>
      </w:r>
      <w:r w:rsidRPr="007B3AAA">
        <w:t xml:space="preserve"> major cities </w:t>
      </w:r>
      <w:r>
        <w:t xml:space="preserve">(see </w:t>
      </w:r>
      <w:r>
        <w:fldChar w:fldCharType="begin"/>
      </w:r>
      <w:r>
        <w:instrText xml:space="preserve"> REF _Ref125450113 \h </w:instrText>
      </w:r>
      <w:r>
        <w:fldChar w:fldCharType="separate"/>
      </w:r>
      <w:r w:rsidR="000C766B">
        <w:t>Figure A</w:t>
      </w:r>
      <w:r w:rsidR="000C766B">
        <w:rPr>
          <w:noProof/>
        </w:rPr>
        <w:t>60</w:t>
      </w:r>
      <w:r>
        <w:fldChar w:fldCharType="end"/>
      </w:r>
      <w:r>
        <w:t>)</w:t>
      </w:r>
      <w:r w:rsidRPr="007B3AAA">
        <w:t xml:space="preserve">. </w:t>
      </w:r>
      <w:r w:rsidR="00050541">
        <w:t xml:space="preserve"> </w:t>
      </w:r>
      <w:r>
        <w:t>Overall, results indicate</w:t>
      </w:r>
      <w:r w:rsidRPr="007B3AAA">
        <w:t xml:space="preserve"> that the number of unique </w:t>
      </w:r>
      <w:r>
        <w:t>EFC prescriber</w:t>
      </w:r>
      <w:r w:rsidRPr="007B3AAA">
        <w:t xml:space="preserve"> postcodes decreas</w:t>
      </w:r>
      <w:r>
        <w:t>ed</w:t>
      </w:r>
      <w:r w:rsidRPr="007B3AAA">
        <w:t xml:space="preserve"> in </w:t>
      </w:r>
      <w:r w:rsidR="00050541">
        <w:t>all</w:t>
      </w:r>
      <w:r w:rsidRPr="007B3AAA">
        <w:t xml:space="preserve"> ARIA</w:t>
      </w:r>
      <w:r w:rsidR="00050541">
        <w:t>s</w:t>
      </w:r>
      <w:r>
        <w:t xml:space="preserve"> between 2016 and 2021</w:t>
      </w:r>
      <w:r w:rsidRPr="007B3AAA">
        <w:t xml:space="preserve">.  </w:t>
      </w:r>
    </w:p>
    <w:p w14:paraId="657A2D60" w14:textId="16693A5A" w:rsidR="007B3AAA" w:rsidRDefault="007B3AAA" w:rsidP="007B3AAA">
      <w:pPr>
        <w:pStyle w:val="Caption"/>
      </w:pPr>
      <w:bookmarkStart w:id="510" w:name="_Ref125450113"/>
      <w:r>
        <w:t>Figure A</w:t>
      </w:r>
      <w:r w:rsidR="00E36C93">
        <w:fldChar w:fldCharType="begin"/>
      </w:r>
      <w:r w:rsidR="00E36C93">
        <w:instrText xml:space="preserve"> SEQ Figure_A \* </w:instrText>
      </w:r>
      <w:r w:rsidR="00E36C93">
        <w:instrText xml:space="preserve">ARABIC </w:instrText>
      </w:r>
      <w:r w:rsidR="00E36C93">
        <w:fldChar w:fldCharType="separate"/>
      </w:r>
      <w:r w:rsidR="000C766B">
        <w:rPr>
          <w:noProof/>
        </w:rPr>
        <w:t>60</w:t>
      </w:r>
      <w:r w:rsidR="00E36C93">
        <w:rPr>
          <w:noProof/>
        </w:rPr>
        <w:fldChar w:fldCharType="end"/>
      </w:r>
      <w:bookmarkEnd w:id="510"/>
      <w:r>
        <w:t>. Unique EFC prescriber postcodes by ARIA (2016 - 2021)</w:t>
      </w:r>
    </w:p>
    <w:p w14:paraId="41248CC0" w14:textId="3826F100" w:rsidR="007B3AAA" w:rsidRDefault="007B3AAA" w:rsidP="00F1486A">
      <w:r>
        <w:rPr>
          <w:noProof/>
        </w:rPr>
        <w:drawing>
          <wp:inline distT="0" distB="0" distL="0" distR="0" wp14:anchorId="48F85E99" wp14:editId="63B02318">
            <wp:extent cx="5682860" cy="3522071"/>
            <wp:effectExtent l="0" t="0" r="0" b="0"/>
            <wp:docPr id="244" name="Chart 244" descr="a column chart of the Unique EFC prescriber postcodes by ARIA from 2016 to 2021">
              <a:extLst xmlns:a="http://schemas.openxmlformats.org/drawingml/2006/main">
                <a:ext uri="{FF2B5EF4-FFF2-40B4-BE49-F238E27FC236}">
                  <a16:creationId xmlns:a16="http://schemas.microsoft.com/office/drawing/2014/main" id="{E01B9716-86D3-D34D-3F34-2E1D430FC4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6"/>
              </a:graphicData>
            </a:graphic>
          </wp:inline>
        </w:drawing>
      </w:r>
    </w:p>
    <w:p w14:paraId="4E83210A" w14:textId="201E0967" w:rsidR="00FF33C1" w:rsidRDefault="00FF33C1" w:rsidP="00F1486A">
      <w:r w:rsidRPr="00FF33C1">
        <w:t xml:space="preserve">The mean distance </w:t>
      </w:r>
      <w:r>
        <w:t>between</w:t>
      </w:r>
      <w:r w:rsidRPr="00FF33C1">
        <w:t xml:space="preserve"> patients</w:t>
      </w:r>
      <w:r>
        <w:t>’</w:t>
      </w:r>
      <w:r w:rsidRPr="00FF33C1">
        <w:t xml:space="preserve"> homes </w:t>
      </w:r>
      <w:r>
        <w:t>and their</w:t>
      </w:r>
      <w:r w:rsidRPr="00FF33C1">
        <w:t xml:space="preserve"> prescribing doctor by </w:t>
      </w:r>
      <w:r>
        <w:t xml:space="preserve">EFC </w:t>
      </w:r>
      <w:r w:rsidRPr="00FF33C1">
        <w:t xml:space="preserve">drug type is summarised in </w:t>
      </w:r>
      <w:r>
        <w:fldChar w:fldCharType="begin"/>
      </w:r>
      <w:r>
        <w:instrText xml:space="preserve"> REF _Ref125450484 \h </w:instrText>
      </w:r>
      <w:r>
        <w:fldChar w:fldCharType="separate"/>
      </w:r>
      <w:r w:rsidR="000C766B">
        <w:t>Figure A</w:t>
      </w:r>
      <w:r w:rsidR="000C766B">
        <w:rPr>
          <w:noProof/>
        </w:rPr>
        <w:t>61</w:t>
      </w:r>
      <w:r>
        <w:fldChar w:fldCharType="end"/>
      </w:r>
      <w:r>
        <w:t xml:space="preserve"> for the period July 2016 to June 2021</w:t>
      </w:r>
      <w:r w:rsidRPr="00FF33C1">
        <w:t xml:space="preserve">. </w:t>
      </w:r>
      <w:r w:rsidR="00050541">
        <w:t xml:space="preserve"> </w:t>
      </w:r>
      <w:r>
        <w:t>Results indicate</w:t>
      </w:r>
      <w:r w:rsidRPr="00FF33C1">
        <w:t xml:space="preserve"> that </w:t>
      </w:r>
      <w:r>
        <w:t xml:space="preserve">distances </w:t>
      </w:r>
      <w:r w:rsidR="00A0027E">
        <w:t>were</w:t>
      </w:r>
      <w:r w:rsidRPr="00FF33C1">
        <w:t xml:space="preserve"> greater for EFC-</w:t>
      </w:r>
      <w:r>
        <w:t>Schedule 2 (related benefit)</w:t>
      </w:r>
      <w:r w:rsidRPr="00FF33C1">
        <w:t xml:space="preserve"> items than for cytotoxic </w:t>
      </w:r>
      <w:r>
        <w:t xml:space="preserve">medicines </w:t>
      </w:r>
      <w:r w:rsidRPr="00FF33C1">
        <w:t xml:space="preserve">and </w:t>
      </w:r>
      <w:r>
        <w:t>oncological immunotherapies</w:t>
      </w:r>
      <w:r w:rsidRPr="00FF33C1">
        <w:t>/m</w:t>
      </w:r>
      <w:r>
        <w:t>A</w:t>
      </w:r>
      <w:r w:rsidRPr="00FF33C1">
        <w:t>bs.</w:t>
      </w:r>
    </w:p>
    <w:p w14:paraId="4833FA3D" w14:textId="44FA0BF7" w:rsidR="00FF33C1" w:rsidRDefault="00FF33C1" w:rsidP="00FF33C1">
      <w:pPr>
        <w:pStyle w:val="Caption"/>
      </w:pPr>
      <w:bookmarkStart w:id="511" w:name="_Ref125450484"/>
      <w:r>
        <w:t>Figure A</w:t>
      </w:r>
      <w:r w:rsidR="00E36C93">
        <w:fldChar w:fldCharType="begin"/>
      </w:r>
      <w:r w:rsidR="00E36C93">
        <w:instrText xml:space="preserve"> SEQ Figure_A \* ARABIC </w:instrText>
      </w:r>
      <w:r w:rsidR="00E36C93">
        <w:fldChar w:fldCharType="separate"/>
      </w:r>
      <w:r w:rsidR="000C766B">
        <w:rPr>
          <w:noProof/>
        </w:rPr>
        <w:t>61</w:t>
      </w:r>
      <w:r w:rsidR="00E36C93">
        <w:rPr>
          <w:noProof/>
        </w:rPr>
        <w:fldChar w:fldCharType="end"/>
      </w:r>
      <w:bookmarkEnd w:id="511"/>
      <w:r>
        <w:t>. Mean distance between patient home and EFC prescribing doctor by drug type (2016 - 2021)</w:t>
      </w:r>
    </w:p>
    <w:p w14:paraId="25FE6412" w14:textId="6EE54094" w:rsidR="00FF33C1" w:rsidRDefault="00FF33C1" w:rsidP="00F1486A">
      <w:r>
        <w:rPr>
          <w:noProof/>
        </w:rPr>
        <w:drawing>
          <wp:inline distT="0" distB="0" distL="0" distR="0" wp14:anchorId="6BEB6606" wp14:editId="6DDC74CE">
            <wp:extent cx="5016501" cy="2831123"/>
            <wp:effectExtent l="0" t="0" r="0" b="1270"/>
            <wp:docPr id="245" name="Chart 245" descr="a column chart showing the Mean distance between patient home and EFC prescribing doctor by drug type from 2016 to 2021">
              <a:extLst xmlns:a="http://schemas.openxmlformats.org/drawingml/2006/main">
                <a:ext uri="{FF2B5EF4-FFF2-40B4-BE49-F238E27FC236}">
                  <a16:creationId xmlns:a16="http://schemas.microsoft.com/office/drawing/2014/main" id="{4066FC1C-D72E-4443-85B3-1A0DDA2310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p>
    <w:p w14:paraId="5F11E255" w14:textId="72142243" w:rsidR="00E70847" w:rsidRDefault="00E70847" w:rsidP="00F1486A">
      <w:r w:rsidRPr="00E70847">
        <w:t>The mean distance between patients</w:t>
      </w:r>
      <w:r>
        <w:t>’</w:t>
      </w:r>
      <w:r w:rsidRPr="00E70847">
        <w:t xml:space="preserve"> homes and the</w:t>
      </w:r>
      <w:r>
        <w:t>ir</w:t>
      </w:r>
      <w:r w:rsidRPr="00E70847">
        <w:t xml:space="preserve"> prescribing doctor </w:t>
      </w:r>
      <w:r>
        <w:t>for receipt of</w:t>
      </w:r>
      <w:r w:rsidRPr="00E70847">
        <w:t xml:space="preserve"> cytotoxic medicines is summarised in </w:t>
      </w:r>
      <w:r>
        <w:fldChar w:fldCharType="begin"/>
      </w:r>
      <w:r>
        <w:instrText xml:space="preserve"> REF _Ref125450695 \h </w:instrText>
      </w:r>
      <w:r>
        <w:fldChar w:fldCharType="separate"/>
      </w:r>
      <w:r w:rsidR="000C766B">
        <w:t>Figure A</w:t>
      </w:r>
      <w:r w:rsidR="000C766B">
        <w:rPr>
          <w:noProof/>
        </w:rPr>
        <w:t>62</w:t>
      </w:r>
      <w:r>
        <w:fldChar w:fldCharType="end"/>
      </w:r>
      <w:r>
        <w:t xml:space="preserve"> for the period July 2016 – June 2021</w:t>
      </w:r>
      <w:r w:rsidRPr="00E70847">
        <w:t xml:space="preserve">. </w:t>
      </w:r>
      <w:r>
        <w:t xml:space="preserve"> Overall, d</w:t>
      </w:r>
      <w:r w:rsidRPr="00E70847">
        <w:t xml:space="preserve">istances were </w:t>
      </w:r>
      <w:r>
        <w:t xml:space="preserve">the shortest for eribulin and paclitaxel, and </w:t>
      </w:r>
      <w:r w:rsidR="00A0027E">
        <w:t>longest</w:t>
      </w:r>
      <w:r w:rsidRPr="00E70847">
        <w:t xml:space="preserve"> for cytarabine </w:t>
      </w:r>
      <w:r>
        <w:t xml:space="preserve">and </w:t>
      </w:r>
      <w:r w:rsidRPr="00E70847">
        <w:t>idarubicin (methotrexate was excluded from th</w:t>
      </w:r>
      <w:r>
        <w:t>e</w:t>
      </w:r>
      <w:r w:rsidRPr="00E70847">
        <w:t xml:space="preserve"> analysis </w:t>
      </w:r>
      <w:r>
        <w:t>as this</w:t>
      </w:r>
      <w:r w:rsidRPr="00E70847">
        <w:t xml:space="preserve"> drug was </w:t>
      </w:r>
      <w:r>
        <w:t xml:space="preserve">only </w:t>
      </w:r>
      <w:r w:rsidRPr="00E70847">
        <w:t>prescribed by a few clinicians).</w:t>
      </w:r>
    </w:p>
    <w:p w14:paraId="795EB0A9" w14:textId="46552A51" w:rsidR="00E70847" w:rsidRDefault="00E70847" w:rsidP="00E70847">
      <w:pPr>
        <w:pStyle w:val="Caption"/>
      </w:pPr>
      <w:bookmarkStart w:id="512" w:name="_Ref125450695"/>
      <w:r>
        <w:t>Figure A</w:t>
      </w:r>
      <w:r w:rsidR="00E36C93">
        <w:fldChar w:fldCharType="begin"/>
      </w:r>
      <w:r w:rsidR="00E36C93">
        <w:instrText xml:space="preserve"> SEQ Figure_A \* ARABIC </w:instrText>
      </w:r>
      <w:r w:rsidR="00E36C93">
        <w:fldChar w:fldCharType="separate"/>
      </w:r>
      <w:r w:rsidR="000C766B">
        <w:rPr>
          <w:noProof/>
        </w:rPr>
        <w:t>62</w:t>
      </w:r>
      <w:r w:rsidR="00E36C93">
        <w:rPr>
          <w:noProof/>
        </w:rPr>
        <w:fldChar w:fldCharType="end"/>
      </w:r>
      <w:bookmarkEnd w:id="512"/>
      <w:r>
        <w:t>. Mean distance between patient home and EFC prescribing doctor, cytotoxic medicines (2016 - 2021)</w:t>
      </w:r>
    </w:p>
    <w:p w14:paraId="38E3DA43" w14:textId="534D7D89" w:rsidR="00E70847" w:rsidRDefault="00E70847" w:rsidP="00F1486A">
      <w:r>
        <w:rPr>
          <w:noProof/>
        </w:rPr>
        <w:drawing>
          <wp:inline distT="0" distB="0" distL="0" distR="0" wp14:anchorId="5ED5DE03" wp14:editId="7B516B6B">
            <wp:extent cx="5305031" cy="3627372"/>
            <wp:effectExtent l="0" t="0" r="3810" b="5080"/>
            <wp:docPr id="246" name="Chart 246" descr="a bar chart showing the Mean distance between patient home and EFC prescribing doctor, cytotoxic medicines from 2016 to 2021">
              <a:extLst xmlns:a="http://schemas.openxmlformats.org/drawingml/2006/main">
                <a:ext uri="{FF2B5EF4-FFF2-40B4-BE49-F238E27FC236}">
                  <a16:creationId xmlns:a16="http://schemas.microsoft.com/office/drawing/2014/main" id="{8AFAC304-0CB3-67DF-22B9-2E38B140B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274FACBE" w14:textId="2465ADEE" w:rsidR="00E70847" w:rsidRDefault="006802CB" w:rsidP="006802CB">
      <w:r w:rsidRPr="006802CB">
        <w:t xml:space="preserve">The mean distance between patients’ homes and their prescribing doctor for receipt of </w:t>
      </w:r>
      <w:r>
        <w:t>oncological immunotherapies/mAbs</w:t>
      </w:r>
      <w:r w:rsidRPr="006802CB">
        <w:t xml:space="preserve"> is summarised in </w:t>
      </w:r>
      <w:r>
        <w:fldChar w:fldCharType="begin"/>
      </w:r>
      <w:r>
        <w:instrText xml:space="preserve"> REF _Ref125450891 \h </w:instrText>
      </w:r>
      <w:r>
        <w:fldChar w:fldCharType="separate"/>
      </w:r>
      <w:r w:rsidR="000C766B">
        <w:t>Figure A</w:t>
      </w:r>
      <w:r w:rsidR="000C766B">
        <w:rPr>
          <w:noProof/>
        </w:rPr>
        <w:t>63</w:t>
      </w:r>
      <w:r>
        <w:fldChar w:fldCharType="end"/>
      </w:r>
      <w:r w:rsidRPr="006802CB">
        <w:t xml:space="preserve"> for the period July 2016 – June 2021.  Overall, distances were the shortest for</w:t>
      </w:r>
      <w:r>
        <w:t xml:space="preserve"> avelumab and bevacizumab</w:t>
      </w:r>
      <w:r w:rsidRPr="006802CB">
        <w:t xml:space="preserve">, and </w:t>
      </w:r>
      <w:r w:rsidR="00A0027E">
        <w:t>longest</w:t>
      </w:r>
      <w:r w:rsidRPr="006802CB">
        <w:t xml:space="preserve"> for</w:t>
      </w:r>
      <w:r>
        <w:t xml:space="preserve"> blinatumomab and inotuzumab ozogamicin</w:t>
      </w:r>
      <w:r w:rsidRPr="006802CB">
        <w:t>.</w:t>
      </w:r>
    </w:p>
    <w:p w14:paraId="2A507A45" w14:textId="5ABD704E" w:rsidR="006802CB" w:rsidRDefault="006802CB" w:rsidP="006802CB">
      <w:pPr>
        <w:pStyle w:val="Caption"/>
      </w:pPr>
      <w:bookmarkStart w:id="513" w:name="_Ref125450891"/>
      <w:r>
        <w:t>Figure A</w:t>
      </w:r>
      <w:r w:rsidR="00E36C93">
        <w:fldChar w:fldCharType="begin"/>
      </w:r>
      <w:r w:rsidR="00E36C93">
        <w:instrText xml:space="preserve"> SEQ Figure_A \* ARABIC </w:instrText>
      </w:r>
      <w:r w:rsidR="00E36C93">
        <w:fldChar w:fldCharType="separate"/>
      </w:r>
      <w:r w:rsidR="000C766B">
        <w:rPr>
          <w:noProof/>
        </w:rPr>
        <w:t>63</w:t>
      </w:r>
      <w:r w:rsidR="00E36C93">
        <w:rPr>
          <w:noProof/>
        </w:rPr>
        <w:fldChar w:fldCharType="end"/>
      </w:r>
      <w:bookmarkEnd w:id="513"/>
      <w:r>
        <w:t>. Mean distance between patient home and EFC prescribing doctor, oncological immunotherapies/mAbs (2016 - 2021)</w:t>
      </w:r>
    </w:p>
    <w:p w14:paraId="11F0F12D" w14:textId="63610783" w:rsidR="006802CB" w:rsidRDefault="006802CB" w:rsidP="00F1486A">
      <w:r>
        <w:rPr>
          <w:noProof/>
        </w:rPr>
        <w:drawing>
          <wp:inline distT="0" distB="0" distL="0" distR="0" wp14:anchorId="1C6A2753" wp14:editId="1471FE4B">
            <wp:extent cx="5486400" cy="3441700"/>
            <wp:effectExtent l="0" t="0" r="0" b="0"/>
            <wp:docPr id="247" name="Chart 247" descr="a bar chart showing the Mean distance between patient home and EFC prescribing doctor, oncological immunotherapies/mAbs from 2016 to 2021">
              <a:extLst xmlns:a="http://schemas.openxmlformats.org/drawingml/2006/main">
                <a:ext uri="{FF2B5EF4-FFF2-40B4-BE49-F238E27FC236}">
                  <a16:creationId xmlns:a16="http://schemas.microsoft.com/office/drawing/2014/main" id="{406DB8F9-5048-65B3-DD86-0D8DBE7BB1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673910D2" w14:textId="681D9A0F" w:rsidR="00B27071" w:rsidRDefault="00B27071" w:rsidP="00F1486A">
      <w:r w:rsidRPr="00B27071">
        <w:t xml:space="preserve">The mean distance between patients’ homes and their prescribing doctor for receipt of </w:t>
      </w:r>
      <w:r>
        <w:t>EFC Schedule 2 (related benefit) items</w:t>
      </w:r>
      <w:r w:rsidRPr="00B27071">
        <w:t xml:space="preserve"> is summarised in </w:t>
      </w:r>
      <w:r>
        <w:fldChar w:fldCharType="begin"/>
      </w:r>
      <w:r>
        <w:instrText xml:space="preserve"> REF _Ref125451136 \h </w:instrText>
      </w:r>
      <w:r>
        <w:fldChar w:fldCharType="separate"/>
      </w:r>
      <w:r w:rsidR="000C766B">
        <w:t>Figure A</w:t>
      </w:r>
      <w:r w:rsidR="000C766B">
        <w:rPr>
          <w:noProof/>
        </w:rPr>
        <w:t>64</w:t>
      </w:r>
      <w:r>
        <w:fldChar w:fldCharType="end"/>
      </w:r>
      <w:r w:rsidRPr="00B27071">
        <w:t xml:space="preserve"> for the period July 2016 – June 2021.  Overall, distances were the shortest for </w:t>
      </w:r>
      <w:r>
        <w:t>interferon alpha-2b and interferon alpha-2a</w:t>
      </w:r>
      <w:r w:rsidRPr="00B27071">
        <w:t xml:space="preserve">, and </w:t>
      </w:r>
      <w:r w:rsidR="00990D96">
        <w:t>longest</w:t>
      </w:r>
      <w:r w:rsidRPr="00B27071">
        <w:t xml:space="preserve"> for </w:t>
      </w:r>
      <w:r>
        <w:t>fosaprepitant and mesna</w:t>
      </w:r>
      <w:r w:rsidRPr="00B27071">
        <w:t>.</w:t>
      </w:r>
    </w:p>
    <w:p w14:paraId="65BB393E" w14:textId="30A7F6E1" w:rsidR="00B27071" w:rsidRDefault="00B27071" w:rsidP="00B27071">
      <w:pPr>
        <w:pStyle w:val="Caption"/>
      </w:pPr>
      <w:bookmarkStart w:id="514" w:name="_Ref125451136"/>
      <w:r>
        <w:t>Figure A</w:t>
      </w:r>
      <w:r w:rsidR="00E36C93">
        <w:fldChar w:fldCharType="begin"/>
      </w:r>
      <w:r w:rsidR="00E36C93">
        <w:instrText xml:space="preserve"> SEQ Figure_A \* ARABIC </w:instrText>
      </w:r>
      <w:r w:rsidR="00E36C93">
        <w:fldChar w:fldCharType="separate"/>
      </w:r>
      <w:r w:rsidR="000C766B">
        <w:rPr>
          <w:noProof/>
        </w:rPr>
        <w:t>64</w:t>
      </w:r>
      <w:r w:rsidR="00E36C93">
        <w:rPr>
          <w:noProof/>
        </w:rPr>
        <w:fldChar w:fldCharType="end"/>
      </w:r>
      <w:bookmarkEnd w:id="514"/>
      <w:r>
        <w:t>. Mean distance between patient home and EFC prescribing doctor, EFC Schedule 2 (related benefit) items (2016 - 2021)</w:t>
      </w:r>
    </w:p>
    <w:p w14:paraId="2C49C866" w14:textId="5770DDD2" w:rsidR="00B27071" w:rsidRDefault="00B27071" w:rsidP="00F1486A">
      <w:r>
        <w:rPr>
          <w:noProof/>
        </w:rPr>
        <w:drawing>
          <wp:inline distT="0" distB="0" distL="0" distR="0" wp14:anchorId="1FFA9FB3" wp14:editId="292900F9">
            <wp:extent cx="4572000" cy="2743200"/>
            <wp:effectExtent l="0" t="0" r="0" b="0"/>
            <wp:docPr id="248" name="Chart 248" descr="a bar chart showing the Mean distance between patient home and EFC prescribing doctor, EFC Schedule 2 (related benefit) items from 2016 to 2021">
              <a:extLst xmlns:a="http://schemas.openxmlformats.org/drawingml/2006/main">
                <a:ext uri="{FF2B5EF4-FFF2-40B4-BE49-F238E27FC236}">
                  <a16:creationId xmlns:a16="http://schemas.microsoft.com/office/drawing/2014/main" id="{59F21D92-2F8D-F69B-F1A1-69C47350E8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7851CEF2" w14:textId="40EB72B2" w:rsidR="00057B4E" w:rsidRPr="00F1486A" w:rsidRDefault="00057B4E" w:rsidP="00F1486A">
      <w:r w:rsidRPr="00F1486A">
        <w:br w:type="page"/>
      </w:r>
    </w:p>
    <w:p w14:paraId="749458E2" w14:textId="4B81344E" w:rsidR="00A00C97" w:rsidRPr="009E5255" w:rsidRDefault="00584A9D" w:rsidP="00A00C97">
      <w:pPr>
        <w:pStyle w:val="Title"/>
        <w:spacing w:after="240" w:line="360" w:lineRule="auto"/>
      </w:pPr>
      <w:r w:rsidRPr="009E5255">
        <w:fldChar w:fldCharType="begin"/>
      </w:r>
      <w:r w:rsidRPr="009E5255">
        <w:instrText xml:space="preserve"> REF _Ref92645253 \h  \* MERGEFORMAT </w:instrText>
      </w:r>
      <w:r w:rsidRPr="009E5255">
        <w:fldChar w:fldCharType="separate"/>
      </w:r>
      <w:bookmarkStart w:id="515" w:name="_Toc144886286"/>
      <w:r w:rsidR="000C766B" w:rsidRPr="009E5255">
        <w:t xml:space="preserve">Appendix </w:t>
      </w:r>
      <w:r w:rsidR="000C766B">
        <w:t>8</w:t>
      </w:r>
      <w:r w:rsidR="000C766B" w:rsidRPr="009E5255">
        <w:t>. Analysis of IQVIA Sales Data</w:t>
      </w:r>
      <w:bookmarkEnd w:id="515"/>
      <w:r w:rsidRPr="009E5255">
        <w:fldChar w:fldCharType="end"/>
      </w:r>
    </w:p>
    <w:p w14:paraId="2572849E" w14:textId="6CB3C9F4" w:rsidR="00A00C97" w:rsidRPr="009E5255" w:rsidRDefault="00A00C97" w:rsidP="00A00C97">
      <w:r w:rsidRPr="009E5255">
        <w:t xml:space="preserve">The purpose of this analysis was to examine and describe the purchasing behaviours of hospitals and pharmacies </w:t>
      </w:r>
      <w:r w:rsidR="006E437A" w:rsidRPr="009E5255">
        <w:t>regarding</w:t>
      </w:r>
      <w:r w:rsidRPr="009E5255">
        <w:t xml:space="preserve"> cancer medicines listed on the EFC.  In particular, this analysis sought to understand the impact factors such as </w:t>
      </w:r>
      <w:r w:rsidRPr="009E5255">
        <w:rPr>
          <w:rStyle w:val="fontstyle21"/>
          <w:rFonts w:asciiTheme="majorHAnsi" w:hAnsiTheme="majorHAnsi"/>
          <w:color w:val="000000" w:themeColor="text1"/>
        </w:rPr>
        <w:t>the channel of purchasing the drug (</w:t>
      </w:r>
      <w:r w:rsidR="006E437A" w:rsidRPr="009E5255">
        <w:rPr>
          <w:rStyle w:val="fontstyle21"/>
          <w:rFonts w:asciiTheme="majorHAnsi" w:hAnsiTheme="majorHAnsi"/>
          <w:color w:val="000000" w:themeColor="text1"/>
        </w:rPr>
        <w:t>i.e.,</w:t>
      </w:r>
      <w:r w:rsidRPr="009E5255">
        <w:rPr>
          <w:rStyle w:val="fontstyle21"/>
          <w:rFonts w:asciiTheme="majorHAnsi" w:hAnsiTheme="majorHAnsi"/>
          <w:color w:val="000000" w:themeColor="text1"/>
        </w:rPr>
        <w:t xml:space="preserve"> hospital or pharmacy), the compounding status of the drug (non-compounded vs. compounded), and the location of purchase (state the pharmacy or hospital was from) had on the price paid per unit, total units purchased and total purchases. </w:t>
      </w:r>
    </w:p>
    <w:p w14:paraId="01EC34BD" w14:textId="42DDF98F" w:rsidR="00A00C97" w:rsidRPr="009E5255" w:rsidRDefault="00A00C97" w:rsidP="00A00C97">
      <w:pPr>
        <w:rPr>
          <w:rStyle w:val="fontstyle21"/>
          <w:rFonts w:asciiTheme="majorHAnsi" w:hAnsiTheme="majorHAnsi"/>
          <w:bCs w:val="0"/>
          <w:i/>
          <w:iCs/>
          <w:color w:val="000000" w:themeColor="text1"/>
          <w:sz w:val="24"/>
          <w:szCs w:val="26"/>
          <w:u w:val="single"/>
        </w:rPr>
      </w:pPr>
      <w:r w:rsidRPr="009E5255">
        <w:rPr>
          <w:rStyle w:val="fontstyle21"/>
          <w:rFonts w:asciiTheme="majorHAnsi" w:hAnsiTheme="majorHAnsi"/>
          <w:bCs w:val="0"/>
          <w:i/>
          <w:iCs/>
          <w:color w:val="000000" w:themeColor="text1"/>
          <w:sz w:val="24"/>
          <w:szCs w:val="26"/>
          <w:u w:val="single"/>
        </w:rPr>
        <w:t>IQVIA sales data</w:t>
      </w:r>
    </w:p>
    <w:p w14:paraId="4F5E6061" w14:textId="39B19F0B" w:rsidR="00A00C97" w:rsidRPr="009E5255" w:rsidRDefault="00A00C97" w:rsidP="00A00C97">
      <w:r w:rsidRPr="009E5255">
        <w:t>Sales data for cancer medicines listed on the EFC were requested from IQVIA for the period January 2016 to December 2021, based on the month and year of sale.  The data were extracted in June 2021. The supplied data comprised 86,108 unique sales transactions to pharmacies and hospitals pertaining to 51 EFC-listed medicines (</w:t>
      </w:r>
      <w:r w:rsidR="004E2E80" w:rsidRPr="009E5255">
        <w:t xml:space="preserve">see </w:t>
      </w:r>
      <w:r w:rsidR="004E2E80" w:rsidRPr="009E5255">
        <w:fldChar w:fldCharType="begin"/>
      </w:r>
      <w:r w:rsidR="004E2E80" w:rsidRPr="009E5255">
        <w:instrText xml:space="preserve"> REF _Ref94166837 \h </w:instrText>
      </w:r>
      <w:r w:rsidR="004E2E80" w:rsidRPr="009E5255">
        <w:fldChar w:fldCharType="separate"/>
      </w:r>
      <w:r w:rsidR="000C766B" w:rsidRPr="009E5255">
        <w:t>Table A</w:t>
      </w:r>
      <w:r w:rsidR="000C766B">
        <w:rPr>
          <w:noProof/>
        </w:rPr>
        <w:t>39</w:t>
      </w:r>
      <w:r w:rsidR="004E2E80" w:rsidRPr="009E5255">
        <w:fldChar w:fldCharType="end"/>
      </w:r>
      <w:r w:rsidR="004E2E80" w:rsidRPr="009E5255">
        <w:t>).</w:t>
      </w:r>
    </w:p>
    <w:p w14:paraId="72A43E0E" w14:textId="344AEB81" w:rsidR="00A00C97" w:rsidRPr="009E5255" w:rsidRDefault="00A00C97" w:rsidP="00A00C97">
      <w:pPr>
        <w:rPr>
          <w:rStyle w:val="fontstyle21"/>
          <w:rFonts w:asciiTheme="majorHAnsi" w:hAnsiTheme="majorHAnsi"/>
          <w:color w:val="000000" w:themeColor="text1"/>
        </w:rPr>
      </w:pPr>
      <w:r w:rsidRPr="009E5255">
        <w:t xml:space="preserve">The IQVIA sales data provided information regarding the amount of the drug purchased in a single transaction </w:t>
      </w:r>
      <w:r w:rsidRPr="009E5255">
        <w:rPr>
          <w:rStyle w:val="fontstyle21"/>
          <w:rFonts w:asciiTheme="majorHAnsi" w:hAnsiTheme="majorHAnsi"/>
          <w:color w:val="000000" w:themeColor="text1"/>
        </w:rPr>
        <w:t>unit per-molecule basis, the manufacturer’s name, pack or vial named purchased, the number of packs purchased, the price paid in a single transaction, the channel purchasing the drug (</w:t>
      </w:r>
      <w:r w:rsidR="006E437A" w:rsidRPr="009E5255">
        <w:rPr>
          <w:rStyle w:val="fontstyle21"/>
          <w:rFonts w:asciiTheme="majorHAnsi" w:hAnsiTheme="majorHAnsi"/>
          <w:color w:val="000000" w:themeColor="text1"/>
        </w:rPr>
        <w:t>i.e.,</w:t>
      </w:r>
      <w:r w:rsidRPr="009E5255">
        <w:rPr>
          <w:rStyle w:val="fontstyle21"/>
          <w:rFonts w:asciiTheme="majorHAnsi" w:hAnsiTheme="majorHAnsi"/>
          <w:color w:val="000000" w:themeColor="text1"/>
        </w:rPr>
        <w:t xml:space="preserve"> hospital or pharmacy), the compounding status of the drug (non-compounded vs. compounded), the state the pharmacy or hospital was from, and the month and date of sale. </w:t>
      </w:r>
    </w:p>
    <w:p w14:paraId="21ED909B" w14:textId="61F64E7F" w:rsidR="00A00C97" w:rsidRPr="009E5255" w:rsidRDefault="004E2E80" w:rsidP="00A00C97">
      <w:pPr>
        <w:pStyle w:val="Caption"/>
      </w:pPr>
      <w:bookmarkStart w:id="516" w:name="_Ref94166837"/>
      <w:r w:rsidRPr="009E5255">
        <w:t>Table A</w:t>
      </w:r>
      <w:r w:rsidR="00E36C93">
        <w:fldChar w:fldCharType="begin"/>
      </w:r>
      <w:r w:rsidR="00E36C93">
        <w:instrText xml:space="preserve"> SEQ Table_A \* ARABIC </w:instrText>
      </w:r>
      <w:r w:rsidR="00E36C93">
        <w:fldChar w:fldCharType="separate"/>
      </w:r>
      <w:r w:rsidR="000C766B">
        <w:rPr>
          <w:noProof/>
        </w:rPr>
        <w:t>39</w:t>
      </w:r>
      <w:r w:rsidR="00E36C93">
        <w:rPr>
          <w:noProof/>
        </w:rPr>
        <w:fldChar w:fldCharType="end"/>
      </w:r>
      <w:bookmarkEnd w:id="516"/>
      <w:r w:rsidRPr="009E5255">
        <w:t xml:space="preserve">. </w:t>
      </w:r>
      <w:r w:rsidR="00A00C97" w:rsidRPr="009E5255">
        <w:t xml:space="preserve">Pack </w:t>
      </w:r>
      <w:r w:rsidR="00B9646C" w:rsidRPr="009E5255">
        <w:t>t</w:t>
      </w:r>
      <w:r w:rsidR="00A00C97" w:rsidRPr="009E5255">
        <w:t xml:space="preserve">ypes </w:t>
      </w:r>
      <w:r w:rsidR="00B9646C" w:rsidRPr="009E5255">
        <w:t>p</w:t>
      </w:r>
      <w:r w:rsidR="00A00C97" w:rsidRPr="009E5255">
        <w:t>urchased by EFC medicine</w:t>
      </w:r>
    </w:p>
    <w:tbl>
      <w:tblPr>
        <w:tblW w:w="9360" w:type="dxa"/>
        <w:tblLook w:val="04A0" w:firstRow="1" w:lastRow="0" w:firstColumn="1" w:lastColumn="0" w:noHBand="0" w:noVBand="1"/>
        <w:tblCaption w:val="Pack types purchased by EFC medicine"/>
      </w:tblPr>
      <w:tblGrid>
        <w:gridCol w:w="1980"/>
        <w:gridCol w:w="7380"/>
      </w:tblGrid>
      <w:tr w:rsidR="00A00C97" w:rsidRPr="009E5255" w14:paraId="4E1A2A32" w14:textId="77777777" w:rsidTr="00B9646C">
        <w:trPr>
          <w:trHeight w:val="20"/>
          <w:tblHeader/>
        </w:trPr>
        <w:tc>
          <w:tcPr>
            <w:tcW w:w="1980" w:type="dxa"/>
            <w:tcBorders>
              <w:bottom w:val="single" w:sz="4" w:space="0" w:color="auto"/>
            </w:tcBorders>
            <w:shd w:val="clear" w:color="auto" w:fill="auto"/>
            <w:noWrap/>
            <w:hideMark/>
          </w:tcPr>
          <w:p w14:paraId="31D144FB" w14:textId="380C1879" w:rsidR="00A00C97" w:rsidRPr="009E5255" w:rsidRDefault="00A00C97" w:rsidP="00EA0B5A">
            <w:pPr>
              <w:pStyle w:val="NoSpacing"/>
              <w:rPr>
                <w:rFonts w:asciiTheme="majorHAnsi" w:hAnsiTheme="majorHAnsi" w:cstheme="majorHAnsi"/>
                <w:bCs/>
                <w:i/>
                <w:iCs/>
                <w:color w:val="000000" w:themeColor="text1"/>
              </w:rPr>
            </w:pPr>
            <w:r w:rsidRPr="009E5255">
              <w:rPr>
                <w:rFonts w:asciiTheme="majorHAnsi" w:hAnsiTheme="majorHAnsi" w:cstheme="majorHAnsi"/>
                <w:bCs/>
                <w:i/>
                <w:iCs/>
                <w:color w:val="000000" w:themeColor="text1"/>
              </w:rPr>
              <w:t>Drug</w:t>
            </w:r>
          </w:p>
        </w:tc>
        <w:tc>
          <w:tcPr>
            <w:tcW w:w="7380" w:type="dxa"/>
            <w:tcBorders>
              <w:bottom w:val="single" w:sz="4" w:space="0" w:color="auto"/>
            </w:tcBorders>
            <w:shd w:val="clear" w:color="auto" w:fill="auto"/>
            <w:noWrap/>
            <w:hideMark/>
          </w:tcPr>
          <w:p w14:paraId="44500D47" w14:textId="77777777" w:rsidR="00A00C97" w:rsidRPr="009E5255" w:rsidRDefault="00A00C97" w:rsidP="00B9646C">
            <w:pPr>
              <w:pStyle w:val="NoSpacing"/>
              <w:jc w:val="center"/>
              <w:rPr>
                <w:rFonts w:asciiTheme="majorHAnsi" w:hAnsiTheme="majorHAnsi" w:cstheme="majorHAnsi"/>
                <w:bCs/>
                <w:i/>
                <w:iCs/>
                <w:color w:val="000000" w:themeColor="text1"/>
              </w:rPr>
            </w:pPr>
            <w:r w:rsidRPr="009E5255">
              <w:rPr>
                <w:rFonts w:asciiTheme="majorHAnsi" w:hAnsiTheme="majorHAnsi" w:cstheme="majorHAnsi"/>
                <w:bCs/>
                <w:i/>
                <w:iCs/>
                <w:color w:val="000000" w:themeColor="text1"/>
              </w:rPr>
              <w:t>Pack Types Purchased on the Australian Market</w:t>
            </w:r>
          </w:p>
        </w:tc>
      </w:tr>
      <w:tr w:rsidR="00A00C97" w:rsidRPr="009E5255" w14:paraId="5368DB1B" w14:textId="77777777" w:rsidTr="00B9646C">
        <w:trPr>
          <w:trHeight w:val="20"/>
        </w:trPr>
        <w:tc>
          <w:tcPr>
            <w:tcW w:w="1980" w:type="dxa"/>
            <w:tcBorders>
              <w:top w:val="single" w:sz="4" w:space="0" w:color="auto"/>
            </w:tcBorders>
            <w:shd w:val="clear" w:color="auto" w:fill="auto"/>
            <w:noWrap/>
            <w:hideMark/>
          </w:tcPr>
          <w:p w14:paraId="5CD18BFD"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Arsenic</w:t>
            </w:r>
          </w:p>
        </w:tc>
        <w:tc>
          <w:tcPr>
            <w:tcW w:w="7380" w:type="dxa"/>
            <w:tcBorders>
              <w:top w:val="single" w:sz="4" w:space="0" w:color="auto"/>
            </w:tcBorders>
            <w:shd w:val="clear" w:color="auto" w:fill="auto"/>
            <w:noWrap/>
            <w:hideMark/>
          </w:tcPr>
          <w:p w14:paraId="6DF46237"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PHENASEN COMP SOLN; PHENASEN IV INFUSION 10 MG 10 X 10 ML; ARSENIC TRIOXIDE JUNO VIAL 10 MG 10 X 10 ML</w:t>
            </w:r>
          </w:p>
        </w:tc>
      </w:tr>
      <w:tr w:rsidR="00A00C97" w:rsidRPr="009E5255" w14:paraId="2008385C" w14:textId="77777777" w:rsidTr="00B9646C">
        <w:trPr>
          <w:trHeight w:val="20"/>
        </w:trPr>
        <w:tc>
          <w:tcPr>
            <w:tcW w:w="1980" w:type="dxa"/>
            <w:shd w:val="clear" w:color="auto" w:fill="auto"/>
            <w:noWrap/>
            <w:hideMark/>
          </w:tcPr>
          <w:p w14:paraId="78AA6FD9"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Atezolizumab</w:t>
            </w:r>
          </w:p>
        </w:tc>
        <w:tc>
          <w:tcPr>
            <w:tcW w:w="7380" w:type="dxa"/>
            <w:shd w:val="clear" w:color="auto" w:fill="auto"/>
            <w:noWrap/>
            <w:hideMark/>
          </w:tcPr>
          <w:p w14:paraId="3D91DE41"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TECENTRIQ VIAL 1200 MG 20 ML; TECENTRIQ COMP SOLN; TECENTRIQ VIAL 840 MG 14 ML</w:t>
            </w:r>
          </w:p>
        </w:tc>
      </w:tr>
      <w:tr w:rsidR="00A00C97" w:rsidRPr="009E5255" w14:paraId="1CAFC128" w14:textId="77777777" w:rsidTr="00B9646C">
        <w:trPr>
          <w:trHeight w:val="20"/>
        </w:trPr>
        <w:tc>
          <w:tcPr>
            <w:tcW w:w="1980" w:type="dxa"/>
            <w:shd w:val="clear" w:color="auto" w:fill="auto"/>
            <w:noWrap/>
            <w:hideMark/>
          </w:tcPr>
          <w:p w14:paraId="7666E59B"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Avelumab</w:t>
            </w:r>
          </w:p>
        </w:tc>
        <w:tc>
          <w:tcPr>
            <w:tcW w:w="7380" w:type="dxa"/>
            <w:shd w:val="clear" w:color="auto" w:fill="auto"/>
            <w:noWrap/>
            <w:hideMark/>
          </w:tcPr>
          <w:p w14:paraId="64835063"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BAVENCIO COMP SOLN; BAVENCIO VIAL 200 MG 10 ML</w:t>
            </w:r>
          </w:p>
        </w:tc>
      </w:tr>
      <w:tr w:rsidR="00A00C97" w:rsidRPr="009E5255" w14:paraId="2D9C8E46" w14:textId="77777777" w:rsidTr="00B9646C">
        <w:trPr>
          <w:trHeight w:val="20"/>
        </w:trPr>
        <w:tc>
          <w:tcPr>
            <w:tcW w:w="1980" w:type="dxa"/>
            <w:shd w:val="clear" w:color="auto" w:fill="auto"/>
            <w:noWrap/>
            <w:hideMark/>
          </w:tcPr>
          <w:p w14:paraId="1D91D12F"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Bendamustine</w:t>
            </w:r>
          </w:p>
        </w:tc>
        <w:tc>
          <w:tcPr>
            <w:tcW w:w="7380" w:type="dxa"/>
            <w:shd w:val="clear" w:color="auto" w:fill="auto"/>
            <w:noWrap/>
            <w:hideMark/>
          </w:tcPr>
          <w:p w14:paraId="7E12ADA5"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RIBOMUSTIN COMP SOLN; RIBOMUSTIN VIAL 25 MG; RIBOMUSTIN VIAL 100 MG</w:t>
            </w:r>
          </w:p>
        </w:tc>
      </w:tr>
      <w:tr w:rsidR="00A00C97" w:rsidRPr="009E5255" w14:paraId="16DC79ED" w14:textId="77777777" w:rsidTr="00B9646C">
        <w:trPr>
          <w:trHeight w:val="20"/>
        </w:trPr>
        <w:tc>
          <w:tcPr>
            <w:tcW w:w="1980" w:type="dxa"/>
            <w:shd w:val="clear" w:color="auto" w:fill="auto"/>
            <w:noWrap/>
            <w:hideMark/>
          </w:tcPr>
          <w:p w14:paraId="6A0AECAB"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Bevacizumab</w:t>
            </w:r>
          </w:p>
        </w:tc>
        <w:tc>
          <w:tcPr>
            <w:tcW w:w="7380" w:type="dxa"/>
            <w:shd w:val="clear" w:color="auto" w:fill="auto"/>
            <w:noWrap/>
            <w:hideMark/>
          </w:tcPr>
          <w:p w14:paraId="402642C6"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AVASTIN COMP SOLN; AVASTIN VIAL 100 MG 4 ML; AVASTIN VIAL 400 MG 16 ML</w:t>
            </w:r>
          </w:p>
        </w:tc>
      </w:tr>
      <w:tr w:rsidR="00A00C97" w:rsidRPr="009E5255" w14:paraId="166C32A3" w14:textId="77777777" w:rsidTr="00B9646C">
        <w:trPr>
          <w:trHeight w:val="20"/>
        </w:trPr>
        <w:tc>
          <w:tcPr>
            <w:tcW w:w="1980" w:type="dxa"/>
            <w:shd w:val="clear" w:color="auto" w:fill="auto"/>
            <w:noWrap/>
            <w:hideMark/>
          </w:tcPr>
          <w:p w14:paraId="233E4454"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Bleomycin</w:t>
            </w:r>
          </w:p>
        </w:tc>
        <w:tc>
          <w:tcPr>
            <w:tcW w:w="7380" w:type="dxa"/>
            <w:shd w:val="clear" w:color="auto" w:fill="auto"/>
            <w:noWrap/>
            <w:hideMark/>
          </w:tcPr>
          <w:p w14:paraId="26D00C14"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BLEOMYCIN SULPH VIAL 15 K; BLEO VIAL 15 K; BLEO COMP SOLN; BLEOMYCIN DBL COMP SOLN; WILLOW BLEOMYCIN COMP SOLN; BLEOMYCIN COMP SOLUTION; BLEOMYCIN CIPLA COMP SOLN; BLEOMYCIN CIPLA 15K VIAL; BLEOMYCIN FOR INJECTION USP COMP SOLN; BLEOMYCIN FOR INJECTION USP VIAL 15 U</w:t>
            </w:r>
          </w:p>
        </w:tc>
      </w:tr>
      <w:tr w:rsidR="00A00C97" w:rsidRPr="009E5255" w14:paraId="6C32066F" w14:textId="77777777" w:rsidTr="00B9646C">
        <w:trPr>
          <w:trHeight w:val="20"/>
        </w:trPr>
        <w:tc>
          <w:tcPr>
            <w:tcW w:w="1980" w:type="dxa"/>
            <w:shd w:val="clear" w:color="auto" w:fill="auto"/>
            <w:noWrap/>
            <w:hideMark/>
          </w:tcPr>
          <w:p w14:paraId="4FDF42BF"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Blinatumomab</w:t>
            </w:r>
          </w:p>
        </w:tc>
        <w:tc>
          <w:tcPr>
            <w:tcW w:w="7380" w:type="dxa"/>
            <w:shd w:val="clear" w:color="auto" w:fill="auto"/>
            <w:noWrap/>
            <w:hideMark/>
          </w:tcPr>
          <w:p w14:paraId="431087AE"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BLINCYTO VIAL AND SOLUTION STABILISER 38.5 Y; BLINCYTO COMP SOLN</w:t>
            </w:r>
          </w:p>
        </w:tc>
      </w:tr>
      <w:tr w:rsidR="00A00C97" w:rsidRPr="009E5255" w14:paraId="04EA2288" w14:textId="77777777" w:rsidTr="00B9646C">
        <w:trPr>
          <w:trHeight w:val="20"/>
        </w:trPr>
        <w:tc>
          <w:tcPr>
            <w:tcW w:w="1980" w:type="dxa"/>
            <w:shd w:val="clear" w:color="auto" w:fill="auto"/>
            <w:noWrap/>
            <w:hideMark/>
          </w:tcPr>
          <w:p w14:paraId="562DC390"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Bortezomib</w:t>
            </w:r>
          </w:p>
        </w:tc>
        <w:tc>
          <w:tcPr>
            <w:tcW w:w="7380" w:type="dxa"/>
            <w:shd w:val="clear" w:color="auto" w:fill="auto"/>
            <w:noWrap/>
            <w:hideMark/>
          </w:tcPr>
          <w:p w14:paraId="34B4533D"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VELCADE COMP SOLN; VELCADE PDR VIAL 3.5 MG; VELCADE PDR VIAL 1 MG; VELCADE PDR VIAL 3 MG</w:t>
            </w:r>
          </w:p>
        </w:tc>
      </w:tr>
      <w:tr w:rsidR="00A00C97" w:rsidRPr="009E5255" w14:paraId="6DD19DE8" w14:textId="77777777" w:rsidTr="00B9646C">
        <w:trPr>
          <w:trHeight w:val="20"/>
        </w:trPr>
        <w:tc>
          <w:tcPr>
            <w:tcW w:w="1980" w:type="dxa"/>
            <w:shd w:val="clear" w:color="auto" w:fill="auto"/>
            <w:noWrap/>
            <w:hideMark/>
          </w:tcPr>
          <w:p w14:paraId="253B66F1"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Brentuximab Vedotin</w:t>
            </w:r>
          </w:p>
        </w:tc>
        <w:tc>
          <w:tcPr>
            <w:tcW w:w="7380" w:type="dxa"/>
            <w:shd w:val="clear" w:color="auto" w:fill="auto"/>
            <w:noWrap/>
            <w:hideMark/>
          </w:tcPr>
          <w:p w14:paraId="72E8F37B"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ADCETRIS VIAL 50 MG; ADCETRIS COMP SOLN</w:t>
            </w:r>
          </w:p>
        </w:tc>
      </w:tr>
      <w:tr w:rsidR="00A00C97" w:rsidRPr="009E5255" w14:paraId="2E5D29E9" w14:textId="77777777" w:rsidTr="00B9646C">
        <w:trPr>
          <w:trHeight w:val="20"/>
        </w:trPr>
        <w:tc>
          <w:tcPr>
            <w:tcW w:w="1980" w:type="dxa"/>
            <w:shd w:val="clear" w:color="auto" w:fill="auto"/>
            <w:noWrap/>
            <w:hideMark/>
          </w:tcPr>
          <w:p w14:paraId="1DA3C099"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abazitaxel</w:t>
            </w:r>
          </w:p>
        </w:tc>
        <w:tc>
          <w:tcPr>
            <w:tcW w:w="7380" w:type="dxa"/>
            <w:shd w:val="clear" w:color="auto" w:fill="auto"/>
            <w:noWrap/>
            <w:hideMark/>
          </w:tcPr>
          <w:p w14:paraId="2E20760A"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JEVTANA VIAL 60 MG /1.5 1.83 ML; JEVTANA COMP SOLN</w:t>
            </w:r>
          </w:p>
        </w:tc>
      </w:tr>
      <w:tr w:rsidR="00A00C97" w:rsidRPr="009E5255" w14:paraId="211C2444" w14:textId="77777777" w:rsidTr="00B9646C">
        <w:trPr>
          <w:trHeight w:val="20"/>
        </w:trPr>
        <w:tc>
          <w:tcPr>
            <w:tcW w:w="1980" w:type="dxa"/>
            <w:shd w:val="clear" w:color="auto" w:fill="auto"/>
            <w:noWrap/>
            <w:hideMark/>
          </w:tcPr>
          <w:p w14:paraId="471DA609"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arboplatin</w:t>
            </w:r>
          </w:p>
        </w:tc>
        <w:tc>
          <w:tcPr>
            <w:tcW w:w="7380" w:type="dxa"/>
            <w:shd w:val="clear" w:color="auto" w:fill="auto"/>
            <w:noWrap/>
            <w:hideMark/>
          </w:tcPr>
          <w:p w14:paraId="577791AB"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DBL CARBOPLATIN VIAL 150 MG 15 ML; CARBOPLATIN KABI COMP SOLN; DBL CARBOPLATIN COMP SOLN; CARBACCORD VIAL 450 MG 45 ML; DBL CARBOPLATIN VIAL 450 MG 45 ML; DBL CARBOPLATIN VIAL 50 MG 5 ML; CARBACCORD VIAL 150 MG 15 ML; CARBOPLATIN EBEWE COMP SOLN; CARBOPLATIN VIAL 450 MG 45 ML; CARBOPLATIN COMP SOLN; CARBACCORD COMP SOLN; CARBOPLATIN VIAL 50 MG 5 ML; CARBOPLATIN ACCORD COMP SOLN; CARBOPLATIN ACCORD VIAL 450 MG 45 ML</w:t>
            </w:r>
          </w:p>
        </w:tc>
      </w:tr>
      <w:tr w:rsidR="00A00C97" w:rsidRPr="009E5255" w14:paraId="2830E71B" w14:textId="77777777" w:rsidTr="00B9646C">
        <w:trPr>
          <w:trHeight w:val="20"/>
        </w:trPr>
        <w:tc>
          <w:tcPr>
            <w:tcW w:w="1980" w:type="dxa"/>
            <w:shd w:val="clear" w:color="auto" w:fill="auto"/>
            <w:noWrap/>
            <w:hideMark/>
          </w:tcPr>
          <w:p w14:paraId="4FA801B2"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arfilzomib</w:t>
            </w:r>
          </w:p>
        </w:tc>
        <w:tc>
          <w:tcPr>
            <w:tcW w:w="7380" w:type="dxa"/>
            <w:shd w:val="clear" w:color="auto" w:fill="auto"/>
            <w:noWrap/>
            <w:hideMark/>
          </w:tcPr>
          <w:p w14:paraId="7B55DDF5"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KYPROLIS VIAL 60 MG; KYPROLIS VIAL 30 MG; KYPROLIS COMP SOLN; KYPROLIS VIAL 10 MG</w:t>
            </w:r>
          </w:p>
        </w:tc>
      </w:tr>
      <w:tr w:rsidR="00A00C97" w:rsidRPr="009E5255" w14:paraId="3E1DB0DC" w14:textId="77777777" w:rsidTr="00B9646C">
        <w:trPr>
          <w:trHeight w:val="20"/>
        </w:trPr>
        <w:tc>
          <w:tcPr>
            <w:tcW w:w="1980" w:type="dxa"/>
            <w:shd w:val="clear" w:color="auto" w:fill="auto"/>
            <w:noWrap/>
            <w:hideMark/>
          </w:tcPr>
          <w:p w14:paraId="771ECE3F"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etuximab</w:t>
            </w:r>
          </w:p>
        </w:tc>
        <w:tc>
          <w:tcPr>
            <w:tcW w:w="7380" w:type="dxa"/>
            <w:shd w:val="clear" w:color="auto" w:fill="auto"/>
            <w:noWrap/>
            <w:hideMark/>
          </w:tcPr>
          <w:p w14:paraId="73DB461D"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ERBITUX COMP SOLN; ERBITUX VIAL 500 MG 100 ML; ERBITUX VIAL 100 MG 20 ML</w:t>
            </w:r>
          </w:p>
        </w:tc>
      </w:tr>
      <w:tr w:rsidR="00A00C97" w:rsidRPr="009E5255" w14:paraId="2507B3FA" w14:textId="77777777" w:rsidTr="00B9646C">
        <w:trPr>
          <w:trHeight w:val="20"/>
        </w:trPr>
        <w:tc>
          <w:tcPr>
            <w:tcW w:w="1980" w:type="dxa"/>
            <w:shd w:val="clear" w:color="auto" w:fill="auto"/>
            <w:noWrap/>
            <w:hideMark/>
          </w:tcPr>
          <w:p w14:paraId="1416B82C"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isplatin</w:t>
            </w:r>
          </w:p>
        </w:tc>
        <w:tc>
          <w:tcPr>
            <w:tcW w:w="7380" w:type="dxa"/>
            <w:shd w:val="clear" w:color="auto" w:fill="auto"/>
            <w:noWrap/>
            <w:hideMark/>
          </w:tcPr>
          <w:p w14:paraId="46A43811"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CISPLATIN EBEWE VIAL 100 MG 100 ML; CISPLATIN VIAL 50 MG 50 ML; CISPLATIN COMP SOLN; CISPLATIN VIAL 100 MG 100 ML; CISPLATIN EBEWE COMP SOLN; CISPLATIN ACCORD COMP SOLN; CISPLATIN ACCORD CONCENTRATED INJECTION VIAL 50 MG 50 ML; CISPLATIN ACCORD CONCENTRATED INJECTION VIAL 100 MG 100 ML</w:t>
            </w:r>
          </w:p>
        </w:tc>
      </w:tr>
      <w:tr w:rsidR="00A00C97" w:rsidRPr="009E5255" w14:paraId="2F211682" w14:textId="77777777" w:rsidTr="00B9646C">
        <w:trPr>
          <w:trHeight w:val="20"/>
        </w:trPr>
        <w:tc>
          <w:tcPr>
            <w:tcW w:w="1980" w:type="dxa"/>
            <w:vMerge w:val="restart"/>
            <w:shd w:val="clear" w:color="auto" w:fill="auto"/>
            <w:noWrap/>
            <w:hideMark/>
          </w:tcPr>
          <w:p w14:paraId="33904275"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ladribine</w:t>
            </w:r>
          </w:p>
        </w:tc>
        <w:tc>
          <w:tcPr>
            <w:tcW w:w="7380" w:type="dxa"/>
            <w:shd w:val="clear" w:color="auto" w:fill="auto"/>
            <w:noWrap/>
            <w:hideMark/>
          </w:tcPr>
          <w:p w14:paraId="405244AA"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LITAK VIAL 10 MG 5 ML; LEUSTATIN VIAL 10 MG 10 ML</w:t>
            </w:r>
          </w:p>
        </w:tc>
      </w:tr>
      <w:tr w:rsidR="00A00C97" w:rsidRPr="009E5255" w14:paraId="0F2F41F1" w14:textId="77777777" w:rsidTr="00B9646C">
        <w:trPr>
          <w:trHeight w:val="20"/>
        </w:trPr>
        <w:tc>
          <w:tcPr>
            <w:tcW w:w="1980" w:type="dxa"/>
            <w:vMerge/>
            <w:hideMark/>
          </w:tcPr>
          <w:p w14:paraId="23695085" w14:textId="77777777" w:rsidR="00A00C97" w:rsidRPr="009E5255" w:rsidRDefault="00A00C97" w:rsidP="00EA0B5A">
            <w:pPr>
              <w:pStyle w:val="NoSpacing"/>
              <w:rPr>
                <w:rFonts w:asciiTheme="majorHAnsi" w:hAnsiTheme="majorHAnsi" w:cstheme="majorHAnsi"/>
                <w:color w:val="000000" w:themeColor="text1"/>
              </w:rPr>
            </w:pPr>
          </w:p>
        </w:tc>
        <w:tc>
          <w:tcPr>
            <w:tcW w:w="7380" w:type="dxa"/>
            <w:shd w:val="clear" w:color="auto" w:fill="auto"/>
            <w:noWrap/>
            <w:hideMark/>
          </w:tcPr>
          <w:p w14:paraId="1A42C93F"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LITAK COMP SOLN</w:t>
            </w:r>
          </w:p>
        </w:tc>
      </w:tr>
      <w:tr w:rsidR="00A00C97" w:rsidRPr="009E5255" w14:paraId="27D774ED" w14:textId="77777777" w:rsidTr="00B9646C">
        <w:trPr>
          <w:trHeight w:val="20"/>
        </w:trPr>
        <w:tc>
          <w:tcPr>
            <w:tcW w:w="1980" w:type="dxa"/>
            <w:vMerge/>
            <w:hideMark/>
          </w:tcPr>
          <w:p w14:paraId="23017C0A" w14:textId="77777777" w:rsidR="00A00C97" w:rsidRPr="009E5255" w:rsidRDefault="00A00C97" w:rsidP="00EA0B5A">
            <w:pPr>
              <w:pStyle w:val="NoSpacing"/>
              <w:rPr>
                <w:rFonts w:asciiTheme="majorHAnsi" w:hAnsiTheme="majorHAnsi" w:cstheme="majorHAnsi"/>
                <w:color w:val="000000" w:themeColor="text1"/>
              </w:rPr>
            </w:pPr>
          </w:p>
        </w:tc>
        <w:tc>
          <w:tcPr>
            <w:tcW w:w="7380" w:type="dxa"/>
            <w:shd w:val="clear" w:color="auto" w:fill="auto"/>
            <w:noWrap/>
            <w:hideMark/>
          </w:tcPr>
          <w:p w14:paraId="0B005C09"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LEUSTATIN COMP SOLN</w:t>
            </w:r>
          </w:p>
        </w:tc>
      </w:tr>
      <w:tr w:rsidR="00A00C97" w:rsidRPr="009E5255" w14:paraId="44F0D4FD" w14:textId="77777777" w:rsidTr="00B9646C">
        <w:trPr>
          <w:trHeight w:val="20"/>
        </w:trPr>
        <w:tc>
          <w:tcPr>
            <w:tcW w:w="1980" w:type="dxa"/>
            <w:shd w:val="clear" w:color="auto" w:fill="auto"/>
            <w:noWrap/>
            <w:hideMark/>
          </w:tcPr>
          <w:p w14:paraId="0FAD6FA8"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yclophosphamide</w:t>
            </w:r>
          </w:p>
        </w:tc>
        <w:tc>
          <w:tcPr>
            <w:tcW w:w="7380" w:type="dxa"/>
            <w:shd w:val="clear" w:color="auto" w:fill="auto"/>
            <w:noWrap/>
            <w:hideMark/>
          </w:tcPr>
          <w:p w14:paraId="0BA1456B"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ENDOXAN VIAL 2 G; ENDOXAN VIAL 1 G; ENDOXAN VIAL 500 MG; ENDOXAN COMP SOLN; CYCLOBLASTIN TABLETS 50 MG 50</w:t>
            </w:r>
          </w:p>
        </w:tc>
      </w:tr>
      <w:tr w:rsidR="00A00C97" w:rsidRPr="009E5255" w14:paraId="0C11BB06" w14:textId="77777777" w:rsidTr="00B9646C">
        <w:trPr>
          <w:trHeight w:val="20"/>
        </w:trPr>
        <w:tc>
          <w:tcPr>
            <w:tcW w:w="1980" w:type="dxa"/>
            <w:shd w:val="clear" w:color="auto" w:fill="auto"/>
            <w:noWrap/>
            <w:hideMark/>
          </w:tcPr>
          <w:p w14:paraId="6627D3D0"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ytarabine</w:t>
            </w:r>
          </w:p>
        </w:tc>
        <w:tc>
          <w:tcPr>
            <w:tcW w:w="7380" w:type="dxa"/>
            <w:shd w:val="clear" w:color="auto" w:fill="auto"/>
            <w:noWrap/>
            <w:hideMark/>
          </w:tcPr>
          <w:p w14:paraId="20F5AD9A"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CYTARABINE FOT VIAL 100 MG 5 X 5 ML; CYTARABINE FOT COMP SOLN; CYTARABINE FOT VIAL 1000 MG /10M 10 ML; CYTARABINE COMP SOLN; CYTARABINE VIAL 2000 MG 20 ML; CYTARABINE VIAL 1000 MG 10 ML; CYTARABINE FOT VIAL 2000 MG /20M 20 ML; CYTOSAR U VIAL 1 G</w:t>
            </w:r>
          </w:p>
        </w:tc>
      </w:tr>
      <w:tr w:rsidR="00A00C97" w:rsidRPr="009E5255" w14:paraId="33B0F5B1" w14:textId="77777777" w:rsidTr="00B9646C">
        <w:trPr>
          <w:trHeight w:val="20"/>
        </w:trPr>
        <w:tc>
          <w:tcPr>
            <w:tcW w:w="1980" w:type="dxa"/>
            <w:shd w:val="clear" w:color="auto" w:fill="auto"/>
            <w:noWrap/>
            <w:hideMark/>
          </w:tcPr>
          <w:p w14:paraId="1F4092FF"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Docetaxel</w:t>
            </w:r>
          </w:p>
        </w:tc>
        <w:tc>
          <w:tcPr>
            <w:tcW w:w="7380" w:type="dxa"/>
            <w:shd w:val="clear" w:color="auto" w:fill="auto"/>
            <w:noWrap/>
            <w:hideMark/>
          </w:tcPr>
          <w:p w14:paraId="0B5414DC"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ONCOTAXEL VIAL 80 MG 4 ML; ONCOTAXEL VIAL 140 MG 7 ML; DBL DOCETAXEL VIAL 20 MG 2 ML; DBL DOCETAXEL COMP SOLN; DBL DOCETAXEL VIAL 80 MG 8 ML; ONCOTAXEL VIAL 20 MG 1 ML; DBL DOCETAXEL VIAL 160 MG 16 ML; TAXOTERE COMP SOLN; ONCOTAXEL COMP SOLN; TAXOTERE VIAL 20 MG 1 ML; AS-DOCETAXEL COMP SOLN; DOCETAXEL SANDOZ COMP SOLN; DOCETAXEL SUN VIAL 80 MG; DOCETAXEL SUN COMP SOLN; DOCETAXEL ACCORD COMP SOLN; DOCETAXEL ACCORD VIAL 160 MG 8 ML; DOCETAXEL ACCORD VIAL 80 MG 4 ML; DOCETAXEL ACCORD VIAL 20 MG 1 ML</w:t>
            </w:r>
          </w:p>
        </w:tc>
      </w:tr>
      <w:tr w:rsidR="00A00C97" w:rsidRPr="009E5255" w14:paraId="41C5E9A0" w14:textId="77777777" w:rsidTr="00B9646C">
        <w:trPr>
          <w:trHeight w:val="20"/>
        </w:trPr>
        <w:tc>
          <w:tcPr>
            <w:tcW w:w="1980" w:type="dxa"/>
            <w:shd w:val="clear" w:color="auto" w:fill="auto"/>
            <w:noWrap/>
            <w:hideMark/>
          </w:tcPr>
          <w:p w14:paraId="26CE62DD"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Doxorubicin</w:t>
            </w:r>
          </w:p>
        </w:tc>
        <w:tc>
          <w:tcPr>
            <w:tcW w:w="7380" w:type="dxa"/>
            <w:shd w:val="clear" w:color="auto" w:fill="auto"/>
            <w:noWrap/>
            <w:hideMark/>
          </w:tcPr>
          <w:p w14:paraId="56B390C6"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CAELYX VIAL 50 MG 25 ML; ACCORD DOXORUBICIN COMP SOLN; CAELYX COMP SOLN; ADRIAMYCIN SOLN VIAL 50 MG 25 ML; L-DOXORUBICIN SUN VIAL 20 MG 10 ML; DOXORUBICIN MYX COMP SOLN; DOXORUBICIN VIAL 10 MG 5 ML; DOXORUBICIN VIAL 50 MG 25 ML; L-DOXORUBICIN SUN VIAL 50 MG 25 ML; CAELYX VIAL 20 MG 10 ML; ACCORD DOXORUBICIN VIAL 200 MG 100 ML; DOXORUBICIN COMP SOLN; DOXORUBICIN MYX VIAL 200 MG 100 ML; L-DOXORUBICIN SUN COMP SOLN; ACCORD DOXORUBICIN VIAL 10 MG 5 ML; ADRIAMYCIN SOLN VIAL 200 MG 100 ML; DOXORUBICIN EBEWE COMP SOLN; DOXORUBICIN SZ COMP SOLN; ADRIAMYCIN COMP SOLN</w:t>
            </w:r>
          </w:p>
        </w:tc>
      </w:tr>
      <w:tr w:rsidR="00A00C97" w:rsidRPr="009E5255" w14:paraId="056A562F" w14:textId="77777777" w:rsidTr="00B9646C">
        <w:trPr>
          <w:trHeight w:val="20"/>
        </w:trPr>
        <w:tc>
          <w:tcPr>
            <w:tcW w:w="1980" w:type="dxa"/>
            <w:vMerge w:val="restart"/>
            <w:shd w:val="clear" w:color="auto" w:fill="auto"/>
            <w:noWrap/>
            <w:hideMark/>
          </w:tcPr>
          <w:p w14:paraId="60A075F7"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Durvalumab</w:t>
            </w:r>
          </w:p>
        </w:tc>
        <w:tc>
          <w:tcPr>
            <w:tcW w:w="7380" w:type="dxa"/>
            <w:shd w:val="clear" w:color="auto" w:fill="auto"/>
            <w:noWrap/>
            <w:hideMark/>
          </w:tcPr>
          <w:p w14:paraId="06DA7294"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IMFINZI COMP SOLN</w:t>
            </w:r>
          </w:p>
        </w:tc>
      </w:tr>
      <w:tr w:rsidR="00A00C97" w:rsidRPr="009E5255" w14:paraId="49A8E16A" w14:textId="77777777" w:rsidTr="00B9646C">
        <w:trPr>
          <w:trHeight w:val="20"/>
        </w:trPr>
        <w:tc>
          <w:tcPr>
            <w:tcW w:w="1980" w:type="dxa"/>
            <w:vMerge/>
            <w:hideMark/>
          </w:tcPr>
          <w:p w14:paraId="5B790850" w14:textId="77777777" w:rsidR="00A00C97" w:rsidRPr="009E5255" w:rsidRDefault="00A00C97" w:rsidP="00EA0B5A">
            <w:pPr>
              <w:pStyle w:val="NoSpacing"/>
              <w:rPr>
                <w:rFonts w:asciiTheme="majorHAnsi" w:hAnsiTheme="majorHAnsi" w:cstheme="majorHAnsi"/>
                <w:color w:val="000000" w:themeColor="text1"/>
              </w:rPr>
            </w:pPr>
          </w:p>
        </w:tc>
        <w:tc>
          <w:tcPr>
            <w:tcW w:w="7380" w:type="dxa"/>
            <w:shd w:val="clear" w:color="auto" w:fill="auto"/>
            <w:noWrap/>
            <w:hideMark/>
          </w:tcPr>
          <w:p w14:paraId="4D40CA97"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IMFINZI VIAL 120 MG 2.4 ML</w:t>
            </w:r>
          </w:p>
        </w:tc>
      </w:tr>
      <w:tr w:rsidR="00A00C97" w:rsidRPr="009E5255" w14:paraId="416257DA" w14:textId="77777777" w:rsidTr="00B9646C">
        <w:trPr>
          <w:trHeight w:val="20"/>
        </w:trPr>
        <w:tc>
          <w:tcPr>
            <w:tcW w:w="1980" w:type="dxa"/>
            <w:vMerge/>
            <w:hideMark/>
          </w:tcPr>
          <w:p w14:paraId="6EDC8230" w14:textId="77777777" w:rsidR="00A00C97" w:rsidRPr="009E5255" w:rsidRDefault="00A00C97" w:rsidP="00EA0B5A">
            <w:pPr>
              <w:pStyle w:val="NoSpacing"/>
              <w:rPr>
                <w:rFonts w:asciiTheme="majorHAnsi" w:hAnsiTheme="majorHAnsi" w:cstheme="majorHAnsi"/>
                <w:color w:val="000000" w:themeColor="text1"/>
              </w:rPr>
            </w:pPr>
          </w:p>
        </w:tc>
        <w:tc>
          <w:tcPr>
            <w:tcW w:w="7380" w:type="dxa"/>
            <w:shd w:val="clear" w:color="auto" w:fill="auto"/>
            <w:noWrap/>
            <w:hideMark/>
          </w:tcPr>
          <w:p w14:paraId="1C7B4DBF"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IMFINZI VIAL 500 MG 10 ML</w:t>
            </w:r>
          </w:p>
        </w:tc>
      </w:tr>
      <w:tr w:rsidR="00A00C97" w:rsidRPr="009E5255" w14:paraId="5B367F6F" w14:textId="77777777" w:rsidTr="00B9646C">
        <w:trPr>
          <w:trHeight w:val="20"/>
        </w:trPr>
        <w:tc>
          <w:tcPr>
            <w:tcW w:w="1980" w:type="dxa"/>
            <w:shd w:val="clear" w:color="auto" w:fill="auto"/>
            <w:noWrap/>
            <w:hideMark/>
          </w:tcPr>
          <w:p w14:paraId="74D11A43"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Epirubicin</w:t>
            </w:r>
          </w:p>
        </w:tc>
        <w:tc>
          <w:tcPr>
            <w:tcW w:w="7380" w:type="dxa"/>
            <w:shd w:val="clear" w:color="auto" w:fill="auto"/>
            <w:noWrap/>
            <w:hideMark/>
          </w:tcPr>
          <w:p w14:paraId="14E974E7"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EPIRUBICIN ACTAVIS COMP SOLN; EPIRUBICIN ACT VIAL 50 MG 25 ML; EPIRUBICIN ACT VIAL 200 MG 100 ML; EPIRUBICIN ACTAVIS VIAL 100 MG 50 ML; EPIRUBICIN KABI COMP SOLN; EPIRUBICIN HCL INJECTION 50 MG 25 ML; DBL EPIRUBICIN VIAL 200 MG 100 ML; PHARMORUBICIN RD VIAL 50 MG; PHARMORUBICIN SOLUTION 50 MG 25 ML; DBL EPIRUBICIN COMP SOLN; EPIRUBICIN COMP SOLUTION; EPIRUBICIN HCL COMP SOLN; EPIRUBICIN ACT COMP SOLN; PHARMORUBICIN COMP SOLN; EPIRUBICIN SZ COMP SOLN; PHARMORUBICIN SOLUTION 200 MG 100 ML; EPIRUBICIN ACCORD COMP SOLN; EPIRUBE COMP SOLN; EPIRUBE VIAL 200 MG 100 ML; EPIRUBE VIAL 50 MG 25 ML; EPIRUBICIN ACCORD VIAL 200 MG 100 ML</w:t>
            </w:r>
          </w:p>
        </w:tc>
      </w:tr>
      <w:tr w:rsidR="00A00C97" w:rsidRPr="009E5255" w14:paraId="622569BE" w14:textId="77777777" w:rsidTr="00B9646C">
        <w:trPr>
          <w:trHeight w:val="20"/>
        </w:trPr>
        <w:tc>
          <w:tcPr>
            <w:tcW w:w="1980" w:type="dxa"/>
            <w:shd w:val="clear" w:color="auto" w:fill="auto"/>
            <w:noWrap/>
            <w:hideMark/>
          </w:tcPr>
          <w:p w14:paraId="54C3A408"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Eribulin</w:t>
            </w:r>
          </w:p>
        </w:tc>
        <w:tc>
          <w:tcPr>
            <w:tcW w:w="7380" w:type="dxa"/>
            <w:shd w:val="clear" w:color="auto" w:fill="auto"/>
            <w:noWrap/>
            <w:hideMark/>
          </w:tcPr>
          <w:p w14:paraId="7078B785"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HALAVEN VIAL 1 MG 2 ML; HALAVEN COMP SOLN</w:t>
            </w:r>
          </w:p>
        </w:tc>
      </w:tr>
      <w:tr w:rsidR="00A00C97" w:rsidRPr="009E5255" w14:paraId="53EF1DCB" w14:textId="77777777" w:rsidTr="00B9646C">
        <w:trPr>
          <w:trHeight w:val="20"/>
        </w:trPr>
        <w:tc>
          <w:tcPr>
            <w:tcW w:w="1980" w:type="dxa"/>
            <w:shd w:val="clear" w:color="auto" w:fill="auto"/>
            <w:noWrap/>
            <w:hideMark/>
          </w:tcPr>
          <w:p w14:paraId="505684C0"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Etoposide / Etoposide Phosphate</w:t>
            </w:r>
          </w:p>
        </w:tc>
        <w:tc>
          <w:tcPr>
            <w:tcW w:w="7380" w:type="dxa"/>
            <w:shd w:val="clear" w:color="auto" w:fill="auto"/>
            <w:noWrap/>
            <w:hideMark/>
          </w:tcPr>
          <w:p w14:paraId="222F94B7"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ETOPOSIDE COMP SOLUTION; ETOPOSIDE EBEWE COMP SOLN; ETOPOSIDE EBEWE VIAL 100 MG 5 X 5 ML; ETOPOSIDE VIAL 100 MG 5 ML; ETOPOSIDE EBEWE VIAL 100 MG 5 ML; ETOPOSIDE COMP SOLN</w:t>
            </w:r>
          </w:p>
          <w:p w14:paraId="1668F797"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ETOPOPHOS COMP SOLN; ETOPOPHOS PDR VIAL 114 MG; ETOPOPHOS PDR VIAL 1136 MG</w:t>
            </w:r>
          </w:p>
        </w:tc>
      </w:tr>
      <w:tr w:rsidR="00A00C97" w:rsidRPr="009E5255" w14:paraId="596A6765" w14:textId="77777777" w:rsidTr="00B9646C">
        <w:trPr>
          <w:trHeight w:val="20"/>
        </w:trPr>
        <w:tc>
          <w:tcPr>
            <w:tcW w:w="1980" w:type="dxa"/>
            <w:shd w:val="clear" w:color="auto" w:fill="auto"/>
            <w:noWrap/>
            <w:hideMark/>
          </w:tcPr>
          <w:p w14:paraId="1756C898"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Fludarabine</w:t>
            </w:r>
          </w:p>
        </w:tc>
        <w:tc>
          <w:tcPr>
            <w:tcW w:w="7380" w:type="dxa"/>
            <w:shd w:val="clear" w:color="auto" w:fill="auto"/>
            <w:noWrap/>
            <w:hideMark/>
          </w:tcPr>
          <w:p w14:paraId="775A2C82"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FLUDARABINE ACTAV INJECTION 50 MG 5; FLUDARABINE ACT COMP SOLN; FARINE COMP SOLN; FLUDARABINE EBEWE INJECTION 50 MG 5 X 2 ML; FLUDARABINE ACTAV INJECTION 50 MG; FLUDARABINE EBEWE COMP SOLN; FLUDARABINE ACT VIAL 50 MG; FARINE INJECTION 50 MG; FLUDARABINE EBEWE INJECTION 50 MG 2 ML; FLUDARABINE COMP SOLUTION; FLUDARABINE AMNEAL COMP SOLN; FLUDARABINE AMNEAL VIAL 50 MG 2 ML; FLUDARABINE JUNO VIAL 50 MG 5 ML; FLUDARABINE JUNO COMP SOLN</w:t>
            </w:r>
          </w:p>
        </w:tc>
      </w:tr>
      <w:tr w:rsidR="00A00C97" w:rsidRPr="009E5255" w14:paraId="06B4DF40" w14:textId="77777777" w:rsidTr="00B9646C">
        <w:trPr>
          <w:trHeight w:val="20"/>
        </w:trPr>
        <w:tc>
          <w:tcPr>
            <w:tcW w:w="1980" w:type="dxa"/>
            <w:shd w:val="clear" w:color="auto" w:fill="auto"/>
            <w:noWrap/>
            <w:hideMark/>
          </w:tcPr>
          <w:p w14:paraId="620D6462"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Fluorouracil</w:t>
            </w:r>
          </w:p>
        </w:tc>
        <w:tc>
          <w:tcPr>
            <w:tcW w:w="7380" w:type="dxa"/>
            <w:shd w:val="clear" w:color="auto" w:fill="auto"/>
            <w:noWrap/>
            <w:hideMark/>
          </w:tcPr>
          <w:p w14:paraId="36D0E383"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FLUOROURACIL VIAL 2500 MG 50 ML; FLUOROURACIL COMP SOLN; FLUOROURACIL VIAL (OLD) 500 MG 5 X 10 ML; FLUOROURACIL EBEWE VIAL 5000 MG 100 ML; FLUOROURACIL VIAL 2500 MG 100 ML; FLUOROURACIL VIAL 1000 MG 5 X 20 ML; FLUOROURACIL EBEWE COMP SOLN; APO-APOC-5FU CREAM 5 % 20 G; FLUOROURACIL ACCORD COMP SOLN; FLUOROURACIL ACCORD INJECTION VIAL 1000 MG 20 ML; FLUOROURACIL ACCORD INJECTION VIAL 2500 MG 50 ML; FLUOROURACIL ACCORD INJECTION VIAL 5000 MG 100 ML; FLUOROURACIL-PC CREAM 5 % 20 G</w:t>
            </w:r>
          </w:p>
        </w:tc>
      </w:tr>
      <w:tr w:rsidR="00A00C97" w:rsidRPr="009E5255" w14:paraId="0175B3D8" w14:textId="77777777" w:rsidTr="00B9646C">
        <w:trPr>
          <w:trHeight w:val="20"/>
        </w:trPr>
        <w:tc>
          <w:tcPr>
            <w:tcW w:w="1980" w:type="dxa"/>
            <w:shd w:val="clear" w:color="auto" w:fill="auto"/>
            <w:noWrap/>
            <w:hideMark/>
          </w:tcPr>
          <w:p w14:paraId="63E558BD"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Fotemustine</w:t>
            </w:r>
          </w:p>
        </w:tc>
        <w:tc>
          <w:tcPr>
            <w:tcW w:w="7380" w:type="dxa"/>
            <w:shd w:val="clear" w:color="auto" w:fill="auto"/>
            <w:noWrap/>
            <w:hideMark/>
          </w:tcPr>
          <w:p w14:paraId="708A373B"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MUPHORAN VIAL 208 MG; MUPHORAN COMP SOLN; FOTEMUSTINE SOLUTION</w:t>
            </w:r>
          </w:p>
        </w:tc>
      </w:tr>
      <w:tr w:rsidR="00A00C97" w:rsidRPr="009E5255" w14:paraId="5EDDF8F2" w14:textId="77777777" w:rsidTr="00B9646C">
        <w:trPr>
          <w:trHeight w:val="20"/>
        </w:trPr>
        <w:tc>
          <w:tcPr>
            <w:tcW w:w="1980" w:type="dxa"/>
            <w:shd w:val="clear" w:color="auto" w:fill="auto"/>
            <w:noWrap/>
            <w:hideMark/>
          </w:tcPr>
          <w:p w14:paraId="1B811E0B"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Gemcitabine</w:t>
            </w:r>
          </w:p>
        </w:tc>
        <w:tc>
          <w:tcPr>
            <w:tcW w:w="7380" w:type="dxa"/>
            <w:shd w:val="clear" w:color="auto" w:fill="auto"/>
            <w:noWrap/>
            <w:hideMark/>
          </w:tcPr>
          <w:p w14:paraId="436A44CB"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GEMACCORD VIAL 200 MG; DBL GEMCITABINE VIAL 2 G 52.6 ML; GEMCITABINE ACTAV VIAL 1 G; DBL GEMCITABINE VIAL 200 MG 5.3 ML; DBL GEMCITABINE VIAL 1 G 26.3 ML; DBL GEMCITABINE COMP SOLN; GEMACCORD VIAL 1 G; GEMCITABINE ACTAV VIAL 2 G; DBL GEMCITABINE VIAL 1 G; DBL GEMCITABINE VIAL 2 G; DBL GEMCITABINE VIAL 200 MG; GEMCITABINE KABI COMP SOLN; GEMCITABINE ACTAV COMP SOLN; AS-GEMCITABINE COMP SOLN; GEMACCORD COMP SOLN; GEMCITABINE EBEWE COMP SOLN; GEMCITABINE SUN COMP SOLN</w:t>
            </w:r>
          </w:p>
        </w:tc>
      </w:tr>
      <w:tr w:rsidR="00A00C97" w:rsidRPr="009E5255" w14:paraId="353CD6C1" w14:textId="77777777" w:rsidTr="00B9646C">
        <w:trPr>
          <w:trHeight w:val="20"/>
        </w:trPr>
        <w:tc>
          <w:tcPr>
            <w:tcW w:w="1980" w:type="dxa"/>
            <w:shd w:val="clear" w:color="auto" w:fill="auto"/>
            <w:noWrap/>
            <w:hideMark/>
          </w:tcPr>
          <w:p w14:paraId="04A4524E"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Idarubicin</w:t>
            </w:r>
          </w:p>
        </w:tc>
        <w:tc>
          <w:tcPr>
            <w:tcW w:w="7380" w:type="dxa"/>
            <w:shd w:val="clear" w:color="auto" w:fill="auto"/>
            <w:noWrap/>
            <w:hideMark/>
          </w:tcPr>
          <w:p w14:paraId="2EF62D83"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IDARUBICIN EBEWE COMP SOLN; ZAVEDOS SOLN VIAL 5 MG 5 ML; ZAVEDOS SOLN VIAL 10 MG 10 ML; ZAVEDOS COMP SOLN; IDARUBICIN EBEWE VIAL 10 MG 10 ML; ZAVEDOS VIAL 10 MG; IDARUBICIN EBEWE VIAL 5 MG 5 ML; IDARUBICIN COMP SOLUTION</w:t>
            </w:r>
          </w:p>
        </w:tc>
      </w:tr>
      <w:tr w:rsidR="00A00C97" w:rsidRPr="009E5255" w14:paraId="0B3B080A" w14:textId="77777777" w:rsidTr="00B9646C">
        <w:trPr>
          <w:trHeight w:val="20"/>
        </w:trPr>
        <w:tc>
          <w:tcPr>
            <w:tcW w:w="1980" w:type="dxa"/>
            <w:shd w:val="clear" w:color="auto" w:fill="auto"/>
            <w:noWrap/>
            <w:hideMark/>
          </w:tcPr>
          <w:p w14:paraId="7A076D9F"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Ifosfamide</w:t>
            </w:r>
          </w:p>
        </w:tc>
        <w:tc>
          <w:tcPr>
            <w:tcW w:w="7380" w:type="dxa"/>
            <w:shd w:val="clear" w:color="auto" w:fill="auto"/>
            <w:noWrap/>
            <w:hideMark/>
          </w:tcPr>
          <w:p w14:paraId="0A055FDB"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HOLOXAN VIAL 1 G; HOLOXAN COMP SOLN; HOLOXAN VIAL 2 G; IFOSFAMIDE COMP SOLUTION</w:t>
            </w:r>
          </w:p>
        </w:tc>
      </w:tr>
      <w:tr w:rsidR="00A00C97" w:rsidRPr="009E5255" w14:paraId="38066BDA" w14:textId="77777777" w:rsidTr="00B9646C">
        <w:trPr>
          <w:trHeight w:val="20"/>
        </w:trPr>
        <w:tc>
          <w:tcPr>
            <w:tcW w:w="1980" w:type="dxa"/>
            <w:shd w:val="clear" w:color="auto" w:fill="auto"/>
            <w:noWrap/>
            <w:hideMark/>
          </w:tcPr>
          <w:p w14:paraId="72B012F0"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Inotuzumab Ozogamicin</w:t>
            </w:r>
          </w:p>
        </w:tc>
        <w:tc>
          <w:tcPr>
            <w:tcW w:w="7380" w:type="dxa"/>
            <w:shd w:val="clear" w:color="auto" w:fill="auto"/>
            <w:noWrap/>
            <w:hideMark/>
          </w:tcPr>
          <w:p w14:paraId="67D380F0"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BESPONSA VIAL 1 MG 20 ML</w:t>
            </w:r>
          </w:p>
        </w:tc>
      </w:tr>
      <w:tr w:rsidR="00A00C97" w:rsidRPr="009E5255" w14:paraId="17177154" w14:textId="77777777" w:rsidTr="00B9646C">
        <w:trPr>
          <w:trHeight w:val="20"/>
        </w:trPr>
        <w:tc>
          <w:tcPr>
            <w:tcW w:w="1980" w:type="dxa"/>
            <w:shd w:val="clear" w:color="auto" w:fill="auto"/>
            <w:noWrap/>
            <w:hideMark/>
          </w:tcPr>
          <w:p w14:paraId="69645CEA"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Ipilimumab</w:t>
            </w:r>
          </w:p>
        </w:tc>
        <w:tc>
          <w:tcPr>
            <w:tcW w:w="7380" w:type="dxa"/>
            <w:shd w:val="clear" w:color="auto" w:fill="auto"/>
            <w:noWrap/>
            <w:hideMark/>
          </w:tcPr>
          <w:p w14:paraId="4A4D6B3A"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YERVOY COMP SOLN; YERVOY VIAL 200 MG 40 ML; YERVOY VIAL 50 MG 10 ML; IPILIMUMAB SOLUTION</w:t>
            </w:r>
          </w:p>
        </w:tc>
      </w:tr>
      <w:tr w:rsidR="00A00C97" w:rsidRPr="009E5255" w14:paraId="11EE593A" w14:textId="77777777" w:rsidTr="00B9646C">
        <w:trPr>
          <w:trHeight w:val="20"/>
        </w:trPr>
        <w:tc>
          <w:tcPr>
            <w:tcW w:w="1980" w:type="dxa"/>
            <w:vMerge w:val="restart"/>
            <w:shd w:val="clear" w:color="auto" w:fill="auto"/>
            <w:noWrap/>
            <w:hideMark/>
          </w:tcPr>
          <w:p w14:paraId="79637483"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Irinotecan</w:t>
            </w:r>
          </w:p>
        </w:tc>
        <w:tc>
          <w:tcPr>
            <w:tcW w:w="7380" w:type="dxa"/>
            <w:shd w:val="clear" w:color="auto" w:fill="auto"/>
            <w:noWrap/>
            <w:hideMark/>
          </w:tcPr>
          <w:p w14:paraId="7779ACFD"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IRINOTECAN MYX COMP SOLN; IRINOTECAN VIAL 100 MG 5 ML; IRINOCCORD VIAL 100 MG 5 ML; IRINOTECAN VIAL 500 MG 25 ML; IRINOTECAN ALPHAPHARM VIAL 100 MG 5 ML; IRINOTECAN ALPHAPHARM VIAL 500 MG 25 ML; IRINOTECAN MYX VIAL 100 MG 5 ML; CAMPTOSAR VIAL 300 MG 15 ML; IRINOTECAN VIAL 40 MG 2 ML; IRINOTECAN COMP SOLN; TECAN VIAL 100 MG 5 ML; IRINOCCORD VIAL 40 MG 2 ML; IRINOTECAN ACTAVIS VIAL 500 MG 25 ML; IRINOTECAN ACTAVIS VIAL 100 MG 5 ML; IRINOTECAN COMP SOLUTION; IRINOTECAN ACTAVIS COMP SOLN; IRINOTECAN EBEWE COMP SOLN; IRINOTECAN ALPHAPHARM COMP SOLN; IRINOCCORD COMP SOLN; IRINOTECAN KABI COMP SOLN; IRINOTECAN MEDITAB VIAL 100 MG 5 ML; IRINOTECAN MEDITAB COMP SOLN; IRINOTECAN ACCORD COMP SOLN; IRINOTECAN ACCORD VIAL 100 MG 5 ML; OMEGAPHRM IRINOTEC COMP SOLN; ONIVYDE VIAL 43 MG 10 ML</w:t>
            </w:r>
          </w:p>
        </w:tc>
      </w:tr>
      <w:tr w:rsidR="00A00C97" w:rsidRPr="009E5255" w14:paraId="2C836955" w14:textId="77777777" w:rsidTr="00B9646C">
        <w:trPr>
          <w:trHeight w:val="20"/>
        </w:trPr>
        <w:tc>
          <w:tcPr>
            <w:tcW w:w="1980" w:type="dxa"/>
            <w:vMerge/>
            <w:hideMark/>
          </w:tcPr>
          <w:p w14:paraId="7FE1CE86" w14:textId="77777777" w:rsidR="00A00C97" w:rsidRPr="009E5255" w:rsidRDefault="00A00C97" w:rsidP="00EA0B5A">
            <w:pPr>
              <w:pStyle w:val="NoSpacing"/>
              <w:rPr>
                <w:rFonts w:asciiTheme="majorHAnsi" w:hAnsiTheme="majorHAnsi" w:cstheme="majorHAnsi"/>
                <w:color w:val="000000" w:themeColor="text1"/>
              </w:rPr>
            </w:pPr>
          </w:p>
        </w:tc>
        <w:tc>
          <w:tcPr>
            <w:tcW w:w="7380" w:type="dxa"/>
            <w:shd w:val="clear" w:color="auto" w:fill="auto"/>
            <w:noWrap/>
            <w:hideMark/>
          </w:tcPr>
          <w:p w14:paraId="14BCDD53"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ONIVYDE COMP SOLN</w:t>
            </w:r>
          </w:p>
        </w:tc>
      </w:tr>
      <w:tr w:rsidR="00A00C97" w:rsidRPr="009E5255" w14:paraId="653159D2" w14:textId="77777777" w:rsidTr="00B9646C">
        <w:trPr>
          <w:trHeight w:val="20"/>
        </w:trPr>
        <w:tc>
          <w:tcPr>
            <w:tcW w:w="1980" w:type="dxa"/>
            <w:shd w:val="clear" w:color="auto" w:fill="auto"/>
            <w:noWrap/>
            <w:hideMark/>
          </w:tcPr>
          <w:p w14:paraId="486CB3DA"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Methotrexate</w:t>
            </w:r>
          </w:p>
        </w:tc>
        <w:tc>
          <w:tcPr>
            <w:tcW w:w="7380" w:type="dxa"/>
            <w:shd w:val="clear" w:color="auto" w:fill="auto"/>
            <w:noWrap/>
            <w:hideMark/>
          </w:tcPr>
          <w:p w14:paraId="0D3C8119"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METHACCORD VIAL 50 MG 2 ML; METHOTREXATE EBEWE INFUSION 5000 MG 50 ML; DBL METHOTREXATE VIAL 5 MG 5 X 2 ML; METHOTREXATE VIAL 50 MG 5 X 2 ML; DBL METHOTREXATE VIAL 50 MG 5 X 2 ML; METHACCORD VIAL 1000 MG 10 ML; METHACCORD COMP SOLN; DBL METHOTREXATE COMP SOLN; METHOTREXATE VIAL 1000 MG 10 ML; DBL METHOTREXATE VIAL 500 MG 20 ML; METHOTREXATE MYX INJ VIAL 50 MG /2ML 2 ML; DBL METHOTREXATE VIAL 1000 MG 10 ML; METHOTREXATE MYX COMP SOLN; METHOTREXATE MYX INJ VIAL 1000 MG /10M 10 ML; METHOTREXATE COMP SOLN; TREXJECT PREFILL SYR 10 MG 0.2 ML; METHOTREXATE EBEWE COMP SOLN; TREXJECT PREFILL SYR 25 MG 0.5 ML; TREXJECT PREFILL SYR 15 MG 0.3 ML; TREXJECT PREFILL SYR 20 MG 0.4 ML; TREXJECT PREFILL SYR 7.5 MG 0.15 ML; METHOTREXATE ACCORD VIAL 1 G 10 ML; DBL METHOTREXATE TABLETS 2.5 MG 30; METHOTREXATE ACCORD VIAL 50 MG 2 ML; METHOBLASTIN PFS 7.5 MG 4 X 0.3 ML; METHOBLASTIN PFS 25 MG 4 X 1 ML; METHOBLASTIN PFS 25 MG 1 ML; METHOBLASTIN PFS 10 MG 4 X 0.4 ML; METHOBLASTIN PFS 20 MG 4 X 0.8 ML; METHOBLASTIN PFS 15 MG 4 X 0.6 ML; METHOBLASTIN PFS 20 MG 0.8 ML; METHOBLASTIN PFS 10 MG 0.4 ML</w:t>
            </w:r>
          </w:p>
        </w:tc>
      </w:tr>
      <w:tr w:rsidR="00A00C97" w:rsidRPr="009E5255" w14:paraId="60FF6D2C" w14:textId="77777777" w:rsidTr="00B9646C">
        <w:trPr>
          <w:trHeight w:val="20"/>
        </w:trPr>
        <w:tc>
          <w:tcPr>
            <w:tcW w:w="1980" w:type="dxa"/>
            <w:shd w:val="clear" w:color="auto" w:fill="auto"/>
            <w:noWrap/>
            <w:hideMark/>
          </w:tcPr>
          <w:p w14:paraId="314FC0E8"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Nivolumab</w:t>
            </w:r>
          </w:p>
        </w:tc>
        <w:tc>
          <w:tcPr>
            <w:tcW w:w="7380" w:type="dxa"/>
            <w:shd w:val="clear" w:color="auto" w:fill="auto"/>
            <w:noWrap/>
            <w:hideMark/>
          </w:tcPr>
          <w:p w14:paraId="5BA8422C"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OPDIVO IV VIAL 40 MG 4 ML; OPDIVO IV VIAL 100 MG 10 ML; OPDIVO COMP SOLN</w:t>
            </w:r>
          </w:p>
        </w:tc>
      </w:tr>
      <w:tr w:rsidR="00A00C97" w:rsidRPr="009E5255" w14:paraId="45ADD25F" w14:textId="77777777" w:rsidTr="00B9646C">
        <w:trPr>
          <w:trHeight w:val="20"/>
        </w:trPr>
        <w:tc>
          <w:tcPr>
            <w:tcW w:w="1980" w:type="dxa"/>
            <w:shd w:val="clear" w:color="auto" w:fill="auto"/>
            <w:noWrap/>
            <w:hideMark/>
          </w:tcPr>
          <w:p w14:paraId="420C0CFF"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Obinutuzumab</w:t>
            </w:r>
          </w:p>
        </w:tc>
        <w:tc>
          <w:tcPr>
            <w:tcW w:w="7380" w:type="dxa"/>
            <w:shd w:val="clear" w:color="auto" w:fill="auto"/>
            <w:noWrap/>
            <w:hideMark/>
          </w:tcPr>
          <w:p w14:paraId="635B6E92"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GAZYVA VIAL 1 G 40 ML; GAZYVA COMP SOLN</w:t>
            </w:r>
          </w:p>
        </w:tc>
      </w:tr>
      <w:tr w:rsidR="00A00C97" w:rsidRPr="009E5255" w14:paraId="7C7482A1" w14:textId="77777777" w:rsidTr="00B9646C">
        <w:trPr>
          <w:trHeight w:val="20"/>
        </w:trPr>
        <w:tc>
          <w:tcPr>
            <w:tcW w:w="1980" w:type="dxa"/>
            <w:shd w:val="clear" w:color="auto" w:fill="auto"/>
            <w:noWrap/>
            <w:hideMark/>
          </w:tcPr>
          <w:p w14:paraId="386C5F9A"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Oxaliplatin</w:t>
            </w:r>
          </w:p>
        </w:tc>
        <w:tc>
          <w:tcPr>
            <w:tcW w:w="7380" w:type="dxa"/>
            <w:shd w:val="clear" w:color="auto" w:fill="auto"/>
            <w:noWrap/>
            <w:hideMark/>
          </w:tcPr>
          <w:p w14:paraId="309C6FA9"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OXALIPLATIN SUN I V SOLUTION 100 MG 20 ML; DBL OXALIPLATIN COMP SOLN; OXALIPLATIN SZ COMP SOLN; OXALIPLATIN SUN I V SOLUTION 50 MG 10 ML; OXALIPLATIN MYX COMP SOLN; OXALICCORD COMP SOLN; DBL OXALIPLATIN I V SOLUTION 100 MG 20 ML; OXALICCORD VIAL 100 MG 20 ML; DBL OXALIPLATIN I V SOLUTION 50 MG 10 ML; OXALIPLATIN SZ VIAL 100 MG 20 ML; OXALIPLATIN EBEWE COMP SOLN; ELOXATIN SOLUTION 100 MG 20 ML; OXALIPLATIN SUN I V SOLUTION 200 MG 40 ML; OXALICCORD VIAL 50 MG 10 ML; OXALIPLATIN PDR VIAL 100 MG; OXALIPLATIN PDR VIAL 50 MG; ELOXATIN SOLUTION 200 MG 40 ML; OXALIPLATIN KABI COMP SOLN; OXALIPLATIN SUN COMP SOLN; OXALIPLAN COMP SOLN; ELOXATIN COMP SOLN; OXALIPLATIN ACCORD COMP SOLN; OXALIPLATIN ACCORD VIAL 100 MG 20 ML; OXALIPLATIN LINK COMP SOLN; OXALATIN COMP SOLN</w:t>
            </w:r>
          </w:p>
        </w:tc>
      </w:tr>
      <w:tr w:rsidR="00A00C97" w:rsidRPr="009E5255" w14:paraId="33A66301" w14:textId="77777777" w:rsidTr="00B9646C">
        <w:trPr>
          <w:trHeight w:val="20"/>
        </w:trPr>
        <w:tc>
          <w:tcPr>
            <w:tcW w:w="1980" w:type="dxa"/>
            <w:shd w:val="clear" w:color="auto" w:fill="auto"/>
            <w:noWrap/>
            <w:hideMark/>
          </w:tcPr>
          <w:p w14:paraId="1CC44B55"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Paclitaxel</w:t>
            </w:r>
          </w:p>
        </w:tc>
        <w:tc>
          <w:tcPr>
            <w:tcW w:w="7380" w:type="dxa"/>
            <w:shd w:val="clear" w:color="auto" w:fill="auto"/>
            <w:noWrap/>
            <w:hideMark/>
          </w:tcPr>
          <w:p w14:paraId="318AC4A3"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ABRAXANE VIAL 100 MG; ANZATAX COMP SOLN; PACLITAXEL ACTAVIS VIAL 150 MG 25 ML; ANZATAX VIAL 150 MG 25 ML; ABRAXANE COMP SOLN; PLAXEL VIAL 100 MG 16.7 ML; PACLITAXEL ACTAVIS VIAL 300 MG 50 ML; ANZATAX VIAL 30 MG 5 ML; ANZATAX VIAL 300 MG 50 ML; PACLITAXEL ACTAVIS VIAL 30 MG 5 ML; PLAXEL VIAL 30 MG 5 ML; PACLITAXEL ACTAVIS VIAL 100 MG 16.7 ML; PACLITAXEL EBEWE VIAL 300 MG 50 ML; PACLITAXEL ACTAVIS COMP SOLN; PACLITAXEL EBEWE COMP SOLN; PACLITAXEL KABI COMP SOLN; PACLITAXEL ACCORD COMP SOLN; PACLITAXIN VIAL 30 MG 5 ML; PACLITAXIN VIAL 100 MG 16.7 ML; PACLITAXIN VIAL 300 MG 50 ML; PACLITAXEL ACCORD VIAL 300 MG 50 ML; PACLITAXIN VIAL 150 MG 25 ML; PACLITAXEL ACCORD VIAL 100 MG 16.7 ML</w:t>
            </w:r>
          </w:p>
        </w:tc>
      </w:tr>
      <w:tr w:rsidR="00A00C97" w:rsidRPr="009E5255" w14:paraId="5A6A01C9" w14:textId="77777777" w:rsidTr="00B9646C">
        <w:trPr>
          <w:trHeight w:val="20"/>
        </w:trPr>
        <w:tc>
          <w:tcPr>
            <w:tcW w:w="1980" w:type="dxa"/>
            <w:shd w:val="clear" w:color="auto" w:fill="auto"/>
            <w:noWrap/>
            <w:hideMark/>
          </w:tcPr>
          <w:p w14:paraId="1130E346"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Panitumumab</w:t>
            </w:r>
          </w:p>
        </w:tc>
        <w:tc>
          <w:tcPr>
            <w:tcW w:w="7380" w:type="dxa"/>
            <w:shd w:val="clear" w:color="auto" w:fill="auto"/>
            <w:noWrap/>
            <w:hideMark/>
          </w:tcPr>
          <w:p w14:paraId="1B8BB9F7"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VECTIBIX COMP SOLN; VECTIBIX VIAL 400 MG 20 ML; VECTIBIX VIAL 100 MG /5ML 5 ML; KEYTRUDA INJ VIAL 50 MG; KEYTRUDA COMP SOLN; KEYTRUDA VIAL 100 MG 4 ML</w:t>
            </w:r>
          </w:p>
        </w:tc>
      </w:tr>
      <w:tr w:rsidR="00A00C97" w:rsidRPr="009E5255" w14:paraId="3C517B08" w14:textId="77777777" w:rsidTr="00B9646C">
        <w:trPr>
          <w:trHeight w:val="20"/>
        </w:trPr>
        <w:tc>
          <w:tcPr>
            <w:tcW w:w="1980" w:type="dxa"/>
            <w:shd w:val="clear" w:color="auto" w:fill="auto"/>
            <w:noWrap/>
            <w:hideMark/>
          </w:tcPr>
          <w:p w14:paraId="2FD359AE"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Pemetrexed</w:t>
            </w:r>
          </w:p>
        </w:tc>
        <w:tc>
          <w:tcPr>
            <w:tcW w:w="7380" w:type="dxa"/>
            <w:shd w:val="clear" w:color="auto" w:fill="auto"/>
            <w:noWrap/>
            <w:hideMark/>
          </w:tcPr>
          <w:p w14:paraId="5A2443FF"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PEMETREXED MYX COMP SOLN; ALIMTA VIAL 100 MG; ALIMTA VIAL 500 MG; PEMETREXED MYX DRY VIAL 500 MG; PEMETREXED SANDOZ PDR VIAL 500 MG; PEMETREXED MYX DRY VIAL 100 MG; PEMETREXED JUNO VIALS 500 MG; DBL PEMETREXED COMP SOLN; ALIMTA COMP SOLN; APO-PEMETREXED VIAL 500 MG; PEMETREXED JUNO VIALS 100 MG; APO-PEMETREXED VIAL 100 MG; PEMETREXED SOLUTION; DBL PEMETREXED VIALS 1000 MG; DBL PEMETREXED VIALS 100 MG; DBL PEMETREXED VIALS 500 MG; RELADDIN INJECTION 100 MG; RELADDIN INJECTION 500 MG; PEMETREXED ACCORD COMP SOLN; APO-PEMETREXED COMP SOLN; PEMETREXED JUNO COMP SOLN; PEMETREXED DRLA COMP SOLN; PEMETREXED MYX DRY VIAL 1000 MG; PEMETREXED SANDOZ COMP SOLN; PEMETREXED DRLA DRY VIAL 500 MG; PEMETREXED DRLA DRY VIAL 100 MG; TEVATREXED COMP SOLN; PEMETREXED ACCORD VIAL 500 MG; PEMETREXED ACCORD VIAL 1 G; PEMETREXED ACCORD VIAL 100 MG; TEVATREXED VIAL 500 MG; PEMETREXED SUN VIAL 100 MG; PEMETREXED SUN VIAL 500 MG; PEMETREXED SUN COMP SOLN; PEMETREXED SUN VIAL 1 G</w:t>
            </w:r>
          </w:p>
        </w:tc>
      </w:tr>
      <w:tr w:rsidR="00A00C97" w:rsidRPr="009E5255" w14:paraId="7AF755E7" w14:textId="77777777" w:rsidTr="00B9646C">
        <w:trPr>
          <w:trHeight w:val="20"/>
        </w:trPr>
        <w:tc>
          <w:tcPr>
            <w:tcW w:w="1980" w:type="dxa"/>
            <w:shd w:val="clear" w:color="auto" w:fill="auto"/>
            <w:noWrap/>
            <w:hideMark/>
          </w:tcPr>
          <w:p w14:paraId="1CE9C33E"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Pertuzumab</w:t>
            </w:r>
          </w:p>
        </w:tc>
        <w:tc>
          <w:tcPr>
            <w:tcW w:w="7380" w:type="dxa"/>
            <w:shd w:val="clear" w:color="auto" w:fill="auto"/>
            <w:noWrap/>
            <w:hideMark/>
          </w:tcPr>
          <w:p w14:paraId="4EF3D320"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PERJETA COMP SOLN; PERJETA VIAL 420 MG 14 ML</w:t>
            </w:r>
          </w:p>
        </w:tc>
      </w:tr>
      <w:tr w:rsidR="00A00C97" w:rsidRPr="009E5255" w14:paraId="2A632B8D" w14:textId="77777777" w:rsidTr="00B9646C">
        <w:trPr>
          <w:trHeight w:val="20"/>
        </w:trPr>
        <w:tc>
          <w:tcPr>
            <w:tcW w:w="1980" w:type="dxa"/>
            <w:shd w:val="clear" w:color="auto" w:fill="auto"/>
            <w:noWrap/>
            <w:hideMark/>
          </w:tcPr>
          <w:p w14:paraId="7DA7729B"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Pralatrexate</w:t>
            </w:r>
          </w:p>
        </w:tc>
        <w:tc>
          <w:tcPr>
            <w:tcW w:w="7380" w:type="dxa"/>
            <w:shd w:val="clear" w:color="auto" w:fill="auto"/>
            <w:noWrap/>
            <w:hideMark/>
          </w:tcPr>
          <w:p w14:paraId="1BE48F89"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FOLOTYN VIAL 20 MG 1 ML; FOLOTYN COMP SOLN</w:t>
            </w:r>
          </w:p>
        </w:tc>
      </w:tr>
      <w:tr w:rsidR="00A00C97" w:rsidRPr="009E5255" w14:paraId="41701388" w14:textId="77777777" w:rsidTr="00B9646C">
        <w:trPr>
          <w:trHeight w:val="20"/>
        </w:trPr>
        <w:tc>
          <w:tcPr>
            <w:tcW w:w="1980" w:type="dxa"/>
            <w:shd w:val="clear" w:color="auto" w:fill="auto"/>
            <w:noWrap/>
            <w:hideMark/>
          </w:tcPr>
          <w:p w14:paraId="398A7D37"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Raltitrexed</w:t>
            </w:r>
          </w:p>
        </w:tc>
        <w:tc>
          <w:tcPr>
            <w:tcW w:w="7380" w:type="dxa"/>
            <w:shd w:val="clear" w:color="auto" w:fill="auto"/>
            <w:noWrap/>
            <w:hideMark/>
          </w:tcPr>
          <w:p w14:paraId="10F27B47"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TOMUDEX COMP SOLN; TOMUDEX VIAL 2 MG</w:t>
            </w:r>
          </w:p>
        </w:tc>
      </w:tr>
      <w:tr w:rsidR="00A00C97" w:rsidRPr="009E5255" w14:paraId="50E5B6D6" w14:textId="77777777" w:rsidTr="00B9646C">
        <w:trPr>
          <w:trHeight w:val="20"/>
        </w:trPr>
        <w:tc>
          <w:tcPr>
            <w:tcW w:w="1980" w:type="dxa"/>
            <w:shd w:val="clear" w:color="auto" w:fill="auto"/>
            <w:noWrap/>
            <w:hideMark/>
          </w:tcPr>
          <w:p w14:paraId="03AA1FDA"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Rituximab</w:t>
            </w:r>
          </w:p>
        </w:tc>
        <w:tc>
          <w:tcPr>
            <w:tcW w:w="7380" w:type="dxa"/>
            <w:shd w:val="clear" w:color="auto" w:fill="auto"/>
            <w:noWrap/>
            <w:hideMark/>
          </w:tcPr>
          <w:p w14:paraId="3094A0B3"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MABTHERA VIAL 500 MG 50 ML; MABTHERA VIAL 100 MG 2 X 10 ML; MABTHERA COMP SOLN; MABTHERA SC INJECTION 1400 MG 11.7 ML; RIXIMYO VIAL 500 MG 50 ML; RIXIMYO COMP SOLN; RIXIMYO VIAL 100 MG 2 X 10 ML; TRUXIMA VIALS 500 MG 50 ML; TRUXIMA VIALS 100 MG 2 X 10 ML; TRUXIMA COMP SOLN</w:t>
            </w:r>
          </w:p>
        </w:tc>
      </w:tr>
      <w:tr w:rsidR="00A00C97" w:rsidRPr="009E5255" w14:paraId="6C0D9052" w14:textId="77777777" w:rsidTr="00B9646C">
        <w:trPr>
          <w:trHeight w:val="20"/>
        </w:trPr>
        <w:tc>
          <w:tcPr>
            <w:tcW w:w="1980" w:type="dxa"/>
            <w:shd w:val="clear" w:color="auto" w:fill="auto"/>
            <w:noWrap/>
            <w:hideMark/>
          </w:tcPr>
          <w:p w14:paraId="17A41858"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Topotecan</w:t>
            </w:r>
          </w:p>
        </w:tc>
        <w:tc>
          <w:tcPr>
            <w:tcW w:w="7380" w:type="dxa"/>
            <w:shd w:val="clear" w:color="auto" w:fill="auto"/>
            <w:noWrap/>
            <w:hideMark/>
          </w:tcPr>
          <w:p w14:paraId="0D46B154"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HYCAMTIN COMP SOLN; HYCAMTIN IV INFUS PDR 4 MG 5; TOPOTECAN-KABI COMP SOLN; TOPOTECAN AGILA COMP SOLN; TOPOTECAN ACCORD VIAL 4 MG 5 X 4 ML</w:t>
            </w:r>
          </w:p>
        </w:tc>
      </w:tr>
      <w:tr w:rsidR="00A00C97" w:rsidRPr="009E5255" w14:paraId="463C9C63" w14:textId="77777777" w:rsidTr="00B9646C">
        <w:trPr>
          <w:trHeight w:val="20"/>
        </w:trPr>
        <w:tc>
          <w:tcPr>
            <w:tcW w:w="1980" w:type="dxa"/>
            <w:shd w:val="clear" w:color="auto" w:fill="auto"/>
            <w:noWrap/>
            <w:hideMark/>
          </w:tcPr>
          <w:p w14:paraId="5F668B74"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Trastuzumab</w:t>
            </w:r>
          </w:p>
        </w:tc>
        <w:tc>
          <w:tcPr>
            <w:tcW w:w="7380" w:type="dxa"/>
            <w:shd w:val="clear" w:color="auto" w:fill="auto"/>
            <w:noWrap/>
            <w:hideMark/>
          </w:tcPr>
          <w:p w14:paraId="7C00D01B"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HERCEPTIN VIAL 60 MG; HERCEPTIN COMP SOLN; HERCEPTIN VIAL 150 MG; HERCEPTIN SC INJECTION 600 MG 5 ML; OGIVRI LYT VIAL 150 MG; OGIVRI COMP SOLN; HERZUMA POWDER FOR INJECTION VIAL 150 MG; HERZUMA COMP SOLN; ONTRUZANT COMP SOLN; KANJINTI VIAL 420 MG; KANJINTI VIAL 150 MG; KANJINTI COMP SOLN; TRAZIMERA VIAL 150 MG 15 ML; TRAZIMERA VIAL 60 MG 8 ML; ONTRUZANT VIAL 150 MG</w:t>
            </w:r>
          </w:p>
        </w:tc>
      </w:tr>
      <w:tr w:rsidR="00A00C97" w:rsidRPr="009E5255" w14:paraId="5A3530AC" w14:textId="77777777" w:rsidTr="00B9646C">
        <w:trPr>
          <w:trHeight w:val="20"/>
        </w:trPr>
        <w:tc>
          <w:tcPr>
            <w:tcW w:w="1980" w:type="dxa"/>
            <w:shd w:val="clear" w:color="auto" w:fill="auto"/>
            <w:noWrap/>
            <w:hideMark/>
          </w:tcPr>
          <w:p w14:paraId="1E48501E"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Trastuzumab Emtansine</w:t>
            </w:r>
          </w:p>
        </w:tc>
        <w:tc>
          <w:tcPr>
            <w:tcW w:w="7380" w:type="dxa"/>
            <w:shd w:val="clear" w:color="auto" w:fill="auto"/>
            <w:noWrap/>
            <w:hideMark/>
          </w:tcPr>
          <w:p w14:paraId="573653AE"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KADCYLA VIAL 100 MG 5 ML; KADCYLA VIAL 160 MG 8 ML; KADCYLA COMP SOLN</w:t>
            </w:r>
          </w:p>
        </w:tc>
      </w:tr>
      <w:tr w:rsidR="00A00C97" w:rsidRPr="009E5255" w14:paraId="1F777550" w14:textId="77777777" w:rsidTr="00B9646C">
        <w:trPr>
          <w:trHeight w:val="20"/>
        </w:trPr>
        <w:tc>
          <w:tcPr>
            <w:tcW w:w="1980" w:type="dxa"/>
            <w:shd w:val="clear" w:color="auto" w:fill="auto"/>
            <w:noWrap/>
            <w:hideMark/>
          </w:tcPr>
          <w:p w14:paraId="459916FE"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Vinblastine</w:t>
            </w:r>
          </w:p>
        </w:tc>
        <w:tc>
          <w:tcPr>
            <w:tcW w:w="7380" w:type="dxa"/>
            <w:shd w:val="clear" w:color="auto" w:fill="auto"/>
            <w:noWrap/>
            <w:hideMark/>
          </w:tcPr>
          <w:p w14:paraId="1D13E651"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VINBLASTINE DBL COMP SOLN; VINBLASTIN VIAL 10 MG 5 X 10 ML; VINBLASTINE TEVA COMP SOLN</w:t>
            </w:r>
          </w:p>
        </w:tc>
      </w:tr>
      <w:tr w:rsidR="00A00C97" w:rsidRPr="009E5255" w14:paraId="0B044885" w14:textId="77777777" w:rsidTr="00B9646C">
        <w:trPr>
          <w:trHeight w:val="20"/>
        </w:trPr>
        <w:tc>
          <w:tcPr>
            <w:tcW w:w="1980" w:type="dxa"/>
            <w:shd w:val="clear" w:color="auto" w:fill="auto"/>
            <w:noWrap/>
            <w:hideMark/>
          </w:tcPr>
          <w:p w14:paraId="44DC4744"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Vincristine</w:t>
            </w:r>
          </w:p>
        </w:tc>
        <w:tc>
          <w:tcPr>
            <w:tcW w:w="7380" w:type="dxa"/>
            <w:shd w:val="clear" w:color="auto" w:fill="auto"/>
            <w:noWrap/>
            <w:hideMark/>
          </w:tcPr>
          <w:p w14:paraId="51A6E74D"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VINCRISTINE SULP VIAL 2 MG 5 X 2 ML; VINCRISTINE SULP COMP SOLN; VINCRISTINE COMP SOLN; VINCRISTINE VIAL 2 MG /2ML 5 X 2 ML; VINCRISTINE VIAL 1 MG /1ML 5 X 1 ML</w:t>
            </w:r>
          </w:p>
        </w:tc>
      </w:tr>
      <w:tr w:rsidR="00A00C97" w:rsidRPr="009E5255" w14:paraId="0B3AF4A2" w14:textId="77777777" w:rsidTr="00B9646C">
        <w:trPr>
          <w:trHeight w:val="20"/>
        </w:trPr>
        <w:tc>
          <w:tcPr>
            <w:tcW w:w="1980" w:type="dxa"/>
            <w:tcBorders>
              <w:bottom w:val="single" w:sz="4" w:space="0" w:color="auto"/>
            </w:tcBorders>
            <w:shd w:val="clear" w:color="auto" w:fill="auto"/>
            <w:noWrap/>
            <w:hideMark/>
          </w:tcPr>
          <w:p w14:paraId="3E5EDE19" w14:textId="77777777" w:rsidR="00A00C97" w:rsidRPr="009E5255" w:rsidRDefault="00A00C97"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Vinorelbine</w:t>
            </w:r>
          </w:p>
        </w:tc>
        <w:tc>
          <w:tcPr>
            <w:tcW w:w="7380" w:type="dxa"/>
            <w:tcBorders>
              <w:bottom w:val="single" w:sz="4" w:space="0" w:color="auto"/>
            </w:tcBorders>
            <w:shd w:val="clear" w:color="auto" w:fill="auto"/>
            <w:noWrap/>
            <w:hideMark/>
          </w:tcPr>
          <w:p w14:paraId="587B3F5F" w14:textId="77777777" w:rsidR="00A00C97" w:rsidRPr="009E5255" w:rsidRDefault="00A00C97" w:rsidP="00B9646C">
            <w:pPr>
              <w:pStyle w:val="NoSpacing"/>
              <w:jc w:val="center"/>
              <w:rPr>
                <w:rFonts w:asciiTheme="majorHAnsi" w:hAnsiTheme="majorHAnsi" w:cstheme="majorHAnsi"/>
                <w:color w:val="000000" w:themeColor="text1"/>
              </w:rPr>
            </w:pPr>
            <w:r w:rsidRPr="009E5255">
              <w:rPr>
                <w:rFonts w:asciiTheme="majorHAnsi" w:hAnsiTheme="majorHAnsi" w:cstheme="majorHAnsi"/>
                <w:color w:val="000000" w:themeColor="text1"/>
              </w:rPr>
              <w:t>VINORELBINE EBEWE VIAL 10 MG 1 ML; VINORELBINE TART VIAL 10 MG 1 ML; VINORELBINE EBEWE VIAL 50 MG 5 ML; VINORELBINE EBEWE COMP SOLN; NAVELBINE VIAL 50 MG 5 ML; VINORELBINE KABI COMP SOLN; VINORELBINE TART VIAL 50 MG 5 ML; NAVELBINE VIAL 10 MG 1 ML; VINORELBINE TART COMP SOLN; VINORELBINE COMP SOLUTION; NAVELBINE COMP SOLN</w:t>
            </w:r>
          </w:p>
        </w:tc>
      </w:tr>
    </w:tbl>
    <w:p w14:paraId="6FC7AB83" w14:textId="77777777" w:rsidR="00A00C97" w:rsidRPr="009E5255" w:rsidRDefault="00A00C97" w:rsidP="00A00C97">
      <w:pPr>
        <w:rPr>
          <w:color w:val="000000" w:themeColor="text1"/>
        </w:rPr>
      </w:pPr>
    </w:p>
    <w:p w14:paraId="5A0BB76D" w14:textId="558468E9" w:rsidR="00A00C97" w:rsidRPr="009E5255" w:rsidRDefault="00A00C97" w:rsidP="004E2E80">
      <w:r w:rsidRPr="009E5255">
        <w:t xml:space="preserve">IQVIA </w:t>
      </w:r>
      <w:r w:rsidR="00391A3F" w:rsidRPr="009E5255">
        <w:t xml:space="preserve">in-market </w:t>
      </w:r>
      <w:r w:rsidRPr="009E5255">
        <w:t xml:space="preserve">sales data reflect the totality of sales for cancer medicines, containing data for medicines accessed via the EFC program, private prescriptions, clinical trials and compassionate use programs (see </w:t>
      </w:r>
      <w:r w:rsidRPr="009E5255">
        <w:fldChar w:fldCharType="begin"/>
      </w:r>
      <w:r w:rsidRPr="009E5255">
        <w:instrText xml:space="preserve"> REF _Ref87700006 \h  \* MERGEFORMAT </w:instrText>
      </w:r>
      <w:r w:rsidRPr="009E5255">
        <w:fldChar w:fldCharType="separate"/>
      </w:r>
      <w:r w:rsidR="000C766B" w:rsidRPr="009E5255">
        <w:t>Figure A</w:t>
      </w:r>
      <w:r w:rsidR="000C766B">
        <w:t>65</w:t>
      </w:r>
      <w:r w:rsidRPr="009E5255">
        <w:fldChar w:fldCharType="end"/>
      </w:r>
      <w:r w:rsidRPr="009E5255">
        <w:t xml:space="preserve">).  To, as much as possible restrict those data to sales of medicines that were publicly funded, transactions which reflected medicines provided at no cost for clinical trials or compassionate use programs were removed from the analysis.  These transactions accounted for approximately less than 0.01% of all sales (see </w:t>
      </w:r>
      <w:r w:rsidRPr="009E5255">
        <w:fldChar w:fldCharType="begin"/>
      </w:r>
      <w:r w:rsidRPr="009E5255">
        <w:instrText xml:space="preserve"> REF _Ref87700006 \h  \* MERGEFORMAT </w:instrText>
      </w:r>
      <w:r w:rsidRPr="009E5255">
        <w:fldChar w:fldCharType="separate"/>
      </w:r>
      <w:r w:rsidR="000C766B" w:rsidRPr="009E5255">
        <w:t>Figure A</w:t>
      </w:r>
      <w:r w:rsidR="000C766B">
        <w:t>65</w:t>
      </w:r>
      <w:r w:rsidRPr="009E5255">
        <w:fldChar w:fldCharType="end"/>
      </w:r>
      <w:r w:rsidRPr="009E5255">
        <w:t>).  However, it was not possible to remove transactions for medicines that were purchased for self-funded patients.  Hence, the IQVIA data are still likely to be broader than the corresponding PBS prescription data (see the appendix comparing PBS claims data with IQVIA sales data).  In addition, IQVIA sales do not include transactions provided by the HPS group of distributors, and therefore will understate transactions for some medicines.</w:t>
      </w:r>
    </w:p>
    <w:p w14:paraId="0E88ADBD" w14:textId="12631AF6" w:rsidR="00A00C97" w:rsidRPr="009E5255" w:rsidRDefault="003A7CFA" w:rsidP="00777F39">
      <w:pPr>
        <w:pStyle w:val="Caption"/>
      </w:pPr>
      <w:bookmarkStart w:id="517" w:name="_Ref87700006"/>
      <w:r w:rsidRPr="009E5255">
        <w:t>Figure A</w:t>
      </w:r>
      <w:r w:rsidR="00E36C93">
        <w:fldChar w:fldCharType="begin"/>
      </w:r>
      <w:r w:rsidR="00E36C93">
        <w:instrText xml:space="preserve"> SEQ Figure_A \* ARABIC </w:instrText>
      </w:r>
      <w:r w:rsidR="00E36C93">
        <w:fldChar w:fldCharType="separate"/>
      </w:r>
      <w:r w:rsidR="000C766B">
        <w:rPr>
          <w:noProof/>
        </w:rPr>
        <w:t>65</w:t>
      </w:r>
      <w:r w:rsidR="00E36C93">
        <w:rPr>
          <w:noProof/>
        </w:rPr>
        <w:fldChar w:fldCharType="end"/>
      </w:r>
      <w:bookmarkEnd w:id="517"/>
      <w:r w:rsidRPr="009E5255">
        <w:t xml:space="preserve">. </w:t>
      </w:r>
      <w:r w:rsidR="00A00C97" w:rsidRPr="009E5255">
        <w:t xml:space="preserve">Distribution of </w:t>
      </w:r>
      <w:r w:rsidR="00391A3F" w:rsidRPr="009E5255">
        <w:t>d</w:t>
      </w:r>
      <w:r w:rsidR="00A00C97" w:rsidRPr="009E5255">
        <w:t xml:space="preserve">rugs </w:t>
      </w:r>
      <w:r w:rsidR="00391A3F" w:rsidRPr="009E5255">
        <w:t>p</w:t>
      </w:r>
      <w:r w:rsidR="00A00C97" w:rsidRPr="009E5255">
        <w:t xml:space="preserve">urchased by </w:t>
      </w:r>
      <w:r w:rsidR="00391A3F" w:rsidRPr="009E5255">
        <w:t>s</w:t>
      </w:r>
      <w:r w:rsidR="00A00C97" w:rsidRPr="009E5255">
        <w:t xml:space="preserve">ales </w:t>
      </w:r>
      <w:r w:rsidR="00391A3F" w:rsidRPr="009E5255">
        <w:t>t</w:t>
      </w:r>
      <w:r w:rsidR="00A00C97" w:rsidRPr="009E5255">
        <w:t xml:space="preserve">ype </w:t>
      </w:r>
    </w:p>
    <w:p w14:paraId="2C7DD6AC" w14:textId="77777777" w:rsidR="00A00C97" w:rsidRPr="009E5255" w:rsidRDefault="00A00C97" w:rsidP="00A00C97">
      <w:pPr>
        <w:pStyle w:val="NoSpacing"/>
        <w:rPr>
          <w:rStyle w:val="fontstyle21"/>
          <w:rFonts w:asciiTheme="majorHAnsi" w:hAnsiTheme="majorHAnsi" w:cstheme="majorHAnsi"/>
          <w:color w:val="000000" w:themeColor="text1"/>
        </w:rPr>
      </w:pPr>
      <w:r w:rsidRPr="009E5255">
        <w:rPr>
          <w:noProof/>
        </w:rPr>
        <w:drawing>
          <wp:inline distT="0" distB="0" distL="0" distR="0" wp14:anchorId="152607CB" wp14:editId="4116BDD5">
            <wp:extent cx="5731510" cy="3216275"/>
            <wp:effectExtent l="0" t="0" r="0" b="0"/>
            <wp:docPr id="178" name="Graphic 178" descr="a coloured column chart showing the Distribution of drugs purchased by sales typ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Graphic 178" descr="a coloured column chart showing the Distribution of drugs purchased by sales type "/>
                    <pic:cNvPicPr/>
                  </pic:nvPicPr>
                  <pic:blipFill>
                    <a:blip r:embed="rId211">
                      <a:extLst>
                        <a:ext uri="{96DAC541-7B7A-43D3-8B79-37D633B846F1}">
                          <asvg:svgBlip xmlns:asvg="http://schemas.microsoft.com/office/drawing/2016/SVG/main" r:embed="rId212"/>
                        </a:ext>
                      </a:extLst>
                    </a:blip>
                    <a:stretch>
                      <a:fillRect/>
                    </a:stretch>
                  </pic:blipFill>
                  <pic:spPr>
                    <a:xfrm>
                      <a:off x="0" y="0"/>
                      <a:ext cx="5731510" cy="3216275"/>
                    </a:xfrm>
                    <a:prstGeom prst="rect">
                      <a:avLst/>
                    </a:prstGeom>
                  </pic:spPr>
                </pic:pic>
              </a:graphicData>
            </a:graphic>
          </wp:inline>
        </w:drawing>
      </w:r>
    </w:p>
    <w:p w14:paraId="72A141FF" w14:textId="2A92E418"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2F6DD8B6" w14:textId="4B0D0E5F" w:rsidR="00A00C97" w:rsidRPr="009E5255" w:rsidRDefault="00A00C97" w:rsidP="00777F39">
      <w:pPr>
        <w:rPr>
          <w:rStyle w:val="fontstyle21"/>
          <w:rFonts w:asciiTheme="majorHAnsi" w:hAnsiTheme="majorHAnsi"/>
          <w:bCs w:val="0"/>
          <w:i/>
          <w:iCs/>
          <w:color w:val="000000" w:themeColor="text1"/>
          <w:u w:val="single"/>
        </w:rPr>
      </w:pPr>
      <w:r w:rsidRPr="009E5255">
        <w:rPr>
          <w:rStyle w:val="fontstyle21"/>
          <w:rFonts w:asciiTheme="majorHAnsi" w:hAnsiTheme="majorHAnsi"/>
          <w:bCs w:val="0"/>
          <w:i/>
          <w:iCs/>
          <w:color w:val="000000" w:themeColor="text1"/>
          <w:u w:val="single"/>
        </w:rPr>
        <w:t xml:space="preserve">Number of manufacturers </w:t>
      </w:r>
      <w:r w:rsidR="00F83763" w:rsidRPr="009E5255">
        <w:rPr>
          <w:rStyle w:val="fontstyle21"/>
          <w:rFonts w:asciiTheme="majorHAnsi" w:hAnsiTheme="majorHAnsi"/>
          <w:bCs w:val="0"/>
          <w:i/>
          <w:iCs/>
          <w:color w:val="000000" w:themeColor="text1"/>
          <w:u w:val="single"/>
        </w:rPr>
        <w:t>of</w:t>
      </w:r>
      <w:r w:rsidRPr="009E5255">
        <w:rPr>
          <w:rStyle w:val="fontstyle21"/>
          <w:rFonts w:asciiTheme="majorHAnsi" w:hAnsiTheme="majorHAnsi"/>
          <w:bCs w:val="0"/>
          <w:i/>
          <w:iCs/>
          <w:color w:val="000000" w:themeColor="text1"/>
          <w:u w:val="single"/>
        </w:rPr>
        <w:t xml:space="preserve"> each drug </w:t>
      </w:r>
    </w:p>
    <w:p w14:paraId="241F8860" w14:textId="2B655296" w:rsidR="00A00C97" w:rsidRPr="009E5255" w:rsidRDefault="00A00C97" w:rsidP="00A00C97">
      <w:pPr>
        <w:jc w:val="both"/>
        <w:rPr>
          <w:color w:val="000000" w:themeColor="text1"/>
        </w:rPr>
      </w:pPr>
      <w:r w:rsidRPr="009E5255">
        <w:rPr>
          <w:color w:val="000000" w:themeColor="text1"/>
        </w:rPr>
        <w:t xml:space="preserve">The number of manufacturers for drugs over the period, 2016-2020 is provided in </w:t>
      </w:r>
      <w:r w:rsidRPr="009E5255">
        <w:rPr>
          <w:color w:val="000000" w:themeColor="text1"/>
        </w:rPr>
        <w:fldChar w:fldCharType="begin"/>
      </w:r>
      <w:r w:rsidRPr="009E5255">
        <w:rPr>
          <w:color w:val="000000" w:themeColor="text1"/>
        </w:rPr>
        <w:instrText xml:space="preserve"> REF _Ref88476997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Figure </w:t>
      </w:r>
      <w:r w:rsidR="000C766B" w:rsidRPr="000C766B">
        <w:rPr>
          <w:noProof/>
          <w:color w:val="000000" w:themeColor="text1"/>
        </w:rPr>
        <w:t>A66</w:t>
      </w:r>
      <w:r w:rsidRPr="009E5255">
        <w:rPr>
          <w:color w:val="000000" w:themeColor="text1"/>
        </w:rPr>
        <w:fldChar w:fldCharType="end"/>
      </w:r>
      <w:r w:rsidRPr="009E5255">
        <w:rPr>
          <w:color w:val="000000" w:themeColor="text1"/>
        </w:rPr>
        <w:t xml:space="preserve">, with information on the name of manufacturer per medicine provided in </w:t>
      </w:r>
      <w:r w:rsidRPr="009E5255">
        <w:rPr>
          <w:color w:val="000000" w:themeColor="text1"/>
        </w:rPr>
        <w:fldChar w:fldCharType="begin"/>
      </w:r>
      <w:r w:rsidRPr="009E5255">
        <w:rPr>
          <w:color w:val="000000" w:themeColor="text1"/>
        </w:rPr>
        <w:instrText xml:space="preserve"> REF _Ref88476991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Table </w:t>
      </w:r>
      <w:r w:rsidR="000C766B" w:rsidRPr="000C766B">
        <w:rPr>
          <w:noProof/>
          <w:color w:val="000000" w:themeColor="text1"/>
        </w:rPr>
        <w:t>A40</w:t>
      </w:r>
      <w:r w:rsidRPr="009E5255">
        <w:rPr>
          <w:color w:val="000000" w:themeColor="text1"/>
        </w:rPr>
        <w:fldChar w:fldCharType="end"/>
      </w:r>
      <w:r w:rsidRPr="009E5255">
        <w:rPr>
          <w:color w:val="000000" w:themeColor="text1"/>
        </w:rPr>
        <w:t>.</w:t>
      </w:r>
    </w:p>
    <w:p w14:paraId="68BF7E93" w14:textId="316AD39C" w:rsidR="00A00C97" w:rsidRPr="009E5255" w:rsidRDefault="003A7CFA" w:rsidP="00777F39">
      <w:pPr>
        <w:pStyle w:val="Caption"/>
      </w:pPr>
      <w:bookmarkStart w:id="518" w:name="_Ref88476997"/>
      <w:r w:rsidRPr="009E5255">
        <w:t>Figure A</w:t>
      </w:r>
      <w:r w:rsidR="00E36C93">
        <w:fldChar w:fldCharType="begin"/>
      </w:r>
      <w:r w:rsidR="00E36C93">
        <w:instrText xml:space="preserve"> SEQ Figure_A \* ARABIC </w:instrText>
      </w:r>
      <w:r w:rsidR="00E36C93">
        <w:fldChar w:fldCharType="separate"/>
      </w:r>
      <w:r w:rsidR="000C766B">
        <w:rPr>
          <w:noProof/>
        </w:rPr>
        <w:t>66</w:t>
      </w:r>
      <w:r w:rsidR="00E36C93">
        <w:rPr>
          <w:noProof/>
        </w:rPr>
        <w:fldChar w:fldCharType="end"/>
      </w:r>
      <w:bookmarkEnd w:id="518"/>
      <w:r w:rsidRPr="009E5255">
        <w:t xml:space="preserve">. </w:t>
      </w:r>
      <w:r w:rsidR="00A00C97" w:rsidRPr="009E5255">
        <w:t xml:space="preserve">Number of manufacturers </w:t>
      </w:r>
      <w:r w:rsidR="00391A3F" w:rsidRPr="009E5255">
        <w:t>of</w:t>
      </w:r>
      <w:r w:rsidR="00A00C97" w:rsidRPr="009E5255">
        <w:t xml:space="preserve"> each </w:t>
      </w:r>
      <w:r w:rsidR="00391A3F" w:rsidRPr="009E5255">
        <w:t xml:space="preserve">EFC-listed </w:t>
      </w:r>
      <w:r w:rsidR="00A00C97" w:rsidRPr="009E5255">
        <w:t xml:space="preserve">drug </w:t>
      </w:r>
      <w:r w:rsidR="00391A3F" w:rsidRPr="009E5255">
        <w:t>(</w:t>
      </w:r>
      <w:r w:rsidR="00A00C97" w:rsidRPr="009E5255">
        <w:t>2016</w:t>
      </w:r>
      <w:r w:rsidR="00391A3F" w:rsidRPr="009E5255">
        <w:t xml:space="preserve"> </w:t>
      </w:r>
      <w:r w:rsidR="00A00C97" w:rsidRPr="009E5255">
        <w:t>-</w:t>
      </w:r>
      <w:r w:rsidR="00391A3F" w:rsidRPr="009E5255">
        <w:t xml:space="preserve"> </w:t>
      </w:r>
      <w:r w:rsidR="00A00C97" w:rsidRPr="009E5255">
        <w:t>2020</w:t>
      </w:r>
      <w:r w:rsidR="00391A3F" w:rsidRPr="009E5255">
        <w:t>)</w:t>
      </w:r>
    </w:p>
    <w:p w14:paraId="1567B3FB" w14:textId="77777777" w:rsidR="00A00C97" w:rsidRPr="009E5255" w:rsidRDefault="00A00C97" w:rsidP="00A00C97">
      <w:pPr>
        <w:rPr>
          <w:color w:val="000000" w:themeColor="text1"/>
        </w:rPr>
      </w:pPr>
      <w:r w:rsidRPr="009E5255">
        <w:rPr>
          <w:noProof/>
        </w:rPr>
        <w:drawing>
          <wp:inline distT="0" distB="0" distL="0" distR="0" wp14:anchorId="487411F7" wp14:editId="42A80C68">
            <wp:extent cx="5731510" cy="7453630"/>
            <wp:effectExtent l="0" t="0" r="0" b="1270"/>
            <wp:docPr id="179" name="Graphic 179" descr="a bar chart showing Number of manufacturers of each EFC-listed drug from 2016 to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Graphic 179" descr="a bar chart showing Number of manufacturers of each EFC-listed drug from 2016 to 2020 "/>
                    <pic:cNvPicPr/>
                  </pic:nvPicPr>
                  <pic:blipFill>
                    <a:blip r:embed="rId213">
                      <a:extLst>
                        <a:ext uri="{96DAC541-7B7A-43D3-8B79-37D633B846F1}">
                          <asvg:svgBlip xmlns:asvg="http://schemas.microsoft.com/office/drawing/2016/SVG/main" r:embed="rId214"/>
                        </a:ext>
                      </a:extLst>
                    </a:blip>
                    <a:stretch>
                      <a:fillRect/>
                    </a:stretch>
                  </pic:blipFill>
                  <pic:spPr>
                    <a:xfrm>
                      <a:off x="0" y="0"/>
                      <a:ext cx="5731510" cy="7453630"/>
                    </a:xfrm>
                    <a:prstGeom prst="rect">
                      <a:avLst/>
                    </a:prstGeom>
                  </pic:spPr>
                </pic:pic>
              </a:graphicData>
            </a:graphic>
          </wp:inline>
        </w:drawing>
      </w:r>
    </w:p>
    <w:p w14:paraId="46707136" w14:textId="582D219C"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62B3F3F7" w14:textId="46F5BC1A" w:rsidR="00A00C97" w:rsidRPr="009E5255" w:rsidRDefault="004E2E80" w:rsidP="004E2E80">
      <w:pPr>
        <w:pStyle w:val="Caption"/>
      </w:pPr>
      <w:bookmarkStart w:id="519" w:name="_Ref88476991"/>
      <w:r w:rsidRPr="009E5255">
        <w:t>Table A</w:t>
      </w:r>
      <w:r w:rsidR="00E36C93">
        <w:fldChar w:fldCharType="begin"/>
      </w:r>
      <w:r w:rsidR="00E36C93">
        <w:instrText xml:space="preserve"> SEQ Tab</w:instrText>
      </w:r>
      <w:r w:rsidR="00E36C93">
        <w:instrText xml:space="preserve">le_A \* ARABIC </w:instrText>
      </w:r>
      <w:r w:rsidR="00E36C93">
        <w:fldChar w:fldCharType="separate"/>
      </w:r>
      <w:r w:rsidR="000C766B">
        <w:rPr>
          <w:noProof/>
        </w:rPr>
        <w:t>40</w:t>
      </w:r>
      <w:r w:rsidR="00E36C93">
        <w:rPr>
          <w:noProof/>
        </w:rPr>
        <w:fldChar w:fldCharType="end"/>
      </w:r>
      <w:bookmarkEnd w:id="519"/>
      <w:r w:rsidRPr="009E5255">
        <w:t xml:space="preserve">. </w:t>
      </w:r>
      <w:r w:rsidR="0083477A" w:rsidRPr="009E5255">
        <w:t>D</w:t>
      </w:r>
      <w:r w:rsidR="00AB18D1" w:rsidRPr="009E5255">
        <w:t>rug m</w:t>
      </w:r>
      <w:r w:rsidR="00A00C97" w:rsidRPr="009E5255">
        <w:t>anufacture</w:t>
      </w:r>
      <w:r w:rsidR="00D54A62" w:rsidRPr="009E5255">
        <w:t>r</w:t>
      </w:r>
      <w:r w:rsidR="00AB18D1" w:rsidRPr="009E5255">
        <w:t xml:space="preserve">s by </w:t>
      </w:r>
      <w:r w:rsidR="0083477A" w:rsidRPr="009E5255">
        <w:t xml:space="preserve">EFC-listed </w:t>
      </w:r>
      <w:r w:rsidR="00AB18D1" w:rsidRPr="009E5255">
        <w:t>molecule</w:t>
      </w:r>
      <w:r w:rsidR="00A00C97" w:rsidRPr="009E5255">
        <w:t xml:space="preserve"> </w:t>
      </w:r>
      <w:r w:rsidR="00AB18D1" w:rsidRPr="009E5255">
        <w:t>(</w:t>
      </w:r>
      <w:r w:rsidR="00A00C97" w:rsidRPr="009E5255">
        <w:t>2016</w:t>
      </w:r>
      <w:r w:rsidR="00AB18D1" w:rsidRPr="009E5255">
        <w:t xml:space="preserve"> - </w:t>
      </w:r>
      <w:r w:rsidR="00A00C97" w:rsidRPr="009E5255">
        <w:t>2020</w:t>
      </w:r>
      <w:r w:rsidR="00AB18D1" w:rsidRPr="009E5255">
        <w:t>)</w:t>
      </w:r>
    </w:p>
    <w:tbl>
      <w:tblPr>
        <w:tblW w:w="0" w:type="auto"/>
        <w:tblLayout w:type="fixed"/>
        <w:tblLook w:val="04A0" w:firstRow="1" w:lastRow="0" w:firstColumn="1" w:lastColumn="0" w:noHBand="0" w:noVBand="1"/>
        <w:tblCaption w:val="Drug manufacturers by EFC-listed molecule from 2016 to 2020"/>
      </w:tblPr>
      <w:tblGrid>
        <w:gridCol w:w="1502"/>
        <w:gridCol w:w="1503"/>
        <w:gridCol w:w="1503"/>
        <w:gridCol w:w="1502"/>
        <w:gridCol w:w="1503"/>
        <w:gridCol w:w="1503"/>
      </w:tblGrid>
      <w:tr w:rsidR="00A00C97" w:rsidRPr="009E5255" w14:paraId="6927ADC5" w14:textId="77777777" w:rsidTr="00485137">
        <w:trPr>
          <w:trHeight w:val="20"/>
          <w:tblHeader/>
        </w:trPr>
        <w:tc>
          <w:tcPr>
            <w:tcW w:w="1502" w:type="dxa"/>
            <w:tcBorders>
              <w:bottom w:val="single" w:sz="4" w:space="0" w:color="auto"/>
            </w:tcBorders>
            <w:shd w:val="clear" w:color="auto" w:fill="auto"/>
            <w:noWrap/>
            <w:hideMark/>
          </w:tcPr>
          <w:p w14:paraId="2CA33248" w14:textId="49AE45E5" w:rsidR="00A00C97" w:rsidRPr="009E5255" w:rsidRDefault="00A00C97" w:rsidP="00EA0B5A">
            <w:pPr>
              <w:pStyle w:val="NoSpacing"/>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Drug</w:t>
            </w:r>
          </w:p>
        </w:tc>
        <w:tc>
          <w:tcPr>
            <w:tcW w:w="1503" w:type="dxa"/>
            <w:tcBorders>
              <w:bottom w:val="single" w:sz="4" w:space="0" w:color="auto"/>
            </w:tcBorders>
            <w:shd w:val="clear" w:color="auto" w:fill="auto"/>
            <w:noWrap/>
            <w:hideMark/>
          </w:tcPr>
          <w:p w14:paraId="0BCCCF0C" w14:textId="77777777" w:rsidR="00A00C97" w:rsidRPr="009E5255" w:rsidRDefault="00A00C97" w:rsidP="00485137">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2016</w:t>
            </w:r>
          </w:p>
        </w:tc>
        <w:tc>
          <w:tcPr>
            <w:tcW w:w="1503" w:type="dxa"/>
            <w:tcBorders>
              <w:bottom w:val="single" w:sz="4" w:space="0" w:color="auto"/>
            </w:tcBorders>
            <w:shd w:val="clear" w:color="auto" w:fill="auto"/>
            <w:noWrap/>
            <w:hideMark/>
          </w:tcPr>
          <w:p w14:paraId="4B2FBF7F" w14:textId="77777777" w:rsidR="00A00C97" w:rsidRPr="009E5255" w:rsidRDefault="00A00C97" w:rsidP="00485137">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2017</w:t>
            </w:r>
          </w:p>
        </w:tc>
        <w:tc>
          <w:tcPr>
            <w:tcW w:w="1502" w:type="dxa"/>
            <w:tcBorders>
              <w:bottom w:val="single" w:sz="4" w:space="0" w:color="auto"/>
            </w:tcBorders>
            <w:shd w:val="clear" w:color="auto" w:fill="auto"/>
            <w:noWrap/>
            <w:hideMark/>
          </w:tcPr>
          <w:p w14:paraId="01D25790" w14:textId="77777777" w:rsidR="00A00C97" w:rsidRPr="009E5255" w:rsidRDefault="00A00C97" w:rsidP="00485137">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2018</w:t>
            </w:r>
          </w:p>
        </w:tc>
        <w:tc>
          <w:tcPr>
            <w:tcW w:w="1503" w:type="dxa"/>
            <w:tcBorders>
              <w:bottom w:val="single" w:sz="4" w:space="0" w:color="auto"/>
            </w:tcBorders>
            <w:shd w:val="clear" w:color="auto" w:fill="auto"/>
            <w:noWrap/>
            <w:hideMark/>
          </w:tcPr>
          <w:p w14:paraId="7D75DC6A" w14:textId="77777777" w:rsidR="00A00C97" w:rsidRPr="009E5255" w:rsidRDefault="00A00C97" w:rsidP="00485137">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2019</w:t>
            </w:r>
          </w:p>
        </w:tc>
        <w:tc>
          <w:tcPr>
            <w:tcW w:w="1503" w:type="dxa"/>
            <w:tcBorders>
              <w:bottom w:val="single" w:sz="4" w:space="0" w:color="auto"/>
            </w:tcBorders>
            <w:shd w:val="clear" w:color="auto" w:fill="auto"/>
            <w:noWrap/>
            <w:hideMark/>
          </w:tcPr>
          <w:p w14:paraId="2D95DC0D" w14:textId="77777777" w:rsidR="00A00C97" w:rsidRPr="009E5255" w:rsidRDefault="00A00C97" w:rsidP="00485137">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2020</w:t>
            </w:r>
          </w:p>
        </w:tc>
      </w:tr>
      <w:tr w:rsidR="00A00C97" w:rsidRPr="009E5255" w14:paraId="7CDA644D" w14:textId="77777777" w:rsidTr="00485137">
        <w:trPr>
          <w:trHeight w:val="20"/>
        </w:trPr>
        <w:tc>
          <w:tcPr>
            <w:tcW w:w="1502" w:type="dxa"/>
            <w:tcBorders>
              <w:top w:val="single" w:sz="4" w:space="0" w:color="auto"/>
            </w:tcBorders>
            <w:shd w:val="clear" w:color="auto" w:fill="auto"/>
            <w:noWrap/>
            <w:hideMark/>
          </w:tcPr>
          <w:p w14:paraId="3242509C"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rsenic</w:t>
            </w:r>
          </w:p>
        </w:tc>
        <w:tc>
          <w:tcPr>
            <w:tcW w:w="1503" w:type="dxa"/>
            <w:tcBorders>
              <w:top w:val="single" w:sz="4" w:space="0" w:color="auto"/>
            </w:tcBorders>
            <w:shd w:val="clear" w:color="auto" w:fill="auto"/>
            <w:noWrap/>
            <w:hideMark/>
          </w:tcPr>
          <w:p w14:paraId="351B35AF" w14:textId="7F13B3AA"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PHTHALMIC LABS</w:t>
            </w:r>
          </w:p>
        </w:tc>
        <w:tc>
          <w:tcPr>
            <w:tcW w:w="1503" w:type="dxa"/>
            <w:tcBorders>
              <w:top w:val="single" w:sz="4" w:space="0" w:color="auto"/>
            </w:tcBorders>
            <w:shd w:val="clear" w:color="auto" w:fill="auto"/>
            <w:noWrap/>
            <w:hideMark/>
          </w:tcPr>
          <w:p w14:paraId="6FE73936" w14:textId="31E0712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PHTHALMIC LABS</w:t>
            </w:r>
          </w:p>
        </w:tc>
        <w:tc>
          <w:tcPr>
            <w:tcW w:w="1502" w:type="dxa"/>
            <w:tcBorders>
              <w:top w:val="single" w:sz="4" w:space="0" w:color="auto"/>
            </w:tcBorders>
            <w:shd w:val="clear" w:color="auto" w:fill="auto"/>
            <w:noWrap/>
            <w:hideMark/>
          </w:tcPr>
          <w:p w14:paraId="148AC721" w14:textId="0A61AA55"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PHTHALMIC LABS</w:t>
            </w:r>
          </w:p>
        </w:tc>
        <w:tc>
          <w:tcPr>
            <w:tcW w:w="1503" w:type="dxa"/>
            <w:tcBorders>
              <w:top w:val="single" w:sz="4" w:space="0" w:color="auto"/>
            </w:tcBorders>
            <w:shd w:val="clear" w:color="auto" w:fill="auto"/>
            <w:noWrap/>
            <w:hideMark/>
          </w:tcPr>
          <w:p w14:paraId="2B05EFDE" w14:textId="5FD0251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PHTHALMIC LABS</w:t>
            </w:r>
          </w:p>
        </w:tc>
        <w:tc>
          <w:tcPr>
            <w:tcW w:w="1503" w:type="dxa"/>
            <w:tcBorders>
              <w:top w:val="single" w:sz="4" w:space="0" w:color="auto"/>
            </w:tcBorders>
            <w:shd w:val="clear" w:color="auto" w:fill="auto"/>
            <w:noWrap/>
            <w:hideMark/>
          </w:tcPr>
          <w:p w14:paraId="1DCFD7F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UNO PTY LTD</w:t>
            </w:r>
          </w:p>
          <w:p w14:paraId="499BE62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PHTHALMIC LABS</w:t>
            </w:r>
          </w:p>
        </w:tc>
      </w:tr>
      <w:tr w:rsidR="00A00C97" w:rsidRPr="009E5255" w14:paraId="125FFBE9" w14:textId="77777777" w:rsidTr="00485137">
        <w:trPr>
          <w:trHeight w:val="20"/>
        </w:trPr>
        <w:tc>
          <w:tcPr>
            <w:tcW w:w="1502" w:type="dxa"/>
            <w:shd w:val="clear" w:color="auto" w:fill="auto"/>
            <w:noWrap/>
            <w:hideMark/>
          </w:tcPr>
          <w:p w14:paraId="6146C5E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tezolizumab</w:t>
            </w:r>
          </w:p>
        </w:tc>
        <w:tc>
          <w:tcPr>
            <w:tcW w:w="1503" w:type="dxa"/>
            <w:shd w:val="clear" w:color="auto" w:fill="auto"/>
            <w:noWrap/>
            <w:hideMark/>
          </w:tcPr>
          <w:p w14:paraId="7322DFFE" w14:textId="4F2BD59F"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1BF81281" w14:textId="5FAF0EAD"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2" w:type="dxa"/>
            <w:shd w:val="clear" w:color="auto" w:fill="auto"/>
            <w:noWrap/>
            <w:hideMark/>
          </w:tcPr>
          <w:p w14:paraId="16EAA2D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427548D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2877AE2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r>
      <w:tr w:rsidR="00A00C97" w:rsidRPr="009E5255" w14:paraId="308A62DF" w14:textId="77777777" w:rsidTr="00485137">
        <w:trPr>
          <w:trHeight w:val="20"/>
        </w:trPr>
        <w:tc>
          <w:tcPr>
            <w:tcW w:w="1502" w:type="dxa"/>
            <w:shd w:val="clear" w:color="auto" w:fill="auto"/>
            <w:noWrap/>
            <w:hideMark/>
          </w:tcPr>
          <w:p w14:paraId="074FDDE8"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velumab</w:t>
            </w:r>
          </w:p>
        </w:tc>
        <w:tc>
          <w:tcPr>
            <w:tcW w:w="1503" w:type="dxa"/>
            <w:shd w:val="clear" w:color="auto" w:fill="auto"/>
            <w:noWrap/>
            <w:hideMark/>
          </w:tcPr>
          <w:p w14:paraId="1E00D2F8" w14:textId="59D2DB7D"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20AA24B9" w14:textId="093B1FAF"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2" w:type="dxa"/>
            <w:shd w:val="clear" w:color="auto" w:fill="auto"/>
            <w:noWrap/>
            <w:hideMark/>
          </w:tcPr>
          <w:p w14:paraId="3A4FA2A0" w14:textId="3C3B24D0"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1C1EB0A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RCK SERONO AUST</w:t>
            </w:r>
          </w:p>
        </w:tc>
        <w:tc>
          <w:tcPr>
            <w:tcW w:w="1503" w:type="dxa"/>
            <w:shd w:val="clear" w:color="auto" w:fill="auto"/>
            <w:noWrap/>
            <w:hideMark/>
          </w:tcPr>
          <w:p w14:paraId="606C29B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RCK SERONO AUST</w:t>
            </w:r>
          </w:p>
        </w:tc>
      </w:tr>
      <w:tr w:rsidR="00A00C97" w:rsidRPr="009E5255" w14:paraId="1D29AF66" w14:textId="77777777" w:rsidTr="00485137">
        <w:trPr>
          <w:trHeight w:val="20"/>
        </w:trPr>
        <w:tc>
          <w:tcPr>
            <w:tcW w:w="1502" w:type="dxa"/>
            <w:shd w:val="clear" w:color="auto" w:fill="auto"/>
            <w:noWrap/>
            <w:hideMark/>
          </w:tcPr>
          <w:p w14:paraId="47FFE0B9"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endamustine</w:t>
            </w:r>
          </w:p>
        </w:tc>
        <w:tc>
          <w:tcPr>
            <w:tcW w:w="1503" w:type="dxa"/>
            <w:shd w:val="clear" w:color="auto" w:fill="auto"/>
            <w:noWrap/>
            <w:hideMark/>
          </w:tcPr>
          <w:p w14:paraId="3E5CFFA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10C7CF4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2" w:type="dxa"/>
            <w:shd w:val="clear" w:color="auto" w:fill="auto"/>
            <w:noWrap/>
            <w:hideMark/>
          </w:tcPr>
          <w:p w14:paraId="5C68BAE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38D7FCE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510DE57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r>
      <w:tr w:rsidR="00A00C97" w:rsidRPr="009E5255" w14:paraId="14DE2B1D" w14:textId="77777777" w:rsidTr="00485137">
        <w:trPr>
          <w:trHeight w:val="20"/>
        </w:trPr>
        <w:tc>
          <w:tcPr>
            <w:tcW w:w="1502" w:type="dxa"/>
            <w:shd w:val="clear" w:color="auto" w:fill="auto"/>
            <w:noWrap/>
            <w:hideMark/>
          </w:tcPr>
          <w:p w14:paraId="633A9E5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evacizumab</w:t>
            </w:r>
          </w:p>
        </w:tc>
        <w:tc>
          <w:tcPr>
            <w:tcW w:w="1503" w:type="dxa"/>
            <w:shd w:val="clear" w:color="auto" w:fill="auto"/>
            <w:noWrap/>
            <w:hideMark/>
          </w:tcPr>
          <w:p w14:paraId="5ADA4C7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03B48D0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2" w:type="dxa"/>
            <w:shd w:val="clear" w:color="auto" w:fill="auto"/>
            <w:noWrap/>
            <w:hideMark/>
          </w:tcPr>
          <w:p w14:paraId="4092516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4849C7C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5182756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r>
      <w:tr w:rsidR="00A00C97" w:rsidRPr="009E5255" w14:paraId="70E248C3" w14:textId="77777777" w:rsidTr="00485137">
        <w:trPr>
          <w:trHeight w:val="20"/>
        </w:trPr>
        <w:tc>
          <w:tcPr>
            <w:tcW w:w="1502" w:type="dxa"/>
            <w:shd w:val="clear" w:color="auto" w:fill="auto"/>
            <w:noWrap/>
            <w:hideMark/>
          </w:tcPr>
          <w:p w14:paraId="2A28AA5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leomycin</w:t>
            </w:r>
          </w:p>
        </w:tc>
        <w:tc>
          <w:tcPr>
            <w:tcW w:w="1503" w:type="dxa"/>
            <w:shd w:val="clear" w:color="auto" w:fill="auto"/>
            <w:noWrap/>
            <w:hideMark/>
          </w:tcPr>
          <w:p w14:paraId="751B84E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3BC7503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685D18D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PLA</w:t>
            </w:r>
          </w:p>
          <w:p w14:paraId="568E8ED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DIS PHARMA P/L</w:t>
            </w:r>
          </w:p>
          <w:p w14:paraId="360A20A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3D926A2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34FF0D5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37AFC52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PLA</w:t>
            </w:r>
          </w:p>
          <w:p w14:paraId="6D2A6CD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2" w:type="dxa"/>
            <w:shd w:val="clear" w:color="auto" w:fill="auto"/>
            <w:noWrap/>
            <w:hideMark/>
          </w:tcPr>
          <w:p w14:paraId="0F9F270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67A877E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PLA</w:t>
            </w:r>
          </w:p>
          <w:p w14:paraId="450DB72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DIS PHARMA P/L</w:t>
            </w:r>
          </w:p>
          <w:p w14:paraId="3A376CB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7B53833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4DDEFA0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PLA</w:t>
            </w:r>
          </w:p>
          <w:p w14:paraId="7E29C46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DIS PHARMA P/L</w:t>
            </w:r>
          </w:p>
          <w:p w14:paraId="2360FE5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5B0ADFF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RO PHARMACEUTICALS GROUP</w:t>
            </w:r>
          </w:p>
        </w:tc>
        <w:tc>
          <w:tcPr>
            <w:tcW w:w="1503" w:type="dxa"/>
            <w:shd w:val="clear" w:color="auto" w:fill="auto"/>
            <w:noWrap/>
            <w:hideMark/>
          </w:tcPr>
          <w:p w14:paraId="4B3F110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4D7DDF0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RO PHARMACEUTICALS GROUP</w:t>
            </w:r>
          </w:p>
        </w:tc>
      </w:tr>
      <w:tr w:rsidR="00A00C97" w:rsidRPr="009E5255" w14:paraId="3FD6B676" w14:textId="77777777" w:rsidTr="00485137">
        <w:trPr>
          <w:trHeight w:val="20"/>
        </w:trPr>
        <w:tc>
          <w:tcPr>
            <w:tcW w:w="1502" w:type="dxa"/>
            <w:shd w:val="clear" w:color="auto" w:fill="auto"/>
            <w:noWrap/>
            <w:hideMark/>
          </w:tcPr>
          <w:p w14:paraId="340E61A5"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linatumomab</w:t>
            </w:r>
          </w:p>
        </w:tc>
        <w:tc>
          <w:tcPr>
            <w:tcW w:w="1503" w:type="dxa"/>
            <w:shd w:val="clear" w:color="auto" w:fill="auto"/>
            <w:noWrap/>
            <w:hideMark/>
          </w:tcPr>
          <w:p w14:paraId="26C4B3B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c>
          <w:tcPr>
            <w:tcW w:w="1503" w:type="dxa"/>
            <w:shd w:val="clear" w:color="auto" w:fill="auto"/>
            <w:noWrap/>
            <w:hideMark/>
          </w:tcPr>
          <w:p w14:paraId="632F0C8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c>
          <w:tcPr>
            <w:tcW w:w="1502" w:type="dxa"/>
            <w:shd w:val="clear" w:color="auto" w:fill="auto"/>
            <w:noWrap/>
            <w:hideMark/>
          </w:tcPr>
          <w:p w14:paraId="1EFFA45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c>
          <w:tcPr>
            <w:tcW w:w="1503" w:type="dxa"/>
            <w:shd w:val="clear" w:color="auto" w:fill="auto"/>
            <w:noWrap/>
            <w:hideMark/>
          </w:tcPr>
          <w:p w14:paraId="505000D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c>
          <w:tcPr>
            <w:tcW w:w="1503" w:type="dxa"/>
            <w:shd w:val="clear" w:color="auto" w:fill="auto"/>
            <w:noWrap/>
            <w:hideMark/>
          </w:tcPr>
          <w:p w14:paraId="283CCEC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r>
      <w:tr w:rsidR="00A00C97" w:rsidRPr="009E5255" w14:paraId="0CE142F9" w14:textId="77777777" w:rsidTr="00485137">
        <w:trPr>
          <w:trHeight w:val="20"/>
        </w:trPr>
        <w:tc>
          <w:tcPr>
            <w:tcW w:w="1502" w:type="dxa"/>
            <w:shd w:val="clear" w:color="auto" w:fill="auto"/>
            <w:noWrap/>
            <w:hideMark/>
          </w:tcPr>
          <w:p w14:paraId="2B22AFD9"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ortezomib</w:t>
            </w:r>
          </w:p>
        </w:tc>
        <w:tc>
          <w:tcPr>
            <w:tcW w:w="1503" w:type="dxa"/>
            <w:shd w:val="clear" w:color="auto" w:fill="auto"/>
            <w:noWrap/>
            <w:hideMark/>
          </w:tcPr>
          <w:p w14:paraId="6CC0EFA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40B688A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2" w:type="dxa"/>
            <w:shd w:val="clear" w:color="auto" w:fill="auto"/>
            <w:noWrap/>
            <w:hideMark/>
          </w:tcPr>
          <w:p w14:paraId="35A51DF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1A7ABE5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71E5830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r>
      <w:tr w:rsidR="00A00C97" w:rsidRPr="009E5255" w14:paraId="4283F2AB" w14:textId="77777777" w:rsidTr="00485137">
        <w:trPr>
          <w:trHeight w:val="20"/>
        </w:trPr>
        <w:tc>
          <w:tcPr>
            <w:tcW w:w="1502" w:type="dxa"/>
            <w:shd w:val="clear" w:color="auto" w:fill="auto"/>
            <w:noWrap/>
            <w:hideMark/>
          </w:tcPr>
          <w:p w14:paraId="38D2F53E"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entuximab Vedotin</w:t>
            </w:r>
          </w:p>
        </w:tc>
        <w:tc>
          <w:tcPr>
            <w:tcW w:w="1503" w:type="dxa"/>
            <w:shd w:val="clear" w:color="auto" w:fill="auto"/>
            <w:noWrap/>
            <w:hideMark/>
          </w:tcPr>
          <w:p w14:paraId="10171A8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AKEDA PHARMACEUT</w:t>
            </w:r>
          </w:p>
        </w:tc>
        <w:tc>
          <w:tcPr>
            <w:tcW w:w="1503" w:type="dxa"/>
            <w:shd w:val="clear" w:color="auto" w:fill="auto"/>
            <w:noWrap/>
            <w:hideMark/>
          </w:tcPr>
          <w:p w14:paraId="6160653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AKEDA PHARMACEUT</w:t>
            </w:r>
          </w:p>
        </w:tc>
        <w:tc>
          <w:tcPr>
            <w:tcW w:w="1502" w:type="dxa"/>
            <w:shd w:val="clear" w:color="auto" w:fill="auto"/>
            <w:noWrap/>
            <w:hideMark/>
          </w:tcPr>
          <w:p w14:paraId="4A1791B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AKEDA PHARMACEUT</w:t>
            </w:r>
          </w:p>
        </w:tc>
        <w:tc>
          <w:tcPr>
            <w:tcW w:w="1503" w:type="dxa"/>
            <w:shd w:val="clear" w:color="auto" w:fill="auto"/>
            <w:noWrap/>
            <w:hideMark/>
          </w:tcPr>
          <w:p w14:paraId="053F310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AKEDA PHARMACEUT</w:t>
            </w:r>
          </w:p>
        </w:tc>
        <w:tc>
          <w:tcPr>
            <w:tcW w:w="1503" w:type="dxa"/>
            <w:shd w:val="clear" w:color="auto" w:fill="auto"/>
            <w:noWrap/>
            <w:hideMark/>
          </w:tcPr>
          <w:p w14:paraId="64483E1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AKEDA PHARMACEUT</w:t>
            </w:r>
          </w:p>
        </w:tc>
      </w:tr>
      <w:tr w:rsidR="00A00C97" w:rsidRPr="009E5255" w14:paraId="22477375" w14:textId="77777777" w:rsidTr="00485137">
        <w:trPr>
          <w:trHeight w:val="20"/>
        </w:trPr>
        <w:tc>
          <w:tcPr>
            <w:tcW w:w="1502" w:type="dxa"/>
            <w:shd w:val="clear" w:color="auto" w:fill="auto"/>
            <w:noWrap/>
            <w:hideMark/>
          </w:tcPr>
          <w:p w14:paraId="5B0167EE"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bazitaxel</w:t>
            </w:r>
          </w:p>
        </w:tc>
        <w:tc>
          <w:tcPr>
            <w:tcW w:w="1503" w:type="dxa"/>
            <w:shd w:val="clear" w:color="auto" w:fill="auto"/>
            <w:noWrap/>
            <w:hideMark/>
          </w:tcPr>
          <w:p w14:paraId="5FFCFF2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OFI-AVENTIS</w:t>
            </w:r>
          </w:p>
        </w:tc>
        <w:tc>
          <w:tcPr>
            <w:tcW w:w="1503" w:type="dxa"/>
            <w:shd w:val="clear" w:color="auto" w:fill="auto"/>
            <w:noWrap/>
            <w:hideMark/>
          </w:tcPr>
          <w:p w14:paraId="07D6933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OFI-AVENTIS</w:t>
            </w:r>
          </w:p>
        </w:tc>
        <w:tc>
          <w:tcPr>
            <w:tcW w:w="1502" w:type="dxa"/>
            <w:shd w:val="clear" w:color="auto" w:fill="auto"/>
            <w:noWrap/>
            <w:hideMark/>
          </w:tcPr>
          <w:p w14:paraId="4DDAFA2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OFI-AVENTIS</w:t>
            </w:r>
          </w:p>
        </w:tc>
        <w:tc>
          <w:tcPr>
            <w:tcW w:w="1503" w:type="dxa"/>
            <w:shd w:val="clear" w:color="auto" w:fill="auto"/>
            <w:noWrap/>
            <w:hideMark/>
          </w:tcPr>
          <w:p w14:paraId="64BB7B1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OFI-AVENTIS</w:t>
            </w:r>
          </w:p>
        </w:tc>
        <w:tc>
          <w:tcPr>
            <w:tcW w:w="1503" w:type="dxa"/>
            <w:shd w:val="clear" w:color="auto" w:fill="auto"/>
            <w:noWrap/>
            <w:hideMark/>
          </w:tcPr>
          <w:p w14:paraId="076E01C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OFI-AVENTIS</w:t>
            </w:r>
          </w:p>
        </w:tc>
      </w:tr>
      <w:tr w:rsidR="00A00C97" w:rsidRPr="009E5255" w14:paraId="077E7D61" w14:textId="77777777" w:rsidTr="00485137">
        <w:trPr>
          <w:trHeight w:val="20"/>
        </w:trPr>
        <w:tc>
          <w:tcPr>
            <w:tcW w:w="1502" w:type="dxa"/>
            <w:shd w:val="clear" w:color="auto" w:fill="auto"/>
            <w:noWrap/>
            <w:hideMark/>
          </w:tcPr>
          <w:p w14:paraId="2A251783"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rboplatin</w:t>
            </w:r>
          </w:p>
        </w:tc>
        <w:tc>
          <w:tcPr>
            <w:tcW w:w="1503" w:type="dxa"/>
            <w:shd w:val="clear" w:color="auto" w:fill="auto"/>
            <w:noWrap/>
            <w:hideMark/>
          </w:tcPr>
          <w:p w14:paraId="6C03C56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67B988F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RESENIUS-KABI</w:t>
            </w:r>
          </w:p>
          <w:p w14:paraId="53C93A2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69C81D9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3D2411A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2BC53D4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48CCCD4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2" w:type="dxa"/>
            <w:shd w:val="clear" w:color="auto" w:fill="auto"/>
            <w:noWrap/>
            <w:hideMark/>
          </w:tcPr>
          <w:p w14:paraId="73ECA3C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58546BA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39B2B57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17E8813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4DB2769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527C8DF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0F5F3A6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534FB2E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338EC73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r>
      <w:tr w:rsidR="00A00C97" w:rsidRPr="009E5255" w14:paraId="63A053A7" w14:textId="77777777" w:rsidTr="00485137">
        <w:trPr>
          <w:trHeight w:val="20"/>
        </w:trPr>
        <w:tc>
          <w:tcPr>
            <w:tcW w:w="1502" w:type="dxa"/>
            <w:shd w:val="clear" w:color="auto" w:fill="auto"/>
            <w:noWrap/>
            <w:hideMark/>
          </w:tcPr>
          <w:p w14:paraId="1A9C9C4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rfilzomib</w:t>
            </w:r>
          </w:p>
        </w:tc>
        <w:tc>
          <w:tcPr>
            <w:tcW w:w="1503" w:type="dxa"/>
            <w:shd w:val="clear" w:color="auto" w:fill="auto"/>
            <w:noWrap/>
            <w:hideMark/>
          </w:tcPr>
          <w:p w14:paraId="0523FF74" w14:textId="440007CB"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510BA65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c>
          <w:tcPr>
            <w:tcW w:w="1502" w:type="dxa"/>
            <w:shd w:val="clear" w:color="auto" w:fill="auto"/>
            <w:noWrap/>
            <w:hideMark/>
          </w:tcPr>
          <w:p w14:paraId="46F8F6A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c>
          <w:tcPr>
            <w:tcW w:w="1503" w:type="dxa"/>
            <w:shd w:val="clear" w:color="auto" w:fill="auto"/>
            <w:noWrap/>
            <w:hideMark/>
          </w:tcPr>
          <w:p w14:paraId="581A399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c>
          <w:tcPr>
            <w:tcW w:w="1503" w:type="dxa"/>
            <w:shd w:val="clear" w:color="auto" w:fill="auto"/>
            <w:noWrap/>
            <w:hideMark/>
          </w:tcPr>
          <w:p w14:paraId="0120D53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r>
      <w:tr w:rsidR="00A00C97" w:rsidRPr="009E5255" w14:paraId="6D21D775" w14:textId="77777777" w:rsidTr="00485137">
        <w:trPr>
          <w:trHeight w:val="20"/>
        </w:trPr>
        <w:tc>
          <w:tcPr>
            <w:tcW w:w="1502" w:type="dxa"/>
            <w:shd w:val="clear" w:color="auto" w:fill="auto"/>
            <w:noWrap/>
            <w:hideMark/>
          </w:tcPr>
          <w:p w14:paraId="18B6221C"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etuximab</w:t>
            </w:r>
          </w:p>
        </w:tc>
        <w:tc>
          <w:tcPr>
            <w:tcW w:w="1503" w:type="dxa"/>
            <w:shd w:val="clear" w:color="auto" w:fill="auto"/>
            <w:noWrap/>
            <w:hideMark/>
          </w:tcPr>
          <w:p w14:paraId="1E47557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RCK SERONO AUST</w:t>
            </w:r>
          </w:p>
        </w:tc>
        <w:tc>
          <w:tcPr>
            <w:tcW w:w="1503" w:type="dxa"/>
            <w:shd w:val="clear" w:color="auto" w:fill="auto"/>
            <w:noWrap/>
            <w:hideMark/>
          </w:tcPr>
          <w:p w14:paraId="31A60F5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RCK SERONO AUST</w:t>
            </w:r>
          </w:p>
        </w:tc>
        <w:tc>
          <w:tcPr>
            <w:tcW w:w="1502" w:type="dxa"/>
            <w:shd w:val="clear" w:color="auto" w:fill="auto"/>
            <w:noWrap/>
            <w:hideMark/>
          </w:tcPr>
          <w:p w14:paraId="4AA7726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RCK SERONO AUST</w:t>
            </w:r>
          </w:p>
        </w:tc>
        <w:tc>
          <w:tcPr>
            <w:tcW w:w="1503" w:type="dxa"/>
            <w:shd w:val="clear" w:color="auto" w:fill="auto"/>
            <w:noWrap/>
            <w:hideMark/>
          </w:tcPr>
          <w:p w14:paraId="14DC54D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RCK SERONO AUST</w:t>
            </w:r>
          </w:p>
        </w:tc>
        <w:tc>
          <w:tcPr>
            <w:tcW w:w="1503" w:type="dxa"/>
            <w:shd w:val="clear" w:color="auto" w:fill="auto"/>
            <w:noWrap/>
            <w:hideMark/>
          </w:tcPr>
          <w:p w14:paraId="63AFDF9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RCK SERONO AUST</w:t>
            </w:r>
          </w:p>
        </w:tc>
      </w:tr>
      <w:tr w:rsidR="00A00C97" w:rsidRPr="009E5255" w14:paraId="53BE06AF" w14:textId="77777777" w:rsidTr="00485137">
        <w:trPr>
          <w:trHeight w:val="20"/>
        </w:trPr>
        <w:tc>
          <w:tcPr>
            <w:tcW w:w="1502" w:type="dxa"/>
            <w:shd w:val="clear" w:color="auto" w:fill="auto"/>
            <w:noWrap/>
            <w:hideMark/>
          </w:tcPr>
          <w:p w14:paraId="46538C6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splatin</w:t>
            </w:r>
          </w:p>
        </w:tc>
        <w:tc>
          <w:tcPr>
            <w:tcW w:w="1503" w:type="dxa"/>
            <w:shd w:val="clear" w:color="auto" w:fill="auto"/>
            <w:noWrap/>
            <w:hideMark/>
          </w:tcPr>
          <w:p w14:paraId="0E3E30A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02DD12F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762E6712" w14:textId="5037D47B"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6D3524B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ACE3EB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2" w:type="dxa"/>
            <w:shd w:val="clear" w:color="auto" w:fill="auto"/>
            <w:noWrap/>
            <w:hideMark/>
          </w:tcPr>
          <w:p w14:paraId="4549FD2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4280A95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5CEE2E7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3879C20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321674B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288845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6A49109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100E195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07EE159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r>
      <w:tr w:rsidR="00A00C97" w:rsidRPr="009E5255" w14:paraId="0FC9204C" w14:textId="77777777" w:rsidTr="00485137">
        <w:trPr>
          <w:trHeight w:val="20"/>
        </w:trPr>
        <w:tc>
          <w:tcPr>
            <w:tcW w:w="1502" w:type="dxa"/>
            <w:shd w:val="clear" w:color="auto" w:fill="auto"/>
            <w:noWrap/>
            <w:hideMark/>
          </w:tcPr>
          <w:p w14:paraId="3C134B7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ladribine</w:t>
            </w:r>
          </w:p>
        </w:tc>
        <w:tc>
          <w:tcPr>
            <w:tcW w:w="1503" w:type="dxa"/>
            <w:shd w:val="clear" w:color="auto" w:fill="auto"/>
            <w:noWrap/>
            <w:hideMark/>
          </w:tcPr>
          <w:p w14:paraId="4B427FD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SPEN PHARMA PL</w:t>
            </w:r>
          </w:p>
        </w:tc>
        <w:tc>
          <w:tcPr>
            <w:tcW w:w="1503" w:type="dxa"/>
            <w:shd w:val="clear" w:color="auto" w:fill="auto"/>
            <w:noWrap/>
            <w:hideMark/>
          </w:tcPr>
          <w:p w14:paraId="512F987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SPEN PHARMA PL</w:t>
            </w:r>
          </w:p>
        </w:tc>
        <w:tc>
          <w:tcPr>
            <w:tcW w:w="1502" w:type="dxa"/>
            <w:shd w:val="clear" w:color="auto" w:fill="auto"/>
            <w:noWrap/>
            <w:hideMark/>
          </w:tcPr>
          <w:p w14:paraId="29F84DD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SPEN PHARMA PL</w:t>
            </w:r>
          </w:p>
        </w:tc>
        <w:tc>
          <w:tcPr>
            <w:tcW w:w="1503" w:type="dxa"/>
            <w:shd w:val="clear" w:color="auto" w:fill="auto"/>
            <w:noWrap/>
            <w:hideMark/>
          </w:tcPr>
          <w:p w14:paraId="35CF17A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SPEN PHARMA PL</w:t>
            </w:r>
          </w:p>
        </w:tc>
        <w:tc>
          <w:tcPr>
            <w:tcW w:w="1503" w:type="dxa"/>
            <w:shd w:val="clear" w:color="auto" w:fill="auto"/>
            <w:noWrap/>
            <w:hideMark/>
          </w:tcPr>
          <w:p w14:paraId="64CC619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SPEN PHARMA PL</w:t>
            </w:r>
          </w:p>
        </w:tc>
      </w:tr>
      <w:tr w:rsidR="00A00C97" w:rsidRPr="009E5255" w14:paraId="429225A9" w14:textId="77777777" w:rsidTr="00485137">
        <w:trPr>
          <w:trHeight w:val="20"/>
        </w:trPr>
        <w:tc>
          <w:tcPr>
            <w:tcW w:w="1502" w:type="dxa"/>
            <w:shd w:val="clear" w:color="auto" w:fill="auto"/>
            <w:noWrap/>
            <w:hideMark/>
          </w:tcPr>
          <w:p w14:paraId="31E8C4CC"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ladribine</w:t>
            </w:r>
          </w:p>
        </w:tc>
        <w:tc>
          <w:tcPr>
            <w:tcW w:w="1503" w:type="dxa"/>
            <w:shd w:val="clear" w:color="auto" w:fill="auto"/>
            <w:noWrap/>
            <w:hideMark/>
          </w:tcPr>
          <w:p w14:paraId="49D2A0F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30773D2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2" w:type="dxa"/>
            <w:shd w:val="clear" w:color="auto" w:fill="auto"/>
            <w:noWrap/>
            <w:hideMark/>
          </w:tcPr>
          <w:p w14:paraId="6971542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3BB5963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404F704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r>
      <w:tr w:rsidR="00A00C97" w:rsidRPr="009E5255" w14:paraId="5E260CF4" w14:textId="77777777" w:rsidTr="00485137">
        <w:trPr>
          <w:trHeight w:val="20"/>
        </w:trPr>
        <w:tc>
          <w:tcPr>
            <w:tcW w:w="1502" w:type="dxa"/>
            <w:vMerge w:val="restart"/>
            <w:shd w:val="clear" w:color="auto" w:fill="auto"/>
            <w:noWrap/>
            <w:hideMark/>
          </w:tcPr>
          <w:p w14:paraId="7BBB9923" w14:textId="266E1B73"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yclophosph</w:t>
            </w:r>
            <w:r w:rsidR="00F83763" w:rsidRPr="009E5255">
              <w:rPr>
                <w:rFonts w:asciiTheme="majorHAnsi" w:hAnsiTheme="majorHAnsi" w:cstheme="majorHAnsi"/>
                <w:color w:val="000000" w:themeColor="text1"/>
                <w:sz w:val="18"/>
                <w:szCs w:val="18"/>
                <w:lang w:eastAsia="en-AU"/>
              </w:rPr>
              <w:t>…</w:t>
            </w:r>
          </w:p>
        </w:tc>
        <w:tc>
          <w:tcPr>
            <w:tcW w:w="1503" w:type="dxa"/>
            <w:vMerge w:val="restart"/>
            <w:shd w:val="clear" w:color="auto" w:fill="auto"/>
            <w:noWrap/>
            <w:hideMark/>
          </w:tcPr>
          <w:p w14:paraId="66EEBE4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7005F59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vMerge w:val="restart"/>
            <w:shd w:val="clear" w:color="auto" w:fill="auto"/>
            <w:noWrap/>
            <w:hideMark/>
          </w:tcPr>
          <w:p w14:paraId="2FAAA4B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407E408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2" w:type="dxa"/>
            <w:shd w:val="clear" w:color="auto" w:fill="auto"/>
            <w:noWrap/>
            <w:hideMark/>
          </w:tcPr>
          <w:p w14:paraId="467E1D0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tc>
        <w:tc>
          <w:tcPr>
            <w:tcW w:w="1503" w:type="dxa"/>
            <w:shd w:val="clear" w:color="auto" w:fill="auto"/>
            <w:noWrap/>
            <w:hideMark/>
          </w:tcPr>
          <w:p w14:paraId="6F2DB41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tc>
        <w:tc>
          <w:tcPr>
            <w:tcW w:w="1503" w:type="dxa"/>
            <w:shd w:val="clear" w:color="auto" w:fill="auto"/>
            <w:noWrap/>
            <w:hideMark/>
          </w:tcPr>
          <w:p w14:paraId="4763E3C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tc>
      </w:tr>
      <w:tr w:rsidR="00A00C97" w:rsidRPr="009E5255" w14:paraId="17697354" w14:textId="77777777" w:rsidTr="00485137">
        <w:trPr>
          <w:trHeight w:val="20"/>
        </w:trPr>
        <w:tc>
          <w:tcPr>
            <w:tcW w:w="1502" w:type="dxa"/>
            <w:vMerge/>
            <w:hideMark/>
          </w:tcPr>
          <w:p w14:paraId="74CBC74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p>
        </w:tc>
        <w:tc>
          <w:tcPr>
            <w:tcW w:w="1503" w:type="dxa"/>
            <w:vMerge/>
            <w:shd w:val="clear" w:color="auto" w:fill="auto"/>
            <w:noWrap/>
            <w:hideMark/>
          </w:tcPr>
          <w:p w14:paraId="48A9CCE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vMerge/>
            <w:shd w:val="clear" w:color="auto" w:fill="auto"/>
            <w:noWrap/>
            <w:hideMark/>
          </w:tcPr>
          <w:p w14:paraId="3527BF5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2" w:type="dxa"/>
            <w:shd w:val="clear" w:color="auto" w:fill="auto"/>
            <w:noWrap/>
            <w:hideMark/>
          </w:tcPr>
          <w:p w14:paraId="50E3861A" w14:textId="08DF5571"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439C8111" w14:textId="7ADD92F5"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6610390C" w14:textId="215BC913"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r>
      <w:tr w:rsidR="00A00C97" w:rsidRPr="009E5255" w14:paraId="76F0E6D3" w14:textId="77777777" w:rsidTr="00485137">
        <w:trPr>
          <w:trHeight w:val="20"/>
        </w:trPr>
        <w:tc>
          <w:tcPr>
            <w:tcW w:w="1502" w:type="dxa"/>
            <w:shd w:val="clear" w:color="auto" w:fill="auto"/>
            <w:noWrap/>
            <w:hideMark/>
          </w:tcPr>
          <w:p w14:paraId="437A1B8E"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ytarabine</w:t>
            </w:r>
          </w:p>
        </w:tc>
        <w:tc>
          <w:tcPr>
            <w:tcW w:w="1503" w:type="dxa"/>
            <w:shd w:val="clear" w:color="auto" w:fill="auto"/>
            <w:noWrap/>
            <w:hideMark/>
          </w:tcPr>
          <w:p w14:paraId="3E7FFFB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4F81BCE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2" w:type="dxa"/>
            <w:shd w:val="clear" w:color="auto" w:fill="auto"/>
            <w:noWrap/>
            <w:hideMark/>
          </w:tcPr>
          <w:p w14:paraId="3F382D2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6928FF1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64CF11F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r>
      <w:tr w:rsidR="00A00C97" w:rsidRPr="009E5255" w14:paraId="370082EB" w14:textId="77777777" w:rsidTr="00485137">
        <w:trPr>
          <w:trHeight w:val="20"/>
        </w:trPr>
        <w:tc>
          <w:tcPr>
            <w:tcW w:w="1502" w:type="dxa"/>
            <w:shd w:val="clear" w:color="auto" w:fill="auto"/>
            <w:noWrap/>
            <w:hideMark/>
          </w:tcPr>
          <w:p w14:paraId="12D4326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ocetaxel</w:t>
            </w:r>
          </w:p>
        </w:tc>
        <w:tc>
          <w:tcPr>
            <w:tcW w:w="1503" w:type="dxa"/>
            <w:shd w:val="clear" w:color="auto" w:fill="auto"/>
            <w:noWrap/>
            <w:hideMark/>
          </w:tcPr>
          <w:p w14:paraId="719E55B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GILA AUSTRALASIA</w:t>
            </w:r>
          </w:p>
          <w:p w14:paraId="624BEF9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1633CCC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5C439BF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28C47E3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OFI-AVENTIS</w:t>
            </w:r>
          </w:p>
          <w:p w14:paraId="152A27F9" w14:textId="0C3E9ED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r w:rsidR="006F39FA" w:rsidRPr="009E5255">
              <w:rPr>
                <w:rFonts w:asciiTheme="majorHAnsi" w:hAnsiTheme="majorHAnsi" w:cstheme="majorHAnsi"/>
                <w:color w:val="000000" w:themeColor="text1"/>
                <w:sz w:val="18"/>
                <w:szCs w:val="18"/>
                <w:lang w:eastAsia="en-AU"/>
              </w:rPr>
              <w:t>…</w:t>
            </w:r>
          </w:p>
        </w:tc>
        <w:tc>
          <w:tcPr>
            <w:tcW w:w="1503" w:type="dxa"/>
            <w:shd w:val="clear" w:color="auto" w:fill="auto"/>
            <w:noWrap/>
            <w:hideMark/>
          </w:tcPr>
          <w:p w14:paraId="0D4C2CD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3E60DC1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24E9449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3F9189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26313A7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OFI-AVENTIS</w:t>
            </w:r>
          </w:p>
          <w:p w14:paraId="499D9AE3" w14:textId="591859DC"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r w:rsidR="006F39FA" w:rsidRPr="009E5255">
              <w:rPr>
                <w:rFonts w:asciiTheme="majorHAnsi" w:hAnsiTheme="majorHAnsi" w:cstheme="majorHAnsi"/>
                <w:color w:val="000000" w:themeColor="text1"/>
                <w:sz w:val="18"/>
                <w:szCs w:val="18"/>
                <w:lang w:eastAsia="en-AU"/>
              </w:rPr>
              <w:t>…</w:t>
            </w:r>
          </w:p>
        </w:tc>
        <w:tc>
          <w:tcPr>
            <w:tcW w:w="1502" w:type="dxa"/>
            <w:shd w:val="clear" w:color="auto" w:fill="auto"/>
            <w:noWrap/>
            <w:hideMark/>
          </w:tcPr>
          <w:p w14:paraId="3E4BC94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7C74DE2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A7BCE6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6AA9CA23" w14:textId="7FB8277F"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r w:rsidR="006F39FA" w:rsidRPr="009E5255">
              <w:rPr>
                <w:rFonts w:asciiTheme="majorHAnsi" w:hAnsiTheme="majorHAnsi" w:cstheme="majorHAnsi"/>
                <w:color w:val="000000" w:themeColor="text1"/>
                <w:sz w:val="18"/>
                <w:szCs w:val="18"/>
                <w:lang w:eastAsia="en-AU"/>
              </w:rPr>
              <w:t>…</w:t>
            </w:r>
          </w:p>
        </w:tc>
        <w:tc>
          <w:tcPr>
            <w:tcW w:w="1503" w:type="dxa"/>
            <w:shd w:val="clear" w:color="auto" w:fill="auto"/>
            <w:noWrap/>
            <w:hideMark/>
          </w:tcPr>
          <w:p w14:paraId="0EBC8B9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7242EDE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0CAD818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774FAE6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46E2776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790B066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r>
      <w:tr w:rsidR="00A00C97" w:rsidRPr="009E5255" w14:paraId="535AF5D5" w14:textId="77777777" w:rsidTr="00485137">
        <w:trPr>
          <w:trHeight w:val="20"/>
        </w:trPr>
        <w:tc>
          <w:tcPr>
            <w:tcW w:w="1502" w:type="dxa"/>
            <w:vMerge w:val="restart"/>
            <w:shd w:val="clear" w:color="auto" w:fill="auto"/>
            <w:noWrap/>
            <w:hideMark/>
          </w:tcPr>
          <w:p w14:paraId="29AB3688"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oxorubicin</w:t>
            </w:r>
          </w:p>
        </w:tc>
        <w:tc>
          <w:tcPr>
            <w:tcW w:w="1503" w:type="dxa"/>
            <w:shd w:val="clear" w:color="auto" w:fill="auto"/>
            <w:noWrap/>
            <w:hideMark/>
          </w:tcPr>
          <w:p w14:paraId="2857CBF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tc>
        <w:tc>
          <w:tcPr>
            <w:tcW w:w="1503" w:type="dxa"/>
            <w:shd w:val="clear" w:color="auto" w:fill="auto"/>
            <w:noWrap/>
            <w:hideMark/>
          </w:tcPr>
          <w:p w14:paraId="4B394E7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tc>
        <w:tc>
          <w:tcPr>
            <w:tcW w:w="1502" w:type="dxa"/>
            <w:shd w:val="clear" w:color="auto" w:fill="auto"/>
            <w:noWrap/>
            <w:hideMark/>
          </w:tcPr>
          <w:p w14:paraId="70836BB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tc>
        <w:tc>
          <w:tcPr>
            <w:tcW w:w="1503" w:type="dxa"/>
            <w:shd w:val="clear" w:color="auto" w:fill="auto"/>
            <w:noWrap/>
            <w:hideMark/>
          </w:tcPr>
          <w:p w14:paraId="7CC73DF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tc>
        <w:tc>
          <w:tcPr>
            <w:tcW w:w="1503" w:type="dxa"/>
            <w:shd w:val="clear" w:color="auto" w:fill="auto"/>
            <w:noWrap/>
            <w:hideMark/>
          </w:tcPr>
          <w:p w14:paraId="02A01BE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tc>
      </w:tr>
      <w:tr w:rsidR="00A00C97" w:rsidRPr="009E5255" w14:paraId="76C390A5" w14:textId="77777777" w:rsidTr="00485137">
        <w:trPr>
          <w:trHeight w:val="20"/>
        </w:trPr>
        <w:tc>
          <w:tcPr>
            <w:tcW w:w="1502" w:type="dxa"/>
            <w:vMerge/>
            <w:hideMark/>
          </w:tcPr>
          <w:p w14:paraId="6395DDD2"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p>
        </w:tc>
        <w:tc>
          <w:tcPr>
            <w:tcW w:w="1503" w:type="dxa"/>
            <w:shd w:val="clear" w:color="auto" w:fill="auto"/>
            <w:noWrap/>
            <w:hideMark/>
          </w:tcPr>
          <w:p w14:paraId="076BB24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49A34AB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2" w:type="dxa"/>
            <w:shd w:val="clear" w:color="auto" w:fill="auto"/>
            <w:noWrap/>
            <w:hideMark/>
          </w:tcPr>
          <w:p w14:paraId="1875870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6FC8D9E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c>
          <w:tcPr>
            <w:tcW w:w="1503" w:type="dxa"/>
            <w:shd w:val="clear" w:color="auto" w:fill="auto"/>
            <w:noWrap/>
            <w:hideMark/>
          </w:tcPr>
          <w:p w14:paraId="075C30A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ANSSEN CILAG</w:t>
            </w:r>
          </w:p>
        </w:tc>
      </w:tr>
      <w:tr w:rsidR="00A00C97" w:rsidRPr="009E5255" w14:paraId="7E04A20E" w14:textId="77777777" w:rsidTr="00485137">
        <w:trPr>
          <w:trHeight w:val="20"/>
        </w:trPr>
        <w:tc>
          <w:tcPr>
            <w:tcW w:w="1502" w:type="dxa"/>
            <w:vMerge/>
            <w:hideMark/>
          </w:tcPr>
          <w:p w14:paraId="4790EE32"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p>
        </w:tc>
        <w:tc>
          <w:tcPr>
            <w:tcW w:w="1503" w:type="dxa"/>
            <w:shd w:val="clear" w:color="auto" w:fill="auto"/>
            <w:noWrap/>
            <w:hideMark/>
          </w:tcPr>
          <w:p w14:paraId="1E0ECF8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tc>
        <w:tc>
          <w:tcPr>
            <w:tcW w:w="1503" w:type="dxa"/>
            <w:shd w:val="clear" w:color="auto" w:fill="auto"/>
            <w:noWrap/>
            <w:hideMark/>
          </w:tcPr>
          <w:p w14:paraId="393B4B7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tc>
        <w:tc>
          <w:tcPr>
            <w:tcW w:w="1502" w:type="dxa"/>
            <w:shd w:val="clear" w:color="auto" w:fill="auto"/>
            <w:noWrap/>
            <w:hideMark/>
          </w:tcPr>
          <w:p w14:paraId="32CA4E7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tc>
        <w:tc>
          <w:tcPr>
            <w:tcW w:w="1503" w:type="dxa"/>
            <w:shd w:val="clear" w:color="auto" w:fill="auto"/>
            <w:noWrap/>
            <w:hideMark/>
          </w:tcPr>
          <w:p w14:paraId="16314DA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tc>
        <w:tc>
          <w:tcPr>
            <w:tcW w:w="1503" w:type="dxa"/>
            <w:shd w:val="clear" w:color="auto" w:fill="auto"/>
            <w:noWrap/>
            <w:hideMark/>
          </w:tcPr>
          <w:p w14:paraId="7C7DB7E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tc>
      </w:tr>
      <w:tr w:rsidR="00A00C97" w:rsidRPr="009E5255" w14:paraId="1FDF3A5B" w14:textId="77777777" w:rsidTr="00485137">
        <w:trPr>
          <w:trHeight w:val="20"/>
        </w:trPr>
        <w:tc>
          <w:tcPr>
            <w:tcW w:w="1502" w:type="dxa"/>
            <w:vMerge/>
            <w:hideMark/>
          </w:tcPr>
          <w:p w14:paraId="12C9F99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p>
        </w:tc>
        <w:tc>
          <w:tcPr>
            <w:tcW w:w="1503" w:type="dxa"/>
            <w:shd w:val="clear" w:color="auto" w:fill="auto"/>
            <w:noWrap/>
            <w:hideMark/>
          </w:tcPr>
          <w:p w14:paraId="6978A4C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5455D2A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2" w:type="dxa"/>
            <w:shd w:val="clear" w:color="auto" w:fill="auto"/>
            <w:noWrap/>
            <w:hideMark/>
          </w:tcPr>
          <w:p w14:paraId="7B7F86F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6669AF4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7F77540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r>
      <w:tr w:rsidR="00A00C97" w:rsidRPr="009E5255" w14:paraId="534DFA3F" w14:textId="77777777" w:rsidTr="00485137">
        <w:trPr>
          <w:trHeight w:val="20"/>
        </w:trPr>
        <w:tc>
          <w:tcPr>
            <w:tcW w:w="1502" w:type="dxa"/>
            <w:vMerge/>
            <w:hideMark/>
          </w:tcPr>
          <w:p w14:paraId="51CE7652"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p>
        </w:tc>
        <w:tc>
          <w:tcPr>
            <w:tcW w:w="1503" w:type="dxa"/>
            <w:shd w:val="clear" w:color="auto" w:fill="auto"/>
            <w:noWrap/>
            <w:hideMark/>
          </w:tcPr>
          <w:p w14:paraId="789E09A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61E4E15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2" w:type="dxa"/>
            <w:shd w:val="clear" w:color="auto" w:fill="auto"/>
            <w:noWrap/>
            <w:hideMark/>
          </w:tcPr>
          <w:p w14:paraId="24A4F3A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6724714F" w14:textId="593DB258"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7C1BD882" w14:textId="2EEFCF02"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r>
      <w:tr w:rsidR="006F39FA" w:rsidRPr="009E5255" w14:paraId="4471BE7B" w14:textId="77777777" w:rsidTr="00485137">
        <w:trPr>
          <w:trHeight w:val="20"/>
        </w:trPr>
        <w:tc>
          <w:tcPr>
            <w:tcW w:w="1502" w:type="dxa"/>
            <w:vMerge/>
            <w:hideMark/>
          </w:tcPr>
          <w:p w14:paraId="71862903" w14:textId="77777777" w:rsidR="006F39FA" w:rsidRPr="009E5255" w:rsidRDefault="006F39FA" w:rsidP="006F39FA">
            <w:pPr>
              <w:pStyle w:val="NoSpacing"/>
              <w:rPr>
                <w:rFonts w:asciiTheme="majorHAnsi" w:hAnsiTheme="majorHAnsi" w:cstheme="majorHAnsi"/>
                <w:color w:val="000000" w:themeColor="text1"/>
                <w:sz w:val="18"/>
                <w:szCs w:val="18"/>
                <w:lang w:eastAsia="en-AU"/>
              </w:rPr>
            </w:pPr>
          </w:p>
        </w:tc>
        <w:tc>
          <w:tcPr>
            <w:tcW w:w="1503" w:type="dxa"/>
            <w:shd w:val="clear" w:color="auto" w:fill="auto"/>
            <w:noWrap/>
            <w:hideMark/>
          </w:tcPr>
          <w:p w14:paraId="42E04808" w14:textId="0F466F30" w:rsidR="006F39FA" w:rsidRPr="009E5255" w:rsidRDefault="006F39FA" w:rsidP="006F39F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p>
        </w:tc>
        <w:tc>
          <w:tcPr>
            <w:tcW w:w="1503" w:type="dxa"/>
            <w:shd w:val="clear" w:color="auto" w:fill="auto"/>
            <w:noWrap/>
            <w:hideMark/>
          </w:tcPr>
          <w:p w14:paraId="31384322" w14:textId="3849898D" w:rsidR="006F39FA" w:rsidRPr="009E5255" w:rsidRDefault="006F39FA" w:rsidP="006F39F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p>
        </w:tc>
        <w:tc>
          <w:tcPr>
            <w:tcW w:w="1502" w:type="dxa"/>
            <w:shd w:val="clear" w:color="auto" w:fill="auto"/>
            <w:noWrap/>
            <w:hideMark/>
          </w:tcPr>
          <w:p w14:paraId="56743C3A" w14:textId="356E0D45" w:rsidR="006F39FA" w:rsidRPr="009E5255" w:rsidRDefault="006F39FA" w:rsidP="006F39F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p>
        </w:tc>
        <w:tc>
          <w:tcPr>
            <w:tcW w:w="1503" w:type="dxa"/>
            <w:shd w:val="clear" w:color="auto" w:fill="auto"/>
            <w:noWrap/>
            <w:hideMark/>
          </w:tcPr>
          <w:p w14:paraId="443764D9" w14:textId="46E31BCD" w:rsidR="006F39FA" w:rsidRPr="009E5255" w:rsidRDefault="006F39FA" w:rsidP="006F39F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p>
        </w:tc>
        <w:tc>
          <w:tcPr>
            <w:tcW w:w="1503" w:type="dxa"/>
            <w:shd w:val="clear" w:color="auto" w:fill="auto"/>
            <w:noWrap/>
            <w:hideMark/>
          </w:tcPr>
          <w:p w14:paraId="1C24A244" w14:textId="6B6A79A0" w:rsidR="006F39FA" w:rsidRPr="009E5255" w:rsidRDefault="006F39FA" w:rsidP="006F39F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p>
        </w:tc>
      </w:tr>
      <w:tr w:rsidR="00A00C97" w:rsidRPr="009E5255" w14:paraId="207A16C4" w14:textId="77777777" w:rsidTr="00485137">
        <w:trPr>
          <w:trHeight w:val="20"/>
        </w:trPr>
        <w:tc>
          <w:tcPr>
            <w:tcW w:w="1502" w:type="dxa"/>
            <w:shd w:val="clear" w:color="auto" w:fill="auto"/>
            <w:noWrap/>
            <w:hideMark/>
          </w:tcPr>
          <w:p w14:paraId="5AA53BD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urvalumab</w:t>
            </w:r>
          </w:p>
        </w:tc>
        <w:tc>
          <w:tcPr>
            <w:tcW w:w="1503" w:type="dxa"/>
            <w:shd w:val="clear" w:color="auto" w:fill="auto"/>
            <w:noWrap/>
            <w:hideMark/>
          </w:tcPr>
          <w:p w14:paraId="0FF67C8F" w14:textId="40E54EED"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7E15234E" w14:textId="3811B3B6"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2" w:type="dxa"/>
            <w:shd w:val="clear" w:color="auto" w:fill="auto"/>
            <w:noWrap/>
            <w:hideMark/>
          </w:tcPr>
          <w:p w14:paraId="0BF871BB" w14:textId="1A283040"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552FD94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STRAZENECA</w:t>
            </w:r>
          </w:p>
        </w:tc>
        <w:tc>
          <w:tcPr>
            <w:tcW w:w="1503" w:type="dxa"/>
            <w:shd w:val="clear" w:color="auto" w:fill="auto"/>
            <w:noWrap/>
            <w:hideMark/>
          </w:tcPr>
          <w:p w14:paraId="27AFDB3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STRAZENECA</w:t>
            </w:r>
          </w:p>
        </w:tc>
      </w:tr>
      <w:tr w:rsidR="00A00C97" w:rsidRPr="009E5255" w14:paraId="71AB6387" w14:textId="77777777" w:rsidTr="00485137">
        <w:trPr>
          <w:trHeight w:val="20"/>
        </w:trPr>
        <w:tc>
          <w:tcPr>
            <w:tcW w:w="1502" w:type="dxa"/>
            <w:shd w:val="clear" w:color="auto" w:fill="auto"/>
            <w:noWrap/>
            <w:hideMark/>
          </w:tcPr>
          <w:p w14:paraId="06C816C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pirubicin</w:t>
            </w:r>
          </w:p>
        </w:tc>
        <w:tc>
          <w:tcPr>
            <w:tcW w:w="1503" w:type="dxa"/>
            <w:shd w:val="clear" w:color="auto" w:fill="auto"/>
            <w:noWrap/>
            <w:hideMark/>
          </w:tcPr>
          <w:p w14:paraId="451D8A68" w14:textId="12CFC6A4"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19539CA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37ACDF6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7E0413A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RESENIUS-KABI</w:t>
            </w:r>
          </w:p>
          <w:p w14:paraId="7D72598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6E0D5D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1A77D46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021C113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09CE363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47039D4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70B5727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7BF52D4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c>
          <w:tcPr>
            <w:tcW w:w="1502" w:type="dxa"/>
            <w:shd w:val="clear" w:color="auto" w:fill="auto"/>
            <w:noWrap/>
            <w:hideMark/>
          </w:tcPr>
          <w:p w14:paraId="07D7B65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797C146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2828A97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3AF9E41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1FB11AF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c>
          <w:tcPr>
            <w:tcW w:w="1503" w:type="dxa"/>
            <w:shd w:val="clear" w:color="auto" w:fill="auto"/>
            <w:noWrap/>
            <w:hideMark/>
          </w:tcPr>
          <w:p w14:paraId="6864DEF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00CB2E2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0DB7833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54327D8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c>
          <w:tcPr>
            <w:tcW w:w="1503" w:type="dxa"/>
            <w:shd w:val="clear" w:color="auto" w:fill="auto"/>
            <w:noWrap/>
            <w:hideMark/>
          </w:tcPr>
          <w:p w14:paraId="300746A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222E4E4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657E034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E50ED4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r>
      <w:tr w:rsidR="00A00C97" w:rsidRPr="009E5255" w14:paraId="6BBCD923" w14:textId="77777777" w:rsidTr="00485137">
        <w:trPr>
          <w:trHeight w:val="20"/>
        </w:trPr>
        <w:tc>
          <w:tcPr>
            <w:tcW w:w="1502" w:type="dxa"/>
            <w:shd w:val="clear" w:color="auto" w:fill="auto"/>
            <w:noWrap/>
            <w:hideMark/>
          </w:tcPr>
          <w:p w14:paraId="57162EB9"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ribulin</w:t>
            </w:r>
          </w:p>
        </w:tc>
        <w:tc>
          <w:tcPr>
            <w:tcW w:w="1503" w:type="dxa"/>
            <w:shd w:val="clear" w:color="auto" w:fill="auto"/>
            <w:noWrap/>
            <w:hideMark/>
          </w:tcPr>
          <w:p w14:paraId="090B52A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ISAI AUST P/L</w:t>
            </w:r>
          </w:p>
        </w:tc>
        <w:tc>
          <w:tcPr>
            <w:tcW w:w="1503" w:type="dxa"/>
            <w:shd w:val="clear" w:color="auto" w:fill="auto"/>
            <w:noWrap/>
            <w:hideMark/>
          </w:tcPr>
          <w:p w14:paraId="126E127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ISAI AUST P/L</w:t>
            </w:r>
          </w:p>
        </w:tc>
        <w:tc>
          <w:tcPr>
            <w:tcW w:w="1502" w:type="dxa"/>
            <w:shd w:val="clear" w:color="auto" w:fill="auto"/>
            <w:noWrap/>
            <w:hideMark/>
          </w:tcPr>
          <w:p w14:paraId="23C7B54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ISAI AUST P/L</w:t>
            </w:r>
          </w:p>
        </w:tc>
        <w:tc>
          <w:tcPr>
            <w:tcW w:w="1503" w:type="dxa"/>
            <w:shd w:val="clear" w:color="auto" w:fill="auto"/>
            <w:noWrap/>
            <w:hideMark/>
          </w:tcPr>
          <w:p w14:paraId="3F8322C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ISAI AUST P/L</w:t>
            </w:r>
          </w:p>
        </w:tc>
        <w:tc>
          <w:tcPr>
            <w:tcW w:w="1503" w:type="dxa"/>
            <w:shd w:val="clear" w:color="auto" w:fill="auto"/>
            <w:noWrap/>
            <w:hideMark/>
          </w:tcPr>
          <w:p w14:paraId="24DA74B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ISAI AUST P/L</w:t>
            </w:r>
          </w:p>
        </w:tc>
      </w:tr>
      <w:tr w:rsidR="00A00C97" w:rsidRPr="009E5255" w14:paraId="6561D734" w14:textId="77777777" w:rsidTr="00485137">
        <w:trPr>
          <w:trHeight w:val="20"/>
        </w:trPr>
        <w:tc>
          <w:tcPr>
            <w:tcW w:w="1502" w:type="dxa"/>
            <w:shd w:val="clear" w:color="auto" w:fill="auto"/>
            <w:noWrap/>
            <w:hideMark/>
          </w:tcPr>
          <w:p w14:paraId="46E2FE3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toposide</w:t>
            </w:r>
          </w:p>
        </w:tc>
        <w:tc>
          <w:tcPr>
            <w:tcW w:w="1503" w:type="dxa"/>
            <w:shd w:val="clear" w:color="auto" w:fill="auto"/>
            <w:noWrap/>
            <w:hideMark/>
          </w:tcPr>
          <w:p w14:paraId="0D3E55A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2B679AF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40B0C64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58B375B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NK PHARMACEUTICS</w:t>
            </w:r>
          </w:p>
        </w:tc>
        <w:tc>
          <w:tcPr>
            <w:tcW w:w="1503" w:type="dxa"/>
            <w:shd w:val="clear" w:color="auto" w:fill="auto"/>
            <w:noWrap/>
            <w:hideMark/>
          </w:tcPr>
          <w:p w14:paraId="77B90610" w14:textId="48044EAE"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102A805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4989312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NK PHARMACEUTICS</w:t>
            </w:r>
          </w:p>
        </w:tc>
        <w:tc>
          <w:tcPr>
            <w:tcW w:w="1502" w:type="dxa"/>
            <w:shd w:val="clear" w:color="auto" w:fill="auto"/>
            <w:noWrap/>
            <w:hideMark/>
          </w:tcPr>
          <w:p w14:paraId="2F2EEEC5" w14:textId="684B3F8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368ADA5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07E77FE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NK PHARMACEUTICS</w:t>
            </w:r>
          </w:p>
        </w:tc>
        <w:tc>
          <w:tcPr>
            <w:tcW w:w="1503" w:type="dxa"/>
            <w:shd w:val="clear" w:color="auto" w:fill="auto"/>
            <w:noWrap/>
            <w:hideMark/>
          </w:tcPr>
          <w:p w14:paraId="57233050" w14:textId="29D10179"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7C01540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5A00E6F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NK PHARMACEUTICS</w:t>
            </w:r>
          </w:p>
        </w:tc>
        <w:tc>
          <w:tcPr>
            <w:tcW w:w="1503" w:type="dxa"/>
            <w:shd w:val="clear" w:color="auto" w:fill="auto"/>
            <w:noWrap/>
            <w:hideMark/>
          </w:tcPr>
          <w:p w14:paraId="6FA9262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472AC97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4F7FC5C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73D249B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NK PHARMACEUTICS</w:t>
            </w:r>
          </w:p>
        </w:tc>
      </w:tr>
      <w:tr w:rsidR="00A00C97" w:rsidRPr="009E5255" w14:paraId="3FDD432F" w14:textId="77777777" w:rsidTr="00485137">
        <w:trPr>
          <w:trHeight w:val="20"/>
        </w:trPr>
        <w:tc>
          <w:tcPr>
            <w:tcW w:w="1502" w:type="dxa"/>
            <w:shd w:val="clear" w:color="auto" w:fill="auto"/>
            <w:noWrap/>
            <w:hideMark/>
          </w:tcPr>
          <w:p w14:paraId="7589BFE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ludarabine</w:t>
            </w:r>
          </w:p>
        </w:tc>
        <w:tc>
          <w:tcPr>
            <w:tcW w:w="1503" w:type="dxa"/>
            <w:shd w:val="clear" w:color="auto" w:fill="auto"/>
            <w:noWrap/>
            <w:hideMark/>
          </w:tcPr>
          <w:p w14:paraId="4092FA5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619AF97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1161B2A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6C0FC21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33964EF1" w14:textId="52325A38"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285F31D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6706F69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2" w:type="dxa"/>
            <w:shd w:val="clear" w:color="auto" w:fill="auto"/>
            <w:noWrap/>
            <w:hideMark/>
          </w:tcPr>
          <w:p w14:paraId="112EECA1" w14:textId="70BBF952"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503893E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2590218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RROW PHARMA</w:t>
            </w:r>
          </w:p>
          <w:p w14:paraId="2563DD0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03229E2D" w14:textId="7658BCF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621ACEE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39807AB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RROW PHARMA</w:t>
            </w:r>
          </w:p>
          <w:p w14:paraId="10F0A68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7B327AE3" w14:textId="45564B70"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5AA1467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RROW PHARMA</w:t>
            </w:r>
          </w:p>
          <w:p w14:paraId="7819CBC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UNO PTY LTD</w:t>
            </w:r>
          </w:p>
          <w:p w14:paraId="10AC5FA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r>
      <w:tr w:rsidR="00A00C97" w:rsidRPr="009E5255" w14:paraId="3B852016" w14:textId="77777777" w:rsidTr="00485137">
        <w:trPr>
          <w:trHeight w:val="20"/>
        </w:trPr>
        <w:tc>
          <w:tcPr>
            <w:tcW w:w="1502" w:type="dxa"/>
            <w:shd w:val="clear" w:color="auto" w:fill="auto"/>
            <w:noWrap/>
            <w:hideMark/>
          </w:tcPr>
          <w:p w14:paraId="2667358C"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luorouracil</w:t>
            </w:r>
          </w:p>
        </w:tc>
        <w:tc>
          <w:tcPr>
            <w:tcW w:w="1503" w:type="dxa"/>
            <w:shd w:val="clear" w:color="auto" w:fill="auto"/>
            <w:noWrap/>
            <w:hideMark/>
          </w:tcPr>
          <w:p w14:paraId="607DFCAC" w14:textId="1A98DD55"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5C5330E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NOVA</w:t>
            </w:r>
          </w:p>
          <w:p w14:paraId="7E8795E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328FDC6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54060DBD" w14:textId="756FD0F4"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0749F4B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POTEX</w:t>
            </w:r>
          </w:p>
          <w:p w14:paraId="3B3DB6E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NOVA</w:t>
            </w:r>
          </w:p>
          <w:p w14:paraId="499F362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7BEE504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2" w:type="dxa"/>
            <w:shd w:val="clear" w:color="auto" w:fill="auto"/>
            <w:noWrap/>
            <w:hideMark/>
          </w:tcPr>
          <w:p w14:paraId="0089F41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47667AA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POTEX</w:t>
            </w:r>
          </w:p>
          <w:p w14:paraId="417C90D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NOVA</w:t>
            </w:r>
          </w:p>
          <w:p w14:paraId="62CD7F8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00A2BF8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7E9980B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61EAF56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POTEX</w:t>
            </w:r>
          </w:p>
          <w:p w14:paraId="0DD5FDA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NOVA</w:t>
            </w:r>
          </w:p>
          <w:p w14:paraId="6570220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19D6D2F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6167444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51B485F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POTEX</w:t>
            </w:r>
          </w:p>
          <w:p w14:paraId="1583DA2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NOVA</w:t>
            </w:r>
          </w:p>
          <w:p w14:paraId="7E53DA7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71F0BCB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r>
      <w:tr w:rsidR="00A00C97" w:rsidRPr="009E5255" w14:paraId="2D05FC25" w14:textId="77777777" w:rsidTr="00485137">
        <w:trPr>
          <w:trHeight w:val="20"/>
        </w:trPr>
        <w:tc>
          <w:tcPr>
            <w:tcW w:w="1502" w:type="dxa"/>
            <w:shd w:val="clear" w:color="auto" w:fill="auto"/>
            <w:noWrap/>
            <w:hideMark/>
          </w:tcPr>
          <w:p w14:paraId="7D2CB0D9"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otemustine</w:t>
            </w:r>
          </w:p>
        </w:tc>
        <w:tc>
          <w:tcPr>
            <w:tcW w:w="1503" w:type="dxa"/>
            <w:shd w:val="clear" w:color="auto" w:fill="auto"/>
            <w:noWrap/>
            <w:hideMark/>
          </w:tcPr>
          <w:p w14:paraId="3689724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51F150E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ERVIER</w:t>
            </w:r>
          </w:p>
        </w:tc>
        <w:tc>
          <w:tcPr>
            <w:tcW w:w="1503" w:type="dxa"/>
            <w:shd w:val="clear" w:color="auto" w:fill="auto"/>
            <w:noWrap/>
            <w:hideMark/>
          </w:tcPr>
          <w:p w14:paraId="31B887BA" w14:textId="5DB020FE"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0F3BC90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ERVIER</w:t>
            </w:r>
          </w:p>
        </w:tc>
        <w:tc>
          <w:tcPr>
            <w:tcW w:w="1502" w:type="dxa"/>
            <w:shd w:val="clear" w:color="auto" w:fill="auto"/>
            <w:noWrap/>
            <w:hideMark/>
          </w:tcPr>
          <w:p w14:paraId="039CF9CD" w14:textId="48EE8FF5"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3827ED8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ERVIER</w:t>
            </w:r>
          </w:p>
        </w:tc>
        <w:tc>
          <w:tcPr>
            <w:tcW w:w="1503" w:type="dxa"/>
            <w:shd w:val="clear" w:color="auto" w:fill="auto"/>
            <w:noWrap/>
            <w:hideMark/>
          </w:tcPr>
          <w:p w14:paraId="6ED08638" w14:textId="03158220"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50BA104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ERVIER</w:t>
            </w:r>
          </w:p>
        </w:tc>
        <w:tc>
          <w:tcPr>
            <w:tcW w:w="1503" w:type="dxa"/>
            <w:shd w:val="clear" w:color="auto" w:fill="auto"/>
            <w:noWrap/>
            <w:hideMark/>
          </w:tcPr>
          <w:p w14:paraId="0D101A7D" w14:textId="6B2DAA1D"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3DD4EFF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ERVIER</w:t>
            </w:r>
          </w:p>
        </w:tc>
      </w:tr>
      <w:tr w:rsidR="00A00C97" w:rsidRPr="009E5255" w14:paraId="2EEE9326" w14:textId="77777777" w:rsidTr="00485137">
        <w:trPr>
          <w:trHeight w:val="20"/>
        </w:trPr>
        <w:tc>
          <w:tcPr>
            <w:tcW w:w="1502" w:type="dxa"/>
            <w:shd w:val="clear" w:color="auto" w:fill="auto"/>
            <w:noWrap/>
            <w:hideMark/>
          </w:tcPr>
          <w:p w14:paraId="59A6DA2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Gemcitabine</w:t>
            </w:r>
          </w:p>
        </w:tc>
        <w:tc>
          <w:tcPr>
            <w:tcW w:w="1503" w:type="dxa"/>
            <w:shd w:val="clear" w:color="auto" w:fill="auto"/>
            <w:noWrap/>
            <w:hideMark/>
          </w:tcPr>
          <w:p w14:paraId="710AF0C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4BC4563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GILA AUSTRALASIA</w:t>
            </w:r>
          </w:p>
          <w:p w14:paraId="462B635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098F4D7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RESENIUS-KABI</w:t>
            </w:r>
          </w:p>
          <w:p w14:paraId="599B729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3B87288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4B2B7713" w14:textId="065FCE88"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r w:rsidR="00F83763" w:rsidRPr="009E5255">
              <w:rPr>
                <w:rFonts w:asciiTheme="majorHAnsi" w:hAnsiTheme="majorHAnsi" w:cstheme="majorHAnsi"/>
                <w:color w:val="000000" w:themeColor="text1"/>
                <w:sz w:val="18"/>
                <w:szCs w:val="18"/>
                <w:lang w:eastAsia="en-AU"/>
              </w:rPr>
              <w:t>…</w:t>
            </w:r>
          </w:p>
        </w:tc>
        <w:tc>
          <w:tcPr>
            <w:tcW w:w="1503" w:type="dxa"/>
            <w:shd w:val="clear" w:color="auto" w:fill="auto"/>
            <w:noWrap/>
            <w:hideMark/>
          </w:tcPr>
          <w:p w14:paraId="5D83E32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27AF15E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02E92A7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460F23B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4DDA39C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2" w:type="dxa"/>
            <w:shd w:val="clear" w:color="auto" w:fill="auto"/>
            <w:noWrap/>
            <w:hideMark/>
          </w:tcPr>
          <w:p w14:paraId="47E7D319" w14:textId="51E405FC"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239A425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GILA AUSTRALASIA</w:t>
            </w:r>
          </w:p>
          <w:p w14:paraId="6FEF0E4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410335A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332EE1C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28983E0D" w14:textId="33C6713C"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7391396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GILA AUSTRALASIA</w:t>
            </w:r>
          </w:p>
          <w:p w14:paraId="25535B7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09E7B4D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1910D407" w14:textId="5EF2D8B9"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35A2CE0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41C7F42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r>
      <w:tr w:rsidR="00A00C97" w:rsidRPr="009E5255" w14:paraId="434574B7" w14:textId="77777777" w:rsidTr="00485137">
        <w:trPr>
          <w:trHeight w:val="20"/>
        </w:trPr>
        <w:tc>
          <w:tcPr>
            <w:tcW w:w="1502" w:type="dxa"/>
            <w:vMerge w:val="restart"/>
            <w:shd w:val="clear" w:color="auto" w:fill="auto"/>
            <w:noWrap/>
            <w:hideMark/>
          </w:tcPr>
          <w:p w14:paraId="118FF2DF"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darubicin</w:t>
            </w:r>
          </w:p>
        </w:tc>
        <w:tc>
          <w:tcPr>
            <w:tcW w:w="1503" w:type="dxa"/>
            <w:shd w:val="clear" w:color="auto" w:fill="auto"/>
            <w:noWrap/>
            <w:hideMark/>
          </w:tcPr>
          <w:p w14:paraId="5A65153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tc>
        <w:tc>
          <w:tcPr>
            <w:tcW w:w="1503" w:type="dxa"/>
            <w:shd w:val="clear" w:color="auto" w:fill="auto"/>
            <w:noWrap/>
            <w:hideMark/>
          </w:tcPr>
          <w:p w14:paraId="72EC1F18" w14:textId="25710774"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2" w:type="dxa"/>
            <w:shd w:val="clear" w:color="auto" w:fill="auto"/>
            <w:noWrap/>
            <w:hideMark/>
          </w:tcPr>
          <w:p w14:paraId="6771D16E" w14:textId="7C37A33C"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147C5097" w14:textId="7D7E3A8A"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002C6C5A" w14:textId="6E98C92D"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r>
      <w:tr w:rsidR="00A00C97" w:rsidRPr="009E5255" w14:paraId="26B0D04A" w14:textId="77777777" w:rsidTr="00485137">
        <w:trPr>
          <w:trHeight w:val="20"/>
        </w:trPr>
        <w:tc>
          <w:tcPr>
            <w:tcW w:w="1502" w:type="dxa"/>
            <w:vMerge/>
            <w:hideMark/>
          </w:tcPr>
          <w:p w14:paraId="5A9B56EA"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p>
        </w:tc>
        <w:tc>
          <w:tcPr>
            <w:tcW w:w="1503" w:type="dxa"/>
            <w:shd w:val="clear" w:color="auto" w:fill="auto"/>
            <w:noWrap/>
            <w:hideMark/>
          </w:tcPr>
          <w:p w14:paraId="14622D5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157256B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2" w:type="dxa"/>
            <w:shd w:val="clear" w:color="auto" w:fill="auto"/>
            <w:noWrap/>
            <w:hideMark/>
          </w:tcPr>
          <w:p w14:paraId="5E76A5B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08BF5C0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3039710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r>
      <w:tr w:rsidR="00A00C97" w:rsidRPr="009E5255" w14:paraId="36C12430" w14:textId="77777777" w:rsidTr="00485137">
        <w:trPr>
          <w:trHeight w:val="20"/>
        </w:trPr>
        <w:tc>
          <w:tcPr>
            <w:tcW w:w="1502" w:type="dxa"/>
            <w:vMerge/>
            <w:hideMark/>
          </w:tcPr>
          <w:p w14:paraId="68335EB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p>
        </w:tc>
        <w:tc>
          <w:tcPr>
            <w:tcW w:w="1503" w:type="dxa"/>
            <w:shd w:val="clear" w:color="auto" w:fill="auto"/>
            <w:noWrap/>
            <w:hideMark/>
          </w:tcPr>
          <w:p w14:paraId="15C5059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427468C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2" w:type="dxa"/>
            <w:shd w:val="clear" w:color="auto" w:fill="auto"/>
            <w:noWrap/>
            <w:hideMark/>
          </w:tcPr>
          <w:p w14:paraId="06E40B2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758CE33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38F554C0" w14:textId="766AA5BA"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r>
      <w:tr w:rsidR="00A00C97" w:rsidRPr="009E5255" w14:paraId="44C1192D" w14:textId="77777777" w:rsidTr="00485137">
        <w:trPr>
          <w:trHeight w:val="20"/>
        </w:trPr>
        <w:tc>
          <w:tcPr>
            <w:tcW w:w="1502" w:type="dxa"/>
            <w:shd w:val="clear" w:color="auto" w:fill="auto"/>
            <w:noWrap/>
            <w:hideMark/>
          </w:tcPr>
          <w:p w14:paraId="2A96287F"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fosfamide</w:t>
            </w:r>
          </w:p>
        </w:tc>
        <w:tc>
          <w:tcPr>
            <w:tcW w:w="1503" w:type="dxa"/>
            <w:shd w:val="clear" w:color="auto" w:fill="auto"/>
            <w:noWrap/>
            <w:hideMark/>
          </w:tcPr>
          <w:p w14:paraId="5D9C488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tc>
        <w:tc>
          <w:tcPr>
            <w:tcW w:w="1503" w:type="dxa"/>
            <w:shd w:val="clear" w:color="auto" w:fill="auto"/>
            <w:noWrap/>
            <w:hideMark/>
          </w:tcPr>
          <w:p w14:paraId="4F98672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tc>
        <w:tc>
          <w:tcPr>
            <w:tcW w:w="1502" w:type="dxa"/>
            <w:shd w:val="clear" w:color="auto" w:fill="auto"/>
            <w:noWrap/>
            <w:hideMark/>
          </w:tcPr>
          <w:p w14:paraId="24BAD8E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tc>
        <w:tc>
          <w:tcPr>
            <w:tcW w:w="1503" w:type="dxa"/>
            <w:shd w:val="clear" w:color="auto" w:fill="auto"/>
            <w:noWrap/>
            <w:hideMark/>
          </w:tcPr>
          <w:p w14:paraId="2F20E30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tc>
        <w:tc>
          <w:tcPr>
            <w:tcW w:w="1503" w:type="dxa"/>
            <w:shd w:val="clear" w:color="auto" w:fill="auto"/>
            <w:noWrap/>
            <w:hideMark/>
          </w:tcPr>
          <w:p w14:paraId="1BB3333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tc>
      </w:tr>
      <w:tr w:rsidR="00A00C97" w:rsidRPr="009E5255" w14:paraId="48C0F1EE" w14:textId="77777777" w:rsidTr="00485137">
        <w:trPr>
          <w:trHeight w:val="20"/>
        </w:trPr>
        <w:tc>
          <w:tcPr>
            <w:tcW w:w="1502" w:type="dxa"/>
            <w:shd w:val="clear" w:color="auto" w:fill="auto"/>
            <w:noWrap/>
            <w:hideMark/>
          </w:tcPr>
          <w:p w14:paraId="3EEFBCC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notuzumab Ozogamicin</w:t>
            </w:r>
          </w:p>
        </w:tc>
        <w:tc>
          <w:tcPr>
            <w:tcW w:w="1503" w:type="dxa"/>
            <w:shd w:val="clear" w:color="auto" w:fill="auto"/>
            <w:noWrap/>
            <w:hideMark/>
          </w:tcPr>
          <w:p w14:paraId="0E29C137" w14:textId="7464BD70"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72E600D1" w14:textId="57C46F0B"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2" w:type="dxa"/>
            <w:shd w:val="clear" w:color="auto" w:fill="auto"/>
            <w:noWrap/>
            <w:hideMark/>
          </w:tcPr>
          <w:p w14:paraId="7CBA47B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115DFFA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5E24E70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r>
      <w:tr w:rsidR="00A00C97" w:rsidRPr="009E5255" w14:paraId="0597BC5B" w14:textId="77777777" w:rsidTr="00485137">
        <w:trPr>
          <w:trHeight w:val="20"/>
        </w:trPr>
        <w:tc>
          <w:tcPr>
            <w:tcW w:w="1502" w:type="dxa"/>
            <w:shd w:val="clear" w:color="auto" w:fill="auto"/>
            <w:noWrap/>
            <w:hideMark/>
          </w:tcPr>
          <w:p w14:paraId="2D0E1C3E"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pilimumab</w:t>
            </w:r>
          </w:p>
        </w:tc>
        <w:tc>
          <w:tcPr>
            <w:tcW w:w="1503" w:type="dxa"/>
            <w:shd w:val="clear" w:color="auto" w:fill="auto"/>
            <w:noWrap/>
            <w:hideMark/>
          </w:tcPr>
          <w:p w14:paraId="115E35C4" w14:textId="25E4CE7E"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66415F5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ISTOLMYER SQUIBB</w:t>
            </w:r>
          </w:p>
        </w:tc>
        <w:tc>
          <w:tcPr>
            <w:tcW w:w="1503" w:type="dxa"/>
            <w:shd w:val="clear" w:color="auto" w:fill="auto"/>
            <w:noWrap/>
            <w:hideMark/>
          </w:tcPr>
          <w:p w14:paraId="74F477B4" w14:textId="55D274EA"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61A13D6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ISTOLMYER SQUIBB</w:t>
            </w:r>
          </w:p>
        </w:tc>
        <w:tc>
          <w:tcPr>
            <w:tcW w:w="1502" w:type="dxa"/>
            <w:shd w:val="clear" w:color="auto" w:fill="auto"/>
            <w:noWrap/>
            <w:hideMark/>
          </w:tcPr>
          <w:p w14:paraId="01BEADB6" w14:textId="05DC173E"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0B1ABF3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ISTOLMYER SQUIBB</w:t>
            </w:r>
          </w:p>
        </w:tc>
        <w:tc>
          <w:tcPr>
            <w:tcW w:w="1503" w:type="dxa"/>
            <w:shd w:val="clear" w:color="auto" w:fill="auto"/>
            <w:noWrap/>
            <w:hideMark/>
          </w:tcPr>
          <w:p w14:paraId="1C25646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6189138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ISTOLMYER SQUIBB</w:t>
            </w:r>
          </w:p>
        </w:tc>
        <w:tc>
          <w:tcPr>
            <w:tcW w:w="1503" w:type="dxa"/>
            <w:shd w:val="clear" w:color="auto" w:fill="auto"/>
            <w:noWrap/>
            <w:hideMark/>
          </w:tcPr>
          <w:p w14:paraId="62BF1060" w14:textId="67745E04"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56E40B7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ISTOLMYER SQUIBB</w:t>
            </w:r>
          </w:p>
        </w:tc>
      </w:tr>
      <w:tr w:rsidR="00A00C97" w:rsidRPr="009E5255" w14:paraId="53792E4B" w14:textId="77777777" w:rsidTr="00485137">
        <w:trPr>
          <w:trHeight w:val="20"/>
        </w:trPr>
        <w:tc>
          <w:tcPr>
            <w:tcW w:w="1502" w:type="dxa"/>
            <w:shd w:val="clear" w:color="auto" w:fill="auto"/>
            <w:noWrap/>
            <w:hideMark/>
          </w:tcPr>
          <w:p w14:paraId="29219B6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rinotecan</w:t>
            </w:r>
          </w:p>
        </w:tc>
        <w:tc>
          <w:tcPr>
            <w:tcW w:w="1503" w:type="dxa"/>
            <w:shd w:val="clear" w:color="auto" w:fill="auto"/>
            <w:noWrap/>
            <w:hideMark/>
          </w:tcPr>
          <w:p w14:paraId="09541FBB" w14:textId="7647BE01"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7B5203D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1469AD0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351F339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090A159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PLA</w:t>
            </w:r>
          </w:p>
          <w:p w14:paraId="62EB52D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RESENIUS-KABI</w:t>
            </w:r>
          </w:p>
          <w:p w14:paraId="78D5EE2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421E252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YLAN AUSTRALIA</w:t>
            </w:r>
          </w:p>
          <w:p w14:paraId="19846B6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0818987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329E15D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75B81E8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33775FC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05A24D8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PLA</w:t>
            </w:r>
          </w:p>
          <w:p w14:paraId="3E86088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3701982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YLAN AUSTRALIA</w:t>
            </w:r>
          </w:p>
          <w:p w14:paraId="5337E99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MEGAPHARM P/L</w:t>
            </w:r>
          </w:p>
          <w:p w14:paraId="2309074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C68AB7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4688014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2" w:type="dxa"/>
            <w:shd w:val="clear" w:color="auto" w:fill="auto"/>
            <w:noWrap/>
            <w:hideMark/>
          </w:tcPr>
          <w:p w14:paraId="6AA5C7F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74F58AB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0AD7D14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PLA</w:t>
            </w:r>
          </w:p>
          <w:p w14:paraId="14850E4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4F81801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YLAN AUSTRALIA</w:t>
            </w:r>
          </w:p>
          <w:p w14:paraId="361B414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MEGAPHARM P/L</w:t>
            </w:r>
          </w:p>
          <w:p w14:paraId="4EA41B9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08C3E8D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5EC870A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4A96636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06702AC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PLA</w:t>
            </w:r>
          </w:p>
          <w:p w14:paraId="1824FAC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YLAN AUSTRALIA</w:t>
            </w:r>
          </w:p>
          <w:p w14:paraId="5DB5041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MEGAPHARM P/L</w:t>
            </w:r>
          </w:p>
          <w:p w14:paraId="046A22B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76C1DFA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ERVIER</w:t>
            </w:r>
          </w:p>
        </w:tc>
        <w:tc>
          <w:tcPr>
            <w:tcW w:w="1503" w:type="dxa"/>
            <w:shd w:val="clear" w:color="auto" w:fill="auto"/>
            <w:noWrap/>
            <w:hideMark/>
          </w:tcPr>
          <w:p w14:paraId="06AEE7F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7F05826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1169D3C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PLA</w:t>
            </w:r>
          </w:p>
          <w:p w14:paraId="23EDA7F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6F52B86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ERVIER</w:t>
            </w:r>
          </w:p>
        </w:tc>
      </w:tr>
      <w:tr w:rsidR="00A00C97" w:rsidRPr="009E5255" w14:paraId="036FA930" w14:textId="77777777" w:rsidTr="00485137">
        <w:trPr>
          <w:trHeight w:val="20"/>
        </w:trPr>
        <w:tc>
          <w:tcPr>
            <w:tcW w:w="1502" w:type="dxa"/>
            <w:shd w:val="clear" w:color="auto" w:fill="auto"/>
            <w:noWrap/>
            <w:hideMark/>
          </w:tcPr>
          <w:p w14:paraId="6AF1DC38"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thotrexate</w:t>
            </w:r>
          </w:p>
        </w:tc>
        <w:tc>
          <w:tcPr>
            <w:tcW w:w="1503" w:type="dxa"/>
            <w:shd w:val="clear" w:color="auto" w:fill="auto"/>
            <w:noWrap/>
            <w:hideMark/>
          </w:tcPr>
          <w:p w14:paraId="5B9A3C8A" w14:textId="3951248D"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47115F1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0078B5F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NK PHARMACEUTICS</w:t>
            </w:r>
          </w:p>
          <w:p w14:paraId="31EA883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0D77C57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46DF9A1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0B2778D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0453209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041687A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NK PHARMACEUTICS</w:t>
            </w:r>
          </w:p>
          <w:p w14:paraId="6F5E744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15A059A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439C57F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2" w:type="dxa"/>
            <w:shd w:val="clear" w:color="auto" w:fill="auto"/>
            <w:noWrap/>
            <w:hideMark/>
          </w:tcPr>
          <w:p w14:paraId="5FE7D26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5B7FCFA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514DF46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NK PHARMACEUTICS</w:t>
            </w:r>
          </w:p>
          <w:p w14:paraId="36A6499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24612F5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3F6128F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0D6E67B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5F8D062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40330FD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NK PHARMACEUTICS</w:t>
            </w:r>
          </w:p>
          <w:p w14:paraId="01F391F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7834331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059891D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49207E9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7EA610C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43DE373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NK PHARMACEUTICS</w:t>
            </w:r>
          </w:p>
          <w:p w14:paraId="3EF86D1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5B7D720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768C679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r>
      <w:tr w:rsidR="00A00C97" w:rsidRPr="009E5255" w14:paraId="3DEDF61F" w14:textId="77777777" w:rsidTr="00485137">
        <w:trPr>
          <w:trHeight w:val="20"/>
        </w:trPr>
        <w:tc>
          <w:tcPr>
            <w:tcW w:w="1502" w:type="dxa"/>
            <w:shd w:val="clear" w:color="auto" w:fill="auto"/>
            <w:noWrap/>
            <w:hideMark/>
          </w:tcPr>
          <w:p w14:paraId="6DBA3DEC"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ivolumab</w:t>
            </w:r>
          </w:p>
        </w:tc>
        <w:tc>
          <w:tcPr>
            <w:tcW w:w="1503" w:type="dxa"/>
            <w:shd w:val="clear" w:color="auto" w:fill="auto"/>
            <w:noWrap/>
            <w:hideMark/>
          </w:tcPr>
          <w:p w14:paraId="1CE67C6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ISTOLMYER SQUIBB</w:t>
            </w:r>
          </w:p>
        </w:tc>
        <w:tc>
          <w:tcPr>
            <w:tcW w:w="1503" w:type="dxa"/>
            <w:shd w:val="clear" w:color="auto" w:fill="auto"/>
            <w:noWrap/>
            <w:hideMark/>
          </w:tcPr>
          <w:p w14:paraId="513E293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ISTOLMYER SQUIBB</w:t>
            </w:r>
          </w:p>
        </w:tc>
        <w:tc>
          <w:tcPr>
            <w:tcW w:w="1502" w:type="dxa"/>
            <w:shd w:val="clear" w:color="auto" w:fill="auto"/>
            <w:noWrap/>
            <w:hideMark/>
          </w:tcPr>
          <w:p w14:paraId="58C11C7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ISTOLMYER SQUIBB</w:t>
            </w:r>
          </w:p>
        </w:tc>
        <w:tc>
          <w:tcPr>
            <w:tcW w:w="1503" w:type="dxa"/>
            <w:shd w:val="clear" w:color="auto" w:fill="auto"/>
            <w:noWrap/>
            <w:hideMark/>
          </w:tcPr>
          <w:p w14:paraId="036E057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ISTOLMYER SQUIBB</w:t>
            </w:r>
          </w:p>
        </w:tc>
        <w:tc>
          <w:tcPr>
            <w:tcW w:w="1503" w:type="dxa"/>
            <w:shd w:val="clear" w:color="auto" w:fill="auto"/>
            <w:noWrap/>
            <w:hideMark/>
          </w:tcPr>
          <w:p w14:paraId="2ED50A0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ISTOLMYER SQUIBB</w:t>
            </w:r>
          </w:p>
        </w:tc>
      </w:tr>
      <w:tr w:rsidR="00A00C97" w:rsidRPr="009E5255" w14:paraId="1CB1E8EB" w14:textId="77777777" w:rsidTr="00485137">
        <w:trPr>
          <w:trHeight w:val="20"/>
        </w:trPr>
        <w:tc>
          <w:tcPr>
            <w:tcW w:w="1502" w:type="dxa"/>
            <w:shd w:val="clear" w:color="auto" w:fill="auto"/>
            <w:noWrap/>
            <w:hideMark/>
          </w:tcPr>
          <w:p w14:paraId="6D07E5B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binutuzumab</w:t>
            </w:r>
          </w:p>
        </w:tc>
        <w:tc>
          <w:tcPr>
            <w:tcW w:w="1503" w:type="dxa"/>
            <w:shd w:val="clear" w:color="auto" w:fill="auto"/>
            <w:noWrap/>
            <w:hideMark/>
          </w:tcPr>
          <w:p w14:paraId="6304913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4144E9C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2" w:type="dxa"/>
            <w:shd w:val="clear" w:color="auto" w:fill="auto"/>
            <w:noWrap/>
            <w:hideMark/>
          </w:tcPr>
          <w:p w14:paraId="0BC9C44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567C704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7EEB1C8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r>
      <w:tr w:rsidR="00A00C97" w:rsidRPr="009E5255" w14:paraId="0773F35C" w14:textId="77777777" w:rsidTr="00485137">
        <w:trPr>
          <w:trHeight w:val="20"/>
        </w:trPr>
        <w:tc>
          <w:tcPr>
            <w:tcW w:w="1502" w:type="dxa"/>
            <w:vMerge w:val="restart"/>
            <w:shd w:val="clear" w:color="auto" w:fill="auto"/>
            <w:noWrap/>
            <w:hideMark/>
          </w:tcPr>
          <w:p w14:paraId="704147A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xaliplatin</w:t>
            </w:r>
          </w:p>
        </w:tc>
        <w:tc>
          <w:tcPr>
            <w:tcW w:w="1503" w:type="dxa"/>
            <w:shd w:val="clear" w:color="auto" w:fill="auto"/>
            <w:noWrap/>
            <w:hideMark/>
          </w:tcPr>
          <w:p w14:paraId="13679C8E" w14:textId="78F3F62F"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08EDABD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20E6DA3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534E017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RESENIUS-KABI</w:t>
            </w:r>
          </w:p>
          <w:p w14:paraId="729A0BE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1AC6FA6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5E8018E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7348429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OFI-AVENTIS</w:t>
            </w:r>
          </w:p>
        </w:tc>
        <w:tc>
          <w:tcPr>
            <w:tcW w:w="1503" w:type="dxa"/>
            <w:shd w:val="clear" w:color="auto" w:fill="auto"/>
            <w:noWrap/>
            <w:hideMark/>
          </w:tcPr>
          <w:p w14:paraId="362E76B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2F8C18D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2CA13D2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NK PHARMACEUTICS</w:t>
            </w:r>
          </w:p>
          <w:p w14:paraId="40B3ED9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51AE8D5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3070905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OFI-AVENTIS</w:t>
            </w:r>
          </w:p>
        </w:tc>
        <w:tc>
          <w:tcPr>
            <w:tcW w:w="1502" w:type="dxa"/>
            <w:shd w:val="clear" w:color="auto" w:fill="auto"/>
            <w:noWrap/>
            <w:hideMark/>
          </w:tcPr>
          <w:p w14:paraId="695DC4E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4D588CD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591FFEA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3B7931B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DIS PHARMA P/L</w:t>
            </w:r>
          </w:p>
          <w:p w14:paraId="3376478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5BA1CE8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697D8A8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10393E2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7F13475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1A4021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2BF1C69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755D31B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13498B5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r>
      <w:tr w:rsidR="00A00C97" w:rsidRPr="009E5255" w14:paraId="1D34D00B" w14:textId="77777777" w:rsidTr="00485137">
        <w:trPr>
          <w:trHeight w:val="20"/>
        </w:trPr>
        <w:tc>
          <w:tcPr>
            <w:tcW w:w="1502" w:type="dxa"/>
            <w:vMerge/>
            <w:hideMark/>
          </w:tcPr>
          <w:p w14:paraId="064BC6F9"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p>
        </w:tc>
        <w:tc>
          <w:tcPr>
            <w:tcW w:w="1503" w:type="dxa"/>
            <w:shd w:val="clear" w:color="auto" w:fill="auto"/>
            <w:noWrap/>
            <w:hideMark/>
          </w:tcPr>
          <w:p w14:paraId="241CFAED" w14:textId="56E37A31"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r w:rsidR="00485137" w:rsidRPr="009E5255">
              <w:rPr>
                <w:rFonts w:asciiTheme="majorHAnsi" w:hAnsiTheme="majorHAnsi" w:cstheme="majorHAnsi"/>
                <w:color w:val="000000" w:themeColor="text1"/>
                <w:sz w:val="18"/>
                <w:szCs w:val="18"/>
                <w:lang w:eastAsia="en-AU"/>
              </w:rPr>
              <w:t>…</w:t>
            </w:r>
          </w:p>
        </w:tc>
        <w:tc>
          <w:tcPr>
            <w:tcW w:w="1503" w:type="dxa"/>
            <w:shd w:val="clear" w:color="auto" w:fill="auto"/>
            <w:noWrap/>
            <w:hideMark/>
          </w:tcPr>
          <w:p w14:paraId="06D31FFB" w14:textId="33C5D556"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r w:rsidR="00485137" w:rsidRPr="009E5255">
              <w:rPr>
                <w:rFonts w:asciiTheme="majorHAnsi" w:hAnsiTheme="majorHAnsi" w:cstheme="majorHAnsi"/>
                <w:color w:val="000000" w:themeColor="text1"/>
                <w:sz w:val="18"/>
                <w:szCs w:val="18"/>
                <w:lang w:eastAsia="en-AU"/>
              </w:rPr>
              <w:t>…</w:t>
            </w:r>
          </w:p>
        </w:tc>
        <w:tc>
          <w:tcPr>
            <w:tcW w:w="1502" w:type="dxa"/>
            <w:shd w:val="clear" w:color="auto" w:fill="auto"/>
            <w:noWrap/>
            <w:hideMark/>
          </w:tcPr>
          <w:p w14:paraId="6C7E9767" w14:textId="1E45DA5F"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r w:rsidR="00485137" w:rsidRPr="009E5255">
              <w:rPr>
                <w:rFonts w:asciiTheme="majorHAnsi" w:hAnsiTheme="majorHAnsi" w:cstheme="majorHAnsi"/>
                <w:color w:val="000000" w:themeColor="text1"/>
                <w:sz w:val="18"/>
                <w:szCs w:val="18"/>
                <w:lang w:eastAsia="en-AU"/>
              </w:rPr>
              <w:t>…</w:t>
            </w:r>
          </w:p>
        </w:tc>
        <w:tc>
          <w:tcPr>
            <w:tcW w:w="1503" w:type="dxa"/>
            <w:shd w:val="clear" w:color="auto" w:fill="auto"/>
            <w:noWrap/>
            <w:hideMark/>
          </w:tcPr>
          <w:p w14:paraId="4F834599" w14:textId="1015177F"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r w:rsidR="00485137" w:rsidRPr="009E5255">
              <w:rPr>
                <w:rFonts w:asciiTheme="majorHAnsi" w:hAnsiTheme="majorHAnsi" w:cstheme="majorHAnsi"/>
                <w:color w:val="000000" w:themeColor="text1"/>
                <w:sz w:val="18"/>
                <w:szCs w:val="18"/>
                <w:lang w:eastAsia="en-AU"/>
              </w:rPr>
              <w:t>…</w:t>
            </w:r>
          </w:p>
        </w:tc>
        <w:tc>
          <w:tcPr>
            <w:tcW w:w="1503" w:type="dxa"/>
            <w:shd w:val="clear" w:color="auto" w:fill="auto"/>
            <w:noWrap/>
            <w:hideMark/>
          </w:tcPr>
          <w:p w14:paraId="7A11F018" w14:textId="68D75083"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r w:rsidR="00485137" w:rsidRPr="009E5255">
              <w:rPr>
                <w:rFonts w:asciiTheme="majorHAnsi" w:hAnsiTheme="majorHAnsi" w:cstheme="majorHAnsi"/>
                <w:color w:val="000000" w:themeColor="text1"/>
                <w:sz w:val="18"/>
                <w:szCs w:val="18"/>
                <w:lang w:eastAsia="en-AU"/>
              </w:rPr>
              <w:t>…</w:t>
            </w:r>
          </w:p>
        </w:tc>
      </w:tr>
      <w:tr w:rsidR="00A00C97" w:rsidRPr="009E5255" w14:paraId="1A39411B" w14:textId="77777777" w:rsidTr="00485137">
        <w:trPr>
          <w:trHeight w:val="20"/>
        </w:trPr>
        <w:tc>
          <w:tcPr>
            <w:tcW w:w="1502" w:type="dxa"/>
            <w:shd w:val="clear" w:color="auto" w:fill="auto"/>
            <w:noWrap/>
            <w:hideMark/>
          </w:tcPr>
          <w:p w14:paraId="0E1DEB4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aclitaxel</w:t>
            </w:r>
          </w:p>
        </w:tc>
        <w:tc>
          <w:tcPr>
            <w:tcW w:w="1503" w:type="dxa"/>
            <w:shd w:val="clear" w:color="auto" w:fill="auto"/>
            <w:noWrap/>
            <w:hideMark/>
          </w:tcPr>
          <w:p w14:paraId="2CD79587" w14:textId="4238556C"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p w14:paraId="65901F4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TAVIS AUST P/L</w:t>
            </w:r>
          </w:p>
          <w:p w14:paraId="650BD7D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1263CA5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RESENIUS-KABI</w:t>
            </w:r>
          </w:p>
          <w:p w14:paraId="19563BC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1C4028C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6468E17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PECIALISED THERAP</w:t>
            </w:r>
          </w:p>
        </w:tc>
        <w:tc>
          <w:tcPr>
            <w:tcW w:w="1503" w:type="dxa"/>
            <w:shd w:val="clear" w:color="auto" w:fill="auto"/>
            <w:noWrap/>
            <w:hideMark/>
          </w:tcPr>
          <w:p w14:paraId="269F3CA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45E7582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572E409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4719C7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358BEAA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PECIALISED THERAP</w:t>
            </w:r>
          </w:p>
          <w:p w14:paraId="53B6D53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c>
          <w:tcPr>
            <w:tcW w:w="1502" w:type="dxa"/>
            <w:shd w:val="clear" w:color="auto" w:fill="auto"/>
            <w:noWrap/>
            <w:hideMark/>
          </w:tcPr>
          <w:p w14:paraId="281DE40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1DC122C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1560F8E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4439750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6B4AA55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PECIALISED THERAP</w:t>
            </w:r>
          </w:p>
          <w:p w14:paraId="29B4FB3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c>
          <w:tcPr>
            <w:tcW w:w="1503" w:type="dxa"/>
            <w:shd w:val="clear" w:color="auto" w:fill="auto"/>
            <w:noWrap/>
            <w:hideMark/>
          </w:tcPr>
          <w:p w14:paraId="1F16C20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471D635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NEAL PHARMA AUST</w:t>
            </w:r>
          </w:p>
          <w:p w14:paraId="4D79360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3E19BB0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7C29B0C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PECIALISED THERAP</w:t>
            </w:r>
          </w:p>
          <w:p w14:paraId="666F679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c>
          <w:tcPr>
            <w:tcW w:w="1503" w:type="dxa"/>
            <w:shd w:val="clear" w:color="auto" w:fill="auto"/>
            <w:noWrap/>
            <w:hideMark/>
          </w:tcPr>
          <w:p w14:paraId="5AE690D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5A4F07F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4F10DE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4EAF573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PECIALISED THERAP</w:t>
            </w:r>
          </w:p>
          <w:p w14:paraId="37B0F1C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r>
      <w:tr w:rsidR="00A00C97" w:rsidRPr="009E5255" w14:paraId="55E71349" w14:textId="77777777" w:rsidTr="00485137">
        <w:trPr>
          <w:trHeight w:val="20"/>
        </w:trPr>
        <w:tc>
          <w:tcPr>
            <w:tcW w:w="1502" w:type="dxa"/>
            <w:shd w:val="clear" w:color="auto" w:fill="auto"/>
            <w:noWrap/>
            <w:hideMark/>
          </w:tcPr>
          <w:p w14:paraId="21837769"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anitumumab</w:t>
            </w:r>
          </w:p>
        </w:tc>
        <w:tc>
          <w:tcPr>
            <w:tcW w:w="1503" w:type="dxa"/>
            <w:shd w:val="clear" w:color="auto" w:fill="auto"/>
            <w:noWrap/>
            <w:hideMark/>
          </w:tcPr>
          <w:p w14:paraId="4B88BF6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c>
          <w:tcPr>
            <w:tcW w:w="1503" w:type="dxa"/>
            <w:shd w:val="clear" w:color="auto" w:fill="auto"/>
            <w:noWrap/>
            <w:hideMark/>
          </w:tcPr>
          <w:p w14:paraId="5822A39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c>
          <w:tcPr>
            <w:tcW w:w="1502" w:type="dxa"/>
            <w:shd w:val="clear" w:color="auto" w:fill="auto"/>
            <w:noWrap/>
            <w:hideMark/>
          </w:tcPr>
          <w:p w14:paraId="43EB7A6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c>
          <w:tcPr>
            <w:tcW w:w="1503" w:type="dxa"/>
            <w:shd w:val="clear" w:color="auto" w:fill="auto"/>
            <w:noWrap/>
            <w:hideMark/>
          </w:tcPr>
          <w:p w14:paraId="3BC490D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c>
          <w:tcPr>
            <w:tcW w:w="1503" w:type="dxa"/>
            <w:shd w:val="clear" w:color="auto" w:fill="auto"/>
            <w:noWrap/>
            <w:hideMark/>
          </w:tcPr>
          <w:p w14:paraId="7EF69CB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tc>
      </w:tr>
      <w:tr w:rsidR="00A00C97" w:rsidRPr="009E5255" w14:paraId="73AF5299" w14:textId="77777777" w:rsidTr="00485137">
        <w:trPr>
          <w:trHeight w:val="20"/>
        </w:trPr>
        <w:tc>
          <w:tcPr>
            <w:tcW w:w="1502" w:type="dxa"/>
            <w:shd w:val="clear" w:color="auto" w:fill="auto"/>
            <w:noWrap/>
            <w:hideMark/>
          </w:tcPr>
          <w:p w14:paraId="1CDBCCA3"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embrolizumab</w:t>
            </w:r>
          </w:p>
        </w:tc>
        <w:tc>
          <w:tcPr>
            <w:tcW w:w="1503" w:type="dxa"/>
            <w:shd w:val="clear" w:color="auto" w:fill="auto"/>
            <w:noWrap/>
            <w:hideMark/>
          </w:tcPr>
          <w:p w14:paraId="3746390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SD</w:t>
            </w:r>
          </w:p>
        </w:tc>
        <w:tc>
          <w:tcPr>
            <w:tcW w:w="1503" w:type="dxa"/>
            <w:shd w:val="clear" w:color="auto" w:fill="auto"/>
            <w:noWrap/>
            <w:hideMark/>
          </w:tcPr>
          <w:p w14:paraId="1C064A5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SD</w:t>
            </w:r>
          </w:p>
        </w:tc>
        <w:tc>
          <w:tcPr>
            <w:tcW w:w="1502" w:type="dxa"/>
            <w:shd w:val="clear" w:color="auto" w:fill="auto"/>
            <w:noWrap/>
            <w:hideMark/>
          </w:tcPr>
          <w:p w14:paraId="385D9C3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SD</w:t>
            </w:r>
          </w:p>
        </w:tc>
        <w:tc>
          <w:tcPr>
            <w:tcW w:w="1503" w:type="dxa"/>
            <w:shd w:val="clear" w:color="auto" w:fill="auto"/>
            <w:noWrap/>
            <w:hideMark/>
          </w:tcPr>
          <w:p w14:paraId="7A3E591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SD</w:t>
            </w:r>
          </w:p>
        </w:tc>
        <w:tc>
          <w:tcPr>
            <w:tcW w:w="1503" w:type="dxa"/>
            <w:shd w:val="clear" w:color="auto" w:fill="auto"/>
            <w:noWrap/>
            <w:hideMark/>
          </w:tcPr>
          <w:p w14:paraId="44EDD91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SD</w:t>
            </w:r>
          </w:p>
        </w:tc>
      </w:tr>
      <w:tr w:rsidR="00A00C97" w:rsidRPr="009E5255" w14:paraId="163B606F" w14:textId="77777777" w:rsidTr="00485137">
        <w:trPr>
          <w:trHeight w:val="20"/>
        </w:trPr>
        <w:tc>
          <w:tcPr>
            <w:tcW w:w="1502" w:type="dxa"/>
            <w:shd w:val="clear" w:color="auto" w:fill="auto"/>
            <w:noWrap/>
            <w:hideMark/>
          </w:tcPr>
          <w:p w14:paraId="2800BDB5"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emetrexed</w:t>
            </w:r>
          </w:p>
        </w:tc>
        <w:tc>
          <w:tcPr>
            <w:tcW w:w="1503" w:type="dxa"/>
            <w:shd w:val="clear" w:color="auto" w:fill="auto"/>
            <w:noWrap/>
            <w:hideMark/>
          </w:tcPr>
          <w:p w14:paraId="3F7A81A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59CBABC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POTEX</w:t>
            </w:r>
          </w:p>
          <w:p w14:paraId="758A6E5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5AB74F5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R REDDYS LABS</w:t>
            </w:r>
          </w:p>
          <w:p w14:paraId="456C0A6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UNO PTY LTD</w:t>
            </w:r>
          </w:p>
          <w:p w14:paraId="5CD91CE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LLY</w:t>
            </w:r>
          </w:p>
          <w:p w14:paraId="10362522"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083B35B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YLAN AUSTRALIA</w:t>
            </w:r>
          </w:p>
          <w:p w14:paraId="62884EF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24A87B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2045487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1CFA57B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4B04212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POTEX</w:t>
            </w:r>
          </w:p>
          <w:p w14:paraId="7878EA4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R REDDYS LABS</w:t>
            </w:r>
          </w:p>
          <w:p w14:paraId="51C06B1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UNO PTY LTD</w:t>
            </w:r>
          </w:p>
          <w:p w14:paraId="5DD99F0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LLY</w:t>
            </w:r>
          </w:p>
          <w:p w14:paraId="00B6E6E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03C4DC1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YLAN AUSTRALIA</w:t>
            </w:r>
          </w:p>
          <w:p w14:paraId="323C7D0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55965C7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0466C5C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c>
          <w:tcPr>
            <w:tcW w:w="1502" w:type="dxa"/>
            <w:shd w:val="clear" w:color="auto" w:fill="auto"/>
            <w:noWrap/>
            <w:hideMark/>
          </w:tcPr>
          <w:p w14:paraId="75BEDC8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361E1FF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POTEX</w:t>
            </w:r>
          </w:p>
          <w:p w14:paraId="3CBC741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UNO PTY LTD</w:t>
            </w:r>
          </w:p>
          <w:p w14:paraId="24BE3C6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LLY</w:t>
            </w:r>
          </w:p>
          <w:p w14:paraId="3120B93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4F6DBBA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YLAN AUSTRALIA</w:t>
            </w:r>
          </w:p>
          <w:p w14:paraId="3FC6007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2A0CB18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p w14:paraId="4403F2F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c>
          <w:tcPr>
            <w:tcW w:w="1503" w:type="dxa"/>
            <w:shd w:val="clear" w:color="auto" w:fill="auto"/>
            <w:noWrap/>
            <w:hideMark/>
          </w:tcPr>
          <w:p w14:paraId="668BF26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21DF0DA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POTEX</w:t>
            </w:r>
          </w:p>
          <w:p w14:paraId="051B3D9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UNO PTY LTD</w:t>
            </w:r>
          </w:p>
          <w:p w14:paraId="0115E09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LLY</w:t>
            </w:r>
          </w:p>
          <w:p w14:paraId="3F55861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4F06625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42F7B98A" w14:textId="1D2A08C3"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r w:rsidR="00485137" w:rsidRPr="009E5255">
              <w:rPr>
                <w:rFonts w:asciiTheme="majorHAnsi" w:hAnsiTheme="majorHAnsi" w:cstheme="majorHAnsi"/>
                <w:color w:val="000000" w:themeColor="text1"/>
                <w:sz w:val="18"/>
                <w:szCs w:val="18"/>
                <w:lang w:eastAsia="en-AU"/>
              </w:rPr>
              <w:t>…</w:t>
            </w:r>
          </w:p>
          <w:p w14:paraId="3495A85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c>
          <w:tcPr>
            <w:tcW w:w="1503" w:type="dxa"/>
            <w:shd w:val="clear" w:color="auto" w:fill="auto"/>
            <w:noWrap/>
            <w:hideMark/>
          </w:tcPr>
          <w:p w14:paraId="6C68F1B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110D017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POTEX</w:t>
            </w:r>
          </w:p>
          <w:p w14:paraId="3AFD4CD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JUNO PTY LTD</w:t>
            </w:r>
          </w:p>
          <w:p w14:paraId="227A2A4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LILLY</w:t>
            </w:r>
          </w:p>
          <w:p w14:paraId="43B3B80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AYNE PHARMA</w:t>
            </w:r>
          </w:p>
          <w:p w14:paraId="60A8027D" w14:textId="11ABE72F"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UN PHARMACEUT</w:t>
            </w:r>
            <w:r w:rsidR="00485137" w:rsidRPr="009E5255">
              <w:rPr>
                <w:rFonts w:asciiTheme="majorHAnsi" w:hAnsiTheme="majorHAnsi" w:cstheme="majorHAnsi"/>
                <w:color w:val="000000" w:themeColor="text1"/>
                <w:sz w:val="18"/>
                <w:szCs w:val="18"/>
                <w:lang w:eastAsia="en-AU"/>
              </w:rPr>
              <w:t>…</w:t>
            </w:r>
          </w:p>
          <w:p w14:paraId="287471B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EVA PHARMA AUST</w:t>
            </w:r>
          </w:p>
        </w:tc>
      </w:tr>
      <w:tr w:rsidR="00A00C97" w:rsidRPr="009E5255" w14:paraId="163E66A0" w14:textId="77777777" w:rsidTr="00485137">
        <w:trPr>
          <w:trHeight w:val="20"/>
        </w:trPr>
        <w:tc>
          <w:tcPr>
            <w:tcW w:w="1502" w:type="dxa"/>
            <w:shd w:val="clear" w:color="auto" w:fill="auto"/>
            <w:noWrap/>
            <w:hideMark/>
          </w:tcPr>
          <w:p w14:paraId="7EEF4BD3"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pratuzumab</w:t>
            </w:r>
          </w:p>
        </w:tc>
        <w:tc>
          <w:tcPr>
            <w:tcW w:w="1503" w:type="dxa"/>
            <w:shd w:val="clear" w:color="auto" w:fill="auto"/>
            <w:noWrap/>
            <w:hideMark/>
          </w:tcPr>
          <w:p w14:paraId="3D3CE52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642EBFA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2" w:type="dxa"/>
            <w:shd w:val="clear" w:color="auto" w:fill="auto"/>
            <w:noWrap/>
            <w:hideMark/>
          </w:tcPr>
          <w:p w14:paraId="707C8C3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751C0C8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501A265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r>
      <w:tr w:rsidR="00A00C97" w:rsidRPr="009E5255" w14:paraId="32721131" w14:textId="77777777" w:rsidTr="00485137">
        <w:trPr>
          <w:trHeight w:val="20"/>
        </w:trPr>
        <w:tc>
          <w:tcPr>
            <w:tcW w:w="1502" w:type="dxa"/>
            <w:shd w:val="clear" w:color="auto" w:fill="auto"/>
            <w:noWrap/>
            <w:hideMark/>
          </w:tcPr>
          <w:p w14:paraId="72F3BB6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ralatrexate</w:t>
            </w:r>
          </w:p>
        </w:tc>
        <w:tc>
          <w:tcPr>
            <w:tcW w:w="1503" w:type="dxa"/>
            <w:shd w:val="clear" w:color="auto" w:fill="auto"/>
            <w:noWrap/>
            <w:hideMark/>
          </w:tcPr>
          <w:p w14:paraId="0B683502" w14:textId="0631DCE4"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3" w:type="dxa"/>
            <w:shd w:val="clear" w:color="auto" w:fill="auto"/>
            <w:noWrap/>
            <w:hideMark/>
          </w:tcPr>
          <w:p w14:paraId="37C64D31" w14:textId="41F3C356" w:rsidR="00A00C97" w:rsidRPr="009E5255" w:rsidRDefault="00A00C97" w:rsidP="00485137">
            <w:pPr>
              <w:pStyle w:val="NoSpacing"/>
              <w:jc w:val="center"/>
              <w:rPr>
                <w:rFonts w:asciiTheme="majorHAnsi" w:hAnsiTheme="majorHAnsi" w:cstheme="majorHAnsi"/>
                <w:color w:val="000000" w:themeColor="text1"/>
                <w:sz w:val="18"/>
                <w:szCs w:val="18"/>
                <w:lang w:eastAsia="en-AU"/>
              </w:rPr>
            </w:pPr>
          </w:p>
        </w:tc>
        <w:tc>
          <w:tcPr>
            <w:tcW w:w="1502" w:type="dxa"/>
            <w:shd w:val="clear" w:color="auto" w:fill="auto"/>
            <w:noWrap/>
            <w:hideMark/>
          </w:tcPr>
          <w:p w14:paraId="4D8C24D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UNDIPHARMA</w:t>
            </w:r>
          </w:p>
        </w:tc>
        <w:tc>
          <w:tcPr>
            <w:tcW w:w="1503" w:type="dxa"/>
            <w:shd w:val="clear" w:color="auto" w:fill="auto"/>
            <w:noWrap/>
            <w:hideMark/>
          </w:tcPr>
          <w:p w14:paraId="146F513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UNDIPHARMA</w:t>
            </w:r>
          </w:p>
        </w:tc>
        <w:tc>
          <w:tcPr>
            <w:tcW w:w="1503" w:type="dxa"/>
            <w:shd w:val="clear" w:color="auto" w:fill="auto"/>
            <w:noWrap/>
            <w:hideMark/>
          </w:tcPr>
          <w:p w14:paraId="0D8B421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UNDIPHARMA</w:t>
            </w:r>
          </w:p>
        </w:tc>
      </w:tr>
      <w:tr w:rsidR="00A00C97" w:rsidRPr="009E5255" w14:paraId="68D1F863" w14:textId="77777777" w:rsidTr="00485137">
        <w:trPr>
          <w:trHeight w:val="20"/>
        </w:trPr>
        <w:tc>
          <w:tcPr>
            <w:tcW w:w="1502" w:type="dxa"/>
            <w:shd w:val="clear" w:color="auto" w:fill="auto"/>
            <w:noWrap/>
            <w:hideMark/>
          </w:tcPr>
          <w:p w14:paraId="5D0A532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altitrexed</w:t>
            </w:r>
          </w:p>
        </w:tc>
        <w:tc>
          <w:tcPr>
            <w:tcW w:w="1503" w:type="dxa"/>
            <w:shd w:val="clear" w:color="auto" w:fill="auto"/>
            <w:noWrap/>
            <w:hideMark/>
          </w:tcPr>
          <w:p w14:paraId="7025BF0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731EA65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2" w:type="dxa"/>
            <w:shd w:val="clear" w:color="auto" w:fill="auto"/>
            <w:noWrap/>
            <w:hideMark/>
          </w:tcPr>
          <w:p w14:paraId="79E145C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523ED73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4FD2E61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r>
      <w:tr w:rsidR="00A00C97" w:rsidRPr="009E5255" w14:paraId="0CB96D2E" w14:textId="77777777" w:rsidTr="00485137">
        <w:trPr>
          <w:trHeight w:val="20"/>
        </w:trPr>
        <w:tc>
          <w:tcPr>
            <w:tcW w:w="1502" w:type="dxa"/>
            <w:shd w:val="clear" w:color="auto" w:fill="auto"/>
            <w:noWrap/>
            <w:hideMark/>
          </w:tcPr>
          <w:p w14:paraId="5A32EDB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ituximab</w:t>
            </w:r>
          </w:p>
        </w:tc>
        <w:tc>
          <w:tcPr>
            <w:tcW w:w="1503" w:type="dxa"/>
            <w:shd w:val="clear" w:color="auto" w:fill="auto"/>
            <w:noWrap/>
            <w:hideMark/>
          </w:tcPr>
          <w:p w14:paraId="6ED67A1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3515D04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2" w:type="dxa"/>
            <w:shd w:val="clear" w:color="auto" w:fill="auto"/>
            <w:noWrap/>
            <w:hideMark/>
          </w:tcPr>
          <w:p w14:paraId="20E4994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7CD9E07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p w14:paraId="4D84DF44"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7D7609C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ELLTRION HEALTHCARE AUSTRALIA</w:t>
            </w:r>
          </w:p>
          <w:p w14:paraId="3462A5A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p w14:paraId="47791F7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r>
      <w:tr w:rsidR="00A00C97" w:rsidRPr="009E5255" w14:paraId="717D4DB7" w14:textId="77777777" w:rsidTr="00485137">
        <w:trPr>
          <w:trHeight w:val="20"/>
        </w:trPr>
        <w:tc>
          <w:tcPr>
            <w:tcW w:w="1502" w:type="dxa"/>
            <w:shd w:val="clear" w:color="auto" w:fill="auto"/>
            <w:noWrap/>
            <w:hideMark/>
          </w:tcPr>
          <w:p w14:paraId="409E39B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potecan</w:t>
            </w:r>
          </w:p>
        </w:tc>
        <w:tc>
          <w:tcPr>
            <w:tcW w:w="1503" w:type="dxa"/>
            <w:shd w:val="clear" w:color="auto" w:fill="auto"/>
            <w:noWrap/>
            <w:hideMark/>
          </w:tcPr>
          <w:p w14:paraId="1119815F" w14:textId="3F999009"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GILA AUSTRALASIA</w:t>
            </w:r>
          </w:p>
          <w:p w14:paraId="1A84C31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RESENIUS-KABI</w:t>
            </w:r>
          </w:p>
          <w:p w14:paraId="723D68A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38E4AEF4" w14:textId="0137824A"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GILA AUSTRALASIA</w:t>
            </w:r>
          </w:p>
          <w:p w14:paraId="381889D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2" w:type="dxa"/>
            <w:shd w:val="clear" w:color="auto" w:fill="auto"/>
            <w:noWrap/>
            <w:hideMark/>
          </w:tcPr>
          <w:p w14:paraId="206D476A" w14:textId="498DFC44"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GILA AUSTRALASIA</w:t>
            </w:r>
          </w:p>
          <w:p w14:paraId="1B59717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5162D8C4" w14:textId="67139D0F"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RESENIUS-KABI</w:t>
            </w:r>
          </w:p>
          <w:p w14:paraId="5822BEA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shd w:val="clear" w:color="auto" w:fill="auto"/>
            <w:noWrap/>
            <w:hideMark/>
          </w:tcPr>
          <w:p w14:paraId="47F9ED2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CCORD HEALTHCARE</w:t>
            </w:r>
          </w:p>
          <w:p w14:paraId="5A0AF59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r>
      <w:tr w:rsidR="00A00C97" w:rsidRPr="009E5255" w14:paraId="3259A328" w14:textId="77777777" w:rsidTr="00485137">
        <w:trPr>
          <w:trHeight w:val="20"/>
        </w:trPr>
        <w:tc>
          <w:tcPr>
            <w:tcW w:w="1502" w:type="dxa"/>
            <w:shd w:val="clear" w:color="auto" w:fill="auto"/>
            <w:noWrap/>
            <w:hideMark/>
          </w:tcPr>
          <w:p w14:paraId="6F1B62D5"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rastuzumab</w:t>
            </w:r>
          </w:p>
        </w:tc>
        <w:tc>
          <w:tcPr>
            <w:tcW w:w="1503" w:type="dxa"/>
            <w:shd w:val="clear" w:color="auto" w:fill="auto"/>
            <w:noWrap/>
            <w:hideMark/>
          </w:tcPr>
          <w:p w14:paraId="08AB813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3689BE6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2" w:type="dxa"/>
            <w:shd w:val="clear" w:color="auto" w:fill="auto"/>
            <w:noWrap/>
            <w:hideMark/>
          </w:tcPr>
          <w:p w14:paraId="5D59521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46AE7DA4" w14:textId="767D4461"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ELLTRION HEALTHCARE AUSTRALIA</w:t>
            </w:r>
          </w:p>
          <w:p w14:paraId="2F16D52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YLAN AUSTRALIA</w:t>
            </w:r>
          </w:p>
          <w:p w14:paraId="19FBBAB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6937DDB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MGEN</w:t>
            </w:r>
          </w:p>
          <w:p w14:paraId="1F42B03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ELLTRION HEALTHCARE AUSTRALIA</w:t>
            </w:r>
          </w:p>
          <w:p w14:paraId="5C701BC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SD</w:t>
            </w:r>
          </w:p>
          <w:p w14:paraId="53E698A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YLAN AUSTRALIA</w:t>
            </w:r>
          </w:p>
          <w:p w14:paraId="507B261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1F704D7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r>
      <w:tr w:rsidR="00A00C97" w:rsidRPr="009E5255" w14:paraId="4C440E34" w14:textId="77777777" w:rsidTr="00485137">
        <w:trPr>
          <w:trHeight w:val="20"/>
        </w:trPr>
        <w:tc>
          <w:tcPr>
            <w:tcW w:w="1502" w:type="dxa"/>
            <w:shd w:val="clear" w:color="auto" w:fill="auto"/>
            <w:noWrap/>
            <w:hideMark/>
          </w:tcPr>
          <w:p w14:paraId="33D4FAD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rastuzumab Etamine</w:t>
            </w:r>
          </w:p>
        </w:tc>
        <w:tc>
          <w:tcPr>
            <w:tcW w:w="1503" w:type="dxa"/>
            <w:shd w:val="clear" w:color="auto" w:fill="auto"/>
            <w:noWrap/>
            <w:hideMark/>
          </w:tcPr>
          <w:p w14:paraId="0CA7E49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1FFA6B6D"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2" w:type="dxa"/>
            <w:shd w:val="clear" w:color="auto" w:fill="auto"/>
            <w:noWrap/>
            <w:hideMark/>
          </w:tcPr>
          <w:p w14:paraId="64F7E8E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15AE912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c>
          <w:tcPr>
            <w:tcW w:w="1503" w:type="dxa"/>
            <w:shd w:val="clear" w:color="auto" w:fill="auto"/>
            <w:noWrap/>
            <w:hideMark/>
          </w:tcPr>
          <w:p w14:paraId="6503579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OCHE</w:t>
            </w:r>
          </w:p>
        </w:tc>
      </w:tr>
      <w:tr w:rsidR="00A00C97" w:rsidRPr="009E5255" w14:paraId="367BA45D" w14:textId="77777777" w:rsidTr="00485137">
        <w:trPr>
          <w:trHeight w:val="20"/>
        </w:trPr>
        <w:tc>
          <w:tcPr>
            <w:tcW w:w="1502" w:type="dxa"/>
            <w:shd w:val="clear" w:color="auto" w:fill="auto"/>
            <w:noWrap/>
            <w:hideMark/>
          </w:tcPr>
          <w:p w14:paraId="69E1AC4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blastine</w:t>
            </w:r>
          </w:p>
        </w:tc>
        <w:tc>
          <w:tcPr>
            <w:tcW w:w="1503" w:type="dxa"/>
            <w:shd w:val="clear" w:color="auto" w:fill="auto"/>
            <w:noWrap/>
            <w:hideMark/>
          </w:tcPr>
          <w:p w14:paraId="119AA292" w14:textId="3EB527B6"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745B63C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DSURGE HLTHCARE</w:t>
            </w:r>
          </w:p>
          <w:p w14:paraId="7110821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2" w:type="dxa"/>
            <w:shd w:val="clear" w:color="auto" w:fill="auto"/>
            <w:noWrap/>
            <w:hideMark/>
          </w:tcPr>
          <w:p w14:paraId="215CA03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DSURGE HLTHCARE</w:t>
            </w:r>
          </w:p>
          <w:p w14:paraId="797B9720"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1561A076" w14:textId="46C14F4D"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5D558FD4" w14:textId="010C232E"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r>
      <w:tr w:rsidR="00A00C97" w:rsidRPr="009E5255" w14:paraId="60B59160" w14:textId="77777777" w:rsidTr="00485137">
        <w:trPr>
          <w:trHeight w:val="20"/>
        </w:trPr>
        <w:tc>
          <w:tcPr>
            <w:tcW w:w="1502" w:type="dxa"/>
            <w:shd w:val="clear" w:color="auto" w:fill="auto"/>
            <w:noWrap/>
            <w:hideMark/>
          </w:tcPr>
          <w:p w14:paraId="405D504A"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cristine</w:t>
            </w:r>
          </w:p>
        </w:tc>
        <w:tc>
          <w:tcPr>
            <w:tcW w:w="1503" w:type="dxa"/>
            <w:shd w:val="clear" w:color="auto" w:fill="auto"/>
            <w:noWrap/>
            <w:hideMark/>
          </w:tcPr>
          <w:p w14:paraId="56DDEBD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1AAC8EF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2" w:type="dxa"/>
            <w:shd w:val="clear" w:color="auto" w:fill="auto"/>
            <w:noWrap/>
            <w:hideMark/>
          </w:tcPr>
          <w:p w14:paraId="68F54BA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25635EA5"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c>
          <w:tcPr>
            <w:tcW w:w="1503" w:type="dxa"/>
            <w:shd w:val="clear" w:color="auto" w:fill="auto"/>
            <w:noWrap/>
            <w:hideMark/>
          </w:tcPr>
          <w:p w14:paraId="70329CC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tc>
      </w:tr>
      <w:tr w:rsidR="00A00C97" w:rsidRPr="009E5255" w14:paraId="249C5943" w14:textId="77777777" w:rsidTr="00485137">
        <w:trPr>
          <w:trHeight w:val="20"/>
        </w:trPr>
        <w:tc>
          <w:tcPr>
            <w:tcW w:w="1502" w:type="dxa"/>
            <w:tcBorders>
              <w:bottom w:val="single" w:sz="4" w:space="0" w:color="auto"/>
            </w:tcBorders>
            <w:shd w:val="clear" w:color="auto" w:fill="auto"/>
            <w:noWrap/>
            <w:hideMark/>
          </w:tcPr>
          <w:p w14:paraId="3096FF4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orelbine</w:t>
            </w:r>
          </w:p>
        </w:tc>
        <w:tc>
          <w:tcPr>
            <w:tcW w:w="1503" w:type="dxa"/>
            <w:tcBorders>
              <w:bottom w:val="single" w:sz="4" w:space="0" w:color="auto"/>
            </w:tcBorders>
            <w:shd w:val="clear" w:color="auto" w:fill="auto"/>
            <w:noWrap/>
            <w:hideMark/>
          </w:tcPr>
          <w:p w14:paraId="2BCCBDE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AXTER HEALTHCARE</w:t>
            </w:r>
          </w:p>
          <w:p w14:paraId="689E4911"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RESENIUS-KABI</w:t>
            </w:r>
          </w:p>
          <w:p w14:paraId="1B65FE93"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32E4085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IERRE FABRE</w:t>
            </w:r>
          </w:p>
          <w:p w14:paraId="7121FC7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tcBorders>
              <w:bottom w:val="single" w:sz="4" w:space="0" w:color="auto"/>
            </w:tcBorders>
            <w:shd w:val="clear" w:color="auto" w:fill="auto"/>
            <w:noWrap/>
            <w:hideMark/>
          </w:tcPr>
          <w:p w14:paraId="3FDFB79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04935C5A"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IERRE FABRE</w:t>
            </w:r>
          </w:p>
          <w:p w14:paraId="244A8E2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2" w:type="dxa"/>
            <w:tcBorders>
              <w:bottom w:val="single" w:sz="4" w:space="0" w:color="auto"/>
            </w:tcBorders>
            <w:shd w:val="clear" w:color="auto" w:fill="auto"/>
            <w:noWrap/>
            <w:hideMark/>
          </w:tcPr>
          <w:p w14:paraId="5B3C8DD7"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3D1A4DDE"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IERRE FABRE</w:t>
            </w:r>
          </w:p>
          <w:p w14:paraId="352A128B"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tcBorders>
              <w:bottom w:val="single" w:sz="4" w:space="0" w:color="auto"/>
            </w:tcBorders>
            <w:shd w:val="clear" w:color="auto" w:fill="auto"/>
            <w:noWrap/>
            <w:hideMark/>
          </w:tcPr>
          <w:p w14:paraId="2A16309F"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FIZER</w:t>
            </w:r>
          </w:p>
          <w:p w14:paraId="3053FA3C"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IERRE FABRE</w:t>
            </w:r>
          </w:p>
          <w:p w14:paraId="20B3ABA9"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c>
          <w:tcPr>
            <w:tcW w:w="1503" w:type="dxa"/>
            <w:tcBorders>
              <w:bottom w:val="single" w:sz="4" w:space="0" w:color="auto"/>
            </w:tcBorders>
            <w:shd w:val="clear" w:color="auto" w:fill="auto"/>
            <w:noWrap/>
            <w:hideMark/>
          </w:tcPr>
          <w:p w14:paraId="27CD4066"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IERRE FABRE</w:t>
            </w:r>
          </w:p>
          <w:p w14:paraId="082C3FE8" w14:textId="77777777" w:rsidR="00A00C97" w:rsidRPr="009E5255" w:rsidRDefault="00A00C97" w:rsidP="00485137">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SANDOZ</w:t>
            </w:r>
          </w:p>
        </w:tc>
      </w:tr>
    </w:tbl>
    <w:p w14:paraId="1D1918BD" w14:textId="04AE62E3"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58124D55" w14:textId="2AD1989E" w:rsidR="00A00C97" w:rsidRPr="009E5255" w:rsidRDefault="00A00C97" w:rsidP="00A00C97">
      <w:pPr>
        <w:rPr>
          <w:i/>
          <w:iCs/>
          <w:u w:val="single"/>
        </w:rPr>
      </w:pPr>
      <w:r w:rsidRPr="009E5255">
        <w:rPr>
          <w:i/>
          <w:iCs/>
          <w:u w:val="single"/>
        </w:rPr>
        <w:t xml:space="preserve">Total purchases </w:t>
      </w:r>
      <w:r w:rsidR="006F39FA" w:rsidRPr="009E5255">
        <w:rPr>
          <w:i/>
          <w:iCs/>
          <w:u w:val="single"/>
        </w:rPr>
        <w:t>by</w:t>
      </w:r>
      <w:r w:rsidRPr="009E5255">
        <w:rPr>
          <w:i/>
          <w:iCs/>
          <w:u w:val="single"/>
        </w:rPr>
        <w:t xml:space="preserve"> year</w:t>
      </w:r>
    </w:p>
    <w:p w14:paraId="512DA1B3" w14:textId="1F08FE3E" w:rsidR="00A00C97" w:rsidRPr="009E5255" w:rsidRDefault="00A00C97" w:rsidP="00A00C97">
      <w:pPr>
        <w:rPr>
          <w:color w:val="000000" w:themeColor="text1"/>
        </w:rPr>
      </w:pPr>
      <w:bookmarkStart w:id="520" w:name="OLE_LINK5"/>
      <w:bookmarkStart w:id="521" w:name="OLE_LINK6"/>
      <w:r w:rsidRPr="009E5255">
        <w:rPr>
          <w:color w:val="000000" w:themeColor="text1"/>
        </w:rPr>
        <w:t xml:space="preserve">A summary of the total purchases made each year by hospital and pharmacies is provided in </w:t>
      </w:r>
      <w:r w:rsidRPr="009E5255">
        <w:rPr>
          <w:color w:val="000000" w:themeColor="text1"/>
        </w:rPr>
        <w:fldChar w:fldCharType="begin"/>
      </w:r>
      <w:r w:rsidRPr="009E5255">
        <w:rPr>
          <w:color w:val="000000" w:themeColor="text1"/>
        </w:rPr>
        <w:instrText xml:space="preserve"> REF _Ref88731517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Table </w:t>
      </w:r>
      <w:r w:rsidR="000C766B" w:rsidRPr="000C766B">
        <w:rPr>
          <w:noProof/>
          <w:color w:val="000000" w:themeColor="text1"/>
        </w:rPr>
        <w:t>A41</w:t>
      </w:r>
      <w:r w:rsidRPr="009E5255">
        <w:rPr>
          <w:color w:val="000000" w:themeColor="text1"/>
        </w:rPr>
        <w:fldChar w:fldCharType="end"/>
      </w:r>
      <w:r w:rsidRPr="009E5255">
        <w:rPr>
          <w:color w:val="000000" w:themeColor="text1"/>
        </w:rPr>
        <w:t xml:space="preserve"> and </w:t>
      </w:r>
      <w:r w:rsidRPr="009E5255">
        <w:rPr>
          <w:color w:val="000000" w:themeColor="text1"/>
        </w:rPr>
        <w:fldChar w:fldCharType="begin"/>
      </w:r>
      <w:r w:rsidRPr="009E5255">
        <w:rPr>
          <w:color w:val="000000" w:themeColor="text1"/>
        </w:rPr>
        <w:instrText xml:space="preserve"> REF _Ref88738384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Figure </w:t>
      </w:r>
      <w:r w:rsidR="000C766B" w:rsidRPr="000C766B">
        <w:rPr>
          <w:noProof/>
          <w:color w:val="000000" w:themeColor="text1"/>
        </w:rPr>
        <w:t>A67</w:t>
      </w:r>
      <w:r w:rsidRPr="009E5255">
        <w:rPr>
          <w:color w:val="000000" w:themeColor="text1"/>
        </w:rPr>
        <w:fldChar w:fldCharType="end"/>
      </w:r>
      <w:r w:rsidRPr="009E5255">
        <w:rPr>
          <w:color w:val="000000" w:themeColor="text1"/>
        </w:rPr>
        <w:t xml:space="preserve"> and </w:t>
      </w:r>
      <w:r w:rsidRPr="009E5255">
        <w:rPr>
          <w:color w:val="000000" w:themeColor="text1"/>
        </w:rPr>
        <w:fldChar w:fldCharType="begin"/>
      </w:r>
      <w:r w:rsidRPr="009E5255">
        <w:rPr>
          <w:color w:val="000000" w:themeColor="text1"/>
        </w:rPr>
        <w:instrText xml:space="preserve"> REF _Ref89166803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Figure </w:t>
      </w:r>
      <w:r w:rsidR="000C766B" w:rsidRPr="000C766B">
        <w:rPr>
          <w:noProof/>
          <w:color w:val="000000" w:themeColor="text1"/>
        </w:rPr>
        <w:t>A68</w:t>
      </w:r>
      <w:r w:rsidRPr="009E5255">
        <w:rPr>
          <w:color w:val="000000" w:themeColor="text1"/>
        </w:rPr>
        <w:fldChar w:fldCharType="end"/>
      </w:r>
      <w:r w:rsidRPr="009E5255">
        <w:rPr>
          <w:color w:val="000000" w:themeColor="text1"/>
        </w:rPr>
        <w:t xml:space="preserve">, and shows that the total amount spent on cancer drugs is increasing each year. </w:t>
      </w:r>
    </w:p>
    <w:p w14:paraId="5EA1387A" w14:textId="4F2E9A06" w:rsidR="00A00C97" w:rsidRPr="009E5255" w:rsidRDefault="00712126" w:rsidP="00777F39">
      <w:pPr>
        <w:pStyle w:val="Caption"/>
      </w:pPr>
      <w:bookmarkStart w:id="522" w:name="_Ref88731517"/>
      <w:r w:rsidRPr="009E5255">
        <w:t>Table A</w:t>
      </w:r>
      <w:r w:rsidR="00E36C93">
        <w:fldChar w:fldCharType="begin"/>
      </w:r>
      <w:r w:rsidR="00E36C93">
        <w:instrText xml:space="preserve"> SEQ Table_A \* ARABIC </w:instrText>
      </w:r>
      <w:r w:rsidR="00E36C93">
        <w:fldChar w:fldCharType="separate"/>
      </w:r>
      <w:r w:rsidR="000C766B">
        <w:rPr>
          <w:noProof/>
        </w:rPr>
        <w:t>41</w:t>
      </w:r>
      <w:r w:rsidR="00E36C93">
        <w:rPr>
          <w:noProof/>
        </w:rPr>
        <w:fldChar w:fldCharType="end"/>
      </w:r>
      <w:bookmarkEnd w:id="522"/>
      <w:r w:rsidRPr="009E5255">
        <w:t xml:space="preserve">. </w:t>
      </w:r>
      <w:r w:rsidR="00A00C97" w:rsidRPr="009E5255">
        <w:t xml:space="preserve">Total purchases </w:t>
      </w:r>
      <w:r w:rsidR="000277EA" w:rsidRPr="009E5255">
        <w:t>(</w:t>
      </w:r>
      <w:r w:rsidR="00A00C97" w:rsidRPr="009E5255">
        <w:t>hospital</w:t>
      </w:r>
      <w:r w:rsidR="000277EA" w:rsidRPr="009E5255">
        <w:t>/</w:t>
      </w:r>
      <w:r w:rsidR="00A00C97" w:rsidRPr="009E5255">
        <w:t>pharmac</w:t>
      </w:r>
      <w:r w:rsidR="00082413" w:rsidRPr="009E5255">
        <w:t>y</w:t>
      </w:r>
      <w:r w:rsidR="000277EA" w:rsidRPr="009E5255">
        <w:t>) by EFC-listed molecule</w:t>
      </w:r>
      <w:r w:rsidR="00A00C97" w:rsidRPr="009E5255">
        <w:t xml:space="preserve"> </w:t>
      </w:r>
      <w:r w:rsidR="000277EA" w:rsidRPr="009E5255">
        <w:t>(</w:t>
      </w:r>
      <w:r w:rsidR="00A00C97" w:rsidRPr="009E5255">
        <w:t>2016</w:t>
      </w:r>
      <w:r w:rsidR="000277EA" w:rsidRPr="009E5255">
        <w:t xml:space="preserve"> </w:t>
      </w:r>
      <w:r w:rsidR="00A00C97" w:rsidRPr="009E5255">
        <w:t>-</w:t>
      </w:r>
      <w:r w:rsidR="000277EA" w:rsidRPr="009E5255">
        <w:t xml:space="preserve"> </w:t>
      </w:r>
      <w:r w:rsidR="00A00C97" w:rsidRPr="009E5255">
        <w:t>2020</w:t>
      </w:r>
      <w:r w:rsidR="000277EA" w:rsidRPr="009E5255">
        <w:t>)</w:t>
      </w:r>
      <w:r w:rsidR="00A00C97" w:rsidRPr="009E5255">
        <w:t xml:space="preserve"> </w:t>
      </w:r>
    </w:p>
    <w:tbl>
      <w:tblPr>
        <w:tblW w:w="9776" w:type="dxa"/>
        <w:tblLayout w:type="fixed"/>
        <w:tblLook w:val="04A0" w:firstRow="1" w:lastRow="0" w:firstColumn="1" w:lastColumn="0" w:noHBand="0" w:noVBand="1"/>
        <w:tblCaption w:val="Total purchases (hospital/pharmacy) by EFC-listed molecule from 2016 to 2020 "/>
      </w:tblPr>
      <w:tblGrid>
        <w:gridCol w:w="1414"/>
        <w:gridCol w:w="1393"/>
        <w:gridCol w:w="1394"/>
        <w:gridCol w:w="1394"/>
        <w:gridCol w:w="1393"/>
        <w:gridCol w:w="1394"/>
        <w:gridCol w:w="1394"/>
      </w:tblGrid>
      <w:tr w:rsidR="00A00C97" w:rsidRPr="009E5255" w14:paraId="6BAA739E" w14:textId="77777777" w:rsidTr="000277EA">
        <w:trPr>
          <w:trHeight w:val="19"/>
          <w:tblHeader/>
        </w:trPr>
        <w:tc>
          <w:tcPr>
            <w:tcW w:w="1414" w:type="dxa"/>
            <w:tcBorders>
              <w:bottom w:val="single" w:sz="4" w:space="0" w:color="auto"/>
            </w:tcBorders>
            <w:shd w:val="clear" w:color="auto" w:fill="auto"/>
            <w:noWrap/>
            <w:vAlign w:val="bottom"/>
            <w:hideMark/>
          </w:tcPr>
          <w:p w14:paraId="6A008219" w14:textId="77777777" w:rsidR="00A00C97" w:rsidRPr="009E5255" w:rsidRDefault="00A00C97" w:rsidP="00EA0B5A">
            <w:pPr>
              <w:pStyle w:val="NoSpacing"/>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 xml:space="preserve">Drug </w:t>
            </w:r>
          </w:p>
        </w:tc>
        <w:tc>
          <w:tcPr>
            <w:tcW w:w="1393" w:type="dxa"/>
            <w:tcBorders>
              <w:bottom w:val="single" w:sz="4" w:space="0" w:color="auto"/>
            </w:tcBorders>
            <w:shd w:val="clear" w:color="auto" w:fill="auto"/>
            <w:noWrap/>
            <w:vAlign w:val="bottom"/>
            <w:hideMark/>
          </w:tcPr>
          <w:p w14:paraId="308BFADC"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16</w:t>
            </w:r>
          </w:p>
        </w:tc>
        <w:tc>
          <w:tcPr>
            <w:tcW w:w="1394" w:type="dxa"/>
            <w:tcBorders>
              <w:bottom w:val="single" w:sz="4" w:space="0" w:color="auto"/>
            </w:tcBorders>
            <w:shd w:val="clear" w:color="auto" w:fill="auto"/>
            <w:noWrap/>
            <w:vAlign w:val="bottom"/>
            <w:hideMark/>
          </w:tcPr>
          <w:p w14:paraId="0523947B"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17</w:t>
            </w:r>
          </w:p>
        </w:tc>
        <w:tc>
          <w:tcPr>
            <w:tcW w:w="1394" w:type="dxa"/>
            <w:tcBorders>
              <w:bottom w:val="single" w:sz="4" w:space="0" w:color="auto"/>
            </w:tcBorders>
            <w:shd w:val="clear" w:color="auto" w:fill="auto"/>
            <w:noWrap/>
            <w:vAlign w:val="bottom"/>
            <w:hideMark/>
          </w:tcPr>
          <w:p w14:paraId="4103DBE5"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18</w:t>
            </w:r>
          </w:p>
        </w:tc>
        <w:tc>
          <w:tcPr>
            <w:tcW w:w="1393" w:type="dxa"/>
            <w:tcBorders>
              <w:bottom w:val="single" w:sz="4" w:space="0" w:color="auto"/>
            </w:tcBorders>
            <w:shd w:val="clear" w:color="auto" w:fill="auto"/>
            <w:noWrap/>
            <w:vAlign w:val="bottom"/>
            <w:hideMark/>
          </w:tcPr>
          <w:p w14:paraId="4C17B649"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19</w:t>
            </w:r>
          </w:p>
        </w:tc>
        <w:tc>
          <w:tcPr>
            <w:tcW w:w="1394" w:type="dxa"/>
            <w:tcBorders>
              <w:bottom w:val="single" w:sz="4" w:space="0" w:color="auto"/>
            </w:tcBorders>
            <w:shd w:val="clear" w:color="auto" w:fill="auto"/>
            <w:noWrap/>
            <w:vAlign w:val="bottom"/>
            <w:hideMark/>
          </w:tcPr>
          <w:p w14:paraId="44B8DD0B"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20</w:t>
            </w:r>
          </w:p>
        </w:tc>
        <w:tc>
          <w:tcPr>
            <w:tcW w:w="1394" w:type="dxa"/>
            <w:tcBorders>
              <w:bottom w:val="single" w:sz="4" w:space="0" w:color="auto"/>
            </w:tcBorders>
            <w:shd w:val="clear" w:color="auto" w:fill="auto"/>
            <w:noWrap/>
            <w:vAlign w:val="bottom"/>
            <w:hideMark/>
          </w:tcPr>
          <w:p w14:paraId="0304D6A0"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lang w:eastAsia="en-AU"/>
              </w:rPr>
              <w:t>2016-2020</w:t>
            </w:r>
          </w:p>
        </w:tc>
      </w:tr>
      <w:tr w:rsidR="00A00C97" w:rsidRPr="009E5255" w14:paraId="4642DC10" w14:textId="77777777" w:rsidTr="000277EA">
        <w:trPr>
          <w:trHeight w:val="19"/>
        </w:trPr>
        <w:tc>
          <w:tcPr>
            <w:tcW w:w="1414" w:type="dxa"/>
            <w:tcBorders>
              <w:top w:val="single" w:sz="4" w:space="0" w:color="auto"/>
            </w:tcBorders>
            <w:shd w:val="clear" w:color="auto" w:fill="auto"/>
            <w:noWrap/>
            <w:vAlign w:val="bottom"/>
            <w:hideMark/>
          </w:tcPr>
          <w:p w14:paraId="052256C9"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Arsenic</w:t>
            </w:r>
          </w:p>
        </w:tc>
        <w:tc>
          <w:tcPr>
            <w:tcW w:w="1393" w:type="dxa"/>
            <w:tcBorders>
              <w:top w:val="single" w:sz="4" w:space="0" w:color="auto"/>
            </w:tcBorders>
            <w:shd w:val="clear" w:color="auto" w:fill="auto"/>
            <w:noWrap/>
            <w:vAlign w:val="bottom"/>
            <w:hideMark/>
          </w:tcPr>
          <w:p w14:paraId="1168141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37,287</w:t>
            </w:r>
          </w:p>
        </w:tc>
        <w:tc>
          <w:tcPr>
            <w:tcW w:w="1394" w:type="dxa"/>
            <w:tcBorders>
              <w:top w:val="single" w:sz="4" w:space="0" w:color="auto"/>
            </w:tcBorders>
            <w:shd w:val="clear" w:color="auto" w:fill="auto"/>
            <w:noWrap/>
            <w:vAlign w:val="bottom"/>
            <w:hideMark/>
          </w:tcPr>
          <w:p w14:paraId="60D7A39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18,501</w:t>
            </w:r>
          </w:p>
        </w:tc>
        <w:tc>
          <w:tcPr>
            <w:tcW w:w="1394" w:type="dxa"/>
            <w:tcBorders>
              <w:top w:val="single" w:sz="4" w:space="0" w:color="auto"/>
            </w:tcBorders>
            <w:shd w:val="clear" w:color="auto" w:fill="auto"/>
            <w:noWrap/>
            <w:vAlign w:val="bottom"/>
            <w:hideMark/>
          </w:tcPr>
          <w:p w14:paraId="4BAC1E5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58,799</w:t>
            </w:r>
          </w:p>
        </w:tc>
        <w:tc>
          <w:tcPr>
            <w:tcW w:w="1393" w:type="dxa"/>
            <w:tcBorders>
              <w:top w:val="single" w:sz="4" w:space="0" w:color="auto"/>
            </w:tcBorders>
            <w:shd w:val="clear" w:color="auto" w:fill="auto"/>
            <w:noWrap/>
            <w:vAlign w:val="bottom"/>
            <w:hideMark/>
          </w:tcPr>
          <w:p w14:paraId="2514CFD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614,061</w:t>
            </w:r>
          </w:p>
        </w:tc>
        <w:tc>
          <w:tcPr>
            <w:tcW w:w="1394" w:type="dxa"/>
            <w:tcBorders>
              <w:top w:val="single" w:sz="4" w:space="0" w:color="auto"/>
            </w:tcBorders>
            <w:shd w:val="clear" w:color="auto" w:fill="auto"/>
            <w:noWrap/>
            <w:vAlign w:val="bottom"/>
            <w:hideMark/>
          </w:tcPr>
          <w:p w14:paraId="2A75411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267,871</w:t>
            </w:r>
          </w:p>
        </w:tc>
        <w:tc>
          <w:tcPr>
            <w:tcW w:w="1394" w:type="dxa"/>
            <w:tcBorders>
              <w:top w:val="single" w:sz="4" w:space="0" w:color="auto"/>
            </w:tcBorders>
            <w:shd w:val="clear" w:color="auto" w:fill="auto"/>
            <w:noWrap/>
            <w:vAlign w:val="bottom"/>
            <w:hideMark/>
          </w:tcPr>
          <w:p w14:paraId="6F4F0A1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296,519</w:t>
            </w:r>
          </w:p>
        </w:tc>
      </w:tr>
      <w:tr w:rsidR="00A00C97" w:rsidRPr="009E5255" w14:paraId="3E55D433" w14:textId="77777777" w:rsidTr="000277EA">
        <w:trPr>
          <w:trHeight w:val="19"/>
        </w:trPr>
        <w:tc>
          <w:tcPr>
            <w:tcW w:w="1414" w:type="dxa"/>
            <w:shd w:val="clear" w:color="auto" w:fill="auto"/>
            <w:noWrap/>
            <w:vAlign w:val="bottom"/>
            <w:hideMark/>
          </w:tcPr>
          <w:p w14:paraId="0E01253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Atezolizumab</w:t>
            </w:r>
          </w:p>
        </w:tc>
        <w:tc>
          <w:tcPr>
            <w:tcW w:w="1393" w:type="dxa"/>
            <w:shd w:val="clear" w:color="auto" w:fill="auto"/>
            <w:noWrap/>
            <w:vAlign w:val="bottom"/>
            <w:hideMark/>
          </w:tcPr>
          <w:p w14:paraId="5CFD4276" w14:textId="08E02D5A"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7AEB8B65" w14:textId="6141222F"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394F9C6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114,512</w:t>
            </w:r>
          </w:p>
        </w:tc>
        <w:tc>
          <w:tcPr>
            <w:tcW w:w="1393" w:type="dxa"/>
            <w:shd w:val="clear" w:color="auto" w:fill="auto"/>
            <w:noWrap/>
            <w:vAlign w:val="bottom"/>
            <w:hideMark/>
          </w:tcPr>
          <w:p w14:paraId="3E30C97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0,873,841</w:t>
            </w:r>
          </w:p>
        </w:tc>
        <w:tc>
          <w:tcPr>
            <w:tcW w:w="1394" w:type="dxa"/>
            <w:shd w:val="clear" w:color="auto" w:fill="auto"/>
            <w:noWrap/>
            <w:vAlign w:val="bottom"/>
            <w:hideMark/>
          </w:tcPr>
          <w:p w14:paraId="70AD486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8,545,208</w:t>
            </w:r>
          </w:p>
        </w:tc>
        <w:tc>
          <w:tcPr>
            <w:tcW w:w="1394" w:type="dxa"/>
            <w:shd w:val="clear" w:color="auto" w:fill="auto"/>
            <w:noWrap/>
            <w:vAlign w:val="bottom"/>
            <w:hideMark/>
          </w:tcPr>
          <w:p w14:paraId="42BF420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4,533,561</w:t>
            </w:r>
          </w:p>
        </w:tc>
      </w:tr>
      <w:tr w:rsidR="00A00C97" w:rsidRPr="009E5255" w14:paraId="1AAB7E57" w14:textId="77777777" w:rsidTr="000277EA">
        <w:trPr>
          <w:trHeight w:val="19"/>
        </w:trPr>
        <w:tc>
          <w:tcPr>
            <w:tcW w:w="1414" w:type="dxa"/>
            <w:shd w:val="clear" w:color="auto" w:fill="auto"/>
            <w:noWrap/>
            <w:vAlign w:val="bottom"/>
            <w:hideMark/>
          </w:tcPr>
          <w:p w14:paraId="7DBA7C72"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Avelumab</w:t>
            </w:r>
          </w:p>
        </w:tc>
        <w:tc>
          <w:tcPr>
            <w:tcW w:w="1393" w:type="dxa"/>
            <w:shd w:val="clear" w:color="auto" w:fill="auto"/>
            <w:noWrap/>
            <w:vAlign w:val="bottom"/>
            <w:hideMark/>
          </w:tcPr>
          <w:p w14:paraId="76450C09" w14:textId="36B2FAD8"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51EBA164" w14:textId="4905CBDE"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579B575D" w14:textId="63A902A0"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3" w:type="dxa"/>
            <w:shd w:val="clear" w:color="auto" w:fill="auto"/>
            <w:noWrap/>
            <w:vAlign w:val="bottom"/>
            <w:hideMark/>
          </w:tcPr>
          <w:p w14:paraId="7D73630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136,455</w:t>
            </w:r>
          </w:p>
        </w:tc>
        <w:tc>
          <w:tcPr>
            <w:tcW w:w="1394" w:type="dxa"/>
            <w:shd w:val="clear" w:color="auto" w:fill="auto"/>
            <w:noWrap/>
            <w:vAlign w:val="bottom"/>
            <w:hideMark/>
          </w:tcPr>
          <w:p w14:paraId="4EABC28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892,073</w:t>
            </w:r>
          </w:p>
        </w:tc>
        <w:tc>
          <w:tcPr>
            <w:tcW w:w="1394" w:type="dxa"/>
            <w:shd w:val="clear" w:color="auto" w:fill="auto"/>
            <w:noWrap/>
            <w:vAlign w:val="bottom"/>
            <w:hideMark/>
          </w:tcPr>
          <w:p w14:paraId="2E51FED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028,528</w:t>
            </w:r>
          </w:p>
        </w:tc>
      </w:tr>
      <w:tr w:rsidR="00A00C97" w:rsidRPr="009E5255" w14:paraId="38451F4A" w14:textId="77777777" w:rsidTr="000277EA">
        <w:trPr>
          <w:trHeight w:val="19"/>
        </w:trPr>
        <w:tc>
          <w:tcPr>
            <w:tcW w:w="1414" w:type="dxa"/>
            <w:shd w:val="clear" w:color="auto" w:fill="auto"/>
            <w:noWrap/>
            <w:vAlign w:val="bottom"/>
            <w:hideMark/>
          </w:tcPr>
          <w:p w14:paraId="401A947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endamustine</w:t>
            </w:r>
          </w:p>
        </w:tc>
        <w:tc>
          <w:tcPr>
            <w:tcW w:w="1393" w:type="dxa"/>
            <w:shd w:val="clear" w:color="auto" w:fill="auto"/>
            <w:noWrap/>
            <w:vAlign w:val="bottom"/>
            <w:hideMark/>
          </w:tcPr>
          <w:p w14:paraId="56BE704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554,247</w:t>
            </w:r>
          </w:p>
        </w:tc>
        <w:tc>
          <w:tcPr>
            <w:tcW w:w="1394" w:type="dxa"/>
            <w:shd w:val="clear" w:color="auto" w:fill="auto"/>
            <w:noWrap/>
            <w:vAlign w:val="bottom"/>
            <w:hideMark/>
          </w:tcPr>
          <w:p w14:paraId="62E6EFF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576,607</w:t>
            </w:r>
          </w:p>
        </w:tc>
        <w:tc>
          <w:tcPr>
            <w:tcW w:w="1394" w:type="dxa"/>
            <w:shd w:val="clear" w:color="auto" w:fill="auto"/>
            <w:noWrap/>
            <w:vAlign w:val="bottom"/>
            <w:hideMark/>
          </w:tcPr>
          <w:p w14:paraId="5091E20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044,333</w:t>
            </w:r>
          </w:p>
        </w:tc>
        <w:tc>
          <w:tcPr>
            <w:tcW w:w="1393" w:type="dxa"/>
            <w:shd w:val="clear" w:color="auto" w:fill="auto"/>
            <w:noWrap/>
            <w:vAlign w:val="bottom"/>
            <w:hideMark/>
          </w:tcPr>
          <w:p w14:paraId="0799F37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779,098</w:t>
            </w:r>
          </w:p>
        </w:tc>
        <w:tc>
          <w:tcPr>
            <w:tcW w:w="1394" w:type="dxa"/>
            <w:shd w:val="clear" w:color="auto" w:fill="auto"/>
            <w:noWrap/>
            <w:vAlign w:val="bottom"/>
            <w:hideMark/>
          </w:tcPr>
          <w:p w14:paraId="381D5DB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408,016</w:t>
            </w:r>
          </w:p>
        </w:tc>
        <w:tc>
          <w:tcPr>
            <w:tcW w:w="1394" w:type="dxa"/>
            <w:shd w:val="clear" w:color="auto" w:fill="auto"/>
            <w:noWrap/>
            <w:vAlign w:val="bottom"/>
            <w:hideMark/>
          </w:tcPr>
          <w:p w14:paraId="59A2092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7,362,300</w:t>
            </w:r>
          </w:p>
        </w:tc>
      </w:tr>
      <w:tr w:rsidR="00A00C97" w:rsidRPr="009E5255" w14:paraId="7B6A78BB" w14:textId="77777777" w:rsidTr="000277EA">
        <w:trPr>
          <w:trHeight w:val="19"/>
        </w:trPr>
        <w:tc>
          <w:tcPr>
            <w:tcW w:w="1414" w:type="dxa"/>
            <w:shd w:val="clear" w:color="auto" w:fill="auto"/>
            <w:noWrap/>
            <w:vAlign w:val="bottom"/>
            <w:hideMark/>
          </w:tcPr>
          <w:p w14:paraId="4ECE2DBA"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evacizumab</w:t>
            </w:r>
          </w:p>
        </w:tc>
        <w:tc>
          <w:tcPr>
            <w:tcW w:w="1393" w:type="dxa"/>
            <w:shd w:val="clear" w:color="auto" w:fill="auto"/>
            <w:noWrap/>
            <w:vAlign w:val="bottom"/>
            <w:hideMark/>
          </w:tcPr>
          <w:p w14:paraId="56BD1C3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0,227,647</w:t>
            </w:r>
          </w:p>
        </w:tc>
        <w:tc>
          <w:tcPr>
            <w:tcW w:w="1394" w:type="dxa"/>
            <w:shd w:val="clear" w:color="auto" w:fill="auto"/>
            <w:noWrap/>
            <w:vAlign w:val="bottom"/>
            <w:hideMark/>
          </w:tcPr>
          <w:p w14:paraId="2FF0A6E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0,128,772</w:t>
            </w:r>
          </w:p>
        </w:tc>
        <w:tc>
          <w:tcPr>
            <w:tcW w:w="1394" w:type="dxa"/>
            <w:shd w:val="clear" w:color="auto" w:fill="auto"/>
            <w:noWrap/>
            <w:vAlign w:val="bottom"/>
            <w:hideMark/>
          </w:tcPr>
          <w:p w14:paraId="3E3EB5F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7,317,898</w:t>
            </w:r>
          </w:p>
        </w:tc>
        <w:tc>
          <w:tcPr>
            <w:tcW w:w="1393" w:type="dxa"/>
            <w:shd w:val="clear" w:color="auto" w:fill="auto"/>
            <w:noWrap/>
            <w:vAlign w:val="bottom"/>
            <w:hideMark/>
          </w:tcPr>
          <w:p w14:paraId="06D8AA3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1,180,468</w:t>
            </w:r>
          </w:p>
        </w:tc>
        <w:tc>
          <w:tcPr>
            <w:tcW w:w="1394" w:type="dxa"/>
            <w:shd w:val="clear" w:color="auto" w:fill="auto"/>
            <w:noWrap/>
            <w:vAlign w:val="bottom"/>
            <w:hideMark/>
          </w:tcPr>
          <w:p w14:paraId="4106CAC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1,696,147</w:t>
            </w:r>
          </w:p>
        </w:tc>
        <w:tc>
          <w:tcPr>
            <w:tcW w:w="1394" w:type="dxa"/>
            <w:shd w:val="clear" w:color="auto" w:fill="auto"/>
            <w:noWrap/>
            <w:vAlign w:val="bottom"/>
            <w:hideMark/>
          </w:tcPr>
          <w:p w14:paraId="3C9D58F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90,550,931</w:t>
            </w:r>
          </w:p>
        </w:tc>
      </w:tr>
      <w:tr w:rsidR="00A00C97" w:rsidRPr="009E5255" w14:paraId="2FABB5C3" w14:textId="77777777" w:rsidTr="000277EA">
        <w:trPr>
          <w:trHeight w:val="19"/>
        </w:trPr>
        <w:tc>
          <w:tcPr>
            <w:tcW w:w="1414" w:type="dxa"/>
            <w:shd w:val="clear" w:color="auto" w:fill="auto"/>
            <w:noWrap/>
            <w:vAlign w:val="bottom"/>
            <w:hideMark/>
          </w:tcPr>
          <w:p w14:paraId="3EA693F2"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leomycin</w:t>
            </w:r>
          </w:p>
        </w:tc>
        <w:tc>
          <w:tcPr>
            <w:tcW w:w="1393" w:type="dxa"/>
            <w:shd w:val="clear" w:color="auto" w:fill="auto"/>
            <w:noWrap/>
            <w:vAlign w:val="bottom"/>
            <w:hideMark/>
          </w:tcPr>
          <w:p w14:paraId="1786880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62,555</w:t>
            </w:r>
          </w:p>
        </w:tc>
        <w:tc>
          <w:tcPr>
            <w:tcW w:w="1394" w:type="dxa"/>
            <w:shd w:val="clear" w:color="auto" w:fill="auto"/>
            <w:noWrap/>
            <w:vAlign w:val="bottom"/>
            <w:hideMark/>
          </w:tcPr>
          <w:p w14:paraId="1F1E2C1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90,121</w:t>
            </w:r>
          </w:p>
        </w:tc>
        <w:tc>
          <w:tcPr>
            <w:tcW w:w="1394" w:type="dxa"/>
            <w:shd w:val="clear" w:color="auto" w:fill="auto"/>
            <w:noWrap/>
            <w:vAlign w:val="bottom"/>
            <w:hideMark/>
          </w:tcPr>
          <w:p w14:paraId="638E789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6,725</w:t>
            </w:r>
          </w:p>
        </w:tc>
        <w:tc>
          <w:tcPr>
            <w:tcW w:w="1393" w:type="dxa"/>
            <w:shd w:val="clear" w:color="auto" w:fill="auto"/>
            <w:noWrap/>
            <w:vAlign w:val="bottom"/>
            <w:hideMark/>
          </w:tcPr>
          <w:p w14:paraId="6BB5644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57,469</w:t>
            </w:r>
          </w:p>
        </w:tc>
        <w:tc>
          <w:tcPr>
            <w:tcW w:w="1394" w:type="dxa"/>
            <w:shd w:val="clear" w:color="auto" w:fill="auto"/>
            <w:noWrap/>
            <w:vAlign w:val="bottom"/>
            <w:hideMark/>
          </w:tcPr>
          <w:p w14:paraId="28D55B8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78,898</w:t>
            </w:r>
          </w:p>
        </w:tc>
        <w:tc>
          <w:tcPr>
            <w:tcW w:w="1394" w:type="dxa"/>
            <w:shd w:val="clear" w:color="auto" w:fill="auto"/>
            <w:noWrap/>
            <w:vAlign w:val="bottom"/>
            <w:hideMark/>
          </w:tcPr>
          <w:p w14:paraId="1C2417A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25,770</w:t>
            </w:r>
          </w:p>
        </w:tc>
      </w:tr>
      <w:tr w:rsidR="00A00C97" w:rsidRPr="009E5255" w14:paraId="55ABF7C7" w14:textId="77777777" w:rsidTr="000277EA">
        <w:trPr>
          <w:trHeight w:val="19"/>
        </w:trPr>
        <w:tc>
          <w:tcPr>
            <w:tcW w:w="1414" w:type="dxa"/>
            <w:shd w:val="clear" w:color="auto" w:fill="auto"/>
            <w:noWrap/>
            <w:vAlign w:val="bottom"/>
            <w:hideMark/>
          </w:tcPr>
          <w:p w14:paraId="6968C2BE"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linatumomab</w:t>
            </w:r>
          </w:p>
        </w:tc>
        <w:tc>
          <w:tcPr>
            <w:tcW w:w="1393" w:type="dxa"/>
            <w:shd w:val="clear" w:color="auto" w:fill="auto"/>
            <w:noWrap/>
            <w:vAlign w:val="bottom"/>
            <w:hideMark/>
          </w:tcPr>
          <w:p w14:paraId="7303E91C" w14:textId="756CB33E"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7812BB3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12,224</w:t>
            </w:r>
          </w:p>
        </w:tc>
        <w:tc>
          <w:tcPr>
            <w:tcW w:w="1394" w:type="dxa"/>
            <w:shd w:val="clear" w:color="auto" w:fill="auto"/>
            <w:noWrap/>
            <w:vAlign w:val="bottom"/>
            <w:hideMark/>
          </w:tcPr>
          <w:p w14:paraId="01A4804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515,605</w:t>
            </w:r>
          </w:p>
        </w:tc>
        <w:tc>
          <w:tcPr>
            <w:tcW w:w="1393" w:type="dxa"/>
            <w:shd w:val="clear" w:color="auto" w:fill="auto"/>
            <w:noWrap/>
            <w:vAlign w:val="bottom"/>
            <w:hideMark/>
          </w:tcPr>
          <w:p w14:paraId="1ED8E04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194,457</w:t>
            </w:r>
          </w:p>
        </w:tc>
        <w:tc>
          <w:tcPr>
            <w:tcW w:w="1394" w:type="dxa"/>
            <w:shd w:val="clear" w:color="auto" w:fill="auto"/>
            <w:noWrap/>
            <w:vAlign w:val="bottom"/>
            <w:hideMark/>
          </w:tcPr>
          <w:p w14:paraId="0121EE0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379,962</w:t>
            </w:r>
          </w:p>
        </w:tc>
        <w:tc>
          <w:tcPr>
            <w:tcW w:w="1394" w:type="dxa"/>
            <w:shd w:val="clear" w:color="auto" w:fill="auto"/>
            <w:noWrap/>
            <w:vAlign w:val="bottom"/>
            <w:hideMark/>
          </w:tcPr>
          <w:p w14:paraId="0DB436E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5,402,247</w:t>
            </w:r>
          </w:p>
        </w:tc>
      </w:tr>
      <w:tr w:rsidR="00A00C97" w:rsidRPr="009E5255" w14:paraId="0F4B243A" w14:textId="77777777" w:rsidTr="000277EA">
        <w:trPr>
          <w:trHeight w:val="19"/>
        </w:trPr>
        <w:tc>
          <w:tcPr>
            <w:tcW w:w="1414" w:type="dxa"/>
            <w:shd w:val="clear" w:color="auto" w:fill="auto"/>
            <w:noWrap/>
            <w:vAlign w:val="bottom"/>
            <w:hideMark/>
          </w:tcPr>
          <w:p w14:paraId="414D7A8A"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ortezomib</w:t>
            </w:r>
          </w:p>
        </w:tc>
        <w:tc>
          <w:tcPr>
            <w:tcW w:w="1393" w:type="dxa"/>
            <w:shd w:val="clear" w:color="auto" w:fill="auto"/>
            <w:noWrap/>
            <w:vAlign w:val="bottom"/>
            <w:hideMark/>
          </w:tcPr>
          <w:p w14:paraId="5462D38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7,147,883</w:t>
            </w:r>
          </w:p>
        </w:tc>
        <w:tc>
          <w:tcPr>
            <w:tcW w:w="1394" w:type="dxa"/>
            <w:shd w:val="clear" w:color="auto" w:fill="auto"/>
            <w:noWrap/>
            <w:vAlign w:val="bottom"/>
            <w:hideMark/>
          </w:tcPr>
          <w:p w14:paraId="6E59C24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924,091</w:t>
            </w:r>
          </w:p>
        </w:tc>
        <w:tc>
          <w:tcPr>
            <w:tcW w:w="1394" w:type="dxa"/>
            <w:shd w:val="clear" w:color="auto" w:fill="auto"/>
            <w:noWrap/>
            <w:vAlign w:val="bottom"/>
            <w:hideMark/>
          </w:tcPr>
          <w:p w14:paraId="047DF3C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6,914,214</w:t>
            </w:r>
          </w:p>
        </w:tc>
        <w:tc>
          <w:tcPr>
            <w:tcW w:w="1393" w:type="dxa"/>
            <w:shd w:val="clear" w:color="auto" w:fill="auto"/>
            <w:noWrap/>
            <w:vAlign w:val="bottom"/>
            <w:hideMark/>
          </w:tcPr>
          <w:p w14:paraId="6EFE141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7,900,090</w:t>
            </w:r>
          </w:p>
        </w:tc>
        <w:tc>
          <w:tcPr>
            <w:tcW w:w="1394" w:type="dxa"/>
            <w:shd w:val="clear" w:color="auto" w:fill="auto"/>
            <w:noWrap/>
            <w:vAlign w:val="bottom"/>
            <w:hideMark/>
          </w:tcPr>
          <w:p w14:paraId="2455F81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1,907,339</w:t>
            </w:r>
          </w:p>
        </w:tc>
        <w:tc>
          <w:tcPr>
            <w:tcW w:w="1394" w:type="dxa"/>
            <w:shd w:val="clear" w:color="auto" w:fill="auto"/>
            <w:noWrap/>
            <w:vAlign w:val="bottom"/>
            <w:hideMark/>
          </w:tcPr>
          <w:p w14:paraId="111C8C9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57,793,618</w:t>
            </w:r>
          </w:p>
        </w:tc>
      </w:tr>
      <w:tr w:rsidR="00A00C97" w:rsidRPr="009E5255" w14:paraId="08D9710F" w14:textId="77777777" w:rsidTr="000277EA">
        <w:trPr>
          <w:trHeight w:val="19"/>
        </w:trPr>
        <w:tc>
          <w:tcPr>
            <w:tcW w:w="1414" w:type="dxa"/>
            <w:shd w:val="clear" w:color="auto" w:fill="auto"/>
            <w:noWrap/>
            <w:vAlign w:val="bottom"/>
            <w:hideMark/>
          </w:tcPr>
          <w:p w14:paraId="50B97998"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Brentuximab Vedotin</w:t>
            </w:r>
          </w:p>
        </w:tc>
        <w:tc>
          <w:tcPr>
            <w:tcW w:w="1393" w:type="dxa"/>
            <w:shd w:val="clear" w:color="auto" w:fill="auto"/>
            <w:noWrap/>
            <w:vAlign w:val="bottom"/>
            <w:hideMark/>
          </w:tcPr>
          <w:p w14:paraId="767AA2B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340,389</w:t>
            </w:r>
          </w:p>
        </w:tc>
        <w:tc>
          <w:tcPr>
            <w:tcW w:w="1394" w:type="dxa"/>
            <w:shd w:val="clear" w:color="auto" w:fill="auto"/>
            <w:noWrap/>
            <w:vAlign w:val="bottom"/>
            <w:hideMark/>
          </w:tcPr>
          <w:p w14:paraId="59C1594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169,678</w:t>
            </w:r>
          </w:p>
        </w:tc>
        <w:tc>
          <w:tcPr>
            <w:tcW w:w="1394" w:type="dxa"/>
            <w:shd w:val="clear" w:color="auto" w:fill="auto"/>
            <w:noWrap/>
            <w:vAlign w:val="bottom"/>
            <w:hideMark/>
          </w:tcPr>
          <w:p w14:paraId="698A593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790,640</w:t>
            </w:r>
          </w:p>
        </w:tc>
        <w:tc>
          <w:tcPr>
            <w:tcW w:w="1393" w:type="dxa"/>
            <w:shd w:val="clear" w:color="auto" w:fill="auto"/>
            <w:noWrap/>
            <w:vAlign w:val="bottom"/>
            <w:hideMark/>
          </w:tcPr>
          <w:p w14:paraId="7B8EB40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563,846</w:t>
            </w:r>
          </w:p>
        </w:tc>
        <w:tc>
          <w:tcPr>
            <w:tcW w:w="1394" w:type="dxa"/>
            <w:shd w:val="clear" w:color="auto" w:fill="auto"/>
            <w:noWrap/>
            <w:vAlign w:val="bottom"/>
            <w:hideMark/>
          </w:tcPr>
          <w:p w14:paraId="2C9D713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463,495</w:t>
            </w:r>
          </w:p>
        </w:tc>
        <w:tc>
          <w:tcPr>
            <w:tcW w:w="1394" w:type="dxa"/>
            <w:shd w:val="clear" w:color="auto" w:fill="auto"/>
            <w:noWrap/>
            <w:vAlign w:val="bottom"/>
            <w:hideMark/>
          </w:tcPr>
          <w:p w14:paraId="2F0C605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9,328,049</w:t>
            </w:r>
          </w:p>
        </w:tc>
      </w:tr>
      <w:tr w:rsidR="00A00C97" w:rsidRPr="009E5255" w14:paraId="2B549036" w14:textId="77777777" w:rsidTr="000277EA">
        <w:trPr>
          <w:trHeight w:val="19"/>
        </w:trPr>
        <w:tc>
          <w:tcPr>
            <w:tcW w:w="1414" w:type="dxa"/>
            <w:shd w:val="clear" w:color="auto" w:fill="auto"/>
            <w:noWrap/>
            <w:vAlign w:val="bottom"/>
            <w:hideMark/>
          </w:tcPr>
          <w:p w14:paraId="18D2F271"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abazitaxel</w:t>
            </w:r>
          </w:p>
        </w:tc>
        <w:tc>
          <w:tcPr>
            <w:tcW w:w="1393" w:type="dxa"/>
            <w:shd w:val="clear" w:color="auto" w:fill="auto"/>
            <w:noWrap/>
            <w:vAlign w:val="bottom"/>
            <w:hideMark/>
          </w:tcPr>
          <w:p w14:paraId="6FAB900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1,380,561</w:t>
            </w:r>
          </w:p>
        </w:tc>
        <w:tc>
          <w:tcPr>
            <w:tcW w:w="1394" w:type="dxa"/>
            <w:shd w:val="clear" w:color="auto" w:fill="auto"/>
            <w:noWrap/>
            <w:vAlign w:val="bottom"/>
            <w:hideMark/>
          </w:tcPr>
          <w:p w14:paraId="23C202A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605,227</w:t>
            </w:r>
          </w:p>
        </w:tc>
        <w:tc>
          <w:tcPr>
            <w:tcW w:w="1394" w:type="dxa"/>
            <w:shd w:val="clear" w:color="auto" w:fill="auto"/>
            <w:noWrap/>
            <w:vAlign w:val="bottom"/>
            <w:hideMark/>
          </w:tcPr>
          <w:p w14:paraId="64EBFEC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692,981</w:t>
            </w:r>
          </w:p>
        </w:tc>
        <w:tc>
          <w:tcPr>
            <w:tcW w:w="1393" w:type="dxa"/>
            <w:shd w:val="clear" w:color="auto" w:fill="auto"/>
            <w:noWrap/>
            <w:vAlign w:val="bottom"/>
            <w:hideMark/>
          </w:tcPr>
          <w:p w14:paraId="4C9B0BA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076,497</w:t>
            </w:r>
          </w:p>
        </w:tc>
        <w:tc>
          <w:tcPr>
            <w:tcW w:w="1394" w:type="dxa"/>
            <w:shd w:val="clear" w:color="auto" w:fill="auto"/>
            <w:noWrap/>
            <w:vAlign w:val="bottom"/>
            <w:hideMark/>
          </w:tcPr>
          <w:p w14:paraId="731A4E2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026,715</w:t>
            </w:r>
          </w:p>
        </w:tc>
        <w:tc>
          <w:tcPr>
            <w:tcW w:w="1394" w:type="dxa"/>
            <w:shd w:val="clear" w:color="auto" w:fill="auto"/>
            <w:noWrap/>
            <w:vAlign w:val="bottom"/>
            <w:hideMark/>
          </w:tcPr>
          <w:p w14:paraId="5334CAC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0,781,980</w:t>
            </w:r>
          </w:p>
        </w:tc>
      </w:tr>
      <w:tr w:rsidR="00A00C97" w:rsidRPr="009E5255" w14:paraId="5AE8F90A" w14:textId="77777777" w:rsidTr="000277EA">
        <w:trPr>
          <w:trHeight w:val="19"/>
        </w:trPr>
        <w:tc>
          <w:tcPr>
            <w:tcW w:w="1414" w:type="dxa"/>
            <w:shd w:val="clear" w:color="auto" w:fill="auto"/>
            <w:noWrap/>
            <w:vAlign w:val="bottom"/>
            <w:hideMark/>
          </w:tcPr>
          <w:p w14:paraId="662D1F83"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arboplatin</w:t>
            </w:r>
          </w:p>
        </w:tc>
        <w:tc>
          <w:tcPr>
            <w:tcW w:w="1393" w:type="dxa"/>
            <w:shd w:val="clear" w:color="auto" w:fill="auto"/>
            <w:noWrap/>
            <w:vAlign w:val="bottom"/>
            <w:hideMark/>
          </w:tcPr>
          <w:p w14:paraId="6C1ED1C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312,936</w:t>
            </w:r>
          </w:p>
        </w:tc>
        <w:tc>
          <w:tcPr>
            <w:tcW w:w="1394" w:type="dxa"/>
            <w:shd w:val="clear" w:color="auto" w:fill="auto"/>
            <w:noWrap/>
            <w:vAlign w:val="bottom"/>
            <w:hideMark/>
          </w:tcPr>
          <w:p w14:paraId="7561F24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434,150</w:t>
            </w:r>
          </w:p>
        </w:tc>
        <w:tc>
          <w:tcPr>
            <w:tcW w:w="1394" w:type="dxa"/>
            <w:shd w:val="clear" w:color="auto" w:fill="auto"/>
            <w:noWrap/>
            <w:vAlign w:val="bottom"/>
            <w:hideMark/>
          </w:tcPr>
          <w:p w14:paraId="4997FF0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427,736</w:t>
            </w:r>
          </w:p>
        </w:tc>
        <w:tc>
          <w:tcPr>
            <w:tcW w:w="1393" w:type="dxa"/>
            <w:shd w:val="clear" w:color="auto" w:fill="auto"/>
            <w:noWrap/>
            <w:vAlign w:val="bottom"/>
            <w:hideMark/>
          </w:tcPr>
          <w:p w14:paraId="671FB82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552,028</w:t>
            </w:r>
          </w:p>
        </w:tc>
        <w:tc>
          <w:tcPr>
            <w:tcW w:w="1394" w:type="dxa"/>
            <w:shd w:val="clear" w:color="auto" w:fill="auto"/>
            <w:noWrap/>
            <w:vAlign w:val="bottom"/>
            <w:hideMark/>
          </w:tcPr>
          <w:p w14:paraId="46E7F59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698,320</w:t>
            </w:r>
          </w:p>
        </w:tc>
        <w:tc>
          <w:tcPr>
            <w:tcW w:w="1394" w:type="dxa"/>
            <w:shd w:val="clear" w:color="auto" w:fill="auto"/>
            <w:noWrap/>
            <w:vAlign w:val="bottom"/>
            <w:hideMark/>
          </w:tcPr>
          <w:p w14:paraId="4BC4E09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425,171</w:t>
            </w:r>
          </w:p>
        </w:tc>
      </w:tr>
      <w:tr w:rsidR="00A00C97" w:rsidRPr="009E5255" w14:paraId="33DC0A91" w14:textId="77777777" w:rsidTr="000277EA">
        <w:trPr>
          <w:trHeight w:val="19"/>
        </w:trPr>
        <w:tc>
          <w:tcPr>
            <w:tcW w:w="1414" w:type="dxa"/>
            <w:shd w:val="clear" w:color="auto" w:fill="auto"/>
            <w:noWrap/>
            <w:vAlign w:val="bottom"/>
            <w:hideMark/>
          </w:tcPr>
          <w:p w14:paraId="36A6DBF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arfilzomib</w:t>
            </w:r>
          </w:p>
        </w:tc>
        <w:tc>
          <w:tcPr>
            <w:tcW w:w="1393" w:type="dxa"/>
            <w:shd w:val="clear" w:color="auto" w:fill="auto"/>
            <w:noWrap/>
            <w:vAlign w:val="bottom"/>
            <w:hideMark/>
          </w:tcPr>
          <w:p w14:paraId="3A51325A" w14:textId="3D75C415"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5805733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3,392</w:t>
            </w:r>
          </w:p>
        </w:tc>
        <w:tc>
          <w:tcPr>
            <w:tcW w:w="1394" w:type="dxa"/>
            <w:shd w:val="clear" w:color="auto" w:fill="auto"/>
            <w:noWrap/>
            <w:vAlign w:val="bottom"/>
            <w:hideMark/>
          </w:tcPr>
          <w:p w14:paraId="6421307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9,077,365</w:t>
            </w:r>
          </w:p>
        </w:tc>
        <w:tc>
          <w:tcPr>
            <w:tcW w:w="1393" w:type="dxa"/>
            <w:shd w:val="clear" w:color="auto" w:fill="auto"/>
            <w:noWrap/>
            <w:vAlign w:val="bottom"/>
            <w:hideMark/>
          </w:tcPr>
          <w:p w14:paraId="684CFCE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5,157,344</w:t>
            </w:r>
          </w:p>
        </w:tc>
        <w:tc>
          <w:tcPr>
            <w:tcW w:w="1394" w:type="dxa"/>
            <w:shd w:val="clear" w:color="auto" w:fill="auto"/>
            <w:noWrap/>
            <w:vAlign w:val="bottom"/>
            <w:hideMark/>
          </w:tcPr>
          <w:p w14:paraId="6C8F022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8,231,783</w:t>
            </w:r>
          </w:p>
        </w:tc>
        <w:tc>
          <w:tcPr>
            <w:tcW w:w="1394" w:type="dxa"/>
            <w:shd w:val="clear" w:color="auto" w:fill="auto"/>
            <w:noWrap/>
            <w:vAlign w:val="bottom"/>
            <w:hideMark/>
          </w:tcPr>
          <w:p w14:paraId="45539DD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2,609,883</w:t>
            </w:r>
          </w:p>
        </w:tc>
      </w:tr>
      <w:tr w:rsidR="00A00C97" w:rsidRPr="009E5255" w14:paraId="6E3673F2" w14:textId="77777777" w:rsidTr="000277EA">
        <w:trPr>
          <w:trHeight w:val="19"/>
        </w:trPr>
        <w:tc>
          <w:tcPr>
            <w:tcW w:w="1414" w:type="dxa"/>
            <w:shd w:val="clear" w:color="auto" w:fill="auto"/>
            <w:noWrap/>
            <w:vAlign w:val="bottom"/>
            <w:hideMark/>
          </w:tcPr>
          <w:p w14:paraId="1B8E2A01"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etuximab</w:t>
            </w:r>
          </w:p>
        </w:tc>
        <w:tc>
          <w:tcPr>
            <w:tcW w:w="1393" w:type="dxa"/>
            <w:shd w:val="clear" w:color="auto" w:fill="auto"/>
            <w:noWrap/>
            <w:vAlign w:val="bottom"/>
            <w:hideMark/>
          </w:tcPr>
          <w:p w14:paraId="37EE2D3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9,257,621</w:t>
            </w:r>
          </w:p>
        </w:tc>
        <w:tc>
          <w:tcPr>
            <w:tcW w:w="1394" w:type="dxa"/>
            <w:shd w:val="clear" w:color="auto" w:fill="auto"/>
            <w:noWrap/>
            <w:vAlign w:val="bottom"/>
            <w:hideMark/>
          </w:tcPr>
          <w:p w14:paraId="4749BAC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206,950</w:t>
            </w:r>
          </w:p>
        </w:tc>
        <w:tc>
          <w:tcPr>
            <w:tcW w:w="1394" w:type="dxa"/>
            <w:shd w:val="clear" w:color="auto" w:fill="auto"/>
            <w:noWrap/>
            <w:vAlign w:val="bottom"/>
            <w:hideMark/>
          </w:tcPr>
          <w:p w14:paraId="728F1A5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424,565</w:t>
            </w:r>
          </w:p>
        </w:tc>
        <w:tc>
          <w:tcPr>
            <w:tcW w:w="1393" w:type="dxa"/>
            <w:shd w:val="clear" w:color="auto" w:fill="auto"/>
            <w:noWrap/>
            <w:vAlign w:val="bottom"/>
            <w:hideMark/>
          </w:tcPr>
          <w:p w14:paraId="76F16DD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9,904,684</w:t>
            </w:r>
          </w:p>
        </w:tc>
        <w:tc>
          <w:tcPr>
            <w:tcW w:w="1394" w:type="dxa"/>
            <w:shd w:val="clear" w:color="auto" w:fill="auto"/>
            <w:noWrap/>
            <w:vAlign w:val="bottom"/>
            <w:hideMark/>
          </w:tcPr>
          <w:p w14:paraId="270FB7D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165,430</w:t>
            </w:r>
          </w:p>
        </w:tc>
        <w:tc>
          <w:tcPr>
            <w:tcW w:w="1394" w:type="dxa"/>
            <w:shd w:val="clear" w:color="auto" w:fill="auto"/>
            <w:noWrap/>
            <w:vAlign w:val="bottom"/>
            <w:hideMark/>
          </w:tcPr>
          <w:p w14:paraId="210C416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4,959,249</w:t>
            </w:r>
          </w:p>
        </w:tc>
      </w:tr>
      <w:tr w:rsidR="00A00C97" w:rsidRPr="009E5255" w14:paraId="347477C8" w14:textId="77777777" w:rsidTr="000277EA">
        <w:trPr>
          <w:trHeight w:val="19"/>
        </w:trPr>
        <w:tc>
          <w:tcPr>
            <w:tcW w:w="1414" w:type="dxa"/>
            <w:shd w:val="clear" w:color="auto" w:fill="auto"/>
            <w:noWrap/>
            <w:vAlign w:val="bottom"/>
            <w:hideMark/>
          </w:tcPr>
          <w:p w14:paraId="3A0AEF18"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isplatin</w:t>
            </w:r>
          </w:p>
        </w:tc>
        <w:tc>
          <w:tcPr>
            <w:tcW w:w="1393" w:type="dxa"/>
            <w:shd w:val="clear" w:color="auto" w:fill="auto"/>
            <w:noWrap/>
            <w:vAlign w:val="bottom"/>
            <w:hideMark/>
          </w:tcPr>
          <w:p w14:paraId="5083400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21,050</w:t>
            </w:r>
          </w:p>
        </w:tc>
        <w:tc>
          <w:tcPr>
            <w:tcW w:w="1394" w:type="dxa"/>
            <w:shd w:val="clear" w:color="auto" w:fill="auto"/>
            <w:noWrap/>
            <w:vAlign w:val="bottom"/>
            <w:hideMark/>
          </w:tcPr>
          <w:p w14:paraId="563B9A3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89,251</w:t>
            </w:r>
          </w:p>
        </w:tc>
        <w:tc>
          <w:tcPr>
            <w:tcW w:w="1394" w:type="dxa"/>
            <w:shd w:val="clear" w:color="auto" w:fill="auto"/>
            <w:noWrap/>
            <w:vAlign w:val="bottom"/>
            <w:hideMark/>
          </w:tcPr>
          <w:p w14:paraId="4797213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99,665</w:t>
            </w:r>
          </w:p>
        </w:tc>
        <w:tc>
          <w:tcPr>
            <w:tcW w:w="1393" w:type="dxa"/>
            <w:shd w:val="clear" w:color="auto" w:fill="auto"/>
            <w:noWrap/>
            <w:vAlign w:val="bottom"/>
            <w:hideMark/>
          </w:tcPr>
          <w:p w14:paraId="0BE3206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63,616</w:t>
            </w:r>
          </w:p>
        </w:tc>
        <w:tc>
          <w:tcPr>
            <w:tcW w:w="1394" w:type="dxa"/>
            <w:shd w:val="clear" w:color="auto" w:fill="auto"/>
            <w:noWrap/>
            <w:vAlign w:val="bottom"/>
            <w:hideMark/>
          </w:tcPr>
          <w:p w14:paraId="235E602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85,547</w:t>
            </w:r>
          </w:p>
        </w:tc>
        <w:tc>
          <w:tcPr>
            <w:tcW w:w="1394" w:type="dxa"/>
            <w:shd w:val="clear" w:color="auto" w:fill="auto"/>
            <w:noWrap/>
            <w:vAlign w:val="bottom"/>
            <w:hideMark/>
          </w:tcPr>
          <w:p w14:paraId="769B075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659,130</w:t>
            </w:r>
          </w:p>
        </w:tc>
      </w:tr>
      <w:tr w:rsidR="00A00C97" w:rsidRPr="009E5255" w14:paraId="4C912EE2" w14:textId="77777777" w:rsidTr="000277EA">
        <w:trPr>
          <w:trHeight w:val="19"/>
        </w:trPr>
        <w:tc>
          <w:tcPr>
            <w:tcW w:w="1414" w:type="dxa"/>
            <w:shd w:val="clear" w:color="auto" w:fill="auto"/>
            <w:noWrap/>
            <w:vAlign w:val="bottom"/>
            <w:hideMark/>
          </w:tcPr>
          <w:p w14:paraId="732406E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ladribine</w:t>
            </w:r>
          </w:p>
        </w:tc>
        <w:tc>
          <w:tcPr>
            <w:tcW w:w="1393" w:type="dxa"/>
            <w:shd w:val="clear" w:color="auto" w:fill="auto"/>
            <w:noWrap/>
            <w:vAlign w:val="bottom"/>
            <w:hideMark/>
          </w:tcPr>
          <w:p w14:paraId="48299E3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10,113</w:t>
            </w:r>
          </w:p>
        </w:tc>
        <w:tc>
          <w:tcPr>
            <w:tcW w:w="1394" w:type="dxa"/>
            <w:shd w:val="clear" w:color="auto" w:fill="auto"/>
            <w:noWrap/>
            <w:vAlign w:val="bottom"/>
            <w:hideMark/>
          </w:tcPr>
          <w:p w14:paraId="7FA6825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84,395</w:t>
            </w:r>
          </w:p>
        </w:tc>
        <w:tc>
          <w:tcPr>
            <w:tcW w:w="1394" w:type="dxa"/>
            <w:shd w:val="clear" w:color="auto" w:fill="auto"/>
            <w:noWrap/>
            <w:vAlign w:val="bottom"/>
            <w:hideMark/>
          </w:tcPr>
          <w:p w14:paraId="31E3E4F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44,524</w:t>
            </w:r>
          </w:p>
        </w:tc>
        <w:tc>
          <w:tcPr>
            <w:tcW w:w="1393" w:type="dxa"/>
            <w:shd w:val="clear" w:color="auto" w:fill="auto"/>
            <w:noWrap/>
            <w:vAlign w:val="bottom"/>
            <w:hideMark/>
          </w:tcPr>
          <w:p w14:paraId="0ED437D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65,576</w:t>
            </w:r>
          </w:p>
        </w:tc>
        <w:tc>
          <w:tcPr>
            <w:tcW w:w="1394" w:type="dxa"/>
            <w:shd w:val="clear" w:color="auto" w:fill="auto"/>
            <w:noWrap/>
            <w:vAlign w:val="bottom"/>
            <w:hideMark/>
          </w:tcPr>
          <w:p w14:paraId="7E6F17F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97,450</w:t>
            </w:r>
          </w:p>
        </w:tc>
        <w:tc>
          <w:tcPr>
            <w:tcW w:w="1394" w:type="dxa"/>
            <w:shd w:val="clear" w:color="auto" w:fill="auto"/>
            <w:noWrap/>
            <w:vAlign w:val="bottom"/>
            <w:hideMark/>
          </w:tcPr>
          <w:p w14:paraId="06F6FE9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902,058</w:t>
            </w:r>
          </w:p>
        </w:tc>
      </w:tr>
      <w:tr w:rsidR="00A00C97" w:rsidRPr="009E5255" w14:paraId="326894C7" w14:textId="77777777" w:rsidTr="000277EA">
        <w:trPr>
          <w:trHeight w:val="19"/>
        </w:trPr>
        <w:tc>
          <w:tcPr>
            <w:tcW w:w="1414" w:type="dxa"/>
            <w:shd w:val="clear" w:color="auto" w:fill="auto"/>
            <w:noWrap/>
            <w:vAlign w:val="bottom"/>
            <w:hideMark/>
          </w:tcPr>
          <w:p w14:paraId="78C07A00" w14:textId="4EAEF8CD"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yclophosp</w:t>
            </w:r>
            <w:r w:rsidR="006F39FA" w:rsidRPr="009E5255">
              <w:rPr>
                <w:rFonts w:asciiTheme="majorHAnsi" w:hAnsiTheme="majorHAnsi" w:cstheme="majorHAnsi"/>
                <w:sz w:val="18"/>
                <w:szCs w:val="18"/>
              </w:rPr>
              <w:t>h…</w:t>
            </w:r>
          </w:p>
        </w:tc>
        <w:tc>
          <w:tcPr>
            <w:tcW w:w="1393" w:type="dxa"/>
            <w:shd w:val="clear" w:color="auto" w:fill="auto"/>
            <w:noWrap/>
            <w:vAlign w:val="bottom"/>
            <w:hideMark/>
          </w:tcPr>
          <w:p w14:paraId="0B15536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553,851</w:t>
            </w:r>
          </w:p>
        </w:tc>
        <w:tc>
          <w:tcPr>
            <w:tcW w:w="1394" w:type="dxa"/>
            <w:shd w:val="clear" w:color="auto" w:fill="auto"/>
            <w:noWrap/>
            <w:vAlign w:val="bottom"/>
            <w:hideMark/>
          </w:tcPr>
          <w:p w14:paraId="4C2D649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283,975</w:t>
            </w:r>
          </w:p>
        </w:tc>
        <w:tc>
          <w:tcPr>
            <w:tcW w:w="1394" w:type="dxa"/>
            <w:shd w:val="clear" w:color="auto" w:fill="auto"/>
            <w:noWrap/>
            <w:vAlign w:val="bottom"/>
            <w:hideMark/>
          </w:tcPr>
          <w:p w14:paraId="0477F9D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31,477</w:t>
            </w:r>
          </w:p>
        </w:tc>
        <w:tc>
          <w:tcPr>
            <w:tcW w:w="1393" w:type="dxa"/>
            <w:shd w:val="clear" w:color="auto" w:fill="auto"/>
            <w:noWrap/>
            <w:vAlign w:val="bottom"/>
            <w:hideMark/>
          </w:tcPr>
          <w:p w14:paraId="09B7E3C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37,551</w:t>
            </w:r>
          </w:p>
        </w:tc>
        <w:tc>
          <w:tcPr>
            <w:tcW w:w="1394" w:type="dxa"/>
            <w:shd w:val="clear" w:color="auto" w:fill="auto"/>
            <w:noWrap/>
            <w:vAlign w:val="bottom"/>
            <w:hideMark/>
          </w:tcPr>
          <w:p w14:paraId="6EA91D4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13,627</w:t>
            </w:r>
          </w:p>
        </w:tc>
        <w:tc>
          <w:tcPr>
            <w:tcW w:w="1394" w:type="dxa"/>
            <w:shd w:val="clear" w:color="auto" w:fill="auto"/>
            <w:noWrap/>
            <w:vAlign w:val="bottom"/>
            <w:hideMark/>
          </w:tcPr>
          <w:p w14:paraId="68D4450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620,483</w:t>
            </w:r>
          </w:p>
        </w:tc>
      </w:tr>
      <w:tr w:rsidR="00A00C97" w:rsidRPr="009E5255" w14:paraId="11382C46" w14:textId="77777777" w:rsidTr="000277EA">
        <w:trPr>
          <w:trHeight w:val="19"/>
        </w:trPr>
        <w:tc>
          <w:tcPr>
            <w:tcW w:w="1414" w:type="dxa"/>
            <w:shd w:val="clear" w:color="auto" w:fill="auto"/>
            <w:noWrap/>
            <w:vAlign w:val="bottom"/>
            <w:hideMark/>
          </w:tcPr>
          <w:p w14:paraId="7120667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Cytarabine</w:t>
            </w:r>
          </w:p>
        </w:tc>
        <w:tc>
          <w:tcPr>
            <w:tcW w:w="1393" w:type="dxa"/>
            <w:shd w:val="clear" w:color="auto" w:fill="auto"/>
            <w:noWrap/>
            <w:vAlign w:val="bottom"/>
            <w:hideMark/>
          </w:tcPr>
          <w:p w14:paraId="0307CAB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13,004</w:t>
            </w:r>
          </w:p>
        </w:tc>
        <w:tc>
          <w:tcPr>
            <w:tcW w:w="1394" w:type="dxa"/>
            <w:shd w:val="clear" w:color="auto" w:fill="auto"/>
            <w:noWrap/>
            <w:vAlign w:val="bottom"/>
            <w:hideMark/>
          </w:tcPr>
          <w:p w14:paraId="5CF855B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050,952</w:t>
            </w:r>
          </w:p>
        </w:tc>
        <w:tc>
          <w:tcPr>
            <w:tcW w:w="1394" w:type="dxa"/>
            <w:shd w:val="clear" w:color="auto" w:fill="auto"/>
            <w:noWrap/>
            <w:vAlign w:val="bottom"/>
            <w:hideMark/>
          </w:tcPr>
          <w:p w14:paraId="3DFE71F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097,607</w:t>
            </w:r>
          </w:p>
        </w:tc>
        <w:tc>
          <w:tcPr>
            <w:tcW w:w="1393" w:type="dxa"/>
            <w:shd w:val="clear" w:color="auto" w:fill="auto"/>
            <w:noWrap/>
            <w:vAlign w:val="bottom"/>
            <w:hideMark/>
          </w:tcPr>
          <w:p w14:paraId="656782B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207,250</w:t>
            </w:r>
          </w:p>
        </w:tc>
        <w:tc>
          <w:tcPr>
            <w:tcW w:w="1394" w:type="dxa"/>
            <w:shd w:val="clear" w:color="auto" w:fill="auto"/>
            <w:noWrap/>
            <w:vAlign w:val="bottom"/>
            <w:hideMark/>
          </w:tcPr>
          <w:p w14:paraId="4F0FCE0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706,370</w:t>
            </w:r>
          </w:p>
        </w:tc>
        <w:tc>
          <w:tcPr>
            <w:tcW w:w="1394" w:type="dxa"/>
            <w:shd w:val="clear" w:color="auto" w:fill="auto"/>
            <w:noWrap/>
            <w:vAlign w:val="bottom"/>
            <w:hideMark/>
          </w:tcPr>
          <w:p w14:paraId="2C609B7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575,183</w:t>
            </w:r>
          </w:p>
        </w:tc>
      </w:tr>
      <w:tr w:rsidR="00A00C97" w:rsidRPr="009E5255" w14:paraId="637253D3" w14:textId="77777777" w:rsidTr="000277EA">
        <w:trPr>
          <w:trHeight w:val="19"/>
        </w:trPr>
        <w:tc>
          <w:tcPr>
            <w:tcW w:w="1414" w:type="dxa"/>
            <w:shd w:val="clear" w:color="auto" w:fill="auto"/>
            <w:noWrap/>
            <w:vAlign w:val="bottom"/>
            <w:hideMark/>
          </w:tcPr>
          <w:p w14:paraId="33073453"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Docetaxel</w:t>
            </w:r>
          </w:p>
        </w:tc>
        <w:tc>
          <w:tcPr>
            <w:tcW w:w="1393" w:type="dxa"/>
            <w:shd w:val="clear" w:color="auto" w:fill="auto"/>
            <w:noWrap/>
            <w:vAlign w:val="bottom"/>
            <w:hideMark/>
          </w:tcPr>
          <w:p w14:paraId="366F252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58,281</w:t>
            </w:r>
          </w:p>
        </w:tc>
        <w:tc>
          <w:tcPr>
            <w:tcW w:w="1394" w:type="dxa"/>
            <w:shd w:val="clear" w:color="auto" w:fill="auto"/>
            <w:noWrap/>
            <w:vAlign w:val="bottom"/>
            <w:hideMark/>
          </w:tcPr>
          <w:p w14:paraId="60F10A3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78,879</w:t>
            </w:r>
          </w:p>
        </w:tc>
        <w:tc>
          <w:tcPr>
            <w:tcW w:w="1394" w:type="dxa"/>
            <w:shd w:val="clear" w:color="auto" w:fill="auto"/>
            <w:noWrap/>
            <w:vAlign w:val="bottom"/>
            <w:hideMark/>
          </w:tcPr>
          <w:p w14:paraId="1A21603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15,594</w:t>
            </w:r>
          </w:p>
        </w:tc>
        <w:tc>
          <w:tcPr>
            <w:tcW w:w="1393" w:type="dxa"/>
            <w:shd w:val="clear" w:color="auto" w:fill="auto"/>
            <w:noWrap/>
            <w:vAlign w:val="bottom"/>
            <w:hideMark/>
          </w:tcPr>
          <w:p w14:paraId="0D7499A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73,221</w:t>
            </w:r>
          </w:p>
        </w:tc>
        <w:tc>
          <w:tcPr>
            <w:tcW w:w="1394" w:type="dxa"/>
            <w:shd w:val="clear" w:color="auto" w:fill="auto"/>
            <w:noWrap/>
            <w:vAlign w:val="bottom"/>
            <w:hideMark/>
          </w:tcPr>
          <w:p w14:paraId="4D36C78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70,784</w:t>
            </w:r>
          </w:p>
        </w:tc>
        <w:tc>
          <w:tcPr>
            <w:tcW w:w="1394" w:type="dxa"/>
            <w:shd w:val="clear" w:color="auto" w:fill="auto"/>
            <w:noWrap/>
            <w:vAlign w:val="bottom"/>
            <w:hideMark/>
          </w:tcPr>
          <w:p w14:paraId="49913A3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596,758</w:t>
            </w:r>
          </w:p>
        </w:tc>
      </w:tr>
      <w:tr w:rsidR="00A00C97" w:rsidRPr="009E5255" w14:paraId="505F92E5" w14:textId="77777777" w:rsidTr="000277EA">
        <w:trPr>
          <w:trHeight w:val="19"/>
        </w:trPr>
        <w:tc>
          <w:tcPr>
            <w:tcW w:w="1414" w:type="dxa"/>
            <w:shd w:val="clear" w:color="auto" w:fill="auto"/>
            <w:noWrap/>
            <w:vAlign w:val="bottom"/>
            <w:hideMark/>
          </w:tcPr>
          <w:p w14:paraId="3406A051"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Doxorubicin</w:t>
            </w:r>
          </w:p>
        </w:tc>
        <w:tc>
          <w:tcPr>
            <w:tcW w:w="1393" w:type="dxa"/>
            <w:shd w:val="clear" w:color="auto" w:fill="auto"/>
            <w:noWrap/>
            <w:vAlign w:val="bottom"/>
            <w:hideMark/>
          </w:tcPr>
          <w:p w14:paraId="7D41150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282,812</w:t>
            </w:r>
          </w:p>
        </w:tc>
        <w:tc>
          <w:tcPr>
            <w:tcW w:w="1394" w:type="dxa"/>
            <w:shd w:val="clear" w:color="auto" w:fill="auto"/>
            <w:noWrap/>
            <w:vAlign w:val="bottom"/>
            <w:hideMark/>
          </w:tcPr>
          <w:p w14:paraId="44D0599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55,152</w:t>
            </w:r>
          </w:p>
        </w:tc>
        <w:tc>
          <w:tcPr>
            <w:tcW w:w="1394" w:type="dxa"/>
            <w:shd w:val="clear" w:color="auto" w:fill="auto"/>
            <w:noWrap/>
            <w:vAlign w:val="bottom"/>
            <w:hideMark/>
          </w:tcPr>
          <w:p w14:paraId="080A3B4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006,517</w:t>
            </w:r>
          </w:p>
        </w:tc>
        <w:tc>
          <w:tcPr>
            <w:tcW w:w="1393" w:type="dxa"/>
            <w:shd w:val="clear" w:color="auto" w:fill="auto"/>
            <w:noWrap/>
            <w:vAlign w:val="bottom"/>
            <w:hideMark/>
          </w:tcPr>
          <w:p w14:paraId="0B9177A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056,486</w:t>
            </w:r>
          </w:p>
        </w:tc>
        <w:tc>
          <w:tcPr>
            <w:tcW w:w="1394" w:type="dxa"/>
            <w:shd w:val="clear" w:color="auto" w:fill="auto"/>
            <w:noWrap/>
            <w:vAlign w:val="bottom"/>
            <w:hideMark/>
          </w:tcPr>
          <w:p w14:paraId="66A7049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07,594</w:t>
            </w:r>
          </w:p>
        </w:tc>
        <w:tc>
          <w:tcPr>
            <w:tcW w:w="1394" w:type="dxa"/>
            <w:shd w:val="clear" w:color="auto" w:fill="auto"/>
            <w:noWrap/>
            <w:vAlign w:val="bottom"/>
            <w:hideMark/>
          </w:tcPr>
          <w:p w14:paraId="30693D4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008,561</w:t>
            </w:r>
          </w:p>
        </w:tc>
      </w:tr>
      <w:tr w:rsidR="00A00C97" w:rsidRPr="009E5255" w14:paraId="24BD2B48" w14:textId="77777777" w:rsidTr="000277EA">
        <w:trPr>
          <w:trHeight w:val="19"/>
        </w:trPr>
        <w:tc>
          <w:tcPr>
            <w:tcW w:w="1414" w:type="dxa"/>
            <w:shd w:val="clear" w:color="auto" w:fill="auto"/>
            <w:noWrap/>
            <w:vAlign w:val="bottom"/>
            <w:hideMark/>
          </w:tcPr>
          <w:p w14:paraId="7D93427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Durvalumab</w:t>
            </w:r>
          </w:p>
        </w:tc>
        <w:tc>
          <w:tcPr>
            <w:tcW w:w="1393" w:type="dxa"/>
            <w:shd w:val="clear" w:color="auto" w:fill="auto"/>
            <w:noWrap/>
            <w:vAlign w:val="bottom"/>
            <w:hideMark/>
          </w:tcPr>
          <w:p w14:paraId="1568CE6F" w14:textId="3C4A12EB"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70C422A8" w14:textId="0E55BCE4"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2F7278EC" w14:textId="436BD5C6"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3" w:type="dxa"/>
            <w:shd w:val="clear" w:color="auto" w:fill="auto"/>
            <w:noWrap/>
            <w:vAlign w:val="bottom"/>
            <w:hideMark/>
          </w:tcPr>
          <w:p w14:paraId="5595D32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445</w:t>
            </w:r>
          </w:p>
        </w:tc>
        <w:tc>
          <w:tcPr>
            <w:tcW w:w="1394" w:type="dxa"/>
            <w:shd w:val="clear" w:color="auto" w:fill="auto"/>
            <w:noWrap/>
            <w:vAlign w:val="bottom"/>
            <w:hideMark/>
          </w:tcPr>
          <w:p w14:paraId="6FD305D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473,997</w:t>
            </w:r>
          </w:p>
        </w:tc>
        <w:tc>
          <w:tcPr>
            <w:tcW w:w="1394" w:type="dxa"/>
            <w:shd w:val="clear" w:color="auto" w:fill="auto"/>
            <w:noWrap/>
            <w:vAlign w:val="bottom"/>
            <w:hideMark/>
          </w:tcPr>
          <w:p w14:paraId="0D94E90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505,442</w:t>
            </w:r>
          </w:p>
        </w:tc>
      </w:tr>
      <w:tr w:rsidR="00A00C97" w:rsidRPr="009E5255" w14:paraId="07B19193" w14:textId="77777777" w:rsidTr="000277EA">
        <w:trPr>
          <w:trHeight w:val="19"/>
        </w:trPr>
        <w:tc>
          <w:tcPr>
            <w:tcW w:w="1414" w:type="dxa"/>
            <w:shd w:val="clear" w:color="auto" w:fill="auto"/>
            <w:noWrap/>
            <w:vAlign w:val="bottom"/>
            <w:hideMark/>
          </w:tcPr>
          <w:p w14:paraId="08322C4C"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Epirubicin</w:t>
            </w:r>
          </w:p>
        </w:tc>
        <w:tc>
          <w:tcPr>
            <w:tcW w:w="1393" w:type="dxa"/>
            <w:shd w:val="clear" w:color="auto" w:fill="auto"/>
            <w:noWrap/>
            <w:vAlign w:val="bottom"/>
            <w:hideMark/>
          </w:tcPr>
          <w:p w14:paraId="07DA098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15,133</w:t>
            </w:r>
          </w:p>
        </w:tc>
        <w:tc>
          <w:tcPr>
            <w:tcW w:w="1394" w:type="dxa"/>
            <w:shd w:val="clear" w:color="auto" w:fill="auto"/>
            <w:noWrap/>
            <w:vAlign w:val="bottom"/>
            <w:hideMark/>
          </w:tcPr>
          <w:p w14:paraId="52AB153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41,536</w:t>
            </w:r>
          </w:p>
        </w:tc>
        <w:tc>
          <w:tcPr>
            <w:tcW w:w="1394" w:type="dxa"/>
            <w:shd w:val="clear" w:color="auto" w:fill="auto"/>
            <w:noWrap/>
            <w:vAlign w:val="bottom"/>
            <w:hideMark/>
          </w:tcPr>
          <w:p w14:paraId="0859D52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25,002</w:t>
            </w:r>
          </w:p>
        </w:tc>
        <w:tc>
          <w:tcPr>
            <w:tcW w:w="1393" w:type="dxa"/>
            <w:shd w:val="clear" w:color="auto" w:fill="auto"/>
            <w:noWrap/>
            <w:vAlign w:val="bottom"/>
            <w:hideMark/>
          </w:tcPr>
          <w:p w14:paraId="7952B11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9,015</w:t>
            </w:r>
          </w:p>
        </w:tc>
        <w:tc>
          <w:tcPr>
            <w:tcW w:w="1394" w:type="dxa"/>
            <w:shd w:val="clear" w:color="auto" w:fill="auto"/>
            <w:noWrap/>
            <w:vAlign w:val="bottom"/>
            <w:hideMark/>
          </w:tcPr>
          <w:p w14:paraId="74600E6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06,440</w:t>
            </w:r>
          </w:p>
        </w:tc>
        <w:tc>
          <w:tcPr>
            <w:tcW w:w="1394" w:type="dxa"/>
            <w:shd w:val="clear" w:color="auto" w:fill="auto"/>
            <w:noWrap/>
            <w:vAlign w:val="bottom"/>
            <w:hideMark/>
          </w:tcPr>
          <w:p w14:paraId="2416546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67,126</w:t>
            </w:r>
          </w:p>
        </w:tc>
      </w:tr>
      <w:tr w:rsidR="00A00C97" w:rsidRPr="009E5255" w14:paraId="221D613F" w14:textId="77777777" w:rsidTr="000277EA">
        <w:trPr>
          <w:trHeight w:val="19"/>
        </w:trPr>
        <w:tc>
          <w:tcPr>
            <w:tcW w:w="1414" w:type="dxa"/>
            <w:shd w:val="clear" w:color="auto" w:fill="auto"/>
            <w:noWrap/>
            <w:vAlign w:val="bottom"/>
            <w:hideMark/>
          </w:tcPr>
          <w:p w14:paraId="422A5BD1"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Eribulin</w:t>
            </w:r>
          </w:p>
        </w:tc>
        <w:tc>
          <w:tcPr>
            <w:tcW w:w="1393" w:type="dxa"/>
            <w:shd w:val="clear" w:color="auto" w:fill="auto"/>
            <w:noWrap/>
            <w:vAlign w:val="bottom"/>
            <w:hideMark/>
          </w:tcPr>
          <w:p w14:paraId="6E11293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089,293</w:t>
            </w:r>
          </w:p>
        </w:tc>
        <w:tc>
          <w:tcPr>
            <w:tcW w:w="1394" w:type="dxa"/>
            <w:shd w:val="clear" w:color="auto" w:fill="auto"/>
            <w:noWrap/>
            <w:vAlign w:val="bottom"/>
            <w:hideMark/>
          </w:tcPr>
          <w:p w14:paraId="2367A12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135,473</w:t>
            </w:r>
          </w:p>
        </w:tc>
        <w:tc>
          <w:tcPr>
            <w:tcW w:w="1394" w:type="dxa"/>
            <w:shd w:val="clear" w:color="auto" w:fill="auto"/>
            <w:noWrap/>
            <w:vAlign w:val="bottom"/>
            <w:hideMark/>
          </w:tcPr>
          <w:p w14:paraId="599D9A5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948,202</w:t>
            </w:r>
          </w:p>
        </w:tc>
        <w:tc>
          <w:tcPr>
            <w:tcW w:w="1393" w:type="dxa"/>
            <w:shd w:val="clear" w:color="auto" w:fill="auto"/>
            <w:noWrap/>
            <w:vAlign w:val="bottom"/>
            <w:hideMark/>
          </w:tcPr>
          <w:p w14:paraId="0E3731F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995,269</w:t>
            </w:r>
          </w:p>
        </w:tc>
        <w:tc>
          <w:tcPr>
            <w:tcW w:w="1394" w:type="dxa"/>
            <w:shd w:val="clear" w:color="auto" w:fill="auto"/>
            <w:noWrap/>
            <w:vAlign w:val="bottom"/>
            <w:hideMark/>
          </w:tcPr>
          <w:p w14:paraId="7685485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648,993</w:t>
            </w:r>
          </w:p>
        </w:tc>
        <w:tc>
          <w:tcPr>
            <w:tcW w:w="1394" w:type="dxa"/>
            <w:shd w:val="clear" w:color="auto" w:fill="auto"/>
            <w:noWrap/>
            <w:vAlign w:val="bottom"/>
            <w:hideMark/>
          </w:tcPr>
          <w:p w14:paraId="7236245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5,817,229</w:t>
            </w:r>
          </w:p>
        </w:tc>
      </w:tr>
      <w:tr w:rsidR="00A00C97" w:rsidRPr="009E5255" w14:paraId="531FBA93" w14:textId="77777777" w:rsidTr="000277EA">
        <w:trPr>
          <w:trHeight w:val="19"/>
        </w:trPr>
        <w:tc>
          <w:tcPr>
            <w:tcW w:w="1414" w:type="dxa"/>
            <w:shd w:val="clear" w:color="auto" w:fill="auto"/>
            <w:noWrap/>
            <w:vAlign w:val="bottom"/>
            <w:hideMark/>
          </w:tcPr>
          <w:p w14:paraId="5C286B8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Etoposide</w:t>
            </w:r>
          </w:p>
        </w:tc>
        <w:tc>
          <w:tcPr>
            <w:tcW w:w="1393" w:type="dxa"/>
            <w:shd w:val="clear" w:color="auto" w:fill="auto"/>
            <w:noWrap/>
            <w:vAlign w:val="bottom"/>
            <w:hideMark/>
          </w:tcPr>
          <w:p w14:paraId="15B2ECD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16,854</w:t>
            </w:r>
          </w:p>
        </w:tc>
        <w:tc>
          <w:tcPr>
            <w:tcW w:w="1394" w:type="dxa"/>
            <w:shd w:val="clear" w:color="auto" w:fill="auto"/>
            <w:noWrap/>
            <w:vAlign w:val="bottom"/>
            <w:hideMark/>
          </w:tcPr>
          <w:p w14:paraId="0C35E90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03,111</w:t>
            </w:r>
          </w:p>
        </w:tc>
        <w:tc>
          <w:tcPr>
            <w:tcW w:w="1394" w:type="dxa"/>
            <w:shd w:val="clear" w:color="auto" w:fill="auto"/>
            <w:noWrap/>
            <w:vAlign w:val="bottom"/>
            <w:hideMark/>
          </w:tcPr>
          <w:p w14:paraId="0B3965F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11,555</w:t>
            </w:r>
          </w:p>
        </w:tc>
        <w:tc>
          <w:tcPr>
            <w:tcW w:w="1393" w:type="dxa"/>
            <w:shd w:val="clear" w:color="auto" w:fill="auto"/>
            <w:noWrap/>
            <w:vAlign w:val="bottom"/>
            <w:hideMark/>
          </w:tcPr>
          <w:p w14:paraId="340AA0C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4,097</w:t>
            </w:r>
          </w:p>
        </w:tc>
        <w:tc>
          <w:tcPr>
            <w:tcW w:w="1394" w:type="dxa"/>
            <w:shd w:val="clear" w:color="auto" w:fill="auto"/>
            <w:noWrap/>
            <w:vAlign w:val="bottom"/>
            <w:hideMark/>
          </w:tcPr>
          <w:p w14:paraId="16C7EF6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7,353</w:t>
            </w:r>
          </w:p>
        </w:tc>
        <w:tc>
          <w:tcPr>
            <w:tcW w:w="1394" w:type="dxa"/>
            <w:shd w:val="clear" w:color="auto" w:fill="auto"/>
            <w:noWrap/>
            <w:vAlign w:val="bottom"/>
            <w:hideMark/>
          </w:tcPr>
          <w:p w14:paraId="0F372F5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12,970</w:t>
            </w:r>
          </w:p>
        </w:tc>
      </w:tr>
      <w:tr w:rsidR="00A00C97" w:rsidRPr="009E5255" w14:paraId="11A7FFF0" w14:textId="77777777" w:rsidTr="000277EA">
        <w:trPr>
          <w:trHeight w:val="19"/>
        </w:trPr>
        <w:tc>
          <w:tcPr>
            <w:tcW w:w="1414" w:type="dxa"/>
            <w:shd w:val="clear" w:color="auto" w:fill="auto"/>
            <w:noWrap/>
            <w:vAlign w:val="bottom"/>
            <w:hideMark/>
          </w:tcPr>
          <w:p w14:paraId="03458C6C"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Etoposide Phosphate</w:t>
            </w:r>
          </w:p>
        </w:tc>
        <w:tc>
          <w:tcPr>
            <w:tcW w:w="1393" w:type="dxa"/>
            <w:shd w:val="clear" w:color="auto" w:fill="auto"/>
            <w:noWrap/>
            <w:vAlign w:val="bottom"/>
            <w:hideMark/>
          </w:tcPr>
          <w:p w14:paraId="1E28B7B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42,965</w:t>
            </w:r>
          </w:p>
        </w:tc>
        <w:tc>
          <w:tcPr>
            <w:tcW w:w="1394" w:type="dxa"/>
            <w:shd w:val="clear" w:color="auto" w:fill="auto"/>
            <w:noWrap/>
            <w:vAlign w:val="bottom"/>
            <w:hideMark/>
          </w:tcPr>
          <w:p w14:paraId="1B1DC9D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25,422</w:t>
            </w:r>
          </w:p>
        </w:tc>
        <w:tc>
          <w:tcPr>
            <w:tcW w:w="1394" w:type="dxa"/>
            <w:shd w:val="clear" w:color="auto" w:fill="auto"/>
            <w:noWrap/>
            <w:vAlign w:val="bottom"/>
            <w:hideMark/>
          </w:tcPr>
          <w:p w14:paraId="60D446F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280,041</w:t>
            </w:r>
          </w:p>
        </w:tc>
        <w:tc>
          <w:tcPr>
            <w:tcW w:w="1393" w:type="dxa"/>
            <w:shd w:val="clear" w:color="auto" w:fill="auto"/>
            <w:noWrap/>
            <w:vAlign w:val="bottom"/>
            <w:hideMark/>
          </w:tcPr>
          <w:p w14:paraId="4AB27A9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34,370</w:t>
            </w:r>
          </w:p>
        </w:tc>
        <w:tc>
          <w:tcPr>
            <w:tcW w:w="1394" w:type="dxa"/>
            <w:shd w:val="clear" w:color="auto" w:fill="auto"/>
            <w:noWrap/>
            <w:vAlign w:val="bottom"/>
            <w:hideMark/>
          </w:tcPr>
          <w:p w14:paraId="3C15FA6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98,021</w:t>
            </w:r>
          </w:p>
        </w:tc>
        <w:tc>
          <w:tcPr>
            <w:tcW w:w="1394" w:type="dxa"/>
            <w:shd w:val="clear" w:color="auto" w:fill="auto"/>
            <w:noWrap/>
            <w:vAlign w:val="bottom"/>
            <w:hideMark/>
          </w:tcPr>
          <w:p w14:paraId="32340B7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780,820</w:t>
            </w:r>
          </w:p>
        </w:tc>
      </w:tr>
      <w:tr w:rsidR="00A00C97" w:rsidRPr="009E5255" w14:paraId="2B518E80" w14:textId="77777777" w:rsidTr="000277EA">
        <w:trPr>
          <w:trHeight w:val="19"/>
        </w:trPr>
        <w:tc>
          <w:tcPr>
            <w:tcW w:w="1414" w:type="dxa"/>
            <w:shd w:val="clear" w:color="auto" w:fill="auto"/>
            <w:noWrap/>
            <w:vAlign w:val="bottom"/>
            <w:hideMark/>
          </w:tcPr>
          <w:p w14:paraId="751266C3"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Fludarabine</w:t>
            </w:r>
          </w:p>
        </w:tc>
        <w:tc>
          <w:tcPr>
            <w:tcW w:w="1393" w:type="dxa"/>
            <w:shd w:val="clear" w:color="auto" w:fill="auto"/>
            <w:noWrap/>
            <w:vAlign w:val="bottom"/>
            <w:hideMark/>
          </w:tcPr>
          <w:p w14:paraId="5DFD391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35,785</w:t>
            </w:r>
          </w:p>
        </w:tc>
        <w:tc>
          <w:tcPr>
            <w:tcW w:w="1394" w:type="dxa"/>
            <w:shd w:val="clear" w:color="auto" w:fill="auto"/>
            <w:noWrap/>
            <w:vAlign w:val="bottom"/>
            <w:hideMark/>
          </w:tcPr>
          <w:p w14:paraId="56849AC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64,526</w:t>
            </w:r>
          </w:p>
        </w:tc>
        <w:tc>
          <w:tcPr>
            <w:tcW w:w="1394" w:type="dxa"/>
            <w:shd w:val="clear" w:color="auto" w:fill="auto"/>
            <w:noWrap/>
            <w:vAlign w:val="bottom"/>
            <w:hideMark/>
          </w:tcPr>
          <w:p w14:paraId="383363B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4,127</w:t>
            </w:r>
          </w:p>
        </w:tc>
        <w:tc>
          <w:tcPr>
            <w:tcW w:w="1393" w:type="dxa"/>
            <w:shd w:val="clear" w:color="auto" w:fill="auto"/>
            <w:noWrap/>
            <w:vAlign w:val="bottom"/>
            <w:hideMark/>
          </w:tcPr>
          <w:p w14:paraId="26855AF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6,448</w:t>
            </w:r>
          </w:p>
        </w:tc>
        <w:tc>
          <w:tcPr>
            <w:tcW w:w="1394" w:type="dxa"/>
            <w:shd w:val="clear" w:color="auto" w:fill="auto"/>
            <w:noWrap/>
            <w:vAlign w:val="bottom"/>
            <w:hideMark/>
          </w:tcPr>
          <w:p w14:paraId="6500913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5,942</w:t>
            </w:r>
          </w:p>
        </w:tc>
        <w:tc>
          <w:tcPr>
            <w:tcW w:w="1394" w:type="dxa"/>
            <w:shd w:val="clear" w:color="auto" w:fill="auto"/>
            <w:noWrap/>
            <w:vAlign w:val="bottom"/>
            <w:hideMark/>
          </w:tcPr>
          <w:p w14:paraId="61D108F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56,829</w:t>
            </w:r>
          </w:p>
        </w:tc>
      </w:tr>
      <w:tr w:rsidR="00A00C97" w:rsidRPr="009E5255" w14:paraId="2701F5BB" w14:textId="77777777" w:rsidTr="000277EA">
        <w:trPr>
          <w:trHeight w:val="19"/>
        </w:trPr>
        <w:tc>
          <w:tcPr>
            <w:tcW w:w="1414" w:type="dxa"/>
            <w:shd w:val="clear" w:color="auto" w:fill="auto"/>
            <w:noWrap/>
            <w:vAlign w:val="bottom"/>
            <w:hideMark/>
          </w:tcPr>
          <w:p w14:paraId="72D482C3"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Fluorouracil</w:t>
            </w:r>
          </w:p>
        </w:tc>
        <w:tc>
          <w:tcPr>
            <w:tcW w:w="1393" w:type="dxa"/>
            <w:shd w:val="clear" w:color="auto" w:fill="auto"/>
            <w:noWrap/>
            <w:vAlign w:val="bottom"/>
            <w:hideMark/>
          </w:tcPr>
          <w:p w14:paraId="5DA970D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220,499</w:t>
            </w:r>
          </w:p>
        </w:tc>
        <w:tc>
          <w:tcPr>
            <w:tcW w:w="1394" w:type="dxa"/>
            <w:shd w:val="clear" w:color="auto" w:fill="auto"/>
            <w:noWrap/>
            <w:vAlign w:val="bottom"/>
            <w:hideMark/>
          </w:tcPr>
          <w:p w14:paraId="485BE29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663,309</w:t>
            </w:r>
          </w:p>
        </w:tc>
        <w:tc>
          <w:tcPr>
            <w:tcW w:w="1394" w:type="dxa"/>
            <w:shd w:val="clear" w:color="auto" w:fill="auto"/>
            <w:noWrap/>
            <w:vAlign w:val="bottom"/>
            <w:hideMark/>
          </w:tcPr>
          <w:p w14:paraId="080FC06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942,492</w:t>
            </w:r>
          </w:p>
        </w:tc>
        <w:tc>
          <w:tcPr>
            <w:tcW w:w="1393" w:type="dxa"/>
            <w:shd w:val="clear" w:color="auto" w:fill="auto"/>
            <w:noWrap/>
            <w:vAlign w:val="bottom"/>
            <w:hideMark/>
          </w:tcPr>
          <w:p w14:paraId="5F55D0B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806,628</w:t>
            </w:r>
          </w:p>
        </w:tc>
        <w:tc>
          <w:tcPr>
            <w:tcW w:w="1394" w:type="dxa"/>
            <w:shd w:val="clear" w:color="auto" w:fill="auto"/>
            <w:noWrap/>
            <w:vAlign w:val="bottom"/>
            <w:hideMark/>
          </w:tcPr>
          <w:p w14:paraId="7A34E26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164,488</w:t>
            </w:r>
          </w:p>
        </w:tc>
        <w:tc>
          <w:tcPr>
            <w:tcW w:w="1394" w:type="dxa"/>
            <w:shd w:val="clear" w:color="auto" w:fill="auto"/>
            <w:noWrap/>
            <w:vAlign w:val="bottom"/>
            <w:hideMark/>
          </w:tcPr>
          <w:p w14:paraId="59DDA4A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8,797,415</w:t>
            </w:r>
          </w:p>
        </w:tc>
      </w:tr>
      <w:tr w:rsidR="00A00C97" w:rsidRPr="009E5255" w14:paraId="4219C820" w14:textId="77777777" w:rsidTr="000277EA">
        <w:trPr>
          <w:trHeight w:val="19"/>
        </w:trPr>
        <w:tc>
          <w:tcPr>
            <w:tcW w:w="1414" w:type="dxa"/>
            <w:shd w:val="clear" w:color="auto" w:fill="auto"/>
            <w:noWrap/>
            <w:vAlign w:val="bottom"/>
            <w:hideMark/>
          </w:tcPr>
          <w:p w14:paraId="113CCBB9"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Fotemustine</w:t>
            </w:r>
          </w:p>
        </w:tc>
        <w:tc>
          <w:tcPr>
            <w:tcW w:w="1393" w:type="dxa"/>
            <w:shd w:val="clear" w:color="auto" w:fill="auto"/>
            <w:noWrap/>
            <w:vAlign w:val="bottom"/>
            <w:hideMark/>
          </w:tcPr>
          <w:p w14:paraId="646021F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8,979</w:t>
            </w:r>
          </w:p>
        </w:tc>
        <w:tc>
          <w:tcPr>
            <w:tcW w:w="1394" w:type="dxa"/>
            <w:shd w:val="clear" w:color="auto" w:fill="auto"/>
            <w:noWrap/>
            <w:vAlign w:val="bottom"/>
            <w:hideMark/>
          </w:tcPr>
          <w:p w14:paraId="5702FB0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3,560</w:t>
            </w:r>
          </w:p>
        </w:tc>
        <w:tc>
          <w:tcPr>
            <w:tcW w:w="1394" w:type="dxa"/>
            <w:shd w:val="clear" w:color="auto" w:fill="auto"/>
            <w:noWrap/>
            <w:vAlign w:val="bottom"/>
            <w:hideMark/>
          </w:tcPr>
          <w:p w14:paraId="2866467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2,379</w:t>
            </w:r>
          </w:p>
        </w:tc>
        <w:tc>
          <w:tcPr>
            <w:tcW w:w="1393" w:type="dxa"/>
            <w:shd w:val="clear" w:color="auto" w:fill="auto"/>
            <w:noWrap/>
            <w:vAlign w:val="bottom"/>
            <w:hideMark/>
          </w:tcPr>
          <w:p w14:paraId="76AB13A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5,578</w:t>
            </w:r>
          </w:p>
        </w:tc>
        <w:tc>
          <w:tcPr>
            <w:tcW w:w="1394" w:type="dxa"/>
            <w:shd w:val="clear" w:color="auto" w:fill="auto"/>
            <w:noWrap/>
            <w:vAlign w:val="bottom"/>
            <w:hideMark/>
          </w:tcPr>
          <w:p w14:paraId="1C1E039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7,683</w:t>
            </w:r>
          </w:p>
        </w:tc>
        <w:tc>
          <w:tcPr>
            <w:tcW w:w="1394" w:type="dxa"/>
            <w:shd w:val="clear" w:color="auto" w:fill="auto"/>
            <w:noWrap/>
            <w:vAlign w:val="bottom"/>
            <w:hideMark/>
          </w:tcPr>
          <w:p w14:paraId="467CF04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38,178</w:t>
            </w:r>
          </w:p>
        </w:tc>
      </w:tr>
      <w:tr w:rsidR="00A00C97" w:rsidRPr="009E5255" w14:paraId="0FEFAE73" w14:textId="77777777" w:rsidTr="000277EA">
        <w:trPr>
          <w:trHeight w:val="19"/>
        </w:trPr>
        <w:tc>
          <w:tcPr>
            <w:tcW w:w="1414" w:type="dxa"/>
            <w:shd w:val="clear" w:color="auto" w:fill="auto"/>
            <w:noWrap/>
            <w:vAlign w:val="bottom"/>
            <w:hideMark/>
          </w:tcPr>
          <w:p w14:paraId="721F5DA5"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Gemcitabine</w:t>
            </w:r>
          </w:p>
        </w:tc>
        <w:tc>
          <w:tcPr>
            <w:tcW w:w="1393" w:type="dxa"/>
            <w:shd w:val="clear" w:color="auto" w:fill="auto"/>
            <w:noWrap/>
            <w:vAlign w:val="bottom"/>
            <w:hideMark/>
          </w:tcPr>
          <w:p w14:paraId="385883F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39,678</w:t>
            </w:r>
          </w:p>
        </w:tc>
        <w:tc>
          <w:tcPr>
            <w:tcW w:w="1394" w:type="dxa"/>
            <w:shd w:val="clear" w:color="auto" w:fill="auto"/>
            <w:noWrap/>
            <w:vAlign w:val="bottom"/>
            <w:hideMark/>
          </w:tcPr>
          <w:p w14:paraId="36CB92D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46,381</w:t>
            </w:r>
          </w:p>
        </w:tc>
        <w:tc>
          <w:tcPr>
            <w:tcW w:w="1394" w:type="dxa"/>
            <w:shd w:val="clear" w:color="auto" w:fill="auto"/>
            <w:noWrap/>
            <w:vAlign w:val="bottom"/>
            <w:hideMark/>
          </w:tcPr>
          <w:p w14:paraId="3ACD227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61,008</w:t>
            </w:r>
          </w:p>
        </w:tc>
        <w:tc>
          <w:tcPr>
            <w:tcW w:w="1393" w:type="dxa"/>
            <w:shd w:val="clear" w:color="auto" w:fill="auto"/>
            <w:noWrap/>
            <w:vAlign w:val="bottom"/>
            <w:hideMark/>
          </w:tcPr>
          <w:p w14:paraId="6AAFF95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55,336</w:t>
            </w:r>
          </w:p>
        </w:tc>
        <w:tc>
          <w:tcPr>
            <w:tcW w:w="1394" w:type="dxa"/>
            <w:shd w:val="clear" w:color="auto" w:fill="auto"/>
            <w:noWrap/>
            <w:vAlign w:val="bottom"/>
            <w:hideMark/>
          </w:tcPr>
          <w:p w14:paraId="7BFD245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35,837</w:t>
            </w:r>
          </w:p>
        </w:tc>
        <w:tc>
          <w:tcPr>
            <w:tcW w:w="1394" w:type="dxa"/>
            <w:shd w:val="clear" w:color="auto" w:fill="auto"/>
            <w:noWrap/>
            <w:vAlign w:val="bottom"/>
            <w:hideMark/>
          </w:tcPr>
          <w:p w14:paraId="396918F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438,239</w:t>
            </w:r>
          </w:p>
        </w:tc>
      </w:tr>
      <w:tr w:rsidR="00A00C97" w:rsidRPr="009E5255" w14:paraId="288D4D08" w14:textId="77777777" w:rsidTr="000277EA">
        <w:trPr>
          <w:trHeight w:val="19"/>
        </w:trPr>
        <w:tc>
          <w:tcPr>
            <w:tcW w:w="1414" w:type="dxa"/>
            <w:shd w:val="clear" w:color="auto" w:fill="auto"/>
            <w:noWrap/>
            <w:vAlign w:val="bottom"/>
            <w:hideMark/>
          </w:tcPr>
          <w:p w14:paraId="790428C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Idarubicin</w:t>
            </w:r>
          </w:p>
        </w:tc>
        <w:tc>
          <w:tcPr>
            <w:tcW w:w="1393" w:type="dxa"/>
            <w:shd w:val="clear" w:color="auto" w:fill="auto"/>
            <w:noWrap/>
            <w:vAlign w:val="bottom"/>
            <w:hideMark/>
          </w:tcPr>
          <w:p w14:paraId="2F9D1A3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71,091</w:t>
            </w:r>
          </w:p>
        </w:tc>
        <w:tc>
          <w:tcPr>
            <w:tcW w:w="1394" w:type="dxa"/>
            <w:shd w:val="clear" w:color="auto" w:fill="auto"/>
            <w:noWrap/>
            <w:vAlign w:val="bottom"/>
            <w:hideMark/>
          </w:tcPr>
          <w:p w14:paraId="39033AD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19,401</w:t>
            </w:r>
          </w:p>
        </w:tc>
        <w:tc>
          <w:tcPr>
            <w:tcW w:w="1394" w:type="dxa"/>
            <w:shd w:val="clear" w:color="auto" w:fill="auto"/>
            <w:noWrap/>
            <w:vAlign w:val="bottom"/>
            <w:hideMark/>
          </w:tcPr>
          <w:p w14:paraId="4BF5574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57,379</w:t>
            </w:r>
          </w:p>
        </w:tc>
        <w:tc>
          <w:tcPr>
            <w:tcW w:w="1393" w:type="dxa"/>
            <w:shd w:val="clear" w:color="auto" w:fill="auto"/>
            <w:noWrap/>
            <w:vAlign w:val="bottom"/>
            <w:hideMark/>
          </w:tcPr>
          <w:p w14:paraId="1E21D40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3,599</w:t>
            </w:r>
          </w:p>
        </w:tc>
        <w:tc>
          <w:tcPr>
            <w:tcW w:w="1394" w:type="dxa"/>
            <w:shd w:val="clear" w:color="auto" w:fill="auto"/>
            <w:noWrap/>
            <w:vAlign w:val="bottom"/>
            <w:hideMark/>
          </w:tcPr>
          <w:p w14:paraId="12CEC6F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46,942</w:t>
            </w:r>
          </w:p>
        </w:tc>
        <w:tc>
          <w:tcPr>
            <w:tcW w:w="1394" w:type="dxa"/>
            <w:shd w:val="clear" w:color="auto" w:fill="auto"/>
            <w:noWrap/>
            <w:vAlign w:val="bottom"/>
            <w:hideMark/>
          </w:tcPr>
          <w:p w14:paraId="21B49A3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628,412</w:t>
            </w:r>
          </w:p>
        </w:tc>
      </w:tr>
      <w:tr w:rsidR="00A00C97" w:rsidRPr="009E5255" w14:paraId="248A5239" w14:textId="77777777" w:rsidTr="000277EA">
        <w:trPr>
          <w:trHeight w:val="19"/>
        </w:trPr>
        <w:tc>
          <w:tcPr>
            <w:tcW w:w="1414" w:type="dxa"/>
            <w:shd w:val="clear" w:color="auto" w:fill="auto"/>
            <w:noWrap/>
            <w:vAlign w:val="bottom"/>
            <w:hideMark/>
          </w:tcPr>
          <w:p w14:paraId="4FD0FAF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Ifosfamide</w:t>
            </w:r>
          </w:p>
        </w:tc>
        <w:tc>
          <w:tcPr>
            <w:tcW w:w="1393" w:type="dxa"/>
            <w:shd w:val="clear" w:color="auto" w:fill="auto"/>
            <w:noWrap/>
            <w:vAlign w:val="bottom"/>
            <w:hideMark/>
          </w:tcPr>
          <w:p w14:paraId="1F3854A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33,119</w:t>
            </w:r>
          </w:p>
        </w:tc>
        <w:tc>
          <w:tcPr>
            <w:tcW w:w="1394" w:type="dxa"/>
            <w:shd w:val="clear" w:color="auto" w:fill="auto"/>
            <w:noWrap/>
            <w:vAlign w:val="bottom"/>
            <w:hideMark/>
          </w:tcPr>
          <w:p w14:paraId="4F15829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70,328</w:t>
            </w:r>
          </w:p>
        </w:tc>
        <w:tc>
          <w:tcPr>
            <w:tcW w:w="1394" w:type="dxa"/>
            <w:shd w:val="clear" w:color="auto" w:fill="auto"/>
            <w:noWrap/>
            <w:vAlign w:val="bottom"/>
            <w:hideMark/>
          </w:tcPr>
          <w:p w14:paraId="073F732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57,796</w:t>
            </w:r>
          </w:p>
        </w:tc>
        <w:tc>
          <w:tcPr>
            <w:tcW w:w="1393" w:type="dxa"/>
            <w:shd w:val="clear" w:color="auto" w:fill="auto"/>
            <w:noWrap/>
            <w:vAlign w:val="bottom"/>
            <w:hideMark/>
          </w:tcPr>
          <w:p w14:paraId="2830B37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53,326</w:t>
            </w:r>
          </w:p>
        </w:tc>
        <w:tc>
          <w:tcPr>
            <w:tcW w:w="1394" w:type="dxa"/>
            <w:shd w:val="clear" w:color="auto" w:fill="auto"/>
            <w:noWrap/>
            <w:vAlign w:val="bottom"/>
            <w:hideMark/>
          </w:tcPr>
          <w:p w14:paraId="6F62E84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33,214</w:t>
            </w:r>
          </w:p>
        </w:tc>
        <w:tc>
          <w:tcPr>
            <w:tcW w:w="1394" w:type="dxa"/>
            <w:shd w:val="clear" w:color="auto" w:fill="auto"/>
            <w:noWrap/>
            <w:vAlign w:val="bottom"/>
            <w:hideMark/>
          </w:tcPr>
          <w:p w14:paraId="4076B1A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047,783</w:t>
            </w:r>
          </w:p>
        </w:tc>
      </w:tr>
      <w:tr w:rsidR="00A00C97" w:rsidRPr="009E5255" w14:paraId="3158EC1F" w14:textId="77777777" w:rsidTr="000277EA">
        <w:trPr>
          <w:trHeight w:val="19"/>
        </w:trPr>
        <w:tc>
          <w:tcPr>
            <w:tcW w:w="1414" w:type="dxa"/>
            <w:shd w:val="clear" w:color="auto" w:fill="auto"/>
            <w:noWrap/>
            <w:vAlign w:val="bottom"/>
            <w:hideMark/>
          </w:tcPr>
          <w:p w14:paraId="6981268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Inotuzumab Ozogamicin</w:t>
            </w:r>
          </w:p>
        </w:tc>
        <w:tc>
          <w:tcPr>
            <w:tcW w:w="1393" w:type="dxa"/>
            <w:shd w:val="clear" w:color="auto" w:fill="auto"/>
            <w:noWrap/>
            <w:hideMark/>
          </w:tcPr>
          <w:p w14:paraId="1AAFF05F" w14:textId="403BD5A7"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hideMark/>
          </w:tcPr>
          <w:p w14:paraId="6AA5327E" w14:textId="1EF057CC"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hideMark/>
          </w:tcPr>
          <w:p w14:paraId="5E8EFEA3" w14:textId="09BDEF88"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3" w:type="dxa"/>
            <w:shd w:val="clear" w:color="auto" w:fill="auto"/>
            <w:noWrap/>
            <w:hideMark/>
          </w:tcPr>
          <w:p w14:paraId="2ECB9E8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80,682</w:t>
            </w:r>
          </w:p>
        </w:tc>
        <w:tc>
          <w:tcPr>
            <w:tcW w:w="1394" w:type="dxa"/>
            <w:shd w:val="clear" w:color="auto" w:fill="auto"/>
            <w:noWrap/>
            <w:hideMark/>
          </w:tcPr>
          <w:p w14:paraId="548CE5A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116,302</w:t>
            </w:r>
          </w:p>
        </w:tc>
        <w:tc>
          <w:tcPr>
            <w:tcW w:w="1394" w:type="dxa"/>
            <w:shd w:val="clear" w:color="auto" w:fill="auto"/>
            <w:noWrap/>
            <w:hideMark/>
          </w:tcPr>
          <w:p w14:paraId="3C52036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196,983</w:t>
            </w:r>
          </w:p>
        </w:tc>
      </w:tr>
      <w:tr w:rsidR="00A00C97" w:rsidRPr="009E5255" w14:paraId="60345209" w14:textId="77777777" w:rsidTr="000277EA">
        <w:trPr>
          <w:trHeight w:val="19"/>
        </w:trPr>
        <w:tc>
          <w:tcPr>
            <w:tcW w:w="1414" w:type="dxa"/>
            <w:shd w:val="clear" w:color="auto" w:fill="auto"/>
            <w:noWrap/>
            <w:vAlign w:val="bottom"/>
            <w:hideMark/>
          </w:tcPr>
          <w:p w14:paraId="3B671E1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Ipilimumab</w:t>
            </w:r>
          </w:p>
        </w:tc>
        <w:tc>
          <w:tcPr>
            <w:tcW w:w="1393" w:type="dxa"/>
            <w:shd w:val="clear" w:color="auto" w:fill="auto"/>
            <w:noWrap/>
            <w:vAlign w:val="bottom"/>
            <w:hideMark/>
          </w:tcPr>
          <w:p w14:paraId="7DFAB82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209,751</w:t>
            </w:r>
          </w:p>
        </w:tc>
        <w:tc>
          <w:tcPr>
            <w:tcW w:w="1394" w:type="dxa"/>
            <w:shd w:val="clear" w:color="auto" w:fill="auto"/>
            <w:noWrap/>
            <w:vAlign w:val="bottom"/>
            <w:hideMark/>
          </w:tcPr>
          <w:p w14:paraId="1678129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1,018,229</w:t>
            </w:r>
          </w:p>
        </w:tc>
        <w:tc>
          <w:tcPr>
            <w:tcW w:w="1394" w:type="dxa"/>
            <w:shd w:val="clear" w:color="auto" w:fill="auto"/>
            <w:noWrap/>
            <w:vAlign w:val="bottom"/>
            <w:hideMark/>
          </w:tcPr>
          <w:p w14:paraId="176E74C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9,424,710</w:t>
            </w:r>
          </w:p>
        </w:tc>
        <w:tc>
          <w:tcPr>
            <w:tcW w:w="1393" w:type="dxa"/>
            <w:shd w:val="clear" w:color="auto" w:fill="auto"/>
            <w:noWrap/>
            <w:vAlign w:val="bottom"/>
            <w:hideMark/>
          </w:tcPr>
          <w:p w14:paraId="038330D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87,404,353</w:t>
            </w:r>
          </w:p>
        </w:tc>
        <w:tc>
          <w:tcPr>
            <w:tcW w:w="1394" w:type="dxa"/>
            <w:shd w:val="clear" w:color="auto" w:fill="auto"/>
            <w:noWrap/>
            <w:vAlign w:val="bottom"/>
            <w:hideMark/>
          </w:tcPr>
          <w:p w14:paraId="5AF6731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5,331,444</w:t>
            </w:r>
          </w:p>
        </w:tc>
        <w:tc>
          <w:tcPr>
            <w:tcW w:w="1394" w:type="dxa"/>
            <w:shd w:val="clear" w:color="auto" w:fill="auto"/>
            <w:noWrap/>
            <w:vAlign w:val="bottom"/>
            <w:hideMark/>
          </w:tcPr>
          <w:p w14:paraId="3BA9126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0,388,486</w:t>
            </w:r>
          </w:p>
        </w:tc>
      </w:tr>
      <w:tr w:rsidR="00A00C97" w:rsidRPr="009E5255" w14:paraId="1ED322DD" w14:textId="77777777" w:rsidTr="000277EA">
        <w:trPr>
          <w:trHeight w:val="19"/>
        </w:trPr>
        <w:tc>
          <w:tcPr>
            <w:tcW w:w="1414" w:type="dxa"/>
            <w:shd w:val="clear" w:color="auto" w:fill="auto"/>
            <w:noWrap/>
            <w:vAlign w:val="bottom"/>
            <w:hideMark/>
          </w:tcPr>
          <w:p w14:paraId="523C01D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Irinotecan</w:t>
            </w:r>
          </w:p>
        </w:tc>
        <w:tc>
          <w:tcPr>
            <w:tcW w:w="1393" w:type="dxa"/>
            <w:shd w:val="clear" w:color="auto" w:fill="auto"/>
            <w:noWrap/>
            <w:vAlign w:val="bottom"/>
            <w:hideMark/>
          </w:tcPr>
          <w:p w14:paraId="631F04B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388,723</w:t>
            </w:r>
          </w:p>
        </w:tc>
        <w:tc>
          <w:tcPr>
            <w:tcW w:w="1394" w:type="dxa"/>
            <w:shd w:val="clear" w:color="auto" w:fill="auto"/>
            <w:noWrap/>
            <w:vAlign w:val="bottom"/>
            <w:hideMark/>
          </w:tcPr>
          <w:p w14:paraId="380402F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366,503</w:t>
            </w:r>
          </w:p>
        </w:tc>
        <w:tc>
          <w:tcPr>
            <w:tcW w:w="1394" w:type="dxa"/>
            <w:shd w:val="clear" w:color="auto" w:fill="auto"/>
            <w:noWrap/>
            <w:vAlign w:val="bottom"/>
            <w:hideMark/>
          </w:tcPr>
          <w:p w14:paraId="0CF2C9E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44,290</w:t>
            </w:r>
          </w:p>
        </w:tc>
        <w:tc>
          <w:tcPr>
            <w:tcW w:w="1393" w:type="dxa"/>
            <w:shd w:val="clear" w:color="auto" w:fill="auto"/>
            <w:noWrap/>
            <w:vAlign w:val="bottom"/>
            <w:hideMark/>
          </w:tcPr>
          <w:p w14:paraId="593936C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47,462</w:t>
            </w:r>
          </w:p>
        </w:tc>
        <w:tc>
          <w:tcPr>
            <w:tcW w:w="1394" w:type="dxa"/>
            <w:shd w:val="clear" w:color="auto" w:fill="auto"/>
            <w:noWrap/>
            <w:vAlign w:val="bottom"/>
            <w:hideMark/>
          </w:tcPr>
          <w:p w14:paraId="02F84F0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00,582</w:t>
            </w:r>
          </w:p>
        </w:tc>
        <w:tc>
          <w:tcPr>
            <w:tcW w:w="1394" w:type="dxa"/>
            <w:shd w:val="clear" w:color="auto" w:fill="auto"/>
            <w:noWrap/>
            <w:vAlign w:val="bottom"/>
            <w:hideMark/>
          </w:tcPr>
          <w:p w14:paraId="0AFCC9B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047,559</w:t>
            </w:r>
          </w:p>
        </w:tc>
      </w:tr>
      <w:tr w:rsidR="00A00C97" w:rsidRPr="009E5255" w14:paraId="28842E48" w14:textId="77777777" w:rsidTr="000277EA">
        <w:trPr>
          <w:trHeight w:val="19"/>
        </w:trPr>
        <w:tc>
          <w:tcPr>
            <w:tcW w:w="1414" w:type="dxa"/>
            <w:shd w:val="clear" w:color="auto" w:fill="auto"/>
            <w:noWrap/>
            <w:vAlign w:val="bottom"/>
            <w:hideMark/>
          </w:tcPr>
          <w:p w14:paraId="24ED374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Methotrexate</w:t>
            </w:r>
          </w:p>
        </w:tc>
        <w:tc>
          <w:tcPr>
            <w:tcW w:w="1393" w:type="dxa"/>
            <w:shd w:val="clear" w:color="auto" w:fill="auto"/>
            <w:noWrap/>
            <w:vAlign w:val="bottom"/>
            <w:hideMark/>
          </w:tcPr>
          <w:p w14:paraId="3B6EF99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213,579</w:t>
            </w:r>
          </w:p>
        </w:tc>
        <w:tc>
          <w:tcPr>
            <w:tcW w:w="1394" w:type="dxa"/>
            <w:shd w:val="clear" w:color="auto" w:fill="auto"/>
            <w:noWrap/>
            <w:vAlign w:val="bottom"/>
            <w:hideMark/>
          </w:tcPr>
          <w:p w14:paraId="2B6B21E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196,197</w:t>
            </w:r>
          </w:p>
        </w:tc>
        <w:tc>
          <w:tcPr>
            <w:tcW w:w="1394" w:type="dxa"/>
            <w:shd w:val="clear" w:color="auto" w:fill="auto"/>
            <w:noWrap/>
            <w:vAlign w:val="bottom"/>
            <w:hideMark/>
          </w:tcPr>
          <w:p w14:paraId="47FFF0C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22,572</w:t>
            </w:r>
          </w:p>
        </w:tc>
        <w:tc>
          <w:tcPr>
            <w:tcW w:w="1393" w:type="dxa"/>
            <w:shd w:val="clear" w:color="auto" w:fill="auto"/>
            <w:noWrap/>
            <w:vAlign w:val="bottom"/>
            <w:hideMark/>
          </w:tcPr>
          <w:p w14:paraId="40C60BE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316,480</w:t>
            </w:r>
          </w:p>
        </w:tc>
        <w:tc>
          <w:tcPr>
            <w:tcW w:w="1394" w:type="dxa"/>
            <w:shd w:val="clear" w:color="auto" w:fill="auto"/>
            <w:noWrap/>
            <w:vAlign w:val="bottom"/>
            <w:hideMark/>
          </w:tcPr>
          <w:p w14:paraId="08C309B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835,505</w:t>
            </w:r>
          </w:p>
        </w:tc>
        <w:tc>
          <w:tcPr>
            <w:tcW w:w="1394" w:type="dxa"/>
            <w:shd w:val="clear" w:color="auto" w:fill="auto"/>
            <w:noWrap/>
            <w:vAlign w:val="bottom"/>
            <w:hideMark/>
          </w:tcPr>
          <w:p w14:paraId="3D595E5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884,333</w:t>
            </w:r>
          </w:p>
        </w:tc>
      </w:tr>
      <w:tr w:rsidR="00A00C97" w:rsidRPr="009E5255" w14:paraId="215342E8" w14:textId="77777777" w:rsidTr="000277EA">
        <w:trPr>
          <w:trHeight w:val="19"/>
        </w:trPr>
        <w:tc>
          <w:tcPr>
            <w:tcW w:w="1414" w:type="dxa"/>
            <w:shd w:val="clear" w:color="auto" w:fill="auto"/>
            <w:noWrap/>
            <w:vAlign w:val="bottom"/>
            <w:hideMark/>
          </w:tcPr>
          <w:p w14:paraId="71F0465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Nivolumab</w:t>
            </w:r>
          </w:p>
        </w:tc>
        <w:tc>
          <w:tcPr>
            <w:tcW w:w="1393" w:type="dxa"/>
            <w:shd w:val="clear" w:color="auto" w:fill="auto"/>
            <w:noWrap/>
            <w:vAlign w:val="bottom"/>
            <w:hideMark/>
          </w:tcPr>
          <w:p w14:paraId="29C83F3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631,883</w:t>
            </w:r>
          </w:p>
        </w:tc>
        <w:tc>
          <w:tcPr>
            <w:tcW w:w="1394" w:type="dxa"/>
            <w:shd w:val="clear" w:color="auto" w:fill="auto"/>
            <w:noWrap/>
            <w:vAlign w:val="bottom"/>
            <w:hideMark/>
          </w:tcPr>
          <w:p w14:paraId="022D19B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0,776,566</w:t>
            </w:r>
          </w:p>
        </w:tc>
        <w:tc>
          <w:tcPr>
            <w:tcW w:w="1394" w:type="dxa"/>
            <w:shd w:val="clear" w:color="auto" w:fill="auto"/>
            <w:noWrap/>
            <w:vAlign w:val="bottom"/>
            <w:hideMark/>
          </w:tcPr>
          <w:p w14:paraId="1741207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31,609,339</w:t>
            </w:r>
          </w:p>
        </w:tc>
        <w:tc>
          <w:tcPr>
            <w:tcW w:w="1393" w:type="dxa"/>
            <w:shd w:val="clear" w:color="auto" w:fill="auto"/>
            <w:noWrap/>
            <w:vAlign w:val="bottom"/>
            <w:hideMark/>
          </w:tcPr>
          <w:p w14:paraId="3886F63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7,123,820</w:t>
            </w:r>
          </w:p>
        </w:tc>
        <w:tc>
          <w:tcPr>
            <w:tcW w:w="1394" w:type="dxa"/>
            <w:shd w:val="clear" w:color="auto" w:fill="auto"/>
            <w:noWrap/>
            <w:vAlign w:val="bottom"/>
            <w:hideMark/>
          </w:tcPr>
          <w:p w14:paraId="2CA0279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78,027,250</w:t>
            </w:r>
          </w:p>
        </w:tc>
        <w:tc>
          <w:tcPr>
            <w:tcW w:w="1394" w:type="dxa"/>
            <w:shd w:val="clear" w:color="auto" w:fill="auto"/>
            <w:noWrap/>
            <w:vAlign w:val="bottom"/>
            <w:hideMark/>
          </w:tcPr>
          <w:p w14:paraId="171BD1F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82,168,857</w:t>
            </w:r>
          </w:p>
        </w:tc>
      </w:tr>
      <w:tr w:rsidR="00A00C97" w:rsidRPr="009E5255" w14:paraId="2F95D981" w14:textId="77777777" w:rsidTr="000277EA">
        <w:trPr>
          <w:trHeight w:val="19"/>
        </w:trPr>
        <w:tc>
          <w:tcPr>
            <w:tcW w:w="1414" w:type="dxa"/>
            <w:shd w:val="clear" w:color="auto" w:fill="auto"/>
            <w:noWrap/>
            <w:vAlign w:val="bottom"/>
            <w:hideMark/>
          </w:tcPr>
          <w:p w14:paraId="123A850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Obinutuzumab</w:t>
            </w:r>
          </w:p>
        </w:tc>
        <w:tc>
          <w:tcPr>
            <w:tcW w:w="1393" w:type="dxa"/>
            <w:shd w:val="clear" w:color="auto" w:fill="auto"/>
            <w:noWrap/>
            <w:vAlign w:val="bottom"/>
            <w:hideMark/>
          </w:tcPr>
          <w:p w14:paraId="6A0DAFE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529,755</w:t>
            </w:r>
          </w:p>
        </w:tc>
        <w:tc>
          <w:tcPr>
            <w:tcW w:w="1394" w:type="dxa"/>
            <w:shd w:val="clear" w:color="auto" w:fill="auto"/>
            <w:noWrap/>
            <w:vAlign w:val="bottom"/>
            <w:hideMark/>
          </w:tcPr>
          <w:p w14:paraId="2A22661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022,841</w:t>
            </w:r>
          </w:p>
        </w:tc>
        <w:tc>
          <w:tcPr>
            <w:tcW w:w="1394" w:type="dxa"/>
            <w:shd w:val="clear" w:color="auto" w:fill="auto"/>
            <w:noWrap/>
            <w:vAlign w:val="bottom"/>
            <w:hideMark/>
          </w:tcPr>
          <w:p w14:paraId="04B3888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1,144,532</w:t>
            </w:r>
          </w:p>
        </w:tc>
        <w:tc>
          <w:tcPr>
            <w:tcW w:w="1393" w:type="dxa"/>
            <w:shd w:val="clear" w:color="auto" w:fill="auto"/>
            <w:noWrap/>
            <w:vAlign w:val="bottom"/>
            <w:hideMark/>
          </w:tcPr>
          <w:p w14:paraId="768871E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9,298,410</w:t>
            </w:r>
          </w:p>
        </w:tc>
        <w:tc>
          <w:tcPr>
            <w:tcW w:w="1394" w:type="dxa"/>
            <w:shd w:val="clear" w:color="auto" w:fill="auto"/>
            <w:noWrap/>
            <w:vAlign w:val="bottom"/>
            <w:hideMark/>
          </w:tcPr>
          <w:p w14:paraId="6B86E88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6,898,273</w:t>
            </w:r>
          </w:p>
        </w:tc>
        <w:tc>
          <w:tcPr>
            <w:tcW w:w="1394" w:type="dxa"/>
            <w:shd w:val="clear" w:color="auto" w:fill="auto"/>
            <w:noWrap/>
            <w:vAlign w:val="bottom"/>
            <w:hideMark/>
          </w:tcPr>
          <w:p w14:paraId="3194ABF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1,893,811</w:t>
            </w:r>
          </w:p>
        </w:tc>
      </w:tr>
      <w:tr w:rsidR="00A00C97" w:rsidRPr="009E5255" w14:paraId="5EB9C2CE" w14:textId="77777777" w:rsidTr="000277EA">
        <w:trPr>
          <w:trHeight w:val="19"/>
        </w:trPr>
        <w:tc>
          <w:tcPr>
            <w:tcW w:w="1414" w:type="dxa"/>
            <w:shd w:val="clear" w:color="auto" w:fill="auto"/>
            <w:noWrap/>
            <w:vAlign w:val="bottom"/>
            <w:hideMark/>
          </w:tcPr>
          <w:p w14:paraId="22C5FB3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Oxaliplatin</w:t>
            </w:r>
          </w:p>
        </w:tc>
        <w:tc>
          <w:tcPr>
            <w:tcW w:w="1393" w:type="dxa"/>
            <w:shd w:val="clear" w:color="auto" w:fill="auto"/>
            <w:noWrap/>
            <w:vAlign w:val="bottom"/>
            <w:hideMark/>
          </w:tcPr>
          <w:p w14:paraId="204410A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87,325</w:t>
            </w:r>
          </w:p>
        </w:tc>
        <w:tc>
          <w:tcPr>
            <w:tcW w:w="1394" w:type="dxa"/>
            <w:shd w:val="clear" w:color="auto" w:fill="auto"/>
            <w:noWrap/>
            <w:vAlign w:val="bottom"/>
            <w:hideMark/>
          </w:tcPr>
          <w:p w14:paraId="6E409B8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99,401</w:t>
            </w:r>
          </w:p>
        </w:tc>
        <w:tc>
          <w:tcPr>
            <w:tcW w:w="1394" w:type="dxa"/>
            <w:shd w:val="clear" w:color="auto" w:fill="auto"/>
            <w:noWrap/>
            <w:vAlign w:val="bottom"/>
            <w:hideMark/>
          </w:tcPr>
          <w:p w14:paraId="3F9C873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56,901</w:t>
            </w:r>
          </w:p>
        </w:tc>
        <w:tc>
          <w:tcPr>
            <w:tcW w:w="1393" w:type="dxa"/>
            <w:shd w:val="clear" w:color="auto" w:fill="auto"/>
            <w:noWrap/>
            <w:vAlign w:val="bottom"/>
            <w:hideMark/>
          </w:tcPr>
          <w:p w14:paraId="72FBB00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94,228</w:t>
            </w:r>
          </w:p>
        </w:tc>
        <w:tc>
          <w:tcPr>
            <w:tcW w:w="1394" w:type="dxa"/>
            <w:shd w:val="clear" w:color="auto" w:fill="auto"/>
            <w:noWrap/>
            <w:vAlign w:val="bottom"/>
            <w:hideMark/>
          </w:tcPr>
          <w:p w14:paraId="3C9CEA1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123,487</w:t>
            </w:r>
          </w:p>
        </w:tc>
        <w:tc>
          <w:tcPr>
            <w:tcW w:w="1394" w:type="dxa"/>
            <w:shd w:val="clear" w:color="auto" w:fill="auto"/>
            <w:noWrap/>
            <w:vAlign w:val="bottom"/>
            <w:hideMark/>
          </w:tcPr>
          <w:p w14:paraId="6ACD3D6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461,342</w:t>
            </w:r>
          </w:p>
        </w:tc>
      </w:tr>
      <w:tr w:rsidR="00A00C97" w:rsidRPr="009E5255" w14:paraId="143DA286" w14:textId="77777777" w:rsidTr="000277EA">
        <w:trPr>
          <w:trHeight w:val="19"/>
        </w:trPr>
        <w:tc>
          <w:tcPr>
            <w:tcW w:w="1414" w:type="dxa"/>
            <w:shd w:val="clear" w:color="auto" w:fill="auto"/>
            <w:noWrap/>
            <w:vAlign w:val="bottom"/>
            <w:hideMark/>
          </w:tcPr>
          <w:p w14:paraId="177334C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aclitaxel</w:t>
            </w:r>
          </w:p>
        </w:tc>
        <w:tc>
          <w:tcPr>
            <w:tcW w:w="1393" w:type="dxa"/>
            <w:shd w:val="clear" w:color="auto" w:fill="auto"/>
            <w:noWrap/>
            <w:vAlign w:val="bottom"/>
            <w:hideMark/>
          </w:tcPr>
          <w:p w14:paraId="39BC64E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250,573</w:t>
            </w:r>
          </w:p>
        </w:tc>
        <w:tc>
          <w:tcPr>
            <w:tcW w:w="1394" w:type="dxa"/>
            <w:shd w:val="clear" w:color="auto" w:fill="auto"/>
            <w:noWrap/>
            <w:vAlign w:val="bottom"/>
            <w:hideMark/>
          </w:tcPr>
          <w:p w14:paraId="0B77A4A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180,220</w:t>
            </w:r>
          </w:p>
        </w:tc>
        <w:tc>
          <w:tcPr>
            <w:tcW w:w="1394" w:type="dxa"/>
            <w:shd w:val="clear" w:color="auto" w:fill="auto"/>
            <w:noWrap/>
            <w:vAlign w:val="bottom"/>
            <w:hideMark/>
          </w:tcPr>
          <w:p w14:paraId="07F426A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439,639</w:t>
            </w:r>
          </w:p>
        </w:tc>
        <w:tc>
          <w:tcPr>
            <w:tcW w:w="1393" w:type="dxa"/>
            <w:shd w:val="clear" w:color="auto" w:fill="auto"/>
            <w:noWrap/>
            <w:vAlign w:val="bottom"/>
            <w:hideMark/>
          </w:tcPr>
          <w:p w14:paraId="3C7BD74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565,635</w:t>
            </w:r>
          </w:p>
        </w:tc>
        <w:tc>
          <w:tcPr>
            <w:tcW w:w="1394" w:type="dxa"/>
            <w:shd w:val="clear" w:color="auto" w:fill="auto"/>
            <w:noWrap/>
            <w:vAlign w:val="bottom"/>
            <w:hideMark/>
          </w:tcPr>
          <w:p w14:paraId="75FE3C8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9,783,200</w:t>
            </w:r>
          </w:p>
        </w:tc>
        <w:tc>
          <w:tcPr>
            <w:tcW w:w="1394" w:type="dxa"/>
            <w:shd w:val="clear" w:color="auto" w:fill="auto"/>
            <w:noWrap/>
            <w:vAlign w:val="bottom"/>
            <w:hideMark/>
          </w:tcPr>
          <w:p w14:paraId="35658F7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4,219,267</w:t>
            </w:r>
          </w:p>
        </w:tc>
      </w:tr>
      <w:tr w:rsidR="00A00C97" w:rsidRPr="009E5255" w14:paraId="41FC4488" w14:textId="77777777" w:rsidTr="000277EA">
        <w:trPr>
          <w:trHeight w:val="19"/>
        </w:trPr>
        <w:tc>
          <w:tcPr>
            <w:tcW w:w="1414" w:type="dxa"/>
            <w:shd w:val="clear" w:color="auto" w:fill="auto"/>
            <w:noWrap/>
            <w:vAlign w:val="bottom"/>
            <w:hideMark/>
          </w:tcPr>
          <w:p w14:paraId="1B909D7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anitumumab</w:t>
            </w:r>
          </w:p>
        </w:tc>
        <w:tc>
          <w:tcPr>
            <w:tcW w:w="1393" w:type="dxa"/>
            <w:shd w:val="clear" w:color="auto" w:fill="auto"/>
            <w:noWrap/>
            <w:vAlign w:val="bottom"/>
            <w:hideMark/>
          </w:tcPr>
          <w:p w14:paraId="15F4925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192,213</w:t>
            </w:r>
          </w:p>
        </w:tc>
        <w:tc>
          <w:tcPr>
            <w:tcW w:w="1394" w:type="dxa"/>
            <w:shd w:val="clear" w:color="auto" w:fill="auto"/>
            <w:noWrap/>
            <w:vAlign w:val="bottom"/>
            <w:hideMark/>
          </w:tcPr>
          <w:p w14:paraId="629F572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247,900</w:t>
            </w:r>
          </w:p>
        </w:tc>
        <w:tc>
          <w:tcPr>
            <w:tcW w:w="1394" w:type="dxa"/>
            <w:shd w:val="clear" w:color="auto" w:fill="auto"/>
            <w:noWrap/>
            <w:vAlign w:val="bottom"/>
            <w:hideMark/>
          </w:tcPr>
          <w:p w14:paraId="15DFE99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727,621</w:t>
            </w:r>
          </w:p>
        </w:tc>
        <w:tc>
          <w:tcPr>
            <w:tcW w:w="1393" w:type="dxa"/>
            <w:shd w:val="clear" w:color="auto" w:fill="auto"/>
            <w:noWrap/>
            <w:vAlign w:val="bottom"/>
            <w:hideMark/>
          </w:tcPr>
          <w:p w14:paraId="4A11C91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102,995</w:t>
            </w:r>
          </w:p>
        </w:tc>
        <w:tc>
          <w:tcPr>
            <w:tcW w:w="1394" w:type="dxa"/>
            <w:shd w:val="clear" w:color="auto" w:fill="auto"/>
            <w:noWrap/>
            <w:vAlign w:val="bottom"/>
            <w:hideMark/>
          </w:tcPr>
          <w:p w14:paraId="275CFCE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560,580</w:t>
            </w:r>
          </w:p>
        </w:tc>
        <w:tc>
          <w:tcPr>
            <w:tcW w:w="1394" w:type="dxa"/>
            <w:shd w:val="clear" w:color="auto" w:fill="auto"/>
            <w:noWrap/>
            <w:vAlign w:val="bottom"/>
            <w:hideMark/>
          </w:tcPr>
          <w:p w14:paraId="3560146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1,831,310</w:t>
            </w:r>
          </w:p>
        </w:tc>
      </w:tr>
      <w:tr w:rsidR="00A00C97" w:rsidRPr="009E5255" w14:paraId="116E68CC" w14:textId="77777777" w:rsidTr="000277EA">
        <w:trPr>
          <w:trHeight w:val="19"/>
        </w:trPr>
        <w:tc>
          <w:tcPr>
            <w:tcW w:w="1414" w:type="dxa"/>
            <w:shd w:val="clear" w:color="auto" w:fill="auto"/>
            <w:noWrap/>
            <w:vAlign w:val="bottom"/>
            <w:hideMark/>
          </w:tcPr>
          <w:p w14:paraId="05DDF252"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embrolizumab</w:t>
            </w:r>
          </w:p>
        </w:tc>
        <w:tc>
          <w:tcPr>
            <w:tcW w:w="1393" w:type="dxa"/>
            <w:shd w:val="clear" w:color="auto" w:fill="auto"/>
            <w:noWrap/>
            <w:vAlign w:val="bottom"/>
            <w:hideMark/>
          </w:tcPr>
          <w:p w14:paraId="2EA5F04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8,004,022</w:t>
            </w:r>
          </w:p>
        </w:tc>
        <w:tc>
          <w:tcPr>
            <w:tcW w:w="1394" w:type="dxa"/>
            <w:shd w:val="clear" w:color="auto" w:fill="auto"/>
            <w:noWrap/>
            <w:vAlign w:val="bottom"/>
            <w:hideMark/>
          </w:tcPr>
          <w:p w14:paraId="2EFEDDD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5,711,142</w:t>
            </w:r>
          </w:p>
        </w:tc>
        <w:tc>
          <w:tcPr>
            <w:tcW w:w="1394" w:type="dxa"/>
            <w:shd w:val="clear" w:color="auto" w:fill="auto"/>
            <w:noWrap/>
            <w:vAlign w:val="bottom"/>
            <w:hideMark/>
          </w:tcPr>
          <w:p w14:paraId="0291F82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5,708,479</w:t>
            </w:r>
          </w:p>
        </w:tc>
        <w:tc>
          <w:tcPr>
            <w:tcW w:w="1393" w:type="dxa"/>
            <w:shd w:val="clear" w:color="auto" w:fill="auto"/>
            <w:noWrap/>
            <w:vAlign w:val="bottom"/>
            <w:hideMark/>
          </w:tcPr>
          <w:p w14:paraId="34E9784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54,677,967</w:t>
            </w:r>
          </w:p>
        </w:tc>
        <w:tc>
          <w:tcPr>
            <w:tcW w:w="1394" w:type="dxa"/>
            <w:shd w:val="clear" w:color="auto" w:fill="auto"/>
            <w:noWrap/>
            <w:vAlign w:val="bottom"/>
            <w:hideMark/>
          </w:tcPr>
          <w:p w14:paraId="7BB76D7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81,435,498</w:t>
            </w:r>
          </w:p>
        </w:tc>
        <w:tc>
          <w:tcPr>
            <w:tcW w:w="1394" w:type="dxa"/>
            <w:shd w:val="clear" w:color="auto" w:fill="auto"/>
            <w:noWrap/>
            <w:vAlign w:val="bottom"/>
            <w:hideMark/>
          </w:tcPr>
          <w:p w14:paraId="46F072B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15,537,108</w:t>
            </w:r>
          </w:p>
        </w:tc>
      </w:tr>
      <w:tr w:rsidR="00A00C97" w:rsidRPr="009E5255" w14:paraId="78BABA1E" w14:textId="77777777" w:rsidTr="000277EA">
        <w:trPr>
          <w:trHeight w:val="19"/>
        </w:trPr>
        <w:tc>
          <w:tcPr>
            <w:tcW w:w="1414" w:type="dxa"/>
            <w:shd w:val="clear" w:color="auto" w:fill="auto"/>
            <w:noWrap/>
            <w:vAlign w:val="bottom"/>
            <w:hideMark/>
          </w:tcPr>
          <w:p w14:paraId="53B70D0F"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emetrexed</w:t>
            </w:r>
          </w:p>
        </w:tc>
        <w:tc>
          <w:tcPr>
            <w:tcW w:w="1393" w:type="dxa"/>
            <w:shd w:val="clear" w:color="auto" w:fill="auto"/>
            <w:noWrap/>
            <w:vAlign w:val="bottom"/>
            <w:hideMark/>
          </w:tcPr>
          <w:p w14:paraId="307CE61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935,819</w:t>
            </w:r>
          </w:p>
        </w:tc>
        <w:tc>
          <w:tcPr>
            <w:tcW w:w="1394" w:type="dxa"/>
            <w:shd w:val="clear" w:color="auto" w:fill="auto"/>
            <w:noWrap/>
            <w:vAlign w:val="bottom"/>
            <w:hideMark/>
          </w:tcPr>
          <w:p w14:paraId="4293106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889,411</w:t>
            </w:r>
          </w:p>
        </w:tc>
        <w:tc>
          <w:tcPr>
            <w:tcW w:w="1394" w:type="dxa"/>
            <w:shd w:val="clear" w:color="auto" w:fill="auto"/>
            <w:noWrap/>
            <w:vAlign w:val="bottom"/>
            <w:hideMark/>
          </w:tcPr>
          <w:p w14:paraId="1EE97E1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54,454</w:t>
            </w:r>
          </w:p>
        </w:tc>
        <w:tc>
          <w:tcPr>
            <w:tcW w:w="1393" w:type="dxa"/>
            <w:shd w:val="clear" w:color="auto" w:fill="auto"/>
            <w:noWrap/>
            <w:vAlign w:val="bottom"/>
            <w:hideMark/>
          </w:tcPr>
          <w:p w14:paraId="7E97DC9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23,627</w:t>
            </w:r>
          </w:p>
        </w:tc>
        <w:tc>
          <w:tcPr>
            <w:tcW w:w="1394" w:type="dxa"/>
            <w:shd w:val="clear" w:color="auto" w:fill="auto"/>
            <w:noWrap/>
            <w:vAlign w:val="bottom"/>
            <w:hideMark/>
          </w:tcPr>
          <w:p w14:paraId="22F5DC8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94,777</w:t>
            </w:r>
          </w:p>
        </w:tc>
        <w:tc>
          <w:tcPr>
            <w:tcW w:w="1394" w:type="dxa"/>
            <w:shd w:val="clear" w:color="auto" w:fill="auto"/>
            <w:noWrap/>
            <w:vAlign w:val="bottom"/>
            <w:hideMark/>
          </w:tcPr>
          <w:p w14:paraId="4D19FAE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2,798,087</w:t>
            </w:r>
          </w:p>
        </w:tc>
      </w:tr>
      <w:tr w:rsidR="00A00C97" w:rsidRPr="009E5255" w14:paraId="0FF4AD06" w14:textId="77777777" w:rsidTr="000277EA">
        <w:trPr>
          <w:trHeight w:val="19"/>
        </w:trPr>
        <w:tc>
          <w:tcPr>
            <w:tcW w:w="1414" w:type="dxa"/>
            <w:shd w:val="clear" w:color="auto" w:fill="auto"/>
            <w:noWrap/>
            <w:vAlign w:val="bottom"/>
            <w:hideMark/>
          </w:tcPr>
          <w:p w14:paraId="2E830111"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ertuzumab</w:t>
            </w:r>
          </w:p>
        </w:tc>
        <w:tc>
          <w:tcPr>
            <w:tcW w:w="1393" w:type="dxa"/>
            <w:shd w:val="clear" w:color="auto" w:fill="auto"/>
            <w:noWrap/>
            <w:vAlign w:val="bottom"/>
            <w:hideMark/>
          </w:tcPr>
          <w:p w14:paraId="72CCBFD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118,244</w:t>
            </w:r>
          </w:p>
        </w:tc>
        <w:tc>
          <w:tcPr>
            <w:tcW w:w="1394" w:type="dxa"/>
            <w:shd w:val="clear" w:color="auto" w:fill="auto"/>
            <w:noWrap/>
            <w:vAlign w:val="bottom"/>
            <w:hideMark/>
          </w:tcPr>
          <w:p w14:paraId="33E9878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9,491,831</w:t>
            </w:r>
          </w:p>
        </w:tc>
        <w:tc>
          <w:tcPr>
            <w:tcW w:w="1394" w:type="dxa"/>
            <w:shd w:val="clear" w:color="auto" w:fill="auto"/>
            <w:noWrap/>
            <w:vAlign w:val="bottom"/>
            <w:hideMark/>
          </w:tcPr>
          <w:p w14:paraId="21023F9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5,033,408</w:t>
            </w:r>
          </w:p>
        </w:tc>
        <w:tc>
          <w:tcPr>
            <w:tcW w:w="1393" w:type="dxa"/>
            <w:shd w:val="clear" w:color="auto" w:fill="auto"/>
            <w:noWrap/>
            <w:vAlign w:val="bottom"/>
            <w:hideMark/>
          </w:tcPr>
          <w:p w14:paraId="6E4F022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0,370,985</w:t>
            </w:r>
          </w:p>
        </w:tc>
        <w:tc>
          <w:tcPr>
            <w:tcW w:w="1394" w:type="dxa"/>
            <w:shd w:val="clear" w:color="auto" w:fill="auto"/>
            <w:noWrap/>
            <w:vAlign w:val="bottom"/>
            <w:hideMark/>
          </w:tcPr>
          <w:p w14:paraId="6812CB7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8,227,403</w:t>
            </w:r>
          </w:p>
        </w:tc>
        <w:tc>
          <w:tcPr>
            <w:tcW w:w="1394" w:type="dxa"/>
            <w:shd w:val="clear" w:color="auto" w:fill="auto"/>
            <w:noWrap/>
            <w:vAlign w:val="bottom"/>
            <w:hideMark/>
          </w:tcPr>
          <w:p w14:paraId="341475B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24,241,869</w:t>
            </w:r>
          </w:p>
        </w:tc>
      </w:tr>
      <w:tr w:rsidR="00A00C97" w:rsidRPr="009E5255" w14:paraId="5151FBB3" w14:textId="77777777" w:rsidTr="000277EA">
        <w:trPr>
          <w:trHeight w:val="19"/>
        </w:trPr>
        <w:tc>
          <w:tcPr>
            <w:tcW w:w="1414" w:type="dxa"/>
            <w:shd w:val="clear" w:color="auto" w:fill="auto"/>
            <w:noWrap/>
            <w:vAlign w:val="bottom"/>
            <w:hideMark/>
          </w:tcPr>
          <w:p w14:paraId="389E73D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Pralatrexate</w:t>
            </w:r>
          </w:p>
        </w:tc>
        <w:tc>
          <w:tcPr>
            <w:tcW w:w="1393" w:type="dxa"/>
            <w:shd w:val="clear" w:color="auto" w:fill="auto"/>
            <w:noWrap/>
            <w:vAlign w:val="bottom"/>
            <w:hideMark/>
          </w:tcPr>
          <w:p w14:paraId="31CF66A3" w14:textId="0E7CA943"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7CA13907" w14:textId="523F3C4E"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w:t>
            </w:r>
          </w:p>
        </w:tc>
        <w:tc>
          <w:tcPr>
            <w:tcW w:w="1394" w:type="dxa"/>
            <w:shd w:val="clear" w:color="auto" w:fill="auto"/>
            <w:noWrap/>
            <w:vAlign w:val="bottom"/>
            <w:hideMark/>
          </w:tcPr>
          <w:p w14:paraId="5015BC2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34,936</w:t>
            </w:r>
          </w:p>
        </w:tc>
        <w:tc>
          <w:tcPr>
            <w:tcW w:w="1393" w:type="dxa"/>
            <w:shd w:val="clear" w:color="auto" w:fill="auto"/>
            <w:noWrap/>
            <w:vAlign w:val="bottom"/>
            <w:hideMark/>
          </w:tcPr>
          <w:p w14:paraId="6CDEF7C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471,220</w:t>
            </w:r>
          </w:p>
        </w:tc>
        <w:tc>
          <w:tcPr>
            <w:tcW w:w="1394" w:type="dxa"/>
            <w:shd w:val="clear" w:color="auto" w:fill="auto"/>
            <w:noWrap/>
            <w:vAlign w:val="bottom"/>
            <w:hideMark/>
          </w:tcPr>
          <w:p w14:paraId="40D3A90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88,409</w:t>
            </w:r>
          </w:p>
        </w:tc>
        <w:tc>
          <w:tcPr>
            <w:tcW w:w="1394" w:type="dxa"/>
            <w:shd w:val="clear" w:color="auto" w:fill="auto"/>
            <w:noWrap/>
            <w:vAlign w:val="bottom"/>
            <w:hideMark/>
          </w:tcPr>
          <w:p w14:paraId="1308BD4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794,565</w:t>
            </w:r>
          </w:p>
        </w:tc>
      </w:tr>
      <w:tr w:rsidR="00A00C97" w:rsidRPr="009E5255" w14:paraId="6E523D85" w14:textId="77777777" w:rsidTr="000277EA">
        <w:trPr>
          <w:trHeight w:val="19"/>
        </w:trPr>
        <w:tc>
          <w:tcPr>
            <w:tcW w:w="1414" w:type="dxa"/>
            <w:shd w:val="clear" w:color="auto" w:fill="auto"/>
            <w:noWrap/>
            <w:vAlign w:val="bottom"/>
            <w:hideMark/>
          </w:tcPr>
          <w:p w14:paraId="5131D0A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Raltitrexed</w:t>
            </w:r>
          </w:p>
        </w:tc>
        <w:tc>
          <w:tcPr>
            <w:tcW w:w="1393" w:type="dxa"/>
            <w:shd w:val="clear" w:color="auto" w:fill="auto"/>
            <w:noWrap/>
            <w:vAlign w:val="bottom"/>
            <w:hideMark/>
          </w:tcPr>
          <w:p w14:paraId="7F1D78B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22,521</w:t>
            </w:r>
          </w:p>
        </w:tc>
        <w:tc>
          <w:tcPr>
            <w:tcW w:w="1394" w:type="dxa"/>
            <w:shd w:val="clear" w:color="auto" w:fill="auto"/>
            <w:noWrap/>
            <w:vAlign w:val="bottom"/>
            <w:hideMark/>
          </w:tcPr>
          <w:p w14:paraId="28AD089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17,612</w:t>
            </w:r>
          </w:p>
        </w:tc>
        <w:tc>
          <w:tcPr>
            <w:tcW w:w="1394" w:type="dxa"/>
            <w:shd w:val="clear" w:color="auto" w:fill="auto"/>
            <w:noWrap/>
            <w:vAlign w:val="bottom"/>
            <w:hideMark/>
          </w:tcPr>
          <w:p w14:paraId="112EF89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03,945</w:t>
            </w:r>
          </w:p>
        </w:tc>
        <w:tc>
          <w:tcPr>
            <w:tcW w:w="1393" w:type="dxa"/>
            <w:shd w:val="clear" w:color="auto" w:fill="auto"/>
            <w:noWrap/>
            <w:vAlign w:val="bottom"/>
            <w:hideMark/>
          </w:tcPr>
          <w:p w14:paraId="5203CF7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0,495</w:t>
            </w:r>
          </w:p>
        </w:tc>
        <w:tc>
          <w:tcPr>
            <w:tcW w:w="1394" w:type="dxa"/>
            <w:shd w:val="clear" w:color="auto" w:fill="auto"/>
            <w:noWrap/>
            <w:vAlign w:val="bottom"/>
            <w:hideMark/>
          </w:tcPr>
          <w:p w14:paraId="773ABF7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87,306</w:t>
            </w:r>
          </w:p>
        </w:tc>
        <w:tc>
          <w:tcPr>
            <w:tcW w:w="1394" w:type="dxa"/>
            <w:shd w:val="clear" w:color="auto" w:fill="auto"/>
            <w:noWrap/>
            <w:vAlign w:val="bottom"/>
            <w:hideMark/>
          </w:tcPr>
          <w:p w14:paraId="23CF99F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61,879</w:t>
            </w:r>
          </w:p>
        </w:tc>
      </w:tr>
      <w:tr w:rsidR="00A00C97" w:rsidRPr="009E5255" w14:paraId="788FF9D6" w14:textId="77777777" w:rsidTr="000277EA">
        <w:trPr>
          <w:trHeight w:val="19"/>
        </w:trPr>
        <w:tc>
          <w:tcPr>
            <w:tcW w:w="1414" w:type="dxa"/>
            <w:shd w:val="clear" w:color="auto" w:fill="auto"/>
            <w:noWrap/>
            <w:vAlign w:val="bottom"/>
            <w:hideMark/>
          </w:tcPr>
          <w:p w14:paraId="640EF84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Rituximab</w:t>
            </w:r>
          </w:p>
        </w:tc>
        <w:tc>
          <w:tcPr>
            <w:tcW w:w="1393" w:type="dxa"/>
            <w:shd w:val="clear" w:color="auto" w:fill="auto"/>
            <w:noWrap/>
            <w:vAlign w:val="bottom"/>
            <w:hideMark/>
          </w:tcPr>
          <w:p w14:paraId="2D57711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1,018,715</w:t>
            </w:r>
          </w:p>
        </w:tc>
        <w:tc>
          <w:tcPr>
            <w:tcW w:w="1394" w:type="dxa"/>
            <w:shd w:val="clear" w:color="auto" w:fill="auto"/>
            <w:noWrap/>
            <w:vAlign w:val="bottom"/>
            <w:hideMark/>
          </w:tcPr>
          <w:p w14:paraId="0E9978A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43,725,732</w:t>
            </w:r>
          </w:p>
        </w:tc>
        <w:tc>
          <w:tcPr>
            <w:tcW w:w="1394" w:type="dxa"/>
            <w:shd w:val="clear" w:color="auto" w:fill="auto"/>
            <w:noWrap/>
            <w:vAlign w:val="bottom"/>
            <w:hideMark/>
          </w:tcPr>
          <w:p w14:paraId="30B5C86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2,709,551</w:t>
            </w:r>
          </w:p>
        </w:tc>
        <w:tc>
          <w:tcPr>
            <w:tcW w:w="1393" w:type="dxa"/>
            <w:shd w:val="clear" w:color="auto" w:fill="auto"/>
            <w:noWrap/>
            <w:vAlign w:val="bottom"/>
            <w:hideMark/>
          </w:tcPr>
          <w:p w14:paraId="48D6D4D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9,221,277</w:t>
            </w:r>
          </w:p>
        </w:tc>
        <w:tc>
          <w:tcPr>
            <w:tcW w:w="1394" w:type="dxa"/>
            <w:shd w:val="clear" w:color="auto" w:fill="auto"/>
            <w:noWrap/>
            <w:vAlign w:val="bottom"/>
            <w:hideMark/>
          </w:tcPr>
          <w:p w14:paraId="74AF19E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7,992,656</w:t>
            </w:r>
          </w:p>
        </w:tc>
        <w:tc>
          <w:tcPr>
            <w:tcW w:w="1394" w:type="dxa"/>
            <w:shd w:val="clear" w:color="auto" w:fill="auto"/>
            <w:noWrap/>
            <w:vAlign w:val="bottom"/>
            <w:hideMark/>
          </w:tcPr>
          <w:p w14:paraId="7C80E9A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574,667,930</w:t>
            </w:r>
          </w:p>
        </w:tc>
      </w:tr>
      <w:tr w:rsidR="00A00C97" w:rsidRPr="009E5255" w14:paraId="3B81A142" w14:textId="77777777" w:rsidTr="000277EA">
        <w:trPr>
          <w:trHeight w:val="19"/>
        </w:trPr>
        <w:tc>
          <w:tcPr>
            <w:tcW w:w="1414" w:type="dxa"/>
            <w:shd w:val="clear" w:color="auto" w:fill="auto"/>
            <w:noWrap/>
            <w:vAlign w:val="bottom"/>
            <w:hideMark/>
          </w:tcPr>
          <w:p w14:paraId="46708F09"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Topotecan</w:t>
            </w:r>
          </w:p>
        </w:tc>
        <w:tc>
          <w:tcPr>
            <w:tcW w:w="1393" w:type="dxa"/>
            <w:shd w:val="clear" w:color="auto" w:fill="auto"/>
            <w:noWrap/>
            <w:vAlign w:val="bottom"/>
            <w:hideMark/>
          </w:tcPr>
          <w:p w14:paraId="672C35B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32,959</w:t>
            </w:r>
          </w:p>
        </w:tc>
        <w:tc>
          <w:tcPr>
            <w:tcW w:w="1394" w:type="dxa"/>
            <w:shd w:val="clear" w:color="auto" w:fill="auto"/>
            <w:noWrap/>
            <w:vAlign w:val="bottom"/>
            <w:hideMark/>
          </w:tcPr>
          <w:p w14:paraId="2614B6F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84,455</w:t>
            </w:r>
          </w:p>
        </w:tc>
        <w:tc>
          <w:tcPr>
            <w:tcW w:w="1394" w:type="dxa"/>
            <w:shd w:val="clear" w:color="auto" w:fill="auto"/>
            <w:noWrap/>
            <w:vAlign w:val="bottom"/>
            <w:hideMark/>
          </w:tcPr>
          <w:p w14:paraId="03BB2E1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31,757</w:t>
            </w:r>
          </w:p>
        </w:tc>
        <w:tc>
          <w:tcPr>
            <w:tcW w:w="1393" w:type="dxa"/>
            <w:shd w:val="clear" w:color="auto" w:fill="auto"/>
            <w:noWrap/>
            <w:vAlign w:val="bottom"/>
            <w:hideMark/>
          </w:tcPr>
          <w:p w14:paraId="3EE5045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0,881</w:t>
            </w:r>
          </w:p>
        </w:tc>
        <w:tc>
          <w:tcPr>
            <w:tcW w:w="1394" w:type="dxa"/>
            <w:shd w:val="clear" w:color="auto" w:fill="auto"/>
            <w:noWrap/>
            <w:vAlign w:val="bottom"/>
            <w:hideMark/>
          </w:tcPr>
          <w:p w14:paraId="72E3AC4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5,891</w:t>
            </w:r>
          </w:p>
        </w:tc>
        <w:tc>
          <w:tcPr>
            <w:tcW w:w="1394" w:type="dxa"/>
            <w:shd w:val="clear" w:color="auto" w:fill="auto"/>
            <w:noWrap/>
            <w:vAlign w:val="bottom"/>
            <w:hideMark/>
          </w:tcPr>
          <w:p w14:paraId="2356297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95,943</w:t>
            </w:r>
          </w:p>
        </w:tc>
      </w:tr>
      <w:tr w:rsidR="00A00C97" w:rsidRPr="009E5255" w14:paraId="5FFE5311" w14:textId="77777777" w:rsidTr="000277EA">
        <w:trPr>
          <w:trHeight w:val="19"/>
        </w:trPr>
        <w:tc>
          <w:tcPr>
            <w:tcW w:w="1414" w:type="dxa"/>
            <w:shd w:val="clear" w:color="auto" w:fill="auto"/>
            <w:noWrap/>
            <w:vAlign w:val="bottom"/>
            <w:hideMark/>
          </w:tcPr>
          <w:p w14:paraId="77143172"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Trastuzumab</w:t>
            </w:r>
          </w:p>
        </w:tc>
        <w:tc>
          <w:tcPr>
            <w:tcW w:w="1393" w:type="dxa"/>
            <w:shd w:val="clear" w:color="auto" w:fill="auto"/>
            <w:noWrap/>
            <w:vAlign w:val="bottom"/>
            <w:hideMark/>
          </w:tcPr>
          <w:p w14:paraId="5CB9E5C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3,515,539</w:t>
            </w:r>
          </w:p>
        </w:tc>
        <w:tc>
          <w:tcPr>
            <w:tcW w:w="1394" w:type="dxa"/>
            <w:shd w:val="clear" w:color="auto" w:fill="auto"/>
            <w:noWrap/>
            <w:vAlign w:val="bottom"/>
            <w:hideMark/>
          </w:tcPr>
          <w:p w14:paraId="62B053B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7,735,426</w:t>
            </w:r>
          </w:p>
        </w:tc>
        <w:tc>
          <w:tcPr>
            <w:tcW w:w="1394" w:type="dxa"/>
            <w:shd w:val="clear" w:color="auto" w:fill="auto"/>
            <w:noWrap/>
            <w:vAlign w:val="bottom"/>
            <w:hideMark/>
          </w:tcPr>
          <w:p w14:paraId="2188603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1,336,346</w:t>
            </w:r>
          </w:p>
        </w:tc>
        <w:tc>
          <w:tcPr>
            <w:tcW w:w="1393" w:type="dxa"/>
            <w:shd w:val="clear" w:color="auto" w:fill="auto"/>
            <w:noWrap/>
            <w:vAlign w:val="bottom"/>
            <w:hideMark/>
          </w:tcPr>
          <w:p w14:paraId="07DFAB1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24,805,592</w:t>
            </w:r>
          </w:p>
        </w:tc>
        <w:tc>
          <w:tcPr>
            <w:tcW w:w="1394" w:type="dxa"/>
            <w:shd w:val="clear" w:color="auto" w:fill="auto"/>
            <w:noWrap/>
            <w:vAlign w:val="bottom"/>
            <w:hideMark/>
          </w:tcPr>
          <w:p w14:paraId="2AB3896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7,801,025</w:t>
            </w:r>
          </w:p>
        </w:tc>
        <w:tc>
          <w:tcPr>
            <w:tcW w:w="1394" w:type="dxa"/>
            <w:shd w:val="clear" w:color="auto" w:fill="auto"/>
            <w:noWrap/>
            <w:vAlign w:val="bottom"/>
            <w:hideMark/>
          </w:tcPr>
          <w:p w14:paraId="44AA9AB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65,193,928</w:t>
            </w:r>
          </w:p>
        </w:tc>
      </w:tr>
      <w:tr w:rsidR="00A00C97" w:rsidRPr="009E5255" w14:paraId="48859590" w14:textId="77777777" w:rsidTr="000277EA">
        <w:trPr>
          <w:trHeight w:val="19"/>
        </w:trPr>
        <w:tc>
          <w:tcPr>
            <w:tcW w:w="1414" w:type="dxa"/>
            <w:shd w:val="clear" w:color="auto" w:fill="auto"/>
            <w:noWrap/>
            <w:vAlign w:val="bottom"/>
            <w:hideMark/>
          </w:tcPr>
          <w:p w14:paraId="3AC5A54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Trastuzumab Emtansine</w:t>
            </w:r>
          </w:p>
        </w:tc>
        <w:tc>
          <w:tcPr>
            <w:tcW w:w="1393" w:type="dxa"/>
            <w:shd w:val="clear" w:color="auto" w:fill="auto"/>
            <w:noWrap/>
            <w:vAlign w:val="bottom"/>
            <w:hideMark/>
          </w:tcPr>
          <w:p w14:paraId="4B62FA3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983,780</w:t>
            </w:r>
          </w:p>
        </w:tc>
        <w:tc>
          <w:tcPr>
            <w:tcW w:w="1394" w:type="dxa"/>
            <w:shd w:val="clear" w:color="auto" w:fill="auto"/>
            <w:noWrap/>
            <w:vAlign w:val="bottom"/>
            <w:hideMark/>
          </w:tcPr>
          <w:p w14:paraId="2F263D9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986,049</w:t>
            </w:r>
          </w:p>
        </w:tc>
        <w:tc>
          <w:tcPr>
            <w:tcW w:w="1394" w:type="dxa"/>
            <w:shd w:val="clear" w:color="auto" w:fill="auto"/>
            <w:noWrap/>
            <w:vAlign w:val="bottom"/>
            <w:hideMark/>
          </w:tcPr>
          <w:p w14:paraId="69159E5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6,527,548</w:t>
            </w:r>
          </w:p>
        </w:tc>
        <w:tc>
          <w:tcPr>
            <w:tcW w:w="1393" w:type="dxa"/>
            <w:shd w:val="clear" w:color="auto" w:fill="auto"/>
            <w:noWrap/>
            <w:vAlign w:val="bottom"/>
            <w:hideMark/>
          </w:tcPr>
          <w:p w14:paraId="7D699E8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5,573,718</w:t>
            </w:r>
          </w:p>
        </w:tc>
        <w:tc>
          <w:tcPr>
            <w:tcW w:w="1394" w:type="dxa"/>
            <w:shd w:val="clear" w:color="auto" w:fill="auto"/>
            <w:noWrap/>
            <w:vAlign w:val="bottom"/>
            <w:hideMark/>
          </w:tcPr>
          <w:p w14:paraId="57F31F6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7,418,690</w:t>
            </w:r>
          </w:p>
        </w:tc>
        <w:tc>
          <w:tcPr>
            <w:tcW w:w="1394" w:type="dxa"/>
            <w:shd w:val="clear" w:color="auto" w:fill="auto"/>
            <w:noWrap/>
            <w:vAlign w:val="bottom"/>
            <w:hideMark/>
          </w:tcPr>
          <w:p w14:paraId="25083FD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5,489,785</w:t>
            </w:r>
          </w:p>
        </w:tc>
      </w:tr>
      <w:tr w:rsidR="00A00C97" w:rsidRPr="009E5255" w14:paraId="61254BFB" w14:textId="77777777" w:rsidTr="000277EA">
        <w:trPr>
          <w:trHeight w:val="19"/>
        </w:trPr>
        <w:tc>
          <w:tcPr>
            <w:tcW w:w="1414" w:type="dxa"/>
            <w:shd w:val="clear" w:color="auto" w:fill="auto"/>
            <w:noWrap/>
            <w:vAlign w:val="bottom"/>
            <w:hideMark/>
          </w:tcPr>
          <w:p w14:paraId="47C77E38"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Vinblastine</w:t>
            </w:r>
          </w:p>
        </w:tc>
        <w:tc>
          <w:tcPr>
            <w:tcW w:w="1393" w:type="dxa"/>
            <w:shd w:val="clear" w:color="auto" w:fill="auto"/>
            <w:noWrap/>
            <w:vAlign w:val="bottom"/>
            <w:hideMark/>
          </w:tcPr>
          <w:p w14:paraId="4B41FA1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52,961</w:t>
            </w:r>
          </w:p>
        </w:tc>
        <w:tc>
          <w:tcPr>
            <w:tcW w:w="1394" w:type="dxa"/>
            <w:shd w:val="clear" w:color="auto" w:fill="auto"/>
            <w:noWrap/>
            <w:vAlign w:val="bottom"/>
            <w:hideMark/>
          </w:tcPr>
          <w:p w14:paraId="3D23423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13,513</w:t>
            </w:r>
          </w:p>
        </w:tc>
        <w:tc>
          <w:tcPr>
            <w:tcW w:w="1394" w:type="dxa"/>
            <w:shd w:val="clear" w:color="auto" w:fill="auto"/>
            <w:noWrap/>
            <w:vAlign w:val="bottom"/>
            <w:hideMark/>
          </w:tcPr>
          <w:p w14:paraId="0CAFB18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24,293</w:t>
            </w:r>
          </w:p>
        </w:tc>
        <w:tc>
          <w:tcPr>
            <w:tcW w:w="1393" w:type="dxa"/>
            <w:shd w:val="clear" w:color="auto" w:fill="auto"/>
            <w:noWrap/>
            <w:vAlign w:val="bottom"/>
            <w:hideMark/>
          </w:tcPr>
          <w:p w14:paraId="4B3ABD2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45,144</w:t>
            </w:r>
          </w:p>
        </w:tc>
        <w:tc>
          <w:tcPr>
            <w:tcW w:w="1394" w:type="dxa"/>
            <w:shd w:val="clear" w:color="auto" w:fill="auto"/>
            <w:noWrap/>
            <w:vAlign w:val="bottom"/>
            <w:hideMark/>
          </w:tcPr>
          <w:p w14:paraId="27770F4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69,240</w:t>
            </w:r>
          </w:p>
        </w:tc>
        <w:tc>
          <w:tcPr>
            <w:tcW w:w="1394" w:type="dxa"/>
            <w:shd w:val="clear" w:color="auto" w:fill="auto"/>
            <w:noWrap/>
            <w:vAlign w:val="bottom"/>
            <w:hideMark/>
          </w:tcPr>
          <w:p w14:paraId="1D91102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705,150</w:t>
            </w:r>
          </w:p>
        </w:tc>
      </w:tr>
      <w:tr w:rsidR="00A00C97" w:rsidRPr="009E5255" w14:paraId="05FAA3DB" w14:textId="77777777" w:rsidTr="000277EA">
        <w:trPr>
          <w:trHeight w:val="19"/>
        </w:trPr>
        <w:tc>
          <w:tcPr>
            <w:tcW w:w="1414" w:type="dxa"/>
            <w:shd w:val="clear" w:color="auto" w:fill="auto"/>
            <w:noWrap/>
            <w:vAlign w:val="bottom"/>
            <w:hideMark/>
          </w:tcPr>
          <w:p w14:paraId="6EE0D5A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Vincristine</w:t>
            </w:r>
          </w:p>
        </w:tc>
        <w:tc>
          <w:tcPr>
            <w:tcW w:w="1393" w:type="dxa"/>
            <w:shd w:val="clear" w:color="auto" w:fill="auto"/>
            <w:noWrap/>
            <w:vAlign w:val="bottom"/>
            <w:hideMark/>
          </w:tcPr>
          <w:p w14:paraId="4270DF4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676,188</w:t>
            </w:r>
          </w:p>
        </w:tc>
        <w:tc>
          <w:tcPr>
            <w:tcW w:w="1394" w:type="dxa"/>
            <w:shd w:val="clear" w:color="auto" w:fill="auto"/>
            <w:noWrap/>
            <w:vAlign w:val="bottom"/>
            <w:hideMark/>
          </w:tcPr>
          <w:p w14:paraId="7F32737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756,682</w:t>
            </w:r>
          </w:p>
        </w:tc>
        <w:tc>
          <w:tcPr>
            <w:tcW w:w="1394" w:type="dxa"/>
            <w:shd w:val="clear" w:color="auto" w:fill="auto"/>
            <w:noWrap/>
            <w:vAlign w:val="bottom"/>
            <w:hideMark/>
          </w:tcPr>
          <w:p w14:paraId="4D83AF4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11,146</w:t>
            </w:r>
          </w:p>
        </w:tc>
        <w:tc>
          <w:tcPr>
            <w:tcW w:w="1393" w:type="dxa"/>
            <w:shd w:val="clear" w:color="auto" w:fill="auto"/>
            <w:noWrap/>
            <w:vAlign w:val="bottom"/>
            <w:hideMark/>
          </w:tcPr>
          <w:p w14:paraId="4FE8597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981,898</w:t>
            </w:r>
          </w:p>
        </w:tc>
        <w:tc>
          <w:tcPr>
            <w:tcW w:w="1394" w:type="dxa"/>
            <w:shd w:val="clear" w:color="auto" w:fill="auto"/>
            <w:noWrap/>
            <w:vAlign w:val="bottom"/>
            <w:hideMark/>
          </w:tcPr>
          <w:p w14:paraId="1FBCEAD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1,058,086</w:t>
            </w:r>
          </w:p>
        </w:tc>
        <w:tc>
          <w:tcPr>
            <w:tcW w:w="1394" w:type="dxa"/>
            <w:shd w:val="clear" w:color="auto" w:fill="auto"/>
            <w:noWrap/>
            <w:vAlign w:val="bottom"/>
            <w:hideMark/>
          </w:tcPr>
          <w:p w14:paraId="2D8943C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384,000</w:t>
            </w:r>
          </w:p>
        </w:tc>
      </w:tr>
      <w:tr w:rsidR="00A00C97" w:rsidRPr="009E5255" w14:paraId="0AEB670A" w14:textId="77777777" w:rsidTr="000277EA">
        <w:trPr>
          <w:trHeight w:val="19"/>
        </w:trPr>
        <w:tc>
          <w:tcPr>
            <w:tcW w:w="1414" w:type="dxa"/>
            <w:shd w:val="clear" w:color="auto" w:fill="auto"/>
            <w:noWrap/>
            <w:vAlign w:val="bottom"/>
            <w:hideMark/>
          </w:tcPr>
          <w:p w14:paraId="7B6CCB9E"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Vinorelbine</w:t>
            </w:r>
          </w:p>
        </w:tc>
        <w:tc>
          <w:tcPr>
            <w:tcW w:w="1393" w:type="dxa"/>
            <w:shd w:val="clear" w:color="auto" w:fill="auto"/>
            <w:noWrap/>
            <w:vAlign w:val="bottom"/>
            <w:hideMark/>
          </w:tcPr>
          <w:p w14:paraId="17CC5C0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64,652</w:t>
            </w:r>
          </w:p>
        </w:tc>
        <w:tc>
          <w:tcPr>
            <w:tcW w:w="1394" w:type="dxa"/>
            <w:shd w:val="clear" w:color="auto" w:fill="auto"/>
            <w:noWrap/>
            <w:vAlign w:val="bottom"/>
            <w:hideMark/>
          </w:tcPr>
          <w:p w14:paraId="15F3DE5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29,396</w:t>
            </w:r>
          </w:p>
        </w:tc>
        <w:tc>
          <w:tcPr>
            <w:tcW w:w="1394" w:type="dxa"/>
            <w:shd w:val="clear" w:color="auto" w:fill="auto"/>
            <w:noWrap/>
            <w:vAlign w:val="bottom"/>
            <w:hideMark/>
          </w:tcPr>
          <w:p w14:paraId="47A5D9B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432,760</w:t>
            </w:r>
          </w:p>
        </w:tc>
        <w:tc>
          <w:tcPr>
            <w:tcW w:w="1393" w:type="dxa"/>
            <w:shd w:val="clear" w:color="auto" w:fill="auto"/>
            <w:noWrap/>
            <w:vAlign w:val="bottom"/>
            <w:hideMark/>
          </w:tcPr>
          <w:p w14:paraId="409D419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86,336</w:t>
            </w:r>
          </w:p>
        </w:tc>
        <w:tc>
          <w:tcPr>
            <w:tcW w:w="1394" w:type="dxa"/>
            <w:shd w:val="clear" w:color="auto" w:fill="auto"/>
            <w:noWrap/>
            <w:vAlign w:val="bottom"/>
            <w:hideMark/>
          </w:tcPr>
          <w:p w14:paraId="6BE9A24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332,631</w:t>
            </w:r>
          </w:p>
        </w:tc>
        <w:tc>
          <w:tcPr>
            <w:tcW w:w="1394" w:type="dxa"/>
            <w:shd w:val="clear" w:color="auto" w:fill="auto"/>
            <w:noWrap/>
            <w:vAlign w:val="bottom"/>
            <w:hideMark/>
          </w:tcPr>
          <w:p w14:paraId="7D0383F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sz w:val="18"/>
                <w:szCs w:val="18"/>
              </w:rPr>
              <w:t>$2,045,774</w:t>
            </w:r>
          </w:p>
        </w:tc>
      </w:tr>
      <w:tr w:rsidR="00A00C97" w:rsidRPr="009E5255" w14:paraId="13F3BAF2" w14:textId="77777777" w:rsidTr="000277EA">
        <w:trPr>
          <w:trHeight w:val="19"/>
        </w:trPr>
        <w:tc>
          <w:tcPr>
            <w:tcW w:w="1414" w:type="dxa"/>
            <w:tcBorders>
              <w:bottom w:val="single" w:sz="4" w:space="0" w:color="auto"/>
            </w:tcBorders>
            <w:shd w:val="clear" w:color="auto" w:fill="auto"/>
            <w:noWrap/>
            <w:vAlign w:val="bottom"/>
            <w:hideMark/>
          </w:tcPr>
          <w:p w14:paraId="03DCB44B" w14:textId="77777777" w:rsidR="00A00C97" w:rsidRPr="009E5255" w:rsidRDefault="00A00C97" w:rsidP="00EA0B5A">
            <w:pPr>
              <w:pStyle w:val="NoSpacing"/>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Total</w:t>
            </w:r>
          </w:p>
        </w:tc>
        <w:tc>
          <w:tcPr>
            <w:tcW w:w="1393" w:type="dxa"/>
            <w:tcBorders>
              <w:bottom w:val="single" w:sz="4" w:space="0" w:color="auto"/>
            </w:tcBorders>
            <w:shd w:val="clear" w:color="auto" w:fill="auto"/>
            <w:noWrap/>
            <w:vAlign w:val="bottom"/>
            <w:hideMark/>
          </w:tcPr>
          <w:p w14:paraId="44FD4390"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812,562,832</w:t>
            </w:r>
          </w:p>
        </w:tc>
        <w:tc>
          <w:tcPr>
            <w:tcW w:w="1394" w:type="dxa"/>
            <w:tcBorders>
              <w:bottom w:val="single" w:sz="4" w:space="0" w:color="auto"/>
            </w:tcBorders>
            <w:shd w:val="clear" w:color="auto" w:fill="auto"/>
            <w:noWrap/>
            <w:vAlign w:val="bottom"/>
            <w:hideMark/>
          </w:tcPr>
          <w:p w14:paraId="4315CC7F"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951,964,468</w:t>
            </w:r>
          </w:p>
        </w:tc>
        <w:tc>
          <w:tcPr>
            <w:tcW w:w="1394" w:type="dxa"/>
            <w:tcBorders>
              <w:bottom w:val="single" w:sz="4" w:space="0" w:color="auto"/>
            </w:tcBorders>
            <w:shd w:val="clear" w:color="auto" w:fill="auto"/>
            <w:noWrap/>
            <w:vAlign w:val="bottom"/>
            <w:hideMark/>
          </w:tcPr>
          <w:p w14:paraId="3652EE2B"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1,146,538,964</w:t>
            </w:r>
          </w:p>
        </w:tc>
        <w:tc>
          <w:tcPr>
            <w:tcW w:w="1393" w:type="dxa"/>
            <w:tcBorders>
              <w:bottom w:val="single" w:sz="4" w:space="0" w:color="auto"/>
            </w:tcBorders>
            <w:shd w:val="clear" w:color="auto" w:fill="auto"/>
            <w:noWrap/>
            <w:vAlign w:val="bottom"/>
            <w:hideMark/>
          </w:tcPr>
          <w:p w14:paraId="2687ACC8"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1,331,512,351</w:t>
            </w:r>
          </w:p>
        </w:tc>
        <w:tc>
          <w:tcPr>
            <w:tcW w:w="1394" w:type="dxa"/>
            <w:tcBorders>
              <w:bottom w:val="single" w:sz="4" w:space="0" w:color="auto"/>
            </w:tcBorders>
            <w:shd w:val="clear" w:color="auto" w:fill="auto"/>
            <w:noWrap/>
            <w:vAlign w:val="bottom"/>
            <w:hideMark/>
          </w:tcPr>
          <w:p w14:paraId="3DFC413C"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1,654,979,771</w:t>
            </w:r>
          </w:p>
        </w:tc>
        <w:tc>
          <w:tcPr>
            <w:tcW w:w="1394" w:type="dxa"/>
            <w:tcBorders>
              <w:bottom w:val="single" w:sz="4" w:space="0" w:color="auto"/>
            </w:tcBorders>
            <w:shd w:val="clear" w:color="auto" w:fill="auto"/>
            <w:noWrap/>
            <w:vAlign w:val="bottom"/>
            <w:hideMark/>
          </w:tcPr>
          <w:p w14:paraId="115F66B4"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sz w:val="18"/>
                <w:szCs w:val="18"/>
              </w:rPr>
              <w:t>$5,897,558,386</w:t>
            </w:r>
          </w:p>
        </w:tc>
      </w:tr>
    </w:tbl>
    <w:p w14:paraId="08578832" w14:textId="70EC3B00"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21109512" w14:textId="77777777" w:rsidR="00A00C97" w:rsidRPr="009E5255" w:rsidRDefault="00A00C97" w:rsidP="00A00C97">
      <w:pPr>
        <w:rPr>
          <w:color w:val="000000" w:themeColor="text1"/>
        </w:rPr>
      </w:pPr>
    </w:p>
    <w:p w14:paraId="1433A224" w14:textId="51915722" w:rsidR="00A00C97" w:rsidRPr="009E5255" w:rsidRDefault="003A7CFA" w:rsidP="00777F39">
      <w:pPr>
        <w:pStyle w:val="Caption"/>
      </w:pPr>
      <w:bookmarkStart w:id="523" w:name="_Ref88738384"/>
      <w:r w:rsidRPr="009E5255">
        <w:t>Figure A</w:t>
      </w:r>
      <w:r w:rsidR="00E36C93">
        <w:fldChar w:fldCharType="begin"/>
      </w:r>
      <w:r w:rsidR="00E36C93">
        <w:instrText xml:space="preserve"> SEQ Figure_A \* ARABIC </w:instrText>
      </w:r>
      <w:r w:rsidR="00E36C93">
        <w:fldChar w:fldCharType="separate"/>
      </w:r>
      <w:r w:rsidR="000C766B">
        <w:rPr>
          <w:noProof/>
        </w:rPr>
        <w:t>67</w:t>
      </w:r>
      <w:r w:rsidR="00E36C93">
        <w:rPr>
          <w:noProof/>
        </w:rPr>
        <w:fldChar w:fldCharType="end"/>
      </w:r>
      <w:bookmarkEnd w:id="523"/>
      <w:r w:rsidRPr="009E5255">
        <w:t xml:space="preserve">. </w:t>
      </w:r>
      <w:r w:rsidR="00A00C97" w:rsidRPr="009E5255">
        <w:t xml:space="preserve">Total purchases </w:t>
      </w:r>
      <w:r w:rsidR="001C4245" w:rsidRPr="009E5255">
        <w:t xml:space="preserve">of EFC-listed drugs </w:t>
      </w:r>
      <w:r w:rsidR="00C33851" w:rsidRPr="009E5255">
        <w:t>by</w:t>
      </w:r>
      <w:r w:rsidR="00A00C97" w:rsidRPr="009E5255">
        <w:t xml:space="preserve"> year </w:t>
      </w:r>
      <w:r w:rsidR="00C33851" w:rsidRPr="009E5255">
        <w:t>(</w:t>
      </w:r>
      <w:r w:rsidR="00A00C97" w:rsidRPr="009E5255">
        <w:t xml:space="preserve">2016 </w:t>
      </w:r>
      <w:r w:rsidR="00C33851" w:rsidRPr="009E5255">
        <w:t>-</w:t>
      </w:r>
      <w:r w:rsidR="00A00C97" w:rsidRPr="009E5255">
        <w:t xml:space="preserve"> 2020</w:t>
      </w:r>
      <w:r w:rsidR="00C33851" w:rsidRPr="009E5255">
        <w:t>)</w:t>
      </w:r>
    </w:p>
    <w:p w14:paraId="1BE00750" w14:textId="77777777" w:rsidR="00A00C97" w:rsidRPr="009E5255" w:rsidRDefault="00A00C97" w:rsidP="00A00C97">
      <w:pPr>
        <w:keepNext/>
        <w:keepLines/>
        <w:rPr>
          <w:color w:val="000000" w:themeColor="text1"/>
        </w:rPr>
      </w:pPr>
      <w:r w:rsidRPr="009E5255">
        <w:rPr>
          <w:noProof/>
        </w:rPr>
        <w:drawing>
          <wp:inline distT="0" distB="0" distL="0" distR="0" wp14:anchorId="23E4E9EC" wp14:editId="7D521AED">
            <wp:extent cx="4210680" cy="2769235"/>
            <wp:effectExtent l="0" t="0" r="6350" b="0"/>
            <wp:docPr id="180" name="Graphic 180" descr="a column chart showing the Total purchases of EFC-listed drugs by year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Graphic 180" descr="a column chart showing the Total purchases of EFC-listed drugs by year from 2016 to 2020)"/>
                    <pic:cNvPicPr/>
                  </pic:nvPicPr>
                  <pic:blipFill rotWithShape="1">
                    <a:blip r:embed="rId215">
                      <a:extLst>
                        <a:ext uri="{96DAC541-7B7A-43D3-8B79-37D633B846F1}">
                          <asvg:svgBlip xmlns:asvg="http://schemas.microsoft.com/office/drawing/2016/SVG/main" r:embed="rId216"/>
                        </a:ext>
                      </a:extLst>
                    </a:blip>
                    <a:srcRect l="776" t="1402" r="1400" b="1663"/>
                    <a:stretch/>
                  </pic:blipFill>
                  <pic:spPr bwMode="auto">
                    <a:xfrm>
                      <a:off x="0" y="0"/>
                      <a:ext cx="4211676" cy="2769890"/>
                    </a:xfrm>
                    <a:prstGeom prst="rect">
                      <a:avLst/>
                    </a:prstGeom>
                    <a:ln>
                      <a:noFill/>
                    </a:ln>
                    <a:extLst>
                      <a:ext uri="{53640926-AAD7-44D8-BBD7-CCE9431645EC}">
                        <a14:shadowObscured xmlns:a14="http://schemas.microsoft.com/office/drawing/2010/main"/>
                      </a:ext>
                    </a:extLst>
                  </pic:spPr>
                </pic:pic>
              </a:graphicData>
            </a:graphic>
          </wp:inline>
        </w:drawing>
      </w:r>
    </w:p>
    <w:p w14:paraId="7C853F6E" w14:textId="70478D1F"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1EDF6815" w14:textId="51054608" w:rsidR="00A00C97" w:rsidRPr="009E5255" w:rsidRDefault="003A7CFA" w:rsidP="00777F39">
      <w:pPr>
        <w:pStyle w:val="Caption"/>
      </w:pPr>
      <w:bookmarkStart w:id="524" w:name="_Ref89166803"/>
      <w:bookmarkEnd w:id="520"/>
      <w:bookmarkEnd w:id="521"/>
      <w:r w:rsidRPr="009E5255">
        <w:t>Figure A</w:t>
      </w:r>
      <w:r w:rsidR="00E36C93">
        <w:fldChar w:fldCharType="begin"/>
      </w:r>
      <w:r w:rsidR="00E36C93">
        <w:instrText xml:space="preserve"> SEQ Figure_A \* ARABIC </w:instrText>
      </w:r>
      <w:r w:rsidR="00E36C93">
        <w:fldChar w:fldCharType="separate"/>
      </w:r>
      <w:r w:rsidR="000C766B">
        <w:rPr>
          <w:noProof/>
        </w:rPr>
        <w:t>68</w:t>
      </w:r>
      <w:r w:rsidR="00E36C93">
        <w:rPr>
          <w:noProof/>
        </w:rPr>
        <w:fldChar w:fldCharType="end"/>
      </w:r>
      <w:bookmarkEnd w:id="524"/>
      <w:r w:rsidRPr="009E5255">
        <w:t xml:space="preserve">. </w:t>
      </w:r>
      <w:r w:rsidR="00A00C97" w:rsidRPr="009E5255">
        <w:t xml:space="preserve">Distribution of purchases </w:t>
      </w:r>
      <w:r w:rsidR="00ED07F5" w:rsidRPr="009E5255">
        <w:t>by</w:t>
      </w:r>
      <w:r w:rsidR="001C4245" w:rsidRPr="009E5255">
        <w:t xml:space="preserve"> EFC-listed drug </w:t>
      </w:r>
      <w:r w:rsidR="00ED07F5" w:rsidRPr="009E5255">
        <w:t>and</w:t>
      </w:r>
      <w:r w:rsidR="00A00C97" w:rsidRPr="009E5255">
        <w:t xml:space="preserve"> year</w:t>
      </w:r>
      <w:r w:rsidR="00082413" w:rsidRPr="009E5255">
        <w:t xml:space="preserve"> (2016 - 2020)</w:t>
      </w:r>
    </w:p>
    <w:p w14:paraId="7BA8B0B0" w14:textId="77777777" w:rsidR="00A00C97" w:rsidRPr="009E5255" w:rsidRDefault="00A00C97" w:rsidP="00A00C97">
      <w:pPr>
        <w:rPr>
          <w:color w:val="000000" w:themeColor="text1"/>
        </w:rPr>
      </w:pPr>
      <w:r w:rsidRPr="009E5255">
        <w:rPr>
          <w:noProof/>
        </w:rPr>
        <w:drawing>
          <wp:inline distT="0" distB="0" distL="0" distR="0" wp14:anchorId="274C1F33" wp14:editId="2C8C47A5">
            <wp:extent cx="4305300" cy="2844800"/>
            <wp:effectExtent l="0" t="0" r="0" b="0"/>
            <wp:docPr id="181" name="Graphic 181" descr="an area graph showing the Distribution of purchases by EFC-listed drug and year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Graphic 181" descr="an area graph showing the Distribution of purchases by EFC-listed drug and year from 2016 to 2020"/>
                    <pic:cNvPicPr/>
                  </pic:nvPicPr>
                  <pic:blipFill>
                    <a:blip r:embed="rId217">
                      <a:extLst>
                        <a:ext uri="{96DAC541-7B7A-43D3-8B79-37D633B846F1}">
                          <asvg:svgBlip xmlns:asvg="http://schemas.microsoft.com/office/drawing/2016/SVG/main" r:embed="rId218"/>
                        </a:ext>
                      </a:extLst>
                    </a:blip>
                    <a:stretch>
                      <a:fillRect/>
                    </a:stretch>
                  </pic:blipFill>
                  <pic:spPr>
                    <a:xfrm>
                      <a:off x="0" y="0"/>
                      <a:ext cx="4305300" cy="2844800"/>
                    </a:xfrm>
                    <a:prstGeom prst="rect">
                      <a:avLst/>
                    </a:prstGeom>
                  </pic:spPr>
                </pic:pic>
              </a:graphicData>
            </a:graphic>
          </wp:inline>
        </w:drawing>
      </w:r>
    </w:p>
    <w:p w14:paraId="118F3F95" w14:textId="3B5B036D"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399D630C" w14:textId="597E72A0" w:rsidR="00A00C97" w:rsidRPr="009E5255" w:rsidRDefault="00A00C97" w:rsidP="00A00C97">
      <w:pPr>
        <w:rPr>
          <w:color w:val="000000" w:themeColor="text1"/>
        </w:rPr>
      </w:pPr>
      <w:r w:rsidRPr="009E5255">
        <w:rPr>
          <w:color w:val="000000" w:themeColor="text1"/>
        </w:rPr>
        <w:t xml:space="preserve">Total sales by purchasing channel (hospitals and retail pharmacies) are provided in </w:t>
      </w:r>
      <w:r w:rsidRPr="009E5255">
        <w:rPr>
          <w:color w:val="000000" w:themeColor="text1"/>
        </w:rPr>
        <w:fldChar w:fldCharType="begin"/>
      </w:r>
      <w:r w:rsidRPr="009E5255">
        <w:rPr>
          <w:color w:val="000000" w:themeColor="text1"/>
        </w:rPr>
        <w:instrText xml:space="preserve"> REF _Ref93488030 \h </w:instrText>
      </w:r>
      <w:r w:rsidRPr="009E5255">
        <w:rPr>
          <w:color w:val="000000" w:themeColor="text1"/>
        </w:rPr>
      </w:r>
      <w:r w:rsidRPr="009E5255">
        <w:rPr>
          <w:color w:val="000000" w:themeColor="text1"/>
        </w:rPr>
        <w:fldChar w:fldCharType="separate"/>
      </w:r>
      <w:r w:rsidR="000C766B" w:rsidRPr="009E5255">
        <w:t>Figure A</w:t>
      </w:r>
      <w:r w:rsidR="000C766B">
        <w:rPr>
          <w:noProof/>
        </w:rPr>
        <w:t>69</w:t>
      </w:r>
      <w:r w:rsidRPr="009E5255">
        <w:rPr>
          <w:color w:val="000000" w:themeColor="text1"/>
        </w:rPr>
        <w:fldChar w:fldCharType="end"/>
      </w:r>
      <w:r w:rsidRPr="009E5255">
        <w:rPr>
          <w:color w:val="000000" w:themeColor="text1"/>
        </w:rPr>
        <w:t xml:space="preserve"> and </w:t>
      </w:r>
      <w:r w:rsidRPr="009E5255">
        <w:rPr>
          <w:color w:val="000000" w:themeColor="text1"/>
        </w:rPr>
        <w:fldChar w:fldCharType="begin"/>
      </w:r>
      <w:r w:rsidRPr="009E5255">
        <w:rPr>
          <w:color w:val="000000" w:themeColor="text1"/>
        </w:rPr>
        <w:instrText xml:space="preserve"> REF _Ref88726012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Table </w:t>
      </w:r>
      <w:r w:rsidR="000C766B" w:rsidRPr="000C766B">
        <w:rPr>
          <w:noProof/>
          <w:color w:val="000000" w:themeColor="text1"/>
        </w:rPr>
        <w:t>A42</w:t>
      </w:r>
      <w:r w:rsidRPr="009E5255">
        <w:rPr>
          <w:color w:val="000000" w:themeColor="text1"/>
        </w:rPr>
        <w:fldChar w:fldCharType="end"/>
      </w:r>
      <w:r w:rsidRPr="009E5255">
        <w:rPr>
          <w:color w:val="000000" w:themeColor="text1"/>
        </w:rPr>
        <w:t>.  Retail pharmacies accounted for approximately 6% of all purchases made between 2016-2020, whilst hospitals accounted for the remaining 94% (</w:t>
      </w:r>
      <w:r w:rsidRPr="009E5255">
        <w:rPr>
          <w:color w:val="000000" w:themeColor="text1"/>
        </w:rPr>
        <w:fldChar w:fldCharType="begin"/>
      </w:r>
      <w:r w:rsidRPr="009E5255">
        <w:rPr>
          <w:color w:val="000000" w:themeColor="text1"/>
        </w:rPr>
        <w:instrText xml:space="preserve"> REF _Ref88731386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Figure </w:t>
      </w:r>
      <w:r w:rsidR="000C766B" w:rsidRPr="000C766B">
        <w:rPr>
          <w:noProof/>
          <w:color w:val="000000" w:themeColor="text1"/>
        </w:rPr>
        <w:t>A70</w:t>
      </w:r>
      <w:r w:rsidRPr="009E5255">
        <w:rPr>
          <w:color w:val="000000" w:themeColor="text1"/>
        </w:rPr>
        <w:fldChar w:fldCharType="end"/>
      </w:r>
      <w:r w:rsidRPr="009E5255">
        <w:rPr>
          <w:color w:val="000000" w:themeColor="text1"/>
        </w:rPr>
        <w:t xml:space="preserve">).  </w:t>
      </w:r>
      <w:r w:rsidRPr="009E5255">
        <w:rPr>
          <w:rFonts w:eastAsia="Times New Roman"/>
          <w:color w:val="000000" w:themeColor="text1"/>
          <w:lang w:eastAsia="en-AU"/>
        </w:rPr>
        <w:t xml:space="preserve">Inotuzumab ozogamicin and docetaxel had the highest proportion of retail pharmacy sales (36% and 58%, respectively). </w:t>
      </w:r>
    </w:p>
    <w:p w14:paraId="65ED8345" w14:textId="77777777" w:rsidR="00A00C97" w:rsidRPr="009E5255" w:rsidRDefault="00A00C97" w:rsidP="00A00C97">
      <w:pPr>
        <w:rPr>
          <w:color w:val="000000" w:themeColor="text1"/>
        </w:rPr>
      </w:pPr>
    </w:p>
    <w:p w14:paraId="63D1EBF2" w14:textId="64B52870" w:rsidR="00A00C97" w:rsidRPr="009E5255" w:rsidRDefault="00712126" w:rsidP="00777F39">
      <w:pPr>
        <w:pStyle w:val="Caption"/>
      </w:pPr>
      <w:bookmarkStart w:id="525" w:name="_Ref88726012"/>
      <w:bookmarkStart w:id="526" w:name="_Ref88726004"/>
      <w:r w:rsidRPr="009E5255">
        <w:t>Table A</w:t>
      </w:r>
      <w:r w:rsidR="00E36C93">
        <w:fldChar w:fldCharType="begin"/>
      </w:r>
      <w:r w:rsidR="00E36C93">
        <w:instrText xml:space="preserve"> SEQ Table_</w:instrText>
      </w:r>
      <w:r w:rsidR="00E36C93">
        <w:instrText xml:space="preserve">A \* ARABIC </w:instrText>
      </w:r>
      <w:r w:rsidR="00E36C93">
        <w:fldChar w:fldCharType="separate"/>
      </w:r>
      <w:r w:rsidR="000C766B">
        <w:rPr>
          <w:noProof/>
        </w:rPr>
        <w:t>42</w:t>
      </w:r>
      <w:r w:rsidR="00E36C93">
        <w:rPr>
          <w:noProof/>
        </w:rPr>
        <w:fldChar w:fldCharType="end"/>
      </w:r>
      <w:bookmarkEnd w:id="525"/>
      <w:r w:rsidRPr="009E5255">
        <w:t xml:space="preserve">. </w:t>
      </w:r>
      <w:r w:rsidR="00A00C97" w:rsidRPr="009E5255">
        <w:t xml:space="preserve">Total sales </w:t>
      </w:r>
      <w:r w:rsidR="001C4245" w:rsidRPr="009E5255">
        <w:t>by setting (</w:t>
      </w:r>
      <w:r w:rsidR="00A00C97" w:rsidRPr="009E5255">
        <w:t>hospital</w:t>
      </w:r>
      <w:r w:rsidR="00EC460D" w:rsidRPr="009E5255">
        <w:t xml:space="preserve">, </w:t>
      </w:r>
      <w:r w:rsidR="001C4245" w:rsidRPr="009E5255">
        <w:t>retail</w:t>
      </w:r>
      <w:r w:rsidR="00A00C97" w:rsidRPr="009E5255">
        <w:t xml:space="preserve"> pharmac</w:t>
      </w:r>
      <w:r w:rsidR="001C4245" w:rsidRPr="009E5255">
        <w:t>y</w:t>
      </w:r>
      <w:r w:rsidR="00EC460D" w:rsidRPr="009E5255">
        <w:t>)</w:t>
      </w:r>
      <w:r w:rsidR="00A00C97" w:rsidRPr="009E5255">
        <w:t xml:space="preserve"> </w:t>
      </w:r>
      <w:r w:rsidR="001C4245" w:rsidRPr="009E5255">
        <w:t>(</w:t>
      </w:r>
      <w:r w:rsidR="00A00C97" w:rsidRPr="009E5255">
        <w:t>2016</w:t>
      </w:r>
      <w:r w:rsidR="001C4245" w:rsidRPr="009E5255">
        <w:t xml:space="preserve"> </w:t>
      </w:r>
      <w:r w:rsidR="00A00C97" w:rsidRPr="009E5255">
        <w:t>-</w:t>
      </w:r>
      <w:r w:rsidR="001C4245" w:rsidRPr="009E5255">
        <w:t xml:space="preserve"> </w:t>
      </w:r>
      <w:r w:rsidR="00A00C97" w:rsidRPr="009E5255">
        <w:t>2021</w:t>
      </w:r>
      <w:r w:rsidR="001C4245" w:rsidRPr="009E5255">
        <w:t>)</w:t>
      </w:r>
    </w:p>
    <w:tbl>
      <w:tblPr>
        <w:tblW w:w="5259" w:type="dxa"/>
        <w:tblLook w:val="04A0" w:firstRow="1" w:lastRow="0" w:firstColumn="1" w:lastColumn="0" w:noHBand="0" w:noVBand="1"/>
        <w:tblCaption w:val="Total sales by setting (hospital, retail pharmacy) from 2016 to 2021"/>
      </w:tblPr>
      <w:tblGrid>
        <w:gridCol w:w="2199"/>
        <w:gridCol w:w="1440"/>
        <w:gridCol w:w="1620"/>
      </w:tblGrid>
      <w:tr w:rsidR="00A00C97" w:rsidRPr="009E5255" w14:paraId="2B3B83AB" w14:textId="77777777" w:rsidTr="001C4245">
        <w:trPr>
          <w:trHeight w:val="170"/>
          <w:tblHeader/>
        </w:trPr>
        <w:tc>
          <w:tcPr>
            <w:tcW w:w="2199" w:type="dxa"/>
            <w:tcBorders>
              <w:bottom w:val="single" w:sz="4" w:space="0" w:color="auto"/>
            </w:tcBorders>
            <w:shd w:val="clear" w:color="auto" w:fill="auto"/>
            <w:noWrap/>
            <w:vAlign w:val="bottom"/>
            <w:hideMark/>
          </w:tcPr>
          <w:p w14:paraId="075582C0" w14:textId="77777777" w:rsidR="00A00C97" w:rsidRPr="009E5255" w:rsidRDefault="00A00C97" w:rsidP="00EA0B5A">
            <w:pPr>
              <w:pStyle w:val="NoSpacing"/>
              <w:rPr>
                <w:rFonts w:asciiTheme="majorHAnsi" w:hAnsiTheme="majorHAnsi" w:cstheme="majorHAnsi"/>
                <w:bCs/>
                <w:i/>
                <w:iCs/>
                <w:color w:val="000000" w:themeColor="text1"/>
                <w:lang w:eastAsia="en-AU"/>
              </w:rPr>
            </w:pPr>
            <w:r w:rsidRPr="009E5255">
              <w:rPr>
                <w:rFonts w:asciiTheme="majorHAnsi" w:hAnsiTheme="majorHAnsi" w:cstheme="majorHAnsi"/>
                <w:bCs/>
                <w:i/>
                <w:iCs/>
                <w:color w:val="000000" w:themeColor="text1"/>
                <w:lang w:eastAsia="en-AU"/>
              </w:rPr>
              <w:t>Drug</w:t>
            </w:r>
          </w:p>
        </w:tc>
        <w:tc>
          <w:tcPr>
            <w:tcW w:w="1440" w:type="dxa"/>
            <w:tcBorders>
              <w:bottom w:val="single" w:sz="4" w:space="0" w:color="auto"/>
            </w:tcBorders>
            <w:shd w:val="clear" w:color="auto" w:fill="auto"/>
            <w:noWrap/>
            <w:vAlign w:val="center"/>
            <w:hideMark/>
          </w:tcPr>
          <w:p w14:paraId="7685BF70" w14:textId="77777777" w:rsidR="00A00C97" w:rsidRPr="009E5255" w:rsidRDefault="00A00C97" w:rsidP="00EA0B5A">
            <w:pPr>
              <w:pStyle w:val="NoSpacing"/>
              <w:jc w:val="center"/>
              <w:rPr>
                <w:rFonts w:asciiTheme="majorHAnsi" w:hAnsiTheme="majorHAnsi" w:cstheme="majorHAnsi"/>
                <w:bCs/>
                <w:i/>
                <w:iCs/>
                <w:color w:val="000000" w:themeColor="text1"/>
                <w:lang w:eastAsia="en-AU"/>
              </w:rPr>
            </w:pPr>
            <w:r w:rsidRPr="009E5255">
              <w:rPr>
                <w:rFonts w:asciiTheme="majorHAnsi" w:hAnsiTheme="majorHAnsi" w:cstheme="majorHAnsi"/>
                <w:bCs/>
                <w:i/>
                <w:iCs/>
                <w:color w:val="000000" w:themeColor="text1"/>
                <w:lang w:eastAsia="en-AU"/>
              </w:rPr>
              <w:t>Hospital</w:t>
            </w:r>
          </w:p>
        </w:tc>
        <w:tc>
          <w:tcPr>
            <w:tcW w:w="1620" w:type="dxa"/>
            <w:tcBorders>
              <w:bottom w:val="single" w:sz="4" w:space="0" w:color="auto"/>
            </w:tcBorders>
            <w:shd w:val="clear" w:color="auto" w:fill="auto"/>
            <w:noWrap/>
            <w:vAlign w:val="center"/>
            <w:hideMark/>
          </w:tcPr>
          <w:p w14:paraId="040E14AB" w14:textId="77777777" w:rsidR="00A00C97" w:rsidRPr="009E5255" w:rsidRDefault="00A00C97" w:rsidP="00EA0B5A">
            <w:pPr>
              <w:pStyle w:val="NoSpacing"/>
              <w:jc w:val="center"/>
              <w:rPr>
                <w:rFonts w:asciiTheme="majorHAnsi" w:hAnsiTheme="majorHAnsi" w:cstheme="majorHAnsi"/>
                <w:bCs/>
                <w:i/>
                <w:iCs/>
                <w:color w:val="000000" w:themeColor="text1"/>
                <w:lang w:eastAsia="en-AU"/>
              </w:rPr>
            </w:pPr>
            <w:r w:rsidRPr="009E5255">
              <w:rPr>
                <w:rFonts w:asciiTheme="majorHAnsi" w:hAnsiTheme="majorHAnsi" w:cstheme="majorHAnsi"/>
                <w:bCs/>
                <w:i/>
                <w:iCs/>
                <w:color w:val="000000" w:themeColor="text1"/>
                <w:lang w:eastAsia="en-AU"/>
              </w:rPr>
              <w:t>Retail Pharmacy</w:t>
            </w:r>
          </w:p>
        </w:tc>
      </w:tr>
      <w:tr w:rsidR="00A00C97" w:rsidRPr="009E5255" w14:paraId="1A79D975" w14:textId="77777777" w:rsidTr="001C4245">
        <w:trPr>
          <w:trHeight w:val="170"/>
        </w:trPr>
        <w:tc>
          <w:tcPr>
            <w:tcW w:w="2199" w:type="dxa"/>
            <w:tcBorders>
              <w:top w:val="single" w:sz="4" w:space="0" w:color="auto"/>
            </w:tcBorders>
            <w:shd w:val="clear" w:color="auto" w:fill="auto"/>
            <w:noWrap/>
            <w:vAlign w:val="bottom"/>
            <w:hideMark/>
          </w:tcPr>
          <w:p w14:paraId="2536FCA8"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Arsenic</w:t>
            </w:r>
          </w:p>
        </w:tc>
        <w:tc>
          <w:tcPr>
            <w:tcW w:w="1440" w:type="dxa"/>
            <w:tcBorders>
              <w:top w:val="single" w:sz="4" w:space="0" w:color="auto"/>
            </w:tcBorders>
            <w:shd w:val="clear" w:color="auto" w:fill="auto"/>
            <w:noWrap/>
            <w:vAlign w:val="center"/>
            <w:hideMark/>
          </w:tcPr>
          <w:p w14:paraId="4987821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256,192</w:t>
            </w:r>
          </w:p>
        </w:tc>
        <w:tc>
          <w:tcPr>
            <w:tcW w:w="1620" w:type="dxa"/>
            <w:tcBorders>
              <w:top w:val="single" w:sz="4" w:space="0" w:color="auto"/>
            </w:tcBorders>
            <w:shd w:val="clear" w:color="auto" w:fill="auto"/>
            <w:noWrap/>
            <w:vAlign w:val="center"/>
            <w:hideMark/>
          </w:tcPr>
          <w:p w14:paraId="6E9663A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0,327</w:t>
            </w:r>
          </w:p>
        </w:tc>
      </w:tr>
      <w:tr w:rsidR="00A00C97" w:rsidRPr="009E5255" w14:paraId="5464BDA0" w14:textId="77777777" w:rsidTr="001C4245">
        <w:trPr>
          <w:trHeight w:val="170"/>
        </w:trPr>
        <w:tc>
          <w:tcPr>
            <w:tcW w:w="2199" w:type="dxa"/>
            <w:shd w:val="clear" w:color="auto" w:fill="auto"/>
            <w:noWrap/>
            <w:vAlign w:val="bottom"/>
            <w:hideMark/>
          </w:tcPr>
          <w:p w14:paraId="4F98249C"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Atezolizumab</w:t>
            </w:r>
          </w:p>
        </w:tc>
        <w:tc>
          <w:tcPr>
            <w:tcW w:w="1440" w:type="dxa"/>
            <w:shd w:val="clear" w:color="auto" w:fill="auto"/>
            <w:noWrap/>
            <w:vAlign w:val="center"/>
            <w:hideMark/>
          </w:tcPr>
          <w:p w14:paraId="1AC15CF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9,774,224</w:t>
            </w:r>
          </w:p>
        </w:tc>
        <w:tc>
          <w:tcPr>
            <w:tcW w:w="1620" w:type="dxa"/>
            <w:shd w:val="clear" w:color="auto" w:fill="auto"/>
            <w:noWrap/>
            <w:vAlign w:val="center"/>
            <w:hideMark/>
          </w:tcPr>
          <w:p w14:paraId="0718904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59,342</w:t>
            </w:r>
          </w:p>
        </w:tc>
      </w:tr>
      <w:tr w:rsidR="00A00C97" w:rsidRPr="009E5255" w14:paraId="513200D9" w14:textId="77777777" w:rsidTr="001C4245">
        <w:trPr>
          <w:trHeight w:val="170"/>
        </w:trPr>
        <w:tc>
          <w:tcPr>
            <w:tcW w:w="2199" w:type="dxa"/>
            <w:shd w:val="clear" w:color="auto" w:fill="auto"/>
            <w:noWrap/>
            <w:vAlign w:val="bottom"/>
            <w:hideMark/>
          </w:tcPr>
          <w:p w14:paraId="37CB934B"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Avelumab</w:t>
            </w:r>
          </w:p>
        </w:tc>
        <w:tc>
          <w:tcPr>
            <w:tcW w:w="1440" w:type="dxa"/>
            <w:shd w:val="clear" w:color="auto" w:fill="auto"/>
            <w:noWrap/>
            <w:vAlign w:val="center"/>
            <w:hideMark/>
          </w:tcPr>
          <w:p w14:paraId="17DE7AD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9,265,460</w:t>
            </w:r>
          </w:p>
        </w:tc>
        <w:tc>
          <w:tcPr>
            <w:tcW w:w="1620" w:type="dxa"/>
            <w:shd w:val="clear" w:color="auto" w:fill="auto"/>
            <w:noWrap/>
            <w:vAlign w:val="center"/>
            <w:hideMark/>
          </w:tcPr>
          <w:p w14:paraId="4D1C493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63,067</w:t>
            </w:r>
          </w:p>
        </w:tc>
      </w:tr>
      <w:tr w:rsidR="00A00C97" w:rsidRPr="009E5255" w14:paraId="23F0F1C1" w14:textId="77777777" w:rsidTr="001C4245">
        <w:trPr>
          <w:trHeight w:val="170"/>
        </w:trPr>
        <w:tc>
          <w:tcPr>
            <w:tcW w:w="2199" w:type="dxa"/>
            <w:shd w:val="clear" w:color="auto" w:fill="auto"/>
            <w:noWrap/>
            <w:vAlign w:val="bottom"/>
            <w:hideMark/>
          </w:tcPr>
          <w:p w14:paraId="06576951"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endamustine</w:t>
            </w:r>
          </w:p>
        </w:tc>
        <w:tc>
          <w:tcPr>
            <w:tcW w:w="1440" w:type="dxa"/>
            <w:shd w:val="clear" w:color="auto" w:fill="auto"/>
            <w:noWrap/>
            <w:vAlign w:val="center"/>
            <w:hideMark/>
          </w:tcPr>
          <w:p w14:paraId="626FEBC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2,942,664</w:t>
            </w:r>
          </w:p>
        </w:tc>
        <w:tc>
          <w:tcPr>
            <w:tcW w:w="1620" w:type="dxa"/>
            <w:shd w:val="clear" w:color="auto" w:fill="auto"/>
            <w:noWrap/>
            <w:vAlign w:val="center"/>
            <w:hideMark/>
          </w:tcPr>
          <w:p w14:paraId="7AB59A6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19,637</w:t>
            </w:r>
          </w:p>
        </w:tc>
      </w:tr>
      <w:tr w:rsidR="00A00C97" w:rsidRPr="009E5255" w14:paraId="60A250BE" w14:textId="77777777" w:rsidTr="001C4245">
        <w:trPr>
          <w:trHeight w:val="170"/>
        </w:trPr>
        <w:tc>
          <w:tcPr>
            <w:tcW w:w="2199" w:type="dxa"/>
            <w:shd w:val="clear" w:color="auto" w:fill="auto"/>
            <w:noWrap/>
            <w:vAlign w:val="bottom"/>
            <w:hideMark/>
          </w:tcPr>
          <w:p w14:paraId="6D7743AA"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evacizumab</w:t>
            </w:r>
          </w:p>
        </w:tc>
        <w:tc>
          <w:tcPr>
            <w:tcW w:w="1440" w:type="dxa"/>
            <w:shd w:val="clear" w:color="auto" w:fill="auto"/>
            <w:noWrap/>
            <w:vAlign w:val="center"/>
            <w:hideMark/>
          </w:tcPr>
          <w:p w14:paraId="136BC6B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70,039,680</w:t>
            </w:r>
          </w:p>
        </w:tc>
        <w:tc>
          <w:tcPr>
            <w:tcW w:w="1620" w:type="dxa"/>
            <w:shd w:val="clear" w:color="auto" w:fill="auto"/>
            <w:noWrap/>
            <w:vAlign w:val="center"/>
            <w:hideMark/>
          </w:tcPr>
          <w:p w14:paraId="28B270E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511,252</w:t>
            </w:r>
          </w:p>
        </w:tc>
      </w:tr>
      <w:tr w:rsidR="00A00C97" w:rsidRPr="009E5255" w14:paraId="75A200EB" w14:textId="77777777" w:rsidTr="001C4245">
        <w:trPr>
          <w:trHeight w:val="170"/>
        </w:trPr>
        <w:tc>
          <w:tcPr>
            <w:tcW w:w="2199" w:type="dxa"/>
            <w:shd w:val="clear" w:color="auto" w:fill="auto"/>
            <w:noWrap/>
            <w:vAlign w:val="bottom"/>
            <w:hideMark/>
          </w:tcPr>
          <w:p w14:paraId="4E006868"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leomycin</w:t>
            </w:r>
          </w:p>
        </w:tc>
        <w:tc>
          <w:tcPr>
            <w:tcW w:w="1440" w:type="dxa"/>
            <w:shd w:val="clear" w:color="auto" w:fill="auto"/>
            <w:noWrap/>
            <w:vAlign w:val="center"/>
            <w:hideMark/>
          </w:tcPr>
          <w:p w14:paraId="00B2406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01,766</w:t>
            </w:r>
          </w:p>
        </w:tc>
        <w:tc>
          <w:tcPr>
            <w:tcW w:w="1620" w:type="dxa"/>
            <w:shd w:val="clear" w:color="auto" w:fill="auto"/>
            <w:noWrap/>
            <w:vAlign w:val="center"/>
            <w:hideMark/>
          </w:tcPr>
          <w:p w14:paraId="515CF14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4,004</w:t>
            </w:r>
          </w:p>
        </w:tc>
      </w:tr>
      <w:tr w:rsidR="00A00C97" w:rsidRPr="009E5255" w14:paraId="39AB3BA6" w14:textId="77777777" w:rsidTr="001C4245">
        <w:trPr>
          <w:trHeight w:val="170"/>
        </w:trPr>
        <w:tc>
          <w:tcPr>
            <w:tcW w:w="2199" w:type="dxa"/>
            <w:shd w:val="clear" w:color="auto" w:fill="auto"/>
            <w:noWrap/>
            <w:vAlign w:val="bottom"/>
            <w:hideMark/>
          </w:tcPr>
          <w:p w14:paraId="630A3CE4"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linatumomab</w:t>
            </w:r>
          </w:p>
        </w:tc>
        <w:tc>
          <w:tcPr>
            <w:tcW w:w="1440" w:type="dxa"/>
            <w:shd w:val="clear" w:color="auto" w:fill="auto"/>
            <w:noWrap/>
            <w:vAlign w:val="center"/>
            <w:hideMark/>
          </w:tcPr>
          <w:p w14:paraId="1ACEEB0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954,912</w:t>
            </w:r>
          </w:p>
        </w:tc>
        <w:tc>
          <w:tcPr>
            <w:tcW w:w="1620" w:type="dxa"/>
            <w:shd w:val="clear" w:color="auto" w:fill="auto"/>
            <w:noWrap/>
            <w:vAlign w:val="center"/>
            <w:hideMark/>
          </w:tcPr>
          <w:p w14:paraId="0F1BD44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7,335</w:t>
            </w:r>
          </w:p>
        </w:tc>
      </w:tr>
      <w:tr w:rsidR="00A00C97" w:rsidRPr="009E5255" w14:paraId="3CF26F2F" w14:textId="77777777" w:rsidTr="001C4245">
        <w:trPr>
          <w:trHeight w:val="170"/>
        </w:trPr>
        <w:tc>
          <w:tcPr>
            <w:tcW w:w="2199" w:type="dxa"/>
            <w:shd w:val="clear" w:color="auto" w:fill="auto"/>
            <w:noWrap/>
            <w:vAlign w:val="bottom"/>
            <w:hideMark/>
          </w:tcPr>
          <w:p w14:paraId="791C2E50"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ortezomib</w:t>
            </w:r>
          </w:p>
        </w:tc>
        <w:tc>
          <w:tcPr>
            <w:tcW w:w="1440" w:type="dxa"/>
            <w:shd w:val="clear" w:color="auto" w:fill="auto"/>
            <w:noWrap/>
            <w:vAlign w:val="center"/>
            <w:hideMark/>
          </w:tcPr>
          <w:p w14:paraId="4929993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2,712,832</w:t>
            </w:r>
          </w:p>
        </w:tc>
        <w:tc>
          <w:tcPr>
            <w:tcW w:w="1620" w:type="dxa"/>
            <w:shd w:val="clear" w:color="auto" w:fill="auto"/>
            <w:noWrap/>
            <w:vAlign w:val="center"/>
            <w:hideMark/>
          </w:tcPr>
          <w:p w14:paraId="5BE6B67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080,786</w:t>
            </w:r>
          </w:p>
        </w:tc>
      </w:tr>
      <w:tr w:rsidR="00A00C97" w:rsidRPr="009E5255" w14:paraId="7D11D70A" w14:textId="77777777" w:rsidTr="001C4245">
        <w:trPr>
          <w:trHeight w:val="170"/>
        </w:trPr>
        <w:tc>
          <w:tcPr>
            <w:tcW w:w="2199" w:type="dxa"/>
            <w:shd w:val="clear" w:color="auto" w:fill="auto"/>
            <w:noWrap/>
            <w:vAlign w:val="bottom"/>
            <w:hideMark/>
          </w:tcPr>
          <w:p w14:paraId="3BA03F42"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rentuximab Vedotin</w:t>
            </w:r>
          </w:p>
        </w:tc>
        <w:tc>
          <w:tcPr>
            <w:tcW w:w="1440" w:type="dxa"/>
            <w:shd w:val="clear" w:color="auto" w:fill="auto"/>
            <w:noWrap/>
            <w:vAlign w:val="center"/>
            <w:hideMark/>
          </w:tcPr>
          <w:p w14:paraId="0DA7910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803,160</w:t>
            </w:r>
          </w:p>
        </w:tc>
        <w:tc>
          <w:tcPr>
            <w:tcW w:w="1620" w:type="dxa"/>
            <w:shd w:val="clear" w:color="auto" w:fill="auto"/>
            <w:noWrap/>
            <w:vAlign w:val="center"/>
            <w:hideMark/>
          </w:tcPr>
          <w:p w14:paraId="7072BEE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24,891</w:t>
            </w:r>
          </w:p>
        </w:tc>
      </w:tr>
      <w:tr w:rsidR="00A00C97" w:rsidRPr="009E5255" w14:paraId="4F35365C" w14:textId="77777777" w:rsidTr="001C4245">
        <w:trPr>
          <w:trHeight w:val="170"/>
        </w:trPr>
        <w:tc>
          <w:tcPr>
            <w:tcW w:w="2199" w:type="dxa"/>
            <w:shd w:val="clear" w:color="auto" w:fill="auto"/>
            <w:noWrap/>
            <w:vAlign w:val="bottom"/>
            <w:hideMark/>
          </w:tcPr>
          <w:p w14:paraId="30738D0D"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abazitaxel</w:t>
            </w:r>
          </w:p>
        </w:tc>
        <w:tc>
          <w:tcPr>
            <w:tcW w:w="1440" w:type="dxa"/>
            <w:shd w:val="clear" w:color="auto" w:fill="auto"/>
            <w:noWrap/>
            <w:vAlign w:val="center"/>
            <w:hideMark/>
          </w:tcPr>
          <w:p w14:paraId="5BF6ED4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4,582,240</w:t>
            </w:r>
          </w:p>
        </w:tc>
        <w:tc>
          <w:tcPr>
            <w:tcW w:w="1620" w:type="dxa"/>
            <w:shd w:val="clear" w:color="auto" w:fill="auto"/>
            <w:noWrap/>
            <w:vAlign w:val="center"/>
            <w:hideMark/>
          </w:tcPr>
          <w:p w14:paraId="2AF9E0E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99,741</w:t>
            </w:r>
          </w:p>
        </w:tc>
      </w:tr>
      <w:tr w:rsidR="00A00C97" w:rsidRPr="009E5255" w14:paraId="39046144" w14:textId="77777777" w:rsidTr="001C4245">
        <w:trPr>
          <w:trHeight w:val="170"/>
        </w:trPr>
        <w:tc>
          <w:tcPr>
            <w:tcW w:w="2199" w:type="dxa"/>
            <w:shd w:val="clear" w:color="auto" w:fill="auto"/>
            <w:noWrap/>
            <w:vAlign w:val="bottom"/>
            <w:hideMark/>
          </w:tcPr>
          <w:p w14:paraId="477355B7"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arboplatin</w:t>
            </w:r>
          </w:p>
        </w:tc>
        <w:tc>
          <w:tcPr>
            <w:tcW w:w="1440" w:type="dxa"/>
            <w:shd w:val="clear" w:color="auto" w:fill="auto"/>
            <w:noWrap/>
            <w:vAlign w:val="center"/>
            <w:hideMark/>
          </w:tcPr>
          <w:p w14:paraId="2EAC35B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813,935</w:t>
            </w:r>
          </w:p>
        </w:tc>
        <w:tc>
          <w:tcPr>
            <w:tcW w:w="1620" w:type="dxa"/>
            <w:shd w:val="clear" w:color="auto" w:fill="auto"/>
            <w:noWrap/>
            <w:vAlign w:val="center"/>
            <w:hideMark/>
          </w:tcPr>
          <w:p w14:paraId="1F952DA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1,236</w:t>
            </w:r>
          </w:p>
        </w:tc>
      </w:tr>
      <w:tr w:rsidR="00A00C97" w:rsidRPr="009E5255" w14:paraId="2FC27CC8" w14:textId="77777777" w:rsidTr="001C4245">
        <w:trPr>
          <w:trHeight w:val="170"/>
        </w:trPr>
        <w:tc>
          <w:tcPr>
            <w:tcW w:w="2199" w:type="dxa"/>
            <w:shd w:val="clear" w:color="auto" w:fill="auto"/>
            <w:noWrap/>
            <w:vAlign w:val="bottom"/>
            <w:hideMark/>
          </w:tcPr>
          <w:p w14:paraId="78143721"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arfilzomib</w:t>
            </w:r>
          </w:p>
        </w:tc>
        <w:tc>
          <w:tcPr>
            <w:tcW w:w="1440" w:type="dxa"/>
            <w:shd w:val="clear" w:color="auto" w:fill="auto"/>
            <w:noWrap/>
            <w:vAlign w:val="center"/>
            <w:hideMark/>
          </w:tcPr>
          <w:p w14:paraId="3A93ED7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5,773,720</w:t>
            </w:r>
          </w:p>
        </w:tc>
        <w:tc>
          <w:tcPr>
            <w:tcW w:w="1620" w:type="dxa"/>
            <w:shd w:val="clear" w:color="auto" w:fill="auto"/>
            <w:noWrap/>
            <w:vAlign w:val="center"/>
            <w:hideMark/>
          </w:tcPr>
          <w:p w14:paraId="580AC20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836,161</w:t>
            </w:r>
          </w:p>
        </w:tc>
      </w:tr>
      <w:tr w:rsidR="00A00C97" w:rsidRPr="009E5255" w14:paraId="102B45A2" w14:textId="77777777" w:rsidTr="001C4245">
        <w:trPr>
          <w:trHeight w:val="170"/>
        </w:trPr>
        <w:tc>
          <w:tcPr>
            <w:tcW w:w="2199" w:type="dxa"/>
            <w:shd w:val="clear" w:color="auto" w:fill="auto"/>
            <w:noWrap/>
            <w:vAlign w:val="bottom"/>
            <w:hideMark/>
          </w:tcPr>
          <w:p w14:paraId="5339D042"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etuximab</w:t>
            </w:r>
          </w:p>
        </w:tc>
        <w:tc>
          <w:tcPr>
            <w:tcW w:w="1440" w:type="dxa"/>
            <w:shd w:val="clear" w:color="auto" w:fill="auto"/>
            <w:noWrap/>
            <w:vAlign w:val="center"/>
            <w:hideMark/>
          </w:tcPr>
          <w:p w14:paraId="6BF7586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6,098,992</w:t>
            </w:r>
          </w:p>
        </w:tc>
        <w:tc>
          <w:tcPr>
            <w:tcW w:w="1620" w:type="dxa"/>
            <w:shd w:val="clear" w:color="auto" w:fill="auto"/>
            <w:noWrap/>
            <w:vAlign w:val="center"/>
            <w:hideMark/>
          </w:tcPr>
          <w:p w14:paraId="0B066A5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860,259</w:t>
            </w:r>
          </w:p>
        </w:tc>
      </w:tr>
      <w:tr w:rsidR="00A00C97" w:rsidRPr="009E5255" w14:paraId="70D71ECD" w14:textId="77777777" w:rsidTr="001C4245">
        <w:trPr>
          <w:trHeight w:val="170"/>
        </w:trPr>
        <w:tc>
          <w:tcPr>
            <w:tcW w:w="2199" w:type="dxa"/>
            <w:shd w:val="clear" w:color="auto" w:fill="auto"/>
            <w:noWrap/>
            <w:vAlign w:val="bottom"/>
            <w:hideMark/>
          </w:tcPr>
          <w:p w14:paraId="671B1524"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isplatin</w:t>
            </w:r>
          </w:p>
        </w:tc>
        <w:tc>
          <w:tcPr>
            <w:tcW w:w="1440" w:type="dxa"/>
            <w:shd w:val="clear" w:color="auto" w:fill="auto"/>
            <w:noWrap/>
            <w:vAlign w:val="center"/>
            <w:hideMark/>
          </w:tcPr>
          <w:p w14:paraId="1506F64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59,488</w:t>
            </w:r>
          </w:p>
        </w:tc>
        <w:tc>
          <w:tcPr>
            <w:tcW w:w="1620" w:type="dxa"/>
            <w:shd w:val="clear" w:color="auto" w:fill="auto"/>
            <w:noWrap/>
            <w:vAlign w:val="center"/>
            <w:hideMark/>
          </w:tcPr>
          <w:p w14:paraId="4721A58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9,642</w:t>
            </w:r>
          </w:p>
        </w:tc>
      </w:tr>
      <w:tr w:rsidR="00A00C97" w:rsidRPr="009E5255" w14:paraId="0B395802" w14:textId="77777777" w:rsidTr="001C4245">
        <w:trPr>
          <w:trHeight w:val="170"/>
        </w:trPr>
        <w:tc>
          <w:tcPr>
            <w:tcW w:w="2199" w:type="dxa"/>
            <w:shd w:val="clear" w:color="auto" w:fill="auto"/>
            <w:noWrap/>
            <w:vAlign w:val="bottom"/>
            <w:hideMark/>
          </w:tcPr>
          <w:p w14:paraId="07C58F9E"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ladribine</w:t>
            </w:r>
          </w:p>
        </w:tc>
        <w:tc>
          <w:tcPr>
            <w:tcW w:w="1440" w:type="dxa"/>
            <w:shd w:val="clear" w:color="auto" w:fill="auto"/>
            <w:noWrap/>
            <w:vAlign w:val="center"/>
            <w:hideMark/>
          </w:tcPr>
          <w:p w14:paraId="41235EA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45,999</w:t>
            </w:r>
          </w:p>
        </w:tc>
        <w:tc>
          <w:tcPr>
            <w:tcW w:w="1620" w:type="dxa"/>
            <w:shd w:val="clear" w:color="auto" w:fill="auto"/>
            <w:noWrap/>
            <w:vAlign w:val="center"/>
            <w:hideMark/>
          </w:tcPr>
          <w:p w14:paraId="04F3776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6,059</w:t>
            </w:r>
          </w:p>
        </w:tc>
      </w:tr>
      <w:tr w:rsidR="00A00C97" w:rsidRPr="009E5255" w14:paraId="0B784F5E" w14:textId="77777777" w:rsidTr="001C4245">
        <w:trPr>
          <w:trHeight w:val="170"/>
        </w:trPr>
        <w:tc>
          <w:tcPr>
            <w:tcW w:w="2199" w:type="dxa"/>
            <w:shd w:val="clear" w:color="auto" w:fill="auto"/>
            <w:noWrap/>
            <w:vAlign w:val="bottom"/>
            <w:hideMark/>
          </w:tcPr>
          <w:p w14:paraId="31F1FC2D"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yclophosphamide</w:t>
            </w:r>
          </w:p>
        </w:tc>
        <w:tc>
          <w:tcPr>
            <w:tcW w:w="1440" w:type="dxa"/>
            <w:shd w:val="clear" w:color="auto" w:fill="auto"/>
            <w:noWrap/>
            <w:vAlign w:val="center"/>
            <w:hideMark/>
          </w:tcPr>
          <w:p w14:paraId="2B640DB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021,890</w:t>
            </w:r>
          </w:p>
        </w:tc>
        <w:tc>
          <w:tcPr>
            <w:tcW w:w="1620" w:type="dxa"/>
            <w:shd w:val="clear" w:color="auto" w:fill="auto"/>
            <w:noWrap/>
            <w:vAlign w:val="center"/>
            <w:hideMark/>
          </w:tcPr>
          <w:p w14:paraId="386EBDE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98,593</w:t>
            </w:r>
          </w:p>
        </w:tc>
      </w:tr>
      <w:tr w:rsidR="00A00C97" w:rsidRPr="009E5255" w14:paraId="16A06299" w14:textId="77777777" w:rsidTr="001C4245">
        <w:trPr>
          <w:trHeight w:val="170"/>
        </w:trPr>
        <w:tc>
          <w:tcPr>
            <w:tcW w:w="2199" w:type="dxa"/>
            <w:shd w:val="clear" w:color="auto" w:fill="auto"/>
            <w:noWrap/>
            <w:vAlign w:val="bottom"/>
            <w:hideMark/>
          </w:tcPr>
          <w:p w14:paraId="218973B6"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ytarabine</w:t>
            </w:r>
          </w:p>
        </w:tc>
        <w:tc>
          <w:tcPr>
            <w:tcW w:w="1440" w:type="dxa"/>
            <w:shd w:val="clear" w:color="auto" w:fill="auto"/>
            <w:noWrap/>
            <w:vAlign w:val="center"/>
            <w:hideMark/>
          </w:tcPr>
          <w:p w14:paraId="3128C73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438,548</w:t>
            </w:r>
          </w:p>
        </w:tc>
        <w:tc>
          <w:tcPr>
            <w:tcW w:w="1620" w:type="dxa"/>
            <w:shd w:val="clear" w:color="auto" w:fill="auto"/>
            <w:noWrap/>
            <w:vAlign w:val="center"/>
            <w:hideMark/>
          </w:tcPr>
          <w:p w14:paraId="046E4D8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6,635</w:t>
            </w:r>
          </w:p>
        </w:tc>
      </w:tr>
      <w:tr w:rsidR="00A00C97" w:rsidRPr="009E5255" w14:paraId="136364AF" w14:textId="77777777" w:rsidTr="001C4245">
        <w:trPr>
          <w:trHeight w:val="170"/>
        </w:trPr>
        <w:tc>
          <w:tcPr>
            <w:tcW w:w="2199" w:type="dxa"/>
            <w:shd w:val="clear" w:color="auto" w:fill="auto"/>
            <w:noWrap/>
            <w:vAlign w:val="bottom"/>
            <w:hideMark/>
          </w:tcPr>
          <w:p w14:paraId="21F3506A"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Docetaxel</w:t>
            </w:r>
          </w:p>
        </w:tc>
        <w:tc>
          <w:tcPr>
            <w:tcW w:w="1440" w:type="dxa"/>
            <w:shd w:val="clear" w:color="auto" w:fill="auto"/>
            <w:noWrap/>
            <w:vAlign w:val="center"/>
            <w:hideMark/>
          </w:tcPr>
          <w:p w14:paraId="0E60BB4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89,480</w:t>
            </w:r>
          </w:p>
        </w:tc>
        <w:tc>
          <w:tcPr>
            <w:tcW w:w="1620" w:type="dxa"/>
            <w:shd w:val="clear" w:color="auto" w:fill="auto"/>
            <w:noWrap/>
            <w:vAlign w:val="center"/>
            <w:hideMark/>
          </w:tcPr>
          <w:p w14:paraId="2FFCE17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07,278</w:t>
            </w:r>
          </w:p>
        </w:tc>
      </w:tr>
      <w:tr w:rsidR="00A00C97" w:rsidRPr="009E5255" w14:paraId="311129DF" w14:textId="77777777" w:rsidTr="001C4245">
        <w:trPr>
          <w:trHeight w:val="170"/>
        </w:trPr>
        <w:tc>
          <w:tcPr>
            <w:tcW w:w="2199" w:type="dxa"/>
            <w:shd w:val="clear" w:color="auto" w:fill="auto"/>
            <w:noWrap/>
            <w:vAlign w:val="bottom"/>
            <w:hideMark/>
          </w:tcPr>
          <w:p w14:paraId="671A531B"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Doxorubicin</w:t>
            </w:r>
          </w:p>
        </w:tc>
        <w:tc>
          <w:tcPr>
            <w:tcW w:w="1440" w:type="dxa"/>
            <w:shd w:val="clear" w:color="auto" w:fill="auto"/>
            <w:noWrap/>
            <w:vAlign w:val="center"/>
            <w:hideMark/>
          </w:tcPr>
          <w:p w14:paraId="77F3223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462,708</w:t>
            </w:r>
          </w:p>
        </w:tc>
        <w:tc>
          <w:tcPr>
            <w:tcW w:w="1620" w:type="dxa"/>
            <w:shd w:val="clear" w:color="auto" w:fill="auto"/>
            <w:noWrap/>
            <w:vAlign w:val="center"/>
            <w:hideMark/>
          </w:tcPr>
          <w:p w14:paraId="4574E8B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45,853</w:t>
            </w:r>
          </w:p>
        </w:tc>
      </w:tr>
      <w:tr w:rsidR="00A00C97" w:rsidRPr="009E5255" w14:paraId="3BB0DF8D" w14:textId="77777777" w:rsidTr="001C4245">
        <w:trPr>
          <w:trHeight w:val="170"/>
        </w:trPr>
        <w:tc>
          <w:tcPr>
            <w:tcW w:w="2199" w:type="dxa"/>
            <w:shd w:val="clear" w:color="auto" w:fill="auto"/>
            <w:noWrap/>
            <w:vAlign w:val="bottom"/>
            <w:hideMark/>
          </w:tcPr>
          <w:p w14:paraId="7A8024FA"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Durvalumab</w:t>
            </w:r>
          </w:p>
        </w:tc>
        <w:tc>
          <w:tcPr>
            <w:tcW w:w="1440" w:type="dxa"/>
            <w:shd w:val="clear" w:color="auto" w:fill="auto"/>
            <w:noWrap/>
            <w:vAlign w:val="center"/>
            <w:hideMark/>
          </w:tcPr>
          <w:p w14:paraId="21178A4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2,388,140</w:t>
            </w:r>
          </w:p>
        </w:tc>
        <w:tc>
          <w:tcPr>
            <w:tcW w:w="1620" w:type="dxa"/>
            <w:shd w:val="clear" w:color="auto" w:fill="auto"/>
            <w:noWrap/>
            <w:vAlign w:val="center"/>
            <w:hideMark/>
          </w:tcPr>
          <w:p w14:paraId="1F20783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17,305</w:t>
            </w:r>
          </w:p>
        </w:tc>
      </w:tr>
      <w:tr w:rsidR="00A00C97" w:rsidRPr="009E5255" w14:paraId="03C93D33" w14:textId="77777777" w:rsidTr="001C4245">
        <w:trPr>
          <w:trHeight w:val="170"/>
        </w:trPr>
        <w:tc>
          <w:tcPr>
            <w:tcW w:w="2199" w:type="dxa"/>
            <w:shd w:val="clear" w:color="auto" w:fill="auto"/>
            <w:noWrap/>
            <w:vAlign w:val="bottom"/>
            <w:hideMark/>
          </w:tcPr>
          <w:p w14:paraId="0B7CEA95"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Epirubicin</w:t>
            </w:r>
          </w:p>
        </w:tc>
        <w:tc>
          <w:tcPr>
            <w:tcW w:w="1440" w:type="dxa"/>
            <w:shd w:val="clear" w:color="auto" w:fill="auto"/>
            <w:noWrap/>
            <w:vAlign w:val="center"/>
            <w:hideMark/>
          </w:tcPr>
          <w:p w14:paraId="52401F1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32,632</w:t>
            </w:r>
          </w:p>
        </w:tc>
        <w:tc>
          <w:tcPr>
            <w:tcW w:w="1620" w:type="dxa"/>
            <w:shd w:val="clear" w:color="auto" w:fill="auto"/>
            <w:noWrap/>
            <w:vAlign w:val="center"/>
            <w:hideMark/>
          </w:tcPr>
          <w:p w14:paraId="00F64BD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4,494</w:t>
            </w:r>
          </w:p>
        </w:tc>
      </w:tr>
      <w:tr w:rsidR="00A00C97" w:rsidRPr="009E5255" w14:paraId="52015245" w14:textId="77777777" w:rsidTr="001C4245">
        <w:trPr>
          <w:trHeight w:val="170"/>
        </w:trPr>
        <w:tc>
          <w:tcPr>
            <w:tcW w:w="2199" w:type="dxa"/>
            <w:shd w:val="clear" w:color="auto" w:fill="auto"/>
            <w:noWrap/>
            <w:vAlign w:val="bottom"/>
            <w:hideMark/>
          </w:tcPr>
          <w:p w14:paraId="5A3D6DD2"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Eribulin</w:t>
            </w:r>
          </w:p>
        </w:tc>
        <w:tc>
          <w:tcPr>
            <w:tcW w:w="1440" w:type="dxa"/>
            <w:shd w:val="clear" w:color="auto" w:fill="auto"/>
            <w:noWrap/>
            <w:vAlign w:val="center"/>
            <w:hideMark/>
          </w:tcPr>
          <w:p w14:paraId="01AB01A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162,140</w:t>
            </w:r>
          </w:p>
        </w:tc>
        <w:tc>
          <w:tcPr>
            <w:tcW w:w="1620" w:type="dxa"/>
            <w:shd w:val="clear" w:color="auto" w:fill="auto"/>
            <w:noWrap/>
            <w:vAlign w:val="center"/>
            <w:hideMark/>
          </w:tcPr>
          <w:p w14:paraId="186ABDD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55,089</w:t>
            </w:r>
          </w:p>
        </w:tc>
      </w:tr>
      <w:tr w:rsidR="00A00C97" w:rsidRPr="009E5255" w14:paraId="1602342F" w14:textId="77777777" w:rsidTr="001C4245">
        <w:trPr>
          <w:trHeight w:val="170"/>
        </w:trPr>
        <w:tc>
          <w:tcPr>
            <w:tcW w:w="2199" w:type="dxa"/>
            <w:shd w:val="clear" w:color="auto" w:fill="auto"/>
            <w:noWrap/>
            <w:vAlign w:val="bottom"/>
            <w:hideMark/>
          </w:tcPr>
          <w:p w14:paraId="17BE1343"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Etoposide</w:t>
            </w:r>
          </w:p>
        </w:tc>
        <w:tc>
          <w:tcPr>
            <w:tcW w:w="1440" w:type="dxa"/>
            <w:shd w:val="clear" w:color="auto" w:fill="auto"/>
            <w:noWrap/>
            <w:vAlign w:val="center"/>
            <w:hideMark/>
          </w:tcPr>
          <w:p w14:paraId="71F59DE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80,811</w:t>
            </w:r>
          </w:p>
        </w:tc>
        <w:tc>
          <w:tcPr>
            <w:tcW w:w="1620" w:type="dxa"/>
            <w:shd w:val="clear" w:color="auto" w:fill="auto"/>
            <w:noWrap/>
            <w:vAlign w:val="center"/>
            <w:hideMark/>
          </w:tcPr>
          <w:p w14:paraId="76B8437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2,159</w:t>
            </w:r>
          </w:p>
        </w:tc>
      </w:tr>
      <w:tr w:rsidR="00A00C97" w:rsidRPr="009E5255" w14:paraId="646DA120" w14:textId="77777777" w:rsidTr="001C4245">
        <w:trPr>
          <w:trHeight w:val="170"/>
        </w:trPr>
        <w:tc>
          <w:tcPr>
            <w:tcW w:w="2199" w:type="dxa"/>
            <w:shd w:val="clear" w:color="auto" w:fill="auto"/>
            <w:noWrap/>
            <w:vAlign w:val="bottom"/>
            <w:hideMark/>
          </w:tcPr>
          <w:p w14:paraId="6D98A8D7"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Etoposide Phosphate</w:t>
            </w:r>
          </w:p>
        </w:tc>
        <w:tc>
          <w:tcPr>
            <w:tcW w:w="1440" w:type="dxa"/>
            <w:shd w:val="clear" w:color="auto" w:fill="auto"/>
            <w:noWrap/>
            <w:vAlign w:val="center"/>
            <w:hideMark/>
          </w:tcPr>
          <w:p w14:paraId="1492420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382,052</w:t>
            </w:r>
          </w:p>
        </w:tc>
        <w:tc>
          <w:tcPr>
            <w:tcW w:w="1620" w:type="dxa"/>
            <w:shd w:val="clear" w:color="auto" w:fill="auto"/>
            <w:noWrap/>
            <w:vAlign w:val="center"/>
            <w:hideMark/>
          </w:tcPr>
          <w:p w14:paraId="49FC058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98,767</w:t>
            </w:r>
          </w:p>
        </w:tc>
      </w:tr>
      <w:tr w:rsidR="00A00C97" w:rsidRPr="009E5255" w14:paraId="7F104966" w14:textId="77777777" w:rsidTr="001C4245">
        <w:trPr>
          <w:trHeight w:val="170"/>
        </w:trPr>
        <w:tc>
          <w:tcPr>
            <w:tcW w:w="2199" w:type="dxa"/>
            <w:shd w:val="clear" w:color="auto" w:fill="auto"/>
            <w:noWrap/>
            <w:vAlign w:val="bottom"/>
            <w:hideMark/>
          </w:tcPr>
          <w:p w14:paraId="5CCB3D96"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Fludarabine</w:t>
            </w:r>
          </w:p>
        </w:tc>
        <w:tc>
          <w:tcPr>
            <w:tcW w:w="1440" w:type="dxa"/>
            <w:shd w:val="clear" w:color="auto" w:fill="auto"/>
            <w:noWrap/>
            <w:vAlign w:val="center"/>
            <w:hideMark/>
          </w:tcPr>
          <w:p w14:paraId="7C06921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19,554</w:t>
            </w:r>
          </w:p>
        </w:tc>
        <w:tc>
          <w:tcPr>
            <w:tcW w:w="1620" w:type="dxa"/>
            <w:shd w:val="clear" w:color="auto" w:fill="auto"/>
            <w:noWrap/>
            <w:vAlign w:val="center"/>
            <w:hideMark/>
          </w:tcPr>
          <w:p w14:paraId="231F33B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7,275</w:t>
            </w:r>
          </w:p>
        </w:tc>
      </w:tr>
      <w:tr w:rsidR="00A00C97" w:rsidRPr="009E5255" w14:paraId="7814EB7A" w14:textId="77777777" w:rsidTr="001C4245">
        <w:trPr>
          <w:trHeight w:val="170"/>
        </w:trPr>
        <w:tc>
          <w:tcPr>
            <w:tcW w:w="2199" w:type="dxa"/>
            <w:shd w:val="clear" w:color="auto" w:fill="auto"/>
            <w:noWrap/>
            <w:vAlign w:val="bottom"/>
            <w:hideMark/>
          </w:tcPr>
          <w:p w14:paraId="2EDCBE4C"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Fluorouracil</w:t>
            </w:r>
          </w:p>
        </w:tc>
        <w:tc>
          <w:tcPr>
            <w:tcW w:w="1440" w:type="dxa"/>
            <w:shd w:val="clear" w:color="auto" w:fill="auto"/>
            <w:noWrap/>
            <w:vAlign w:val="center"/>
            <w:hideMark/>
          </w:tcPr>
          <w:p w14:paraId="657D475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382,610</w:t>
            </w:r>
          </w:p>
        </w:tc>
        <w:tc>
          <w:tcPr>
            <w:tcW w:w="1620" w:type="dxa"/>
            <w:shd w:val="clear" w:color="auto" w:fill="auto"/>
            <w:noWrap/>
            <w:vAlign w:val="center"/>
            <w:hideMark/>
          </w:tcPr>
          <w:p w14:paraId="1226DDB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967,874</w:t>
            </w:r>
          </w:p>
        </w:tc>
      </w:tr>
      <w:tr w:rsidR="00A00C97" w:rsidRPr="009E5255" w14:paraId="0AD21683" w14:textId="77777777" w:rsidTr="001C4245">
        <w:trPr>
          <w:trHeight w:val="170"/>
        </w:trPr>
        <w:tc>
          <w:tcPr>
            <w:tcW w:w="2199" w:type="dxa"/>
            <w:shd w:val="clear" w:color="auto" w:fill="auto"/>
            <w:noWrap/>
            <w:vAlign w:val="bottom"/>
            <w:hideMark/>
          </w:tcPr>
          <w:p w14:paraId="559AAF64"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Fotemustine</w:t>
            </w:r>
          </w:p>
        </w:tc>
        <w:tc>
          <w:tcPr>
            <w:tcW w:w="1440" w:type="dxa"/>
            <w:shd w:val="clear" w:color="auto" w:fill="auto"/>
            <w:noWrap/>
            <w:vAlign w:val="center"/>
            <w:hideMark/>
          </w:tcPr>
          <w:p w14:paraId="2A4763C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97,070</w:t>
            </w:r>
          </w:p>
        </w:tc>
        <w:tc>
          <w:tcPr>
            <w:tcW w:w="1620" w:type="dxa"/>
            <w:shd w:val="clear" w:color="auto" w:fill="auto"/>
            <w:noWrap/>
            <w:vAlign w:val="center"/>
            <w:hideMark/>
          </w:tcPr>
          <w:p w14:paraId="0FCB719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108</w:t>
            </w:r>
          </w:p>
        </w:tc>
      </w:tr>
      <w:tr w:rsidR="00A00C97" w:rsidRPr="009E5255" w14:paraId="1BC03254" w14:textId="77777777" w:rsidTr="001C4245">
        <w:trPr>
          <w:trHeight w:val="170"/>
        </w:trPr>
        <w:tc>
          <w:tcPr>
            <w:tcW w:w="2199" w:type="dxa"/>
            <w:shd w:val="clear" w:color="auto" w:fill="auto"/>
            <w:noWrap/>
            <w:vAlign w:val="bottom"/>
            <w:hideMark/>
          </w:tcPr>
          <w:p w14:paraId="38B652D7"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Gemcitabine</w:t>
            </w:r>
          </w:p>
        </w:tc>
        <w:tc>
          <w:tcPr>
            <w:tcW w:w="1440" w:type="dxa"/>
            <w:shd w:val="clear" w:color="auto" w:fill="auto"/>
            <w:noWrap/>
            <w:vAlign w:val="center"/>
            <w:hideMark/>
          </w:tcPr>
          <w:p w14:paraId="4594E53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654,811</w:t>
            </w:r>
          </w:p>
        </w:tc>
        <w:tc>
          <w:tcPr>
            <w:tcW w:w="1620" w:type="dxa"/>
            <w:shd w:val="clear" w:color="auto" w:fill="auto"/>
            <w:noWrap/>
            <w:vAlign w:val="center"/>
            <w:hideMark/>
          </w:tcPr>
          <w:p w14:paraId="7C2B148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83,429</w:t>
            </w:r>
          </w:p>
        </w:tc>
      </w:tr>
      <w:tr w:rsidR="00A00C97" w:rsidRPr="009E5255" w14:paraId="2824863C" w14:textId="77777777" w:rsidTr="001C4245">
        <w:trPr>
          <w:trHeight w:val="170"/>
        </w:trPr>
        <w:tc>
          <w:tcPr>
            <w:tcW w:w="2199" w:type="dxa"/>
            <w:shd w:val="clear" w:color="auto" w:fill="auto"/>
            <w:noWrap/>
            <w:vAlign w:val="bottom"/>
            <w:hideMark/>
          </w:tcPr>
          <w:p w14:paraId="3757708C"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Idarubicin</w:t>
            </w:r>
          </w:p>
        </w:tc>
        <w:tc>
          <w:tcPr>
            <w:tcW w:w="1440" w:type="dxa"/>
            <w:shd w:val="clear" w:color="auto" w:fill="auto"/>
            <w:noWrap/>
            <w:vAlign w:val="center"/>
            <w:hideMark/>
          </w:tcPr>
          <w:p w14:paraId="30856EE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05,680</w:t>
            </w:r>
          </w:p>
        </w:tc>
        <w:tc>
          <w:tcPr>
            <w:tcW w:w="1620" w:type="dxa"/>
            <w:shd w:val="clear" w:color="auto" w:fill="auto"/>
            <w:noWrap/>
            <w:vAlign w:val="center"/>
            <w:hideMark/>
          </w:tcPr>
          <w:p w14:paraId="09FC1E5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732</w:t>
            </w:r>
          </w:p>
        </w:tc>
      </w:tr>
      <w:tr w:rsidR="00A00C97" w:rsidRPr="009E5255" w14:paraId="111700C8" w14:textId="77777777" w:rsidTr="001C4245">
        <w:trPr>
          <w:trHeight w:val="170"/>
        </w:trPr>
        <w:tc>
          <w:tcPr>
            <w:tcW w:w="2199" w:type="dxa"/>
            <w:shd w:val="clear" w:color="auto" w:fill="auto"/>
            <w:noWrap/>
            <w:vAlign w:val="bottom"/>
            <w:hideMark/>
          </w:tcPr>
          <w:p w14:paraId="1C3E8018"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Ifosfamide</w:t>
            </w:r>
          </w:p>
        </w:tc>
        <w:tc>
          <w:tcPr>
            <w:tcW w:w="1440" w:type="dxa"/>
            <w:shd w:val="clear" w:color="auto" w:fill="auto"/>
            <w:noWrap/>
            <w:vAlign w:val="center"/>
            <w:hideMark/>
          </w:tcPr>
          <w:p w14:paraId="24C4D97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870,654</w:t>
            </w:r>
          </w:p>
        </w:tc>
        <w:tc>
          <w:tcPr>
            <w:tcW w:w="1620" w:type="dxa"/>
            <w:shd w:val="clear" w:color="auto" w:fill="auto"/>
            <w:noWrap/>
            <w:vAlign w:val="center"/>
            <w:hideMark/>
          </w:tcPr>
          <w:p w14:paraId="2ED734F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7,129</w:t>
            </w:r>
          </w:p>
        </w:tc>
      </w:tr>
      <w:tr w:rsidR="00A00C97" w:rsidRPr="009E5255" w14:paraId="30467478" w14:textId="77777777" w:rsidTr="001C4245">
        <w:trPr>
          <w:trHeight w:val="170"/>
        </w:trPr>
        <w:tc>
          <w:tcPr>
            <w:tcW w:w="2199" w:type="dxa"/>
            <w:shd w:val="clear" w:color="auto" w:fill="auto"/>
            <w:noWrap/>
            <w:vAlign w:val="bottom"/>
            <w:hideMark/>
          </w:tcPr>
          <w:p w14:paraId="3A85BC78"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Inotuzumab Ozogamicin</w:t>
            </w:r>
          </w:p>
        </w:tc>
        <w:tc>
          <w:tcPr>
            <w:tcW w:w="1440" w:type="dxa"/>
            <w:shd w:val="clear" w:color="auto" w:fill="auto"/>
            <w:noWrap/>
            <w:vAlign w:val="center"/>
            <w:hideMark/>
          </w:tcPr>
          <w:p w14:paraId="379C09D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196,983</w:t>
            </w:r>
          </w:p>
        </w:tc>
        <w:tc>
          <w:tcPr>
            <w:tcW w:w="1620" w:type="dxa"/>
            <w:shd w:val="clear" w:color="auto" w:fill="auto"/>
            <w:noWrap/>
            <w:vAlign w:val="center"/>
            <w:hideMark/>
          </w:tcPr>
          <w:p w14:paraId="7831F9BB" w14:textId="5D75EE6D" w:rsidR="00A00C97" w:rsidRPr="009E5255" w:rsidRDefault="001C4245"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r>
      <w:tr w:rsidR="00A00C97" w:rsidRPr="009E5255" w14:paraId="5BF7ABE9" w14:textId="77777777" w:rsidTr="001C4245">
        <w:trPr>
          <w:trHeight w:val="170"/>
        </w:trPr>
        <w:tc>
          <w:tcPr>
            <w:tcW w:w="2199" w:type="dxa"/>
            <w:shd w:val="clear" w:color="auto" w:fill="auto"/>
            <w:noWrap/>
            <w:vAlign w:val="bottom"/>
            <w:hideMark/>
          </w:tcPr>
          <w:p w14:paraId="19EEEB0D"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Ipilimumab</w:t>
            </w:r>
          </w:p>
        </w:tc>
        <w:tc>
          <w:tcPr>
            <w:tcW w:w="1440" w:type="dxa"/>
            <w:shd w:val="clear" w:color="auto" w:fill="auto"/>
            <w:noWrap/>
            <w:vAlign w:val="center"/>
            <w:hideMark/>
          </w:tcPr>
          <w:p w14:paraId="7DBC01D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4,673,376</w:t>
            </w:r>
          </w:p>
        </w:tc>
        <w:tc>
          <w:tcPr>
            <w:tcW w:w="1620" w:type="dxa"/>
            <w:shd w:val="clear" w:color="auto" w:fill="auto"/>
            <w:noWrap/>
            <w:vAlign w:val="center"/>
            <w:hideMark/>
          </w:tcPr>
          <w:p w14:paraId="309EED0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715,108</w:t>
            </w:r>
          </w:p>
        </w:tc>
      </w:tr>
      <w:tr w:rsidR="00A00C97" w:rsidRPr="009E5255" w14:paraId="72E30AA4" w14:textId="77777777" w:rsidTr="001C4245">
        <w:trPr>
          <w:trHeight w:val="170"/>
        </w:trPr>
        <w:tc>
          <w:tcPr>
            <w:tcW w:w="2199" w:type="dxa"/>
            <w:shd w:val="clear" w:color="auto" w:fill="auto"/>
            <w:noWrap/>
            <w:vAlign w:val="bottom"/>
            <w:hideMark/>
          </w:tcPr>
          <w:p w14:paraId="478AF458"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Irinotecan</w:t>
            </w:r>
          </w:p>
        </w:tc>
        <w:tc>
          <w:tcPr>
            <w:tcW w:w="1440" w:type="dxa"/>
            <w:shd w:val="clear" w:color="auto" w:fill="auto"/>
            <w:noWrap/>
            <w:vAlign w:val="center"/>
            <w:hideMark/>
          </w:tcPr>
          <w:p w14:paraId="38CCA09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485,081</w:t>
            </w:r>
          </w:p>
        </w:tc>
        <w:tc>
          <w:tcPr>
            <w:tcW w:w="1620" w:type="dxa"/>
            <w:shd w:val="clear" w:color="auto" w:fill="auto"/>
            <w:noWrap/>
            <w:vAlign w:val="center"/>
            <w:hideMark/>
          </w:tcPr>
          <w:p w14:paraId="1D3AC6A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62,478</w:t>
            </w:r>
          </w:p>
        </w:tc>
      </w:tr>
      <w:tr w:rsidR="00A00C97" w:rsidRPr="009E5255" w14:paraId="274F1647" w14:textId="77777777" w:rsidTr="001C4245">
        <w:trPr>
          <w:trHeight w:val="170"/>
        </w:trPr>
        <w:tc>
          <w:tcPr>
            <w:tcW w:w="2199" w:type="dxa"/>
            <w:shd w:val="clear" w:color="auto" w:fill="auto"/>
            <w:noWrap/>
            <w:vAlign w:val="bottom"/>
            <w:hideMark/>
          </w:tcPr>
          <w:p w14:paraId="0B1C34F6"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Methotrexate</w:t>
            </w:r>
          </w:p>
        </w:tc>
        <w:tc>
          <w:tcPr>
            <w:tcW w:w="1440" w:type="dxa"/>
            <w:shd w:val="clear" w:color="auto" w:fill="auto"/>
            <w:noWrap/>
            <w:vAlign w:val="center"/>
            <w:hideMark/>
          </w:tcPr>
          <w:p w14:paraId="54286CC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47,717</w:t>
            </w:r>
          </w:p>
        </w:tc>
        <w:tc>
          <w:tcPr>
            <w:tcW w:w="1620" w:type="dxa"/>
            <w:shd w:val="clear" w:color="auto" w:fill="auto"/>
            <w:noWrap/>
            <w:vAlign w:val="center"/>
            <w:hideMark/>
          </w:tcPr>
          <w:p w14:paraId="2DE0E21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536,617</w:t>
            </w:r>
          </w:p>
        </w:tc>
      </w:tr>
      <w:tr w:rsidR="00A00C97" w:rsidRPr="009E5255" w14:paraId="2A2CE0A9" w14:textId="77777777" w:rsidTr="001C4245">
        <w:trPr>
          <w:trHeight w:val="170"/>
        </w:trPr>
        <w:tc>
          <w:tcPr>
            <w:tcW w:w="2199" w:type="dxa"/>
            <w:shd w:val="clear" w:color="auto" w:fill="auto"/>
            <w:noWrap/>
            <w:vAlign w:val="bottom"/>
            <w:hideMark/>
          </w:tcPr>
          <w:p w14:paraId="20166DEC"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ivolumab</w:t>
            </w:r>
          </w:p>
        </w:tc>
        <w:tc>
          <w:tcPr>
            <w:tcW w:w="1440" w:type="dxa"/>
            <w:shd w:val="clear" w:color="auto" w:fill="auto"/>
            <w:noWrap/>
            <w:vAlign w:val="center"/>
            <w:hideMark/>
          </w:tcPr>
          <w:p w14:paraId="1783BF3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17,364,672</w:t>
            </w:r>
          </w:p>
        </w:tc>
        <w:tc>
          <w:tcPr>
            <w:tcW w:w="1620" w:type="dxa"/>
            <w:shd w:val="clear" w:color="auto" w:fill="auto"/>
            <w:noWrap/>
            <w:vAlign w:val="center"/>
            <w:hideMark/>
          </w:tcPr>
          <w:p w14:paraId="344A871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4,804,176</w:t>
            </w:r>
          </w:p>
        </w:tc>
      </w:tr>
      <w:tr w:rsidR="00A00C97" w:rsidRPr="009E5255" w14:paraId="06BAB2EC" w14:textId="77777777" w:rsidTr="001C4245">
        <w:trPr>
          <w:trHeight w:val="170"/>
        </w:trPr>
        <w:tc>
          <w:tcPr>
            <w:tcW w:w="2199" w:type="dxa"/>
            <w:shd w:val="clear" w:color="auto" w:fill="auto"/>
            <w:noWrap/>
            <w:vAlign w:val="bottom"/>
            <w:hideMark/>
          </w:tcPr>
          <w:p w14:paraId="16B3776F"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Obinutuzumab</w:t>
            </w:r>
          </w:p>
        </w:tc>
        <w:tc>
          <w:tcPr>
            <w:tcW w:w="1440" w:type="dxa"/>
            <w:shd w:val="clear" w:color="auto" w:fill="auto"/>
            <w:noWrap/>
            <w:vAlign w:val="center"/>
            <w:hideMark/>
          </w:tcPr>
          <w:p w14:paraId="7DF98E1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6,102,320</w:t>
            </w:r>
          </w:p>
        </w:tc>
        <w:tc>
          <w:tcPr>
            <w:tcW w:w="1620" w:type="dxa"/>
            <w:shd w:val="clear" w:color="auto" w:fill="auto"/>
            <w:noWrap/>
            <w:vAlign w:val="center"/>
            <w:hideMark/>
          </w:tcPr>
          <w:p w14:paraId="69CD5EC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791,490</w:t>
            </w:r>
          </w:p>
        </w:tc>
      </w:tr>
      <w:tr w:rsidR="00A00C97" w:rsidRPr="009E5255" w14:paraId="13B06572" w14:textId="77777777" w:rsidTr="001C4245">
        <w:trPr>
          <w:trHeight w:val="170"/>
        </w:trPr>
        <w:tc>
          <w:tcPr>
            <w:tcW w:w="2199" w:type="dxa"/>
            <w:shd w:val="clear" w:color="auto" w:fill="auto"/>
            <w:noWrap/>
            <w:vAlign w:val="bottom"/>
            <w:hideMark/>
          </w:tcPr>
          <w:p w14:paraId="436EB00C"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Oxaliplatin</w:t>
            </w:r>
          </w:p>
        </w:tc>
        <w:tc>
          <w:tcPr>
            <w:tcW w:w="1440" w:type="dxa"/>
            <w:shd w:val="clear" w:color="auto" w:fill="auto"/>
            <w:noWrap/>
            <w:vAlign w:val="center"/>
            <w:hideMark/>
          </w:tcPr>
          <w:p w14:paraId="08648B9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021,854</w:t>
            </w:r>
          </w:p>
        </w:tc>
        <w:tc>
          <w:tcPr>
            <w:tcW w:w="1620" w:type="dxa"/>
            <w:shd w:val="clear" w:color="auto" w:fill="auto"/>
            <w:noWrap/>
            <w:vAlign w:val="center"/>
            <w:hideMark/>
          </w:tcPr>
          <w:p w14:paraId="144AC69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39,488</w:t>
            </w:r>
          </w:p>
        </w:tc>
      </w:tr>
      <w:tr w:rsidR="00A00C97" w:rsidRPr="009E5255" w14:paraId="1EAE6D3E" w14:textId="77777777" w:rsidTr="001C4245">
        <w:trPr>
          <w:trHeight w:val="170"/>
        </w:trPr>
        <w:tc>
          <w:tcPr>
            <w:tcW w:w="2199" w:type="dxa"/>
            <w:shd w:val="clear" w:color="auto" w:fill="auto"/>
            <w:noWrap/>
            <w:vAlign w:val="bottom"/>
            <w:hideMark/>
          </w:tcPr>
          <w:p w14:paraId="713085CD"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aclitaxel</w:t>
            </w:r>
          </w:p>
        </w:tc>
        <w:tc>
          <w:tcPr>
            <w:tcW w:w="1440" w:type="dxa"/>
            <w:shd w:val="clear" w:color="auto" w:fill="auto"/>
            <w:noWrap/>
            <w:vAlign w:val="center"/>
            <w:hideMark/>
          </w:tcPr>
          <w:p w14:paraId="6D89FCE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8,694,120</w:t>
            </w:r>
          </w:p>
        </w:tc>
        <w:tc>
          <w:tcPr>
            <w:tcW w:w="1620" w:type="dxa"/>
            <w:shd w:val="clear" w:color="auto" w:fill="auto"/>
            <w:noWrap/>
            <w:vAlign w:val="center"/>
            <w:hideMark/>
          </w:tcPr>
          <w:p w14:paraId="61B9599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525,145</w:t>
            </w:r>
          </w:p>
        </w:tc>
      </w:tr>
      <w:tr w:rsidR="00A00C97" w:rsidRPr="009E5255" w14:paraId="7C4B0A28" w14:textId="77777777" w:rsidTr="001C4245">
        <w:trPr>
          <w:trHeight w:val="170"/>
        </w:trPr>
        <w:tc>
          <w:tcPr>
            <w:tcW w:w="2199" w:type="dxa"/>
            <w:shd w:val="clear" w:color="auto" w:fill="auto"/>
            <w:noWrap/>
            <w:vAlign w:val="bottom"/>
            <w:hideMark/>
          </w:tcPr>
          <w:p w14:paraId="24A19B46"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anitumumab</w:t>
            </w:r>
          </w:p>
        </w:tc>
        <w:tc>
          <w:tcPr>
            <w:tcW w:w="1440" w:type="dxa"/>
            <w:shd w:val="clear" w:color="auto" w:fill="auto"/>
            <w:noWrap/>
            <w:vAlign w:val="center"/>
            <w:hideMark/>
          </w:tcPr>
          <w:p w14:paraId="66CE854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8,016,256</w:t>
            </w:r>
          </w:p>
        </w:tc>
        <w:tc>
          <w:tcPr>
            <w:tcW w:w="1620" w:type="dxa"/>
            <w:shd w:val="clear" w:color="auto" w:fill="auto"/>
            <w:noWrap/>
            <w:vAlign w:val="center"/>
            <w:hideMark/>
          </w:tcPr>
          <w:p w14:paraId="1BDCAFA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815,055</w:t>
            </w:r>
          </w:p>
        </w:tc>
      </w:tr>
      <w:tr w:rsidR="00A00C97" w:rsidRPr="009E5255" w14:paraId="6F481105" w14:textId="77777777" w:rsidTr="001C4245">
        <w:trPr>
          <w:trHeight w:val="170"/>
        </w:trPr>
        <w:tc>
          <w:tcPr>
            <w:tcW w:w="2199" w:type="dxa"/>
            <w:shd w:val="clear" w:color="auto" w:fill="auto"/>
            <w:noWrap/>
            <w:vAlign w:val="bottom"/>
            <w:hideMark/>
          </w:tcPr>
          <w:p w14:paraId="65D189BB"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embrolizumab</w:t>
            </w:r>
          </w:p>
        </w:tc>
        <w:tc>
          <w:tcPr>
            <w:tcW w:w="1440" w:type="dxa"/>
            <w:shd w:val="clear" w:color="auto" w:fill="auto"/>
            <w:noWrap/>
            <w:vAlign w:val="center"/>
            <w:hideMark/>
          </w:tcPr>
          <w:p w14:paraId="329DA5A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68,315,904</w:t>
            </w:r>
          </w:p>
        </w:tc>
        <w:tc>
          <w:tcPr>
            <w:tcW w:w="1620" w:type="dxa"/>
            <w:shd w:val="clear" w:color="auto" w:fill="auto"/>
            <w:noWrap/>
            <w:vAlign w:val="center"/>
            <w:hideMark/>
          </w:tcPr>
          <w:p w14:paraId="64E9900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221,180</w:t>
            </w:r>
          </w:p>
        </w:tc>
      </w:tr>
      <w:tr w:rsidR="00A00C97" w:rsidRPr="009E5255" w14:paraId="5AF0016F" w14:textId="77777777" w:rsidTr="001C4245">
        <w:trPr>
          <w:trHeight w:val="170"/>
        </w:trPr>
        <w:tc>
          <w:tcPr>
            <w:tcW w:w="2199" w:type="dxa"/>
            <w:shd w:val="clear" w:color="auto" w:fill="auto"/>
            <w:noWrap/>
            <w:vAlign w:val="bottom"/>
            <w:hideMark/>
          </w:tcPr>
          <w:p w14:paraId="3AC1E5E7"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emetrexed</w:t>
            </w:r>
          </w:p>
        </w:tc>
        <w:tc>
          <w:tcPr>
            <w:tcW w:w="1440" w:type="dxa"/>
            <w:shd w:val="clear" w:color="auto" w:fill="auto"/>
            <w:noWrap/>
            <w:vAlign w:val="center"/>
            <w:hideMark/>
          </w:tcPr>
          <w:p w14:paraId="3B9D96C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733,376</w:t>
            </w:r>
          </w:p>
        </w:tc>
        <w:tc>
          <w:tcPr>
            <w:tcW w:w="1620" w:type="dxa"/>
            <w:shd w:val="clear" w:color="auto" w:fill="auto"/>
            <w:noWrap/>
            <w:vAlign w:val="center"/>
            <w:hideMark/>
          </w:tcPr>
          <w:p w14:paraId="27AE0B3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64,711</w:t>
            </w:r>
          </w:p>
        </w:tc>
      </w:tr>
      <w:tr w:rsidR="00A00C97" w:rsidRPr="009E5255" w14:paraId="78ABFE1E" w14:textId="77777777" w:rsidTr="001C4245">
        <w:trPr>
          <w:trHeight w:val="170"/>
        </w:trPr>
        <w:tc>
          <w:tcPr>
            <w:tcW w:w="2199" w:type="dxa"/>
            <w:shd w:val="clear" w:color="auto" w:fill="auto"/>
            <w:noWrap/>
            <w:vAlign w:val="bottom"/>
            <w:hideMark/>
          </w:tcPr>
          <w:p w14:paraId="4473E6BA"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ertuzumab</w:t>
            </w:r>
          </w:p>
        </w:tc>
        <w:tc>
          <w:tcPr>
            <w:tcW w:w="1440" w:type="dxa"/>
            <w:shd w:val="clear" w:color="auto" w:fill="auto"/>
            <w:noWrap/>
            <w:vAlign w:val="center"/>
            <w:hideMark/>
          </w:tcPr>
          <w:p w14:paraId="2D673A8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5,502,032</w:t>
            </w:r>
          </w:p>
        </w:tc>
        <w:tc>
          <w:tcPr>
            <w:tcW w:w="1620" w:type="dxa"/>
            <w:shd w:val="clear" w:color="auto" w:fill="auto"/>
            <w:noWrap/>
            <w:vAlign w:val="center"/>
            <w:hideMark/>
          </w:tcPr>
          <w:p w14:paraId="6C3CEF0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739,833</w:t>
            </w:r>
          </w:p>
        </w:tc>
      </w:tr>
      <w:tr w:rsidR="00A00C97" w:rsidRPr="009E5255" w14:paraId="0A1FD0E7" w14:textId="77777777" w:rsidTr="001C4245">
        <w:trPr>
          <w:trHeight w:val="170"/>
        </w:trPr>
        <w:tc>
          <w:tcPr>
            <w:tcW w:w="2199" w:type="dxa"/>
            <w:shd w:val="clear" w:color="auto" w:fill="auto"/>
            <w:noWrap/>
            <w:vAlign w:val="bottom"/>
            <w:hideMark/>
          </w:tcPr>
          <w:p w14:paraId="7940C5D9"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ralatrexate</w:t>
            </w:r>
          </w:p>
        </w:tc>
        <w:tc>
          <w:tcPr>
            <w:tcW w:w="1440" w:type="dxa"/>
            <w:shd w:val="clear" w:color="auto" w:fill="auto"/>
            <w:noWrap/>
            <w:vAlign w:val="center"/>
            <w:hideMark/>
          </w:tcPr>
          <w:p w14:paraId="44F306E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005,128</w:t>
            </w:r>
          </w:p>
        </w:tc>
        <w:tc>
          <w:tcPr>
            <w:tcW w:w="1620" w:type="dxa"/>
            <w:shd w:val="clear" w:color="auto" w:fill="auto"/>
            <w:noWrap/>
            <w:vAlign w:val="center"/>
            <w:hideMark/>
          </w:tcPr>
          <w:p w14:paraId="3A5C832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89,437</w:t>
            </w:r>
          </w:p>
        </w:tc>
      </w:tr>
      <w:tr w:rsidR="00A00C97" w:rsidRPr="009E5255" w14:paraId="322B2E55" w14:textId="77777777" w:rsidTr="001C4245">
        <w:trPr>
          <w:trHeight w:val="170"/>
        </w:trPr>
        <w:tc>
          <w:tcPr>
            <w:tcW w:w="2199" w:type="dxa"/>
            <w:shd w:val="clear" w:color="auto" w:fill="auto"/>
            <w:noWrap/>
            <w:vAlign w:val="bottom"/>
            <w:hideMark/>
          </w:tcPr>
          <w:p w14:paraId="019DD2B6"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Raltitrexed</w:t>
            </w:r>
          </w:p>
        </w:tc>
        <w:tc>
          <w:tcPr>
            <w:tcW w:w="1440" w:type="dxa"/>
            <w:shd w:val="clear" w:color="auto" w:fill="auto"/>
            <w:noWrap/>
            <w:vAlign w:val="center"/>
            <w:hideMark/>
          </w:tcPr>
          <w:p w14:paraId="1EA94AB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22,590</w:t>
            </w:r>
          </w:p>
        </w:tc>
        <w:tc>
          <w:tcPr>
            <w:tcW w:w="1620" w:type="dxa"/>
            <w:shd w:val="clear" w:color="auto" w:fill="auto"/>
            <w:noWrap/>
            <w:vAlign w:val="center"/>
            <w:hideMark/>
          </w:tcPr>
          <w:p w14:paraId="5FA4039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9,290</w:t>
            </w:r>
          </w:p>
        </w:tc>
      </w:tr>
      <w:tr w:rsidR="00A00C97" w:rsidRPr="009E5255" w14:paraId="53BC6BCD" w14:textId="77777777" w:rsidTr="001C4245">
        <w:trPr>
          <w:trHeight w:val="170"/>
        </w:trPr>
        <w:tc>
          <w:tcPr>
            <w:tcW w:w="2199" w:type="dxa"/>
            <w:shd w:val="clear" w:color="auto" w:fill="auto"/>
            <w:noWrap/>
            <w:vAlign w:val="bottom"/>
            <w:hideMark/>
          </w:tcPr>
          <w:p w14:paraId="3D9D4CF1"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Rituximab</w:t>
            </w:r>
          </w:p>
        </w:tc>
        <w:tc>
          <w:tcPr>
            <w:tcW w:w="1440" w:type="dxa"/>
            <w:shd w:val="clear" w:color="auto" w:fill="auto"/>
            <w:noWrap/>
            <w:vAlign w:val="center"/>
            <w:hideMark/>
          </w:tcPr>
          <w:p w14:paraId="569DA02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8,543,424</w:t>
            </w:r>
          </w:p>
        </w:tc>
        <w:tc>
          <w:tcPr>
            <w:tcW w:w="1620" w:type="dxa"/>
            <w:shd w:val="clear" w:color="auto" w:fill="auto"/>
            <w:noWrap/>
            <w:vAlign w:val="center"/>
            <w:hideMark/>
          </w:tcPr>
          <w:p w14:paraId="7814DF0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124,500</w:t>
            </w:r>
          </w:p>
        </w:tc>
      </w:tr>
      <w:tr w:rsidR="00A00C97" w:rsidRPr="009E5255" w14:paraId="2B055737" w14:textId="77777777" w:rsidTr="001C4245">
        <w:trPr>
          <w:trHeight w:val="170"/>
        </w:trPr>
        <w:tc>
          <w:tcPr>
            <w:tcW w:w="2199" w:type="dxa"/>
            <w:shd w:val="clear" w:color="auto" w:fill="auto"/>
            <w:noWrap/>
            <w:vAlign w:val="bottom"/>
            <w:hideMark/>
          </w:tcPr>
          <w:p w14:paraId="7E807F18"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potecan</w:t>
            </w:r>
          </w:p>
        </w:tc>
        <w:tc>
          <w:tcPr>
            <w:tcW w:w="1440" w:type="dxa"/>
            <w:shd w:val="clear" w:color="auto" w:fill="auto"/>
            <w:noWrap/>
            <w:vAlign w:val="center"/>
            <w:hideMark/>
          </w:tcPr>
          <w:p w14:paraId="2298C3F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48,003</w:t>
            </w:r>
          </w:p>
        </w:tc>
        <w:tc>
          <w:tcPr>
            <w:tcW w:w="1620" w:type="dxa"/>
            <w:shd w:val="clear" w:color="auto" w:fill="auto"/>
            <w:noWrap/>
            <w:vAlign w:val="center"/>
            <w:hideMark/>
          </w:tcPr>
          <w:p w14:paraId="59A1B0B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940</w:t>
            </w:r>
          </w:p>
        </w:tc>
      </w:tr>
      <w:tr w:rsidR="00A00C97" w:rsidRPr="009E5255" w14:paraId="5981F8A2" w14:textId="77777777" w:rsidTr="001C4245">
        <w:trPr>
          <w:trHeight w:val="170"/>
        </w:trPr>
        <w:tc>
          <w:tcPr>
            <w:tcW w:w="2199" w:type="dxa"/>
            <w:shd w:val="clear" w:color="auto" w:fill="auto"/>
            <w:noWrap/>
            <w:vAlign w:val="bottom"/>
            <w:hideMark/>
          </w:tcPr>
          <w:p w14:paraId="06EFA0B1"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rastuzumab</w:t>
            </w:r>
          </w:p>
        </w:tc>
        <w:tc>
          <w:tcPr>
            <w:tcW w:w="1440" w:type="dxa"/>
            <w:shd w:val="clear" w:color="auto" w:fill="auto"/>
            <w:noWrap/>
            <w:vAlign w:val="center"/>
            <w:hideMark/>
          </w:tcPr>
          <w:p w14:paraId="31F4534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35,884,032</w:t>
            </w:r>
          </w:p>
        </w:tc>
        <w:tc>
          <w:tcPr>
            <w:tcW w:w="1620" w:type="dxa"/>
            <w:shd w:val="clear" w:color="auto" w:fill="auto"/>
            <w:noWrap/>
            <w:vAlign w:val="center"/>
            <w:hideMark/>
          </w:tcPr>
          <w:p w14:paraId="052AE43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9,309,928</w:t>
            </w:r>
          </w:p>
        </w:tc>
      </w:tr>
      <w:tr w:rsidR="00A00C97" w:rsidRPr="009E5255" w14:paraId="79F72F3D" w14:textId="77777777" w:rsidTr="001C4245">
        <w:trPr>
          <w:trHeight w:val="170"/>
        </w:trPr>
        <w:tc>
          <w:tcPr>
            <w:tcW w:w="2199" w:type="dxa"/>
            <w:shd w:val="clear" w:color="auto" w:fill="auto"/>
            <w:noWrap/>
            <w:vAlign w:val="bottom"/>
            <w:hideMark/>
          </w:tcPr>
          <w:p w14:paraId="6A2C32D8"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rastuzumab Emtansine</w:t>
            </w:r>
          </w:p>
        </w:tc>
        <w:tc>
          <w:tcPr>
            <w:tcW w:w="1440" w:type="dxa"/>
            <w:shd w:val="clear" w:color="auto" w:fill="auto"/>
            <w:noWrap/>
            <w:vAlign w:val="center"/>
            <w:hideMark/>
          </w:tcPr>
          <w:p w14:paraId="3CA77A1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1,338,600</w:t>
            </w:r>
          </w:p>
        </w:tc>
        <w:tc>
          <w:tcPr>
            <w:tcW w:w="1620" w:type="dxa"/>
            <w:shd w:val="clear" w:color="auto" w:fill="auto"/>
            <w:noWrap/>
            <w:vAlign w:val="center"/>
            <w:hideMark/>
          </w:tcPr>
          <w:p w14:paraId="0002796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51,185</w:t>
            </w:r>
          </w:p>
        </w:tc>
      </w:tr>
      <w:tr w:rsidR="00A00C97" w:rsidRPr="009E5255" w14:paraId="38AB48B2" w14:textId="77777777" w:rsidTr="001C4245">
        <w:trPr>
          <w:trHeight w:val="170"/>
        </w:trPr>
        <w:tc>
          <w:tcPr>
            <w:tcW w:w="2199" w:type="dxa"/>
            <w:shd w:val="clear" w:color="auto" w:fill="auto"/>
            <w:noWrap/>
            <w:vAlign w:val="bottom"/>
            <w:hideMark/>
          </w:tcPr>
          <w:p w14:paraId="1ADC2F6D"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Vinblastine</w:t>
            </w:r>
          </w:p>
        </w:tc>
        <w:tc>
          <w:tcPr>
            <w:tcW w:w="1440" w:type="dxa"/>
            <w:shd w:val="clear" w:color="auto" w:fill="auto"/>
            <w:noWrap/>
            <w:vAlign w:val="center"/>
            <w:hideMark/>
          </w:tcPr>
          <w:p w14:paraId="0C14180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37,413</w:t>
            </w:r>
          </w:p>
        </w:tc>
        <w:tc>
          <w:tcPr>
            <w:tcW w:w="1620" w:type="dxa"/>
            <w:shd w:val="clear" w:color="auto" w:fill="auto"/>
            <w:noWrap/>
            <w:vAlign w:val="center"/>
            <w:hideMark/>
          </w:tcPr>
          <w:p w14:paraId="79EA9D8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7,738</w:t>
            </w:r>
          </w:p>
        </w:tc>
      </w:tr>
      <w:tr w:rsidR="00A00C97" w:rsidRPr="009E5255" w14:paraId="7763FDF6" w14:textId="77777777" w:rsidTr="001C4245">
        <w:trPr>
          <w:trHeight w:val="170"/>
        </w:trPr>
        <w:tc>
          <w:tcPr>
            <w:tcW w:w="2199" w:type="dxa"/>
            <w:shd w:val="clear" w:color="auto" w:fill="auto"/>
            <w:noWrap/>
            <w:vAlign w:val="bottom"/>
            <w:hideMark/>
          </w:tcPr>
          <w:p w14:paraId="1E10B519"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Vincristine</w:t>
            </w:r>
          </w:p>
        </w:tc>
        <w:tc>
          <w:tcPr>
            <w:tcW w:w="1440" w:type="dxa"/>
            <w:shd w:val="clear" w:color="auto" w:fill="auto"/>
            <w:noWrap/>
            <w:vAlign w:val="center"/>
            <w:hideMark/>
          </w:tcPr>
          <w:p w14:paraId="0200512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275,847</w:t>
            </w:r>
          </w:p>
        </w:tc>
        <w:tc>
          <w:tcPr>
            <w:tcW w:w="1620" w:type="dxa"/>
            <w:shd w:val="clear" w:color="auto" w:fill="auto"/>
            <w:noWrap/>
            <w:vAlign w:val="center"/>
            <w:hideMark/>
          </w:tcPr>
          <w:p w14:paraId="6136338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8,153</w:t>
            </w:r>
          </w:p>
        </w:tc>
      </w:tr>
      <w:tr w:rsidR="00A00C97" w:rsidRPr="009E5255" w14:paraId="7F1CC040" w14:textId="77777777" w:rsidTr="001C4245">
        <w:trPr>
          <w:trHeight w:val="170"/>
        </w:trPr>
        <w:tc>
          <w:tcPr>
            <w:tcW w:w="2199" w:type="dxa"/>
            <w:tcBorders>
              <w:bottom w:val="single" w:sz="4" w:space="0" w:color="auto"/>
            </w:tcBorders>
            <w:shd w:val="clear" w:color="auto" w:fill="auto"/>
            <w:noWrap/>
            <w:vAlign w:val="bottom"/>
            <w:hideMark/>
          </w:tcPr>
          <w:p w14:paraId="5212CC7D" w14:textId="77777777" w:rsidR="00A00C97" w:rsidRPr="009E5255" w:rsidRDefault="00A00C97" w:rsidP="00EA0B5A">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Vinorelbine</w:t>
            </w:r>
          </w:p>
        </w:tc>
        <w:tc>
          <w:tcPr>
            <w:tcW w:w="1440" w:type="dxa"/>
            <w:tcBorders>
              <w:bottom w:val="single" w:sz="4" w:space="0" w:color="auto"/>
            </w:tcBorders>
            <w:shd w:val="clear" w:color="auto" w:fill="auto"/>
            <w:noWrap/>
            <w:vAlign w:val="center"/>
            <w:hideMark/>
          </w:tcPr>
          <w:p w14:paraId="363BB6A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36,991</w:t>
            </w:r>
          </w:p>
        </w:tc>
        <w:tc>
          <w:tcPr>
            <w:tcW w:w="1620" w:type="dxa"/>
            <w:tcBorders>
              <w:bottom w:val="single" w:sz="4" w:space="0" w:color="auto"/>
            </w:tcBorders>
            <w:shd w:val="clear" w:color="auto" w:fill="auto"/>
            <w:noWrap/>
            <w:vAlign w:val="center"/>
            <w:hideMark/>
          </w:tcPr>
          <w:p w14:paraId="2BDAAC9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8,783</w:t>
            </w:r>
          </w:p>
        </w:tc>
      </w:tr>
    </w:tbl>
    <w:p w14:paraId="0D084074" w14:textId="4AD729A0"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109D5685" w14:textId="0006D552" w:rsidR="00A00C97" w:rsidRPr="009E5255" w:rsidRDefault="003A7CFA" w:rsidP="00777F39">
      <w:pPr>
        <w:pStyle w:val="Caption"/>
      </w:pPr>
      <w:bookmarkStart w:id="527" w:name="_Ref93488030"/>
      <w:r w:rsidRPr="009E5255">
        <w:t>Figure A</w:t>
      </w:r>
      <w:r w:rsidR="00E36C93">
        <w:fldChar w:fldCharType="begin"/>
      </w:r>
      <w:r w:rsidR="00E36C93">
        <w:instrText xml:space="preserve"> SEQ Figure_A \* ARABIC </w:instrText>
      </w:r>
      <w:r w:rsidR="00E36C93">
        <w:fldChar w:fldCharType="separate"/>
      </w:r>
      <w:r w:rsidR="000C766B">
        <w:rPr>
          <w:noProof/>
        </w:rPr>
        <w:t>69</w:t>
      </w:r>
      <w:r w:rsidR="00E36C93">
        <w:rPr>
          <w:noProof/>
        </w:rPr>
        <w:fldChar w:fldCharType="end"/>
      </w:r>
      <w:bookmarkEnd w:id="526"/>
      <w:bookmarkEnd w:id="527"/>
      <w:r w:rsidRPr="009E5255">
        <w:t xml:space="preserve">. </w:t>
      </w:r>
      <w:r w:rsidR="00C172E3" w:rsidRPr="009E5255">
        <w:t>P</w:t>
      </w:r>
      <w:r w:rsidR="00A00C97" w:rsidRPr="009E5255">
        <w:t>urchase</w:t>
      </w:r>
      <w:r w:rsidR="00C172E3" w:rsidRPr="009E5255">
        <w:t xml:space="preserve"> value</w:t>
      </w:r>
      <w:r w:rsidR="00A00C97" w:rsidRPr="009E5255">
        <w:t xml:space="preserve"> by</w:t>
      </w:r>
      <w:r w:rsidR="00EC460D" w:rsidRPr="009E5255">
        <w:t xml:space="preserve"> EFC-listed drug and</w:t>
      </w:r>
      <w:r w:rsidR="00A00C97" w:rsidRPr="009E5255">
        <w:t xml:space="preserve"> </w:t>
      </w:r>
      <w:r w:rsidR="00C172E3" w:rsidRPr="009E5255">
        <w:t>setting</w:t>
      </w:r>
      <w:r w:rsidR="00A00C97" w:rsidRPr="009E5255">
        <w:t xml:space="preserve"> </w:t>
      </w:r>
      <w:r w:rsidR="00C172E3" w:rsidRPr="009E5255">
        <w:t>(</w:t>
      </w:r>
      <w:r w:rsidR="00A00C97" w:rsidRPr="009E5255">
        <w:t>2016</w:t>
      </w:r>
      <w:r w:rsidR="00223811" w:rsidRPr="009E5255">
        <w:t xml:space="preserve"> - </w:t>
      </w:r>
      <w:r w:rsidR="00A00C97" w:rsidRPr="009E5255">
        <w:t>2021</w:t>
      </w:r>
      <w:r w:rsidR="00C172E3" w:rsidRPr="009E5255">
        <w:t>)</w:t>
      </w:r>
    </w:p>
    <w:p w14:paraId="7F0CDE84" w14:textId="77777777" w:rsidR="00A00C97" w:rsidRPr="009E5255" w:rsidRDefault="00A00C97" w:rsidP="00A00C97">
      <w:pPr>
        <w:rPr>
          <w:color w:val="000000" w:themeColor="text1"/>
        </w:rPr>
      </w:pPr>
      <w:r w:rsidRPr="009E5255">
        <w:rPr>
          <w:noProof/>
        </w:rPr>
        <w:drawing>
          <wp:inline distT="0" distB="0" distL="0" distR="0" wp14:anchorId="291C1984" wp14:editId="6539E65B">
            <wp:extent cx="4381500" cy="3302000"/>
            <wp:effectExtent l="0" t="0" r="0" b="0"/>
            <wp:docPr id="182" name="Graphic 182" descr="a column chart showing the Purchase value by EFC-listed drug and setting from 2016 to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Graphic 182" descr="a column chart showing the Purchase value by EFC-listed drug and setting from 2016 to 2021"/>
                    <pic:cNvPicPr/>
                  </pic:nvPicPr>
                  <pic:blipFill>
                    <a:blip r:embed="rId219">
                      <a:extLst>
                        <a:ext uri="{96DAC541-7B7A-43D3-8B79-37D633B846F1}">
                          <asvg:svgBlip xmlns:asvg="http://schemas.microsoft.com/office/drawing/2016/SVG/main" r:embed="rId220"/>
                        </a:ext>
                      </a:extLst>
                    </a:blip>
                    <a:stretch>
                      <a:fillRect/>
                    </a:stretch>
                  </pic:blipFill>
                  <pic:spPr>
                    <a:xfrm>
                      <a:off x="0" y="0"/>
                      <a:ext cx="4381500" cy="3302000"/>
                    </a:xfrm>
                    <a:prstGeom prst="rect">
                      <a:avLst/>
                    </a:prstGeom>
                  </pic:spPr>
                </pic:pic>
              </a:graphicData>
            </a:graphic>
          </wp:inline>
        </w:drawing>
      </w:r>
    </w:p>
    <w:p w14:paraId="2BC1629E" w14:textId="25D40E69"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34F11A32" w14:textId="0F35E06F" w:rsidR="00A00C97" w:rsidRPr="009E5255" w:rsidRDefault="0080144B" w:rsidP="00777F39">
      <w:pPr>
        <w:pStyle w:val="Caption"/>
      </w:pPr>
      <w:bookmarkStart w:id="528" w:name="_Ref88731386"/>
      <w:r w:rsidRPr="009E5255">
        <w:t>Figure A</w:t>
      </w:r>
      <w:r w:rsidR="00E36C93">
        <w:fldChar w:fldCharType="begin"/>
      </w:r>
      <w:r w:rsidR="00E36C93">
        <w:instrText xml:space="preserve"> SEQ Figure_A \* ARABIC </w:instrText>
      </w:r>
      <w:r w:rsidR="00E36C93">
        <w:fldChar w:fldCharType="separate"/>
      </w:r>
      <w:r w:rsidR="000C766B">
        <w:rPr>
          <w:noProof/>
        </w:rPr>
        <w:t>70</w:t>
      </w:r>
      <w:r w:rsidR="00E36C93">
        <w:rPr>
          <w:noProof/>
        </w:rPr>
        <w:fldChar w:fldCharType="end"/>
      </w:r>
      <w:bookmarkEnd w:id="528"/>
      <w:r w:rsidRPr="009E5255">
        <w:t xml:space="preserve">. </w:t>
      </w:r>
      <w:r w:rsidR="00A00C97" w:rsidRPr="009E5255">
        <w:t xml:space="preserve">Distribution of purchases </w:t>
      </w:r>
      <w:r w:rsidR="00EC460D" w:rsidRPr="009E5255">
        <w:t xml:space="preserve">by </w:t>
      </w:r>
      <w:r w:rsidR="00ED07F5" w:rsidRPr="009E5255">
        <w:t xml:space="preserve">EFC-listed drug and </w:t>
      </w:r>
      <w:r w:rsidR="00EC460D" w:rsidRPr="009E5255">
        <w:t>setting (</w:t>
      </w:r>
      <w:r w:rsidR="00A00C97" w:rsidRPr="009E5255">
        <w:t>hospital</w:t>
      </w:r>
      <w:r w:rsidR="00EC460D" w:rsidRPr="009E5255">
        <w:t xml:space="preserve">, </w:t>
      </w:r>
      <w:r w:rsidR="00A00C97" w:rsidRPr="009E5255">
        <w:t>retail pharmac</w:t>
      </w:r>
      <w:r w:rsidR="00EC460D" w:rsidRPr="009E5255">
        <w:t>y)</w:t>
      </w:r>
      <w:r w:rsidR="00A00C97" w:rsidRPr="009E5255">
        <w:t xml:space="preserve"> </w:t>
      </w:r>
      <w:r w:rsidR="00C172E3" w:rsidRPr="009E5255">
        <w:t>(</w:t>
      </w:r>
      <w:r w:rsidR="00A00C97" w:rsidRPr="009E5255">
        <w:t>2016</w:t>
      </w:r>
      <w:r w:rsidR="00EC460D" w:rsidRPr="009E5255">
        <w:t xml:space="preserve"> </w:t>
      </w:r>
      <w:r w:rsidR="00A00C97" w:rsidRPr="009E5255">
        <w:t>-</w:t>
      </w:r>
      <w:r w:rsidR="00EC460D" w:rsidRPr="009E5255">
        <w:t xml:space="preserve"> </w:t>
      </w:r>
      <w:r w:rsidR="00A00C97" w:rsidRPr="009E5255">
        <w:t>2020</w:t>
      </w:r>
      <w:r w:rsidR="00C172E3" w:rsidRPr="009E5255">
        <w:t>)</w:t>
      </w:r>
    </w:p>
    <w:p w14:paraId="2086BEFE" w14:textId="77777777" w:rsidR="00A00C97" w:rsidRPr="009E5255" w:rsidRDefault="00A00C97" w:rsidP="00A00C97">
      <w:pPr>
        <w:keepNext/>
        <w:keepLines/>
        <w:rPr>
          <w:color w:val="000000" w:themeColor="text1"/>
        </w:rPr>
      </w:pPr>
      <w:r w:rsidRPr="009E5255">
        <w:rPr>
          <w:noProof/>
        </w:rPr>
        <w:drawing>
          <wp:inline distT="0" distB="0" distL="0" distR="0" wp14:anchorId="75B351FE" wp14:editId="62570F22">
            <wp:extent cx="5731510" cy="3228340"/>
            <wp:effectExtent l="0" t="0" r="0" b="0"/>
            <wp:docPr id="183" name="Chart 183" descr="an area graph showing the Distribution of purchases by EFC-listed drug and setting (hospital, retail pharmacy) from 2016 to 2020">
              <a:extLst xmlns:a="http://schemas.openxmlformats.org/drawingml/2006/main">
                <a:ext uri="{FF2B5EF4-FFF2-40B4-BE49-F238E27FC236}">
                  <a16:creationId xmlns:a16="http://schemas.microsoft.com/office/drawing/2014/main" id="{CA880EA2-CA56-475F-A43F-6FA57FACFF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p>
    <w:p w14:paraId="6C59CD0B" w14:textId="61C4EB0D"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4C1C16BB" w14:textId="3CC2976F" w:rsidR="00A00C97" w:rsidRPr="009E5255" w:rsidRDefault="00A00C97" w:rsidP="003A6F1A">
      <w:pPr>
        <w:pStyle w:val="TableNotes"/>
      </w:pPr>
      <w:r w:rsidRPr="009E5255">
        <w:t>Notes:</w:t>
      </w:r>
      <w:r w:rsidRPr="009E5255">
        <w:tab/>
        <w:t xml:space="preserve">Blue denotes Hospital sales, orange </w:t>
      </w:r>
      <w:r w:rsidR="00EC460D" w:rsidRPr="009E5255">
        <w:t xml:space="preserve">denotes </w:t>
      </w:r>
      <w:r w:rsidRPr="009E5255">
        <w:t>retail sales.</w:t>
      </w:r>
    </w:p>
    <w:p w14:paraId="73EFB503" w14:textId="70ADFA86" w:rsidR="00A00C97" w:rsidRPr="009E5255" w:rsidRDefault="00A00C97" w:rsidP="00A00C97">
      <w:pPr>
        <w:rPr>
          <w:color w:val="000000" w:themeColor="text1"/>
        </w:rPr>
      </w:pPr>
      <w:r w:rsidRPr="009E5255">
        <w:rPr>
          <w:color w:val="000000" w:themeColor="text1"/>
        </w:rPr>
        <w:t xml:space="preserve">A summary of total purchases by drug, year and compounding status is provided in </w:t>
      </w:r>
      <w:r w:rsidRPr="009E5255">
        <w:rPr>
          <w:color w:val="000000" w:themeColor="text1"/>
        </w:rPr>
        <w:fldChar w:fldCharType="begin"/>
      </w:r>
      <w:r w:rsidRPr="009E5255">
        <w:rPr>
          <w:color w:val="000000" w:themeColor="text1"/>
        </w:rPr>
        <w:instrText xml:space="preserve"> REF _Ref88743332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Table </w:t>
      </w:r>
      <w:r w:rsidR="000C766B" w:rsidRPr="000C766B">
        <w:rPr>
          <w:noProof/>
          <w:color w:val="000000" w:themeColor="text1"/>
        </w:rPr>
        <w:t>A43</w:t>
      </w:r>
      <w:r w:rsidRPr="009E5255">
        <w:rPr>
          <w:color w:val="000000" w:themeColor="text1"/>
        </w:rPr>
        <w:fldChar w:fldCharType="end"/>
      </w:r>
      <w:r w:rsidRPr="009E5255">
        <w:rPr>
          <w:color w:val="000000" w:themeColor="text1"/>
        </w:rPr>
        <w:t>.</w:t>
      </w:r>
    </w:p>
    <w:p w14:paraId="4E001C9D" w14:textId="446063C4" w:rsidR="00A00C97" w:rsidRPr="009E5255" w:rsidRDefault="00712126" w:rsidP="00777F39">
      <w:pPr>
        <w:pStyle w:val="Caption"/>
      </w:pPr>
      <w:bookmarkStart w:id="529" w:name="_Ref88743332"/>
      <w:r w:rsidRPr="009E5255">
        <w:t>Table A</w:t>
      </w:r>
      <w:r w:rsidR="00E36C93">
        <w:fldChar w:fldCharType="begin"/>
      </w:r>
      <w:r w:rsidR="00E36C93">
        <w:instrText xml:space="preserve"> SEQ Table_A \* ARABIC </w:instrText>
      </w:r>
      <w:r w:rsidR="00E36C93">
        <w:fldChar w:fldCharType="separate"/>
      </w:r>
      <w:r w:rsidR="000C766B">
        <w:rPr>
          <w:noProof/>
        </w:rPr>
        <w:t>43</w:t>
      </w:r>
      <w:r w:rsidR="00E36C93">
        <w:rPr>
          <w:noProof/>
        </w:rPr>
        <w:fldChar w:fldCharType="end"/>
      </w:r>
      <w:bookmarkEnd w:id="529"/>
      <w:r w:rsidRPr="009E5255">
        <w:t xml:space="preserve">. </w:t>
      </w:r>
      <w:r w:rsidR="00A00C97" w:rsidRPr="009E5255">
        <w:t xml:space="preserve">Total purchases </w:t>
      </w:r>
      <w:r w:rsidR="007A6C1E" w:rsidRPr="009E5255">
        <w:t xml:space="preserve">by </w:t>
      </w:r>
      <w:r w:rsidR="00ED07F5" w:rsidRPr="009E5255">
        <w:t xml:space="preserve">EFC-listed </w:t>
      </w:r>
      <w:r w:rsidR="007A6C1E" w:rsidRPr="009E5255">
        <w:t xml:space="preserve">drug and </w:t>
      </w:r>
      <w:r w:rsidR="00A00C97" w:rsidRPr="009E5255">
        <w:t>compounding status</w:t>
      </w:r>
      <w:r w:rsidR="00C172E3" w:rsidRPr="009E5255">
        <w:t xml:space="preserve"> (2016</w:t>
      </w:r>
      <w:r w:rsidR="007A6C1E" w:rsidRPr="009E5255">
        <w:t xml:space="preserve"> </w:t>
      </w:r>
      <w:r w:rsidR="00C172E3" w:rsidRPr="009E5255">
        <w:t>-</w:t>
      </w:r>
      <w:r w:rsidR="007A6C1E" w:rsidRPr="009E5255">
        <w:t xml:space="preserve"> </w:t>
      </w:r>
      <w:r w:rsidR="00C172E3" w:rsidRPr="009E5255">
        <w:t>2020)</w:t>
      </w:r>
    </w:p>
    <w:tbl>
      <w:tblPr>
        <w:tblW w:w="9927" w:type="dxa"/>
        <w:tblLayout w:type="fixed"/>
        <w:tblLook w:val="04A0" w:firstRow="1" w:lastRow="0" w:firstColumn="1" w:lastColumn="0" w:noHBand="0" w:noVBand="1"/>
        <w:tblCaption w:val="Total purchases by EFC-listed drug and compounding status from 2016 to 2020"/>
      </w:tblPr>
      <w:tblGrid>
        <w:gridCol w:w="1349"/>
        <w:gridCol w:w="1429"/>
        <w:gridCol w:w="1430"/>
        <w:gridCol w:w="1430"/>
        <w:gridCol w:w="1429"/>
        <w:gridCol w:w="1430"/>
        <w:gridCol w:w="1430"/>
      </w:tblGrid>
      <w:tr w:rsidR="00A00C97" w:rsidRPr="009E5255" w14:paraId="296D8483" w14:textId="77777777" w:rsidTr="00DF5B25">
        <w:trPr>
          <w:trHeight w:val="20"/>
          <w:tblHeader/>
        </w:trPr>
        <w:tc>
          <w:tcPr>
            <w:tcW w:w="1349" w:type="dxa"/>
            <w:tcBorders>
              <w:bottom w:val="single" w:sz="4" w:space="0" w:color="auto"/>
            </w:tcBorders>
            <w:shd w:val="clear" w:color="auto" w:fill="auto"/>
            <w:noWrap/>
            <w:vAlign w:val="bottom"/>
            <w:hideMark/>
          </w:tcPr>
          <w:p w14:paraId="75569BDB" w14:textId="6EB99BA3" w:rsidR="00A00C97" w:rsidRPr="009E5255" w:rsidRDefault="0030291E" w:rsidP="007A6C1E">
            <w:pPr>
              <w:pStyle w:val="NoSpacing"/>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Drug</w:t>
            </w:r>
          </w:p>
        </w:tc>
        <w:tc>
          <w:tcPr>
            <w:tcW w:w="1429" w:type="dxa"/>
            <w:tcBorders>
              <w:bottom w:val="single" w:sz="4" w:space="0" w:color="auto"/>
            </w:tcBorders>
            <w:shd w:val="clear" w:color="auto" w:fill="auto"/>
            <w:noWrap/>
            <w:vAlign w:val="bottom"/>
            <w:hideMark/>
          </w:tcPr>
          <w:p w14:paraId="16A6252F" w14:textId="77777777" w:rsidR="00A00C97" w:rsidRPr="009E5255" w:rsidRDefault="00A00C97" w:rsidP="007A6C1E">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2016</w:t>
            </w:r>
          </w:p>
        </w:tc>
        <w:tc>
          <w:tcPr>
            <w:tcW w:w="1430" w:type="dxa"/>
            <w:tcBorders>
              <w:bottom w:val="single" w:sz="4" w:space="0" w:color="auto"/>
            </w:tcBorders>
            <w:shd w:val="clear" w:color="auto" w:fill="auto"/>
            <w:noWrap/>
            <w:vAlign w:val="bottom"/>
            <w:hideMark/>
          </w:tcPr>
          <w:p w14:paraId="7EED4307" w14:textId="77777777" w:rsidR="00A00C97" w:rsidRPr="009E5255" w:rsidRDefault="00A00C97" w:rsidP="007A6C1E">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2017</w:t>
            </w:r>
          </w:p>
        </w:tc>
        <w:tc>
          <w:tcPr>
            <w:tcW w:w="1430" w:type="dxa"/>
            <w:tcBorders>
              <w:bottom w:val="single" w:sz="4" w:space="0" w:color="auto"/>
            </w:tcBorders>
            <w:shd w:val="clear" w:color="auto" w:fill="auto"/>
            <w:noWrap/>
            <w:vAlign w:val="bottom"/>
            <w:hideMark/>
          </w:tcPr>
          <w:p w14:paraId="6F316444" w14:textId="77777777" w:rsidR="00A00C97" w:rsidRPr="009E5255" w:rsidRDefault="00A00C97" w:rsidP="007A6C1E">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2018</w:t>
            </w:r>
          </w:p>
        </w:tc>
        <w:tc>
          <w:tcPr>
            <w:tcW w:w="1429" w:type="dxa"/>
            <w:tcBorders>
              <w:bottom w:val="single" w:sz="4" w:space="0" w:color="auto"/>
            </w:tcBorders>
            <w:shd w:val="clear" w:color="auto" w:fill="auto"/>
            <w:noWrap/>
            <w:vAlign w:val="bottom"/>
            <w:hideMark/>
          </w:tcPr>
          <w:p w14:paraId="54E0874D" w14:textId="77777777" w:rsidR="00A00C97" w:rsidRPr="009E5255" w:rsidRDefault="00A00C97" w:rsidP="007A6C1E">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2019</w:t>
            </w:r>
          </w:p>
        </w:tc>
        <w:tc>
          <w:tcPr>
            <w:tcW w:w="1430" w:type="dxa"/>
            <w:tcBorders>
              <w:bottom w:val="single" w:sz="4" w:space="0" w:color="auto"/>
            </w:tcBorders>
            <w:shd w:val="clear" w:color="auto" w:fill="auto"/>
            <w:noWrap/>
            <w:vAlign w:val="bottom"/>
            <w:hideMark/>
          </w:tcPr>
          <w:p w14:paraId="44B385E4" w14:textId="77777777" w:rsidR="00A00C97" w:rsidRPr="009E5255" w:rsidRDefault="00A00C97" w:rsidP="007A6C1E">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2020</w:t>
            </w:r>
          </w:p>
        </w:tc>
        <w:tc>
          <w:tcPr>
            <w:tcW w:w="1430" w:type="dxa"/>
            <w:tcBorders>
              <w:bottom w:val="single" w:sz="4" w:space="0" w:color="auto"/>
            </w:tcBorders>
            <w:shd w:val="clear" w:color="auto" w:fill="auto"/>
            <w:noWrap/>
            <w:vAlign w:val="bottom"/>
            <w:hideMark/>
          </w:tcPr>
          <w:p w14:paraId="36244B67" w14:textId="77777777" w:rsidR="00A00C97" w:rsidRPr="009E5255" w:rsidRDefault="00A00C97" w:rsidP="007A6C1E">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2016-2020</w:t>
            </w:r>
          </w:p>
        </w:tc>
      </w:tr>
      <w:tr w:rsidR="00A00C97" w:rsidRPr="009E5255" w14:paraId="23EA942A" w14:textId="77777777" w:rsidTr="00DF5B25">
        <w:trPr>
          <w:trHeight w:val="20"/>
        </w:trPr>
        <w:tc>
          <w:tcPr>
            <w:tcW w:w="9927" w:type="dxa"/>
            <w:gridSpan w:val="7"/>
            <w:tcBorders>
              <w:top w:val="single" w:sz="4" w:space="0" w:color="auto"/>
            </w:tcBorders>
            <w:shd w:val="clear" w:color="auto" w:fill="auto"/>
            <w:noWrap/>
            <w:vAlign w:val="bottom"/>
            <w:hideMark/>
          </w:tcPr>
          <w:p w14:paraId="6981641D"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rsenic</w:t>
            </w:r>
          </w:p>
        </w:tc>
      </w:tr>
      <w:tr w:rsidR="00A00C97" w:rsidRPr="009E5255" w14:paraId="0875B483" w14:textId="77777777" w:rsidTr="00DF5B25">
        <w:trPr>
          <w:trHeight w:val="20"/>
        </w:trPr>
        <w:tc>
          <w:tcPr>
            <w:tcW w:w="1349" w:type="dxa"/>
            <w:shd w:val="clear" w:color="auto" w:fill="auto"/>
            <w:noWrap/>
            <w:vAlign w:val="bottom"/>
            <w:hideMark/>
          </w:tcPr>
          <w:p w14:paraId="7942CABF" w14:textId="77777777" w:rsidR="00A00C97" w:rsidRPr="009E5255" w:rsidRDefault="00A00C97" w:rsidP="00FA22D6">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12690A2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68,612</w:t>
            </w:r>
          </w:p>
        </w:tc>
        <w:tc>
          <w:tcPr>
            <w:tcW w:w="1430" w:type="dxa"/>
            <w:shd w:val="clear" w:color="auto" w:fill="auto"/>
            <w:noWrap/>
            <w:vAlign w:val="center"/>
            <w:hideMark/>
          </w:tcPr>
          <w:p w14:paraId="62B680D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74,923</w:t>
            </w:r>
          </w:p>
        </w:tc>
        <w:tc>
          <w:tcPr>
            <w:tcW w:w="1430" w:type="dxa"/>
            <w:shd w:val="clear" w:color="auto" w:fill="auto"/>
            <w:noWrap/>
            <w:vAlign w:val="center"/>
            <w:hideMark/>
          </w:tcPr>
          <w:p w14:paraId="0E7A4ED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41,143</w:t>
            </w:r>
          </w:p>
        </w:tc>
        <w:tc>
          <w:tcPr>
            <w:tcW w:w="1429" w:type="dxa"/>
            <w:shd w:val="clear" w:color="auto" w:fill="auto"/>
            <w:noWrap/>
            <w:vAlign w:val="center"/>
            <w:hideMark/>
          </w:tcPr>
          <w:p w14:paraId="052F5C8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55,427</w:t>
            </w:r>
          </w:p>
        </w:tc>
        <w:tc>
          <w:tcPr>
            <w:tcW w:w="1430" w:type="dxa"/>
            <w:shd w:val="clear" w:color="auto" w:fill="auto"/>
            <w:noWrap/>
            <w:vAlign w:val="center"/>
            <w:hideMark/>
          </w:tcPr>
          <w:p w14:paraId="04FE943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75,903</w:t>
            </w:r>
          </w:p>
        </w:tc>
        <w:tc>
          <w:tcPr>
            <w:tcW w:w="1430" w:type="dxa"/>
            <w:shd w:val="clear" w:color="auto" w:fill="auto"/>
            <w:noWrap/>
            <w:vAlign w:val="center"/>
            <w:hideMark/>
          </w:tcPr>
          <w:p w14:paraId="3589F48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516,008</w:t>
            </w:r>
          </w:p>
        </w:tc>
      </w:tr>
      <w:tr w:rsidR="00A00C97" w:rsidRPr="009E5255" w14:paraId="5C42671A" w14:textId="77777777" w:rsidTr="00DF5B25">
        <w:trPr>
          <w:trHeight w:val="20"/>
        </w:trPr>
        <w:tc>
          <w:tcPr>
            <w:tcW w:w="1349" w:type="dxa"/>
            <w:shd w:val="clear" w:color="auto" w:fill="auto"/>
            <w:noWrap/>
            <w:vAlign w:val="bottom"/>
            <w:hideMark/>
          </w:tcPr>
          <w:p w14:paraId="269AA92F" w14:textId="77777777" w:rsidR="00A00C97" w:rsidRPr="009E5255" w:rsidRDefault="00A00C97" w:rsidP="00FA22D6">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16592E4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68,675</w:t>
            </w:r>
          </w:p>
        </w:tc>
        <w:tc>
          <w:tcPr>
            <w:tcW w:w="1430" w:type="dxa"/>
            <w:shd w:val="clear" w:color="auto" w:fill="auto"/>
            <w:noWrap/>
            <w:vAlign w:val="center"/>
            <w:hideMark/>
          </w:tcPr>
          <w:p w14:paraId="7650B76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3,577</w:t>
            </w:r>
          </w:p>
        </w:tc>
        <w:tc>
          <w:tcPr>
            <w:tcW w:w="1430" w:type="dxa"/>
            <w:shd w:val="clear" w:color="auto" w:fill="auto"/>
            <w:noWrap/>
            <w:vAlign w:val="center"/>
            <w:hideMark/>
          </w:tcPr>
          <w:p w14:paraId="1198B5F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7,656</w:t>
            </w:r>
          </w:p>
        </w:tc>
        <w:tc>
          <w:tcPr>
            <w:tcW w:w="1429" w:type="dxa"/>
            <w:shd w:val="clear" w:color="auto" w:fill="auto"/>
            <w:noWrap/>
            <w:vAlign w:val="center"/>
            <w:hideMark/>
          </w:tcPr>
          <w:p w14:paraId="2A88E25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58,634</w:t>
            </w:r>
          </w:p>
        </w:tc>
        <w:tc>
          <w:tcPr>
            <w:tcW w:w="1430" w:type="dxa"/>
            <w:shd w:val="clear" w:color="auto" w:fill="auto"/>
            <w:noWrap/>
            <w:vAlign w:val="center"/>
            <w:hideMark/>
          </w:tcPr>
          <w:p w14:paraId="60605D9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91,969</w:t>
            </w:r>
          </w:p>
        </w:tc>
        <w:tc>
          <w:tcPr>
            <w:tcW w:w="1430" w:type="dxa"/>
            <w:shd w:val="clear" w:color="auto" w:fill="auto"/>
            <w:noWrap/>
            <w:vAlign w:val="center"/>
            <w:hideMark/>
          </w:tcPr>
          <w:p w14:paraId="6BF2CA2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80,511</w:t>
            </w:r>
          </w:p>
        </w:tc>
      </w:tr>
      <w:tr w:rsidR="00A00C97" w:rsidRPr="009E5255" w14:paraId="70AF772D" w14:textId="77777777" w:rsidTr="00DF5B25">
        <w:trPr>
          <w:trHeight w:val="20"/>
        </w:trPr>
        <w:tc>
          <w:tcPr>
            <w:tcW w:w="1349" w:type="dxa"/>
            <w:shd w:val="clear" w:color="auto" w:fill="auto"/>
            <w:noWrap/>
            <w:vAlign w:val="bottom"/>
            <w:hideMark/>
          </w:tcPr>
          <w:p w14:paraId="7A7A32F9" w14:textId="77777777" w:rsidR="00A00C97" w:rsidRPr="009E5255" w:rsidRDefault="00A00C97" w:rsidP="00FA22D6">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3D02753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37,287</w:t>
            </w:r>
          </w:p>
        </w:tc>
        <w:tc>
          <w:tcPr>
            <w:tcW w:w="1430" w:type="dxa"/>
            <w:shd w:val="clear" w:color="auto" w:fill="auto"/>
            <w:noWrap/>
            <w:vAlign w:val="center"/>
            <w:hideMark/>
          </w:tcPr>
          <w:p w14:paraId="2256A0A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18,501</w:t>
            </w:r>
          </w:p>
        </w:tc>
        <w:tc>
          <w:tcPr>
            <w:tcW w:w="1430" w:type="dxa"/>
            <w:shd w:val="clear" w:color="auto" w:fill="auto"/>
            <w:noWrap/>
            <w:vAlign w:val="center"/>
            <w:hideMark/>
          </w:tcPr>
          <w:p w14:paraId="705E2E4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58,799</w:t>
            </w:r>
          </w:p>
        </w:tc>
        <w:tc>
          <w:tcPr>
            <w:tcW w:w="1429" w:type="dxa"/>
            <w:shd w:val="clear" w:color="auto" w:fill="auto"/>
            <w:noWrap/>
            <w:vAlign w:val="center"/>
            <w:hideMark/>
          </w:tcPr>
          <w:p w14:paraId="68229DE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14,061</w:t>
            </w:r>
          </w:p>
        </w:tc>
        <w:tc>
          <w:tcPr>
            <w:tcW w:w="1430" w:type="dxa"/>
            <w:shd w:val="clear" w:color="auto" w:fill="auto"/>
            <w:noWrap/>
            <w:vAlign w:val="center"/>
            <w:hideMark/>
          </w:tcPr>
          <w:p w14:paraId="130FA83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67,871</w:t>
            </w:r>
          </w:p>
        </w:tc>
        <w:tc>
          <w:tcPr>
            <w:tcW w:w="1430" w:type="dxa"/>
            <w:shd w:val="clear" w:color="auto" w:fill="auto"/>
            <w:noWrap/>
            <w:vAlign w:val="center"/>
            <w:hideMark/>
          </w:tcPr>
          <w:p w14:paraId="5AB519E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296,519</w:t>
            </w:r>
          </w:p>
        </w:tc>
      </w:tr>
      <w:tr w:rsidR="00A00C97" w:rsidRPr="009E5255" w14:paraId="2A1C2AD6" w14:textId="77777777" w:rsidTr="00DF5B25">
        <w:trPr>
          <w:trHeight w:val="20"/>
        </w:trPr>
        <w:tc>
          <w:tcPr>
            <w:tcW w:w="9927" w:type="dxa"/>
            <w:gridSpan w:val="7"/>
            <w:shd w:val="clear" w:color="auto" w:fill="auto"/>
            <w:noWrap/>
            <w:vAlign w:val="bottom"/>
            <w:hideMark/>
          </w:tcPr>
          <w:p w14:paraId="167BE566"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tezolizumab</w:t>
            </w:r>
          </w:p>
        </w:tc>
      </w:tr>
      <w:tr w:rsidR="00A00C97" w:rsidRPr="009E5255" w14:paraId="0F65D63D" w14:textId="77777777" w:rsidTr="00DF5B25">
        <w:trPr>
          <w:trHeight w:val="20"/>
        </w:trPr>
        <w:tc>
          <w:tcPr>
            <w:tcW w:w="1349" w:type="dxa"/>
            <w:shd w:val="clear" w:color="auto" w:fill="auto"/>
            <w:noWrap/>
            <w:vAlign w:val="bottom"/>
            <w:hideMark/>
          </w:tcPr>
          <w:p w14:paraId="15A410BD"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5222D097" w14:textId="1DED53B6"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1CA917F6" w14:textId="21891B92"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1E08E97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49,853</w:t>
            </w:r>
          </w:p>
        </w:tc>
        <w:tc>
          <w:tcPr>
            <w:tcW w:w="1429" w:type="dxa"/>
            <w:shd w:val="clear" w:color="auto" w:fill="auto"/>
            <w:noWrap/>
            <w:vAlign w:val="center"/>
            <w:hideMark/>
          </w:tcPr>
          <w:p w14:paraId="56F0934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593,596</w:t>
            </w:r>
          </w:p>
        </w:tc>
        <w:tc>
          <w:tcPr>
            <w:tcW w:w="1430" w:type="dxa"/>
            <w:shd w:val="clear" w:color="auto" w:fill="auto"/>
            <w:noWrap/>
            <w:vAlign w:val="center"/>
            <w:hideMark/>
          </w:tcPr>
          <w:p w14:paraId="664EF4F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571,204</w:t>
            </w:r>
          </w:p>
        </w:tc>
        <w:tc>
          <w:tcPr>
            <w:tcW w:w="1430" w:type="dxa"/>
            <w:shd w:val="clear" w:color="auto" w:fill="auto"/>
            <w:noWrap/>
            <w:vAlign w:val="center"/>
            <w:hideMark/>
          </w:tcPr>
          <w:p w14:paraId="7E18905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5,214,653</w:t>
            </w:r>
          </w:p>
        </w:tc>
      </w:tr>
      <w:tr w:rsidR="00A00C97" w:rsidRPr="009E5255" w14:paraId="5F44B995" w14:textId="77777777" w:rsidTr="00DF5B25">
        <w:trPr>
          <w:trHeight w:val="20"/>
        </w:trPr>
        <w:tc>
          <w:tcPr>
            <w:tcW w:w="1349" w:type="dxa"/>
            <w:shd w:val="clear" w:color="auto" w:fill="auto"/>
            <w:noWrap/>
            <w:vAlign w:val="bottom"/>
            <w:hideMark/>
          </w:tcPr>
          <w:p w14:paraId="50D88F0B"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1EF46B45" w14:textId="0E584990"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21C3FA7A" w14:textId="4B23B1CA"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766CEDF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064,658</w:t>
            </w:r>
          </w:p>
        </w:tc>
        <w:tc>
          <w:tcPr>
            <w:tcW w:w="1429" w:type="dxa"/>
            <w:shd w:val="clear" w:color="auto" w:fill="auto"/>
            <w:noWrap/>
            <w:vAlign w:val="center"/>
            <w:hideMark/>
          </w:tcPr>
          <w:p w14:paraId="4BF1054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280,244</w:t>
            </w:r>
          </w:p>
        </w:tc>
        <w:tc>
          <w:tcPr>
            <w:tcW w:w="1430" w:type="dxa"/>
            <w:shd w:val="clear" w:color="auto" w:fill="auto"/>
            <w:noWrap/>
            <w:vAlign w:val="center"/>
            <w:hideMark/>
          </w:tcPr>
          <w:p w14:paraId="7865313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974,004</w:t>
            </w:r>
          </w:p>
        </w:tc>
        <w:tc>
          <w:tcPr>
            <w:tcW w:w="1430" w:type="dxa"/>
            <w:shd w:val="clear" w:color="auto" w:fill="auto"/>
            <w:noWrap/>
            <w:vAlign w:val="center"/>
            <w:hideMark/>
          </w:tcPr>
          <w:p w14:paraId="5D1DE77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9,318,906</w:t>
            </w:r>
          </w:p>
        </w:tc>
      </w:tr>
      <w:tr w:rsidR="00A00C97" w:rsidRPr="009E5255" w14:paraId="31E07F73" w14:textId="77777777" w:rsidTr="00DF5B25">
        <w:trPr>
          <w:trHeight w:val="20"/>
        </w:trPr>
        <w:tc>
          <w:tcPr>
            <w:tcW w:w="1349" w:type="dxa"/>
            <w:shd w:val="clear" w:color="auto" w:fill="auto"/>
            <w:noWrap/>
            <w:vAlign w:val="bottom"/>
            <w:hideMark/>
          </w:tcPr>
          <w:p w14:paraId="6A9079AB"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43988E94" w14:textId="0200FBFF"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4EA2AE77" w14:textId="3DEB1725"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520BD7E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114,511</w:t>
            </w:r>
          </w:p>
        </w:tc>
        <w:tc>
          <w:tcPr>
            <w:tcW w:w="1429" w:type="dxa"/>
            <w:shd w:val="clear" w:color="auto" w:fill="auto"/>
            <w:noWrap/>
            <w:vAlign w:val="center"/>
            <w:hideMark/>
          </w:tcPr>
          <w:p w14:paraId="2B65CBF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873,840</w:t>
            </w:r>
          </w:p>
        </w:tc>
        <w:tc>
          <w:tcPr>
            <w:tcW w:w="1430" w:type="dxa"/>
            <w:shd w:val="clear" w:color="auto" w:fill="auto"/>
            <w:noWrap/>
            <w:vAlign w:val="center"/>
            <w:hideMark/>
          </w:tcPr>
          <w:p w14:paraId="7B4EE53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8,545,208</w:t>
            </w:r>
          </w:p>
        </w:tc>
        <w:tc>
          <w:tcPr>
            <w:tcW w:w="1430" w:type="dxa"/>
            <w:shd w:val="clear" w:color="auto" w:fill="auto"/>
            <w:noWrap/>
            <w:vAlign w:val="center"/>
            <w:hideMark/>
          </w:tcPr>
          <w:p w14:paraId="1CBDA14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4,533,559</w:t>
            </w:r>
          </w:p>
        </w:tc>
      </w:tr>
      <w:tr w:rsidR="00A00C97" w:rsidRPr="009E5255" w14:paraId="1530EBD2" w14:textId="77777777" w:rsidTr="00DF5B25">
        <w:trPr>
          <w:trHeight w:val="20"/>
        </w:trPr>
        <w:tc>
          <w:tcPr>
            <w:tcW w:w="9927" w:type="dxa"/>
            <w:gridSpan w:val="7"/>
            <w:shd w:val="clear" w:color="auto" w:fill="auto"/>
            <w:noWrap/>
            <w:vAlign w:val="bottom"/>
            <w:hideMark/>
          </w:tcPr>
          <w:p w14:paraId="0C863F23"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velumab</w:t>
            </w:r>
          </w:p>
        </w:tc>
      </w:tr>
      <w:tr w:rsidR="00A00C97" w:rsidRPr="009E5255" w14:paraId="40424756" w14:textId="77777777" w:rsidTr="00DF5B25">
        <w:trPr>
          <w:trHeight w:val="20"/>
        </w:trPr>
        <w:tc>
          <w:tcPr>
            <w:tcW w:w="1349" w:type="dxa"/>
            <w:shd w:val="clear" w:color="auto" w:fill="auto"/>
            <w:noWrap/>
            <w:vAlign w:val="bottom"/>
            <w:hideMark/>
          </w:tcPr>
          <w:p w14:paraId="10D3A36B"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22310854" w14:textId="1ECD2347"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4E194ACB" w14:textId="7F4C3EBE"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3B572424" w14:textId="2ED97879"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29" w:type="dxa"/>
            <w:shd w:val="clear" w:color="auto" w:fill="auto"/>
            <w:noWrap/>
            <w:vAlign w:val="center"/>
            <w:hideMark/>
          </w:tcPr>
          <w:p w14:paraId="19123D1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438,144</w:t>
            </w:r>
          </w:p>
        </w:tc>
        <w:tc>
          <w:tcPr>
            <w:tcW w:w="1430" w:type="dxa"/>
            <w:shd w:val="clear" w:color="auto" w:fill="auto"/>
            <w:noWrap/>
            <w:vAlign w:val="center"/>
            <w:hideMark/>
          </w:tcPr>
          <w:p w14:paraId="6BBF58A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55,631</w:t>
            </w:r>
          </w:p>
        </w:tc>
        <w:tc>
          <w:tcPr>
            <w:tcW w:w="1430" w:type="dxa"/>
            <w:shd w:val="clear" w:color="auto" w:fill="auto"/>
            <w:noWrap/>
            <w:vAlign w:val="center"/>
            <w:hideMark/>
          </w:tcPr>
          <w:p w14:paraId="26B9C83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593,775</w:t>
            </w:r>
          </w:p>
        </w:tc>
      </w:tr>
      <w:tr w:rsidR="00A00C97" w:rsidRPr="009E5255" w14:paraId="43A97CCA" w14:textId="77777777" w:rsidTr="00DF5B25">
        <w:trPr>
          <w:trHeight w:val="20"/>
        </w:trPr>
        <w:tc>
          <w:tcPr>
            <w:tcW w:w="1349" w:type="dxa"/>
            <w:shd w:val="clear" w:color="auto" w:fill="auto"/>
            <w:noWrap/>
            <w:vAlign w:val="bottom"/>
            <w:hideMark/>
          </w:tcPr>
          <w:p w14:paraId="49B77CEB"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1F401293" w14:textId="2A9C6522"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781544A6" w14:textId="1FB3A656"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62F79DCC" w14:textId="0A6417E5"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29" w:type="dxa"/>
            <w:shd w:val="clear" w:color="auto" w:fill="auto"/>
            <w:noWrap/>
            <w:vAlign w:val="center"/>
            <w:hideMark/>
          </w:tcPr>
          <w:p w14:paraId="506D80F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698,311</w:t>
            </w:r>
          </w:p>
        </w:tc>
        <w:tc>
          <w:tcPr>
            <w:tcW w:w="1430" w:type="dxa"/>
            <w:shd w:val="clear" w:color="auto" w:fill="auto"/>
            <w:noWrap/>
            <w:vAlign w:val="center"/>
            <w:hideMark/>
          </w:tcPr>
          <w:p w14:paraId="13F84B4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736,442</w:t>
            </w:r>
          </w:p>
        </w:tc>
        <w:tc>
          <w:tcPr>
            <w:tcW w:w="1430" w:type="dxa"/>
            <w:shd w:val="clear" w:color="auto" w:fill="auto"/>
            <w:noWrap/>
            <w:vAlign w:val="center"/>
            <w:hideMark/>
          </w:tcPr>
          <w:p w14:paraId="376BF52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434,753</w:t>
            </w:r>
          </w:p>
        </w:tc>
      </w:tr>
      <w:tr w:rsidR="00A00C97" w:rsidRPr="009E5255" w14:paraId="151C663D" w14:textId="77777777" w:rsidTr="00DF5B25">
        <w:trPr>
          <w:trHeight w:val="20"/>
        </w:trPr>
        <w:tc>
          <w:tcPr>
            <w:tcW w:w="1349" w:type="dxa"/>
            <w:shd w:val="clear" w:color="auto" w:fill="auto"/>
            <w:noWrap/>
            <w:vAlign w:val="bottom"/>
            <w:hideMark/>
          </w:tcPr>
          <w:p w14:paraId="5825291F"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24A77F01" w14:textId="39A34B17"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48BFFCB0" w14:textId="151CF5C7"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084DD60A" w14:textId="07D90FA1"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29" w:type="dxa"/>
            <w:shd w:val="clear" w:color="auto" w:fill="auto"/>
            <w:noWrap/>
            <w:vAlign w:val="center"/>
            <w:hideMark/>
          </w:tcPr>
          <w:p w14:paraId="2D18F8E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136,455</w:t>
            </w:r>
          </w:p>
        </w:tc>
        <w:tc>
          <w:tcPr>
            <w:tcW w:w="1430" w:type="dxa"/>
            <w:shd w:val="clear" w:color="auto" w:fill="auto"/>
            <w:noWrap/>
            <w:vAlign w:val="center"/>
            <w:hideMark/>
          </w:tcPr>
          <w:p w14:paraId="3211836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892,073</w:t>
            </w:r>
          </w:p>
        </w:tc>
        <w:tc>
          <w:tcPr>
            <w:tcW w:w="1430" w:type="dxa"/>
            <w:shd w:val="clear" w:color="auto" w:fill="auto"/>
            <w:noWrap/>
            <w:vAlign w:val="center"/>
            <w:hideMark/>
          </w:tcPr>
          <w:p w14:paraId="64EA8C7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028,528</w:t>
            </w:r>
          </w:p>
        </w:tc>
      </w:tr>
      <w:tr w:rsidR="00A00C97" w:rsidRPr="009E5255" w14:paraId="5516EA32" w14:textId="77777777" w:rsidTr="00DF5B25">
        <w:trPr>
          <w:trHeight w:val="20"/>
        </w:trPr>
        <w:tc>
          <w:tcPr>
            <w:tcW w:w="9927" w:type="dxa"/>
            <w:gridSpan w:val="7"/>
            <w:shd w:val="clear" w:color="auto" w:fill="auto"/>
            <w:noWrap/>
            <w:vAlign w:val="bottom"/>
            <w:hideMark/>
          </w:tcPr>
          <w:p w14:paraId="7D8AE8EE"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endamustine</w:t>
            </w:r>
          </w:p>
        </w:tc>
      </w:tr>
      <w:tr w:rsidR="00A00C97" w:rsidRPr="009E5255" w14:paraId="273D41EB" w14:textId="77777777" w:rsidTr="00DF5B25">
        <w:trPr>
          <w:trHeight w:val="20"/>
        </w:trPr>
        <w:tc>
          <w:tcPr>
            <w:tcW w:w="1349" w:type="dxa"/>
            <w:shd w:val="clear" w:color="auto" w:fill="auto"/>
            <w:noWrap/>
            <w:vAlign w:val="bottom"/>
            <w:hideMark/>
          </w:tcPr>
          <w:p w14:paraId="6B236431"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47C7987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20,581</w:t>
            </w:r>
          </w:p>
        </w:tc>
        <w:tc>
          <w:tcPr>
            <w:tcW w:w="1430" w:type="dxa"/>
            <w:shd w:val="clear" w:color="auto" w:fill="auto"/>
            <w:noWrap/>
            <w:vAlign w:val="center"/>
            <w:hideMark/>
          </w:tcPr>
          <w:p w14:paraId="4F3035F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560,612</w:t>
            </w:r>
          </w:p>
        </w:tc>
        <w:tc>
          <w:tcPr>
            <w:tcW w:w="1430" w:type="dxa"/>
            <w:shd w:val="clear" w:color="auto" w:fill="auto"/>
            <w:noWrap/>
            <w:vAlign w:val="center"/>
            <w:hideMark/>
          </w:tcPr>
          <w:p w14:paraId="079220F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13,177</w:t>
            </w:r>
          </w:p>
        </w:tc>
        <w:tc>
          <w:tcPr>
            <w:tcW w:w="1429" w:type="dxa"/>
            <w:shd w:val="clear" w:color="auto" w:fill="auto"/>
            <w:noWrap/>
            <w:vAlign w:val="center"/>
            <w:hideMark/>
          </w:tcPr>
          <w:p w14:paraId="0C066E7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549,825</w:t>
            </w:r>
          </w:p>
        </w:tc>
        <w:tc>
          <w:tcPr>
            <w:tcW w:w="1430" w:type="dxa"/>
            <w:shd w:val="clear" w:color="auto" w:fill="auto"/>
            <w:noWrap/>
            <w:vAlign w:val="center"/>
            <w:hideMark/>
          </w:tcPr>
          <w:p w14:paraId="6DC92F9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734,935</w:t>
            </w:r>
          </w:p>
        </w:tc>
        <w:tc>
          <w:tcPr>
            <w:tcW w:w="1430" w:type="dxa"/>
            <w:shd w:val="clear" w:color="auto" w:fill="auto"/>
            <w:noWrap/>
            <w:vAlign w:val="center"/>
            <w:hideMark/>
          </w:tcPr>
          <w:p w14:paraId="5A34661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779,130</w:t>
            </w:r>
          </w:p>
        </w:tc>
      </w:tr>
      <w:tr w:rsidR="00A00C97" w:rsidRPr="009E5255" w14:paraId="3BF01A48" w14:textId="77777777" w:rsidTr="00DF5B25">
        <w:trPr>
          <w:trHeight w:val="20"/>
        </w:trPr>
        <w:tc>
          <w:tcPr>
            <w:tcW w:w="1349" w:type="dxa"/>
            <w:shd w:val="clear" w:color="auto" w:fill="auto"/>
            <w:noWrap/>
            <w:vAlign w:val="bottom"/>
            <w:hideMark/>
          </w:tcPr>
          <w:p w14:paraId="7416ABBC"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24C7438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33,666</w:t>
            </w:r>
          </w:p>
        </w:tc>
        <w:tc>
          <w:tcPr>
            <w:tcW w:w="1430" w:type="dxa"/>
            <w:shd w:val="clear" w:color="auto" w:fill="auto"/>
            <w:noWrap/>
            <w:vAlign w:val="center"/>
            <w:hideMark/>
          </w:tcPr>
          <w:p w14:paraId="0B778CF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015,995</w:t>
            </w:r>
          </w:p>
        </w:tc>
        <w:tc>
          <w:tcPr>
            <w:tcW w:w="1430" w:type="dxa"/>
            <w:shd w:val="clear" w:color="auto" w:fill="auto"/>
            <w:noWrap/>
            <w:vAlign w:val="center"/>
            <w:hideMark/>
          </w:tcPr>
          <w:p w14:paraId="04675BD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231,156</w:t>
            </w:r>
          </w:p>
        </w:tc>
        <w:tc>
          <w:tcPr>
            <w:tcW w:w="1429" w:type="dxa"/>
            <w:shd w:val="clear" w:color="auto" w:fill="auto"/>
            <w:noWrap/>
            <w:vAlign w:val="center"/>
            <w:hideMark/>
          </w:tcPr>
          <w:p w14:paraId="0C3AE98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229,272</w:t>
            </w:r>
          </w:p>
        </w:tc>
        <w:tc>
          <w:tcPr>
            <w:tcW w:w="1430" w:type="dxa"/>
            <w:shd w:val="clear" w:color="auto" w:fill="auto"/>
            <w:noWrap/>
            <w:vAlign w:val="center"/>
            <w:hideMark/>
          </w:tcPr>
          <w:p w14:paraId="4B1C954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673,083</w:t>
            </w:r>
          </w:p>
        </w:tc>
        <w:tc>
          <w:tcPr>
            <w:tcW w:w="1430" w:type="dxa"/>
            <w:shd w:val="clear" w:color="auto" w:fill="auto"/>
            <w:noWrap/>
            <w:vAlign w:val="center"/>
            <w:hideMark/>
          </w:tcPr>
          <w:p w14:paraId="2297FDC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583,171</w:t>
            </w:r>
          </w:p>
        </w:tc>
      </w:tr>
      <w:tr w:rsidR="00A00C97" w:rsidRPr="009E5255" w14:paraId="59355D8C" w14:textId="77777777" w:rsidTr="00DF5B25">
        <w:trPr>
          <w:trHeight w:val="20"/>
        </w:trPr>
        <w:tc>
          <w:tcPr>
            <w:tcW w:w="1349" w:type="dxa"/>
            <w:shd w:val="clear" w:color="auto" w:fill="auto"/>
            <w:noWrap/>
            <w:vAlign w:val="bottom"/>
            <w:hideMark/>
          </w:tcPr>
          <w:p w14:paraId="052D0537"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2B2DC64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554,247</w:t>
            </w:r>
          </w:p>
        </w:tc>
        <w:tc>
          <w:tcPr>
            <w:tcW w:w="1430" w:type="dxa"/>
            <w:shd w:val="clear" w:color="auto" w:fill="auto"/>
            <w:noWrap/>
            <w:vAlign w:val="center"/>
            <w:hideMark/>
          </w:tcPr>
          <w:p w14:paraId="161C6D9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576,607</w:t>
            </w:r>
          </w:p>
        </w:tc>
        <w:tc>
          <w:tcPr>
            <w:tcW w:w="1430" w:type="dxa"/>
            <w:shd w:val="clear" w:color="auto" w:fill="auto"/>
            <w:noWrap/>
            <w:vAlign w:val="center"/>
            <w:hideMark/>
          </w:tcPr>
          <w:p w14:paraId="5BA4B42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044,333</w:t>
            </w:r>
          </w:p>
        </w:tc>
        <w:tc>
          <w:tcPr>
            <w:tcW w:w="1429" w:type="dxa"/>
            <w:shd w:val="clear" w:color="auto" w:fill="auto"/>
            <w:noWrap/>
            <w:vAlign w:val="center"/>
            <w:hideMark/>
          </w:tcPr>
          <w:p w14:paraId="58A06A3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779,097</w:t>
            </w:r>
          </w:p>
        </w:tc>
        <w:tc>
          <w:tcPr>
            <w:tcW w:w="1430" w:type="dxa"/>
            <w:shd w:val="clear" w:color="auto" w:fill="auto"/>
            <w:noWrap/>
            <w:vAlign w:val="center"/>
            <w:hideMark/>
          </w:tcPr>
          <w:p w14:paraId="1D180B0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408,018</w:t>
            </w:r>
          </w:p>
        </w:tc>
        <w:tc>
          <w:tcPr>
            <w:tcW w:w="1430" w:type="dxa"/>
            <w:shd w:val="clear" w:color="auto" w:fill="auto"/>
            <w:noWrap/>
            <w:vAlign w:val="center"/>
            <w:hideMark/>
          </w:tcPr>
          <w:p w14:paraId="3E6C3B8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7,362,300</w:t>
            </w:r>
          </w:p>
        </w:tc>
      </w:tr>
      <w:tr w:rsidR="00A00C97" w:rsidRPr="009E5255" w14:paraId="52138FB2" w14:textId="77777777" w:rsidTr="00DF5B25">
        <w:trPr>
          <w:trHeight w:val="20"/>
        </w:trPr>
        <w:tc>
          <w:tcPr>
            <w:tcW w:w="9927" w:type="dxa"/>
            <w:gridSpan w:val="7"/>
            <w:shd w:val="clear" w:color="auto" w:fill="auto"/>
            <w:noWrap/>
            <w:vAlign w:val="bottom"/>
            <w:hideMark/>
          </w:tcPr>
          <w:p w14:paraId="6F52AF14"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evacizumab</w:t>
            </w:r>
          </w:p>
        </w:tc>
      </w:tr>
      <w:tr w:rsidR="00A00C97" w:rsidRPr="009E5255" w14:paraId="14594539" w14:textId="77777777" w:rsidTr="00DF5B25">
        <w:trPr>
          <w:trHeight w:val="20"/>
        </w:trPr>
        <w:tc>
          <w:tcPr>
            <w:tcW w:w="1349" w:type="dxa"/>
            <w:shd w:val="clear" w:color="auto" w:fill="auto"/>
            <w:noWrap/>
            <w:vAlign w:val="bottom"/>
            <w:hideMark/>
          </w:tcPr>
          <w:p w14:paraId="537C7C33"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69B596E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340,244</w:t>
            </w:r>
          </w:p>
        </w:tc>
        <w:tc>
          <w:tcPr>
            <w:tcW w:w="1430" w:type="dxa"/>
            <w:shd w:val="clear" w:color="auto" w:fill="auto"/>
            <w:noWrap/>
            <w:vAlign w:val="center"/>
            <w:hideMark/>
          </w:tcPr>
          <w:p w14:paraId="766A143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382,280</w:t>
            </w:r>
          </w:p>
        </w:tc>
        <w:tc>
          <w:tcPr>
            <w:tcW w:w="1430" w:type="dxa"/>
            <w:shd w:val="clear" w:color="auto" w:fill="auto"/>
            <w:noWrap/>
            <w:vAlign w:val="center"/>
            <w:hideMark/>
          </w:tcPr>
          <w:p w14:paraId="5E96AA6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347,180</w:t>
            </w:r>
          </w:p>
        </w:tc>
        <w:tc>
          <w:tcPr>
            <w:tcW w:w="1429" w:type="dxa"/>
            <w:shd w:val="clear" w:color="auto" w:fill="auto"/>
            <w:noWrap/>
            <w:vAlign w:val="center"/>
            <w:hideMark/>
          </w:tcPr>
          <w:p w14:paraId="5514B14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525,504</w:t>
            </w:r>
          </w:p>
        </w:tc>
        <w:tc>
          <w:tcPr>
            <w:tcW w:w="1430" w:type="dxa"/>
            <w:shd w:val="clear" w:color="auto" w:fill="auto"/>
            <w:noWrap/>
            <w:vAlign w:val="center"/>
            <w:hideMark/>
          </w:tcPr>
          <w:p w14:paraId="15E2961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2,158,076</w:t>
            </w:r>
          </w:p>
        </w:tc>
        <w:tc>
          <w:tcPr>
            <w:tcW w:w="1430" w:type="dxa"/>
            <w:shd w:val="clear" w:color="auto" w:fill="auto"/>
            <w:noWrap/>
            <w:vAlign w:val="center"/>
            <w:hideMark/>
          </w:tcPr>
          <w:p w14:paraId="30A3BB6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6,753,284</w:t>
            </w:r>
          </w:p>
        </w:tc>
      </w:tr>
      <w:tr w:rsidR="00A00C97" w:rsidRPr="009E5255" w14:paraId="0BF8F854" w14:textId="77777777" w:rsidTr="00DF5B25">
        <w:trPr>
          <w:trHeight w:val="20"/>
        </w:trPr>
        <w:tc>
          <w:tcPr>
            <w:tcW w:w="1349" w:type="dxa"/>
            <w:shd w:val="clear" w:color="auto" w:fill="auto"/>
            <w:noWrap/>
            <w:vAlign w:val="bottom"/>
            <w:hideMark/>
          </w:tcPr>
          <w:p w14:paraId="3FC15746"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773E01C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6,887,408</w:t>
            </w:r>
          </w:p>
        </w:tc>
        <w:tc>
          <w:tcPr>
            <w:tcW w:w="1430" w:type="dxa"/>
            <w:shd w:val="clear" w:color="auto" w:fill="auto"/>
            <w:noWrap/>
            <w:vAlign w:val="center"/>
            <w:hideMark/>
          </w:tcPr>
          <w:p w14:paraId="20D717F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6,746,496</w:t>
            </w:r>
          </w:p>
        </w:tc>
        <w:tc>
          <w:tcPr>
            <w:tcW w:w="1430" w:type="dxa"/>
            <w:shd w:val="clear" w:color="auto" w:fill="auto"/>
            <w:noWrap/>
            <w:vAlign w:val="center"/>
            <w:hideMark/>
          </w:tcPr>
          <w:p w14:paraId="76BF557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970,712</w:t>
            </w:r>
          </w:p>
        </w:tc>
        <w:tc>
          <w:tcPr>
            <w:tcW w:w="1429" w:type="dxa"/>
            <w:shd w:val="clear" w:color="auto" w:fill="auto"/>
            <w:noWrap/>
            <w:vAlign w:val="center"/>
            <w:hideMark/>
          </w:tcPr>
          <w:p w14:paraId="253F98C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654,964</w:t>
            </w:r>
          </w:p>
        </w:tc>
        <w:tc>
          <w:tcPr>
            <w:tcW w:w="1430" w:type="dxa"/>
            <w:shd w:val="clear" w:color="auto" w:fill="auto"/>
            <w:noWrap/>
            <w:vAlign w:val="center"/>
            <w:hideMark/>
          </w:tcPr>
          <w:p w14:paraId="13D56B4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538,072</w:t>
            </w:r>
          </w:p>
        </w:tc>
        <w:tc>
          <w:tcPr>
            <w:tcW w:w="1430" w:type="dxa"/>
            <w:shd w:val="clear" w:color="auto" w:fill="auto"/>
            <w:noWrap/>
            <w:vAlign w:val="center"/>
            <w:hideMark/>
          </w:tcPr>
          <w:p w14:paraId="7D8254B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3,797,652</w:t>
            </w:r>
          </w:p>
        </w:tc>
      </w:tr>
      <w:tr w:rsidR="00A00C97" w:rsidRPr="009E5255" w14:paraId="6538DE27" w14:textId="77777777" w:rsidTr="00DF5B25">
        <w:trPr>
          <w:trHeight w:val="20"/>
        </w:trPr>
        <w:tc>
          <w:tcPr>
            <w:tcW w:w="1349" w:type="dxa"/>
            <w:shd w:val="clear" w:color="auto" w:fill="auto"/>
            <w:noWrap/>
            <w:vAlign w:val="bottom"/>
            <w:hideMark/>
          </w:tcPr>
          <w:p w14:paraId="695B6E21"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739CC9F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0,227,652</w:t>
            </w:r>
          </w:p>
        </w:tc>
        <w:tc>
          <w:tcPr>
            <w:tcW w:w="1430" w:type="dxa"/>
            <w:shd w:val="clear" w:color="auto" w:fill="auto"/>
            <w:noWrap/>
            <w:vAlign w:val="center"/>
            <w:hideMark/>
          </w:tcPr>
          <w:p w14:paraId="60FE059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0,128,776</w:t>
            </w:r>
          </w:p>
        </w:tc>
        <w:tc>
          <w:tcPr>
            <w:tcW w:w="1430" w:type="dxa"/>
            <w:shd w:val="clear" w:color="auto" w:fill="auto"/>
            <w:noWrap/>
            <w:vAlign w:val="center"/>
            <w:hideMark/>
          </w:tcPr>
          <w:p w14:paraId="0C29567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7,317,892</w:t>
            </w:r>
          </w:p>
        </w:tc>
        <w:tc>
          <w:tcPr>
            <w:tcW w:w="1429" w:type="dxa"/>
            <w:shd w:val="clear" w:color="auto" w:fill="auto"/>
            <w:noWrap/>
            <w:vAlign w:val="center"/>
            <w:hideMark/>
          </w:tcPr>
          <w:p w14:paraId="28E7AAB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180,468</w:t>
            </w:r>
          </w:p>
        </w:tc>
        <w:tc>
          <w:tcPr>
            <w:tcW w:w="1430" w:type="dxa"/>
            <w:shd w:val="clear" w:color="auto" w:fill="auto"/>
            <w:noWrap/>
            <w:vAlign w:val="center"/>
            <w:hideMark/>
          </w:tcPr>
          <w:p w14:paraId="5A8CF5E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1,696,148</w:t>
            </w:r>
          </w:p>
        </w:tc>
        <w:tc>
          <w:tcPr>
            <w:tcW w:w="1430" w:type="dxa"/>
            <w:shd w:val="clear" w:color="auto" w:fill="auto"/>
            <w:noWrap/>
            <w:vAlign w:val="center"/>
            <w:hideMark/>
          </w:tcPr>
          <w:p w14:paraId="6CC1E34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0,550,936</w:t>
            </w:r>
          </w:p>
        </w:tc>
      </w:tr>
      <w:tr w:rsidR="00A00C97" w:rsidRPr="009E5255" w14:paraId="508502BD" w14:textId="77777777" w:rsidTr="00DF5B25">
        <w:trPr>
          <w:trHeight w:val="20"/>
        </w:trPr>
        <w:tc>
          <w:tcPr>
            <w:tcW w:w="9927" w:type="dxa"/>
            <w:gridSpan w:val="7"/>
            <w:shd w:val="clear" w:color="auto" w:fill="auto"/>
            <w:noWrap/>
            <w:vAlign w:val="bottom"/>
            <w:hideMark/>
          </w:tcPr>
          <w:p w14:paraId="51AF6365"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leomycin</w:t>
            </w:r>
          </w:p>
        </w:tc>
      </w:tr>
      <w:tr w:rsidR="00A00C97" w:rsidRPr="009E5255" w14:paraId="2AE57B5F" w14:textId="77777777" w:rsidTr="00DF5B25">
        <w:trPr>
          <w:trHeight w:val="20"/>
        </w:trPr>
        <w:tc>
          <w:tcPr>
            <w:tcW w:w="1349" w:type="dxa"/>
            <w:shd w:val="clear" w:color="auto" w:fill="auto"/>
            <w:noWrap/>
            <w:vAlign w:val="bottom"/>
            <w:hideMark/>
          </w:tcPr>
          <w:p w14:paraId="19C6FFD4"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0251227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92,405</w:t>
            </w:r>
          </w:p>
        </w:tc>
        <w:tc>
          <w:tcPr>
            <w:tcW w:w="1430" w:type="dxa"/>
            <w:shd w:val="clear" w:color="auto" w:fill="auto"/>
            <w:noWrap/>
            <w:vAlign w:val="center"/>
            <w:hideMark/>
          </w:tcPr>
          <w:p w14:paraId="7DA3D66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3,873</w:t>
            </w:r>
          </w:p>
        </w:tc>
        <w:tc>
          <w:tcPr>
            <w:tcW w:w="1430" w:type="dxa"/>
            <w:shd w:val="clear" w:color="auto" w:fill="auto"/>
            <w:noWrap/>
            <w:vAlign w:val="center"/>
            <w:hideMark/>
          </w:tcPr>
          <w:p w14:paraId="1165A0A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9,213</w:t>
            </w:r>
          </w:p>
        </w:tc>
        <w:tc>
          <w:tcPr>
            <w:tcW w:w="1429" w:type="dxa"/>
            <w:shd w:val="clear" w:color="auto" w:fill="auto"/>
            <w:noWrap/>
            <w:vAlign w:val="center"/>
            <w:hideMark/>
          </w:tcPr>
          <w:p w14:paraId="02D06F0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68,539</w:t>
            </w:r>
          </w:p>
        </w:tc>
        <w:tc>
          <w:tcPr>
            <w:tcW w:w="1430" w:type="dxa"/>
            <w:shd w:val="clear" w:color="auto" w:fill="auto"/>
            <w:noWrap/>
            <w:vAlign w:val="center"/>
            <w:hideMark/>
          </w:tcPr>
          <w:p w14:paraId="113F080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5,324</w:t>
            </w:r>
          </w:p>
        </w:tc>
        <w:tc>
          <w:tcPr>
            <w:tcW w:w="1430" w:type="dxa"/>
            <w:shd w:val="clear" w:color="auto" w:fill="auto"/>
            <w:noWrap/>
            <w:vAlign w:val="center"/>
            <w:hideMark/>
          </w:tcPr>
          <w:p w14:paraId="3A24A54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89,353</w:t>
            </w:r>
          </w:p>
        </w:tc>
      </w:tr>
      <w:tr w:rsidR="00A00C97" w:rsidRPr="009E5255" w14:paraId="3FB381CF" w14:textId="77777777" w:rsidTr="00DF5B25">
        <w:trPr>
          <w:trHeight w:val="20"/>
        </w:trPr>
        <w:tc>
          <w:tcPr>
            <w:tcW w:w="1349" w:type="dxa"/>
            <w:shd w:val="clear" w:color="auto" w:fill="auto"/>
            <w:noWrap/>
            <w:vAlign w:val="bottom"/>
            <w:hideMark/>
          </w:tcPr>
          <w:p w14:paraId="40BAB88A"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5646557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0,151</w:t>
            </w:r>
          </w:p>
        </w:tc>
        <w:tc>
          <w:tcPr>
            <w:tcW w:w="1430" w:type="dxa"/>
            <w:shd w:val="clear" w:color="auto" w:fill="auto"/>
            <w:noWrap/>
            <w:vAlign w:val="center"/>
            <w:hideMark/>
          </w:tcPr>
          <w:p w14:paraId="634A373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6,249</w:t>
            </w:r>
          </w:p>
        </w:tc>
        <w:tc>
          <w:tcPr>
            <w:tcW w:w="1430" w:type="dxa"/>
            <w:shd w:val="clear" w:color="auto" w:fill="auto"/>
            <w:noWrap/>
            <w:vAlign w:val="center"/>
            <w:hideMark/>
          </w:tcPr>
          <w:p w14:paraId="3135D3B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7,512</w:t>
            </w:r>
          </w:p>
        </w:tc>
        <w:tc>
          <w:tcPr>
            <w:tcW w:w="1429" w:type="dxa"/>
            <w:shd w:val="clear" w:color="auto" w:fill="auto"/>
            <w:noWrap/>
            <w:vAlign w:val="center"/>
            <w:hideMark/>
          </w:tcPr>
          <w:p w14:paraId="7906C71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8,931</w:t>
            </w:r>
          </w:p>
        </w:tc>
        <w:tc>
          <w:tcPr>
            <w:tcW w:w="1430" w:type="dxa"/>
            <w:shd w:val="clear" w:color="auto" w:fill="auto"/>
            <w:noWrap/>
            <w:vAlign w:val="center"/>
            <w:hideMark/>
          </w:tcPr>
          <w:p w14:paraId="1410105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3,574</w:t>
            </w:r>
          </w:p>
        </w:tc>
        <w:tc>
          <w:tcPr>
            <w:tcW w:w="1430" w:type="dxa"/>
            <w:shd w:val="clear" w:color="auto" w:fill="auto"/>
            <w:noWrap/>
            <w:vAlign w:val="center"/>
            <w:hideMark/>
          </w:tcPr>
          <w:p w14:paraId="474F13B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36,417</w:t>
            </w:r>
          </w:p>
        </w:tc>
      </w:tr>
      <w:tr w:rsidR="00A00C97" w:rsidRPr="009E5255" w14:paraId="5D77BDC3" w14:textId="77777777" w:rsidTr="00DF5B25">
        <w:trPr>
          <w:trHeight w:val="20"/>
        </w:trPr>
        <w:tc>
          <w:tcPr>
            <w:tcW w:w="1349" w:type="dxa"/>
            <w:shd w:val="clear" w:color="auto" w:fill="auto"/>
            <w:noWrap/>
            <w:vAlign w:val="bottom"/>
            <w:hideMark/>
          </w:tcPr>
          <w:p w14:paraId="6487BC7C"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4656DC8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62,555</w:t>
            </w:r>
          </w:p>
        </w:tc>
        <w:tc>
          <w:tcPr>
            <w:tcW w:w="1430" w:type="dxa"/>
            <w:shd w:val="clear" w:color="auto" w:fill="auto"/>
            <w:noWrap/>
            <w:vAlign w:val="center"/>
            <w:hideMark/>
          </w:tcPr>
          <w:p w14:paraId="0D570E1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90,122</w:t>
            </w:r>
          </w:p>
        </w:tc>
        <w:tc>
          <w:tcPr>
            <w:tcW w:w="1430" w:type="dxa"/>
            <w:shd w:val="clear" w:color="auto" w:fill="auto"/>
            <w:noWrap/>
            <w:vAlign w:val="center"/>
            <w:hideMark/>
          </w:tcPr>
          <w:p w14:paraId="5FC3990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6,725</w:t>
            </w:r>
          </w:p>
        </w:tc>
        <w:tc>
          <w:tcPr>
            <w:tcW w:w="1429" w:type="dxa"/>
            <w:shd w:val="clear" w:color="auto" w:fill="auto"/>
            <w:noWrap/>
            <w:vAlign w:val="center"/>
            <w:hideMark/>
          </w:tcPr>
          <w:p w14:paraId="6DD1E51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57,470</w:t>
            </w:r>
          </w:p>
        </w:tc>
        <w:tc>
          <w:tcPr>
            <w:tcW w:w="1430" w:type="dxa"/>
            <w:shd w:val="clear" w:color="auto" w:fill="auto"/>
            <w:noWrap/>
            <w:vAlign w:val="center"/>
            <w:hideMark/>
          </w:tcPr>
          <w:p w14:paraId="284DF3B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8,898</w:t>
            </w:r>
          </w:p>
        </w:tc>
        <w:tc>
          <w:tcPr>
            <w:tcW w:w="1430" w:type="dxa"/>
            <w:shd w:val="clear" w:color="auto" w:fill="auto"/>
            <w:noWrap/>
            <w:vAlign w:val="center"/>
            <w:hideMark/>
          </w:tcPr>
          <w:p w14:paraId="518B062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25,770</w:t>
            </w:r>
          </w:p>
        </w:tc>
      </w:tr>
      <w:tr w:rsidR="00A00C97" w:rsidRPr="009E5255" w14:paraId="091FE06A" w14:textId="77777777" w:rsidTr="00DF5B25">
        <w:trPr>
          <w:trHeight w:val="20"/>
        </w:trPr>
        <w:tc>
          <w:tcPr>
            <w:tcW w:w="9927" w:type="dxa"/>
            <w:gridSpan w:val="7"/>
            <w:shd w:val="clear" w:color="auto" w:fill="auto"/>
            <w:noWrap/>
            <w:vAlign w:val="bottom"/>
            <w:hideMark/>
          </w:tcPr>
          <w:p w14:paraId="55B7D980"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linatumomab</w:t>
            </w:r>
          </w:p>
        </w:tc>
      </w:tr>
      <w:tr w:rsidR="00A00C97" w:rsidRPr="009E5255" w14:paraId="5F3C97E4" w14:textId="77777777" w:rsidTr="00DF5B25">
        <w:trPr>
          <w:trHeight w:val="20"/>
        </w:trPr>
        <w:tc>
          <w:tcPr>
            <w:tcW w:w="1349" w:type="dxa"/>
            <w:shd w:val="clear" w:color="auto" w:fill="auto"/>
            <w:noWrap/>
            <w:vAlign w:val="bottom"/>
            <w:hideMark/>
          </w:tcPr>
          <w:p w14:paraId="26F0FEFA"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067286B4" w14:textId="69EF4E58"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72A65E9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92,980</w:t>
            </w:r>
          </w:p>
        </w:tc>
        <w:tc>
          <w:tcPr>
            <w:tcW w:w="1430" w:type="dxa"/>
            <w:shd w:val="clear" w:color="auto" w:fill="auto"/>
            <w:noWrap/>
            <w:vAlign w:val="center"/>
            <w:hideMark/>
          </w:tcPr>
          <w:p w14:paraId="738881D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63,781</w:t>
            </w:r>
          </w:p>
        </w:tc>
        <w:tc>
          <w:tcPr>
            <w:tcW w:w="1429" w:type="dxa"/>
            <w:shd w:val="clear" w:color="auto" w:fill="auto"/>
            <w:noWrap/>
            <w:vAlign w:val="center"/>
            <w:hideMark/>
          </w:tcPr>
          <w:p w14:paraId="56EA79B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75,770</w:t>
            </w:r>
          </w:p>
        </w:tc>
        <w:tc>
          <w:tcPr>
            <w:tcW w:w="1430" w:type="dxa"/>
            <w:shd w:val="clear" w:color="auto" w:fill="auto"/>
            <w:noWrap/>
            <w:vAlign w:val="center"/>
            <w:hideMark/>
          </w:tcPr>
          <w:p w14:paraId="7C4C1C2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32,611</w:t>
            </w:r>
          </w:p>
        </w:tc>
        <w:tc>
          <w:tcPr>
            <w:tcW w:w="1430" w:type="dxa"/>
            <w:shd w:val="clear" w:color="auto" w:fill="auto"/>
            <w:noWrap/>
            <w:vAlign w:val="center"/>
            <w:hideMark/>
          </w:tcPr>
          <w:p w14:paraId="0EE0C04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165,141</w:t>
            </w:r>
          </w:p>
        </w:tc>
      </w:tr>
      <w:tr w:rsidR="00A00C97" w:rsidRPr="009E5255" w14:paraId="79C53879" w14:textId="77777777" w:rsidTr="00DF5B25">
        <w:trPr>
          <w:trHeight w:val="20"/>
        </w:trPr>
        <w:tc>
          <w:tcPr>
            <w:tcW w:w="1349" w:type="dxa"/>
            <w:shd w:val="clear" w:color="auto" w:fill="auto"/>
            <w:noWrap/>
            <w:vAlign w:val="bottom"/>
            <w:hideMark/>
          </w:tcPr>
          <w:p w14:paraId="329BDF98"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20DD94ED" w14:textId="5F7C56D2"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6FA6FF3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19,244</w:t>
            </w:r>
          </w:p>
        </w:tc>
        <w:tc>
          <w:tcPr>
            <w:tcW w:w="1430" w:type="dxa"/>
            <w:shd w:val="clear" w:color="auto" w:fill="auto"/>
            <w:noWrap/>
            <w:vAlign w:val="center"/>
            <w:hideMark/>
          </w:tcPr>
          <w:p w14:paraId="749AE1B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251,824</w:t>
            </w:r>
          </w:p>
        </w:tc>
        <w:tc>
          <w:tcPr>
            <w:tcW w:w="1429" w:type="dxa"/>
            <w:shd w:val="clear" w:color="auto" w:fill="auto"/>
            <w:noWrap/>
            <w:vAlign w:val="center"/>
            <w:hideMark/>
          </w:tcPr>
          <w:p w14:paraId="74D2DF0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18,687</w:t>
            </w:r>
          </w:p>
        </w:tc>
        <w:tc>
          <w:tcPr>
            <w:tcW w:w="1430" w:type="dxa"/>
            <w:shd w:val="clear" w:color="auto" w:fill="auto"/>
            <w:noWrap/>
            <w:vAlign w:val="center"/>
            <w:hideMark/>
          </w:tcPr>
          <w:p w14:paraId="58C2375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547,352</w:t>
            </w:r>
          </w:p>
        </w:tc>
        <w:tc>
          <w:tcPr>
            <w:tcW w:w="1430" w:type="dxa"/>
            <w:shd w:val="clear" w:color="auto" w:fill="auto"/>
            <w:noWrap/>
            <w:vAlign w:val="center"/>
            <w:hideMark/>
          </w:tcPr>
          <w:p w14:paraId="2DD259A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237,106</w:t>
            </w:r>
          </w:p>
        </w:tc>
      </w:tr>
      <w:tr w:rsidR="00A00C97" w:rsidRPr="009E5255" w14:paraId="32AE5FF1" w14:textId="77777777" w:rsidTr="00DF5B25">
        <w:trPr>
          <w:trHeight w:val="20"/>
        </w:trPr>
        <w:tc>
          <w:tcPr>
            <w:tcW w:w="1349" w:type="dxa"/>
            <w:shd w:val="clear" w:color="auto" w:fill="auto"/>
            <w:noWrap/>
            <w:vAlign w:val="bottom"/>
            <w:hideMark/>
          </w:tcPr>
          <w:p w14:paraId="1E1462A2"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0F18B141" w14:textId="1BFFCCB2"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4154BA4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12,224</w:t>
            </w:r>
          </w:p>
        </w:tc>
        <w:tc>
          <w:tcPr>
            <w:tcW w:w="1430" w:type="dxa"/>
            <w:shd w:val="clear" w:color="auto" w:fill="auto"/>
            <w:noWrap/>
            <w:vAlign w:val="center"/>
            <w:hideMark/>
          </w:tcPr>
          <w:p w14:paraId="6A7AB09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515,605</w:t>
            </w:r>
          </w:p>
        </w:tc>
        <w:tc>
          <w:tcPr>
            <w:tcW w:w="1429" w:type="dxa"/>
            <w:shd w:val="clear" w:color="auto" w:fill="auto"/>
            <w:noWrap/>
            <w:vAlign w:val="center"/>
            <w:hideMark/>
          </w:tcPr>
          <w:p w14:paraId="7FD6AF8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94,457</w:t>
            </w:r>
          </w:p>
        </w:tc>
        <w:tc>
          <w:tcPr>
            <w:tcW w:w="1430" w:type="dxa"/>
            <w:shd w:val="clear" w:color="auto" w:fill="auto"/>
            <w:noWrap/>
            <w:vAlign w:val="center"/>
            <w:hideMark/>
          </w:tcPr>
          <w:p w14:paraId="6A17EFB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379,962</w:t>
            </w:r>
          </w:p>
        </w:tc>
        <w:tc>
          <w:tcPr>
            <w:tcW w:w="1430" w:type="dxa"/>
            <w:shd w:val="clear" w:color="auto" w:fill="auto"/>
            <w:noWrap/>
            <w:vAlign w:val="center"/>
            <w:hideMark/>
          </w:tcPr>
          <w:p w14:paraId="3353D8B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402,247</w:t>
            </w:r>
          </w:p>
        </w:tc>
      </w:tr>
      <w:tr w:rsidR="00A00C97" w:rsidRPr="009E5255" w14:paraId="2639BB6B" w14:textId="77777777" w:rsidTr="00DF5B25">
        <w:trPr>
          <w:trHeight w:val="20"/>
        </w:trPr>
        <w:tc>
          <w:tcPr>
            <w:tcW w:w="9927" w:type="dxa"/>
            <w:gridSpan w:val="7"/>
            <w:shd w:val="clear" w:color="auto" w:fill="auto"/>
            <w:noWrap/>
            <w:vAlign w:val="bottom"/>
            <w:hideMark/>
          </w:tcPr>
          <w:p w14:paraId="66A36A81"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ortezomib</w:t>
            </w:r>
          </w:p>
        </w:tc>
      </w:tr>
      <w:tr w:rsidR="00A00C97" w:rsidRPr="009E5255" w14:paraId="7BE322B7" w14:textId="77777777" w:rsidTr="00DF5B25">
        <w:trPr>
          <w:trHeight w:val="20"/>
        </w:trPr>
        <w:tc>
          <w:tcPr>
            <w:tcW w:w="1349" w:type="dxa"/>
            <w:shd w:val="clear" w:color="auto" w:fill="auto"/>
            <w:noWrap/>
            <w:vAlign w:val="bottom"/>
            <w:hideMark/>
          </w:tcPr>
          <w:p w14:paraId="0FD7C892"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6436549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879,116</w:t>
            </w:r>
          </w:p>
        </w:tc>
        <w:tc>
          <w:tcPr>
            <w:tcW w:w="1430" w:type="dxa"/>
            <w:shd w:val="clear" w:color="auto" w:fill="auto"/>
            <w:noWrap/>
            <w:vAlign w:val="center"/>
            <w:hideMark/>
          </w:tcPr>
          <w:p w14:paraId="13571C1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107,246</w:t>
            </w:r>
          </w:p>
        </w:tc>
        <w:tc>
          <w:tcPr>
            <w:tcW w:w="1430" w:type="dxa"/>
            <w:shd w:val="clear" w:color="auto" w:fill="auto"/>
            <w:noWrap/>
            <w:vAlign w:val="center"/>
            <w:hideMark/>
          </w:tcPr>
          <w:p w14:paraId="0FDE4B6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656,794</w:t>
            </w:r>
          </w:p>
        </w:tc>
        <w:tc>
          <w:tcPr>
            <w:tcW w:w="1429" w:type="dxa"/>
            <w:shd w:val="clear" w:color="auto" w:fill="auto"/>
            <w:noWrap/>
            <w:vAlign w:val="center"/>
            <w:hideMark/>
          </w:tcPr>
          <w:p w14:paraId="5E001B4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360,732</w:t>
            </w:r>
          </w:p>
        </w:tc>
        <w:tc>
          <w:tcPr>
            <w:tcW w:w="1430" w:type="dxa"/>
            <w:shd w:val="clear" w:color="auto" w:fill="auto"/>
            <w:noWrap/>
            <w:vAlign w:val="center"/>
            <w:hideMark/>
          </w:tcPr>
          <w:p w14:paraId="4522DFE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298,912</w:t>
            </w:r>
          </w:p>
        </w:tc>
        <w:tc>
          <w:tcPr>
            <w:tcW w:w="1430" w:type="dxa"/>
            <w:shd w:val="clear" w:color="auto" w:fill="auto"/>
            <w:noWrap/>
            <w:vAlign w:val="center"/>
            <w:hideMark/>
          </w:tcPr>
          <w:p w14:paraId="65F4D02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6,302,800</w:t>
            </w:r>
          </w:p>
        </w:tc>
      </w:tr>
      <w:tr w:rsidR="00A00C97" w:rsidRPr="009E5255" w14:paraId="5316C386" w14:textId="77777777" w:rsidTr="00DF5B25">
        <w:trPr>
          <w:trHeight w:val="20"/>
        </w:trPr>
        <w:tc>
          <w:tcPr>
            <w:tcW w:w="1349" w:type="dxa"/>
            <w:shd w:val="clear" w:color="auto" w:fill="auto"/>
            <w:noWrap/>
            <w:vAlign w:val="bottom"/>
            <w:hideMark/>
          </w:tcPr>
          <w:p w14:paraId="53B7B48D"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4996589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268,768</w:t>
            </w:r>
          </w:p>
        </w:tc>
        <w:tc>
          <w:tcPr>
            <w:tcW w:w="1430" w:type="dxa"/>
            <w:shd w:val="clear" w:color="auto" w:fill="auto"/>
            <w:noWrap/>
            <w:vAlign w:val="center"/>
            <w:hideMark/>
          </w:tcPr>
          <w:p w14:paraId="27D2859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816,846</w:t>
            </w:r>
          </w:p>
        </w:tc>
        <w:tc>
          <w:tcPr>
            <w:tcW w:w="1430" w:type="dxa"/>
            <w:shd w:val="clear" w:color="auto" w:fill="auto"/>
            <w:noWrap/>
            <w:vAlign w:val="center"/>
            <w:hideMark/>
          </w:tcPr>
          <w:p w14:paraId="525C6DD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257,422</w:t>
            </w:r>
          </w:p>
        </w:tc>
        <w:tc>
          <w:tcPr>
            <w:tcW w:w="1429" w:type="dxa"/>
            <w:shd w:val="clear" w:color="auto" w:fill="auto"/>
            <w:noWrap/>
            <w:vAlign w:val="center"/>
            <w:hideMark/>
          </w:tcPr>
          <w:p w14:paraId="3EEEA57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539,360</w:t>
            </w:r>
          </w:p>
        </w:tc>
        <w:tc>
          <w:tcPr>
            <w:tcW w:w="1430" w:type="dxa"/>
            <w:shd w:val="clear" w:color="auto" w:fill="auto"/>
            <w:noWrap/>
            <w:vAlign w:val="center"/>
            <w:hideMark/>
          </w:tcPr>
          <w:p w14:paraId="644F010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608,428</w:t>
            </w:r>
          </w:p>
        </w:tc>
        <w:tc>
          <w:tcPr>
            <w:tcW w:w="1430" w:type="dxa"/>
            <w:shd w:val="clear" w:color="auto" w:fill="auto"/>
            <w:noWrap/>
            <w:vAlign w:val="center"/>
            <w:hideMark/>
          </w:tcPr>
          <w:p w14:paraId="45E73CD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490,824</w:t>
            </w:r>
          </w:p>
        </w:tc>
      </w:tr>
      <w:tr w:rsidR="00A00C97" w:rsidRPr="009E5255" w14:paraId="0D9CC1F4" w14:textId="77777777" w:rsidTr="00DF5B25">
        <w:trPr>
          <w:trHeight w:val="20"/>
        </w:trPr>
        <w:tc>
          <w:tcPr>
            <w:tcW w:w="1349" w:type="dxa"/>
            <w:shd w:val="clear" w:color="auto" w:fill="auto"/>
            <w:noWrap/>
            <w:vAlign w:val="bottom"/>
            <w:hideMark/>
          </w:tcPr>
          <w:p w14:paraId="2B57D255"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632CDAD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7,147,884</w:t>
            </w:r>
          </w:p>
        </w:tc>
        <w:tc>
          <w:tcPr>
            <w:tcW w:w="1430" w:type="dxa"/>
            <w:shd w:val="clear" w:color="auto" w:fill="auto"/>
            <w:noWrap/>
            <w:vAlign w:val="center"/>
            <w:hideMark/>
          </w:tcPr>
          <w:p w14:paraId="4AD58E9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924,092</w:t>
            </w:r>
          </w:p>
        </w:tc>
        <w:tc>
          <w:tcPr>
            <w:tcW w:w="1430" w:type="dxa"/>
            <w:shd w:val="clear" w:color="auto" w:fill="auto"/>
            <w:noWrap/>
            <w:vAlign w:val="center"/>
            <w:hideMark/>
          </w:tcPr>
          <w:p w14:paraId="7DCC91D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914,216</w:t>
            </w:r>
          </w:p>
        </w:tc>
        <w:tc>
          <w:tcPr>
            <w:tcW w:w="1429" w:type="dxa"/>
            <w:shd w:val="clear" w:color="auto" w:fill="auto"/>
            <w:noWrap/>
            <w:vAlign w:val="center"/>
            <w:hideMark/>
          </w:tcPr>
          <w:p w14:paraId="2C04EF6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900,092</w:t>
            </w:r>
          </w:p>
        </w:tc>
        <w:tc>
          <w:tcPr>
            <w:tcW w:w="1430" w:type="dxa"/>
            <w:shd w:val="clear" w:color="auto" w:fill="auto"/>
            <w:noWrap/>
            <w:vAlign w:val="center"/>
            <w:hideMark/>
          </w:tcPr>
          <w:p w14:paraId="54602E4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907,340</w:t>
            </w:r>
          </w:p>
        </w:tc>
        <w:tc>
          <w:tcPr>
            <w:tcW w:w="1430" w:type="dxa"/>
            <w:shd w:val="clear" w:color="auto" w:fill="auto"/>
            <w:noWrap/>
            <w:vAlign w:val="center"/>
            <w:hideMark/>
          </w:tcPr>
          <w:p w14:paraId="08DC7C6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7,793,624</w:t>
            </w:r>
          </w:p>
        </w:tc>
      </w:tr>
      <w:tr w:rsidR="00A00C97" w:rsidRPr="009E5255" w14:paraId="33CB02A7" w14:textId="77777777" w:rsidTr="00DF5B25">
        <w:trPr>
          <w:trHeight w:val="20"/>
        </w:trPr>
        <w:tc>
          <w:tcPr>
            <w:tcW w:w="9927" w:type="dxa"/>
            <w:gridSpan w:val="7"/>
            <w:shd w:val="clear" w:color="auto" w:fill="auto"/>
            <w:noWrap/>
            <w:vAlign w:val="bottom"/>
            <w:hideMark/>
          </w:tcPr>
          <w:p w14:paraId="51C954E7"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entuximab Vedotin</w:t>
            </w:r>
          </w:p>
        </w:tc>
      </w:tr>
      <w:tr w:rsidR="00A00C97" w:rsidRPr="009E5255" w14:paraId="6780329D" w14:textId="77777777" w:rsidTr="00DF5B25">
        <w:trPr>
          <w:trHeight w:val="20"/>
        </w:trPr>
        <w:tc>
          <w:tcPr>
            <w:tcW w:w="1349" w:type="dxa"/>
            <w:shd w:val="clear" w:color="auto" w:fill="auto"/>
            <w:noWrap/>
            <w:vAlign w:val="bottom"/>
            <w:hideMark/>
          </w:tcPr>
          <w:p w14:paraId="0E318741"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1D1E802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6,878</w:t>
            </w:r>
          </w:p>
        </w:tc>
        <w:tc>
          <w:tcPr>
            <w:tcW w:w="1430" w:type="dxa"/>
            <w:shd w:val="clear" w:color="auto" w:fill="auto"/>
            <w:noWrap/>
            <w:vAlign w:val="center"/>
            <w:hideMark/>
          </w:tcPr>
          <w:p w14:paraId="3626890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12,596</w:t>
            </w:r>
          </w:p>
        </w:tc>
        <w:tc>
          <w:tcPr>
            <w:tcW w:w="1430" w:type="dxa"/>
            <w:shd w:val="clear" w:color="auto" w:fill="auto"/>
            <w:noWrap/>
            <w:vAlign w:val="center"/>
            <w:hideMark/>
          </w:tcPr>
          <w:p w14:paraId="7F644C0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98,244</w:t>
            </w:r>
          </w:p>
        </w:tc>
        <w:tc>
          <w:tcPr>
            <w:tcW w:w="1429" w:type="dxa"/>
            <w:shd w:val="clear" w:color="auto" w:fill="auto"/>
            <w:noWrap/>
            <w:vAlign w:val="center"/>
            <w:hideMark/>
          </w:tcPr>
          <w:p w14:paraId="45C58B0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08,666</w:t>
            </w:r>
          </w:p>
        </w:tc>
        <w:tc>
          <w:tcPr>
            <w:tcW w:w="1430" w:type="dxa"/>
            <w:shd w:val="clear" w:color="auto" w:fill="auto"/>
            <w:noWrap/>
            <w:vAlign w:val="center"/>
            <w:hideMark/>
          </w:tcPr>
          <w:p w14:paraId="46724C8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32,310</w:t>
            </w:r>
          </w:p>
        </w:tc>
        <w:tc>
          <w:tcPr>
            <w:tcW w:w="1430" w:type="dxa"/>
            <w:shd w:val="clear" w:color="auto" w:fill="auto"/>
            <w:noWrap/>
            <w:vAlign w:val="center"/>
            <w:hideMark/>
          </w:tcPr>
          <w:p w14:paraId="29EF96F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338,694</w:t>
            </w:r>
          </w:p>
        </w:tc>
      </w:tr>
      <w:tr w:rsidR="00A00C97" w:rsidRPr="009E5255" w14:paraId="1FA0CB04" w14:textId="77777777" w:rsidTr="00DF5B25">
        <w:trPr>
          <w:trHeight w:val="20"/>
        </w:trPr>
        <w:tc>
          <w:tcPr>
            <w:tcW w:w="1349" w:type="dxa"/>
            <w:shd w:val="clear" w:color="auto" w:fill="auto"/>
            <w:noWrap/>
            <w:vAlign w:val="bottom"/>
            <w:hideMark/>
          </w:tcPr>
          <w:p w14:paraId="3C228E8C"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14C35EB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53,511</w:t>
            </w:r>
          </w:p>
        </w:tc>
        <w:tc>
          <w:tcPr>
            <w:tcW w:w="1430" w:type="dxa"/>
            <w:shd w:val="clear" w:color="auto" w:fill="auto"/>
            <w:noWrap/>
            <w:vAlign w:val="center"/>
            <w:hideMark/>
          </w:tcPr>
          <w:p w14:paraId="26153B6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457,083</w:t>
            </w:r>
          </w:p>
        </w:tc>
        <w:tc>
          <w:tcPr>
            <w:tcW w:w="1430" w:type="dxa"/>
            <w:shd w:val="clear" w:color="auto" w:fill="auto"/>
            <w:noWrap/>
            <w:vAlign w:val="center"/>
            <w:hideMark/>
          </w:tcPr>
          <w:p w14:paraId="17944BE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392,396</w:t>
            </w:r>
          </w:p>
        </w:tc>
        <w:tc>
          <w:tcPr>
            <w:tcW w:w="1429" w:type="dxa"/>
            <w:shd w:val="clear" w:color="auto" w:fill="auto"/>
            <w:noWrap/>
            <w:vAlign w:val="center"/>
            <w:hideMark/>
          </w:tcPr>
          <w:p w14:paraId="2F3108A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755,180</w:t>
            </w:r>
          </w:p>
        </w:tc>
        <w:tc>
          <w:tcPr>
            <w:tcW w:w="1430" w:type="dxa"/>
            <w:shd w:val="clear" w:color="auto" w:fill="auto"/>
            <w:noWrap/>
            <w:vAlign w:val="center"/>
            <w:hideMark/>
          </w:tcPr>
          <w:p w14:paraId="0725D4C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31,186</w:t>
            </w:r>
          </w:p>
        </w:tc>
        <w:tc>
          <w:tcPr>
            <w:tcW w:w="1430" w:type="dxa"/>
            <w:shd w:val="clear" w:color="auto" w:fill="auto"/>
            <w:noWrap/>
            <w:vAlign w:val="center"/>
            <w:hideMark/>
          </w:tcPr>
          <w:p w14:paraId="51615FB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989,355</w:t>
            </w:r>
          </w:p>
        </w:tc>
      </w:tr>
      <w:tr w:rsidR="00A00C97" w:rsidRPr="009E5255" w14:paraId="08F13613" w14:textId="77777777" w:rsidTr="00DF5B25">
        <w:trPr>
          <w:trHeight w:val="20"/>
        </w:trPr>
        <w:tc>
          <w:tcPr>
            <w:tcW w:w="1349" w:type="dxa"/>
            <w:shd w:val="clear" w:color="auto" w:fill="auto"/>
            <w:noWrap/>
            <w:vAlign w:val="bottom"/>
            <w:hideMark/>
          </w:tcPr>
          <w:p w14:paraId="76991764"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6A23475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40,389</w:t>
            </w:r>
          </w:p>
        </w:tc>
        <w:tc>
          <w:tcPr>
            <w:tcW w:w="1430" w:type="dxa"/>
            <w:shd w:val="clear" w:color="auto" w:fill="auto"/>
            <w:noWrap/>
            <w:vAlign w:val="center"/>
            <w:hideMark/>
          </w:tcPr>
          <w:p w14:paraId="6674EA1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169,678</w:t>
            </w:r>
          </w:p>
        </w:tc>
        <w:tc>
          <w:tcPr>
            <w:tcW w:w="1430" w:type="dxa"/>
            <w:shd w:val="clear" w:color="auto" w:fill="auto"/>
            <w:noWrap/>
            <w:vAlign w:val="center"/>
            <w:hideMark/>
          </w:tcPr>
          <w:p w14:paraId="2E45362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790,640</w:t>
            </w:r>
          </w:p>
        </w:tc>
        <w:tc>
          <w:tcPr>
            <w:tcW w:w="1429" w:type="dxa"/>
            <w:shd w:val="clear" w:color="auto" w:fill="auto"/>
            <w:noWrap/>
            <w:vAlign w:val="center"/>
            <w:hideMark/>
          </w:tcPr>
          <w:p w14:paraId="303AEF5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563,846</w:t>
            </w:r>
          </w:p>
        </w:tc>
        <w:tc>
          <w:tcPr>
            <w:tcW w:w="1430" w:type="dxa"/>
            <w:shd w:val="clear" w:color="auto" w:fill="auto"/>
            <w:noWrap/>
            <w:vAlign w:val="center"/>
            <w:hideMark/>
          </w:tcPr>
          <w:p w14:paraId="5FFD153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463,496</w:t>
            </w:r>
          </w:p>
        </w:tc>
        <w:tc>
          <w:tcPr>
            <w:tcW w:w="1430" w:type="dxa"/>
            <w:shd w:val="clear" w:color="auto" w:fill="auto"/>
            <w:noWrap/>
            <w:vAlign w:val="center"/>
            <w:hideMark/>
          </w:tcPr>
          <w:p w14:paraId="0B24417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9,328,049</w:t>
            </w:r>
          </w:p>
        </w:tc>
      </w:tr>
      <w:tr w:rsidR="00A00C97" w:rsidRPr="009E5255" w14:paraId="2315598D" w14:textId="77777777" w:rsidTr="00DF5B25">
        <w:trPr>
          <w:trHeight w:val="20"/>
        </w:trPr>
        <w:tc>
          <w:tcPr>
            <w:tcW w:w="9927" w:type="dxa"/>
            <w:gridSpan w:val="7"/>
            <w:shd w:val="clear" w:color="auto" w:fill="auto"/>
            <w:noWrap/>
            <w:vAlign w:val="bottom"/>
            <w:hideMark/>
          </w:tcPr>
          <w:p w14:paraId="28B42C54"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bazitaxel</w:t>
            </w:r>
          </w:p>
        </w:tc>
      </w:tr>
      <w:tr w:rsidR="00A00C97" w:rsidRPr="009E5255" w14:paraId="5F7E6266" w14:textId="77777777" w:rsidTr="00DF5B25">
        <w:trPr>
          <w:trHeight w:val="20"/>
        </w:trPr>
        <w:tc>
          <w:tcPr>
            <w:tcW w:w="1349" w:type="dxa"/>
            <w:shd w:val="clear" w:color="auto" w:fill="auto"/>
            <w:noWrap/>
            <w:vAlign w:val="bottom"/>
            <w:hideMark/>
          </w:tcPr>
          <w:p w14:paraId="05193132"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3280FCC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000,911</w:t>
            </w:r>
          </w:p>
        </w:tc>
        <w:tc>
          <w:tcPr>
            <w:tcW w:w="1430" w:type="dxa"/>
            <w:shd w:val="clear" w:color="auto" w:fill="auto"/>
            <w:noWrap/>
            <w:vAlign w:val="center"/>
            <w:hideMark/>
          </w:tcPr>
          <w:p w14:paraId="196DCE7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305,686</w:t>
            </w:r>
          </w:p>
        </w:tc>
        <w:tc>
          <w:tcPr>
            <w:tcW w:w="1430" w:type="dxa"/>
            <w:shd w:val="clear" w:color="auto" w:fill="auto"/>
            <w:noWrap/>
            <w:vAlign w:val="center"/>
            <w:hideMark/>
          </w:tcPr>
          <w:p w14:paraId="2497386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983,968</w:t>
            </w:r>
          </w:p>
        </w:tc>
        <w:tc>
          <w:tcPr>
            <w:tcW w:w="1429" w:type="dxa"/>
            <w:shd w:val="clear" w:color="auto" w:fill="auto"/>
            <w:noWrap/>
            <w:vAlign w:val="center"/>
            <w:hideMark/>
          </w:tcPr>
          <w:p w14:paraId="585A7FB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483,643</w:t>
            </w:r>
          </w:p>
        </w:tc>
        <w:tc>
          <w:tcPr>
            <w:tcW w:w="1430" w:type="dxa"/>
            <w:shd w:val="clear" w:color="auto" w:fill="auto"/>
            <w:noWrap/>
            <w:vAlign w:val="center"/>
            <w:hideMark/>
          </w:tcPr>
          <w:p w14:paraId="22E3265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932,885</w:t>
            </w:r>
          </w:p>
        </w:tc>
        <w:tc>
          <w:tcPr>
            <w:tcW w:w="1430" w:type="dxa"/>
            <w:shd w:val="clear" w:color="auto" w:fill="auto"/>
            <w:noWrap/>
            <w:vAlign w:val="center"/>
            <w:hideMark/>
          </w:tcPr>
          <w:p w14:paraId="7F439A2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707,092</w:t>
            </w:r>
          </w:p>
        </w:tc>
      </w:tr>
      <w:tr w:rsidR="00A00C97" w:rsidRPr="009E5255" w14:paraId="133785F8" w14:textId="77777777" w:rsidTr="00DF5B25">
        <w:trPr>
          <w:trHeight w:val="20"/>
        </w:trPr>
        <w:tc>
          <w:tcPr>
            <w:tcW w:w="1349" w:type="dxa"/>
            <w:shd w:val="clear" w:color="auto" w:fill="auto"/>
            <w:noWrap/>
            <w:vAlign w:val="bottom"/>
            <w:hideMark/>
          </w:tcPr>
          <w:p w14:paraId="0E91C9C9"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09F6D89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79,651</w:t>
            </w:r>
          </w:p>
        </w:tc>
        <w:tc>
          <w:tcPr>
            <w:tcW w:w="1430" w:type="dxa"/>
            <w:shd w:val="clear" w:color="auto" w:fill="auto"/>
            <w:noWrap/>
            <w:vAlign w:val="center"/>
            <w:hideMark/>
          </w:tcPr>
          <w:p w14:paraId="5DE112D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99,541</w:t>
            </w:r>
          </w:p>
        </w:tc>
        <w:tc>
          <w:tcPr>
            <w:tcW w:w="1430" w:type="dxa"/>
            <w:shd w:val="clear" w:color="auto" w:fill="auto"/>
            <w:noWrap/>
            <w:vAlign w:val="center"/>
            <w:hideMark/>
          </w:tcPr>
          <w:p w14:paraId="1E9DB6F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09,013</w:t>
            </w:r>
          </w:p>
        </w:tc>
        <w:tc>
          <w:tcPr>
            <w:tcW w:w="1429" w:type="dxa"/>
            <w:shd w:val="clear" w:color="auto" w:fill="auto"/>
            <w:noWrap/>
            <w:vAlign w:val="center"/>
            <w:hideMark/>
          </w:tcPr>
          <w:p w14:paraId="23805C2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92,853</w:t>
            </w:r>
          </w:p>
        </w:tc>
        <w:tc>
          <w:tcPr>
            <w:tcW w:w="1430" w:type="dxa"/>
            <w:shd w:val="clear" w:color="auto" w:fill="auto"/>
            <w:noWrap/>
            <w:vAlign w:val="center"/>
            <w:hideMark/>
          </w:tcPr>
          <w:p w14:paraId="0E5AF4E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93,830</w:t>
            </w:r>
          </w:p>
        </w:tc>
        <w:tc>
          <w:tcPr>
            <w:tcW w:w="1430" w:type="dxa"/>
            <w:shd w:val="clear" w:color="auto" w:fill="auto"/>
            <w:noWrap/>
            <w:vAlign w:val="center"/>
            <w:hideMark/>
          </w:tcPr>
          <w:p w14:paraId="5272A52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074,888</w:t>
            </w:r>
          </w:p>
        </w:tc>
      </w:tr>
      <w:tr w:rsidR="00A00C97" w:rsidRPr="009E5255" w14:paraId="49CDF24E" w14:textId="77777777" w:rsidTr="00DF5B25">
        <w:trPr>
          <w:trHeight w:val="20"/>
        </w:trPr>
        <w:tc>
          <w:tcPr>
            <w:tcW w:w="1349" w:type="dxa"/>
            <w:shd w:val="clear" w:color="auto" w:fill="auto"/>
            <w:noWrap/>
            <w:vAlign w:val="bottom"/>
            <w:hideMark/>
          </w:tcPr>
          <w:p w14:paraId="541B2DAB"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31B3EA4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380,562</w:t>
            </w:r>
          </w:p>
        </w:tc>
        <w:tc>
          <w:tcPr>
            <w:tcW w:w="1430" w:type="dxa"/>
            <w:shd w:val="clear" w:color="auto" w:fill="auto"/>
            <w:noWrap/>
            <w:vAlign w:val="center"/>
            <w:hideMark/>
          </w:tcPr>
          <w:p w14:paraId="5E2EF0D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605,227</w:t>
            </w:r>
          </w:p>
        </w:tc>
        <w:tc>
          <w:tcPr>
            <w:tcW w:w="1430" w:type="dxa"/>
            <w:shd w:val="clear" w:color="auto" w:fill="auto"/>
            <w:noWrap/>
            <w:vAlign w:val="center"/>
            <w:hideMark/>
          </w:tcPr>
          <w:p w14:paraId="49D9720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692,981</w:t>
            </w:r>
          </w:p>
        </w:tc>
        <w:tc>
          <w:tcPr>
            <w:tcW w:w="1429" w:type="dxa"/>
            <w:shd w:val="clear" w:color="auto" w:fill="auto"/>
            <w:noWrap/>
            <w:vAlign w:val="center"/>
            <w:hideMark/>
          </w:tcPr>
          <w:p w14:paraId="35F7F97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076,496</w:t>
            </w:r>
          </w:p>
        </w:tc>
        <w:tc>
          <w:tcPr>
            <w:tcW w:w="1430" w:type="dxa"/>
            <w:shd w:val="clear" w:color="auto" w:fill="auto"/>
            <w:noWrap/>
            <w:vAlign w:val="center"/>
            <w:hideMark/>
          </w:tcPr>
          <w:p w14:paraId="052A274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026,715</w:t>
            </w:r>
          </w:p>
        </w:tc>
        <w:tc>
          <w:tcPr>
            <w:tcW w:w="1430" w:type="dxa"/>
            <w:shd w:val="clear" w:color="auto" w:fill="auto"/>
            <w:noWrap/>
            <w:vAlign w:val="center"/>
            <w:hideMark/>
          </w:tcPr>
          <w:p w14:paraId="3D3232A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0,781,980</w:t>
            </w:r>
          </w:p>
        </w:tc>
      </w:tr>
      <w:tr w:rsidR="00A00C97" w:rsidRPr="009E5255" w14:paraId="24832C43" w14:textId="77777777" w:rsidTr="00DF5B25">
        <w:trPr>
          <w:trHeight w:val="20"/>
        </w:trPr>
        <w:tc>
          <w:tcPr>
            <w:tcW w:w="9927" w:type="dxa"/>
            <w:gridSpan w:val="7"/>
            <w:shd w:val="clear" w:color="auto" w:fill="auto"/>
            <w:noWrap/>
            <w:vAlign w:val="bottom"/>
            <w:hideMark/>
          </w:tcPr>
          <w:p w14:paraId="7CD578AB"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rboplatin</w:t>
            </w:r>
          </w:p>
        </w:tc>
      </w:tr>
      <w:tr w:rsidR="00A00C97" w:rsidRPr="009E5255" w14:paraId="01A50D06" w14:textId="77777777" w:rsidTr="00DF5B25">
        <w:trPr>
          <w:trHeight w:val="20"/>
        </w:trPr>
        <w:tc>
          <w:tcPr>
            <w:tcW w:w="1349" w:type="dxa"/>
            <w:shd w:val="clear" w:color="auto" w:fill="auto"/>
            <w:noWrap/>
            <w:vAlign w:val="bottom"/>
            <w:hideMark/>
          </w:tcPr>
          <w:p w14:paraId="5745CECB"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2C1B346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62,256</w:t>
            </w:r>
          </w:p>
        </w:tc>
        <w:tc>
          <w:tcPr>
            <w:tcW w:w="1430" w:type="dxa"/>
            <w:shd w:val="clear" w:color="auto" w:fill="auto"/>
            <w:noWrap/>
            <w:vAlign w:val="center"/>
            <w:hideMark/>
          </w:tcPr>
          <w:p w14:paraId="2AB5905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90,559</w:t>
            </w:r>
          </w:p>
        </w:tc>
        <w:tc>
          <w:tcPr>
            <w:tcW w:w="1430" w:type="dxa"/>
            <w:shd w:val="clear" w:color="auto" w:fill="auto"/>
            <w:noWrap/>
            <w:vAlign w:val="center"/>
            <w:hideMark/>
          </w:tcPr>
          <w:p w14:paraId="126FDD7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65,061</w:t>
            </w:r>
          </w:p>
        </w:tc>
        <w:tc>
          <w:tcPr>
            <w:tcW w:w="1429" w:type="dxa"/>
            <w:shd w:val="clear" w:color="auto" w:fill="auto"/>
            <w:noWrap/>
            <w:vAlign w:val="center"/>
            <w:hideMark/>
          </w:tcPr>
          <w:p w14:paraId="688FA8A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25,079</w:t>
            </w:r>
          </w:p>
        </w:tc>
        <w:tc>
          <w:tcPr>
            <w:tcW w:w="1430" w:type="dxa"/>
            <w:shd w:val="clear" w:color="auto" w:fill="auto"/>
            <w:noWrap/>
            <w:vAlign w:val="center"/>
            <w:hideMark/>
          </w:tcPr>
          <w:p w14:paraId="6A45A54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01,651</w:t>
            </w:r>
          </w:p>
        </w:tc>
        <w:tc>
          <w:tcPr>
            <w:tcW w:w="1430" w:type="dxa"/>
            <w:shd w:val="clear" w:color="auto" w:fill="auto"/>
            <w:noWrap/>
            <w:vAlign w:val="center"/>
            <w:hideMark/>
          </w:tcPr>
          <w:p w14:paraId="0CE328E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344,605</w:t>
            </w:r>
          </w:p>
        </w:tc>
      </w:tr>
      <w:tr w:rsidR="00A00C97" w:rsidRPr="009E5255" w14:paraId="4A30235C" w14:textId="77777777" w:rsidTr="00DF5B25">
        <w:trPr>
          <w:trHeight w:val="20"/>
        </w:trPr>
        <w:tc>
          <w:tcPr>
            <w:tcW w:w="1349" w:type="dxa"/>
            <w:shd w:val="clear" w:color="auto" w:fill="auto"/>
            <w:noWrap/>
            <w:vAlign w:val="bottom"/>
            <w:hideMark/>
          </w:tcPr>
          <w:p w14:paraId="33F15042"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4BA0CCD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50,680</w:t>
            </w:r>
          </w:p>
        </w:tc>
        <w:tc>
          <w:tcPr>
            <w:tcW w:w="1430" w:type="dxa"/>
            <w:shd w:val="clear" w:color="auto" w:fill="auto"/>
            <w:noWrap/>
            <w:vAlign w:val="center"/>
            <w:hideMark/>
          </w:tcPr>
          <w:p w14:paraId="72DF49C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43,592</w:t>
            </w:r>
          </w:p>
        </w:tc>
        <w:tc>
          <w:tcPr>
            <w:tcW w:w="1430" w:type="dxa"/>
            <w:shd w:val="clear" w:color="auto" w:fill="auto"/>
            <w:noWrap/>
            <w:vAlign w:val="center"/>
            <w:hideMark/>
          </w:tcPr>
          <w:p w14:paraId="7B1E4E9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62,676</w:t>
            </w:r>
          </w:p>
        </w:tc>
        <w:tc>
          <w:tcPr>
            <w:tcW w:w="1429" w:type="dxa"/>
            <w:shd w:val="clear" w:color="auto" w:fill="auto"/>
            <w:noWrap/>
            <w:vAlign w:val="center"/>
            <w:hideMark/>
          </w:tcPr>
          <w:p w14:paraId="54B9643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26,949</w:t>
            </w:r>
          </w:p>
        </w:tc>
        <w:tc>
          <w:tcPr>
            <w:tcW w:w="1430" w:type="dxa"/>
            <w:shd w:val="clear" w:color="auto" w:fill="auto"/>
            <w:noWrap/>
            <w:vAlign w:val="center"/>
            <w:hideMark/>
          </w:tcPr>
          <w:p w14:paraId="6745C9A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96,669</w:t>
            </w:r>
          </w:p>
        </w:tc>
        <w:tc>
          <w:tcPr>
            <w:tcW w:w="1430" w:type="dxa"/>
            <w:shd w:val="clear" w:color="auto" w:fill="auto"/>
            <w:noWrap/>
            <w:vAlign w:val="center"/>
            <w:hideMark/>
          </w:tcPr>
          <w:p w14:paraId="7B56C0D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80,566</w:t>
            </w:r>
          </w:p>
        </w:tc>
      </w:tr>
      <w:tr w:rsidR="00A00C97" w:rsidRPr="009E5255" w14:paraId="0ED78F7F" w14:textId="77777777" w:rsidTr="00DF5B25">
        <w:trPr>
          <w:trHeight w:val="20"/>
        </w:trPr>
        <w:tc>
          <w:tcPr>
            <w:tcW w:w="1349" w:type="dxa"/>
            <w:shd w:val="clear" w:color="auto" w:fill="auto"/>
            <w:noWrap/>
            <w:vAlign w:val="bottom"/>
            <w:hideMark/>
          </w:tcPr>
          <w:p w14:paraId="33C96FFE"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51DA288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12,936</w:t>
            </w:r>
          </w:p>
        </w:tc>
        <w:tc>
          <w:tcPr>
            <w:tcW w:w="1430" w:type="dxa"/>
            <w:shd w:val="clear" w:color="auto" w:fill="auto"/>
            <w:noWrap/>
            <w:vAlign w:val="center"/>
            <w:hideMark/>
          </w:tcPr>
          <w:p w14:paraId="3950D6C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34,151</w:t>
            </w:r>
          </w:p>
        </w:tc>
        <w:tc>
          <w:tcPr>
            <w:tcW w:w="1430" w:type="dxa"/>
            <w:shd w:val="clear" w:color="auto" w:fill="auto"/>
            <w:noWrap/>
            <w:vAlign w:val="center"/>
            <w:hideMark/>
          </w:tcPr>
          <w:p w14:paraId="6D4C31B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27,736</w:t>
            </w:r>
          </w:p>
        </w:tc>
        <w:tc>
          <w:tcPr>
            <w:tcW w:w="1429" w:type="dxa"/>
            <w:shd w:val="clear" w:color="auto" w:fill="auto"/>
            <w:noWrap/>
            <w:vAlign w:val="center"/>
            <w:hideMark/>
          </w:tcPr>
          <w:p w14:paraId="1F1BED6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52,028</w:t>
            </w:r>
          </w:p>
        </w:tc>
        <w:tc>
          <w:tcPr>
            <w:tcW w:w="1430" w:type="dxa"/>
            <w:shd w:val="clear" w:color="auto" w:fill="auto"/>
            <w:noWrap/>
            <w:vAlign w:val="center"/>
            <w:hideMark/>
          </w:tcPr>
          <w:p w14:paraId="0D6F83F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98,320</w:t>
            </w:r>
          </w:p>
        </w:tc>
        <w:tc>
          <w:tcPr>
            <w:tcW w:w="1430" w:type="dxa"/>
            <w:shd w:val="clear" w:color="auto" w:fill="auto"/>
            <w:noWrap/>
            <w:vAlign w:val="center"/>
            <w:hideMark/>
          </w:tcPr>
          <w:p w14:paraId="0A26D57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425,171</w:t>
            </w:r>
          </w:p>
        </w:tc>
      </w:tr>
      <w:tr w:rsidR="00A00C97" w:rsidRPr="009E5255" w14:paraId="28C6A8A1" w14:textId="77777777" w:rsidTr="00DF5B25">
        <w:trPr>
          <w:trHeight w:val="20"/>
        </w:trPr>
        <w:tc>
          <w:tcPr>
            <w:tcW w:w="9927" w:type="dxa"/>
            <w:gridSpan w:val="7"/>
            <w:shd w:val="clear" w:color="auto" w:fill="auto"/>
            <w:noWrap/>
            <w:vAlign w:val="bottom"/>
            <w:hideMark/>
          </w:tcPr>
          <w:p w14:paraId="7EA8B221"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rfilzomib</w:t>
            </w:r>
          </w:p>
        </w:tc>
      </w:tr>
      <w:tr w:rsidR="00A00C97" w:rsidRPr="009E5255" w14:paraId="00B2DDFA" w14:textId="77777777" w:rsidTr="00DF5B25">
        <w:trPr>
          <w:trHeight w:val="20"/>
        </w:trPr>
        <w:tc>
          <w:tcPr>
            <w:tcW w:w="1349" w:type="dxa"/>
            <w:shd w:val="clear" w:color="auto" w:fill="auto"/>
            <w:noWrap/>
            <w:vAlign w:val="bottom"/>
            <w:hideMark/>
          </w:tcPr>
          <w:p w14:paraId="68400014"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7A4FE610" w14:textId="5A8C08D2"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6639FC1B" w14:textId="5810BA31"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5989813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215,668</w:t>
            </w:r>
          </w:p>
        </w:tc>
        <w:tc>
          <w:tcPr>
            <w:tcW w:w="1429" w:type="dxa"/>
            <w:shd w:val="clear" w:color="auto" w:fill="auto"/>
            <w:noWrap/>
            <w:vAlign w:val="center"/>
            <w:hideMark/>
          </w:tcPr>
          <w:p w14:paraId="0B2FA41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152,826</w:t>
            </w:r>
          </w:p>
        </w:tc>
        <w:tc>
          <w:tcPr>
            <w:tcW w:w="1430" w:type="dxa"/>
            <w:shd w:val="clear" w:color="auto" w:fill="auto"/>
            <w:noWrap/>
            <w:vAlign w:val="center"/>
            <w:hideMark/>
          </w:tcPr>
          <w:p w14:paraId="3DB65F7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652,216</w:t>
            </w:r>
          </w:p>
        </w:tc>
        <w:tc>
          <w:tcPr>
            <w:tcW w:w="1430" w:type="dxa"/>
            <w:shd w:val="clear" w:color="auto" w:fill="auto"/>
            <w:noWrap/>
            <w:vAlign w:val="center"/>
            <w:hideMark/>
          </w:tcPr>
          <w:p w14:paraId="18794E0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1,020,710</w:t>
            </w:r>
          </w:p>
        </w:tc>
      </w:tr>
      <w:tr w:rsidR="00A00C97" w:rsidRPr="009E5255" w14:paraId="101C5DEA" w14:textId="77777777" w:rsidTr="00DF5B25">
        <w:trPr>
          <w:trHeight w:val="20"/>
        </w:trPr>
        <w:tc>
          <w:tcPr>
            <w:tcW w:w="1349" w:type="dxa"/>
            <w:shd w:val="clear" w:color="auto" w:fill="auto"/>
            <w:noWrap/>
            <w:vAlign w:val="bottom"/>
            <w:hideMark/>
          </w:tcPr>
          <w:p w14:paraId="68FA7039"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6AB02195" w14:textId="7F5FFF19"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0205457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3,392</w:t>
            </w:r>
          </w:p>
        </w:tc>
        <w:tc>
          <w:tcPr>
            <w:tcW w:w="1430" w:type="dxa"/>
            <w:shd w:val="clear" w:color="auto" w:fill="auto"/>
            <w:noWrap/>
            <w:vAlign w:val="center"/>
            <w:hideMark/>
          </w:tcPr>
          <w:p w14:paraId="1F47CFF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861,697</w:t>
            </w:r>
          </w:p>
        </w:tc>
        <w:tc>
          <w:tcPr>
            <w:tcW w:w="1429" w:type="dxa"/>
            <w:shd w:val="clear" w:color="auto" w:fill="auto"/>
            <w:noWrap/>
            <w:vAlign w:val="center"/>
            <w:hideMark/>
          </w:tcPr>
          <w:p w14:paraId="2102CEE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004,519</w:t>
            </w:r>
          </w:p>
        </w:tc>
        <w:tc>
          <w:tcPr>
            <w:tcW w:w="1430" w:type="dxa"/>
            <w:shd w:val="clear" w:color="auto" w:fill="auto"/>
            <w:noWrap/>
            <w:vAlign w:val="center"/>
            <w:hideMark/>
          </w:tcPr>
          <w:p w14:paraId="03C7D13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579,565</w:t>
            </w:r>
          </w:p>
        </w:tc>
        <w:tc>
          <w:tcPr>
            <w:tcW w:w="1430" w:type="dxa"/>
            <w:shd w:val="clear" w:color="auto" w:fill="auto"/>
            <w:noWrap/>
            <w:vAlign w:val="center"/>
            <w:hideMark/>
          </w:tcPr>
          <w:p w14:paraId="23B2741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589,173</w:t>
            </w:r>
          </w:p>
        </w:tc>
      </w:tr>
      <w:tr w:rsidR="00A00C97" w:rsidRPr="009E5255" w14:paraId="656E7D33" w14:textId="77777777" w:rsidTr="00DF5B25">
        <w:trPr>
          <w:trHeight w:val="20"/>
        </w:trPr>
        <w:tc>
          <w:tcPr>
            <w:tcW w:w="1349" w:type="dxa"/>
            <w:shd w:val="clear" w:color="auto" w:fill="auto"/>
            <w:noWrap/>
            <w:vAlign w:val="bottom"/>
            <w:hideMark/>
          </w:tcPr>
          <w:p w14:paraId="2B4B9F65"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0F2EA0D0" w14:textId="46D4A0B4"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0ADC0B1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3,392</w:t>
            </w:r>
          </w:p>
        </w:tc>
        <w:tc>
          <w:tcPr>
            <w:tcW w:w="1430" w:type="dxa"/>
            <w:shd w:val="clear" w:color="auto" w:fill="auto"/>
            <w:noWrap/>
            <w:vAlign w:val="center"/>
            <w:hideMark/>
          </w:tcPr>
          <w:p w14:paraId="36A2BF7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077,365</w:t>
            </w:r>
          </w:p>
        </w:tc>
        <w:tc>
          <w:tcPr>
            <w:tcW w:w="1429" w:type="dxa"/>
            <w:shd w:val="clear" w:color="auto" w:fill="auto"/>
            <w:noWrap/>
            <w:vAlign w:val="center"/>
            <w:hideMark/>
          </w:tcPr>
          <w:p w14:paraId="1C98C62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5,157,345</w:t>
            </w:r>
          </w:p>
        </w:tc>
        <w:tc>
          <w:tcPr>
            <w:tcW w:w="1430" w:type="dxa"/>
            <w:shd w:val="clear" w:color="auto" w:fill="auto"/>
            <w:noWrap/>
            <w:vAlign w:val="center"/>
            <w:hideMark/>
          </w:tcPr>
          <w:p w14:paraId="2BF5777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8,231,781</w:t>
            </w:r>
          </w:p>
        </w:tc>
        <w:tc>
          <w:tcPr>
            <w:tcW w:w="1430" w:type="dxa"/>
            <w:shd w:val="clear" w:color="auto" w:fill="auto"/>
            <w:noWrap/>
            <w:vAlign w:val="center"/>
            <w:hideMark/>
          </w:tcPr>
          <w:p w14:paraId="02F3FE4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2,609,883</w:t>
            </w:r>
          </w:p>
        </w:tc>
      </w:tr>
      <w:tr w:rsidR="00A00C97" w:rsidRPr="009E5255" w14:paraId="758C06D9" w14:textId="77777777" w:rsidTr="00DF5B25">
        <w:trPr>
          <w:trHeight w:val="20"/>
        </w:trPr>
        <w:tc>
          <w:tcPr>
            <w:tcW w:w="9927" w:type="dxa"/>
            <w:gridSpan w:val="7"/>
            <w:shd w:val="clear" w:color="auto" w:fill="auto"/>
            <w:noWrap/>
            <w:vAlign w:val="bottom"/>
            <w:hideMark/>
          </w:tcPr>
          <w:p w14:paraId="5AC5E917"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etuximab</w:t>
            </w:r>
          </w:p>
        </w:tc>
      </w:tr>
      <w:tr w:rsidR="00A00C97" w:rsidRPr="009E5255" w14:paraId="52E5D0BF" w14:textId="77777777" w:rsidTr="00DF5B25">
        <w:trPr>
          <w:trHeight w:val="20"/>
        </w:trPr>
        <w:tc>
          <w:tcPr>
            <w:tcW w:w="1349" w:type="dxa"/>
            <w:shd w:val="clear" w:color="auto" w:fill="auto"/>
            <w:noWrap/>
            <w:vAlign w:val="bottom"/>
            <w:hideMark/>
          </w:tcPr>
          <w:p w14:paraId="17EF9777"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5D92619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006,272</w:t>
            </w:r>
          </w:p>
        </w:tc>
        <w:tc>
          <w:tcPr>
            <w:tcW w:w="1430" w:type="dxa"/>
            <w:shd w:val="clear" w:color="auto" w:fill="auto"/>
            <w:noWrap/>
            <w:vAlign w:val="center"/>
            <w:hideMark/>
          </w:tcPr>
          <w:p w14:paraId="53B76C0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104,348</w:t>
            </w:r>
          </w:p>
        </w:tc>
        <w:tc>
          <w:tcPr>
            <w:tcW w:w="1430" w:type="dxa"/>
            <w:shd w:val="clear" w:color="auto" w:fill="auto"/>
            <w:noWrap/>
            <w:vAlign w:val="center"/>
            <w:hideMark/>
          </w:tcPr>
          <w:p w14:paraId="3EB8E20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707,422</w:t>
            </w:r>
          </w:p>
        </w:tc>
        <w:tc>
          <w:tcPr>
            <w:tcW w:w="1429" w:type="dxa"/>
            <w:shd w:val="clear" w:color="auto" w:fill="auto"/>
            <w:noWrap/>
            <w:vAlign w:val="center"/>
            <w:hideMark/>
          </w:tcPr>
          <w:p w14:paraId="55C4D07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838,192</w:t>
            </w:r>
          </w:p>
        </w:tc>
        <w:tc>
          <w:tcPr>
            <w:tcW w:w="1430" w:type="dxa"/>
            <w:shd w:val="clear" w:color="auto" w:fill="auto"/>
            <w:noWrap/>
            <w:vAlign w:val="center"/>
            <w:hideMark/>
          </w:tcPr>
          <w:p w14:paraId="7A7DFA2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366,838</w:t>
            </w:r>
          </w:p>
        </w:tc>
        <w:tc>
          <w:tcPr>
            <w:tcW w:w="1430" w:type="dxa"/>
            <w:shd w:val="clear" w:color="auto" w:fill="auto"/>
            <w:noWrap/>
            <w:vAlign w:val="center"/>
            <w:hideMark/>
          </w:tcPr>
          <w:p w14:paraId="4DF1DE3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6,023,072</w:t>
            </w:r>
          </w:p>
        </w:tc>
      </w:tr>
      <w:tr w:rsidR="00A00C97" w:rsidRPr="009E5255" w14:paraId="112B2D2B" w14:textId="77777777" w:rsidTr="00DF5B25">
        <w:trPr>
          <w:trHeight w:val="20"/>
        </w:trPr>
        <w:tc>
          <w:tcPr>
            <w:tcW w:w="1349" w:type="dxa"/>
            <w:shd w:val="clear" w:color="auto" w:fill="auto"/>
            <w:noWrap/>
            <w:vAlign w:val="bottom"/>
            <w:hideMark/>
          </w:tcPr>
          <w:p w14:paraId="55860C26"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128CE2B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251,348</w:t>
            </w:r>
          </w:p>
        </w:tc>
        <w:tc>
          <w:tcPr>
            <w:tcW w:w="1430" w:type="dxa"/>
            <w:shd w:val="clear" w:color="auto" w:fill="auto"/>
            <w:noWrap/>
            <w:vAlign w:val="center"/>
            <w:hideMark/>
          </w:tcPr>
          <w:p w14:paraId="41E1BF2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102,602</w:t>
            </w:r>
          </w:p>
        </w:tc>
        <w:tc>
          <w:tcPr>
            <w:tcW w:w="1430" w:type="dxa"/>
            <w:shd w:val="clear" w:color="auto" w:fill="auto"/>
            <w:noWrap/>
            <w:vAlign w:val="center"/>
            <w:hideMark/>
          </w:tcPr>
          <w:p w14:paraId="0C6EF1A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717,142</w:t>
            </w:r>
          </w:p>
        </w:tc>
        <w:tc>
          <w:tcPr>
            <w:tcW w:w="1429" w:type="dxa"/>
            <w:shd w:val="clear" w:color="auto" w:fill="auto"/>
            <w:noWrap/>
            <w:vAlign w:val="center"/>
            <w:hideMark/>
          </w:tcPr>
          <w:p w14:paraId="1738FC7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066,492</w:t>
            </w:r>
          </w:p>
        </w:tc>
        <w:tc>
          <w:tcPr>
            <w:tcW w:w="1430" w:type="dxa"/>
            <w:shd w:val="clear" w:color="auto" w:fill="auto"/>
            <w:noWrap/>
            <w:vAlign w:val="center"/>
            <w:hideMark/>
          </w:tcPr>
          <w:p w14:paraId="0039490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798,591</w:t>
            </w:r>
          </w:p>
        </w:tc>
        <w:tc>
          <w:tcPr>
            <w:tcW w:w="1430" w:type="dxa"/>
            <w:shd w:val="clear" w:color="auto" w:fill="auto"/>
            <w:noWrap/>
            <w:vAlign w:val="center"/>
            <w:hideMark/>
          </w:tcPr>
          <w:p w14:paraId="30B454E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8,936,175</w:t>
            </w:r>
          </w:p>
        </w:tc>
      </w:tr>
      <w:tr w:rsidR="00A00C97" w:rsidRPr="009E5255" w14:paraId="5D2C4A9E" w14:textId="77777777" w:rsidTr="00DF5B25">
        <w:trPr>
          <w:trHeight w:val="20"/>
        </w:trPr>
        <w:tc>
          <w:tcPr>
            <w:tcW w:w="1349" w:type="dxa"/>
            <w:shd w:val="clear" w:color="auto" w:fill="auto"/>
            <w:noWrap/>
            <w:vAlign w:val="bottom"/>
            <w:hideMark/>
          </w:tcPr>
          <w:p w14:paraId="40709267"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39AD53B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257,620</w:t>
            </w:r>
          </w:p>
        </w:tc>
        <w:tc>
          <w:tcPr>
            <w:tcW w:w="1430" w:type="dxa"/>
            <w:shd w:val="clear" w:color="auto" w:fill="auto"/>
            <w:noWrap/>
            <w:vAlign w:val="center"/>
            <w:hideMark/>
          </w:tcPr>
          <w:p w14:paraId="49711BD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206,950</w:t>
            </w:r>
          </w:p>
        </w:tc>
        <w:tc>
          <w:tcPr>
            <w:tcW w:w="1430" w:type="dxa"/>
            <w:shd w:val="clear" w:color="auto" w:fill="auto"/>
            <w:noWrap/>
            <w:vAlign w:val="center"/>
            <w:hideMark/>
          </w:tcPr>
          <w:p w14:paraId="1347210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424,564</w:t>
            </w:r>
          </w:p>
        </w:tc>
        <w:tc>
          <w:tcPr>
            <w:tcW w:w="1429" w:type="dxa"/>
            <w:shd w:val="clear" w:color="auto" w:fill="auto"/>
            <w:noWrap/>
            <w:vAlign w:val="center"/>
            <w:hideMark/>
          </w:tcPr>
          <w:p w14:paraId="2ACB4D1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904,684</w:t>
            </w:r>
          </w:p>
        </w:tc>
        <w:tc>
          <w:tcPr>
            <w:tcW w:w="1430" w:type="dxa"/>
            <w:shd w:val="clear" w:color="auto" w:fill="auto"/>
            <w:noWrap/>
            <w:vAlign w:val="center"/>
            <w:hideMark/>
          </w:tcPr>
          <w:p w14:paraId="5459E1C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165,429</w:t>
            </w:r>
          </w:p>
        </w:tc>
        <w:tc>
          <w:tcPr>
            <w:tcW w:w="1430" w:type="dxa"/>
            <w:shd w:val="clear" w:color="auto" w:fill="auto"/>
            <w:noWrap/>
            <w:vAlign w:val="center"/>
            <w:hideMark/>
          </w:tcPr>
          <w:p w14:paraId="1738128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4,959,247</w:t>
            </w:r>
          </w:p>
        </w:tc>
      </w:tr>
      <w:tr w:rsidR="00A00C97" w:rsidRPr="009E5255" w14:paraId="746B33B7" w14:textId="77777777" w:rsidTr="00DF5B25">
        <w:trPr>
          <w:trHeight w:val="20"/>
        </w:trPr>
        <w:tc>
          <w:tcPr>
            <w:tcW w:w="9927" w:type="dxa"/>
            <w:gridSpan w:val="7"/>
            <w:shd w:val="clear" w:color="auto" w:fill="auto"/>
            <w:noWrap/>
            <w:vAlign w:val="bottom"/>
            <w:hideMark/>
          </w:tcPr>
          <w:p w14:paraId="07376D5D"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splatin</w:t>
            </w:r>
          </w:p>
        </w:tc>
      </w:tr>
      <w:tr w:rsidR="00A00C97" w:rsidRPr="009E5255" w14:paraId="5740DD9C" w14:textId="77777777" w:rsidTr="00DF5B25">
        <w:trPr>
          <w:trHeight w:val="20"/>
        </w:trPr>
        <w:tc>
          <w:tcPr>
            <w:tcW w:w="1349" w:type="dxa"/>
            <w:shd w:val="clear" w:color="auto" w:fill="auto"/>
            <w:noWrap/>
            <w:vAlign w:val="bottom"/>
            <w:hideMark/>
          </w:tcPr>
          <w:p w14:paraId="4FABF6C1"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13262CF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45,639</w:t>
            </w:r>
          </w:p>
        </w:tc>
        <w:tc>
          <w:tcPr>
            <w:tcW w:w="1430" w:type="dxa"/>
            <w:shd w:val="clear" w:color="auto" w:fill="auto"/>
            <w:noWrap/>
            <w:vAlign w:val="center"/>
            <w:hideMark/>
          </w:tcPr>
          <w:p w14:paraId="3A9709C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99,576</w:t>
            </w:r>
          </w:p>
        </w:tc>
        <w:tc>
          <w:tcPr>
            <w:tcW w:w="1430" w:type="dxa"/>
            <w:shd w:val="clear" w:color="auto" w:fill="auto"/>
            <w:noWrap/>
            <w:vAlign w:val="center"/>
            <w:hideMark/>
          </w:tcPr>
          <w:p w14:paraId="4F5F8E5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28,707</w:t>
            </w:r>
          </w:p>
        </w:tc>
        <w:tc>
          <w:tcPr>
            <w:tcW w:w="1429" w:type="dxa"/>
            <w:shd w:val="clear" w:color="auto" w:fill="auto"/>
            <w:noWrap/>
            <w:vAlign w:val="center"/>
            <w:hideMark/>
          </w:tcPr>
          <w:p w14:paraId="1FE427B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14,018</w:t>
            </w:r>
          </w:p>
        </w:tc>
        <w:tc>
          <w:tcPr>
            <w:tcW w:w="1430" w:type="dxa"/>
            <w:shd w:val="clear" w:color="auto" w:fill="auto"/>
            <w:noWrap/>
            <w:vAlign w:val="center"/>
            <w:hideMark/>
          </w:tcPr>
          <w:p w14:paraId="0ED3C92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31,538</w:t>
            </w:r>
          </w:p>
        </w:tc>
        <w:tc>
          <w:tcPr>
            <w:tcW w:w="1430" w:type="dxa"/>
            <w:shd w:val="clear" w:color="auto" w:fill="auto"/>
            <w:noWrap/>
            <w:vAlign w:val="center"/>
            <w:hideMark/>
          </w:tcPr>
          <w:p w14:paraId="6DD9CAA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19,477</w:t>
            </w:r>
          </w:p>
        </w:tc>
      </w:tr>
      <w:tr w:rsidR="00A00C97" w:rsidRPr="009E5255" w14:paraId="2CFE169D" w14:textId="77777777" w:rsidTr="00DF5B25">
        <w:trPr>
          <w:trHeight w:val="20"/>
        </w:trPr>
        <w:tc>
          <w:tcPr>
            <w:tcW w:w="1349" w:type="dxa"/>
            <w:shd w:val="clear" w:color="auto" w:fill="auto"/>
            <w:noWrap/>
            <w:vAlign w:val="bottom"/>
            <w:hideMark/>
          </w:tcPr>
          <w:p w14:paraId="6E827B44"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1EBFD87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5,410</w:t>
            </w:r>
          </w:p>
        </w:tc>
        <w:tc>
          <w:tcPr>
            <w:tcW w:w="1430" w:type="dxa"/>
            <w:shd w:val="clear" w:color="auto" w:fill="auto"/>
            <w:noWrap/>
            <w:vAlign w:val="center"/>
            <w:hideMark/>
          </w:tcPr>
          <w:p w14:paraId="40E105C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9,676</w:t>
            </w:r>
          </w:p>
        </w:tc>
        <w:tc>
          <w:tcPr>
            <w:tcW w:w="1430" w:type="dxa"/>
            <w:shd w:val="clear" w:color="auto" w:fill="auto"/>
            <w:noWrap/>
            <w:vAlign w:val="center"/>
            <w:hideMark/>
          </w:tcPr>
          <w:p w14:paraId="13A6AED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0,959</w:t>
            </w:r>
          </w:p>
        </w:tc>
        <w:tc>
          <w:tcPr>
            <w:tcW w:w="1429" w:type="dxa"/>
            <w:shd w:val="clear" w:color="auto" w:fill="auto"/>
            <w:noWrap/>
            <w:vAlign w:val="center"/>
            <w:hideMark/>
          </w:tcPr>
          <w:p w14:paraId="7C8ED70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9,599</w:t>
            </w:r>
          </w:p>
        </w:tc>
        <w:tc>
          <w:tcPr>
            <w:tcW w:w="1430" w:type="dxa"/>
            <w:shd w:val="clear" w:color="auto" w:fill="auto"/>
            <w:noWrap/>
            <w:vAlign w:val="center"/>
            <w:hideMark/>
          </w:tcPr>
          <w:p w14:paraId="0EDD299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4,009</w:t>
            </w:r>
          </w:p>
        </w:tc>
        <w:tc>
          <w:tcPr>
            <w:tcW w:w="1430" w:type="dxa"/>
            <w:shd w:val="clear" w:color="auto" w:fill="auto"/>
            <w:noWrap/>
            <w:vAlign w:val="center"/>
            <w:hideMark/>
          </w:tcPr>
          <w:p w14:paraId="5590BF0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39,653</w:t>
            </w:r>
          </w:p>
        </w:tc>
      </w:tr>
      <w:tr w:rsidR="00A00C97" w:rsidRPr="009E5255" w14:paraId="00D9E3CB" w14:textId="77777777" w:rsidTr="00DF5B25">
        <w:trPr>
          <w:trHeight w:val="20"/>
        </w:trPr>
        <w:tc>
          <w:tcPr>
            <w:tcW w:w="1349" w:type="dxa"/>
            <w:shd w:val="clear" w:color="auto" w:fill="auto"/>
            <w:noWrap/>
            <w:vAlign w:val="bottom"/>
            <w:hideMark/>
          </w:tcPr>
          <w:p w14:paraId="2AB6440D"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2D5D775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21,050</w:t>
            </w:r>
          </w:p>
        </w:tc>
        <w:tc>
          <w:tcPr>
            <w:tcW w:w="1430" w:type="dxa"/>
            <w:shd w:val="clear" w:color="auto" w:fill="auto"/>
            <w:noWrap/>
            <w:vAlign w:val="center"/>
            <w:hideMark/>
          </w:tcPr>
          <w:p w14:paraId="75B855E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89,251</w:t>
            </w:r>
          </w:p>
        </w:tc>
        <w:tc>
          <w:tcPr>
            <w:tcW w:w="1430" w:type="dxa"/>
            <w:shd w:val="clear" w:color="auto" w:fill="auto"/>
            <w:noWrap/>
            <w:vAlign w:val="center"/>
            <w:hideMark/>
          </w:tcPr>
          <w:p w14:paraId="3BC3ED6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99,665</w:t>
            </w:r>
          </w:p>
        </w:tc>
        <w:tc>
          <w:tcPr>
            <w:tcW w:w="1429" w:type="dxa"/>
            <w:shd w:val="clear" w:color="auto" w:fill="auto"/>
            <w:noWrap/>
            <w:vAlign w:val="center"/>
            <w:hideMark/>
          </w:tcPr>
          <w:p w14:paraId="6676B59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63,616</w:t>
            </w:r>
          </w:p>
        </w:tc>
        <w:tc>
          <w:tcPr>
            <w:tcW w:w="1430" w:type="dxa"/>
            <w:shd w:val="clear" w:color="auto" w:fill="auto"/>
            <w:noWrap/>
            <w:vAlign w:val="center"/>
            <w:hideMark/>
          </w:tcPr>
          <w:p w14:paraId="7322799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85,547</w:t>
            </w:r>
          </w:p>
        </w:tc>
        <w:tc>
          <w:tcPr>
            <w:tcW w:w="1430" w:type="dxa"/>
            <w:shd w:val="clear" w:color="auto" w:fill="auto"/>
            <w:noWrap/>
            <w:vAlign w:val="center"/>
            <w:hideMark/>
          </w:tcPr>
          <w:p w14:paraId="0CA0689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59,130</w:t>
            </w:r>
          </w:p>
        </w:tc>
      </w:tr>
      <w:tr w:rsidR="00A00C97" w:rsidRPr="009E5255" w14:paraId="46D2A58F" w14:textId="77777777" w:rsidTr="00DF5B25">
        <w:trPr>
          <w:trHeight w:val="20"/>
        </w:trPr>
        <w:tc>
          <w:tcPr>
            <w:tcW w:w="9927" w:type="dxa"/>
            <w:gridSpan w:val="7"/>
            <w:shd w:val="clear" w:color="auto" w:fill="auto"/>
            <w:noWrap/>
            <w:vAlign w:val="bottom"/>
            <w:hideMark/>
          </w:tcPr>
          <w:p w14:paraId="4204A249"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ladribine</w:t>
            </w:r>
          </w:p>
        </w:tc>
      </w:tr>
      <w:tr w:rsidR="00A00C97" w:rsidRPr="009E5255" w14:paraId="4BA0E22D" w14:textId="77777777" w:rsidTr="00DF5B25">
        <w:trPr>
          <w:trHeight w:val="20"/>
        </w:trPr>
        <w:tc>
          <w:tcPr>
            <w:tcW w:w="1349" w:type="dxa"/>
            <w:shd w:val="clear" w:color="auto" w:fill="auto"/>
            <w:noWrap/>
            <w:vAlign w:val="bottom"/>
            <w:hideMark/>
          </w:tcPr>
          <w:p w14:paraId="1A26387E"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4751EF9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9,920</w:t>
            </w:r>
          </w:p>
        </w:tc>
        <w:tc>
          <w:tcPr>
            <w:tcW w:w="1430" w:type="dxa"/>
            <w:shd w:val="clear" w:color="auto" w:fill="auto"/>
            <w:noWrap/>
            <w:vAlign w:val="center"/>
            <w:hideMark/>
          </w:tcPr>
          <w:p w14:paraId="2D609DE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5,804</w:t>
            </w:r>
          </w:p>
        </w:tc>
        <w:tc>
          <w:tcPr>
            <w:tcW w:w="1430" w:type="dxa"/>
            <w:shd w:val="clear" w:color="auto" w:fill="auto"/>
            <w:noWrap/>
            <w:vAlign w:val="center"/>
            <w:hideMark/>
          </w:tcPr>
          <w:p w14:paraId="6E96E6B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2,500</w:t>
            </w:r>
          </w:p>
        </w:tc>
        <w:tc>
          <w:tcPr>
            <w:tcW w:w="1429" w:type="dxa"/>
            <w:shd w:val="clear" w:color="auto" w:fill="auto"/>
            <w:noWrap/>
            <w:vAlign w:val="center"/>
            <w:hideMark/>
          </w:tcPr>
          <w:p w14:paraId="2E1E942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2,849</w:t>
            </w:r>
          </w:p>
        </w:tc>
        <w:tc>
          <w:tcPr>
            <w:tcW w:w="1430" w:type="dxa"/>
            <w:shd w:val="clear" w:color="auto" w:fill="auto"/>
            <w:noWrap/>
            <w:vAlign w:val="center"/>
            <w:hideMark/>
          </w:tcPr>
          <w:p w14:paraId="6625D47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6,747</w:t>
            </w:r>
          </w:p>
        </w:tc>
        <w:tc>
          <w:tcPr>
            <w:tcW w:w="1430" w:type="dxa"/>
            <w:shd w:val="clear" w:color="auto" w:fill="auto"/>
            <w:noWrap/>
            <w:vAlign w:val="center"/>
            <w:hideMark/>
          </w:tcPr>
          <w:p w14:paraId="5454933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37,820</w:t>
            </w:r>
          </w:p>
        </w:tc>
      </w:tr>
      <w:tr w:rsidR="00A00C97" w:rsidRPr="009E5255" w14:paraId="67924152" w14:textId="77777777" w:rsidTr="00DF5B25">
        <w:trPr>
          <w:trHeight w:val="20"/>
        </w:trPr>
        <w:tc>
          <w:tcPr>
            <w:tcW w:w="1349" w:type="dxa"/>
            <w:shd w:val="clear" w:color="auto" w:fill="auto"/>
            <w:noWrap/>
            <w:vAlign w:val="bottom"/>
            <w:hideMark/>
          </w:tcPr>
          <w:p w14:paraId="7611A479"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1DDFA4C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0,193</w:t>
            </w:r>
          </w:p>
        </w:tc>
        <w:tc>
          <w:tcPr>
            <w:tcW w:w="1430" w:type="dxa"/>
            <w:shd w:val="clear" w:color="auto" w:fill="auto"/>
            <w:noWrap/>
            <w:vAlign w:val="center"/>
            <w:hideMark/>
          </w:tcPr>
          <w:p w14:paraId="27C132A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8,591</w:t>
            </w:r>
          </w:p>
        </w:tc>
        <w:tc>
          <w:tcPr>
            <w:tcW w:w="1430" w:type="dxa"/>
            <w:shd w:val="clear" w:color="auto" w:fill="auto"/>
            <w:noWrap/>
            <w:vAlign w:val="center"/>
            <w:hideMark/>
          </w:tcPr>
          <w:p w14:paraId="39C0C14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2,024</w:t>
            </w:r>
          </w:p>
        </w:tc>
        <w:tc>
          <w:tcPr>
            <w:tcW w:w="1429" w:type="dxa"/>
            <w:shd w:val="clear" w:color="auto" w:fill="auto"/>
            <w:noWrap/>
            <w:vAlign w:val="center"/>
            <w:hideMark/>
          </w:tcPr>
          <w:p w14:paraId="32C48D4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2,728</w:t>
            </w:r>
          </w:p>
        </w:tc>
        <w:tc>
          <w:tcPr>
            <w:tcW w:w="1430" w:type="dxa"/>
            <w:shd w:val="clear" w:color="auto" w:fill="auto"/>
            <w:noWrap/>
            <w:vAlign w:val="center"/>
            <w:hideMark/>
          </w:tcPr>
          <w:p w14:paraId="396BA7C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0,704</w:t>
            </w:r>
          </w:p>
        </w:tc>
        <w:tc>
          <w:tcPr>
            <w:tcW w:w="1430" w:type="dxa"/>
            <w:shd w:val="clear" w:color="auto" w:fill="auto"/>
            <w:noWrap/>
            <w:vAlign w:val="center"/>
            <w:hideMark/>
          </w:tcPr>
          <w:p w14:paraId="720FEA0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64,239</w:t>
            </w:r>
          </w:p>
        </w:tc>
      </w:tr>
      <w:tr w:rsidR="00A00C97" w:rsidRPr="009E5255" w14:paraId="793CD31B" w14:textId="77777777" w:rsidTr="00DF5B25">
        <w:trPr>
          <w:trHeight w:val="20"/>
        </w:trPr>
        <w:tc>
          <w:tcPr>
            <w:tcW w:w="1349" w:type="dxa"/>
            <w:shd w:val="clear" w:color="auto" w:fill="auto"/>
            <w:noWrap/>
            <w:vAlign w:val="bottom"/>
            <w:hideMark/>
          </w:tcPr>
          <w:p w14:paraId="70E0CFE9"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7B9517C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0,113</w:t>
            </w:r>
          </w:p>
        </w:tc>
        <w:tc>
          <w:tcPr>
            <w:tcW w:w="1430" w:type="dxa"/>
            <w:shd w:val="clear" w:color="auto" w:fill="auto"/>
            <w:noWrap/>
            <w:vAlign w:val="center"/>
            <w:hideMark/>
          </w:tcPr>
          <w:p w14:paraId="21BE0A2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84,395</w:t>
            </w:r>
          </w:p>
        </w:tc>
        <w:tc>
          <w:tcPr>
            <w:tcW w:w="1430" w:type="dxa"/>
            <w:shd w:val="clear" w:color="auto" w:fill="auto"/>
            <w:noWrap/>
            <w:vAlign w:val="center"/>
            <w:hideMark/>
          </w:tcPr>
          <w:p w14:paraId="12976FE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4,524</w:t>
            </w:r>
          </w:p>
        </w:tc>
        <w:tc>
          <w:tcPr>
            <w:tcW w:w="1429" w:type="dxa"/>
            <w:shd w:val="clear" w:color="auto" w:fill="auto"/>
            <w:noWrap/>
            <w:vAlign w:val="center"/>
            <w:hideMark/>
          </w:tcPr>
          <w:p w14:paraId="56ADAC1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65,576</w:t>
            </w:r>
          </w:p>
        </w:tc>
        <w:tc>
          <w:tcPr>
            <w:tcW w:w="1430" w:type="dxa"/>
            <w:shd w:val="clear" w:color="auto" w:fill="auto"/>
            <w:noWrap/>
            <w:vAlign w:val="center"/>
            <w:hideMark/>
          </w:tcPr>
          <w:p w14:paraId="5FAEE14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97,450</w:t>
            </w:r>
          </w:p>
        </w:tc>
        <w:tc>
          <w:tcPr>
            <w:tcW w:w="1430" w:type="dxa"/>
            <w:shd w:val="clear" w:color="auto" w:fill="auto"/>
            <w:noWrap/>
            <w:vAlign w:val="center"/>
            <w:hideMark/>
          </w:tcPr>
          <w:p w14:paraId="5304C66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02,058</w:t>
            </w:r>
          </w:p>
        </w:tc>
      </w:tr>
      <w:tr w:rsidR="00A00C97" w:rsidRPr="009E5255" w14:paraId="7B42066C" w14:textId="77777777" w:rsidTr="00DF5B25">
        <w:trPr>
          <w:trHeight w:val="20"/>
        </w:trPr>
        <w:tc>
          <w:tcPr>
            <w:tcW w:w="9927" w:type="dxa"/>
            <w:gridSpan w:val="7"/>
            <w:shd w:val="clear" w:color="auto" w:fill="auto"/>
            <w:noWrap/>
            <w:vAlign w:val="bottom"/>
            <w:hideMark/>
          </w:tcPr>
          <w:p w14:paraId="2D7BA3A7"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yclophosphamide</w:t>
            </w:r>
          </w:p>
        </w:tc>
      </w:tr>
      <w:tr w:rsidR="00A00C97" w:rsidRPr="009E5255" w14:paraId="64101396" w14:textId="77777777" w:rsidTr="00DF5B25">
        <w:trPr>
          <w:trHeight w:val="20"/>
        </w:trPr>
        <w:tc>
          <w:tcPr>
            <w:tcW w:w="1349" w:type="dxa"/>
            <w:shd w:val="clear" w:color="auto" w:fill="auto"/>
            <w:noWrap/>
            <w:vAlign w:val="bottom"/>
            <w:hideMark/>
          </w:tcPr>
          <w:p w14:paraId="2EFD4563"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455BAD0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12,187</w:t>
            </w:r>
          </w:p>
        </w:tc>
        <w:tc>
          <w:tcPr>
            <w:tcW w:w="1430" w:type="dxa"/>
            <w:shd w:val="clear" w:color="auto" w:fill="auto"/>
            <w:noWrap/>
            <w:vAlign w:val="center"/>
            <w:hideMark/>
          </w:tcPr>
          <w:p w14:paraId="690992A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12,864</w:t>
            </w:r>
          </w:p>
        </w:tc>
        <w:tc>
          <w:tcPr>
            <w:tcW w:w="1430" w:type="dxa"/>
            <w:shd w:val="clear" w:color="auto" w:fill="auto"/>
            <w:noWrap/>
            <w:vAlign w:val="center"/>
            <w:hideMark/>
          </w:tcPr>
          <w:p w14:paraId="2F4BD17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58,441</w:t>
            </w:r>
          </w:p>
        </w:tc>
        <w:tc>
          <w:tcPr>
            <w:tcW w:w="1429" w:type="dxa"/>
            <w:shd w:val="clear" w:color="auto" w:fill="auto"/>
            <w:noWrap/>
            <w:vAlign w:val="center"/>
            <w:hideMark/>
          </w:tcPr>
          <w:p w14:paraId="0AB03A1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81,533</w:t>
            </w:r>
          </w:p>
        </w:tc>
        <w:tc>
          <w:tcPr>
            <w:tcW w:w="1430" w:type="dxa"/>
            <w:shd w:val="clear" w:color="auto" w:fill="auto"/>
            <w:noWrap/>
            <w:vAlign w:val="center"/>
            <w:hideMark/>
          </w:tcPr>
          <w:p w14:paraId="25B17F7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07,107</w:t>
            </w:r>
          </w:p>
        </w:tc>
        <w:tc>
          <w:tcPr>
            <w:tcW w:w="1430" w:type="dxa"/>
            <w:shd w:val="clear" w:color="auto" w:fill="auto"/>
            <w:noWrap/>
            <w:vAlign w:val="center"/>
            <w:hideMark/>
          </w:tcPr>
          <w:p w14:paraId="2573BC6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772,131</w:t>
            </w:r>
          </w:p>
        </w:tc>
      </w:tr>
      <w:tr w:rsidR="00A00C97" w:rsidRPr="009E5255" w14:paraId="578DA1F1" w14:textId="77777777" w:rsidTr="00DF5B25">
        <w:trPr>
          <w:trHeight w:val="20"/>
        </w:trPr>
        <w:tc>
          <w:tcPr>
            <w:tcW w:w="1349" w:type="dxa"/>
            <w:shd w:val="clear" w:color="auto" w:fill="auto"/>
            <w:noWrap/>
            <w:vAlign w:val="bottom"/>
            <w:hideMark/>
          </w:tcPr>
          <w:p w14:paraId="57CC3C9B"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513DDB5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1,664</w:t>
            </w:r>
          </w:p>
        </w:tc>
        <w:tc>
          <w:tcPr>
            <w:tcW w:w="1430" w:type="dxa"/>
            <w:shd w:val="clear" w:color="auto" w:fill="auto"/>
            <w:noWrap/>
            <w:vAlign w:val="center"/>
            <w:hideMark/>
          </w:tcPr>
          <w:p w14:paraId="4D14EBC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1,112</w:t>
            </w:r>
          </w:p>
        </w:tc>
        <w:tc>
          <w:tcPr>
            <w:tcW w:w="1430" w:type="dxa"/>
            <w:shd w:val="clear" w:color="auto" w:fill="auto"/>
            <w:noWrap/>
            <w:vAlign w:val="center"/>
            <w:hideMark/>
          </w:tcPr>
          <w:p w14:paraId="36A51FB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3,036</w:t>
            </w:r>
          </w:p>
        </w:tc>
        <w:tc>
          <w:tcPr>
            <w:tcW w:w="1429" w:type="dxa"/>
            <w:shd w:val="clear" w:color="auto" w:fill="auto"/>
            <w:noWrap/>
            <w:vAlign w:val="center"/>
            <w:hideMark/>
          </w:tcPr>
          <w:p w14:paraId="77BE3F5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6,019</w:t>
            </w:r>
          </w:p>
        </w:tc>
        <w:tc>
          <w:tcPr>
            <w:tcW w:w="1430" w:type="dxa"/>
            <w:shd w:val="clear" w:color="auto" w:fill="auto"/>
            <w:noWrap/>
            <w:vAlign w:val="center"/>
            <w:hideMark/>
          </w:tcPr>
          <w:p w14:paraId="5891C01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6,521</w:t>
            </w:r>
          </w:p>
        </w:tc>
        <w:tc>
          <w:tcPr>
            <w:tcW w:w="1430" w:type="dxa"/>
            <w:shd w:val="clear" w:color="auto" w:fill="auto"/>
            <w:noWrap/>
            <w:vAlign w:val="center"/>
            <w:hideMark/>
          </w:tcPr>
          <w:p w14:paraId="6A83A63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48,352</w:t>
            </w:r>
          </w:p>
        </w:tc>
      </w:tr>
      <w:tr w:rsidR="00A00C97" w:rsidRPr="009E5255" w14:paraId="4A412A9C" w14:textId="77777777" w:rsidTr="00DF5B25">
        <w:trPr>
          <w:trHeight w:val="20"/>
        </w:trPr>
        <w:tc>
          <w:tcPr>
            <w:tcW w:w="1349" w:type="dxa"/>
            <w:shd w:val="clear" w:color="auto" w:fill="auto"/>
            <w:noWrap/>
            <w:vAlign w:val="bottom"/>
            <w:hideMark/>
          </w:tcPr>
          <w:p w14:paraId="6F8A7955"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2E5DA97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53,851</w:t>
            </w:r>
          </w:p>
        </w:tc>
        <w:tc>
          <w:tcPr>
            <w:tcW w:w="1430" w:type="dxa"/>
            <w:shd w:val="clear" w:color="auto" w:fill="auto"/>
            <w:noWrap/>
            <w:vAlign w:val="center"/>
            <w:hideMark/>
          </w:tcPr>
          <w:p w14:paraId="5A3B102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83,976</w:t>
            </w:r>
          </w:p>
        </w:tc>
        <w:tc>
          <w:tcPr>
            <w:tcW w:w="1430" w:type="dxa"/>
            <w:shd w:val="clear" w:color="auto" w:fill="auto"/>
            <w:noWrap/>
            <w:vAlign w:val="center"/>
            <w:hideMark/>
          </w:tcPr>
          <w:p w14:paraId="26E84EF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31,477</w:t>
            </w:r>
          </w:p>
        </w:tc>
        <w:tc>
          <w:tcPr>
            <w:tcW w:w="1429" w:type="dxa"/>
            <w:shd w:val="clear" w:color="auto" w:fill="auto"/>
            <w:noWrap/>
            <w:vAlign w:val="center"/>
            <w:hideMark/>
          </w:tcPr>
          <w:p w14:paraId="392916B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37,551</w:t>
            </w:r>
          </w:p>
        </w:tc>
        <w:tc>
          <w:tcPr>
            <w:tcW w:w="1430" w:type="dxa"/>
            <w:shd w:val="clear" w:color="auto" w:fill="auto"/>
            <w:noWrap/>
            <w:vAlign w:val="center"/>
            <w:hideMark/>
          </w:tcPr>
          <w:p w14:paraId="7858656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13,627</w:t>
            </w:r>
          </w:p>
        </w:tc>
        <w:tc>
          <w:tcPr>
            <w:tcW w:w="1430" w:type="dxa"/>
            <w:shd w:val="clear" w:color="auto" w:fill="auto"/>
            <w:noWrap/>
            <w:vAlign w:val="center"/>
            <w:hideMark/>
          </w:tcPr>
          <w:p w14:paraId="7237303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620,483</w:t>
            </w:r>
          </w:p>
        </w:tc>
      </w:tr>
      <w:tr w:rsidR="00A00C97" w:rsidRPr="009E5255" w14:paraId="16148AA5" w14:textId="77777777" w:rsidTr="00DF5B25">
        <w:trPr>
          <w:trHeight w:val="20"/>
        </w:trPr>
        <w:tc>
          <w:tcPr>
            <w:tcW w:w="9927" w:type="dxa"/>
            <w:gridSpan w:val="7"/>
            <w:shd w:val="clear" w:color="auto" w:fill="auto"/>
            <w:noWrap/>
            <w:vAlign w:val="bottom"/>
            <w:hideMark/>
          </w:tcPr>
          <w:p w14:paraId="410C75EB"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ytarabine</w:t>
            </w:r>
          </w:p>
        </w:tc>
      </w:tr>
      <w:tr w:rsidR="00A00C97" w:rsidRPr="009E5255" w14:paraId="751B560B" w14:textId="77777777" w:rsidTr="00DF5B25">
        <w:trPr>
          <w:trHeight w:val="20"/>
        </w:trPr>
        <w:tc>
          <w:tcPr>
            <w:tcW w:w="1349" w:type="dxa"/>
            <w:shd w:val="clear" w:color="auto" w:fill="auto"/>
            <w:noWrap/>
            <w:vAlign w:val="bottom"/>
            <w:hideMark/>
          </w:tcPr>
          <w:p w14:paraId="2D17A05A"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7E6F705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06,953</w:t>
            </w:r>
          </w:p>
        </w:tc>
        <w:tc>
          <w:tcPr>
            <w:tcW w:w="1430" w:type="dxa"/>
            <w:shd w:val="clear" w:color="auto" w:fill="auto"/>
            <w:noWrap/>
            <w:vAlign w:val="center"/>
            <w:hideMark/>
          </w:tcPr>
          <w:p w14:paraId="1434A22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35,683</w:t>
            </w:r>
          </w:p>
        </w:tc>
        <w:tc>
          <w:tcPr>
            <w:tcW w:w="1430" w:type="dxa"/>
            <w:shd w:val="clear" w:color="auto" w:fill="auto"/>
            <w:noWrap/>
            <w:vAlign w:val="center"/>
            <w:hideMark/>
          </w:tcPr>
          <w:p w14:paraId="423E6E9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17,231</w:t>
            </w:r>
          </w:p>
        </w:tc>
        <w:tc>
          <w:tcPr>
            <w:tcW w:w="1429" w:type="dxa"/>
            <w:shd w:val="clear" w:color="auto" w:fill="auto"/>
            <w:noWrap/>
            <w:vAlign w:val="center"/>
            <w:hideMark/>
          </w:tcPr>
          <w:p w14:paraId="7025735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18,923</w:t>
            </w:r>
          </w:p>
        </w:tc>
        <w:tc>
          <w:tcPr>
            <w:tcW w:w="1430" w:type="dxa"/>
            <w:shd w:val="clear" w:color="auto" w:fill="auto"/>
            <w:noWrap/>
            <w:vAlign w:val="center"/>
            <w:hideMark/>
          </w:tcPr>
          <w:p w14:paraId="67C5C9C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28,833</w:t>
            </w:r>
          </w:p>
        </w:tc>
        <w:tc>
          <w:tcPr>
            <w:tcW w:w="1430" w:type="dxa"/>
            <w:shd w:val="clear" w:color="auto" w:fill="auto"/>
            <w:noWrap/>
            <w:vAlign w:val="center"/>
            <w:hideMark/>
          </w:tcPr>
          <w:p w14:paraId="29DBECE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07,622</w:t>
            </w:r>
          </w:p>
        </w:tc>
      </w:tr>
      <w:tr w:rsidR="00A00C97" w:rsidRPr="009E5255" w14:paraId="3E359DD0" w14:textId="77777777" w:rsidTr="00DF5B25">
        <w:trPr>
          <w:trHeight w:val="20"/>
        </w:trPr>
        <w:tc>
          <w:tcPr>
            <w:tcW w:w="1349" w:type="dxa"/>
            <w:shd w:val="clear" w:color="auto" w:fill="auto"/>
            <w:noWrap/>
            <w:vAlign w:val="bottom"/>
            <w:hideMark/>
          </w:tcPr>
          <w:p w14:paraId="34C0C9D3"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630B77C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06,051</w:t>
            </w:r>
          </w:p>
        </w:tc>
        <w:tc>
          <w:tcPr>
            <w:tcW w:w="1430" w:type="dxa"/>
            <w:shd w:val="clear" w:color="auto" w:fill="auto"/>
            <w:noWrap/>
            <w:vAlign w:val="center"/>
            <w:hideMark/>
          </w:tcPr>
          <w:p w14:paraId="49FFA64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5,270</w:t>
            </w:r>
          </w:p>
        </w:tc>
        <w:tc>
          <w:tcPr>
            <w:tcW w:w="1430" w:type="dxa"/>
            <w:shd w:val="clear" w:color="auto" w:fill="auto"/>
            <w:noWrap/>
            <w:vAlign w:val="center"/>
            <w:hideMark/>
          </w:tcPr>
          <w:p w14:paraId="6F9AAB1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80,376</w:t>
            </w:r>
          </w:p>
        </w:tc>
        <w:tc>
          <w:tcPr>
            <w:tcW w:w="1429" w:type="dxa"/>
            <w:shd w:val="clear" w:color="auto" w:fill="auto"/>
            <w:noWrap/>
            <w:vAlign w:val="center"/>
            <w:hideMark/>
          </w:tcPr>
          <w:p w14:paraId="1BA34FA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88,327</w:t>
            </w:r>
          </w:p>
        </w:tc>
        <w:tc>
          <w:tcPr>
            <w:tcW w:w="1430" w:type="dxa"/>
            <w:shd w:val="clear" w:color="auto" w:fill="auto"/>
            <w:noWrap/>
            <w:vAlign w:val="center"/>
            <w:hideMark/>
          </w:tcPr>
          <w:p w14:paraId="6333848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77,537</w:t>
            </w:r>
          </w:p>
        </w:tc>
        <w:tc>
          <w:tcPr>
            <w:tcW w:w="1430" w:type="dxa"/>
            <w:shd w:val="clear" w:color="auto" w:fill="auto"/>
            <w:noWrap/>
            <w:vAlign w:val="center"/>
            <w:hideMark/>
          </w:tcPr>
          <w:p w14:paraId="4A6FCDC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467,561</w:t>
            </w:r>
          </w:p>
        </w:tc>
      </w:tr>
      <w:tr w:rsidR="00A00C97" w:rsidRPr="009E5255" w14:paraId="64E1A7ED" w14:textId="77777777" w:rsidTr="00DF5B25">
        <w:trPr>
          <w:trHeight w:val="20"/>
        </w:trPr>
        <w:tc>
          <w:tcPr>
            <w:tcW w:w="1349" w:type="dxa"/>
            <w:shd w:val="clear" w:color="auto" w:fill="auto"/>
            <w:noWrap/>
            <w:vAlign w:val="bottom"/>
            <w:hideMark/>
          </w:tcPr>
          <w:p w14:paraId="29F40496"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1160C80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13,004</w:t>
            </w:r>
          </w:p>
        </w:tc>
        <w:tc>
          <w:tcPr>
            <w:tcW w:w="1430" w:type="dxa"/>
            <w:shd w:val="clear" w:color="auto" w:fill="auto"/>
            <w:noWrap/>
            <w:vAlign w:val="center"/>
            <w:hideMark/>
          </w:tcPr>
          <w:p w14:paraId="48E6B71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50,952</w:t>
            </w:r>
          </w:p>
        </w:tc>
        <w:tc>
          <w:tcPr>
            <w:tcW w:w="1430" w:type="dxa"/>
            <w:shd w:val="clear" w:color="auto" w:fill="auto"/>
            <w:noWrap/>
            <w:vAlign w:val="center"/>
            <w:hideMark/>
          </w:tcPr>
          <w:p w14:paraId="5609F10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97,607</w:t>
            </w:r>
          </w:p>
        </w:tc>
        <w:tc>
          <w:tcPr>
            <w:tcW w:w="1429" w:type="dxa"/>
            <w:shd w:val="clear" w:color="auto" w:fill="auto"/>
            <w:noWrap/>
            <w:vAlign w:val="center"/>
            <w:hideMark/>
          </w:tcPr>
          <w:p w14:paraId="56714C7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07,250</w:t>
            </w:r>
          </w:p>
        </w:tc>
        <w:tc>
          <w:tcPr>
            <w:tcW w:w="1430" w:type="dxa"/>
            <w:shd w:val="clear" w:color="auto" w:fill="auto"/>
            <w:noWrap/>
            <w:vAlign w:val="center"/>
            <w:hideMark/>
          </w:tcPr>
          <w:p w14:paraId="538EB19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06,370</w:t>
            </w:r>
          </w:p>
        </w:tc>
        <w:tc>
          <w:tcPr>
            <w:tcW w:w="1430" w:type="dxa"/>
            <w:shd w:val="clear" w:color="auto" w:fill="auto"/>
            <w:noWrap/>
            <w:vAlign w:val="center"/>
            <w:hideMark/>
          </w:tcPr>
          <w:p w14:paraId="2440CC1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575,183</w:t>
            </w:r>
          </w:p>
        </w:tc>
      </w:tr>
      <w:tr w:rsidR="00A00C97" w:rsidRPr="009E5255" w14:paraId="1409E2B1" w14:textId="77777777" w:rsidTr="00DF5B25">
        <w:trPr>
          <w:trHeight w:val="20"/>
        </w:trPr>
        <w:tc>
          <w:tcPr>
            <w:tcW w:w="9927" w:type="dxa"/>
            <w:gridSpan w:val="7"/>
            <w:shd w:val="clear" w:color="auto" w:fill="auto"/>
            <w:noWrap/>
            <w:vAlign w:val="bottom"/>
            <w:hideMark/>
          </w:tcPr>
          <w:p w14:paraId="3FF423B0" w14:textId="7DB0C16F" w:rsidR="00A00C97" w:rsidRPr="009E5255" w:rsidRDefault="0049075F"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ocetaxel</w:t>
            </w:r>
          </w:p>
        </w:tc>
      </w:tr>
      <w:tr w:rsidR="00A00C97" w:rsidRPr="009E5255" w14:paraId="55695795" w14:textId="77777777" w:rsidTr="00DF5B25">
        <w:trPr>
          <w:trHeight w:val="20"/>
        </w:trPr>
        <w:tc>
          <w:tcPr>
            <w:tcW w:w="1349" w:type="dxa"/>
            <w:shd w:val="clear" w:color="auto" w:fill="auto"/>
            <w:noWrap/>
            <w:vAlign w:val="bottom"/>
            <w:hideMark/>
          </w:tcPr>
          <w:p w14:paraId="5A4A6C47"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7428C0A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30,853</w:t>
            </w:r>
          </w:p>
        </w:tc>
        <w:tc>
          <w:tcPr>
            <w:tcW w:w="1430" w:type="dxa"/>
            <w:shd w:val="clear" w:color="auto" w:fill="auto"/>
            <w:noWrap/>
            <w:vAlign w:val="center"/>
            <w:hideMark/>
          </w:tcPr>
          <w:p w14:paraId="5A74815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10,558</w:t>
            </w:r>
          </w:p>
        </w:tc>
        <w:tc>
          <w:tcPr>
            <w:tcW w:w="1430" w:type="dxa"/>
            <w:shd w:val="clear" w:color="auto" w:fill="auto"/>
            <w:noWrap/>
            <w:vAlign w:val="center"/>
            <w:hideMark/>
          </w:tcPr>
          <w:p w14:paraId="4293C8C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33,944</w:t>
            </w:r>
          </w:p>
        </w:tc>
        <w:tc>
          <w:tcPr>
            <w:tcW w:w="1429" w:type="dxa"/>
            <w:shd w:val="clear" w:color="auto" w:fill="auto"/>
            <w:noWrap/>
            <w:vAlign w:val="center"/>
            <w:hideMark/>
          </w:tcPr>
          <w:p w14:paraId="3A8ADED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8,474</w:t>
            </w:r>
          </w:p>
        </w:tc>
        <w:tc>
          <w:tcPr>
            <w:tcW w:w="1430" w:type="dxa"/>
            <w:shd w:val="clear" w:color="auto" w:fill="auto"/>
            <w:noWrap/>
            <w:vAlign w:val="center"/>
            <w:hideMark/>
          </w:tcPr>
          <w:p w14:paraId="7C931EA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87,177</w:t>
            </w:r>
          </w:p>
        </w:tc>
        <w:tc>
          <w:tcPr>
            <w:tcW w:w="1430" w:type="dxa"/>
            <w:shd w:val="clear" w:color="auto" w:fill="auto"/>
            <w:noWrap/>
            <w:vAlign w:val="center"/>
            <w:hideMark/>
          </w:tcPr>
          <w:p w14:paraId="330B593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81,005</w:t>
            </w:r>
          </w:p>
        </w:tc>
      </w:tr>
      <w:tr w:rsidR="00A00C97" w:rsidRPr="009E5255" w14:paraId="1625F87A" w14:textId="77777777" w:rsidTr="00DF5B25">
        <w:trPr>
          <w:trHeight w:val="20"/>
        </w:trPr>
        <w:tc>
          <w:tcPr>
            <w:tcW w:w="1349" w:type="dxa"/>
            <w:shd w:val="clear" w:color="auto" w:fill="auto"/>
            <w:noWrap/>
            <w:vAlign w:val="bottom"/>
            <w:hideMark/>
          </w:tcPr>
          <w:p w14:paraId="4551E477"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71B6944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7,428</w:t>
            </w:r>
          </w:p>
        </w:tc>
        <w:tc>
          <w:tcPr>
            <w:tcW w:w="1430" w:type="dxa"/>
            <w:shd w:val="clear" w:color="auto" w:fill="auto"/>
            <w:noWrap/>
            <w:vAlign w:val="center"/>
            <w:hideMark/>
          </w:tcPr>
          <w:p w14:paraId="04643D7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8,322</w:t>
            </w:r>
          </w:p>
        </w:tc>
        <w:tc>
          <w:tcPr>
            <w:tcW w:w="1430" w:type="dxa"/>
            <w:shd w:val="clear" w:color="auto" w:fill="auto"/>
            <w:noWrap/>
            <w:vAlign w:val="center"/>
            <w:hideMark/>
          </w:tcPr>
          <w:p w14:paraId="1496E2D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1,650</w:t>
            </w:r>
          </w:p>
        </w:tc>
        <w:tc>
          <w:tcPr>
            <w:tcW w:w="1429" w:type="dxa"/>
            <w:shd w:val="clear" w:color="auto" w:fill="auto"/>
            <w:noWrap/>
            <w:vAlign w:val="center"/>
            <w:hideMark/>
          </w:tcPr>
          <w:p w14:paraId="7B89E99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4,747</w:t>
            </w:r>
          </w:p>
        </w:tc>
        <w:tc>
          <w:tcPr>
            <w:tcW w:w="1430" w:type="dxa"/>
            <w:shd w:val="clear" w:color="auto" w:fill="auto"/>
            <w:noWrap/>
            <w:vAlign w:val="center"/>
            <w:hideMark/>
          </w:tcPr>
          <w:p w14:paraId="74D30D4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3,607</w:t>
            </w:r>
          </w:p>
        </w:tc>
        <w:tc>
          <w:tcPr>
            <w:tcW w:w="1430" w:type="dxa"/>
            <w:shd w:val="clear" w:color="auto" w:fill="auto"/>
            <w:noWrap/>
            <w:vAlign w:val="center"/>
            <w:hideMark/>
          </w:tcPr>
          <w:p w14:paraId="5FB0A13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15,753</w:t>
            </w:r>
          </w:p>
        </w:tc>
      </w:tr>
      <w:tr w:rsidR="00A00C97" w:rsidRPr="009E5255" w14:paraId="4EE26BC2" w14:textId="77777777" w:rsidTr="00DF5B25">
        <w:trPr>
          <w:trHeight w:val="20"/>
        </w:trPr>
        <w:tc>
          <w:tcPr>
            <w:tcW w:w="1349" w:type="dxa"/>
            <w:shd w:val="clear" w:color="auto" w:fill="auto"/>
            <w:noWrap/>
            <w:vAlign w:val="bottom"/>
            <w:hideMark/>
          </w:tcPr>
          <w:p w14:paraId="49BA21F5"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04B5925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58,281</w:t>
            </w:r>
          </w:p>
        </w:tc>
        <w:tc>
          <w:tcPr>
            <w:tcW w:w="1430" w:type="dxa"/>
            <w:shd w:val="clear" w:color="auto" w:fill="auto"/>
            <w:noWrap/>
            <w:vAlign w:val="center"/>
            <w:hideMark/>
          </w:tcPr>
          <w:p w14:paraId="44BBE16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78,879</w:t>
            </w:r>
          </w:p>
        </w:tc>
        <w:tc>
          <w:tcPr>
            <w:tcW w:w="1430" w:type="dxa"/>
            <w:shd w:val="clear" w:color="auto" w:fill="auto"/>
            <w:noWrap/>
            <w:vAlign w:val="center"/>
            <w:hideMark/>
          </w:tcPr>
          <w:p w14:paraId="76C234E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15,594</w:t>
            </w:r>
          </w:p>
        </w:tc>
        <w:tc>
          <w:tcPr>
            <w:tcW w:w="1429" w:type="dxa"/>
            <w:shd w:val="clear" w:color="auto" w:fill="auto"/>
            <w:noWrap/>
            <w:vAlign w:val="center"/>
            <w:hideMark/>
          </w:tcPr>
          <w:p w14:paraId="13748CF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73,221</w:t>
            </w:r>
          </w:p>
        </w:tc>
        <w:tc>
          <w:tcPr>
            <w:tcW w:w="1430" w:type="dxa"/>
            <w:shd w:val="clear" w:color="auto" w:fill="auto"/>
            <w:noWrap/>
            <w:vAlign w:val="center"/>
            <w:hideMark/>
          </w:tcPr>
          <w:p w14:paraId="79517E2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70,784</w:t>
            </w:r>
          </w:p>
        </w:tc>
        <w:tc>
          <w:tcPr>
            <w:tcW w:w="1430" w:type="dxa"/>
            <w:shd w:val="clear" w:color="auto" w:fill="auto"/>
            <w:noWrap/>
            <w:vAlign w:val="center"/>
            <w:hideMark/>
          </w:tcPr>
          <w:p w14:paraId="4662945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596,758</w:t>
            </w:r>
          </w:p>
        </w:tc>
      </w:tr>
      <w:tr w:rsidR="00A00C97" w:rsidRPr="009E5255" w14:paraId="1E51E8EC" w14:textId="77777777" w:rsidTr="00DF5B25">
        <w:trPr>
          <w:trHeight w:val="20"/>
        </w:trPr>
        <w:tc>
          <w:tcPr>
            <w:tcW w:w="9927" w:type="dxa"/>
            <w:gridSpan w:val="7"/>
            <w:shd w:val="clear" w:color="auto" w:fill="auto"/>
            <w:noWrap/>
            <w:vAlign w:val="bottom"/>
            <w:hideMark/>
          </w:tcPr>
          <w:p w14:paraId="5F4CBF40"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oxorubicin</w:t>
            </w:r>
          </w:p>
        </w:tc>
      </w:tr>
      <w:tr w:rsidR="00A00C97" w:rsidRPr="009E5255" w14:paraId="1196C96D" w14:textId="77777777" w:rsidTr="00DF5B25">
        <w:trPr>
          <w:trHeight w:val="20"/>
        </w:trPr>
        <w:tc>
          <w:tcPr>
            <w:tcW w:w="1349" w:type="dxa"/>
            <w:shd w:val="clear" w:color="auto" w:fill="auto"/>
            <w:noWrap/>
            <w:vAlign w:val="bottom"/>
            <w:hideMark/>
          </w:tcPr>
          <w:p w14:paraId="47616413"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7E490B8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61,683</w:t>
            </w:r>
          </w:p>
        </w:tc>
        <w:tc>
          <w:tcPr>
            <w:tcW w:w="1430" w:type="dxa"/>
            <w:shd w:val="clear" w:color="auto" w:fill="auto"/>
            <w:noWrap/>
            <w:vAlign w:val="center"/>
            <w:hideMark/>
          </w:tcPr>
          <w:p w14:paraId="534C706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84,378</w:t>
            </w:r>
          </w:p>
        </w:tc>
        <w:tc>
          <w:tcPr>
            <w:tcW w:w="1430" w:type="dxa"/>
            <w:shd w:val="clear" w:color="auto" w:fill="auto"/>
            <w:noWrap/>
            <w:vAlign w:val="center"/>
            <w:hideMark/>
          </w:tcPr>
          <w:p w14:paraId="3681973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89,646</w:t>
            </w:r>
          </w:p>
        </w:tc>
        <w:tc>
          <w:tcPr>
            <w:tcW w:w="1429" w:type="dxa"/>
            <w:shd w:val="clear" w:color="auto" w:fill="auto"/>
            <w:noWrap/>
            <w:vAlign w:val="center"/>
            <w:hideMark/>
          </w:tcPr>
          <w:p w14:paraId="24929A0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48,295</w:t>
            </w:r>
          </w:p>
        </w:tc>
        <w:tc>
          <w:tcPr>
            <w:tcW w:w="1430" w:type="dxa"/>
            <w:shd w:val="clear" w:color="auto" w:fill="auto"/>
            <w:noWrap/>
            <w:vAlign w:val="center"/>
            <w:hideMark/>
          </w:tcPr>
          <w:p w14:paraId="272BED3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54,335</w:t>
            </w:r>
          </w:p>
        </w:tc>
        <w:tc>
          <w:tcPr>
            <w:tcW w:w="1430" w:type="dxa"/>
            <w:shd w:val="clear" w:color="auto" w:fill="auto"/>
            <w:noWrap/>
            <w:vAlign w:val="center"/>
            <w:hideMark/>
          </w:tcPr>
          <w:p w14:paraId="5B38155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938,336</w:t>
            </w:r>
          </w:p>
        </w:tc>
      </w:tr>
      <w:tr w:rsidR="00A00C97" w:rsidRPr="009E5255" w14:paraId="25F9989D" w14:textId="77777777" w:rsidTr="00DF5B25">
        <w:trPr>
          <w:trHeight w:val="20"/>
        </w:trPr>
        <w:tc>
          <w:tcPr>
            <w:tcW w:w="1349" w:type="dxa"/>
            <w:shd w:val="clear" w:color="auto" w:fill="auto"/>
            <w:noWrap/>
            <w:vAlign w:val="bottom"/>
            <w:hideMark/>
          </w:tcPr>
          <w:p w14:paraId="60BA1DE2"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5F19454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21,129</w:t>
            </w:r>
          </w:p>
        </w:tc>
        <w:tc>
          <w:tcPr>
            <w:tcW w:w="1430" w:type="dxa"/>
            <w:shd w:val="clear" w:color="auto" w:fill="auto"/>
            <w:noWrap/>
            <w:vAlign w:val="center"/>
            <w:hideMark/>
          </w:tcPr>
          <w:p w14:paraId="6783E7B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70,774</w:t>
            </w:r>
          </w:p>
        </w:tc>
        <w:tc>
          <w:tcPr>
            <w:tcW w:w="1430" w:type="dxa"/>
            <w:shd w:val="clear" w:color="auto" w:fill="auto"/>
            <w:noWrap/>
            <w:vAlign w:val="center"/>
            <w:hideMark/>
          </w:tcPr>
          <w:p w14:paraId="4A5D74C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16,871</w:t>
            </w:r>
          </w:p>
        </w:tc>
        <w:tc>
          <w:tcPr>
            <w:tcW w:w="1429" w:type="dxa"/>
            <w:shd w:val="clear" w:color="auto" w:fill="auto"/>
            <w:noWrap/>
            <w:vAlign w:val="center"/>
            <w:hideMark/>
          </w:tcPr>
          <w:p w14:paraId="7E54F41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08,192</w:t>
            </w:r>
          </w:p>
        </w:tc>
        <w:tc>
          <w:tcPr>
            <w:tcW w:w="1430" w:type="dxa"/>
            <w:shd w:val="clear" w:color="auto" w:fill="auto"/>
            <w:noWrap/>
            <w:vAlign w:val="center"/>
            <w:hideMark/>
          </w:tcPr>
          <w:p w14:paraId="1C2415D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53,260</w:t>
            </w:r>
          </w:p>
        </w:tc>
        <w:tc>
          <w:tcPr>
            <w:tcW w:w="1430" w:type="dxa"/>
            <w:shd w:val="clear" w:color="auto" w:fill="auto"/>
            <w:noWrap/>
            <w:vAlign w:val="center"/>
            <w:hideMark/>
          </w:tcPr>
          <w:p w14:paraId="2F6738C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070,225</w:t>
            </w:r>
          </w:p>
        </w:tc>
      </w:tr>
      <w:tr w:rsidR="00A00C97" w:rsidRPr="009E5255" w14:paraId="51A673BC" w14:textId="77777777" w:rsidTr="00DF5B25">
        <w:trPr>
          <w:trHeight w:val="20"/>
        </w:trPr>
        <w:tc>
          <w:tcPr>
            <w:tcW w:w="1349" w:type="dxa"/>
            <w:shd w:val="clear" w:color="auto" w:fill="auto"/>
            <w:noWrap/>
            <w:vAlign w:val="bottom"/>
            <w:hideMark/>
          </w:tcPr>
          <w:p w14:paraId="7360779A"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56D9547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282,812</w:t>
            </w:r>
          </w:p>
        </w:tc>
        <w:tc>
          <w:tcPr>
            <w:tcW w:w="1430" w:type="dxa"/>
            <w:shd w:val="clear" w:color="auto" w:fill="auto"/>
            <w:noWrap/>
            <w:vAlign w:val="center"/>
            <w:hideMark/>
          </w:tcPr>
          <w:p w14:paraId="6A8A4D7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55,152</w:t>
            </w:r>
          </w:p>
        </w:tc>
        <w:tc>
          <w:tcPr>
            <w:tcW w:w="1430" w:type="dxa"/>
            <w:shd w:val="clear" w:color="auto" w:fill="auto"/>
            <w:noWrap/>
            <w:vAlign w:val="center"/>
            <w:hideMark/>
          </w:tcPr>
          <w:p w14:paraId="56C9DDB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06,517</w:t>
            </w:r>
          </w:p>
        </w:tc>
        <w:tc>
          <w:tcPr>
            <w:tcW w:w="1429" w:type="dxa"/>
            <w:shd w:val="clear" w:color="auto" w:fill="auto"/>
            <w:noWrap/>
            <w:vAlign w:val="center"/>
            <w:hideMark/>
          </w:tcPr>
          <w:p w14:paraId="194A898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56,486</w:t>
            </w:r>
          </w:p>
        </w:tc>
        <w:tc>
          <w:tcPr>
            <w:tcW w:w="1430" w:type="dxa"/>
            <w:shd w:val="clear" w:color="auto" w:fill="auto"/>
            <w:noWrap/>
            <w:vAlign w:val="center"/>
            <w:hideMark/>
          </w:tcPr>
          <w:p w14:paraId="5B8A925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07,594</w:t>
            </w:r>
          </w:p>
        </w:tc>
        <w:tc>
          <w:tcPr>
            <w:tcW w:w="1430" w:type="dxa"/>
            <w:shd w:val="clear" w:color="auto" w:fill="auto"/>
            <w:noWrap/>
            <w:vAlign w:val="center"/>
            <w:hideMark/>
          </w:tcPr>
          <w:p w14:paraId="6E1C604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008,561</w:t>
            </w:r>
          </w:p>
        </w:tc>
      </w:tr>
      <w:tr w:rsidR="00A00C97" w:rsidRPr="009E5255" w14:paraId="5D9C708E" w14:textId="77777777" w:rsidTr="00DF5B25">
        <w:trPr>
          <w:trHeight w:val="20"/>
        </w:trPr>
        <w:tc>
          <w:tcPr>
            <w:tcW w:w="9927" w:type="dxa"/>
            <w:gridSpan w:val="7"/>
            <w:shd w:val="clear" w:color="auto" w:fill="auto"/>
            <w:noWrap/>
            <w:vAlign w:val="bottom"/>
            <w:hideMark/>
          </w:tcPr>
          <w:p w14:paraId="79B2DB85"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urvalumab</w:t>
            </w:r>
          </w:p>
        </w:tc>
      </w:tr>
      <w:tr w:rsidR="00A00C97" w:rsidRPr="009E5255" w14:paraId="233965C9" w14:textId="77777777" w:rsidTr="00DF5B25">
        <w:trPr>
          <w:trHeight w:val="20"/>
        </w:trPr>
        <w:tc>
          <w:tcPr>
            <w:tcW w:w="1349" w:type="dxa"/>
            <w:shd w:val="clear" w:color="auto" w:fill="auto"/>
            <w:noWrap/>
            <w:vAlign w:val="bottom"/>
            <w:hideMark/>
          </w:tcPr>
          <w:p w14:paraId="5596DF83"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18097BF6" w14:textId="3751A3F0"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3EE537E7" w14:textId="6E77F08E"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7A9E60D9" w14:textId="5CF67A66"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29" w:type="dxa"/>
            <w:shd w:val="clear" w:color="auto" w:fill="auto"/>
            <w:noWrap/>
            <w:vAlign w:val="center"/>
            <w:hideMark/>
          </w:tcPr>
          <w:p w14:paraId="28F64D0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277</w:t>
            </w:r>
          </w:p>
        </w:tc>
        <w:tc>
          <w:tcPr>
            <w:tcW w:w="1430" w:type="dxa"/>
            <w:shd w:val="clear" w:color="auto" w:fill="auto"/>
            <w:noWrap/>
            <w:vAlign w:val="center"/>
            <w:hideMark/>
          </w:tcPr>
          <w:p w14:paraId="0BF7056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996,030</w:t>
            </w:r>
          </w:p>
        </w:tc>
        <w:tc>
          <w:tcPr>
            <w:tcW w:w="1430" w:type="dxa"/>
            <w:shd w:val="clear" w:color="auto" w:fill="auto"/>
            <w:noWrap/>
            <w:vAlign w:val="center"/>
            <w:hideMark/>
          </w:tcPr>
          <w:p w14:paraId="1E9708C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006,307</w:t>
            </w:r>
          </w:p>
        </w:tc>
      </w:tr>
      <w:tr w:rsidR="00A00C97" w:rsidRPr="009E5255" w14:paraId="05C51F73" w14:textId="77777777" w:rsidTr="00DF5B25">
        <w:trPr>
          <w:trHeight w:val="20"/>
        </w:trPr>
        <w:tc>
          <w:tcPr>
            <w:tcW w:w="1349" w:type="dxa"/>
            <w:shd w:val="clear" w:color="auto" w:fill="auto"/>
            <w:noWrap/>
            <w:vAlign w:val="bottom"/>
            <w:hideMark/>
          </w:tcPr>
          <w:p w14:paraId="6C02842B"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37954FA5" w14:textId="0B0F13ED"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761D47AD" w14:textId="62B89268"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5C53B6C6" w14:textId="1F80CA8B"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29" w:type="dxa"/>
            <w:shd w:val="clear" w:color="auto" w:fill="auto"/>
            <w:noWrap/>
            <w:vAlign w:val="center"/>
            <w:hideMark/>
          </w:tcPr>
          <w:p w14:paraId="1297BEB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168</w:t>
            </w:r>
          </w:p>
        </w:tc>
        <w:tc>
          <w:tcPr>
            <w:tcW w:w="1430" w:type="dxa"/>
            <w:shd w:val="clear" w:color="auto" w:fill="auto"/>
            <w:noWrap/>
            <w:vAlign w:val="center"/>
            <w:hideMark/>
          </w:tcPr>
          <w:p w14:paraId="627D5FA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477,968</w:t>
            </w:r>
          </w:p>
        </w:tc>
        <w:tc>
          <w:tcPr>
            <w:tcW w:w="1430" w:type="dxa"/>
            <w:shd w:val="clear" w:color="auto" w:fill="auto"/>
            <w:noWrap/>
            <w:vAlign w:val="center"/>
            <w:hideMark/>
          </w:tcPr>
          <w:p w14:paraId="7ECC7C2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499,136</w:t>
            </w:r>
          </w:p>
        </w:tc>
      </w:tr>
      <w:tr w:rsidR="00A00C97" w:rsidRPr="009E5255" w14:paraId="7BABADED" w14:textId="77777777" w:rsidTr="00DF5B25">
        <w:trPr>
          <w:trHeight w:val="20"/>
        </w:trPr>
        <w:tc>
          <w:tcPr>
            <w:tcW w:w="1349" w:type="dxa"/>
            <w:shd w:val="clear" w:color="auto" w:fill="auto"/>
            <w:noWrap/>
            <w:vAlign w:val="bottom"/>
            <w:hideMark/>
          </w:tcPr>
          <w:p w14:paraId="7654225E"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14B754B5" w14:textId="7957804C"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58394E3D" w14:textId="6DE38623"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297B53A0" w14:textId="731C885A"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29" w:type="dxa"/>
            <w:shd w:val="clear" w:color="auto" w:fill="auto"/>
            <w:noWrap/>
            <w:vAlign w:val="center"/>
            <w:hideMark/>
          </w:tcPr>
          <w:p w14:paraId="7B43F65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445</w:t>
            </w:r>
          </w:p>
        </w:tc>
        <w:tc>
          <w:tcPr>
            <w:tcW w:w="1430" w:type="dxa"/>
            <w:shd w:val="clear" w:color="auto" w:fill="auto"/>
            <w:noWrap/>
            <w:vAlign w:val="center"/>
            <w:hideMark/>
          </w:tcPr>
          <w:p w14:paraId="794D6F6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473,998</w:t>
            </w:r>
          </w:p>
        </w:tc>
        <w:tc>
          <w:tcPr>
            <w:tcW w:w="1430" w:type="dxa"/>
            <w:shd w:val="clear" w:color="auto" w:fill="auto"/>
            <w:noWrap/>
            <w:vAlign w:val="center"/>
            <w:hideMark/>
          </w:tcPr>
          <w:p w14:paraId="2AB84E9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505,443</w:t>
            </w:r>
          </w:p>
        </w:tc>
      </w:tr>
      <w:tr w:rsidR="00A00C97" w:rsidRPr="009E5255" w14:paraId="17FCE584" w14:textId="77777777" w:rsidTr="00DF5B25">
        <w:trPr>
          <w:trHeight w:val="20"/>
        </w:trPr>
        <w:tc>
          <w:tcPr>
            <w:tcW w:w="9927" w:type="dxa"/>
            <w:gridSpan w:val="7"/>
            <w:shd w:val="clear" w:color="auto" w:fill="auto"/>
            <w:noWrap/>
            <w:vAlign w:val="bottom"/>
            <w:hideMark/>
          </w:tcPr>
          <w:p w14:paraId="043C4A59"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pirubicin</w:t>
            </w:r>
          </w:p>
        </w:tc>
      </w:tr>
      <w:tr w:rsidR="00A00C97" w:rsidRPr="009E5255" w14:paraId="788D5296" w14:textId="77777777" w:rsidTr="00DF5B25">
        <w:trPr>
          <w:trHeight w:val="20"/>
        </w:trPr>
        <w:tc>
          <w:tcPr>
            <w:tcW w:w="1349" w:type="dxa"/>
            <w:shd w:val="clear" w:color="auto" w:fill="auto"/>
            <w:noWrap/>
            <w:vAlign w:val="bottom"/>
            <w:hideMark/>
          </w:tcPr>
          <w:p w14:paraId="5BFDC0BC"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30D7C69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40,282</w:t>
            </w:r>
          </w:p>
        </w:tc>
        <w:tc>
          <w:tcPr>
            <w:tcW w:w="1430" w:type="dxa"/>
            <w:shd w:val="clear" w:color="auto" w:fill="auto"/>
            <w:noWrap/>
            <w:vAlign w:val="center"/>
            <w:hideMark/>
          </w:tcPr>
          <w:p w14:paraId="60EA3D9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99,257</w:t>
            </w:r>
          </w:p>
        </w:tc>
        <w:tc>
          <w:tcPr>
            <w:tcW w:w="1430" w:type="dxa"/>
            <w:shd w:val="clear" w:color="auto" w:fill="auto"/>
            <w:noWrap/>
            <w:vAlign w:val="center"/>
            <w:hideMark/>
          </w:tcPr>
          <w:p w14:paraId="154A70B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7,523</w:t>
            </w:r>
          </w:p>
        </w:tc>
        <w:tc>
          <w:tcPr>
            <w:tcW w:w="1429" w:type="dxa"/>
            <w:shd w:val="clear" w:color="auto" w:fill="auto"/>
            <w:noWrap/>
            <w:vAlign w:val="center"/>
            <w:hideMark/>
          </w:tcPr>
          <w:p w14:paraId="63D2538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1,468</w:t>
            </w:r>
          </w:p>
        </w:tc>
        <w:tc>
          <w:tcPr>
            <w:tcW w:w="1430" w:type="dxa"/>
            <w:shd w:val="clear" w:color="auto" w:fill="auto"/>
            <w:noWrap/>
            <w:vAlign w:val="center"/>
            <w:hideMark/>
          </w:tcPr>
          <w:p w14:paraId="16DA327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3,751</w:t>
            </w:r>
          </w:p>
        </w:tc>
        <w:tc>
          <w:tcPr>
            <w:tcW w:w="1430" w:type="dxa"/>
            <w:shd w:val="clear" w:color="auto" w:fill="auto"/>
            <w:noWrap/>
            <w:vAlign w:val="center"/>
            <w:hideMark/>
          </w:tcPr>
          <w:p w14:paraId="4BCFA8D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92,282</w:t>
            </w:r>
          </w:p>
        </w:tc>
      </w:tr>
      <w:tr w:rsidR="00A00C97" w:rsidRPr="009E5255" w14:paraId="084E737A" w14:textId="77777777" w:rsidTr="00DF5B25">
        <w:trPr>
          <w:trHeight w:val="20"/>
        </w:trPr>
        <w:tc>
          <w:tcPr>
            <w:tcW w:w="1349" w:type="dxa"/>
            <w:shd w:val="clear" w:color="auto" w:fill="auto"/>
            <w:noWrap/>
            <w:vAlign w:val="bottom"/>
            <w:hideMark/>
          </w:tcPr>
          <w:p w14:paraId="60A648D0"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66444B5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4,850</w:t>
            </w:r>
          </w:p>
        </w:tc>
        <w:tc>
          <w:tcPr>
            <w:tcW w:w="1430" w:type="dxa"/>
            <w:shd w:val="clear" w:color="auto" w:fill="auto"/>
            <w:noWrap/>
            <w:vAlign w:val="center"/>
            <w:hideMark/>
          </w:tcPr>
          <w:p w14:paraId="650C665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2,278</w:t>
            </w:r>
          </w:p>
        </w:tc>
        <w:tc>
          <w:tcPr>
            <w:tcW w:w="1430" w:type="dxa"/>
            <w:shd w:val="clear" w:color="auto" w:fill="auto"/>
            <w:noWrap/>
            <w:vAlign w:val="center"/>
            <w:hideMark/>
          </w:tcPr>
          <w:p w14:paraId="27BFB20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7,479</w:t>
            </w:r>
          </w:p>
        </w:tc>
        <w:tc>
          <w:tcPr>
            <w:tcW w:w="1429" w:type="dxa"/>
            <w:shd w:val="clear" w:color="auto" w:fill="auto"/>
            <w:noWrap/>
            <w:vAlign w:val="center"/>
            <w:hideMark/>
          </w:tcPr>
          <w:p w14:paraId="001CE7B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7,547</w:t>
            </w:r>
          </w:p>
        </w:tc>
        <w:tc>
          <w:tcPr>
            <w:tcW w:w="1430" w:type="dxa"/>
            <w:shd w:val="clear" w:color="auto" w:fill="auto"/>
            <w:noWrap/>
            <w:vAlign w:val="center"/>
            <w:hideMark/>
          </w:tcPr>
          <w:p w14:paraId="6FF2546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2,689</w:t>
            </w:r>
          </w:p>
        </w:tc>
        <w:tc>
          <w:tcPr>
            <w:tcW w:w="1430" w:type="dxa"/>
            <w:shd w:val="clear" w:color="auto" w:fill="auto"/>
            <w:noWrap/>
            <w:vAlign w:val="center"/>
            <w:hideMark/>
          </w:tcPr>
          <w:p w14:paraId="3E9C2BF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74,845</w:t>
            </w:r>
          </w:p>
        </w:tc>
      </w:tr>
      <w:tr w:rsidR="00A00C97" w:rsidRPr="009E5255" w14:paraId="02056B88" w14:textId="77777777" w:rsidTr="00DF5B25">
        <w:trPr>
          <w:trHeight w:val="20"/>
        </w:trPr>
        <w:tc>
          <w:tcPr>
            <w:tcW w:w="1349" w:type="dxa"/>
            <w:shd w:val="clear" w:color="auto" w:fill="auto"/>
            <w:noWrap/>
            <w:vAlign w:val="bottom"/>
            <w:hideMark/>
          </w:tcPr>
          <w:p w14:paraId="44B0C844"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4CFFB45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15,133</w:t>
            </w:r>
          </w:p>
        </w:tc>
        <w:tc>
          <w:tcPr>
            <w:tcW w:w="1430" w:type="dxa"/>
            <w:shd w:val="clear" w:color="auto" w:fill="auto"/>
            <w:noWrap/>
            <w:vAlign w:val="center"/>
            <w:hideMark/>
          </w:tcPr>
          <w:p w14:paraId="08B64D1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41,536</w:t>
            </w:r>
          </w:p>
        </w:tc>
        <w:tc>
          <w:tcPr>
            <w:tcW w:w="1430" w:type="dxa"/>
            <w:shd w:val="clear" w:color="auto" w:fill="auto"/>
            <w:noWrap/>
            <w:vAlign w:val="center"/>
            <w:hideMark/>
          </w:tcPr>
          <w:p w14:paraId="54B7486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25,002</w:t>
            </w:r>
          </w:p>
        </w:tc>
        <w:tc>
          <w:tcPr>
            <w:tcW w:w="1429" w:type="dxa"/>
            <w:shd w:val="clear" w:color="auto" w:fill="auto"/>
            <w:noWrap/>
            <w:vAlign w:val="center"/>
            <w:hideMark/>
          </w:tcPr>
          <w:p w14:paraId="1660D52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9,015</w:t>
            </w:r>
          </w:p>
        </w:tc>
        <w:tc>
          <w:tcPr>
            <w:tcW w:w="1430" w:type="dxa"/>
            <w:shd w:val="clear" w:color="auto" w:fill="auto"/>
            <w:noWrap/>
            <w:vAlign w:val="center"/>
            <w:hideMark/>
          </w:tcPr>
          <w:p w14:paraId="1BDF300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6,440</w:t>
            </w:r>
          </w:p>
        </w:tc>
        <w:tc>
          <w:tcPr>
            <w:tcW w:w="1430" w:type="dxa"/>
            <w:shd w:val="clear" w:color="auto" w:fill="auto"/>
            <w:noWrap/>
            <w:vAlign w:val="center"/>
            <w:hideMark/>
          </w:tcPr>
          <w:p w14:paraId="5C42997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67,126</w:t>
            </w:r>
          </w:p>
        </w:tc>
      </w:tr>
      <w:tr w:rsidR="00A00C97" w:rsidRPr="009E5255" w14:paraId="4987E0FE" w14:textId="77777777" w:rsidTr="00DF5B25">
        <w:trPr>
          <w:trHeight w:val="20"/>
        </w:trPr>
        <w:tc>
          <w:tcPr>
            <w:tcW w:w="9927" w:type="dxa"/>
            <w:gridSpan w:val="7"/>
            <w:shd w:val="clear" w:color="auto" w:fill="auto"/>
            <w:noWrap/>
            <w:vAlign w:val="bottom"/>
            <w:hideMark/>
          </w:tcPr>
          <w:p w14:paraId="24FAEDF7"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ribulin</w:t>
            </w:r>
          </w:p>
        </w:tc>
      </w:tr>
      <w:tr w:rsidR="00A00C97" w:rsidRPr="009E5255" w14:paraId="66A3DFDC" w14:textId="77777777" w:rsidTr="00DF5B25">
        <w:trPr>
          <w:trHeight w:val="20"/>
        </w:trPr>
        <w:tc>
          <w:tcPr>
            <w:tcW w:w="1349" w:type="dxa"/>
            <w:shd w:val="clear" w:color="auto" w:fill="auto"/>
            <w:noWrap/>
            <w:vAlign w:val="bottom"/>
            <w:hideMark/>
          </w:tcPr>
          <w:p w14:paraId="7CCF4CF5"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37C8474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38,639</w:t>
            </w:r>
          </w:p>
        </w:tc>
        <w:tc>
          <w:tcPr>
            <w:tcW w:w="1430" w:type="dxa"/>
            <w:shd w:val="clear" w:color="auto" w:fill="auto"/>
            <w:noWrap/>
            <w:vAlign w:val="center"/>
            <w:hideMark/>
          </w:tcPr>
          <w:p w14:paraId="1963DE7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24,615</w:t>
            </w:r>
          </w:p>
        </w:tc>
        <w:tc>
          <w:tcPr>
            <w:tcW w:w="1430" w:type="dxa"/>
            <w:shd w:val="clear" w:color="auto" w:fill="auto"/>
            <w:noWrap/>
            <w:vAlign w:val="center"/>
            <w:hideMark/>
          </w:tcPr>
          <w:p w14:paraId="275B3DE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827,624</w:t>
            </w:r>
          </w:p>
        </w:tc>
        <w:tc>
          <w:tcPr>
            <w:tcW w:w="1429" w:type="dxa"/>
            <w:shd w:val="clear" w:color="auto" w:fill="auto"/>
            <w:noWrap/>
            <w:vAlign w:val="center"/>
            <w:hideMark/>
          </w:tcPr>
          <w:p w14:paraId="7261736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84,577</w:t>
            </w:r>
          </w:p>
        </w:tc>
        <w:tc>
          <w:tcPr>
            <w:tcW w:w="1430" w:type="dxa"/>
            <w:shd w:val="clear" w:color="auto" w:fill="auto"/>
            <w:noWrap/>
            <w:vAlign w:val="center"/>
            <w:hideMark/>
          </w:tcPr>
          <w:p w14:paraId="1F94CC4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33,301</w:t>
            </w:r>
          </w:p>
        </w:tc>
        <w:tc>
          <w:tcPr>
            <w:tcW w:w="1430" w:type="dxa"/>
            <w:shd w:val="clear" w:color="auto" w:fill="auto"/>
            <w:noWrap/>
            <w:vAlign w:val="center"/>
            <w:hideMark/>
          </w:tcPr>
          <w:p w14:paraId="2A6E5AF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108,755</w:t>
            </w:r>
          </w:p>
        </w:tc>
      </w:tr>
      <w:tr w:rsidR="00A00C97" w:rsidRPr="009E5255" w14:paraId="41794356" w14:textId="77777777" w:rsidTr="00DF5B25">
        <w:trPr>
          <w:trHeight w:val="20"/>
        </w:trPr>
        <w:tc>
          <w:tcPr>
            <w:tcW w:w="1349" w:type="dxa"/>
            <w:shd w:val="clear" w:color="auto" w:fill="auto"/>
            <w:noWrap/>
            <w:vAlign w:val="bottom"/>
            <w:hideMark/>
          </w:tcPr>
          <w:p w14:paraId="37CFF4FB"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3FF616E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50,654</w:t>
            </w:r>
          </w:p>
        </w:tc>
        <w:tc>
          <w:tcPr>
            <w:tcW w:w="1430" w:type="dxa"/>
            <w:shd w:val="clear" w:color="auto" w:fill="auto"/>
            <w:noWrap/>
            <w:vAlign w:val="center"/>
            <w:hideMark/>
          </w:tcPr>
          <w:p w14:paraId="5ED96DF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10,857</w:t>
            </w:r>
          </w:p>
        </w:tc>
        <w:tc>
          <w:tcPr>
            <w:tcW w:w="1430" w:type="dxa"/>
            <w:shd w:val="clear" w:color="auto" w:fill="auto"/>
            <w:noWrap/>
            <w:vAlign w:val="center"/>
            <w:hideMark/>
          </w:tcPr>
          <w:p w14:paraId="565C729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20,578</w:t>
            </w:r>
          </w:p>
        </w:tc>
        <w:tc>
          <w:tcPr>
            <w:tcW w:w="1429" w:type="dxa"/>
            <w:shd w:val="clear" w:color="auto" w:fill="auto"/>
            <w:noWrap/>
            <w:vAlign w:val="center"/>
            <w:hideMark/>
          </w:tcPr>
          <w:p w14:paraId="33A5379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10,692</w:t>
            </w:r>
          </w:p>
        </w:tc>
        <w:tc>
          <w:tcPr>
            <w:tcW w:w="1430" w:type="dxa"/>
            <w:shd w:val="clear" w:color="auto" w:fill="auto"/>
            <w:noWrap/>
            <w:vAlign w:val="center"/>
            <w:hideMark/>
          </w:tcPr>
          <w:p w14:paraId="6451834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15,692</w:t>
            </w:r>
          </w:p>
        </w:tc>
        <w:tc>
          <w:tcPr>
            <w:tcW w:w="1430" w:type="dxa"/>
            <w:shd w:val="clear" w:color="auto" w:fill="auto"/>
            <w:noWrap/>
            <w:vAlign w:val="center"/>
            <w:hideMark/>
          </w:tcPr>
          <w:p w14:paraId="262701B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708,474</w:t>
            </w:r>
          </w:p>
        </w:tc>
      </w:tr>
      <w:tr w:rsidR="00A00C97" w:rsidRPr="009E5255" w14:paraId="09FFC7FB" w14:textId="77777777" w:rsidTr="00DF5B25">
        <w:trPr>
          <w:trHeight w:val="20"/>
        </w:trPr>
        <w:tc>
          <w:tcPr>
            <w:tcW w:w="1349" w:type="dxa"/>
            <w:shd w:val="clear" w:color="auto" w:fill="auto"/>
            <w:noWrap/>
            <w:vAlign w:val="bottom"/>
            <w:hideMark/>
          </w:tcPr>
          <w:p w14:paraId="64191820"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31BF745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89,293</w:t>
            </w:r>
          </w:p>
        </w:tc>
        <w:tc>
          <w:tcPr>
            <w:tcW w:w="1430" w:type="dxa"/>
            <w:shd w:val="clear" w:color="auto" w:fill="auto"/>
            <w:noWrap/>
            <w:vAlign w:val="center"/>
            <w:hideMark/>
          </w:tcPr>
          <w:p w14:paraId="18DE287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135,472</w:t>
            </w:r>
          </w:p>
        </w:tc>
        <w:tc>
          <w:tcPr>
            <w:tcW w:w="1430" w:type="dxa"/>
            <w:shd w:val="clear" w:color="auto" w:fill="auto"/>
            <w:noWrap/>
            <w:vAlign w:val="center"/>
            <w:hideMark/>
          </w:tcPr>
          <w:p w14:paraId="1DC2F2F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948,202</w:t>
            </w:r>
          </w:p>
        </w:tc>
        <w:tc>
          <w:tcPr>
            <w:tcW w:w="1429" w:type="dxa"/>
            <w:shd w:val="clear" w:color="auto" w:fill="auto"/>
            <w:noWrap/>
            <w:vAlign w:val="center"/>
            <w:hideMark/>
          </w:tcPr>
          <w:p w14:paraId="5AEF94C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95,269</w:t>
            </w:r>
          </w:p>
        </w:tc>
        <w:tc>
          <w:tcPr>
            <w:tcW w:w="1430" w:type="dxa"/>
            <w:shd w:val="clear" w:color="auto" w:fill="auto"/>
            <w:noWrap/>
            <w:vAlign w:val="center"/>
            <w:hideMark/>
          </w:tcPr>
          <w:p w14:paraId="342B156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648,993</w:t>
            </w:r>
          </w:p>
        </w:tc>
        <w:tc>
          <w:tcPr>
            <w:tcW w:w="1430" w:type="dxa"/>
            <w:shd w:val="clear" w:color="auto" w:fill="auto"/>
            <w:noWrap/>
            <w:vAlign w:val="center"/>
            <w:hideMark/>
          </w:tcPr>
          <w:p w14:paraId="73E096A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817,229</w:t>
            </w:r>
          </w:p>
        </w:tc>
      </w:tr>
      <w:tr w:rsidR="00A00C97" w:rsidRPr="009E5255" w14:paraId="1C537C59" w14:textId="77777777" w:rsidTr="00DF5B25">
        <w:trPr>
          <w:trHeight w:val="20"/>
        </w:trPr>
        <w:tc>
          <w:tcPr>
            <w:tcW w:w="9927" w:type="dxa"/>
            <w:gridSpan w:val="7"/>
            <w:shd w:val="clear" w:color="auto" w:fill="auto"/>
            <w:noWrap/>
            <w:vAlign w:val="bottom"/>
            <w:hideMark/>
          </w:tcPr>
          <w:p w14:paraId="34A796DD"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toposide</w:t>
            </w:r>
          </w:p>
        </w:tc>
      </w:tr>
      <w:tr w:rsidR="00A00C97" w:rsidRPr="009E5255" w14:paraId="01718FC6" w14:textId="77777777" w:rsidTr="00DF5B25">
        <w:trPr>
          <w:trHeight w:val="20"/>
        </w:trPr>
        <w:tc>
          <w:tcPr>
            <w:tcW w:w="1349" w:type="dxa"/>
            <w:shd w:val="clear" w:color="auto" w:fill="auto"/>
            <w:noWrap/>
            <w:vAlign w:val="bottom"/>
            <w:hideMark/>
          </w:tcPr>
          <w:p w14:paraId="49D61090"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344640E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6,085</w:t>
            </w:r>
          </w:p>
        </w:tc>
        <w:tc>
          <w:tcPr>
            <w:tcW w:w="1430" w:type="dxa"/>
            <w:shd w:val="clear" w:color="auto" w:fill="auto"/>
            <w:noWrap/>
            <w:vAlign w:val="center"/>
            <w:hideMark/>
          </w:tcPr>
          <w:p w14:paraId="06358B0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56,422</w:t>
            </w:r>
          </w:p>
        </w:tc>
        <w:tc>
          <w:tcPr>
            <w:tcW w:w="1430" w:type="dxa"/>
            <w:shd w:val="clear" w:color="auto" w:fill="auto"/>
            <w:noWrap/>
            <w:vAlign w:val="center"/>
            <w:hideMark/>
          </w:tcPr>
          <w:p w14:paraId="4F24727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7,992</w:t>
            </w:r>
          </w:p>
        </w:tc>
        <w:tc>
          <w:tcPr>
            <w:tcW w:w="1429" w:type="dxa"/>
            <w:shd w:val="clear" w:color="auto" w:fill="auto"/>
            <w:noWrap/>
            <w:vAlign w:val="center"/>
            <w:hideMark/>
          </w:tcPr>
          <w:p w14:paraId="444781D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4,101</w:t>
            </w:r>
          </w:p>
        </w:tc>
        <w:tc>
          <w:tcPr>
            <w:tcW w:w="1430" w:type="dxa"/>
            <w:shd w:val="clear" w:color="auto" w:fill="auto"/>
            <w:noWrap/>
            <w:vAlign w:val="center"/>
            <w:hideMark/>
          </w:tcPr>
          <w:p w14:paraId="064DDE3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4,077</w:t>
            </w:r>
          </w:p>
        </w:tc>
        <w:tc>
          <w:tcPr>
            <w:tcW w:w="1430" w:type="dxa"/>
            <w:shd w:val="clear" w:color="auto" w:fill="auto"/>
            <w:noWrap/>
            <w:vAlign w:val="center"/>
            <w:hideMark/>
          </w:tcPr>
          <w:p w14:paraId="7451CEA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18,676</w:t>
            </w:r>
          </w:p>
        </w:tc>
      </w:tr>
      <w:tr w:rsidR="00A00C97" w:rsidRPr="009E5255" w14:paraId="61FC3179" w14:textId="77777777" w:rsidTr="00DF5B25">
        <w:trPr>
          <w:trHeight w:val="20"/>
        </w:trPr>
        <w:tc>
          <w:tcPr>
            <w:tcW w:w="1349" w:type="dxa"/>
            <w:shd w:val="clear" w:color="auto" w:fill="auto"/>
            <w:noWrap/>
            <w:vAlign w:val="bottom"/>
            <w:hideMark/>
          </w:tcPr>
          <w:p w14:paraId="7CA54DE8"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6CAAB93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0,769</w:t>
            </w:r>
          </w:p>
        </w:tc>
        <w:tc>
          <w:tcPr>
            <w:tcW w:w="1430" w:type="dxa"/>
            <w:shd w:val="clear" w:color="auto" w:fill="auto"/>
            <w:noWrap/>
            <w:vAlign w:val="center"/>
            <w:hideMark/>
          </w:tcPr>
          <w:p w14:paraId="6C9042A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6,689</w:t>
            </w:r>
          </w:p>
        </w:tc>
        <w:tc>
          <w:tcPr>
            <w:tcW w:w="1430" w:type="dxa"/>
            <w:shd w:val="clear" w:color="auto" w:fill="auto"/>
            <w:noWrap/>
            <w:vAlign w:val="center"/>
            <w:hideMark/>
          </w:tcPr>
          <w:p w14:paraId="7558F79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3,563</w:t>
            </w:r>
          </w:p>
        </w:tc>
        <w:tc>
          <w:tcPr>
            <w:tcW w:w="1429" w:type="dxa"/>
            <w:shd w:val="clear" w:color="auto" w:fill="auto"/>
            <w:noWrap/>
            <w:vAlign w:val="center"/>
            <w:hideMark/>
          </w:tcPr>
          <w:p w14:paraId="7120869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9,996</w:t>
            </w:r>
          </w:p>
        </w:tc>
        <w:tc>
          <w:tcPr>
            <w:tcW w:w="1430" w:type="dxa"/>
            <w:shd w:val="clear" w:color="auto" w:fill="auto"/>
            <w:noWrap/>
            <w:vAlign w:val="center"/>
            <w:hideMark/>
          </w:tcPr>
          <w:p w14:paraId="07D779F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3,276</w:t>
            </w:r>
          </w:p>
        </w:tc>
        <w:tc>
          <w:tcPr>
            <w:tcW w:w="1430" w:type="dxa"/>
            <w:shd w:val="clear" w:color="auto" w:fill="auto"/>
            <w:noWrap/>
            <w:vAlign w:val="center"/>
            <w:hideMark/>
          </w:tcPr>
          <w:p w14:paraId="706EB3F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94,293</w:t>
            </w:r>
          </w:p>
        </w:tc>
      </w:tr>
      <w:tr w:rsidR="00A00C97" w:rsidRPr="009E5255" w14:paraId="4CD94DD8" w14:textId="77777777" w:rsidTr="00DF5B25">
        <w:trPr>
          <w:trHeight w:val="20"/>
        </w:trPr>
        <w:tc>
          <w:tcPr>
            <w:tcW w:w="1349" w:type="dxa"/>
            <w:shd w:val="clear" w:color="auto" w:fill="auto"/>
            <w:noWrap/>
            <w:vAlign w:val="bottom"/>
            <w:hideMark/>
          </w:tcPr>
          <w:p w14:paraId="2302E845"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4195557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6,854</w:t>
            </w:r>
          </w:p>
        </w:tc>
        <w:tc>
          <w:tcPr>
            <w:tcW w:w="1430" w:type="dxa"/>
            <w:shd w:val="clear" w:color="auto" w:fill="auto"/>
            <w:noWrap/>
            <w:vAlign w:val="center"/>
            <w:hideMark/>
          </w:tcPr>
          <w:p w14:paraId="18FC8B2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03,110</w:t>
            </w:r>
          </w:p>
        </w:tc>
        <w:tc>
          <w:tcPr>
            <w:tcW w:w="1430" w:type="dxa"/>
            <w:shd w:val="clear" w:color="auto" w:fill="auto"/>
            <w:noWrap/>
            <w:vAlign w:val="center"/>
            <w:hideMark/>
          </w:tcPr>
          <w:p w14:paraId="2B721CB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1,555</w:t>
            </w:r>
          </w:p>
        </w:tc>
        <w:tc>
          <w:tcPr>
            <w:tcW w:w="1429" w:type="dxa"/>
            <w:shd w:val="clear" w:color="auto" w:fill="auto"/>
            <w:noWrap/>
            <w:vAlign w:val="center"/>
            <w:hideMark/>
          </w:tcPr>
          <w:p w14:paraId="53C5A83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4,097</w:t>
            </w:r>
          </w:p>
        </w:tc>
        <w:tc>
          <w:tcPr>
            <w:tcW w:w="1430" w:type="dxa"/>
            <w:shd w:val="clear" w:color="auto" w:fill="auto"/>
            <w:noWrap/>
            <w:vAlign w:val="center"/>
            <w:hideMark/>
          </w:tcPr>
          <w:p w14:paraId="60D36E9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7,353</w:t>
            </w:r>
          </w:p>
        </w:tc>
        <w:tc>
          <w:tcPr>
            <w:tcW w:w="1430" w:type="dxa"/>
            <w:shd w:val="clear" w:color="auto" w:fill="auto"/>
            <w:noWrap/>
            <w:vAlign w:val="center"/>
            <w:hideMark/>
          </w:tcPr>
          <w:p w14:paraId="2A45A50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12,970</w:t>
            </w:r>
          </w:p>
        </w:tc>
      </w:tr>
      <w:tr w:rsidR="00A00C97" w:rsidRPr="009E5255" w14:paraId="6812F7F5" w14:textId="77777777" w:rsidTr="00DF5B25">
        <w:trPr>
          <w:trHeight w:val="20"/>
        </w:trPr>
        <w:tc>
          <w:tcPr>
            <w:tcW w:w="9927" w:type="dxa"/>
            <w:gridSpan w:val="7"/>
            <w:shd w:val="clear" w:color="auto" w:fill="auto"/>
            <w:noWrap/>
            <w:vAlign w:val="bottom"/>
            <w:hideMark/>
          </w:tcPr>
          <w:p w14:paraId="478C2FCF"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toposide Phosphate</w:t>
            </w:r>
          </w:p>
        </w:tc>
      </w:tr>
      <w:tr w:rsidR="00A00C97" w:rsidRPr="009E5255" w14:paraId="2C98C0A2" w14:textId="77777777" w:rsidTr="00DF5B25">
        <w:trPr>
          <w:trHeight w:val="20"/>
        </w:trPr>
        <w:tc>
          <w:tcPr>
            <w:tcW w:w="1349" w:type="dxa"/>
            <w:shd w:val="clear" w:color="auto" w:fill="auto"/>
            <w:noWrap/>
            <w:vAlign w:val="bottom"/>
            <w:hideMark/>
          </w:tcPr>
          <w:p w14:paraId="3ABF5117"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5896A61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56,410</w:t>
            </w:r>
          </w:p>
        </w:tc>
        <w:tc>
          <w:tcPr>
            <w:tcW w:w="1430" w:type="dxa"/>
            <w:shd w:val="clear" w:color="auto" w:fill="auto"/>
            <w:noWrap/>
            <w:vAlign w:val="center"/>
            <w:hideMark/>
          </w:tcPr>
          <w:p w14:paraId="266E85D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3,617</w:t>
            </w:r>
          </w:p>
        </w:tc>
        <w:tc>
          <w:tcPr>
            <w:tcW w:w="1430" w:type="dxa"/>
            <w:shd w:val="clear" w:color="auto" w:fill="auto"/>
            <w:noWrap/>
            <w:vAlign w:val="center"/>
            <w:hideMark/>
          </w:tcPr>
          <w:p w14:paraId="7910650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04,635</w:t>
            </w:r>
          </w:p>
        </w:tc>
        <w:tc>
          <w:tcPr>
            <w:tcW w:w="1429" w:type="dxa"/>
            <w:shd w:val="clear" w:color="auto" w:fill="auto"/>
            <w:noWrap/>
            <w:vAlign w:val="center"/>
            <w:hideMark/>
          </w:tcPr>
          <w:p w14:paraId="050005E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88,180</w:t>
            </w:r>
          </w:p>
        </w:tc>
        <w:tc>
          <w:tcPr>
            <w:tcW w:w="1430" w:type="dxa"/>
            <w:shd w:val="clear" w:color="auto" w:fill="auto"/>
            <w:noWrap/>
            <w:vAlign w:val="center"/>
            <w:hideMark/>
          </w:tcPr>
          <w:p w14:paraId="6CEE177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39,188</w:t>
            </w:r>
          </w:p>
        </w:tc>
        <w:tc>
          <w:tcPr>
            <w:tcW w:w="1430" w:type="dxa"/>
            <w:shd w:val="clear" w:color="auto" w:fill="auto"/>
            <w:noWrap/>
            <w:vAlign w:val="center"/>
            <w:hideMark/>
          </w:tcPr>
          <w:p w14:paraId="05085B0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352,030</w:t>
            </w:r>
          </w:p>
        </w:tc>
      </w:tr>
      <w:tr w:rsidR="00A00C97" w:rsidRPr="009E5255" w14:paraId="7F4DD81B" w14:textId="77777777" w:rsidTr="00DF5B25">
        <w:trPr>
          <w:trHeight w:val="20"/>
        </w:trPr>
        <w:tc>
          <w:tcPr>
            <w:tcW w:w="1349" w:type="dxa"/>
            <w:shd w:val="clear" w:color="auto" w:fill="auto"/>
            <w:noWrap/>
            <w:vAlign w:val="bottom"/>
            <w:hideMark/>
          </w:tcPr>
          <w:p w14:paraId="7B22DD51"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03915DC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6,555</w:t>
            </w:r>
          </w:p>
        </w:tc>
        <w:tc>
          <w:tcPr>
            <w:tcW w:w="1430" w:type="dxa"/>
            <w:shd w:val="clear" w:color="auto" w:fill="auto"/>
            <w:noWrap/>
            <w:vAlign w:val="center"/>
            <w:hideMark/>
          </w:tcPr>
          <w:p w14:paraId="7AC807D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1,805</w:t>
            </w:r>
          </w:p>
        </w:tc>
        <w:tc>
          <w:tcPr>
            <w:tcW w:w="1430" w:type="dxa"/>
            <w:shd w:val="clear" w:color="auto" w:fill="auto"/>
            <w:noWrap/>
            <w:vAlign w:val="center"/>
            <w:hideMark/>
          </w:tcPr>
          <w:p w14:paraId="66E1ADC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75,406</w:t>
            </w:r>
          </w:p>
        </w:tc>
        <w:tc>
          <w:tcPr>
            <w:tcW w:w="1429" w:type="dxa"/>
            <w:shd w:val="clear" w:color="auto" w:fill="auto"/>
            <w:noWrap/>
            <w:vAlign w:val="center"/>
            <w:hideMark/>
          </w:tcPr>
          <w:p w14:paraId="7AD5847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46,190</w:t>
            </w:r>
          </w:p>
        </w:tc>
        <w:tc>
          <w:tcPr>
            <w:tcW w:w="1430" w:type="dxa"/>
            <w:shd w:val="clear" w:color="auto" w:fill="auto"/>
            <w:noWrap/>
            <w:vAlign w:val="center"/>
            <w:hideMark/>
          </w:tcPr>
          <w:p w14:paraId="6C48824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58,833</w:t>
            </w:r>
          </w:p>
        </w:tc>
        <w:tc>
          <w:tcPr>
            <w:tcW w:w="1430" w:type="dxa"/>
            <w:shd w:val="clear" w:color="auto" w:fill="auto"/>
            <w:noWrap/>
            <w:vAlign w:val="center"/>
            <w:hideMark/>
          </w:tcPr>
          <w:p w14:paraId="34BADA1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428,789</w:t>
            </w:r>
          </w:p>
        </w:tc>
      </w:tr>
      <w:tr w:rsidR="00A00C97" w:rsidRPr="009E5255" w14:paraId="7744DF84" w14:textId="77777777" w:rsidTr="00DF5B25">
        <w:trPr>
          <w:trHeight w:val="20"/>
        </w:trPr>
        <w:tc>
          <w:tcPr>
            <w:tcW w:w="1349" w:type="dxa"/>
            <w:shd w:val="clear" w:color="auto" w:fill="auto"/>
            <w:noWrap/>
            <w:vAlign w:val="bottom"/>
            <w:hideMark/>
          </w:tcPr>
          <w:p w14:paraId="68687AA5"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0B35E91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42,965</w:t>
            </w:r>
          </w:p>
        </w:tc>
        <w:tc>
          <w:tcPr>
            <w:tcW w:w="1430" w:type="dxa"/>
            <w:shd w:val="clear" w:color="auto" w:fill="auto"/>
            <w:noWrap/>
            <w:vAlign w:val="center"/>
            <w:hideMark/>
          </w:tcPr>
          <w:p w14:paraId="2E3B75A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25,422</w:t>
            </w:r>
          </w:p>
        </w:tc>
        <w:tc>
          <w:tcPr>
            <w:tcW w:w="1430" w:type="dxa"/>
            <w:shd w:val="clear" w:color="auto" w:fill="auto"/>
            <w:noWrap/>
            <w:vAlign w:val="center"/>
            <w:hideMark/>
          </w:tcPr>
          <w:p w14:paraId="3A1CD21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80,041</w:t>
            </w:r>
          </w:p>
        </w:tc>
        <w:tc>
          <w:tcPr>
            <w:tcW w:w="1429" w:type="dxa"/>
            <w:shd w:val="clear" w:color="auto" w:fill="auto"/>
            <w:noWrap/>
            <w:vAlign w:val="center"/>
            <w:hideMark/>
          </w:tcPr>
          <w:p w14:paraId="7EB4C16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34,370</w:t>
            </w:r>
          </w:p>
        </w:tc>
        <w:tc>
          <w:tcPr>
            <w:tcW w:w="1430" w:type="dxa"/>
            <w:shd w:val="clear" w:color="auto" w:fill="auto"/>
            <w:noWrap/>
            <w:vAlign w:val="center"/>
            <w:hideMark/>
          </w:tcPr>
          <w:p w14:paraId="776D633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98,021</w:t>
            </w:r>
          </w:p>
        </w:tc>
        <w:tc>
          <w:tcPr>
            <w:tcW w:w="1430" w:type="dxa"/>
            <w:shd w:val="clear" w:color="auto" w:fill="auto"/>
            <w:noWrap/>
            <w:vAlign w:val="center"/>
            <w:hideMark/>
          </w:tcPr>
          <w:p w14:paraId="3A840F1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780,819</w:t>
            </w:r>
          </w:p>
        </w:tc>
      </w:tr>
      <w:tr w:rsidR="00A00C97" w:rsidRPr="009E5255" w14:paraId="30E3408E" w14:textId="77777777" w:rsidTr="00DF5B25">
        <w:trPr>
          <w:trHeight w:val="20"/>
        </w:trPr>
        <w:tc>
          <w:tcPr>
            <w:tcW w:w="9927" w:type="dxa"/>
            <w:gridSpan w:val="7"/>
            <w:shd w:val="clear" w:color="auto" w:fill="auto"/>
            <w:noWrap/>
            <w:vAlign w:val="bottom"/>
            <w:hideMark/>
          </w:tcPr>
          <w:p w14:paraId="283FC131"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ludarabine</w:t>
            </w:r>
          </w:p>
        </w:tc>
      </w:tr>
      <w:tr w:rsidR="00A00C97" w:rsidRPr="009E5255" w14:paraId="4976E784" w14:textId="77777777" w:rsidTr="00DF5B25">
        <w:trPr>
          <w:trHeight w:val="20"/>
        </w:trPr>
        <w:tc>
          <w:tcPr>
            <w:tcW w:w="1349" w:type="dxa"/>
            <w:shd w:val="clear" w:color="auto" w:fill="auto"/>
            <w:noWrap/>
            <w:vAlign w:val="bottom"/>
            <w:hideMark/>
          </w:tcPr>
          <w:p w14:paraId="19305391"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6E029C3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0,394</w:t>
            </w:r>
          </w:p>
        </w:tc>
        <w:tc>
          <w:tcPr>
            <w:tcW w:w="1430" w:type="dxa"/>
            <w:shd w:val="clear" w:color="auto" w:fill="auto"/>
            <w:noWrap/>
            <w:vAlign w:val="center"/>
            <w:hideMark/>
          </w:tcPr>
          <w:p w14:paraId="752EFEA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3,881</w:t>
            </w:r>
          </w:p>
        </w:tc>
        <w:tc>
          <w:tcPr>
            <w:tcW w:w="1430" w:type="dxa"/>
            <w:shd w:val="clear" w:color="auto" w:fill="auto"/>
            <w:noWrap/>
            <w:vAlign w:val="center"/>
            <w:hideMark/>
          </w:tcPr>
          <w:p w14:paraId="26ED553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2,929</w:t>
            </w:r>
          </w:p>
        </w:tc>
        <w:tc>
          <w:tcPr>
            <w:tcW w:w="1429" w:type="dxa"/>
            <w:shd w:val="clear" w:color="auto" w:fill="auto"/>
            <w:noWrap/>
            <w:vAlign w:val="center"/>
            <w:hideMark/>
          </w:tcPr>
          <w:p w14:paraId="79EB107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9,248</w:t>
            </w:r>
          </w:p>
        </w:tc>
        <w:tc>
          <w:tcPr>
            <w:tcW w:w="1430" w:type="dxa"/>
            <w:shd w:val="clear" w:color="auto" w:fill="auto"/>
            <w:noWrap/>
            <w:vAlign w:val="center"/>
            <w:hideMark/>
          </w:tcPr>
          <w:p w14:paraId="49E4B91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5,093</w:t>
            </w:r>
          </w:p>
        </w:tc>
        <w:tc>
          <w:tcPr>
            <w:tcW w:w="1430" w:type="dxa"/>
            <w:shd w:val="clear" w:color="auto" w:fill="auto"/>
            <w:noWrap/>
            <w:vAlign w:val="center"/>
            <w:hideMark/>
          </w:tcPr>
          <w:p w14:paraId="669DA95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71,546</w:t>
            </w:r>
          </w:p>
        </w:tc>
      </w:tr>
      <w:tr w:rsidR="00A00C97" w:rsidRPr="009E5255" w14:paraId="769638E8" w14:textId="77777777" w:rsidTr="00DF5B25">
        <w:trPr>
          <w:trHeight w:val="20"/>
        </w:trPr>
        <w:tc>
          <w:tcPr>
            <w:tcW w:w="1349" w:type="dxa"/>
            <w:shd w:val="clear" w:color="auto" w:fill="auto"/>
            <w:noWrap/>
            <w:vAlign w:val="bottom"/>
            <w:hideMark/>
          </w:tcPr>
          <w:p w14:paraId="719C9C86"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202DBE4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5,391</w:t>
            </w:r>
          </w:p>
        </w:tc>
        <w:tc>
          <w:tcPr>
            <w:tcW w:w="1430" w:type="dxa"/>
            <w:shd w:val="clear" w:color="auto" w:fill="auto"/>
            <w:noWrap/>
            <w:vAlign w:val="center"/>
            <w:hideMark/>
          </w:tcPr>
          <w:p w14:paraId="15E8D44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0,645</w:t>
            </w:r>
          </w:p>
        </w:tc>
        <w:tc>
          <w:tcPr>
            <w:tcW w:w="1430" w:type="dxa"/>
            <w:shd w:val="clear" w:color="auto" w:fill="auto"/>
            <w:noWrap/>
            <w:vAlign w:val="center"/>
            <w:hideMark/>
          </w:tcPr>
          <w:p w14:paraId="20255E2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198</w:t>
            </w:r>
          </w:p>
        </w:tc>
        <w:tc>
          <w:tcPr>
            <w:tcW w:w="1429" w:type="dxa"/>
            <w:shd w:val="clear" w:color="auto" w:fill="auto"/>
            <w:noWrap/>
            <w:vAlign w:val="center"/>
            <w:hideMark/>
          </w:tcPr>
          <w:p w14:paraId="549998E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7,200</w:t>
            </w:r>
          </w:p>
        </w:tc>
        <w:tc>
          <w:tcPr>
            <w:tcW w:w="1430" w:type="dxa"/>
            <w:shd w:val="clear" w:color="auto" w:fill="auto"/>
            <w:noWrap/>
            <w:vAlign w:val="center"/>
            <w:hideMark/>
          </w:tcPr>
          <w:p w14:paraId="238C434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0,849</w:t>
            </w:r>
          </w:p>
        </w:tc>
        <w:tc>
          <w:tcPr>
            <w:tcW w:w="1430" w:type="dxa"/>
            <w:shd w:val="clear" w:color="auto" w:fill="auto"/>
            <w:noWrap/>
            <w:vAlign w:val="center"/>
            <w:hideMark/>
          </w:tcPr>
          <w:p w14:paraId="56FE588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85,283</w:t>
            </w:r>
          </w:p>
        </w:tc>
      </w:tr>
      <w:tr w:rsidR="00A00C97" w:rsidRPr="009E5255" w14:paraId="575E1F8F" w14:textId="77777777" w:rsidTr="00DF5B25">
        <w:trPr>
          <w:trHeight w:val="20"/>
        </w:trPr>
        <w:tc>
          <w:tcPr>
            <w:tcW w:w="1349" w:type="dxa"/>
            <w:shd w:val="clear" w:color="auto" w:fill="auto"/>
            <w:noWrap/>
            <w:vAlign w:val="bottom"/>
            <w:hideMark/>
          </w:tcPr>
          <w:p w14:paraId="7C1219A2"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5D6E57B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5,785</w:t>
            </w:r>
          </w:p>
        </w:tc>
        <w:tc>
          <w:tcPr>
            <w:tcW w:w="1430" w:type="dxa"/>
            <w:shd w:val="clear" w:color="auto" w:fill="auto"/>
            <w:noWrap/>
            <w:vAlign w:val="center"/>
            <w:hideMark/>
          </w:tcPr>
          <w:p w14:paraId="6D279E5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64,526</w:t>
            </w:r>
          </w:p>
        </w:tc>
        <w:tc>
          <w:tcPr>
            <w:tcW w:w="1430" w:type="dxa"/>
            <w:shd w:val="clear" w:color="auto" w:fill="auto"/>
            <w:noWrap/>
            <w:vAlign w:val="center"/>
            <w:hideMark/>
          </w:tcPr>
          <w:p w14:paraId="23F20C1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4,127</w:t>
            </w:r>
          </w:p>
        </w:tc>
        <w:tc>
          <w:tcPr>
            <w:tcW w:w="1429" w:type="dxa"/>
            <w:shd w:val="clear" w:color="auto" w:fill="auto"/>
            <w:noWrap/>
            <w:vAlign w:val="center"/>
            <w:hideMark/>
          </w:tcPr>
          <w:p w14:paraId="17C6360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6,448</w:t>
            </w:r>
          </w:p>
        </w:tc>
        <w:tc>
          <w:tcPr>
            <w:tcW w:w="1430" w:type="dxa"/>
            <w:shd w:val="clear" w:color="auto" w:fill="auto"/>
            <w:noWrap/>
            <w:vAlign w:val="center"/>
            <w:hideMark/>
          </w:tcPr>
          <w:p w14:paraId="2A129CE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5,942</w:t>
            </w:r>
          </w:p>
        </w:tc>
        <w:tc>
          <w:tcPr>
            <w:tcW w:w="1430" w:type="dxa"/>
            <w:shd w:val="clear" w:color="auto" w:fill="auto"/>
            <w:noWrap/>
            <w:vAlign w:val="center"/>
            <w:hideMark/>
          </w:tcPr>
          <w:p w14:paraId="271B24C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56,829</w:t>
            </w:r>
          </w:p>
        </w:tc>
      </w:tr>
      <w:tr w:rsidR="00A00C97" w:rsidRPr="009E5255" w14:paraId="470015E1" w14:textId="77777777" w:rsidTr="00DF5B25">
        <w:trPr>
          <w:trHeight w:val="20"/>
        </w:trPr>
        <w:tc>
          <w:tcPr>
            <w:tcW w:w="9927" w:type="dxa"/>
            <w:gridSpan w:val="7"/>
            <w:shd w:val="clear" w:color="auto" w:fill="auto"/>
            <w:noWrap/>
            <w:vAlign w:val="bottom"/>
            <w:hideMark/>
          </w:tcPr>
          <w:p w14:paraId="50ED9F2B"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luorouracil</w:t>
            </w:r>
          </w:p>
        </w:tc>
      </w:tr>
      <w:tr w:rsidR="00A00C97" w:rsidRPr="009E5255" w14:paraId="64D8AAC4" w14:textId="77777777" w:rsidTr="00DF5B25">
        <w:trPr>
          <w:trHeight w:val="20"/>
        </w:trPr>
        <w:tc>
          <w:tcPr>
            <w:tcW w:w="1349" w:type="dxa"/>
            <w:shd w:val="clear" w:color="auto" w:fill="auto"/>
            <w:noWrap/>
            <w:vAlign w:val="bottom"/>
            <w:hideMark/>
          </w:tcPr>
          <w:p w14:paraId="695429BC"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5CD1F8B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278,644</w:t>
            </w:r>
          </w:p>
        </w:tc>
        <w:tc>
          <w:tcPr>
            <w:tcW w:w="1430" w:type="dxa"/>
            <w:shd w:val="clear" w:color="auto" w:fill="auto"/>
            <w:noWrap/>
            <w:vAlign w:val="center"/>
            <w:hideMark/>
          </w:tcPr>
          <w:p w14:paraId="7E3EB7F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822,401</w:t>
            </w:r>
          </w:p>
        </w:tc>
        <w:tc>
          <w:tcPr>
            <w:tcW w:w="1430" w:type="dxa"/>
            <w:shd w:val="clear" w:color="auto" w:fill="auto"/>
            <w:noWrap/>
            <w:vAlign w:val="center"/>
            <w:hideMark/>
          </w:tcPr>
          <w:p w14:paraId="4724E09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12,704</w:t>
            </w:r>
          </w:p>
        </w:tc>
        <w:tc>
          <w:tcPr>
            <w:tcW w:w="1429" w:type="dxa"/>
            <w:shd w:val="clear" w:color="auto" w:fill="auto"/>
            <w:noWrap/>
            <w:vAlign w:val="center"/>
            <w:hideMark/>
          </w:tcPr>
          <w:p w14:paraId="6CC7E02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94,441</w:t>
            </w:r>
          </w:p>
        </w:tc>
        <w:tc>
          <w:tcPr>
            <w:tcW w:w="1430" w:type="dxa"/>
            <w:shd w:val="clear" w:color="auto" w:fill="auto"/>
            <w:noWrap/>
            <w:vAlign w:val="center"/>
            <w:hideMark/>
          </w:tcPr>
          <w:p w14:paraId="4AEE60C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465,833</w:t>
            </w:r>
          </w:p>
        </w:tc>
        <w:tc>
          <w:tcPr>
            <w:tcW w:w="1430" w:type="dxa"/>
            <w:shd w:val="clear" w:color="auto" w:fill="auto"/>
            <w:noWrap/>
            <w:vAlign w:val="center"/>
            <w:hideMark/>
          </w:tcPr>
          <w:p w14:paraId="36047A6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874,023</w:t>
            </w:r>
          </w:p>
        </w:tc>
      </w:tr>
      <w:tr w:rsidR="00A00C97" w:rsidRPr="009E5255" w14:paraId="4853E915" w14:textId="77777777" w:rsidTr="00DF5B25">
        <w:trPr>
          <w:trHeight w:val="20"/>
        </w:trPr>
        <w:tc>
          <w:tcPr>
            <w:tcW w:w="1349" w:type="dxa"/>
            <w:shd w:val="clear" w:color="auto" w:fill="auto"/>
            <w:noWrap/>
            <w:vAlign w:val="bottom"/>
            <w:hideMark/>
          </w:tcPr>
          <w:p w14:paraId="671C09E0"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39B3CD1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87,277</w:t>
            </w:r>
          </w:p>
        </w:tc>
        <w:tc>
          <w:tcPr>
            <w:tcW w:w="1430" w:type="dxa"/>
            <w:shd w:val="clear" w:color="auto" w:fill="auto"/>
            <w:noWrap/>
            <w:vAlign w:val="center"/>
            <w:hideMark/>
          </w:tcPr>
          <w:p w14:paraId="41CEADD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20,992</w:t>
            </w:r>
          </w:p>
        </w:tc>
        <w:tc>
          <w:tcPr>
            <w:tcW w:w="1430" w:type="dxa"/>
            <w:shd w:val="clear" w:color="auto" w:fill="auto"/>
            <w:noWrap/>
            <w:vAlign w:val="center"/>
            <w:hideMark/>
          </w:tcPr>
          <w:p w14:paraId="30F0C2F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82,973</w:t>
            </w:r>
          </w:p>
        </w:tc>
        <w:tc>
          <w:tcPr>
            <w:tcW w:w="1429" w:type="dxa"/>
            <w:shd w:val="clear" w:color="auto" w:fill="auto"/>
            <w:noWrap/>
            <w:vAlign w:val="center"/>
            <w:hideMark/>
          </w:tcPr>
          <w:p w14:paraId="1F7442B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521,443</w:t>
            </w:r>
          </w:p>
        </w:tc>
        <w:tc>
          <w:tcPr>
            <w:tcW w:w="1430" w:type="dxa"/>
            <w:shd w:val="clear" w:color="auto" w:fill="auto"/>
            <w:noWrap/>
            <w:vAlign w:val="center"/>
            <w:hideMark/>
          </w:tcPr>
          <w:p w14:paraId="4A3131A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63,776</w:t>
            </w:r>
          </w:p>
        </w:tc>
        <w:tc>
          <w:tcPr>
            <w:tcW w:w="1430" w:type="dxa"/>
            <w:shd w:val="clear" w:color="auto" w:fill="auto"/>
            <w:noWrap/>
            <w:vAlign w:val="center"/>
            <w:hideMark/>
          </w:tcPr>
          <w:p w14:paraId="5C4B1AE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476,460</w:t>
            </w:r>
          </w:p>
        </w:tc>
      </w:tr>
      <w:tr w:rsidR="00A00C97" w:rsidRPr="009E5255" w14:paraId="14196D8D" w14:textId="77777777" w:rsidTr="00DF5B25">
        <w:trPr>
          <w:trHeight w:val="20"/>
        </w:trPr>
        <w:tc>
          <w:tcPr>
            <w:tcW w:w="1349" w:type="dxa"/>
            <w:shd w:val="clear" w:color="auto" w:fill="auto"/>
            <w:noWrap/>
            <w:vAlign w:val="bottom"/>
            <w:hideMark/>
          </w:tcPr>
          <w:p w14:paraId="5621AA50"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648F972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865,921</w:t>
            </w:r>
          </w:p>
        </w:tc>
        <w:tc>
          <w:tcPr>
            <w:tcW w:w="1430" w:type="dxa"/>
            <w:shd w:val="clear" w:color="auto" w:fill="auto"/>
            <w:noWrap/>
            <w:vAlign w:val="center"/>
            <w:hideMark/>
          </w:tcPr>
          <w:p w14:paraId="73A78A9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343,393</w:t>
            </w:r>
          </w:p>
        </w:tc>
        <w:tc>
          <w:tcPr>
            <w:tcW w:w="1430" w:type="dxa"/>
            <w:shd w:val="clear" w:color="auto" w:fill="auto"/>
            <w:noWrap/>
            <w:vAlign w:val="center"/>
            <w:hideMark/>
          </w:tcPr>
          <w:p w14:paraId="7D7BA1C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095,677</w:t>
            </w:r>
          </w:p>
        </w:tc>
        <w:tc>
          <w:tcPr>
            <w:tcW w:w="1429" w:type="dxa"/>
            <w:shd w:val="clear" w:color="auto" w:fill="auto"/>
            <w:noWrap/>
            <w:vAlign w:val="center"/>
            <w:hideMark/>
          </w:tcPr>
          <w:p w14:paraId="0AF97B9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215,884</w:t>
            </w:r>
          </w:p>
        </w:tc>
        <w:tc>
          <w:tcPr>
            <w:tcW w:w="1430" w:type="dxa"/>
            <w:shd w:val="clear" w:color="auto" w:fill="auto"/>
            <w:noWrap/>
            <w:vAlign w:val="center"/>
            <w:hideMark/>
          </w:tcPr>
          <w:p w14:paraId="20077A9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29,608</w:t>
            </w:r>
          </w:p>
        </w:tc>
        <w:tc>
          <w:tcPr>
            <w:tcW w:w="1430" w:type="dxa"/>
            <w:shd w:val="clear" w:color="auto" w:fill="auto"/>
            <w:noWrap/>
            <w:vAlign w:val="center"/>
            <w:hideMark/>
          </w:tcPr>
          <w:p w14:paraId="59F7D7A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350,483</w:t>
            </w:r>
          </w:p>
        </w:tc>
      </w:tr>
      <w:tr w:rsidR="00A00C97" w:rsidRPr="009E5255" w14:paraId="5DC08D88" w14:textId="77777777" w:rsidTr="00DF5B25">
        <w:trPr>
          <w:trHeight w:val="20"/>
        </w:trPr>
        <w:tc>
          <w:tcPr>
            <w:tcW w:w="9927" w:type="dxa"/>
            <w:gridSpan w:val="7"/>
            <w:shd w:val="clear" w:color="auto" w:fill="auto"/>
            <w:noWrap/>
            <w:vAlign w:val="bottom"/>
            <w:hideMark/>
          </w:tcPr>
          <w:p w14:paraId="2E8C7711"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otemustine</w:t>
            </w:r>
          </w:p>
        </w:tc>
      </w:tr>
      <w:tr w:rsidR="00A00C97" w:rsidRPr="009E5255" w14:paraId="00A2D84A" w14:textId="77777777" w:rsidTr="00DF5B25">
        <w:trPr>
          <w:trHeight w:val="20"/>
        </w:trPr>
        <w:tc>
          <w:tcPr>
            <w:tcW w:w="1349" w:type="dxa"/>
            <w:shd w:val="clear" w:color="auto" w:fill="auto"/>
            <w:noWrap/>
            <w:vAlign w:val="bottom"/>
            <w:hideMark/>
          </w:tcPr>
          <w:p w14:paraId="3F0289C0"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5F6B617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506</w:t>
            </w:r>
          </w:p>
        </w:tc>
        <w:tc>
          <w:tcPr>
            <w:tcW w:w="1430" w:type="dxa"/>
            <w:shd w:val="clear" w:color="auto" w:fill="auto"/>
            <w:noWrap/>
            <w:vAlign w:val="center"/>
            <w:hideMark/>
          </w:tcPr>
          <w:p w14:paraId="35860BF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0,155</w:t>
            </w:r>
          </w:p>
        </w:tc>
        <w:tc>
          <w:tcPr>
            <w:tcW w:w="1430" w:type="dxa"/>
            <w:shd w:val="clear" w:color="auto" w:fill="auto"/>
            <w:noWrap/>
            <w:vAlign w:val="center"/>
            <w:hideMark/>
          </w:tcPr>
          <w:p w14:paraId="7285A30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982</w:t>
            </w:r>
          </w:p>
        </w:tc>
        <w:tc>
          <w:tcPr>
            <w:tcW w:w="1429" w:type="dxa"/>
            <w:shd w:val="clear" w:color="auto" w:fill="auto"/>
            <w:noWrap/>
            <w:vAlign w:val="center"/>
            <w:hideMark/>
          </w:tcPr>
          <w:p w14:paraId="0BCC020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069</w:t>
            </w:r>
          </w:p>
        </w:tc>
        <w:tc>
          <w:tcPr>
            <w:tcW w:w="1430" w:type="dxa"/>
            <w:shd w:val="clear" w:color="auto" w:fill="auto"/>
            <w:noWrap/>
            <w:vAlign w:val="center"/>
            <w:hideMark/>
          </w:tcPr>
          <w:p w14:paraId="2C76D9A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896</w:t>
            </w:r>
          </w:p>
        </w:tc>
        <w:tc>
          <w:tcPr>
            <w:tcW w:w="1430" w:type="dxa"/>
            <w:shd w:val="clear" w:color="auto" w:fill="auto"/>
            <w:noWrap/>
            <w:vAlign w:val="center"/>
            <w:hideMark/>
          </w:tcPr>
          <w:p w14:paraId="6687BE7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8,608</w:t>
            </w:r>
          </w:p>
        </w:tc>
      </w:tr>
      <w:tr w:rsidR="00A00C97" w:rsidRPr="009E5255" w14:paraId="72B4FD43" w14:textId="77777777" w:rsidTr="00DF5B25">
        <w:trPr>
          <w:trHeight w:val="20"/>
        </w:trPr>
        <w:tc>
          <w:tcPr>
            <w:tcW w:w="1349" w:type="dxa"/>
            <w:shd w:val="clear" w:color="auto" w:fill="auto"/>
            <w:noWrap/>
            <w:vAlign w:val="bottom"/>
            <w:hideMark/>
          </w:tcPr>
          <w:p w14:paraId="0250486F"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5CF76A9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1,473</w:t>
            </w:r>
          </w:p>
        </w:tc>
        <w:tc>
          <w:tcPr>
            <w:tcW w:w="1430" w:type="dxa"/>
            <w:shd w:val="clear" w:color="auto" w:fill="auto"/>
            <w:noWrap/>
            <w:vAlign w:val="center"/>
            <w:hideMark/>
          </w:tcPr>
          <w:p w14:paraId="1AC21FC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3,405</w:t>
            </w:r>
          </w:p>
        </w:tc>
        <w:tc>
          <w:tcPr>
            <w:tcW w:w="1430" w:type="dxa"/>
            <w:shd w:val="clear" w:color="auto" w:fill="auto"/>
            <w:noWrap/>
            <w:vAlign w:val="center"/>
            <w:hideMark/>
          </w:tcPr>
          <w:p w14:paraId="2448ED0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397</w:t>
            </w:r>
          </w:p>
        </w:tc>
        <w:tc>
          <w:tcPr>
            <w:tcW w:w="1429" w:type="dxa"/>
            <w:shd w:val="clear" w:color="auto" w:fill="auto"/>
            <w:noWrap/>
            <w:vAlign w:val="center"/>
            <w:hideMark/>
          </w:tcPr>
          <w:p w14:paraId="1CB91A8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509</w:t>
            </w:r>
          </w:p>
        </w:tc>
        <w:tc>
          <w:tcPr>
            <w:tcW w:w="1430" w:type="dxa"/>
            <w:shd w:val="clear" w:color="auto" w:fill="auto"/>
            <w:noWrap/>
            <w:vAlign w:val="center"/>
            <w:hideMark/>
          </w:tcPr>
          <w:p w14:paraId="043C6F3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787</w:t>
            </w:r>
          </w:p>
        </w:tc>
        <w:tc>
          <w:tcPr>
            <w:tcW w:w="1430" w:type="dxa"/>
            <w:shd w:val="clear" w:color="auto" w:fill="auto"/>
            <w:noWrap/>
            <w:vAlign w:val="center"/>
            <w:hideMark/>
          </w:tcPr>
          <w:p w14:paraId="1D842CB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9,570</w:t>
            </w:r>
          </w:p>
        </w:tc>
      </w:tr>
      <w:tr w:rsidR="00A00C97" w:rsidRPr="009E5255" w14:paraId="6EE7BF62" w14:textId="77777777" w:rsidTr="00DF5B25">
        <w:trPr>
          <w:trHeight w:val="20"/>
        </w:trPr>
        <w:tc>
          <w:tcPr>
            <w:tcW w:w="1349" w:type="dxa"/>
            <w:shd w:val="clear" w:color="auto" w:fill="auto"/>
            <w:noWrap/>
            <w:vAlign w:val="bottom"/>
            <w:hideMark/>
          </w:tcPr>
          <w:p w14:paraId="2464F2CB"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4FC32E8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979</w:t>
            </w:r>
          </w:p>
        </w:tc>
        <w:tc>
          <w:tcPr>
            <w:tcW w:w="1430" w:type="dxa"/>
            <w:shd w:val="clear" w:color="auto" w:fill="auto"/>
            <w:noWrap/>
            <w:vAlign w:val="center"/>
            <w:hideMark/>
          </w:tcPr>
          <w:p w14:paraId="0DDD20F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3,560</w:t>
            </w:r>
          </w:p>
        </w:tc>
        <w:tc>
          <w:tcPr>
            <w:tcW w:w="1430" w:type="dxa"/>
            <w:shd w:val="clear" w:color="auto" w:fill="auto"/>
            <w:noWrap/>
            <w:vAlign w:val="center"/>
            <w:hideMark/>
          </w:tcPr>
          <w:p w14:paraId="7746DD2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379</w:t>
            </w:r>
          </w:p>
        </w:tc>
        <w:tc>
          <w:tcPr>
            <w:tcW w:w="1429" w:type="dxa"/>
            <w:shd w:val="clear" w:color="auto" w:fill="auto"/>
            <w:noWrap/>
            <w:vAlign w:val="center"/>
            <w:hideMark/>
          </w:tcPr>
          <w:p w14:paraId="749FF6B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578</w:t>
            </w:r>
          </w:p>
        </w:tc>
        <w:tc>
          <w:tcPr>
            <w:tcW w:w="1430" w:type="dxa"/>
            <w:shd w:val="clear" w:color="auto" w:fill="auto"/>
            <w:noWrap/>
            <w:vAlign w:val="center"/>
            <w:hideMark/>
          </w:tcPr>
          <w:p w14:paraId="37C7BB2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7,683</w:t>
            </w:r>
          </w:p>
        </w:tc>
        <w:tc>
          <w:tcPr>
            <w:tcW w:w="1430" w:type="dxa"/>
            <w:shd w:val="clear" w:color="auto" w:fill="auto"/>
            <w:noWrap/>
            <w:vAlign w:val="center"/>
            <w:hideMark/>
          </w:tcPr>
          <w:p w14:paraId="0463420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8,178</w:t>
            </w:r>
          </w:p>
        </w:tc>
      </w:tr>
      <w:tr w:rsidR="00A00C97" w:rsidRPr="009E5255" w14:paraId="3891AF9B" w14:textId="77777777" w:rsidTr="00DF5B25">
        <w:trPr>
          <w:trHeight w:val="20"/>
        </w:trPr>
        <w:tc>
          <w:tcPr>
            <w:tcW w:w="9927" w:type="dxa"/>
            <w:gridSpan w:val="7"/>
            <w:shd w:val="clear" w:color="auto" w:fill="auto"/>
            <w:noWrap/>
            <w:vAlign w:val="bottom"/>
            <w:hideMark/>
          </w:tcPr>
          <w:p w14:paraId="4BA5F415"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Gemcitabine</w:t>
            </w:r>
          </w:p>
        </w:tc>
      </w:tr>
      <w:tr w:rsidR="00A00C97" w:rsidRPr="009E5255" w14:paraId="2B113E4B" w14:textId="77777777" w:rsidTr="00DF5B25">
        <w:trPr>
          <w:trHeight w:val="20"/>
        </w:trPr>
        <w:tc>
          <w:tcPr>
            <w:tcW w:w="1349" w:type="dxa"/>
            <w:shd w:val="clear" w:color="auto" w:fill="auto"/>
            <w:noWrap/>
            <w:vAlign w:val="bottom"/>
            <w:hideMark/>
          </w:tcPr>
          <w:p w14:paraId="480AAF51"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5CF4806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23,477</w:t>
            </w:r>
          </w:p>
        </w:tc>
        <w:tc>
          <w:tcPr>
            <w:tcW w:w="1430" w:type="dxa"/>
            <w:shd w:val="clear" w:color="auto" w:fill="auto"/>
            <w:noWrap/>
            <w:vAlign w:val="center"/>
            <w:hideMark/>
          </w:tcPr>
          <w:p w14:paraId="2AEDEDC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31,601</w:t>
            </w:r>
          </w:p>
        </w:tc>
        <w:tc>
          <w:tcPr>
            <w:tcW w:w="1430" w:type="dxa"/>
            <w:shd w:val="clear" w:color="auto" w:fill="auto"/>
            <w:noWrap/>
            <w:vAlign w:val="center"/>
            <w:hideMark/>
          </w:tcPr>
          <w:p w14:paraId="04C8557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73,197</w:t>
            </w:r>
          </w:p>
        </w:tc>
        <w:tc>
          <w:tcPr>
            <w:tcW w:w="1429" w:type="dxa"/>
            <w:shd w:val="clear" w:color="auto" w:fill="auto"/>
            <w:noWrap/>
            <w:vAlign w:val="center"/>
            <w:hideMark/>
          </w:tcPr>
          <w:p w14:paraId="1482C1F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27,296</w:t>
            </w:r>
          </w:p>
        </w:tc>
        <w:tc>
          <w:tcPr>
            <w:tcW w:w="1430" w:type="dxa"/>
            <w:shd w:val="clear" w:color="auto" w:fill="auto"/>
            <w:noWrap/>
            <w:vAlign w:val="center"/>
            <w:hideMark/>
          </w:tcPr>
          <w:p w14:paraId="775717F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97,465</w:t>
            </w:r>
          </w:p>
        </w:tc>
        <w:tc>
          <w:tcPr>
            <w:tcW w:w="1430" w:type="dxa"/>
            <w:shd w:val="clear" w:color="auto" w:fill="auto"/>
            <w:noWrap/>
            <w:vAlign w:val="center"/>
            <w:hideMark/>
          </w:tcPr>
          <w:p w14:paraId="63400BC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153,036</w:t>
            </w:r>
          </w:p>
        </w:tc>
      </w:tr>
      <w:tr w:rsidR="00A00C97" w:rsidRPr="009E5255" w14:paraId="75FCE385" w14:textId="77777777" w:rsidTr="00DF5B25">
        <w:trPr>
          <w:trHeight w:val="20"/>
        </w:trPr>
        <w:tc>
          <w:tcPr>
            <w:tcW w:w="1349" w:type="dxa"/>
            <w:shd w:val="clear" w:color="auto" w:fill="auto"/>
            <w:noWrap/>
            <w:vAlign w:val="bottom"/>
            <w:hideMark/>
          </w:tcPr>
          <w:p w14:paraId="4F8F8B07"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50D565D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6,200</w:t>
            </w:r>
          </w:p>
        </w:tc>
        <w:tc>
          <w:tcPr>
            <w:tcW w:w="1430" w:type="dxa"/>
            <w:shd w:val="clear" w:color="auto" w:fill="auto"/>
            <w:noWrap/>
            <w:vAlign w:val="center"/>
            <w:hideMark/>
          </w:tcPr>
          <w:p w14:paraId="25B0718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4,780</w:t>
            </w:r>
          </w:p>
        </w:tc>
        <w:tc>
          <w:tcPr>
            <w:tcW w:w="1430" w:type="dxa"/>
            <w:shd w:val="clear" w:color="auto" w:fill="auto"/>
            <w:noWrap/>
            <w:vAlign w:val="center"/>
            <w:hideMark/>
          </w:tcPr>
          <w:p w14:paraId="7CFEFC2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87,811</w:t>
            </w:r>
          </w:p>
        </w:tc>
        <w:tc>
          <w:tcPr>
            <w:tcW w:w="1429" w:type="dxa"/>
            <w:shd w:val="clear" w:color="auto" w:fill="auto"/>
            <w:noWrap/>
            <w:vAlign w:val="center"/>
            <w:hideMark/>
          </w:tcPr>
          <w:p w14:paraId="5D1CA7B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28,040</w:t>
            </w:r>
          </w:p>
        </w:tc>
        <w:tc>
          <w:tcPr>
            <w:tcW w:w="1430" w:type="dxa"/>
            <w:shd w:val="clear" w:color="auto" w:fill="auto"/>
            <w:noWrap/>
            <w:vAlign w:val="center"/>
            <w:hideMark/>
          </w:tcPr>
          <w:p w14:paraId="2F5B8E1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8,372</w:t>
            </w:r>
          </w:p>
        </w:tc>
        <w:tc>
          <w:tcPr>
            <w:tcW w:w="1430" w:type="dxa"/>
            <w:shd w:val="clear" w:color="auto" w:fill="auto"/>
            <w:noWrap/>
            <w:vAlign w:val="center"/>
            <w:hideMark/>
          </w:tcPr>
          <w:p w14:paraId="666619E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85,204</w:t>
            </w:r>
          </w:p>
        </w:tc>
      </w:tr>
      <w:tr w:rsidR="00A00C97" w:rsidRPr="009E5255" w14:paraId="4D347A57" w14:textId="77777777" w:rsidTr="00DF5B25">
        <w:trPr>
          <w:trHeight w:val="20"/>
        </w:trPr>
        <w:tc>
          <w:tcPr>
            <w:tcW w:w="1349" w:type="dxa"/>
            <w:shd w:val="clear" w:color="auto" w:fill="auto"/>
            <w:noWrap/>
            <w:vAlign w:val="bottom"/>
            <w:hideMark/>
          </w:tcPr>
          <w:p w14:paraId="01B16A65"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0E4B489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39,678</w:t>
            </w:r>
          </w:p>
        </w:tc>
        <w:tc>
          <w:tcPr>
            <w:tcW w:w="1430" w:type="dxa"/>
            <w:shd w:val="clear" w:color="auto" w:fill="auto"/>
            <w:noWrap/>
            <w:vAlign w:val="center"/>
            <w:hideMark/>
          </w:tcPr>
          <w:p w14:paraId="792C563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46,381</w:t>
            </w:r>
          </w:p>
        </w:tc>
        <w:tc>
          <w:tcPr>
            <w:tcW w:w="1430" w:type="dxa"/>
            <w:shd w:val="clear" w:color="auto" w:fill="auto"/>
            <w:noWrap/>
            <w:vAlign w:val="center"/>
            <w:hideMark/>
          </w:tcPr>
          <w:p w14:paraId="34F3936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61,008</w:t>
            </w:r>
          </w:p>
        </w:tc>
        <w:tc>
          <w:tcPr>
            <w:tcW w:w="1429" w:type="dxa"/>
            <w:shd w:val="clear" w:color="auto" w:fill="auto"/>
            <w:noWrap/>
            <w:vAlign w:val="center"/>
            <w:hideMark/>
          </w:tcPr>
          <w:p w14:paraId="7F69DA8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55,336</w:t>
            </w:r>
          </w:p>
        </w:tc>
        <w:tc>
          <w:tcPr>
            <w:tcW w:w="1430" w:type="dxa"/>
            <w:shd w:val="clear" w:color="auto" w:fill="auto"/>
            <w:noWrap/>
            <w:vAlign w:val="center"/>
            <w:hideMark/>
          </w:tcPr>
          <w:p w14:paraId="1AF2967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35,837</w:t>
            </w:r>
          </w:p>
        </w:tc>
        <w:tc>
          <w:tcPr>
            <w:tcW w:w="1430" w:type="dxa"/>
            <w:shd w:val="clear" w:color="auto" w:fill="auto"/>
            <w:noWrap/>
            <w:vAlign w:val="center"/>
            <w:hideMark/>
          </w:tcPr>
          <w:p w14:paraId="6783FAA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438,239</w:t>
            </w:r>
          </w:p>
        </w:tc>
      </w:tr>
      <w:tr w:rsidR="00A00C97" w:rsidRPr="009E5255" w14:paraId="2EC4D958" w14:textId="77777777" w:rsidTr="00DF5B25">
        <w:trPr>
          <w:trHeight w:val="20"/>
        </w:trPr>
        <w:tc>
          <w:tcPr>
            <w:tcW w:w="9927" w:type="dxa"/>
            <w:gridSpan w:val="7"/>
            <w:shd w:val="clear" w:color="auto" w:fill="auto"/>
            <w:noWrap/>
            <w:vAlign w:val="bottom"/>
            <w:hideMark/>
          </w:tcPr>
          <w:p w14:paraId="71463DFC"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darubicin</w:t>
            </w:r>
          </w:p>
        </w:tc>
      </w:tr>
      <w:tr w:rsidR="00A00C97" w:rsidRPr="009E5255" w14:paraId="68692B89" w14:textId="77777777" w:rsidTr="00DF5B25">
        <w:trPr>
          <w:trHeight w:val="20"/>
        </w:trPr>
        <w:tc>
          <w:tcPr>
            <w:tcW w:w="1349" w:type="dxa"/>
            <w:shd w:val="clear" w:color="auto" w:fill="auto"/>
            <w:noWrap/>
            <w:vAlign w:val="bottom"/>
            <w:hideMark/>
          </w:tcPr>
          <w:p w14:paraId="50D2D4EB"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433F0DF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5,408</w:t>
            </w:r>
          </w:p>
        </w:tc>
        <w:tc>
          <w:tcPr>
            <w:tcW w:w="1430" w:type="dxa"/>
            <w:shd w:val="clear" w:color="auto" w:fill="auto"/>
            <w:noWrap/>
            <w:vAlign w:val="center"/>
            <w:hideMark/>
          </w:tcPr>
          <w:p w14:paraId="6506B6D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7,216</w:t>
            </w:r>
          </w:p>
        </w:tc>
        <w:tc>
          <w:tcPr>
            <w:tcW w:w="1430" w:type="dxa"/>
            <w:shd w:val="clear" w:color="auto" w:fill="auto"/>
            <w:noWrap/>
            <w:vAlign w:val="center"/>
            <w:hideMark/>
          </w:tcPr>
          <w:p w14:paraId="4DA0F2E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8,119</w:t>
            </w:r>
          </w:p>
        </w:tc>
        <w:tc>
          <w:tcPr>
            <w:tcW w:w="1429" w:type="dxa"/>
            <w:shd w:val="clear" w:color="auto" w:fill="auto"/>
            <w:noWrap/>
            <w:vAlign w:val="center"/>
            <w:hideMark/>
          </w:tcPr>
          <w:p w14:paraId="329271F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3,159</w:t>
            </w:r>
          </w:p>
        </w:tc>
        <w:tc>
          <w:tcPr>
            <w:tcW w:w="1430" w:type="dxa"/>
            <w:shd w:val="clear" w:color="auto" w:fill="auto"/>
            <w:noWrap/>
            <w:vAlign w:val="center"/>
            <w:hideMark/>
          </w:tcPr>
          <w:p w14:paraId="372BBEF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5,750</w:t>
            </w:r>
          </w:p>
        </w:tc>
        <w:tc>
          <w:tcPr>
            <w:tcW w:w="1430" w:type="dxa"/>
            <w:shd w:val="clear" w:color="auto" w:fill="auto"/>
            <w:noWrap/>
            <w:vAlign w:val="center"/>
            <w:hideMark/>
          </w:tcPr>
          <w:p w14:paraId="244AE61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49,652</w:t>
            </w:r>
          </w:p>
        </w:tc>
      </w:tr>
      <w:tr w:rsidR="00A00C97" w:rsidRPr="009E5255" w14:paraId="7C38C321" w14:textId="77777777" w:rsidTr="00DF5B25">
        <w:trPr>
          <w:trHeight w:val="20"/>
        </w:trPr>
        <w:tc>
          <w:tcPr>
            <w:tcW w:w="1349" w:type="dxa"/>
            <w:shd w:val="clear" w:color="auto" w:fill="auto"/>
            <w:noWrap/>
            <w:vAlign w:val="bottom"/>
            <w:hideMark/>
          </w:tcPr>
          <w:p w14:paraId="25B80F4C"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212F990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5,683</w:t>
            </w:r>
          </w:p>
        </w:tc>
        <w:tc>
          <w:tcPr>
            <w:tcW w:w="1430" w:type="dxa"/>
            <w:shd w:val="clear" w:color="auto" w:fill="auto"/>
            <w:noWrap/>
            <w:vAlign w:val="center"/>
            <w:hideMark/>
          </w:tcPr>
          <w:p w14:paraId="3A0D45E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2,185</w:t>
            </w:r>
          </w:p>
        </w:tc>
        <w:tc>
          <w:tcPr>
            <w:tcW w:w="1430" w:type="dxa"/>
            <w:shd w:val="clear" w:color="auto" w:fill="auto"/>
            <w:noWrap/>
            <w:vAlign w:val="center"/>
            <w:hideMark/>
          </w:tcPr>
          <w:p w14:paraId="2A40866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9,260</w:t>
            </w:r>
          </w:p>
        </w:tc>
        <w:tc>
          <w:tcPr>
            <w:tcW w:w="1429" w:type="dxa"/>
            <w:shd w:val="clear" w:color="auto" w:fill="auto"/>
            <w:noWrap/>
            <w:vAlign w:val="center"/>
            <w:hideMark/>
          </w:tcPr>
          <w:p w14:paraId="0870766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0,440</w:t>
            </w:r>
          </w:p>
        </w:tc>
        <w:tc>
          <w:tcPr>
            <w:tcW w:w="1430" w:type="dxa"/>
            <w:shd w:val="clear" w:color="auto" w:fill="auto"/>
            <w:noWrap/>
            <w:vAlign w:val="center"/>
            <w:hideMark/>
          </w:tcPr>
          <w:p w14:paraId="5D7A4F1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1,193</w:t>
            </w:r>
          </w:p>
        </w:tc>
        <w:tc>
          <w:tcPr>
            <w:tcW w:w="1430" w:type="dxa"/>
            <w:shd w:val="clear" w:color="auto" w:fill="auto"/>
            <w:noWrap/>
            <w:vAlign w:val="center"/>
            <w:hideMark/>
          </w:tcPr>
          <w:p w14:paraId="3838F5C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78,761</w:t>
            </w:r>
          </w:p>
        </w:tc>
      </w:tr>
      <w:tr w:rsidR="00A00C97" w:rsidRPr="009E5255" w14:paraId="4D04BC58" w14:textId="77777777" w:rsidTr="00DF5B25">
        <w:trPr>
          <w:trHeight w:val="20"/>
        </w:trPr>
        <w:tc>
          <w:tcPr>
            <w:tcW w:w="1349" w:type="dxa"/>
            <w:shd w:val="clear" w:color="auto" w:fill="auto"/>
            <w:noWrap/>
            <w:vAlign w:val="bottom"/>
            <w:hideMark/>
          </w:tcPr>
          <w:p w14:paraId="28A2B6E9"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054FCE1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71,091</w:t>
            </w:r>
          </w:p>
        </w:tc>
        <w:tc>
          <w:tcPr>
            <w:tcW w:w="1430" w:type="dxa"/>
            <w:shd w:val="clear" w:color="auto" w:fill="auto"/>
            <w:noWrap/>
            <w:vAlign w:val="center"/>
            <w:hideMark/>
          </w:tcPr>
          <w:p w14:paraId="61A2A3E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19,401</w:t>
            </w:r>
          </w:p>
        </w:tc>
        <w:tc>
          <w:tcPr>
            <w:tcW w:w="1430" w:type="dxa"/>
            <w:shd w:val="clear" w:color="auto" w:fill="auto"/>
            <w:noWrap/>
            <w:vAlign w:val="center"/>
            <w:hideMark/>
          </w:tcPr>
          <w:p w14:paraId="377669F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57,379</w:t>
            </w:r>
          </w:p>
        </w:tc>
        <w:tc>
          <w:tcPr>
            <w:tcW w:w="1429" w:type="dxa"/>
            <w:shd w:val="clear" w:color="auto" w:fill="auto"/>
            <w:noWrap/>
            <w:vAlign w:val="center"/>
            <w:hideMark/>
          </w:tcPr>
          <w:p w14:paraId="54CC50D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3,599</w:t>
            </w:r>
          </w:p>
        </w:tc>
        <w:tc>
          <w:tcPr>
            <w:tcW w:w="1430" w:type="dxa"/>
            <w:shd w:val="clear" w:color="auto" w:fill="auto"/>
            <w:noWrap/>
            <w:vAlign w:val="center"/>
            <w:hideMark/>
          </w:tcPr>
          <w:p w14:paraId="3D47459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6,942</w:t>
            </w:r>
          </w:p>
        </w:tc>
        <w:tc>
          <w:tcPr>
            <w:tcW w:w="1430" w:type="dxa"/>
            <w:shd w:val="clear" w:color="auto" w:fill="auto"/>
            <w:noWrap/>
            <w:vAlign w:val="center"/>
            <w:hideMark/>
          </w:tcPr>
          <w:p w14:paraId="72449B3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28,412</w:t>
            </w:r>
          </w:p>
        </w:tc>
      </w:tr>
      <w:tr w:rsidR="00A00C97" w:rsidRPr="009E5255" w14:paraId="0ACB8B46" w14:textId="77777777" w:rsidTr="00DF5B25">
        <w:trPr>
          <w:trHeight w:val="20"/>
        </w:trPr>
        <w:tc>
          <w:tcPr>
            <w:tcW w:w="9927" w:type="dxa"/>
            <w:gridSpan w:val="7"/>
            <w:shd w:val="clear" w:color="auto" w:fill="auto"/>
            <w:noWrap/>
            <w:vAlign w:val="bottom"/>
            <w:hideMark/>
          </w:tcPr>
          <w:p w14:paraId="49BA4A91"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fosfamide</w:t>
            </w:r>
          </w:p>
        </w:tc>
      </w:tr>
      <w:tr w:rsidR="00A00C97" w:rsidRPr="009E5255" w14:paraId="5EAEBD7A" w14:textId="77777777" w:rsidTr="00DF5B25">
        <w:trPr>
          <w:trHeight w:val="20"/>
        </w:trPr>
        <w:tc>
          <w:tcPr>
            <w:tcW w:w="1349" w:type="dxa"/>
            <w:shd w:val="clear" w:color="auto" w:fill="auto"/>
            <w:noWrap/>
            <w:vAlign w:val="bottom"/>
            <w:hideMark/>
          </w:tcPr>
          <w:p w14:paraId="3DAAB3CD"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58C0A23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36,479</w:t>
            </w:r>
          </w:p>
        </w:tc>
        <w:tc>
          <w:tcPr>
            <w:tcW w:w="1430" w:type="dxa"/>
            <w:shd w:val="clear" w:color="auto" w:fill="auto"/>
            <w:noWrap/>
            <w:vAlign w:val="center"/>
            <w:hideMark/>
          </w:tcPr>
          <w:p w14:paraId="711C745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14,147</w:t>
            </w:r>
          </w:p>
        </w:tc>
        <w:tc>
          <w:tcPr>
            <w:tcW w:w="1430" w:type="dxa"/>
            <w:shd w:val="clear" w:color="auto" w:fill="auto"/>
            <w:noWrap/>
            <w:vAlign w:val="center"/>
            <w:hideMark/>
          </w:tcPr>
          <w:p w14:paraId="6BA835A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29,587</w:t>
            </w:r>
          </w:p>
        </w:tc>
        <w:tc>
          <w:tcPr>
            <w:tcW w:w="1429" w:type="dxa"/>
            <w:shd w:val="clear" w:color="auto" w:fill="auto"/>
            <w:noWrap/>
            <w:vAlign w:val="center"/>
            <w:hideMark/>
          </w:tcPr>
          <w:p w14:paraId="2F20024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08,514</w:t>
            </w:r>
          </w:p>
        </w:tc>
        <w:tc>
          <w:tcPr>
            <w:tcW w:w="1430" w:type="dxa"/>
            <w:shd w:val="clear" w:color="auto" w:fill="auto"/>
            <w:noWrap/>
            <w:vAlign w:val="center"/>
            <w:hideMark/>
          </w:tcPr>
          <w:p w14:paraId="7A04C5F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70,555</w:t>
            </w:r>
          </w:p>
        </w:tc>
        <w:tc>
          <w:tcPr>
            <w:tcW w:w="1430" w:type="dxa"/>
            <w:shd w:val="clear" w:color="auto" w:fill="auto"/>
            <w:noWrap/>
            <w:vAlign w:val="center"/>
            <w:hideMark/>
          </w:tcPr>
          <w:p w14:paraId="242C9DC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959,281</w:t>
            </w:r>
          </w:p>
        </w:tc>
      </w:tr>
      <w:tr w:rsidR="00A00C97" w:rsidRPr="009E5255" w14:paraId="30365FD3" w14:textId="77777777" w:rsidTr="00DF5B25">
        <w:trPr>
          <w:trHeight w:val="20"/>
        </w:trPr>
        <w:tc>
          <w:tcPr>
            <w:tcW w:w="1349" w:type="dxa"/>
            <w:shd w:val="clear" w:color="auto" w:fill="auto"/>
            <w:noWrap/>
            <w:vAlign w:val="bottom"/>
            <w:hideMark/>
          </w:tcPr>
          <w:p w14:paraId="70A7E2C2"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73B32CD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96,640</w:t>
            </w:r>
          </w:p>
        </w:tc>
        <w:tc>
          <w:tcPr>
            <w:tcW w:w="1430" w:type="dxa"/>
            <w:shd w:val="clear" w:color="auto" w:fill="auto"/>
            <w:noWrap/>
            <w:vAlign w:val="center"/>
            <w:hideMark/>
          </w:tcPr>
          <w:p w14:paraId="3BCBA0B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56,182</w:t>
            </w:r>
          </w:p>
        </w:tc>
        <w:tc>
          <w:tcPr>
            <w:tcW w:w="1430" w:type="dxa"/>
            <w:shd w:val="clear" w:color="auto" w:fill="auto"/>
            <w:noWrap/>
            <w:vAlign w:val="center"/>
            <w:hideMark/>
          </w:tcPr>
          <w:p w14:paraId="0DE0CB3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28,209</w:t>
            </w:r>
          </w:p>
        </w:tc>
        <w:tc>
          <w:tcPr>
            <w:tcW w:w="1429" w:type="dxa"/>
            <w:shd w:val="clear" w:color="auto" w:fill="auto"/>
            <w:noWrap/>
            <w:vAlign w:val="center"/>
            <w:hideMark/>
          </w:tcPr>
          <w:p w14:paraId="03E0F52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44,812</w:t>
            </w:r>
          </w:p>
        </w:tc>
        <w:tc>
          <w:tcPr>
            <w:tcW w:w="1430" w:type="dxa"/>
            <w:shd w:val="clear" w:color="auto" w:fill="auto"/>
            <w:noWrap/>
            <w:vAlign w:val="center"/>
            <w:hideMark/>
          </w:tcPr>
          <w:p w14:paraId="682A339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2,660</w:t>
            </w:r>
          </w:p>
        </w:tc>
        <w:tc>
          <w:tcPr>
            <w:tcW w:w="1430" w:type="dxa"/>
            <w:shd w:val="clear" w:color="auto" w:fill="auto"/>
            <w:noWrap/>
            <w:vAlign w:val="center"/>
            <w:hideMark/>
          </w:tcPr>
          <w:p w14:paraId="3609C77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88,502</w:t>
            </w:r>
          </w:p>
        </w:tc>
      </w:tr>
      <w:tr w:rsidR="00A00C97" w:rsidRPr="009E5255" w14:paraId="334AE9EF" w14:textId="77777777" w:rsidTr="00DF5B25">
        <w:trPr>
          <w:trHeight w:val="20"/>
        </w:trPr>
        <w:tc>
          <w:tcPr>
            <w:tcW w:w="1349" w:type="dxa"/>
            <w:shd w:val="clear" w:color="auto" w:fill="auto"/>
            <w:noWrap/>
            <w:vAlign w:val="bottom"/>
            <w:hideMark/>
          </w:tcPr>
          <w:p w14:paraId="3106E696"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70C8E68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33,119</w:t>
            </w:r>
          </w:p>
        </w:tc>
        <w:tc>
          <w:tcPr>
            <w:tcW w:w="1430" w:type="dxa"/>
            <w:shd w:val="clear" w:color="auto" w:fill="auto"/>
            <w:noWrap/>
            <w:vAlign w:val="center"/>
            <w:hideMark/>
          </w:tcPr>
          <w:p w14:paraId="6640A14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70,328</w:t>
            </w:r>
          </w:p>
        </w:tc>
        <w:tc>
          <w:tcPr>
            <w:tcW w:w="1430" w:type="dxa"/>
            <w:shd w:val="clear" w:color="auto" w:fill="auto"/>
            <w:noWrap/>
            <w:vAlign w:val="center"/>
            <w:hideMark/>
          </w:tcPr>
          <w:p w14:paraId="58792CA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57,796</w:t>
            </w:r>
          </w:p>
        </w:tc>
        <w:tc>
          <w:tcPr>
            <w:tcW w:w="1429" w:type="dxa"/>
            <w:shd w:val="clear" w:color="auto" w:fill="auto"/>
            <w:noWrap/>
            <w:vAlign w:val="center"/>
            <w:hideMark/>
          </w:tcPr>
          <w:p w14:paraId="3BB25A5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53,326</w:t>
            </w:r>
          </w:p>
        </w:tc>
        <w:tc>
          <w:tcPr>
            <w:tcW w:w="1430" w:type="dxa"/>
            <w:shd w:val="clear" w:color="auto" w:fill="auto"/>
            <w:noWrap/>
            <w:vAlign w:val="center"/>
            <w:hideMark/>
          </w:tcPr>
          <w:p w14:paraId="4441398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33,214</w:t>
            </w:r>
          </w:p>
        </w:tc>
        <w:tc>
          <w:tcPr>
            <w:tcW w:w="1430" w:type="dxa"/>
            <w:shd w:val="clear" w:color="auto" w:fill="auto"/>
            <w:noWrap/>
            <w:vAlign w:val="center"/>
            <w:hideMark/>
          </w:tcPr>
          <w:p w14:paraId="15492CD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047,783</w:t>
            </w:r>
          </w:p>
        </w:tc>
      </w:tr>
      <w:tr w:rsidR="00A00C97" w:rsidRPr="009E5255" w14:paraId="206198DF" w14:textId="77777777" w:rsidTr="00DF5B25">
        <w:trPr>
          <w:trHeight w:val="20"/>
        </w:trPr>
        <w:tc>
          <w:tcPr>
            <w:tcW w:w="9927" w:type="dxa"/>
            <w:gridSpan w:val="7"/>
            <w:shd w:val="clear" w:color="auto" w:fill="auto"/>
            <w:noWrap/>
            <w:vAlign w:val="bottom"/>
            <w:hideMark/>
          </w:tcPr>
          <w:p w14:paraId="5BFD52E2"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notuzumab Ozogamicin</w:t>
            </w:r>
          </w:p>
        </w:tc>
      </w:tr>
      <w:tr w:rsidR="008C386A" w:rsidRPr="009E5255" w14:paraId="756B8131" w14:textId="77777777" w:rsidTr="00DF5B25">
        <w:trPr>
          <w:trHeight w:val="20"/>
        </w:trPr>
        <w:tc>
          <w:tcPr>
            <w:tcW w:w="1349" w:type="dxa"/>
            <w:shd w:val="clear" w:color="auto" w:fill="auto"/>
            <w:noWrap/>
            <w:vAlign w:val="bottom"/>
          </w:tcPr>
          <w:p w14:paraId="0D6CE2D7" w14:textId="702A760F" w:rsidR="008C386A" w:rsidRPr="009E5255" w:rsidRDefault="008C386A"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tcPr>
          <w:p w14:paraId="25470462" w14:textId="280020A7" w:rsidR="008C386A" w:rsidRPr="009E5255" w:rsidRDefault="008C386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tcPr>
          <w:p w14:paraId="307FF8DF" w14:textId="27F15C3E" w:rsidR="008C386A" w:rsidRPr="009E5255" w:rsidRDefault="008C386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tcPr>
          <w:p w14:paraId="387B519D" w14:textId="716C8B7D" w:rsidR="008C386A" w:rsidRPr="009E5255" w:rsidRDefault="008C386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29" w:type="dxa"/>
            <w:shd w:val="clear" w:color="auto" w:fill="auto"/>
            <w:noWrap/>
            <w:vAlign w:val="center"/>
          </w:tcPr>
          <w:p w14:paraId="6DF6BC43" w14:textId="6C3039DC" w:rsidR="008C386A" w:rsidRPr="009E5255" w:rsidRDefault="008C386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tcPr>
          <w:p w14:paraId="2DA15A71" w14:textId="1128AC14" w:rsidR="008C386A" w:rsidRPr="009E5255" w:rsidRDefault="008C386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tcPr>
          <w:p w14:paraId="22175D85" w14:textId="605E382E" w:rsidR="008C386A" w:rsidRPr="009E5255" w:rsidRDefault="008C386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r>
      <w:tr w:rsidR="00A00C97" w:rsidRPr="009E5255" w14:paraId="0F20E0F8" w14:textId="77777777" w:rsidTr="00DF5B25">
        <w:trPr>
          <w:trHeight w:val="20"/>
        </w:trPr>
        <w:tc>
          <w:tcPr>
            <w:tcW w:w="1349" w:type="dxa"/>
            <w:shd w:val="clear" w:color="auto" w:fill="auto"/>
            <w:noWrap/>
            <w:vAlign w:val="bottom"/>
            <w:hideMark/>
          </w:tcPr>
          <w:p w14:paraId="5B3264A6"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374C12A4" w14:textId="4C279BC0"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7C73EB5A" w14:textId="53B4906A"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0618CA5E" w14:textId="4829C981"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29" w:type="dxa"/>
            <w:shd w:val="clear" w:color="auto" w:fill="auto"/>
            <w:noWrap/>
            <w:vAlign w:val="center"/>
            <w:hideMark/>
          </w:tcPr>
          <w:p w14:paraId="0018369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80,682</w:t>
            </w:r>
          </w:p>
        </w:tc>
        <w:tc>
          <w:tcPr>
            <w:tcW w:w="1430" w:type="dxa"/>
            <w:shd w:val="clear" w:color="auto" w:fill="auto"/>
            <w:noWrap/>
            <w:vAlign w:val="center"/>
            <w:hideMark/>
          </w:tcPr>
          <w:p w14:paraId="3BF217E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16,302</w:t>
            </w:r>
          </w:p>
        </w:tc>
        <w:tc>
          <w:tcPr>
            <w:tcW w:w="1430" w:type="dxa"/>
            <w:shd w:val="clear" w:color="auto" w:fill="auto"/>
            <w:noWrap/>
            <w:vAlign w:val="center"/>
            <w:hideMark/>
          </w:tcPr>
          <w:p w14:paraId="518C518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96,983</w:t>
            </w:r>
          </w:p>
        </w:tc>
      </w:tr>
      <w:tr w:rsidR="00A00C97" w:rsidRPr="009E5255" w14:paraId="39F0C6D1" w14:textId="77777777" w:rsidTr="00DF5B25">
        <w:trPr>
          <w:trHeight w:val="20"/>
        </w:trPr>
        <w:tc>
          <w:tcPr>
            <w:tcW w:w="1349" w:type="dxa"/>
            <w:shd w:val="clear" w:color="auto" w:fill="auto"/>
            <w:noWrap/>
            <w:vAlign w:val="bottom"/>
            <w:hideMark/>
          </w:tcPr>
          <w:p w14:paraId="7B6348A8"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2AE74893" w14:textId="1A1D697A"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05D7E67B" w14:textId="2D2173D3"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46B19D34" w14:textId="349A77B9"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29" w:type="dxa"/>
            <w:shd w:val="clear" w:color="auto" w:fill="auto"/>
            <w:noWrap/>
            <w:vAlign w:val="center"/>
            <w:hideMark/>
          </w:tcPr>
          <w:p w14:paraId="26E8A74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80,682</w:t>
            </w:r>
          </w:p>
        </w:tc>
        <w:tc>
          <w:tcPr>
            <w:tcW w:w="1430" w:type="dxa"/>
            <w:shd w:val="clear" w:color="auto" w:fill="auto"/>
            <w:noWrap/>
            <w:vAlign w:val="center"/>
            <w:hideMark/>
          </w:tcPr>
          <w:p w14:paraId="46667BB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16,302</w:t>
            </w:r>
          </w:p>
        </w:tc>
        <w:tc>
          <w:tcPr>
            <w:tcW w:w="1430" w:type="dxa"/>
            <w:shd w:val="clear" w:color="auto" w:fill="auto"/>
            <w:noWrap/>
            <w:vAlign w:val="center"/>
            <w:hideMark/>
          </w:tcPr>
          <w:p w14:paraId="64A5711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96,983</w:t>
            </w:r>
          </w:p>
        </w:tc>
      </w:tr>
      <w:tr w:rsidR="00A00C97" w:rsidRPr="009E5255" w14:paraId="0019A52D" w14:textId="77777777" w:rsidTr="00DF5B25">
        <w:trPr>
          <w:trHeight w:val="20"/>
        </w:trPr>
        <w:tc>
          <w:tcPr>
            <w:tcW w:w="9927" w:type="dxa"/>
            <w:gridSpan w:val="7"/>
            <w:shd w:val="clear" w:color="auto" w:fill="auto"/>
            <w:noWrap/>
            <w:vAlign w:val="bottom"/>
            <w:hideMark/>
          </w:tcPr>
          <w:p w14:paraId="650807A1"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pilimumab</w:t>
            </w:r>
          </w:p>
        </w:tc>
      </w:tr>
      <w:tr w:rsidR="00A00C97" w:rsidRPr="009E5255" w14:paraId="0F24EC7D" w14:textId="77777777" w:rsidTr="00DF5B25">
        <w:trPr>
          <w:trHeight w:val="20"/>
        </w:trPr>
        <w:tc>
          <w:tcPr>
            <w:tcW w:w="1349" w:type="dxa"/>
            <w:shd w:val="clear" w:color="auto" w:fill="auto"/>
            <w:noWrap/>
            <w:vAlign w:val="bottom"/>
            <w:hideMark/>
          </w:tcPr>
          <w:p w14:paraId="72E26239"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71DF0B5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843,910</w:t>
            </w:r>
          </w:p>
        </w:tc>
        <w:tc>
          <w:tcPr>
            <w:tcW w:w="1430" w:type="dxa"/>
            <w:shd w:val="clear" w:color="auto" w:fill="auto"/>
            <w:noWrap/>
            <w:vAlign w:val="center"/>
            <w:hideMark/>
          </w:tcPr>
          <w:p w14:paraId="14C3AA3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047,040</w:t>
            </w:r>
          </w:p>
        </w:tc>
        <w:tc>
          <w:tcPr>
            <w:tcW w:w="1430" w:type="dxa"/>
            <w:shd w:val="clear" w:color="auto" w:fill="auto"/>
            <w:noWrap/>
            <w:vAlign w:val="center"/>
            <w:hideMark/>
          </w:tcPr>
          <w:p w14:paraId="3165686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162,366</w:t>
            </w:r>
          </w:p>
        </w:tc>
        <w:tc>
          <w:tcPr>
            <w:tcW w:w="1429" w:type="dxa"/>
            <w:shd w:val="clear" w:color="auto" w:fill="auto"/>
            <w:noWrap/>
            <w:vAlign w:val="center"/>
            <w:hideMark/>
          </w:tcPr>
          <w:p w14:paraId="1A6222C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541,924</w:t>
            </w:r>
          </w:p>
        </w:tc>
        <w:tc>
          <w:tcPr>
            <w:tcW w:w="1430" w:type="dxa"/>
            <w:shd w:val="clear" w:color="auto" w:fill="auto"/>
            <w:noWrap/>
            <w:vAlign w:val="center"/>
            <w:hideMark/>
          </w:tcPr>
          <w:p w14:paraId="41DC5E4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9,881,584</w:t>
            </w:r>
          </w:p>
        </w:tc>
        <w:tc>
          <w:tcPr>
            <w:tcW w:w="1430" w:type="dxa"/>
            <w:shd w:val="clear" w:color="auto" w:fill="auto"/>
            <w:noWrap/>
            <w:vAlign w:val="center"/>
            <w:hideMark/>
          </w:tcPr>
          <w:p w14:paraId="3E1A39B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5,476,824</w:t>
            </w:r>
          </w:p>
        </w:tc>
      </w:tr>
      <w:tr w:rsidR="00A00C97" w:rsidRPr="009E5255" w14:paraId="2307D36A" w14:textId="77777777" w:rsidTr="00DF5B25">
        <w:trPr>
          <w:trHeight w:val="20"/>
        </w:trPr>
        <w:tc>
          <w:tcPr>
            <w:tcW w:w="1349" w:type="dxa"/>
            <w:shd w:val="clear" w:color="auto" w:fill="auto"/>
            <w:noWrap/>
            <w:vAlign w:val="bottom"/>
            <w:hideMark/>
          </w:tcPr>
          <w:p w14:paraId="16912412"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592183E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365,840</w:t>
            </w:r>
          </w:p>
        </w:tc>
        <w:tc>
          <w:tcPr>
            <w:tcW w:w="1430" w:type="dxa"/>
            <w:shd w:val="clear" w:color="auto" w:fill="auto"/>
            <w:noWrap/>
            <w:vAlign w:val="center"/>
            <w:hideMark/>
          </w:tcPr>
          <w:p w14:paraId="75CE2C0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971,192</w:t>
            </w:r>
          </w:p>
        </w:tc>
        <w:tc>
          <w:tcPr>
            <w:tcW w:w="1430" w:type="dxa"/>
            <w:shd w:val="clear" w:color="auto" w:fill="auto"/>
            <w:noWrap/>
            <w:vAlign w:val="center"/>
            <w:hideMark/>
          </w:tcPr>
          <w:p w14:paraId="017CE79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262,344</w:t>
            </w:r>
          </w:p>
        </w:tc>
        <w:tc>
          <w:tcPr>
            <w:tcW w:w="1429" w:type="dxa"/>
            <w:shd w:val="clear" w:color="auto" w:fill="auto"/>
            <w:noWrap/>
            <w:vAlign w:val="center"/>
            <w:hideMark/>
          </w:tcPr>
          <w:p w14:paraId="2FCD188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8,862,432</w:t>
            </w:r>
          </w:p>
        </w:tc>
        <w:tc>
          <w:tcPr>
            <w:tcW w:w="1430" w:type="dxa"/>
            <w:shd w:val="clear" w:color="auto" w:fill="auto"/>
            <w:noWrap/>
            <w:vAlign w:val="center"/>
            <w:hideMark/>
          </w:tcPr>
          <w:p w14:paraId="6A32748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5,449,860</w:t>
            </w:r>
          </w:p>
        </w:tc>
        <w:tc>
          <w:tcPr>
            <w:tcW w:w="1430" w:type="dxa"/>
            <w:shd w:val="clear" w:color="auto" w:fill="auto"/>
            <w:noWrap/>
            <w:vAlign w:val="center"/>
            <w:hideMark/>
          </w:tcPr>
          <w:p w14:paraId="2CADCFC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4,911,668</w:t>
            </w:r>
          </w:p>
        </w:tc>
      </w:tr>
      <w:tr w:rsidR="00A00C97" w:rsidRPr="009E5255" w14:paraId="13560EA1" w14:textId="77777777" w:rsidTr="00DF5B25">
        <w:trPr>
          <w:trHeight w:val="20"/>
        </w:trPr>
        <w:tc>
          <w:tcPr>
            <w:tcW w:w="1349" w:type="dxa"/>
            <w:shd w:val="clear" w:color="auto" w:fill="auto"/>
            <w:noWrap/>
            <w:vAlign w:val="bottom"/>
            <w:hideMark/>
          </w:tcPr>
          <w:p w14:paraId="7E465B1A"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6C21ED3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209,750</w:t>
            </w:r>
          </w:p>
        </w:tc>
        <w:tc>
          <w:tcPr>
            <w:tcW w:w="1430" w:type="dxa"/>
            <w:shd w:val="clear" w:color="auto" w:fill="auto"/>
            <w:noWrap/>
            <w:vAlign w:val="center"/>
            <w:hideMark/>
          </w:tcPr>
          <w:p w14:paraId="6C96C2C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1,018,232</w:t>
            </w:r>
          </w:p>
        </w:tc>
        <w:tc>
          <w:tcPr>
            <w:tcW w:w="1430" w:type="dxa"/>
            <w:shd w:val="clear" w:color="auto" w:fill="auto"/>
            <w:noWrap/>
            <w:vAlign w:val="center"/>
            <w:hideMark/>
          </w:tcPr>
          <w:p w14:paraId="6EBB3E1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9,424,710</w:t>
            </w:r>
          </w:p>
        </w:tc>
        <w:tc>
          <w:tcPr>
            <w:tcW w:w="1429" w:type="dxa"/>
            <w:shd w:val="clear" w:color="auto" w:fill="auto"/>
            <w:noWrap/>
            <w:vAlign w:val="center"/>
            <w:hideMark/>
          </w:tcPr>
          <w:p w14:paraId="204A8EB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7,404,356</w:t>
            </w:r>
          </w:p>
        </w:tc>
        <w:tc>
          <w:tcPr>
            <w:tcW w:w="1430" w:type="dxa"/>
            <w:shd w:val="clear" w:color="auto" w:fill="auto"/>
            <w:noWrap/>
            <w:vAlign w:val="center"/>
            <w:hideMark/>
          </w:tcPr>
          <w:p w14:paraId="6751D48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5,331,444</w:t>
            </w:r>
          </w:p>
        </w:tc>
        <w:tc>
          <w:tcPr>
            <w:tcW w:w="1430" w:type="dxa"/>
            <w:shd w:val="clear" w:color="auto" w:fill="auto"/>
            <w:noWrap/>
            <w:vAlign w:val="center"/>
            <w:hideMark/>
          </w:tcPr>
          <w:p w14:paraId="495314E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0,388,492</w:t>
            </w:r>
          </w:p>
        </w:tc>
      </w:tr>
      <w:tr w:rsidR="00A00C97" w:rsidRPr="009E5255" w14:paraId="1BB6AD45" w14:textId="77777777" w:rsidTr="00DF5B25">
        <w:trPr>
          <w:trHeight w:val="20"/>
        </w:trPr>
        <w:tc>
          <w:tcPr>
            <w:tcW w:w="9927" w:type="dxa"/>
            <w:gridSpan w:val="7"/>
            <w:shd w:val="clear" w:color="auto" w:fill="auto"/>
            <w:noWrap/>
            <w:vAlign w:val="bottom"/>
            <w:hideMark/>
          </w:tcPr>
          <w:p w14:paraId="677C041D"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rinotecan</w:t>
            </w:r>
          </w:p>
        </w:tc>
      </w:tr>
      <w:tr w:rsidR="00A00C97" w:rsidRPr="009E5255" w14:paraId="310CFC33" w14:textId="77777777" w:rsidTr="00DF5B25">
        <w:trPr>
          <w:trHeight w:val="20"/>
        </w:trPr>
        <w:tc>
          <w:tcPr>
            <w:tcW w:w="1349" w:type="dxa"/>
            <w:shd w:val="clear" w:color="auto" w:fill="auto"/>
            <w:noWrap/>
            <w:vAlign w:val="bottom"/>
            <w:hideMark/>
          </w:tcPr>
          <w:p w14:paraId="4A21F6A6"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14001C3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17,455</w:t>
            </w:r>
          </w:p>
        </w:tc>
        <w:tc>
          <w:tcPr>
            <w:tcW w:w="1430" w:type="dxa"/>
            <w:shd w:val="clear" w:color="auto" w:fill="auto"/>
            <w:noWrap/>
            <w:vAlign w:val="center"/>
            <w:hideMark/>
          </w:tcPr>
          <w:p w14:paraId="63464E2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40,851</w:t>
            </w:r>
          </w:p>
        </w:tc>
        <w:tc>
          <w:tcPr>
            <w:tcW w:w="1430" w:type="dxa"/>
            <w:shd w:val="clear" w:color="auto" w:fill="auto"/>
            <w:noWrap/>
            <w:vAlign w:val="center"/>
            <w:hideMark/>
          </w:tcPr>
          <w:p w14:paraId="1B30290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63,439</w:t>
            </w:r>
          </w:p>
        </w:tc>
        <w:tc>
          <w:tcPr>
            <w:tcW w:w="1429" w:type="dxa"/>
            <w:shd w:val="clear" w:color="auto" w:fill="auto"/>
            <w:noWrap/>
            <w:vAlign w:val="center"/>
            <w:hideMark/>
          </w:tcPr>
          <w:p w14:paraId="21A2874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22,434</w:t>
            </w:r>
          </w:p>
        </w:tc>
        <w:tc>
          <w:tcPr>
            <w:tcW w:w="1430" w:type="dxa"/>
            <w:shd w:val="clear" w:color="auto" w:fill="auto"/>
            <w:noWrap/>
            <w:vAlign w:val="center"/>
            <w:hideMark/>
          </w:tcPr>
          <w:p w14:paraId="732C55D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21,618</w:t>
            </w:r>
          </w:p>
        </w:tc>
        <w:tc>
          <w:tcPr>
            <w:tcW w:w="1430" w:type="dxa"/>
            <w:shd w:val="clear" w:color="auto" w:fill="auto"/>
            <w:noWrap/>
            <w:vAlign w:val="center"/>
            <w:hideMark/>
          </w:tcPr>
          <w:p w14:paraId="06E5983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265,796</w:t>
            </w:r>
          </w:p>
        </w:tc>
      </w:tr>
      <w:tr w:rsidR="00A00C97" w:rsidRPr="009E5255" w14:paraId="7F17C850" w14:textId="77777777" w:rsidTr="00DF5B25">
        <w:trPr>
          <w:trHeight w:val="20"/>
        </w:trPr>
        <w:tc>
          <w:tcPr>
            <w:tcW w:w="1349" w:type="dxa"/>
            <w:shd w:val="clear" w:color="auto" w:fill="auto"/>
            <w:noWrap/>
            <w:vAlign w:val="bottom"/>
            <w:hideMark/>
          </w:tcPr>
          <w:p w14:paraId="5A340D4A"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19EEA4C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1,268</w:t>
            </w:r>
          </w:p>
        </w:tc>
        <w:tc>
          <w:tcPr>
            <w:tcW w:w="1430" w:type="dxa"/>
            <w:shd w:val="clear" w:color="auto" w:fill="auto"/>
            <w:noWrap/>
            <w:vAlign w:val="center"/>
            <w:hideMark/>
          </w:tcPr>
          <w:p w14:paraId="7334386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5,652</w:t>
            </w:r>
          </w:p>
        </w:tc>
        <w:tc>
          <w:tcPr>
            <w:tcW w:w="1430" w:type="dxa"/>
            <w:shd w:val="clear" w:color="auto" w:fill="auto"/>
            <w:noWrap/>
            <w:vAlign w:val="center"/>
            <w:hideMark/>
          </w:tcPr>
          <w:p w14:paraId="3565175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0,852</w:t>
            </w:r>
          </w:p>
        </w:tc>
        <w:tc>
          <w:tcPr>
            <w:tcW w:w="1429" w:type="dxa"/>
            <w:shd w:val="clear" w:color="auto" w:fill="auto"/>
            <w:noWrap/>
            <w:vAlign w:val="center"/>
            <w:hideMark/>
          </w:tcPr>
          <w:p w14:paraId="023D66E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5,028</w:t>
            </w:r>
          </w:p>
        </w:tc>
        <w:tc>
          <w:tcPr>
            <w:tcW w:w="1430" w:type="dxa"/>
            <w:shd w:val="clear" w:color="auto" w:fill="auto"/>
            <w:noWrap/>
            <w:vAlign w:val="center"/>
            <w:hideMark/>
          </w:tcPr>
          <w:p w14:paraId="08A1A74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8,964</w:t>
            </w:r>
          </w:p>
        </w:tc>
        <w:tc>
          <w:tcPr>
            <w:tcW w:w="1430" w:type="dxa"/>
            <w:shd w:val="clear" w:color="auto" w:fill="auto"/>
            <w:noWrap/>
            <w:vAlign w:val="center"/>
            <w:hideMark/>
          </w:tcPr>
          <w:p w14:paraId="3C9A1B5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81,764</w:t>
            </w:r>
          </w:p>
        </w:tc>
      </w:tr>
      <w:tr w:rsidR="00A00C97" w:rsidRPr="009E5255" w14:paraId="63152DB1" w14:textId="77777777" w:rsidTr="00DF5B25">
        <w:trPr>
          <w:trHeight w:val="20"/>
        </w:trPr>
        <w:tc>
          <w:tcPr>
            <w:tcW w:w="1349" w:type="dxa"/>
            <w:shd w:val="clear" w:color="auto" w:fill="auto"/>
            <w:noWrap/>
            <w:vAlign w:val="bottom"/>
            <w:hideMark/>
          </w:tcPr>
          <w:p w14:paraId="4E6C8F4F"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35C2B96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88,723</w:t>
            </w:r>
          </w:p>
        </w:tc>
        <w:tc>
          <w:tcPr>
            <w:tcW w:w="1430" w:type="dxa"/>
            <w:shd w:val="clear" w:color="auto" w:fill="auto"/>
            <w:noWrap/>
            <w:vAlign w:val="center"/>
            <w:hideMark/>
          </w:tcPr>
          <w:p w14:paraId="0A50110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66,502</w:t>
            </w:r>
          </w:p>
        </w:tc>
        <w:tc>
          <w:tcPr>
            <w:tcW w:w="1430" w:type="dxa"/>
            <w:shd w:val="clear" w:color="auto" w:fill="auto"/>
            <w:noWrap/>
            <w:vAlign w:val="center"/>
            <w:hideMark/>
          </w:tcPr>
          <w:p w14:paraId="3CAA9E4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44,290</w:t>
            </w:r>
          </w:p>
        </w:tc>
        <w:tc>
          <w:tcPr>
            <w:tcW w:w="1429" w:type="dxa"/>
            <w:shd w:val="clear" w:color="auto" w:fill="auto"/>
            <w:noWrap/>
            <w:vAlign w:val="center"/>
            <w:hideMark/>
          </w:tcPr>
          <w:p w14:paraId="7887B88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47,462</w:t>
            </w:r>
          </w:p>
        </w:tc>
        <w:tc>
          <w:tcPr>
            <w:tcW w:w="1430" w:type="dxa"/>
            <w:shd w:val="clear" w:color="auto" w:fill="auto"/>
            <w:noWrap/>
            <w:vAlign w:val="center"/>
            <w:hideMark/>
          </w:tcPr>
          <w:p w14:paraId="09BE001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00,582</w:t>
            </w:r>
          </w:p>
        </w:tc>
        <w:tc>
          <w:tcPr>
            <w:tcW w:w="1430" w:type="dxa"/>
            <w:shd w:val="clear" w:color="auto" w:fill="auto"/>
            <w:noWrap/>
            <w:vAlign w:val="center"/>
            <w:hideMark/>
          </w:tcPr>
          <w:p w14:paraId="5917048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047,560</w:t>
            </w:r>
          </w:p>
        </w:tc>
      </w:tr>
      <w:tr w:rsidR="00A00C97" w:rsidRPr="009E5255" w14:paraId="55AC7B62" w14:textId="77777777" w:rsidTr="00DF5B25">
        <w:trPr>
          <w:trHeight w:val="20"/>
        </w:trPr>
        <w:tc>
          <w:tcPr>
            <w:tcW w:w="9927" w:type="dxa"/>
            <w:gridSpan w:val="7"/>
            <w:shd w:val="clear" w:color="auto" w:fill="auto"/>
            <w:noWrap/>
            <w:vAlign w:val="bottom"/>
            <w:hideMark/>
          </w:tcPr>
          <w:p w14:paraId="3E86D52A"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thotrexate</w:t>
            </w:r>
          </w:p>
        </w:tc>
      </w:tr>
      <w:tr w:rsidR="00A00C97" w:rsidRPr="009E5255" w14:paraId="58C61ED1" w14:textId="77777777" w:rsidTr="00DF5B25">
        <w:trPr>
          <w:trHeight w:val="20"/>
        </w:trPr>
        <w:tc>
          <w:tcPr>
            <w:tcW w:w="1349" w:type="dxa"/>
            <w:shd w:val="clear" w:color="auto" w:fill="auto"/>
            <w:noWrap/>
            <w:vAlign w:val="bottom"/>
            <w:hideMark/>
          </w:tcPr>
          <w:p w14:paraId="5506313F"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699C252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26,832</w:t>
            </w:r>
          </w:p>
        </w:tc>
        <w:tc>
          <w:tcPr>
            <w:tcW w:w="1430" w:type="dxa"/>
            <w:shd w:val="clear" w:color="auto" w:fill="auto"/>
            <w:noWrap/>
            <w:vAlign w:val="center"/>
            <w:hideMark/>
          </w:tcPr>
          <w:p w14:paraId="2649951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38,645</w:t>
            </w:r>
          </w:p>
        </w:tc>
        <w:tc>
          <w:tcPr>
            <w:tcW w:w="1430" w:type="dxa"/>
            <w:shd w:val="clear" w:color="auto" w:fill="auto"/>
            <w:noWrap/>
            <w:vAlign w:val="center"/>
            <w:hideMark/>
          </w:tcPr>
          <w:p w14:paraId="6FE98A5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84,034</w:t>
            </w:r>
          </w:p>
        </w:tc>
        <w:tc>
          <w:tcPr>
            <w:tcW w:w="1429" w:type="dxa"/>
            <w:shd w:val="clear" w:color="auto" w:fill="auto"/>
            <w:noWrap/>
            <w:vAlign w:val="center"/>
            <w:hideMark/>
          </w:tcPr>
          <w:p w14:paraId="6D6D168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74,060</w:t>
            </w:r>
          </w:p>
        </w:tc>
        <w:tc>
          <w:tcPr>
            <w:tcW w:w="1430" w:type="dxa"/>
            <w:shd w:val="clear" w:color="auto" w:fill="auto"/>
            <w:noWrap/>
            <w:vAlign w:val="center"/>
            <w:hideMark/>
          </w:tcPr>
          <w:p w14:paraId="0D061AA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30,680</w:t>
            </w:r>
          </w:p>
        </w:tc>
        <w:tc>
          <w:tcPr>
            <w:tcW w:w="1430" w:type="dxa"/>
            <w:shd w:val="clear" w:color="auto" w:fill="auto"/>
            <w:noWrap/>
            <w:vAlign w:val="center"/>
            <w:hideMark/>
          </w:tcPr>
          <w:p w14:paraId="3E3A2C6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454,251</w:t>
            </w:r>
          </w:p>
        </w:tc>
      </w:tr>
      <w:tr w:rsidR="00A00C97" w:rsidRPr="009E5255" w14:paraId="4CF584A5" w14:textId="77777777" w:rsidTr="00DF5B25">
        <w:trPr>
          <w:trHeight w:val="20"/>
        </w:trPr>
        <w:tc>
          <w:tcPr>
            <w:tcW w:w="1349" w:type="dxa"/>
            <w:shd w:val="clear" w:color="auto" w:fill="auto"/>
            <w:noWrap/>
            <w:vAlign w:val="bottom"/>
            <w:hideMark/>
          </w:tcPr>
          <w:p w14:paraId="439928FE"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65C675C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6,747</w:t>
            </w:r>
          </w:p>
        </w:tc>
        <w:tc>
          <w:tcPr>
            <w:tcW w:w="1430" w:type="dxa"/>
            <w:shd w:val="clear" w:color="auto" w:fill="auto"/>
            <w:noWrap/>
            <w:vAlign w:val="center"/>
            <w:hideMark/>
          </w:tcPr>
          <w:p w14:paraId="09A16DE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57,552</w:t>
            </w:r>
          </w:p>
        </w:tc>
        <w:tc>
          <w:tcPr>
            <w:tcW w:w="1430" w:type="dxa"/>
            <w:shd w:val="clear" w:color="auto" w:fill="auto"/>
            <w:noWrap/>
            <w:vAlign w:val="center"/>
            <w:hideMark/>
          </w:tcPr>
          <w:p w14:paraId="1100D34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38,538</w:t>
            </w:r>
          </w:p>
        </w:tc>
        <w:tc>
          <w:tcPr>
            <w:tcW w:w="1429" w:type="dxa"/>
            <w:shd w:val="clear" w:color="auto" w:fill="auto"/>
            <w:noWrap/>
            <w:vAlign w:val="center"/>
            <w:hideMark/>
          </w:tcPr>
          <w:p w14:paraId="67B6781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42,421</w:t>
            </w:r>
          </w:p>
        </w:tc>
        <w:tc>
          <w:tcPr>
            <w:tcW w:w="1430" w:type="dxa"/>
            <w:shd w:val="clear" w:color="auto" w:fill="auto"/>
            <w:noWrap/>
            <w:vAlign w:val="center"/>
            <w:hideMark/>
          </w:tcPr>
          <w:p w14:paraId="5E2A5C7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604,825</w:t>
            </w:r>
          </w:p>
        </w:tc>
        <w:tc>
          <w:tcPr>
            <w:tcW w:w="1430" w:type="dxa"/>
            <w:shd w:val="clear" w:color="auto" w:fill="auto"/>
            <w:noWrap/>
            <w:vAlign w:val="center"/>
            <w:hideMark/>
          </w:tcPr>
          <w:p w14:paraId="1A29B44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430,082</w:t>
            </w:r>
          </w:p>
        </w:tc>
      </w:tr>
      <w:tr w:rsidR="00A00C97" w:rsidRPr="009E5255" w14:paraId="5FA40CCE" w14:textId="77777777" w:rsidTr="00DF5B25">
        <w:trPr>
          <w:trHeight w:val="20"/>
        </w:trPr>
        <w:tc>
          <w:tcPr>
            <w:tcW w:w="1349" w:type="dxa"/>
            <w:shd w:val="clear" w:color="auto" w:fill="auto"/>
            <w:noWrap/>
            <w:vAlign w:val="bottom"/>
            <w:hideMark/>
          </w:tcPr>
          <w:p w14:paraId="01EE9605"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38FDFCC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13,579</w:t>
            </w:r>
          </w:p>
        </w:tc>
        <w:tc>
          <w:tcPr>
            <w:tcW w:w="1430" w:type="dxa"/>
            <w:shd w:val="clear" w:color="auto" w:fill="auto"/>
            <w:noWrap/>
            <w:vAlign w:val="center"/>
            <w:hideMark/>
          </w:tcPr>
          <w:p w14:paraId="02D6682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96,197</w:t>
            </w:r>
          </w:p>
        </w:tc>
        <w:tc>
          <w:tcPr>
            <w:tcW w:w="1430" w:type="dxa"/>
            <w:shd w:val="clear" w:color="auto" w:fill="auto"/>
            <w:noWrap/>
            <w:vAlign w:val="center"/>
            <w:hideMark/>
          </w:tcPr>
          <w:p w14:paraId="7665C00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22,572</w:t>
            </w:r>
          </w:p>
        </w:tc>
        <w:tc>
          <w:tcPr>
            <w:tcW w:w="1429" w:type="dxa"/>
            <w:shd w:val="clear" w:color="auto" w:fill="auto"/>
            <w:noWrap/>
            <w:vAlign w:val="center"/>
            <w:hideMark/>
          </w:tcPr>
          <w:p w14:paraId="3884F16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16,481</w:t>
            </w:r>
          </w:p>
        </w:tc>
        <w:tc>
          <w:tcPr>
            <w:tcW w:w="1430" w:type="dxa"/>
            <w:shd w:val="clear" w:color="auto" w:fill="auto"/>
            <w:noWrap/>
            <w:vAlign w:val="center"/>
            <w:hideMark/>
          </w:tcPr>
          <w:p w14:paraId="5F2D44E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835,505</w:t>
            </w:r>
          </w:p>
        </w:tc>
        <w:tc>
          <w:tcPr>
            <w:tcW w:w="1430" w:type="dxa"/>
            <w:shd w:val="clear" w:color="auto" w:fill="auto"/>
            <w:noWrap/>
            <w:vAlign w:val="center"/>
            <w:hideMark/>
          </w:tcPr>
          <w:p w14:paraId="66B8EE8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884,333</w:t>
            </w:r>
          </w:p>
        </w:tc>
      </w:tr>
      <w:tr w:rsidR="00A00C97" w:rsidRPr="009E5255" w14:paraId="2454B0BB" w14:textId="77777777" w:rsidTr="00DF5B25">
        <w:trPr>
          <w:trHeight w:val="20"/>
        </w:trPr>
        <w:tc>
          <w:tcPr>
            <w:tcW w:w="9927" w:type="dxa"/>
            <w:gridSpan w:val="7"/>
            <w:shd w:val="clear" w:color="auto" w:fill="auto"/>
            <w:noWrap/>
            <w:vAlign w:val="bottom"/>
            <w:hideMark/>
          </w:tcPr>
          <w:p w14:paraId="338C3186"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ivolumab</w:t>
            </w:r>
          </w:p>
        </w:tc>
      </w:tr>
      <w:tr w:rsidR="00A00C97" w:rsidRPr="009E5255" w14:paraId="5D88A82E" w14:textId="77777777" w:rsidTr="00DF5B25">
        <w:trPr>
          <w:trHeight w:val="20"/>
        </w:trPr>
        <w:tc>
          <w:tcPr>
            <w:tcW w:w="1349" w:type="dxa"/>
            <w:shd w:val="clear" w:color="auto" w:fill="auto"/>
            <w:noWrap/>
            <w:vAlign w:val="bottom"/>
            <w:hideMark/>
          </w:tcPr>
          <w:p w14:paraId="600CC19C"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646C690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37,906</w:t>
            </w:r>
          </w:p>
        </w:tc>
        <w:tc>
          <w:tcPr>
            <w:tcW w:w="1430" w:type="dxa"/>
            <w:shd w:val="clear" w:color="auto" w:fill="auto"/>
            <w:noWrap/>
            <w:vAlign w:val="center"/>
            <w:hideMark/>
          </w:tcPr>
          <w:p w14:paraId="2E06B00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861,028</w:t>
            </w:r>
          </w:p>
        </w:tc>
        <w:tc>
          <w:tcPr>
            <w:tcW w:w="1430" w:type="dxa"/>
            <w:shd w:val="clear" w:color="auto" w:fill="auto"/>
            <w:noWrap/>
            <w:vAlign w:val="center"/>
            <w:hideMark/>
          </w:tcPr>
          <w:p w14:paraId="519AC42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2,859,264</w:t>
            </w:r>
          </w:p>
        </w:tc>
        <w:tc>
          <w:tcPr>
            <w:tcW w:w="1429" w:type="dxa"/>
            <w:shd w:val="clear" w:color="auto" w:fill="auto"/>
            <w:noWrap/>
            <w:vAlign w:val="center"/>
            <w:hideMark/>
          </w:tcPr>
          <w:p w14:paraId="3963989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3,971,280</w:t>
            </w:r>
          </w:p>
        </w:tc>
        <w:tc>
          <w:tcPr>
            <w:tcW w:w="1430" w:type="dxa"/>
            <w:shd w:val="clear" w:color="auto" w:fill="auto"/>
            <w:noWrap/>
            <w:vAlign w:val="center"/>
            <w:hideMark/>
          </w:tcPr>
          <w:p w14:paraId="3CE251F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7,327,344</w:t>
            </w:r>
          </w:p>
        </w:tc>
        <w:tc>
          <w:tcPr>
            <w:tcW w:w="1430" w:type="dxa"/>
            <w:shd w:val="clear" w:color="auto" w:fill="auto"/>
            <w:noWrap/>
            <w:vAlign w:val="center"/>
            <w:hideMark/>
          </w:tcPr>
          <w:p w14:paraId="5170556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95,656,822</w:t>
            </w:r>
          </w:p>
        </w:tc>
      </w:tr>
      <w:tr w:rsidR="00A00C97" w:rsidRPr="009E5255" w14:paraId="75F1B6E6" w14:textId="77777777" w:rsidTr="00DF5B25">
        <w:trPr>
          <w:trHeight w:val="20"/>
        </w:trPr>
        <w:tc>
          <w:tcPr>
            <w:tcW w:w="1349" w:type="dxa"/>
            <w:shd w:val="clear" w:color="auto" w:fill="auto"/>
            <w:noWrap/>
            <w:vAlign w:val="bottom"/>
            <w:hideMark/>
          </w:tcPr>
          <w:p w14:paraId="5EA8D828"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0E79628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93,977</w:t>
            </w:r>
          </w:p>
        </w:tc>
        <w:tc>
          <w:tcPr>
            <w:tcW w:w="1430" w:type="dxa"/>
            <w:shd w:val="clear" w:color="auto" w:fill="auto"/>
            <w:noWrap/>
            <w:vAlign w:val="center"/>
            <w:hideMark/>
          </w:tcPr>
          <w:p w14:paraId="61C4BEE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915,540</w:t>
            </w:r>
          </w:p>
        </w:tc>
        <w:tc>
          <w:tcPr>
            <w:tcW w:w="1430" w:type="dxa"/>
            <w:shd w:val="clear" w:color="auto" w:fill="auto"/>
            <w:noWrap/>
            <w:vAlign w:val="center"/>
            <w:hideMark/>
          </w:tcPr>
          <w:p w14:paraId="53DBE40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8,750,080</w:t>
            </w:r>
          </w:p>
        </w:tc>
        <w:tc>
          <w:tcPr>
            <w:tcW w:w="1429" w:type="dxa"/>
            <w:shd w:val="clear" w:color="auto" w:fill="auto"/>
            <w:noWrap/>
            <w:vAlign w:val="center"/>
            <w:hideMark/>
          </w:tcPr>
          <w:p w14:paraId="35C6D68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3,152,536</w:t>
            </w:r>
          </w:p>
        </w:tc>
        <w:tc>
          <w:tcPr>
            <w:tcW w:w="1430" w:type="dxa"/>
            <w:shd w:val="clear" w:color="auto" w:fill="auto"/>
            <w:noWrap/>
            <w:vAlign w:val="center"/>
            <w:hideMark/>
          </w:tcPr>
          <w:p w14:paraId="2820BC8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0,699,920</w:t>
            </w:r>
          </w:p>
        </w:tc>
        <w:tc>
          <w:tcPr>
            <w:tcW w:w="1430" w:type="dxa"/>
            <w:shd w:val="clear" w:color="auto" w:fill="auto"/>
            <w:noWrap/>
            <w:vAlign w:val="center"/>
            <w:hideMark/>
          </w:tcPr>
          <w:p w14:paraId="0AEE605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6,512,053</w:t>
            </w:r>
          </w:p>
        </w:tc>
      </w:tr>
      <w:tr w:rsidR="00A00C97" w:rsidRPr="009E5255" w14:paraId="1501633C" w14:textId="77777777" w:rsidTr="00DF5B25">
        <w:trPr>
          <w:trHeight w:val="20"/>
        </w:trPr>
        <w:tc>
          <w:tcPr>
            <w:tcW w:w="1349" w:type="dxa"/>
            <w:shd w:val="clear" w:color="auto" w:fill="auto"/>
            <w:noWrap/>
            <w:vAlign w:val="bottom"/>
            <w:hideMark/>
          </w:tcPr>
          <w:p w14:paraId="55028D97"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5DFEB36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31,883</w:t>
            </w:r>
          </w:p>
        </w:tc>
        <w:tc>
          <w:tcPr>
            <w:tcW w:w="1430" w:type="dxa"/>
            <w:shd w:val="clear" w:color="auto" w:fill="auto"/>
            <w:noWrap/>
            <w:vAlign w:val="center"/>
            <w:hideMark/>
          </w:tcPr>
          <w:p w14:paraId="0F3505D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0,776,568</w:t>
            </w:r>
          </w:p>
        </w:tc>
        <w:tc>
          <w:tcPr>
            <w:tcW w:w="1430" w:type="dxa"/>
            <w:shd w:val="clear" w:color="auto" w:fill="auto"/>
            <w:noWrap/>
            <w:vAlign w:val="center"/>
            <w:hideMark/>
          </w:tcPr>
          <w:p w14:paraId="002E661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1,609,344</w:t>
            </w:r>
          </w:p>
        </w:tc>
        <w:tc>
          <w:tcPr>
            <w:tcW w:w="1429" w:type="dxa"/>
            <w:shd w:val="clear" w:color="auto" w:fill="auto"/>
            <w:noWrap/>
            <w:vAlign w:val="center"/>
            <w:hideMark/>
          </w:tcPr>
          <w:p w14:paraId="0F0E8D4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7,123,816</w:t>
            </w:r>
          </w:p>
        </w:tc>
        <w:tc>
          <w:tcPr>
            <w:tcW w:w="1430" w:type="dxa"/>
            <w:shd w:val="clear" w:color="auto" w:fill="auto"/>
            <w:noWrap/>
            <w:vAlign w:val="center"/>
            <w:hideMark/>
          </w:tcPr>
          <w:p w14:paraId="3C4E438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8,027,264</w:t>
            </w:r>
          </w:p>
        </w:tc>
        <w:tc>
          <w:tcPr>
            <w:tcW w:w="1430" w:type="dxa"/>
            <w:shd w:val="clear" w:color="auto" w:fill="auto"/>
            <w:noWrap/>
            <w:vAlign w:val="center"/>
            <w:hideMark/>
          </w:tcPr>
          <w:p w14:paraId="21820B8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82,168,875</w:t>
            </w:r>
          </w:p>
        </w:tc>
      </w:tr>
      <w:tr w:rsidR="00A00C97" w:rsidRPr="009E5255" w14:paraId="0C410D89" w14:textId="77777777" w:rsidTr="00DF5B25">
        <w:trPr>
          <w:trHeight w:val="20"/>
        </w:trPr>
        <w:tc>
          <w:tcPr>
            <w:tcW w:w="9927" w:type="dxa"/>
            <w:gridSpan w:val="7"/>
            <w:shd w:val="clear" w:color="auto" w:fill="auto"/>
            <w:noWrap/>
            <w:vAlign w:val="bottom"/>
            <w:hideMark/>
          </w:tcPr>
          <w:p w14:paraId="7148ADD1"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binutuzumab</w:t>
            </w:r>
          </w:p>
        </w:tc>
      </w:tr>
      <w:tr w:rsidR="00A00C97" w:rsidRPr="009E5255" w14:paraId="058D2A0A" w14:textId="77777777" w:rsidTr="00DF5B25">
        <w:trPr>
          <w:trHeight w:val="20"/>
        </w:trPr>
        <w:tc>
          <w:tcPr>
            <w:tcW w:w="1349" w:type="dxa"/>
            <w:shd w:val="clear" w:color="auto" w:fill="auto"/>
            <w:noWrap/>
            <w:vAlign w:val="bottom"/>
            <w:hideMark/>
          </w:tcPr>
          <w:p w14:paraId="36B0F5BF"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3DD063F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04,093</w:t>
            </w:r>
          </w:p>
        </w:tc>
        <w:tc>
          <w:tcPr>
            <w:tcW w:w="1430" w:type="dxa"/>
            <w:shd w:val="clear" w:color="auto" w:fill="auto"/>
            <w:noWrap/>
            <w:vAlign w:val="center"/>
            <w:hideMark/>
          </w:tcPr>
          <w:p w14:paraId="7E981B2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01,690</w:t>
            </w:r>
          </w:p>
        </w:tc>
        <w:tc>
          <w:tcPr>
            <w:tcW w:w="1430" w:type="dxa"/>
            <w:shd w:val="clear" w:color="auto" w:fill="auto"/>
            <w:noWrap/>
            <w:vAlign w:val="center"/>
            <w:hideMark/>
          </w:tcPr>
          <w:p w14:paraId="2C567CE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79,769</w:t>
            </w:r>
          </w:p>
        </w:tc>
        <w:tc>
          <w:tcPr>
            <w:tcW w:w="1429" w:type="dxa"/>
            <w:shd w:val="clear" w:color="auto" w:fill="auto"/>
            <w:noWrap/>
            <w:vAlign w:val="center"/>
            <w:hideMark/>
          </w:tcPr>
          <w:p w14:paraId="0D01E28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061,506</w:t>
            </w:r>
          </w:p>
        </w:tc>
        <w:tc>
          <w:tcPr>
            <w:tcW w:w="1430" w:type="dxa"/>
            <w:shd w:val="clear" w:color="auto" w:fill="auto"/>
            <w:noWrap/>
            <w:vAlign w:val="center"/>
            <w:hideMark/>
          </w:tcPr>
          <w:p w14:paraId="1C5B917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978,274</w:t>
            </w:r>
          </w:p>
        </w:tc>
        <w:tc>
          <w:tcPr>
            <w:tcW w:w="1430" w:type="dxa"/>
            <w:shd w:val="clear" w:color="auto" w:fill="auto"/>
            <w:noWrap/>
            <w:vAlign w:val="center"/>
            <w:hideMark/>
          </w:tcPr>
          <w:p w14:paraId="7FE8157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925,332</w:t>
            </w:r>
          </w:p>
        </w:tc>
      </w:tr>
      <w:tr w:rsidR="00A00C97" w:rsidRPr="009E5255" w14:paraId="315A6900" w14:textId="77777777" w:rsidTr="00DF5B25">
        <w:trPr>
          <w:trHeight w:val="20"/>
        </w:trPr>
        <w:tc>
          <w:tcPr>
            <w:tcW w:w="1349" w:type="dxa"/>
            <w:shd w:val="clear" w:color="auto" w:fill="auto"/>
            <w:noWrap/>
            <w:vAlign w:val="bottom"/>
            <w:hideMark/>
          </w:tcPr>
          <w:p w14:paraId="13927C01"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75ABF8F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25,661</w:t>
            </w:r>
          </w:p>
        </w:tc>
        <w:tc>
          <w:tcPr>
            <w:tcW w:w="1430" w:type="dxa"/>
            <w:shd w:val="clear" w:color="auto" w:fill="auto"/>
            <w:noWrap/>
            <w:vAlign w:val="center"/>
            <w:hideMark/>
          </w:tcPr>
          <w:p w14:paraId="617A39C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21,152</w:t>
            </w:r>
          </w:p>
        </w:tc>
        <w:tc>
          <w:tcPr>
            <w:tcW w:w="1430" w:type="dxa"/>
            <w:shd w:val="clear" w:color="auto" w:fill="auto"/>
            <w:noWrap/>
            <w:vAlign w:val="center"/>
            <w:hideMark/>
          </w:tcPr>
          <w:p w14:paraId="290837E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964,764</w:t>
            </w:r>
          </w:p>
        </w:tc>
        <w:tc>
          <w:tcPr>
            <w:tcW w:w="1429" w:type="dxa"/>
            <w:shd w:val="clear" w:color="auto" w:fill="auto"/>
            <w:noWrap/>
            <w:vAlign w:val="center"/>
            <w:hideMark/>
          </w:tcPr>
          <w:p w14:paraId="3B54746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236,904</w:t>
            </w:r>
          </w:p>
        </w:tc>
        <w:tc>
          <w:tcPr>
            <w:tcW w:w="1430" w:type="dxa"/>
            <w:shd w:val="clear" w:color="auto" w:fill="auto"/>
            <w:noWrap/>
            <w:vAlign w:val="center"/>
            <w:hideMark/>
          </w:tcPr>
          <w:p w14:paraId="3201653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919,998</w:t>
            </w:r>
          </w:p>
        </w:tc>
        <w:tc>
          <w:tcPr>
            <w:tcW w:w="1430" w:type="dxa"/>
            <w:shd w:val="clear" w:color="auto" w:fill="auto"/>
            <w:noWrap/>
            <w:vAlign w:val="center"/>
            <w:hideMark/>
          </w:tcPr>
          <w:p w14:paraId="7A94966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968,479</w:t>
            </w:r>
          </w:p>
        </w:tc>
      </w:tr>
      <w:tr w:rsidR="00A00C97" w:rsidRPr="009E5255" w14:paraId="66C2342F" w14:textId="77777777" w:rsidTr="00DF5B25">
        <w:trPr>
          <w:trHeight w:val="20"/>
        </w:trPr>
        <w:tc>
          <w:tcPr>
            <w:tcW w:w="1349" w:type="dxa"/>
            <w:shd w:val="clear" w:color="auto" w:fill="auto"/>
            <w:noWrap/>
            <w:vAlign w:val="bottom"/>
            <w:hideMark/>
          </w:tcPr>
          <w:p w14:paraId="747AE36A" w14:textId="77777777" w:rsidR="00A00C97" w:rsidRPr="009E5255" w:rsidRDefault="00A00C97" w:rsidP="008C386A">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29733F1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529,754</w:t>
            </w:r>
          </w:p>
        </w:tc>
        <w:tc>
          <w:tcPr>
            <w:tcW w:w="1430" w:type="dxa"/>
            <w:shd w:val="clear" w:color="auto" w:fill="auto"/>
            <w:noWrap/>
            <w:vAlign w:val="center"/>
            <w:hideMark/>
          </w:tcPr>
          <w:p w14:paraId="4548FAB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022,842</w:t>
            </w:r>
          </w:p>
        </w:tc>
        <w:tc>
          <w:tcPr>
            <w:tcW w:w="1430" w:type="dxa"/>
            <w:shd w:val="clear" w:color="auto" w:fill="auto"/>
            <w:noWrap/>
            <w:vAlign w:val="center"/>
            <w:hideMark/>
          </w:tcPr>
          <w:p w14:paraId="1BC6839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144,533</w:t>
            </w:r>
          </w:p>
        </w:tc>
        <w:tc>
          <w:tcPr>
            <w:tcW w:w="1429" w:type="dxa"/>
            <w:shd w:val="clear" w:color="auto" w:fill="auto"/>
            <w:noWrap/>
            <w:vAlign w:val="center"/>
            <w:hideMark/>
          </w:tcPr>
          <w:p w14:paraId="29B2F42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298,410</w:t>
            </w:r>
          </w:p>
        </w:tc>
        <w:tc>
          <w:tcPr>
            <w:tcW w:w="1430" w:type="dxa"/>
            <w:shd w:val="clear" w:color="auto" w:fill="auto"/>
            <w:noWrap/>
            <w:vAlign w:val="center"/>
            <w:hideMark/>
          </w:tcPr>
          <w:p w14:paraId="514E1E4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898,272</w:t>
            </w:r>
          </w:p>
        </w:tc>
        <w:tc>
          <w:tcPr>
            <w:tcW w:w="1430" w:type="dxa"/>
            <w:shd w:val="clear" w:color="auto" w:fill="auto"/>
            <w:noWrap/>
            <w:vAlign w:val="center"/>
            <w:hideMark/>
          </w:tcPr>
          <w:p w14:paraId="3CECE2B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893,811</w:t>
            </w:r>
          </w:p>
        </w:tc>
      </w:tr>
      <w:tr w:rsidR="00A00C97" w:rsidRPr="009E5255" w14:paraId="44BB15A8" w14:textId="77777777" w:rsidTr="00DF5B25">
        <w:trPr>
          <w:trHeight w:val="20"/>
        </w:trPr>
        <w:tc>
          <w:tcPr>
            <w:tcW w:w="9927" w:type="dxa"/>
            <w:gridSpan w:val="7"/>
            <w:shd w:val="clear" w:color="auto" w:fill="auto"/>
            <w:noWrap/>
            <w:vAlign w:val="bottom"/>
            <w:hideMark/>
          </w:tcPr>
          <w:p w14:paraId="4358E7A2"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xaliplatin</w:t>
            </w:r>
          </w:p>
        </w:tc>
      </w:tr>
      <w:tr w:rsidR="00A00C97" w:rsidRPr="009E5255" w14:paraId="2156D9EE" w14:textId="77777777" w:rsidTr="00DF5B25">
        <w:trPr>
          <w:trHeight w:val="20"/>
        </w:trPr>
        <w:tc>
          <w:tcPr>
            <w:tcW w:w="1349" w:type="dxa"/>
            <w:shd w:val="clear" w:color="auto" w:fill="auto"/>
            <w:noWrap/>
            <w:vAlign w:val="bottom"/>
            <w:hideMark/>
          </w:tcPr>
          <w:p w14:paraId="583AA5C5"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5CF66B4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83,602</w:t>
            </w:r>
          </w:p>
        </w:tc>
        <w:tc>
          <w:tcPr>
            <w:tcW w:w="1430" w:type="dxa"/>
            <w:shd w:val="clear" w:color="auto" w:fill="auto"/>
            <w:noWrap/>
            <w:vAlign w:val="center"/>
            <w:hideMark/>
          </w:tcPr>
          <w:p w14:paraId="747F690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10,814</w:t>
            </w:r>
          </w:p>
        </w:tc>
        <w:tc>
          <w:tcPr>
            <w:tcW w:w="1430" w:type="dxa"/>
            <w:shd w:val="clear" w:color="auto" w:fill="auto"/>
            <w:noWrap/>
            <w:vAlign w:val="center"/>
            <w:hideMark/>
          </w:tcPr>
          <w:p w14:paraId="56ECF54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37,457</w:t>
            </w:r>
          </w:p>
        </w:tc>
        <w:tc>
          <w:tcPr>
            <w:tcW w:w="1429" w:type="dxa"/>
            <w:shd w:val="clear" w:color="auto" w:fill="auto"/>
            <w:noWrap/>
            <w:vAlign w:val="center"/>
            <w:hideMark/>
          </w:tcPr>
          <w:p w14:paraId="5B8A866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98,613</w:t>
            </w:r>
          </w:p>
        </w:tc>
        <w:tc>
          <w:tcPr>
            <w:tcW w:w="1430" w:type="dxa"/>
            <w:shd w:val="clear" w:color="auto" w:fill="auto"/>
            <w:noWrap/>
            <w:vAlign w:val="center"/>
            <w:hideMark/>
          </w:tcPr>
          <w:p w14:paraId="6C53D11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91,466</w:t>
            </w:r>
          </w:p>
        </w:tc>
        <w:tc>
          <w:tcPr>
            <w:tcW w:w="1430" w:type="dxa"/>
            <w:shd w:val="clear" w:color="auto" w:fill="auto"/>
            <w:noWrap/>
            <w:vAlign w:val="center"/>
            <w:hideMark/>
          </w:tcPr>
          <w:p w14:paraId="668898B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021,951</w:t>
            </w:r>
          </w:p>
        </w:tc>
      </w:tr>
      <w:tr w:rsidR="00A00C97" w:rsidRPr="009E5255" w14:paraId="44FEF58F" w14:textId="77777777" w:rsidTr="00DF5B25">
        <w:trPr>
          <w:trHeight w:val="20"/>
        </w:trPr>
        <w:tc>
          <w:tcPr>
            <w:tcW w:w="1349" w:type="dxa"/>
            <w:shd w:val="clear" w:color="auto" w:fill="auto"/>
            <w:noWrap/>
            <w:vAlign w:val="bottom"/>
            <w:hideMark/>
          </w:tcPr>
          <w:p w14:paraId="1BF33D34"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5D7FC12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3,723</w:t>
            </w:r>
          </w:p>
        </w:tc>
        <w:tc>
          <w:tcPr>
            <w:tcW w:w="1430" w:type="dxa"/>
            <w:shd w:val="clear" w:color="auto" w:fill="auto"/>
            <w:noWrap/>
            <w:vAlign w:val="center"/>
            <w:hideMark/>
          </w:tcPr>
          <w:p w14:paraId="0921665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8,587</w:t>
            </w:r>
          </w:p>
        </w:tc>
        <w:tc>
          <w:tcPr>
            <w:tcW w:w="1430" w:type="dxa"/>
            <w:shd w:val="clear" w:color="auto" w:fill="auto"/>
            <w:noWrap/>
            <w:vAlign w:val="center"/>
            <w:hideMark/>
          </w:tcPr>
          <w:p w14:paraId="615FA61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9,445</w:t>
            </w:r>
          </w:p>
        </w:tc>
        <w:tc>
          <w:tcPr>
            <w:tcW w:w="1429" w:type="dxa"/>
            <w:shd w:val="clear" w:color="auto" w:fill="auto"/>
            <w:noWrap/>
            <w:vAlign w:val="center"/>
            <w:hideMark/>
          </w:tcPr>
          <w:p w14:paraId="2D72B63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5,615</w:t>
            </w:r>
          </w:p>
        </w:tc>
        <w:tc>
          <w:tcPr>
            <w:tcW w:w="1430" w:type="dxa"/>
            <w:shd w:val="clear" w:color="auto" w:fill="auto"/>
            <w:noWrap/>
            <w:vAlign w:val="center"/>
            <w:hideMark/>
          </w:tcPr>
          <w:p w14:paraId="24C42B6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2,020</w:t>
            </w:r>
          </w:p>
        </w:tc>
        <w:tc>
          <w:tcPr>
            <w:tcW w:w="1430" w:type="dxa"/>
            <w:shd w:val="clear" w:color="auto" w:fill="auto"/>
            <w:noWrap/>
            <w:vAlign w:val="center"/>
            <w:hideMark/>
          </w:tcPr>
          <w:p w14:paraId="14C0D6D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39,391</w:t>
            </w:r>
          </w:p>
        </w:tc>
      </w:tr>
      <w:tr w:rsidR="00A00C97" w:rsidRPr="009E5255" w14:paraId="3458AA55" w14:textId="77777777" w:rsidTr="00DF5B25">
        <w:trPr>
          <w:trHeight w:val="20"/>
        </w:trPr>
        <w:tc>
          <w:tcPr>
            <w:tcW w:w="1349" w:type="dxa"/>
            <w:shd w:val="clear" w:color="auto" w:fill="auto"/>
            <w:noWrap/>
            <w:vAlign w:val="bottom"/>
            <w:hideMark/>
          </w:tcPr>
          <w:p w14:paraId="041F47AB"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3F0D20F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87,325</w:t>
            </w:r>
          </w:p>
        </w:tc>
        <w:tc>
          <w:tcPr>
            <w:tcW w:w="1430" w:type="dxa"/>
            <w:shd w:val="clear" w:color="auto" w:fill="auto"/>
            <w:noWrap/>
            <w:vAlign w:val="center"/>
            <w:hideMark/>
          </w:tcPr>
          <w:p w14:paraId="75B7A11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99,401</w:t>
            </w:r>
          </w:p>
        </w:tc>
        <w:tc>
          <w:tcPr>
            <w:tcW w:w="1430" w:type="dxa"/>
            <w:shd w:val="clear" w:color="auto" w:fill="auto"/>
            <w:noWrap/>
            <w:vAlign w:val="center"/>
            <w:hideMark/>
          </w:tcPr>
          <w:p w14:paraId="20ACC48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56,901</w:t>
            </w:r>
          </w:p>
        </w:tc>
        <w:tc>
          <w:tcPr>
            <w:tcW w:w="1429" w:type="dxa"/>
            <w:shd w:val="clear" w:color="auto" w:fill="auto"/>
            <w:noWrap/>
            <w:vAlign w:val="center"/>
            <w:hideMark/>
          </w:tcPr>
          <w:p w14:paraId="1EFB632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94,228</w:t>
            </w:r>
          </w:p>
        </w:tc>
        <w:tc>
          <w:tcPr>
            <w:tcW w:w="1430" w:type="dxa"/>
            <w:shd w:val="clear" w:color="auto" w:fill="auto"/>
            <w:noWrap/>
            <w:vAlign w:val="center"/>
            <w:hideMark/>
          </w:tcPr>
          <w:p w14:paraId="2D17A44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23,486</w:t>
            </w:r>
          </w:p>
        </w:tc>
        <w:tc>
          <w:tcPr>
            <w:tcW w:w="1430" w:type="dxa"/>
            <w:shd w:val="clear" w:color="auto" w:fill="auto"/>
            <w:noWrap/>
            <w:vAlign w:val="center"/>
            <w:hideMark/>
          </w:tcPr>
          <w:p w14:paraId="7F066B8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461,342</w:t>
            </w:r>
          </w:p>
        </w:tc>
      </w:tr>
      <w:tr w:rsidR="00A00C97" w:rsidRPr="009E5255" w14:paraId="2555D6D4" w14:textId="77777777" w:rsidTr="00DF5B25">
        <w:trPr>
          <w:trHeight w:val="20"/>
        </w:trPr>
        <w:tc>
          <w:tcPr>
            <w:tcW w:w="9927" w:type="dxa"/>
            <w:gridSpan w:val="7"/>
            <w:shd w:val="clear" w:color="auto" w:fill="auto"/>
            <w:noWrap/>
            <w:vAlign w:val="bottom"/>
            <w:hideMark/>
          </w:tcPr>
          <w:p w14:paraId="488B5C04"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aclitaxel</w:t>
            </w:r>
          </w:p>
        </w:tc>
      </w:tr>
      <w:tr w:rsidR="00A00C97" w:rsidRPr="009E5255" w14:paraId="5925E2CE" w14:textId="77777777" w:rsidTr="00DF5B25">
        <w:trPr>
          <w:trHeight w:val="20"/>
        </w:trPr>
        <w:tc>
          <w:tcPr>
            <w:tcW w:w="1349" w:type="dxa"/>
            <w:shd w:val="clear" w:color="auto" w:fill="auto"/>
            <w:noWrap/>
            <w:vAlign w:val="bottom"/>
            <w:hideMark/>
          </w:tcPr>
          <w:p w14:paraId="691F4088"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6EFB801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926,008</w:t>
            </w:r>
          </w:p>
        </w:tc>
        <w:tc>
          <w:tcPr>
            <w:tcW w:w="1430" w:type="dxa"/>
            <w:shd w:val="clear" w:color="auto" w:fill="auto"/>
            <w:noWrap/>
            <w:vAlign w:val="center"/>
            <w:hideMark/>
          </w:tcPr>
          <w:p w14:paraId="416EC92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992,348</w:t>
            </w:r>
          </w:p>
        </w:tc>
        <w:tc>
          <w:tcPr>
            <w:tcW w:w="1430" w:type="dxa"/>
            <w:shd w:val="clear" w:color="auto" w:fill="auto"/>
            <w:noWrap/>
            <w:vAlign w:val="center"/>
            <w:hideMark/>
          </w:tcPr>
          <w:p w14:paraId="5227B74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152,504</w:t>
            </w:r>
          </w:p>
        </w:tc>
        <w:tc>
          <w:tcPr>
            <w:tcW w:w="1429" w:type="dxa"/>
            <w:shd w:val="clear" w:color="auto" w:fill="auto"/>
            <w:noWrap/>
            <w:vAlign w:val="center"/>
            <w:hideMark/>
          </w:tcPr>
          <w:p w14:paraId="58B018E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392,344</w:t>
            </w:r>
          </w:p>
        </w:tc>
        <w:tc>
          <w:tcPr>
            <w:tcW w:w="1430" w:type="dxa"/>
            <w:shd w:val="clear" w:color="auto" w:fill="auto"/>
            <w:noWrap/>
            <w:vAlign w:val="center"/>
            <w:hideMark/>
          </w:tcPr>
          <w:p w14:paraId="76B75F0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414,348</w:t>
            </w:r>
          </w:p>
        </w:tc>
        <w:tc>
          <w:tcPr>
            <w:tcW w:w="1430" w:type="dxa"/>
            <w:shd w:val="clear" w:color="auto" w:fill="auto"/>
            <w:noWrap/>
            <w:vAlign w:val="center"/>
            <w:hideMark/>
          </w:tcPr>
          <w:p w14:paraId="73C49F7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7,877,552</w:t>
            </w:r>
          </w:p>
        </w:tc>
      </w:tr>
      <w:tr w:rsidR="00A00C97" w:rsidRPr="009E5255" w14:paraId="1AF51139" w14:textId="77777777" w:rsidTr="00DF5B25">
        <w:trPr>
          <w:trHeight w:val="20"/>
        </w:trPr>
        <w:tc>
          <w:tcPr>
            <w:tcW w:w="1349" w:type="dxa"/>
            <w:shd w:val="clear" w:color="auto" w:fill="auto"/>
            <w:noWrap/>
            <w:vAlign w:val="bottom"/>
            <w:hideMark/>
          </w:tcPr>
          <w:p w14:paraId="1D7AE58F"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0EC567E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24,564</w:t>
            </w:r>
          </w:p>
        </w:tc>
        <w:tc>
          <w:tcPr>
            <w:tcW w:w="1430" w:type="dxa"/>
            <w:shd w:val="clear" w:color="auto" w:fill="auto"/>
            <w:noWrap/>
            <w:vAlign w:val="center"/>
            <w:hideMark/>
          </w:tcPr>
          <w:p w14:paraId="4630EC2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87,872</w:t>
            </w:r>
          </w:p>
        </w:tc>
        <w:tc>
          <w:tcPr>
            <w:tcW w:w="1430" w:type="dxa"/>
            <w:shd w:val="clear" w:color="auto" w:fill="auto"/>
            <w:noWrap/>
            <w:vAlign w:val="center"/>
            <w:hideMark/>
          </w:tcPr>
          <w:p w14:paraId="5DE0741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87,134</w:t>
            </w:r>
          </w:p>
        </w:tc>
        <w:tc>
          <w:tcPr>
            <w:tcW w:w="1429" w:type="dxa"/>
            <w:shd w:val="clear" w:color="auto" w:fill="auto"/>
            <w:noWrap/>
            <w:vAlign w:val="center"/>
            <w:hideMark/>
          </w:tcPr>
          <w:p w14:paraId="06D1E9E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73,292</w:t>
            </w:r>
          </w:p>
        </w:tc>
        <w:tc>
          <w:tcPr>
            <w:tcW w:w="1430" w:type="dxa"/>
            <w:shd w:val="clear" w:color="auto" w:fill="auto"/>
            <w:noWrap/>
            <w:vAlign w:val="center"/>
            <w:hideMark/>
          </w:tcPr>
          <w:p w14:paraId="3E07E79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68,851</w:t>
            </w:r>
          </w:p>
        </w:tc>
        <w:tc>
          <w:tcPr>
            <w:tcW w:w="1430" w:type="dxa"/>
            <w:shd w:val="clear" w:color="auto" w:fill="auto"/>
            <w:noWrap/>
            <w:vAlign w:val="center"/>
            <w:hideMark/>
          </w:tcPr>
          <w:p w14:paraId="504C521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41,713</w:t>
            </w:r>
          </w:p>
        </w:tc>
      </w:tr>
      <w:tr w:rsidR="00A00C97" w:rsidRPr="009E5255" w14:paraId="53006808" w14:textId="77777777" w:rsidTr="00DF5B25">
        <w:trPr>
          <w:trHeight w:val="20"/>
        </w:trPr>
        <w:tc>
          <w:tcPr>
            <w:tcW w:w="1349" w:type="dxa"/>
            <w:shd w:val="clear" w:color="auto" w:fill="auto"/>
            <w:noWrap/>
            <w:vAlign w:val="bottom"/>
            <w:hideMark/>
          </w:tcPr>
          <w:p w14:paraId="46A27047"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60BA32F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250,572</w:t>
            </w:r>
          </w:p>
        </w:tc>
        <w:tc>
          <w:tcPr>
            <w:tcW w:w="1430" w:type="dxa"/>
            <w:shd w:val="clear" w:color="auto" w:fill="auto"/>
            <w:noWrap/>
            <w:vAlign w:val="center"/>
            <w:hideMark/>
          </w:tcPr>
          <w:p w14:paraId="6241885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180,220</w:t>
            </w:r>
          </w:p>
        </w:tc>
        <w:tc>
          <w:tcPr>
            <w:tcW w:w="1430" w:type="dxa"/>
            <w:shd w:val="clear" w:color="auto" w:fill="auto"/>
            <w:noWrap/>
            <w:vAlign w:val="center"/>
            <w:hideMark/>
          </w:tcPr>
          <w:p w14:paraId="0718594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439,638</w:t>
            </w:r>
          </w:p>
        </w:tc>
        <w:tc>
          <w:tcPr>
            <w:tcW w:w="1429" w:type="dxa"/>
            <w:shd w:val="clear" w:color="auto" w:fill="auto"/>
            <w:noWrap/>
            <w:vAlign w:val="center"/>
            <w:hideMark/>
          </w:tcPr>
          <w:p w14:paraId="4C26EE2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565,636</w:t>
            </w:r>
          </w:p>
        </w:tc>
        <w:tc>
          <w:tcPr>
            <w:tcW w:w="1430" w:type="dxa"/>
            <w:shd w:val="clear" w:color="auto" w:fill="auto"/>
            <w:noWrap/>
            <w:vAlign w:val="center"/>
            <w:hideMark/>
          </w:tcPr>
          <w:p w14:paraId="0C8B792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783,199</w:t>
            </w:r>
          </w:p>
        </w:tc>
        <w:tc>
          <w:tcPr>
            <w:tcW w:w="1430" w:type="dxa"/>
            <w:shd w:val="clear" w:color="auto" w:fill="auto"/>
            <w:noWrap/>
            <w:vAlign w:val="center"/>
            <w:hideMark/>
          </w:tcPr>
          <w:p w14:paraId="5DB3BA5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4,219,265</w:t>
            </w:r>
          </w:p>
        </w:tc>
      </w:tr>
      <w:tr w:rsidR="00A00C97" w:rsidRPr="009E5255" w14:paraId="16B7E2F5" w14:textId="77777777" w:rsidTr="00DF5B25">
        <w:trPr>
          <w:trHeight w:val="20"/>
        </w:trPr>
        <w:tc>
          <w:tcPr>
            <w:tcW w:w="9927" w:type="dxa"/>
            <w:gridSpan w:val="7"/>
            <w:shd w:val="clear" w:color="auto" w:fill="auto"/>
            <w:noWrap/>
            <w:vAlign w:val="bottom"/>
            <w:hideMark/>
          </w:tcPr>
          <w:p w14:paraId="51A3DF3C"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anitumumab</w:t>
            </w:r>
          </w:p>
        </w:tc>
      </w:tr>
      <w:tr w:rsidR="00A00C97" w:rsidRPr="009E5255" w14:paraId="165DDA63" w14:textId="77777777" w:rsidTr="00DF5B25">
        <w:trPr>
          <w:trHeight w:val="20"/>
        </w:trPr>
        <w:tc>
          <w:tcPr>
            <w:tcW w:w="1349" w:type="dxa"/>
            <w:shd w:val="clear" w:color="auto" w:fill="auto"/>
            <w:noWrap/>
            <w:vAlign w:val="bottom"/>
            <w:hideMark/>
          </w:tcPr>
          <w:p w14:paraId="278A8289"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07BE77B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23,532</w:t>
            </w:r>
          </w:p>
        </w:tc>
        <w:tc>
          <w:tcPr>
            <w:tcW w:w="1430" w:type="dxa"/>
            <w:shd w:val="clear" w:color="auto" w:fill="auto"/>
            <w:noWrap/>
            <w:vAlign w:val="center"/>
            <w:hideMark/>
          </w:tcPr>
          <w:p w14:paraId="31039F4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695,312</w:t>
            </w:r>
          </w:p>
        </w:tc>
        <w:tc>
          <w:tcPr>
            <w:tcW w:w="1430" w:type="dxa"/>
            <w:shd w:val="clear" w:color="auto" w:fill="auto"/>
            <w:noWrap/>
            <w:vAlign w:val="center"/>
            <w:hideMark/>
          </w:tcPr>
          <w:p w14:paraId="7302C4B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361,821</w:t>
            </w:r>
          </w:p>
        </w:tc>
        <w:tc>
          <w:tcPr>
            <w:tcW w:w="1429" w:type="dxa"/>
            <w:shd w:val="clear" w:color="auto" w:fill="auto"/>
            <w:noWrap/>
            <w:vAlign w:val="center"/>
            <w:hideMark/>
          </w:tcPr>
          <w:p w14:paraId="4C42148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217,548</w:t>
            </w:r>
          </w:p>
        </w:tc>
        <w:tc>
          <w:tcPr>
            <w:tcW w:w="1430" w:type="dxa"/>
            <w:shd w:val="clear" w:color="auto" w:fill="auto"/>
            <w:noWrap/>
            <w:vAlign w:val="center"/>
            <w:hideMark/>
          </w:tcPr>
          <w:p w14:paraId="1E1A236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514,384</w:t>
            </w:r>
          </w:p>
        </w:tc>
        <w:tc>
          <w:tcPr>
            <w:tcW w:w="1430" w:type="dxa"/>
            <w:shd w:val="clear" w:color="auto" w:fill="auto"/>
            <w:noWrap/>
            <w:vAlign w:val="center"/>
            <w:hideMark/>
          </w:tcPr>
          <w:p w14:paraId="6BCC441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112,596</w:t>
            </w:r>
          </w:p>
        </w:tc>
      </w:tr>
      <w:tr w:rsidR="00A00C97" w:rsidRPr="009E5255" w14:paraId="01D9B413" w14:textId="77777777" w:rsidTr="00DF5B25">
        <w:trPr>
          <w:trHeight w:val="20"/>
        </w:trPr>
        <w:tc>
          <w:tcPr>
            <w:tcW w:w="1349" w:type="dxa"/>
            <w:shd w:val="clear" w:color="auto" w:fill="auto"/>
            <w:noWrap/>
            <w:vAlign w:val="bottom"/>
            <w:hideMark/>
          </w:tcPr>
          <w:p w14:paraId="298FD751"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0E43FF9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868,683</w:t>
            </w:r>
          </w:p>
        </w:tc>
        <w:tc>
          <w:tcPr>
            <w:tcW w:w="1430" w:type="dxa"/>
            <w:shd w:val="clear" w:color="auto" w:fill="auto"/>
            <w:noWrap/>
            <w:vAlign w:val="center"/>
            <w:hideMark/>
          </w:tcPr>
          <w:p w14:paraId="61B204E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552,589</w:t>
            </w:r>
          </w:p>
        </w:tc>
        <w:tc>
          <w:tcPr>
            <w:tcW w:w="1430" w:type="dxa"/>
            <w:shd w:val="clear" w:color="auto" w:fill="auto"/>
            <w:noWrap/>
            <w:vAlign w:val="center"/>
            <w:hideMark/>
          </w:tcPr>
          <w:p w14:paraId="0573B83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65,801</w:t>
            </w:r>
          </w:p>
        </w:tc>
        <w:tc>
          <w:tcPr>
            <w:tcW w:w="1429" w:type="dxa"/>
            <w:shd w:val="clear" w:color="auto" w:fill="auto"/>
            <w:noWrap/>
            <w:vAlign w:val="center"/>
            <w:hideMark/>
          </w:tcPr>
          <w:p w14:paraId="436FC23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885,447</w:t>
            </w:r>
          </w:p>
        </w:tc>
        <w:tc>
          <w:tcPr>
            <w:tcW w:w="1430" w:type="dxa"/>
            <w:shd w:val="clear" w:color="auto" w:fill="auto"/>
            <w:noWrap/>
            <w:vAlign w:val="center"/>
            <w:hideMark/>
          </w:tcPr>
          <w:p w14:paraId="317AB1D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46,196</w:t>
            </w:r>
          </w:p>
        </w:tc>
        <w:tc>
          <w:tcPr>
            <w:tcW w:w="1430" w:type="dxa"/>
            <w:shd w:val="clear" w:color="auto" w:fill="auto"/>
            <w:noWrap/>
            <w:vAlign w:val="center"/>
            <w:hideMark/>
          </w:tcPr>
          <w:p w14:paraId="4B045FB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718,715</w:t>
            </w:r>
          </w:p>
        </w:tc>
      </w:tr>
      <w:tr w:rsidR="00A00C97" w:rsidRPr="009E5255" w14:paraId="6A02EE14" w14:textId="77777777" w:rsidTr="00DF5B25">
        <w:trPr>
          <w:trHeight w:val="20"/>
        </w:trPr>
        <w:tc>
          <w:tcPr>
            <w:tcW w:w="1349" w:type="dxa"/>
            <w:shd w:val="clear" w:color="auto" w:fill="auto"/>
            <w:noWrap/>
            <w:vAlign w:val="bottom"/>
            <w:hideMark/>
          </w:tcPr>
          <w:p w14:paraId="17DDEB49"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379813B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192,214</w:t>
            </w:r>
          </w:p>
        </w:tc>
        <w:tc>
          <w:tcPr>
            <w:tcW w:w="1430" w:type="dxa"/>
            <w:shd w:val="clear" w:color="auto" w:fill="auto"/>
            <w:noWrap/>
            <w:vAlign w:val="center"/>
            <w:hideMark/>
          </w:tcPr>
          <w:p w14:paraId="6038DC7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247,901</w:t>
            </w:r>
          </w:p>
        </w:tc>
        <w:tc>
          <w:tcPr>
            <w:tcW w:w="1430" w:type="dxa"/>
            <w:shd w:val="clear" w:color="auto" w:fill="auto"/>
            <w:noWrap/>
            <w:vAlign w:val="center"/>
            <w:hideMark/>
          </w:tcPr>
          <w:p w14:paraId="006EE00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727,622</w:t>
            </w:r>
          </w:p>
        </w:tc>
        <w:tc>
          <w:tcPr>
            <w:tcW w:w="1429" w:type="dxa"/>
            <w:shd w:val="clear" w:color="auto" w:fill="auto"/>
            <w:noWrap/>
            <w:vAlign w:val="center"/>
            <w:hideMark/>
          </w:tcPr>
          <w:p w14:paraId="38945C3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102,995</w:t>
            </w:r>
          </w:p>
        </w:tc>
        <w:tc>
          <w:tcPr>
            <w:tcW w:w="1430" w:type="dxa"/>
            <w:shd w:val="clear" w:color="auto" w:fill="auto"/>
            <w:noWrap/>
            <w:vAlign w:val="center"/>
            <w:hideMark/>
          </w:tcPr>
          <w:p w14:paraId="2EA3236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560,580</w:t>
            </w:r>
          </w:p>
        </w:tc>
        <w:tc>
          <w:tcPr>
            <w:tcW w:w="1430" w:type="dxa"/>
            <w:shd w:val="clear" w:color="auto" w:fill="auto"/>
            <w:noWrap/>
            <w:vAlign w:val="center"/>
            <w:hideMark/>
          </w:tcPr>
          <w:p w14:paraId="439298F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831,311</w:t>
            </w:r>
          </w:p>
        </w:tc>
      </w:tr>
      <w:tr w:rsidR="00A00C97" w:rsidRPr="009E5255" w14:paraId="48274A21" w14:textId="77777777" w:rsidTr="00DF5B25">
        <w:trPr>
          <w:trHeight w:val="20"/>
        </w:trPr>
        <w:tc>
          <w:tcPr>
            <w:tcW w:w="9927" w:type="dxa"/>
            <w:gridSpan w:val="7"/>
            <w:shd w:val="clear" w:color="auto" w:fill="auto"/>
            <w:noWrap/>
            <w:vAlign w:val="bottom"/>
            <w:hideMark/>
          </w:tcPr>
          <w:p w14:paraId="0D7477DE"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embrolizumab</w:t>
            </w:r>
          </w:p>
        </w:tc>
      </w:tr>
      <w:tr w:rsidR="00A00C97" w:rsidRPr="009E5255" w14:paraId="4949A70E" w14:textId="77777777" w:rsidTr="00DF5B25">
        <w:trPr>
          <w:trHeight w:val="20"/>
        </w:trPr>
        <w:tc>
          <w:tcPr>
            <w:tcW w:w="1349" w:type="dxa"/>
            <w:shd w:val="clear" w:color="auto" w:fill="auto"/>
            <w:noWrap/>
            <w:vAlign w:val="bottom"/>
            <w:hideMark/>
          </w:tcPr>
          <w:p w14:paraId="26539C98"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70AB4D6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599,396</w:t>
            </w:r>
          </w:p>
        </w:tc>
        <w:tc>
          <w:tcPr>
            <w:tcW w:w="1430" w:type="dxa"/>
            <w:shd w:val="clear" w:color="auto" w:fill="auto"/>
            <w:noWrap/>
            <w:vAlign w:val="center"/>
            <w:hideMark/>
          </w:tcPr>
          <w:p w14:paraId="76C6697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5,163,968</w:t>
            </w:r>
          </w:p>
        </w:tc>
        <w:tc>
          <w:tcPr>
            <w:tcW w:w="1430" w:type="dxa"/>
            <w:shd w:val="clear" w:color="auto" w:fill="auto"/>
            <w:noWrap/>
            <w:vAlign w:val="center"/>
            <w:hideMark/>
          </w:tcPr>
          <w:p w14:paraId="34C9322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4,837,200</w:t>
            </w:r>
          </w:p>
        </w:tc>
        <w:tc>
          <w:tcPr>
            <w:tcW w:w="1429" w:type="dxa"/>
            <w:shd w:val="clear" w:color="auto" w:fill="auto"/>
            <w:noWrap/>
            <w:vAlign w:val="center"/>
            <w:hideMark/>
          </w:tcPr>
          <w:p w14:paraId="2596E5D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8,880,768</w:t>
            </w:r>
          </w:p>
        </w:tc>
        <w:tc>
          <w:tcPr>
            <w:tcW w:w="1430" w:type="dxa"/>
            <w:shd w:val="clear" w:color="auto" w:fill="auto"/>
            <w:noWrap/>
            <w:vAlign w:val="center"/>
            <w:hideMark/>
          </w:tcPr>
          <w:p w14:paraId="28FCBF8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8,750,720</w:t>
            </w:r>
          </w:p>
        </w:tc>
        <w:tc>
          <w:tcPr>
            <w:tcW w:w="1430" w:type="dxa"/>
            <w:shd w:val="clear" w:color="auto" w:fill="auto"/>
            <w:noWrap/>
            <w:vAlign w:val="center"/>
            <w:hideMark/>
          </w:tcPr>
          <w:p w14:paraId="034D588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9,232,052</w:t>
            </w:r>
          </w:p>
        </w:tc>
      </w:tr>
      <w:tr w:rsidR="00A00C97" w:rsidRPr="009E5255" w14:paraId="1DC816BB" w14:textId="77777777" w:rsidTr="00DF5B25">
        <w:trPr>
          <w:trHeight w:val="20"/>
        </w:trPr>
        <w:tc>
          <w:tcPr>
            <w:tcW w:w="1349" w:type="dxa"/>
            <w:shd w:val="clear" w:color="auto" w:fill="auto"/>
            <w:noWrap/>
            <w:vAlign w:val="bottom"/>
            <w:hideMark/>
          </w:tcPr>
          <w:p w14:paraId="299A9B88"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2B4D79E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6,404,624</w:t>
            </w:r>
          </w:p>
        </w:tc>
        <w:tc>
          <w:tcPr>
            <w:tcW w:w="1430" w:type="dxa"/>
            <w:shd w:val="clear" w:color="auto" w:fill="auto"/>
            <w:noWrap/>
            <w:vAlign w:val="center"/>
            <w:hideMark/>
          </w:tcPr>
          <w:p w14:paraId="564AC0C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0,547,168</w:t>
            </w:r>
          </w:p>
        </w:tc>
        <w:tc>
          <w:tcPr>
            <w:tcW w:w="1430" w:type="dxa"/>
            <w:shd w:val="clear" w:color="auto" w:fill="auto"/>
            <w:noWrap/>
            <w:vAlign w:val="center"/>
            <w:hideMark/>
          </w:tcPr>
          <w:p w14:paraId="0CD16F2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0,871,284</w:t>
            </w:r>
          </w:p>
        </w:tc>
        <w:tc>
          <w:tcPr>
            <w:tcW w:w="1429" w:type="dxa"/>
            <w:shd w:val="clear" w:color="auto" w:fill="auto"/>
            <w:noWrap/>
            <w:vAlign w:val="center"/>
            <w:hideMark/>
          </w:tcPr>
          <w:p w14:paraId="59A2DAA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5,797,192</w:t>
            </w:r>
          </w:p>
        </w:tc>
        <w:tc>
          <w:tcPr>
            <w:tcW w:w="1430" w:type="dxa"/>
            <w:shd w:val="clear" w:color="auto" w:fill="auto"/>
            <w:noWrap/>
            <w:vAlign w:val="center"/>
            <w:hideMark/>
          </w:tcPr>
          <w:p w14:paraId="57AA1EB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2,684,752</w:t>
            </w:r>
          </w:p>
        </w:tc>
        <w:tc>
          <w:tcPr>
            <w:tcW w:w="1430" w:type="dxa"/>
            <w:shd w:val="clear" w:color="auto" w:fill="auto"/>
            <w:noWrap/>
            <w:vAlign w:val="center"/>
            <w:hideMark/>
          </w:tcPr>
          <w:p w14:paraId="34683BB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6,305,020</w:t>
            </w:r>
          </w:p>
        </w:tc>
      </w:tr>
      <w:tr w:rsidR="00A00C97" w:rsidRPr="009E5255" w14:paraId="4A74A844" w14:textId="77777777" w:rsidTr="00DF5B25">
        <w:trPr>
          <w:trHeight w:val="20"/>
        </w:trPr>
        <w:tc>
          <w:tcPr>
            <w:tcW w:w="1349" w:type="dxa"/>
            <w:shd w:val="clear" w:color="auto" w:fill="auto"/>
            <w:noWrap/>
            <w:vAlign w:val="bottom"/>
            <w:hideMark/>
          </w:tcPr>
          <w:p w14:paraId="201CB457"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083F2E1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004,020</w:t>
            </w:r>
          </w:p>
        </w:tc>
        <w:tc>
          <w:tcPr>
            <w:tcW w:w="1430" w:type="dxa"/>
            <w:shd w:val="clear" w:color="auto" w:fill="auto"/>
            <w:noWrap/>
            <w:vAlign w:val="center"/>
            <w:hideMark/>
          </w:tcPr>
          <w:p w14:paraId="7AD91DC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5,711,136</w:t>
            </w:r>
          </w:p>
        </w:tc>
        <w:tc>
          <w:tcPr>
            <w:tcW w:w="1430" w:type="dxa"/>
            <w:shd w:val="clear" w:color="auto" w:fill="auto"/>
            <w:noWrap/>
            <w:vAlign w:val="center"/>
            <w:hideMark/>
          </w:tcPr>
          <w:p w14:paraId="7659005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5,708,484</w:t>
            </w:r>
          </w:p>
        </w:tc>
        <w:tc>
          <w:tcPr>
            <w:tcW w:w="1429" w:type="dxa"/>
            <w:shd w:val="clear" w:color="auto" w:fill="auto"/>
            <w:noWrap/>
            <w:vAlign w:val="center"/>
            <w:hideMark/>
          </w:tcPr>
          <w:p w14:paraId="4F6ECC5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4,677,960</w:t>
            </w:r>
          </w:p>
        </w:tc>
        <w:tc>
          <w:tcPr>
            <w:tcW w:w="1430" w:type="dxa"/>
            <w:shd w:val="clear" w:color="auto" w:fill="auto"/>
            <w:noWrap/>
            <w:vAlign w:val="center"/>
            <w:hideMark/>
          </w:tcPr>
          <w:p w14:paraId="68A305F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1,435,472</w:t>
            </w:r>
          </w:p>
        </w:tc>
        <w:tc>
          <w:tcPr>
            <w:tcW w:w="1430" w:type="dxa"/>
            <w:shd w:val="clear" w:color="auto" w:fill="auto"/>
            <w:noWrap/>
            <w:vAlign w:val="center"/>
            <w:hideMark/>
          </w:tcPr>
          <w:p w14:paraId="5129C4E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5,537,072</w:t>
            </w:r>
          </w:p>
        </w:tc>
      </w:tr>
      <w:tr w:rsidR="00A00C97" w:rsidRPr="009E5255" w14:paraId="4B2095BB" w14:textId="77777777" w:rsidTr="00DF5B25">
        <w:trPr>
          <w:trHeight w:val="20"/>
        </w:trPr>
        <w:tc>
          <w:tcPr>
            <w:tcW w:w="9927" w:type="dxa"/>
            <w:gridSpan w:val="7"/>
            <w:shd w:val="clear" w:color="auto" w:fill="auto"/>
            <w:noWrap/>
            <w:vAlign w:val="bottom"/>
            <w:hideMark/>
          </w:tcPr>
          <w:p w14:paraId="78680F51"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emetrexed</w:t>
            </w:r>
          </w:p>
        </w:tc>
      </w:tr>
      <w:tr w:rsidR="00A00C97" w:rsidRPr="009E5255" w14:paraId="33C1B753" w14:textId="77777777" w:rsidTr="00DF5B25">
        <w:trPr>
          <w:trHeight w:val="20"/>
        </w:trPr>
        <w:tc>
          <w:tcPr>
            <w:tcW w:w="1349" w:type="dxa"/>
            <w:shd w:val="clear" w:color="auto" w:fill="auto"/>
            <w:noWrap/>
            <w:vAlign w:val="bottom"/>
            <w:hideMark/>
          </w:tcPr>
          <w:p w14:paraId="3C1CF1CA"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3D74977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18,414</w:t>
            </w:r>
          </w:p>
        </w:tc>
        <w:tc>
          <w:tcPr>
            <w:tcW w:w="1430" w:type="dxa"/>
            <w:shd w:val="clear" w:color="auto" w:fill="auto"/>
            <w:noWrap/>
            <w:vAlign w:val="center"/>
            <w:hideMark/>
          </w:tcPr>
          <w:p w14:paraId="3CE39C3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274,139</w:t>
            </w:r>
          </w:p>
        </w:tc>
        <w:tc>
          <w:tcPr>
            <w:tcW w:w="1430" w:type="dxa"/>
            <w:shd w:val="clear" w:color="auto" w:fill="auto"/>
            <w:noWrap/>
            <w:vAlign w:val="center"/>
            <w:hideMark/>
          </w:tcPr>
          <w:p w14:paraId="02EC46E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77,605</w:t>
            </w:r>
          </w:p>
        </w:tc>
        <w:tc>
          <w:tcPr>
            <w:tcW w:w="1429" w:type="dxa"/>
            <w:shd w:val="clear" w:color="auto" w:fill="auto"/>
            <w:noWrap/>
            <w:vAlign w:val="center"/>
            <w:hideMark/>
          </w:tcPr>
          <w:p w14:paraId="3D69588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63,595</w:t>
            </w:r>
          </w:p>
        </w:tc>
        <w:tc>
          <w:tcPr>
            <w:tcW w:w="1430" w:type="dxa"/>
            <w:shd w:val="clear" w:color="auto" w:fill="auto"/>
            <w:noWrap/>
            <w:vAlign w:val="center"/>
            <w:hideMark/>
          </w:tcPr>
          <w:p w14:paraId="0D76CF0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71,477</w:t>
            </w:r>
          </w:p>
        </w:tc>
        <w:tc>
          <w:tcPr>
            <w:tcW w:w="1430" w:type="dxa"/>
            <w:shd w:val="clear" w:color="auto" w:fill="auto"/>
            <w:noWrap/>
            <w:vAlign w:val="center"/>
            <w:hideMark/>
          </w:tcPr>
          <w:p w14:paraId="21F0F3B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105,229</w:t>
            </w:r>
          </w:p>
        </w:tc>
      </w:tr>
      <w:tr w:rsidR="00A00C97" w:rsidRPr="009E5255" w14:paraId="65C12665" w14:textId="77777777" w:rsidTr="00DF5B25">
        <w:trPr>
          <w:trHeight w:val="20"/>
        </w:trPr>
        <w:tc>
          <w:tcPr>
            <w:tcW w:w="1349" w:type="dxa"/>
            <w:shd w:val="clear" w:color="auto" w:fill="auto"/>
            <w:noWrap/>
            <w:vAlign w:val="bottom"/>
            <w:hideMark/>
          </w:tcPr>
          <w:p w14:paraId="29A2C5D1"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648BB48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17,405</w:t>
            </w:r>
          </w:p>
        </w:tc>
        <w:tc>
          <w:tcPr>
            <w:tcW w:w="1430" w:type="dxa"/>
            <w:shd w:val="clear" w:color="auto" w:fill="auto"/>
            <w:noWrap/>
            <w:vAlign w:val="center"/>
            <w:hideMark/>
          </w:tcPr>
          <w:p w14:paraId="5E994B1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15,273</w:t>
            </w:r>
          </w:p>
        </w:tc>
        <w:tc>
          <w:tcPr>
            <w:tcW w:w="1430" w:type="dxa"/>
            <w:shd w:val="clear" w:color="auto" w:fill="auto"/>
            <w:noWrap/>
            <w:vAlign w:val="center"/>
            <w:hideMark/>
          </w:tcPr>
          <w:p w14:paraId="39E2F6C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6,849</w:t>
            </w:r>
          </w:p>
        </w:tc>
        <w:tc>
          <w:tcPr>
            <w:tcW w:w="1429" w:type="dxa"/>
            <w:shd w:val="clear" w:color="auto" w:fill="auto"/>
            <w:noWrap/>
            <w:vAlign w:val="center"/>
            <w:hideMark/>
          </w:tcPr>
          <w:p w14:paraId="5322952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0,032</w:t>
            </w:r>
          </w:p>
        </w:tc>
        <w:tc>
          <w:tcPr>
            <w:tcW w:w="1430" w:type="dxa"/>
            <w:shd w:val="clear" w:color="auto" w:fill="auto"/>
            <w:noWrap/>
            <w:vAlign w:val="center"/>
            <w:hideMark/>
          </w:tcPr>
          <w:p w14:paraId="70BFBC1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3,300</w:t>
            </w:r>
          </w:p>
        </w:tc>
        <w:tc>
          <w:tcPr>
            <w:tcW w:w="1430" w:type="dxa"/>
            <w:shd w:val="clear" w:color="auto" w:fill="auto"/>
            <w:noWrap/>
            <w:vAlign w:val="center"/>
            <w:hideMark/>
          </w:tcPr>
          <w:p w14:paraId="06A0E6C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92,858</w:t>
            </w:r>
          </w:p>
        </w:tc>
      </w:tr>
      <w:tr w:rsidR="00A00C97" w:rsidRPr="009E5255" w14:paraId="6AA8ABCC" w14:textId="77777777" w:rsidTr="00DF5B25">
        <w:trPr>
          <w:trHeight w:val="20"/>
        </w:trPr>
        <w:tc>
          <w:tcPr>
            <w:tcW w:w="1349" w:type="dxa"/>
            <w:shd w:val="clear" w:color="auto" w:fill="auto"/>
            <w:noWrap/>
            <w:vAlign w:val="bottom"/>
            <w:hideMark/>
          </w:tcPr>
          <w:p w14:paraId="3DEAD7F1"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756B1DE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935,819</w:t>
            </w:r>
          </w:p>
        </w:tc>
        <w:tc>
          <w:tcPr>
            <w:tcW w:w="1430" w:type="dxa"/>
            <w:shd w:val="clear" w:color="auto" w:fill="auto"/>
            <w:noWrap/>
            <w:vAlign w:val="center"/>
            <w:hideMark/>
          </w:tcPr>
          <w:p w14:paraId="2968041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889,411</w:t>
            </w:r>
          </w:p>
        </w:tc>
        <w:tc>
          <w:tcPr>
            <w:tcW w:w="1430" w:type="dxa"/>
            <w:shd w:val="clear" w:color="auto" w:fill="auto"/>
            <w:noWrap/>
            <w:vAlign w:val="center"/>
            <w:hideMark/>
          </w:tcPr>
          <w:p w14:paraId="1671848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54,454</w:t>
            </w:r>
          </w:p>
        </w:tc>
        <w:tc>
          <w:tcPr>
            <w:tcW w:w="1429" w:type="dxa"/>
            <w:shd w:val="clear" w:color="auto" w:fill="auto"/>
            <w:noWrap/>
            <w:vAlign w:val="center"/>
            <w:hideMark/>
          </w:tcPr>
          <w:p w14:paraId="1BF6F6C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23,627</w:t>
            </w:r>
          </w:p>
        </w:tc>
        <w:tc>
          <w:tcPr>
            <w:tcW w:w="1430" w:type="dxa"/>
            <w:shd w:val="clear" w:color="auto" w:fill="auto"/>
            <w:noWrap/>
            <w:vAlign w:val="center"/>
            <w:hideMark/>
          </w:tcPr>
          <w:p w14:paraId="6C661D2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94,777</w:t>
            </w:r>
          </w:p>
        </w:tc>
        <w:tc>
          <w:tcPr>
            <w:tcW w:w="1430" w:type="dxa"/>
            <w:shd w:val="clear" w:color="auto" w:fill="auto"/>
            <w:noWrap/>
            <w:vAlign w:val="center"/>
            <w:hideMark/>
          </w:tcPr>
          <w:p w14:paraId="2479AB2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798,088</w:t>
            </w:r>
          </w:p>
        </w:tc>
      </w:tr>
      <w:tr w:rsidR="00A00C97" w:rsidRPr="009E5255" w14:paraId="468BF22E" w14:textId="77777777" w:rsidTr="00DF5B25">
        <w:trPr>
          <w:trHeight w:val="20"/>
        </w:trPr>
        <w:tc>
          <w:tcPr>
            <w:tcW w:w="9927" w:type="dxa"/>
            <w:gridSpan w:val="7"/>
            <w:shd w:val="clear" w:color="auto" w:fill="auto"/>
            <w:noWrap/>
            <w:vAlign w:val="bottom"/>
            <w:hideMark/>
          </w:tcPr>
          <w:p w14:paraId="63D391C4"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ertuzumab</w:t>
            </w:r>
          </w:p>
        </w:tc>
      </w:tr>
      <w:tr w:rsidR="00A00C97" w:rsidRPr="009E5255" w14:paraId="0610E32C" w14:textId="77777777" w:rsidTr="00DF5B25">
        <w:trPr>
          <w:trHeight w:val="20"/>
        </w:trPr>
        <w:tc>
          <w:tcPr>
            <w:tcW w:w="1349" w:type="dxa"/>
            <w:shd w:val="clear" w:color="auto" w:fill="auto"/>
            <w:noWrap/>
            <w:vAlign w:val="bottom"/>
            <w:hideMark/>
          </w:tcPr>
          <w:p w14:paraId="01D6B0B9"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24464CC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421,680</w:t>
            </w:r>
          </w:p>
        </w:tc>
        <w:tc>
          <w:tcPr>
            <w:tcW w:w="1430" w:type="dxa"/>
            <w:shd w:val="clear" w:color="auto" w:fill="auto"/>
            <w:noWrap/>
            <w:vAlign w:val="center"/>
            <w:hideMark/>
          </w:tcPr>
          <w:p w14:paraId="37FD12A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738,799</w:t>
            </w:r>
          </w:p>
        </w:tc>
        <w:tc>
          <w:tcPr>
            <w:tcW w:w="1430" w:type="dxa"/>
            <w:shd w:val="clear" w:color="auto" w:fill="auto"/>
            <w:noWrap/>
            <w:vAlign w:val="center"/>
            <w:hideMark/>
          </w:tcPr>
          <w:p w14:paraId="02C1EB7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961,988</w:t>
            </w:r>
          </w:p>
        </w:tc>
        <w:tc>
          <w:tcPr>
            <w:tcW w:w="1429" w:type="dxa"/>
            <w:shd w:val="clear" w:color="auto" w:fill="auto"/>
            <w:noWrap/>
            <w:vAlign w:val="center"/>
            <w:hideMark/>
          </w:tcPr>
          <w:p w14:paraId="6472D05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755,284</w:t>
            </w:r>
          </w:p>
        </w:tc>
        <w:tc>
          <w:tcPr>
            <w:tcW w:w="1430" w:type="dxa"/>
            <w:shd w:val="clear" w:color="auto" w:fill="auto"/>
            <w:noWrap/>
            <w:vAlign w:val="center"/>
            <w:hideMark/>
          </w:tcPr>
          <w:p w14:paraId="23AF04C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215,694</w:t>
            </w:r>
          </w:p>
        </w:tc>
        <w:tc>
          <w:tcPr>
            <w:tcW w:w="1430" w:type="dxa"/>
            <w:shd w:val="clear" w:color="auto" w:fill="auto"/>
            <w:noWrap/>
            <w:vAlign w:val="center"/>
            <w:hideMark/>
          </w:tcPr>
          <w:p w14:paraId="0C57241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6,093,445</w:t>
            </w:r>
          </w:p>
        </w:tc>
      </w:tr>
      <w:tr w:rsidR="00A00C97" w:rsidRPr="009E5255" w14:paraId="69376A58" w14:textId="77777777" w:rsidTr="00DF5B25">
        <w:trPr>
          <w:trHeight w:val="20"/>
        </w:trPr>
        <w:tc>
          <w:tcPr>
            <w:tcW w:w="1349" w:type="dxa"/>
            <w:shd w:val="clear" w:color="auto" w:fill="auto"/>
            <w:noWrap/>
            <w:vAlign w:val="bottom"/>
            <w:hideMark/>
          </w:tcPr>
          <w:p w14:paraId="50E7CDC6"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67CE070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696,564</w:t>
            </w:r>
          </w:p>
        </w:tc>
        <w:tc>
          <w:tcPr>
            <w:tcW w:w="1430" w:type="dxa"/>
            <w:shd w:val="clear" w:color="auto" w:fill="auto"/>
            <w:noWrap/>
            <w:vAlign w:val="center"/>
            <w:hideMark/>
          </w:tcPr>
          <w:p w14:paraId="65EFCF0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753,032</w:t>
            </w:r>
          </w:p>
        </w:tc>
        <w:tc>
          <w:tcPr>
            <w:tcW w:w="1430" w:type="dxa"/>
            <w:shd w:val="clear" w:color="auto" w:fill="auto"/>
            <w:noWrap/>
            <w:vAlign w:val="center"/>
            <w:hideMark/>
          </w:tcPr>
          <w:p w14:paraId="3BE5868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071,418</w:t>
            </w:r>
          </w:p>
        </w:tc>
        <w:tc>
          <w:tcPr>
            <w:tcW w:w="1429" w:type="dxa"/>
            <w:shd w:val="clear" w:color="auto" w:fill="auto"/>
            <w:noWrap/>
            <w:vAlign w:val="center"/>
            <w:hideMark/>
          </w:tcPr>
          <w:p w14:paraId="6F6693C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615,700</w:t>
            </w:r>
          </w:p>
        </w:tc>
        <w:tc>
          <w:tcPr>
            <w:tcW w:w="1430" w:type="dxa"/>
            <w:shd w:val="clear" w:color="auto" w:fill="auto"/>
            <w:noWrap/>
            <w:vAlign w:val="center"/>
            <w:hideMark/>
          </w:tcPr>
          <w:p w14:paraId="4D3F1B1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011,708</w:t>
            </w:r>
          </w:p>
        </w:tc>
        <w:tc>
          <w:tcPr>
            <w:tcW w:w="1430" w:type="dxa"/>
            <w:shd w:val="clear" w:color="auto" w:fill="auto"/>
            <w:noWrap/>
            <w:vAlign w:val="center"/>
            <w:hideMark/>
          </w:tcPr>
          <w:p w14:paraId="09003D2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8,148,422</w:t>
            </w:r>
          </w:p>
        </w:tc>
      </w:tr>
      <w:tr w:rsidR="00A00C97" w:rsidRPr="009E5255" w14:paraId="5C248B80" w14:textId="77777777" w:rsidTr="00DF5B25">
        <w:trPr>
          <w:trHeight w:val="20"/>
        </w:trPr>
        <w:tc>
          <w:tcPr>
            <w:tcW w:w="1349" w:type="dxa"/>
            <w:shd w:val="clear" w:color="auto" w:fill="auto"/>
            <w:noWrap/>
            <w:vAlign w:val="bottom"/>
            <w:hideMark/>
          </w:tcPr>
          <w:p w14:paraId="0DF79600"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6E42444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118,244</w:t>
            </w:r>
          </w:p>
        </w:tc>
        <w:tc>
          <w:tcPr>
            <w:tcW w:w="1430" w:type="dxa"/>
            <w:shd w:val="clear" w:color="auto" w:fill="auto"/>
            <w:noWrap/>
            <w:vAlign w:val="center"/>
            <w:hideMark/>
          </w:tcPr>
          <w:p w14:paraId="7F42668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491,831</w:t>
            </w:r>
          </w:p>
        </w:tc>
        <w:tc>
          <w:tcPr>
            <w:tcW w:w="1430" w:type="dxa"/>
            <w:shd w:val="clear" w:color="auto" w:fill="auto"/>
            <w:noWrap/>
            <w:vAlign w:val="center"/>
            <w:hideMark/>
          </w:tcPr>
          <w:p w14:paraId="31644A4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5,033,406</w:t>
            </w:r>
          </w:p>
        </w:tc>
        <w:tc>
          <w:tcPr>
            <w:tcW w:w="1429" w:type="dxa"/>
            <w:shd w:val="clear" w:color="auto" w:fill="auto"/>
            <w:noWrap/>
            <w:vAlign w:val="center"/>
            <w:hideMark/>
          </w:tcPr>
          <w:p w14:paraId="6F8305D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370,984</w:t>
            </w:r>
          </w:p>
        </w:tc>
        <w:tc>
          <w:tcPr>
            <w:tcW w:w="1430" w:type="dxa"/>
            <w:shd w:val="clear" w:color="auto" w:fill="auto"/>
            <w:noWrap/>
            <w:vAlign w:val="center"/>
            <w:hideMark/>
          </w:tcPr>
          <w:p w14:paraId="10833CA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8,227,402</w:t>
            </w:r>
          </w:p>
        </w:tc>
        <w:tc>
          <w:tcPr>
            <w:tcW w:w="1430" w:type="dxa"/>
            <w:shd w:val="clear" w:color="auto" w:fill="auto"/>
            <w:noWrap/>
            <w:vAlign w:val="center"/>
            <w:hideMark/>
          </w:tcPr>
          <w:p w14:paraId="15BBAE9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4,241,867</w:t>
            </w:r>
          </w:p>
        </w:tc>
      </w:tr>
      <w:tr w:rsidR="00A00C97" w:rsidRPr="009E5255" w14:paraId="3F652478" w14:textId="77777777" w:rsidTr="00DF5B25">
        <w:trPr>
          <w:trHeight w:val="20"/>
        </w:trPr>
        <w:tc>
          <w:tcPr>
            <w:tcW w:w="9927" w:type="dxa"/>
            <w:gridSpan w:val="7"/>
            <w:shd w:val="clear" w:color="auto" w:fill="auto"/>
            <w:noWrap/>
            <w:vAlign w:val="bottom"/>
            <w:hideMark/>
          </w:tcPr>
          <w:p w14:paraId="01088864"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ralatrexate</w:t>
            </w:r>
          </w:p>
        </w:tc>
      </w:tr>
      <w:tr w:rsidR="00A00C97" w:rsidRPr="009E5255" w14:paraId="760D1871" w14:textId="77777777" w:rsidTr="00DF5B25">
        <w:trPr>
          <w:trHeight w:val="20"/>
        </w:trPr>
        <w:tc>
          <w:tcPr>
            <w:tcW w:w="1349" w:type="dxa"/>
            <w:shd w:val="clear" w:color="auto" w:fill="auto"/>
            <w:noWrap/>
            <w:vAlign w:val="bottom"/>
            <w:hideMark/>
          </w:tcPr>
          <w:p w14:paraId="2634D5A8"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53F5469A" w14:textId="7564316D"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03A2611C" w14:textId="1FC92713"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0774168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8,889</w:t>
            </w:r>
          </w:p>
        </w:tc>
        <w:tc>
          <w:tcPr>
            <w:tcW w:w="1429" w:type="dxa"/>
            <w:shd w:val="clear" w:color="auto" w:fill="auto"/>
            <w:noWrap/>
            <w:vAlign w:val="center"/>
            <w:hideMark/>
          </w:tcPr>
          <w:p w14:paraId="0B9060E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1,078</w:t>
            </w:r>
          </w:p>
        </w:tc>
        <w:tc>
          <w:tcPr>
            <w:tcW w:w="1430" w:type="dxa"/>
            <w:shd w:val="clear" w:color="auto" w:fill="auto"/>
            <w:noWrap/>
            <w:vAlign w:val="center"/>
            <w:hideMark/>
          </w:tcPr>
          <w:p w14:paraId="3CE34CE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65,283</w:t>
            </w:r>
          </w:p>
        </w:tc>
        <w:tc>
          <w:tcPr>
            <w:tcW w:w="1430" w:type="dxa"/>
            <w:shd w:val="clear" w:color="auto" w:fill="auto"/>
            <w:noWrap/>
            <w:vAlign w:val="center"/>
            <w:hideMark/>
          </w:tcPr>
          <w:p w14:paraId="770AD7F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55,250</w:t>
            </w:r>
          </w:p>
        </w:tc>
      </w:tr>
      <w:tr w:rsidR="00A00C97" w:rsidRPr="009E5255" w14:paraId="0ED07B3B" w14:textId="77777777" w:rsidTr="00DF5B25">
        <w:trPr>
          <w:trHeight w:val="20"/>
        </w:trPr>
        <w:tc>
          <w:tcPr>
            <w:tcW w:w="1349" w:type="dxa"/>
            <w:shd w:val="clear" w:color="auto" w:fill="auto"/>
            <w:noWrap/>
            <w:vAlign w:val="bottom"/>
            <w:hideMark/>
          </w:tcPr>
          <w:p w14:paraId="6F6F99EA"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27709162" w14:textId="727A3E18"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24861B52" w14:textId="1F3FED2B"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47D2CD8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26,048</w:t>
            </w:r>
          </w:p>
        </w:tc>
        <w:tc>
          <w:tcPr>
            <w:tcW w:w="1429" w:type="dxa"/>
            <w:shd w:val="clear" w:color="auto" w:fill="auto"/>
            <w:noWrap/>
            <w:vAlign w:val="center"/>
            <w:hideMark/>
          </w:tcPr>
          <w:p w14:paraId="7D23FC2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90,141</w:t>
            </w:r>
          </w:p>
        </w:tc>
        <w:tc>
          <w:tcPr>
            <w:tcW w:w="1430" w:type="dxa"/>
            <w:shd w:val="clear" w:color="auto" w:fill="auto"/>
            <w:noWrap/>
            <w:vAlign w:val="center"/>
            <w:hideMark/>
          </w:tcPr>
          <w:p w14:paraId="688E2A6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23,126</w:t>
            </w:r>
          </w:p>
        </w:tc>
        <w:tc>
          <w:tcPr>
            <w:tcW w:w="1430" w:type="dxa"/>
            <w:shd w:val="clear" w:color="auto" w:fill="auto"/>
            <w:noWrap/>
            <w:vAlign w:val="center"/>
            <w:hideMark/>
          </w:tcPr>
          <w:p w14:paraId="30FDAC8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39,315</w:t>
            </w:r>
          </w:p>
        </w:tc>
      </w:tr>
      <w:tr w:rsidR="00A00C97" w:rsidRPr="009E5255" w14:paraId="7BC7FE5A" w14:textId="77777777" w:rsidTr="00DF5B25">
        <w:trPr>
          <w:trHeight w:val="20"/>
        </w:trPr>
        <w:tc>
          <w:tcPr>
            <w:tcW w:w="1349" w:type="dxa"/>
            <w:shd w:val="clear" w:color="auto" w:fill="auto"/>
            <w:noWrap/>
            <w:vAlign w:val="bottom"/>
            <w:hideMark/>
          </w:tcPr>
          <w:p w14:paraId="6F144525"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77AD9DEA" w14:textId="6DB4B9D4"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5A90156A" w14:textId="6878F74B" w:rsidR="00A00C97" w:rsidRPr="009E5255" w:rsidRDefault="003A534A"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430" w:type="dxa"/>
            <w:shd w:val="clear" w:color="auto" w:fill="auto"/>
            <w:noWrap/>
            <w:vAlign w:val="center"/>
            <w:hideMark/>
          </w:tcPr>
          <w:p w14:paraId="649263A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34,936</w:t>
            </w:r>
          </w:p>
        </w:tc>
        <w:tc>
          <w:tcPr>
            <w:tcW w:w="1429" w:type="dxa"/>
            <w:shd w:val="clear" w:color="auto" w:fill="auto"/>
            <w:noWrap/>
            <w:vAlign w:val="center"/>
            <w:hideMark/>
          </w:tcPr>
          <w:p w14:paraId="5F05662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71,220</w:t>
            </w:r>
          </w:p>
        </w:tc>
        <w:tc>
          <w:tcPr>
            <w:tcW w:w="1430" w:type="dxa"/>
            <w:shd w:val="clear" w:color="auto" w:fill="auto"/>
            <w:noWrap/>
            <w:vAlign w:val="center"/>
            <w:hideMark/>
          </w:tcPr>
          <w:p w14:paraId="6D2C4B9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88,409</w:t>
            </w:r>
          </w:p>
        </w:tc>
        <w:tc>
          <w:tcPr>
            <w:tcW w:w="1430" w:type="dxa"/>
            <w:shd w:val="clear" w:color="auto" w:fill="auto"/>
            <w:noWrap/>
            <w:vAlign w:val="center"/>
            <w:hideMark/>
          </w:tcPr>
          <w:p w14:paraId="575BE75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794,565</w:t>
            </w:r>
          </w:p>
        </w:tc>
      </w:tr>
      <w:tr w:rsidR="00A00C97" w:rsidRPr="009E5255" w14:paraId="38028310" w14:textId="77777777" w:rsidTr="00DF5B25">
        <w:trPr>
          <w:trHeight w:val="20"/>
        </w:trPr>
        <w:tc>
          <w:tcPr>
            <w:tcW w:w="9927" w:type="dxa"/>
            <w:gridSpan w:val="7"/>
            <w:shd w:val="clear" w:color="auto" w:fill="auto"/>
            <w:noWrap/>
            <w:vAlign w:val="bottom"/>
            <w:hideMark/>
          </w:tcPr>
          <w:p w14:paraId="4275B08A"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altitrexed</w:t>
            </w:r>
          </w:p>
        </w:tc>
      </w:tr>
      <w:tr w:rsidR="00A00C97" w:rsidRPr="009E5255" w14:paraId="30D16640" w14:textId="77777777" w:rsidTr="00DF5B25">
        <w:trPr>
          <w:trHeight w:val="20"/>
        </w:trPr>
        <w:tc>
          <w:tcPr>
            <w:tcW w:w="1349" w:type="dxa"/>
            <w:shd w:val="clear" w:color="auto" w:fill="auto"/>
            <w:noWrap/>
            <w:vAlign w:val="bottom"/>
            <w:hideMark/>
          </w:tcPr>
          <w:p w14:paraId="536AC9FD"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42D3CC3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0,586</w:t>
            </w:r>
          </w:p>
        </w:tc>
        <w:tc>
          <w:tcPr>
            <w:tcW w:w="1430" w:type="dxa"/>
            <w:shd w:val="clear" w:color="auto" w:fill="auto"/>
            <w:noWrap/>
            <w:vAlign w:val="center"/>
            <w:hideMark/>
          </w:tcPr>
          <w:p w14:paraId="524D797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6,912</w:t>
            </w:r>
          </w:p>
        </w:tc>
        <w:tc>
          <w:tcPr>
            <w:tcW w:w="1430" w:type="dxa"/>
            <w:shd w:val="clear" w:color="auto" w:fill="auto"/>
            <w:noWrap/>
            <w:vAlign w:val="center"/>
            <w:hideMark/>
          </w:tcPr>
          <w:p w14:paraId="0139F29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0,166</w:t>
            </w:r>
          </w:p>
        </w:tc>
        <w:tc>
          <w:tcPr>
            <w:tcW w:w="1429" w:type="dxa"/>
            <w:shd w:val="clear" w:color="auto" w:fill="auto"/>
            <w:noWrap/>
            <w:vAlign w:val="center"/>
            <w:hideMark/>
          </w:tcPr>
          <w:p w14:paraId="271C90A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0,088</w:t>
            </w:r>
          </w:p>
        </w:tc>
        <w:tc>
          <w:tcPr>
            <w:tcW w:w="1430" w:type="dxa"/>
            <w:shd w:val="clear" w:color="auto" w:fill="auto"/>
            <w:noWrap/>
            <w:vAlign w:val="center"/>
            <w:hideMark/>
          </w:tcPr>
          <w:p w14:paraId="0DE7266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3,776</w:t>
            </w:r>
          </w:p>
        </w:tc>
        <w:tc>
          <w:tcPr>
            <w:tcW w:w="1430" w:type="dxa"/>
            <w:shd w:val="clear" w:color="auto" w:fill="auto"/>
            <w:noWrap/>
            <w:vAlign w:val="center"/>
            <w:hideMark/>
          </w:tcPr>
          <w:p w14:paraId="77B9DFF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71,528</w:t>
            </w:r>
          </w:p>
        </w:tc>
      </w:tr>
      <w:tr w:rsidR="00A00C97" w:rsidRPr="009E5255" w14:paraId="3ABCB491" w14:textId="77777777" w:rsidTr="00DF5B25">
        <w:trPr>
          <w:trHeight w:val="20"/>
        </w:trPr>
        <w:tc>
          <w:tcPr>
            <w:tcW w:w="1349" w:type="dxa"/>
            <w:shd w:val="clear" w:color="auto" w:fill="auto"/>
            <w:noWrap/>
            <w:vAlign w:val="bottom"/>
            <w:hideMark/>
          </w:tcPr>
          <w:p w14:paraId="6C4C75F2"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4C55B6C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934</w:t>
            </w:r>
          </w:p>
        </w:tc>
        <w:tc>
          <w:tcPr>
            <w:tcW w:w="1430" w:type="dxa"/>
            <w:shd w:val="clear" w:color="auto" w:fill="auto"/>
            <w:noWrap/>
            <w:vAlign w:val="center"/>
            <w:hideMark/>
          </w:tcPr>
          <w:p w14:paraId="0F52DA4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0,701</w:t>
            </w:r>
          </w:p>
        </w:tc>
        <w:tc>
          <w:tcPr>
            <w:tcW w:w="1430" w:type="dxa"/>
            <w:shd w:val="clear" w:color="auto" w:fill="auto"/>
            <w:noWrap/>
            <w:vAlign w:val="center"/>
            <w:hideMark/>
          </w:tcPr>
          <w:p w14:paraId="788C764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3,779</w:t>
            </w:r>
          </w:p>
        </w:tc>
        <w:tc>
          <w:tcPr>
            <w:tcW w:w="1429" w:type="dxa"/>
            <w:shd w:val="clear" w:color="auto" w:fill="auto"/>
            <w:noWrap/>
            <w:vAlign w:val="center"/>
            <w:hideMark/>
          </w:tcPr>
          <w:p w14:paraId="3FA3AE7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0,407</w:t>
            </w:r>
          </w:p>
        </w:tc>
        <w:tc>
          <w:tcPr>
            <w:tcW w:w="1430" w:type="dxa"/>
            <w:shd w:val="clear" w:color="auto" w:fill="auto"/>
            <w:noWrap/>
            <w:vAlign w:val="center"/>
            <w:hideMark/>
          </w:tcPr>
          <w:p w14:paraId="05689EC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3,531</w:t>
            </w:r>
          </w:p>
        </w:tc>
        <w:tc>
          <w:tcPr>
            <w:tcW w:w="1430" w:type="dxa"/>
            <w:shd w:val="clear" w:color="auto" w:fill="auto"/>
            <w:noWrap/>
            <w:vAlign w:val="center"/>
            <w:hideMark/>
          </w:tcPr>
          <w:p w14:paraId="19A06E8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90,351</w:t>
            </w:r>
          </w:p>
        </w:tc>
      </w:tr>
      <w:tr w:rsidR="00A00C97" w:rsidRPr="009E5255" w14:paraId="2D11381C" w14:textId="77777777" w:rsidTr="00DF5B25">
        <w:trPr>
          <w:trHeight w:val="20"/>
        </w:trPr>
        <w:tc>
          <w:tcPr>
            <w:tcW w:w="1349" w:type="dxa"/>
            <w:shd w:val="clear" w:color="auto" w:fill="auto"/>
            <w:noWrap/>
            <w:vAlign w:val="bottom"/>
            <w:hideMark/>
          </w:tcPr>
          <w:p w14:paraId="7467E6C1"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510C704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22,521</w:t>
            </w:r>
          </w:p>
        </w:tc>
        <w:tc>
          <w:tcPr>
            <w:tcW w:w="1430" w:type="dxa"/>
            <w:shd w:val="clear" w:color="auto" w:fill="auto"/>
            <w:noWrap/>
            <w:vAlign w:val="center"/>
            <w:hideMark/>
          </w:tcPr>
          <w:p w14:paraId="653C188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7,612</w:t>
            </w:r>
          </w:p>
        </w:tc>
        <w:tc>
          <w:tcPr>
            <w:tcW w:w="1430" w:type="dxa"/>
            <w:shd w:val="clear" w:color="auto" w:fill="auto"/>
            <w:noWrap/>
            <w:vAlign w:val="center"/>
            <w:hideMark/>
          </w:tcPr>
          <w:p w14:paraId="4D84D5F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3,945</w:t>
            </w:r>
          </w:p>
        </w:tc>
        <w:tc>
          <w:tcPr>
            <w:tcW w:w="1429" w:type="dxa"/>
            <w:shd w:val="clear" w:color="auto" w:fill="auto"/>
            <w:noWrap/>
            <w:vAlign w:val="center"/>
            <w:hideMark/>
          </w:tcPr>
          <w:p w14:paraId="7C1255E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0,495</w:t>
            </w:r>
          </w:p>
        </w:tc>
        <w:tc>
          <w:tcPr>
            <w:tcW w:w="1430" w:type="dxa"/>
            <w:shd w:val="clear" w:color="auto" w:fill="auto"/>
            <w:noWrap/>
            <w:vAlign w:val="center"/>
            <w:hideMark/>
          </w:tcPr>
          <w:p w14:paraId="6676569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7,306</w:t>
            </w:r>
          </w:p>
        </w:tc>
        <w:tc>
          <w:tcPr>
            <w:tcW w:w="1430" w:type="dxa"/>
            <w:shd w:val="clear" w:color="auto" w:fill="auto"/>
            <w:noWrap/>
            <w:vAlign w:val="center"/>
            <w:hideMark/>
          </w:tcPr>
          <w:p w14:paraId="64E4800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61,879</w:t>
            </w:r>
          </w:p>
        </w:tc>
      </w:tr>
      <w:tr w:rsidR="00A00C97" w:rsidRPr="009E5255" w14:paraId="54490DC9" w14:textId="77777777" w:rsidTr="00DF5B25">
        <w:trPr>
          <w:trHeight w:val="20"/>
        </w:trPr>
        <w:tc>
          <w:tcPr>
            <w:tcW w:w="9927" w:type="dxa"/>
            <w:gridSpan w:val="7"/>
            <w:shd w:val="clear" w:color="auto" w:fill="auto"/>
            <w:noWrap/>
            <w:vAlign w:val="bottom"/>
            <w:hideMark/>
          </w:tcPr>
          <w:p w14:paraId="08A2454B"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ituximab</w:t>
            </w:r>
          </w:p>
        </w:tc>
      </w:tr>
      <w:tr w:rsidR="00A00C97" w:rsidRPr="009E5255" w14:paraId="5C26774C" w14:textId="77777777" w:rsidTr="00DF5B25">
        <w:trPr>
          <w:trHeight w:val="20"/>
        </w:trPr>
        <w:tc>
          <w:tcPr>
            <w:tcW w:w="1349" w:type="dxa"/>
            <w:shd w:val="clear" w:color="auto" w:fill="auto"/>
            <w:noWrap/>
            <w:vAlign w:val="bottom"/>
            <w:hideMark/>
          </w:tcPr>
          <w:p w14:paraId="11A2B310"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29BC148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9,310,024</w:t>
            </w:r>
          </w:p>
        </w:tc>
        <w:tc>
          <w:tcPr>
            <w:tcW w:w="1430" w:type="dxa"/>
            <w:shd w:val="clear" w:color="auto" w:fill="auto"/>
            <w:noWrap/>
            <w:vAlign w:val="center"/>
            <w:hideMark/>
          </w:tcPr>
          <w:p w14:paraId="2F6C3CD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0,020,288</w:t>
            </w:r>
          </w:p>
        </w:tc>
        <w:tc>
          <w:tcPr>
            <w:tcW w:w="1430" w:type="dxa"/>
            <w:shd w:val="clear" w:color="auto" w:fill="auto"/>
            <w:noWrap/>
            <w:vAlign w:val="center"/>
            <w:hideMark/>
          </w:tcPr>
          <w:p w14:paraId="6667982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8,948,848</w:t>
            </w:r>
          </w:p>
        </w:tc>
        <w:tc>
          <w:tcPr>
            <w:tcW w:w="1429" w:type="dxa"/>
            <w:shd w:val="clear" w:color="auto" w:fill="auto"/>
            <w:noWrap/>
            <w:vAlign w:val="center"/>
            <w:hideMark/>
          </w:tcPr>
          <w:p w14:paraId="2F447D3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5,923,808</w:t>
            </w:r>
          </w:p>
        </w:tc>
        <w:tc>
          <w:tcPr>
            <w:tcW w:w="1430" w:type="dxa"/>
            <w:shd w:val="clear" w:color="auto" w:fill="auto"/>
            <w:noWrap/>
            <w:vAlign w:val="center"/>
            <w:hideMark/>
          </w:tcPr>
          <w:p w14:paraId="71845C2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6,710,252</w:t>
            </w:r>
          </w:p>
        </w:tc>
        <w:tc>
          <w:tcPr>
            <w:tcW w:w="1430" w:type="dxa"/>
            <w:shd w:val="clear" w:color="auto" w:fill="auto"/>
            <w:noWrap/>
            <w:vAlign w:val="center"/>
            <w:hideMark/>
          </w:tcPr>
          <w:p w14:paraId="7DD1293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0,913,220</w:t>
            </w:r>
          </w:p>
        </w:tc>
      </w:tr>
      <w:tr w:rsidR="00A00C97" w:rsidRPr="009E5255" w14:paraId="4F4B05B0" w14:textId="77777777" w:rsidTr="00DF5B25">
        <w:trPr>
          <w:trHeight w:val="20"/>
        </w:trPr>
        <w:tc>
          <w:tcPr>
            <w:tcW w:w="1349" w:type="dxa"/>
            <w:shd w:val="clear" w:color="auto" w:fill="auto"/>
            <w:noWrap/>
            <w:vAlign w:val="bottom"/>
            <w:hideMark/>
          </w:tcPr>
          <w:p w14:paraId="4ABB7C7F"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15A3DE7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708,696</w:t>
            </w:r>
          </w:p>
        </w:tc>
        <w:tc>
          <w:tcPr>
            <w:tcW w:w="1430" w:type="dxa"/>
            <w:shd w:val="clear" w:color="auto" w:fill="auto"/>
            <w:noWrap/>
            <w:vAlign w:val="center"/>
            <w:hideMark/>
          </w:tcPr>
          <w:p w14:paraId="4A9A5C4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705,436</w:t>
            </w:r>
          </w:p>
        </w:tc>
        <w:tc>
          <w:tcPr>
            <w:tcW w:w="1430" w:type="dxa"/>
            <w:shd w:val="clear" w:color="auto" w:fill="auto"/>
            <w:noWrap/>
            <w:vAlign w:val="center"/>
            <w:hideMark/>
          </w:tcPr>
          <w:p w14:paraId="1ED258C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760,696</w:t>
            </w:r>
          </w:p>
        </w:tc>
        <w:tc>
          <w:tcPr>
            <w:tcW w:w="1429" w:type="dxa"/>
            <w:shd w:val="clear" w:color="auto" w:fill="auto"/>
            <w:noWrap/>
            <w:vAlign w:val="center"/>
            <w:hideMark/>
          </w:tcPr>
          <w:p w14:paraId="06A5578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297,468</w:t>
            </w:r>
          </w:p>
        </w:tc>
        <w:tc>
          <w:tcPr>
            <w:tcW w:w="1430" w:type="dxa"/>
            <w:shd w:val="clear" w:color="auto" w:fill="auto"/>
            <w:noWrap/>
            <w:vAlign w:val="center"/>
            <w:hideMark/>
          </w:tcPr>
          <w:p w14:paraId="101B086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282,404</w:t>
            </w:r>
          </w:p>
        </w:tc>
        <w:tc>
          <w:tcPr>
            <w:tcW w:w="1430" w:type="dxa"/>
            <w:shd w:val="clear" w:color="auto" w:fill="auto"/>
            <w:noWrap/>
            <w:vAlign w:val="center"/>
            <w:hideMark/>
          </w:tcPr>
          <w:p w14:paraId="781EC3D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3,754,700</w:t>
            </w:r>
          </w:p>
        </w:tc>
      </w:tr>
      <w:tr w:rsidR="00A00C97" w:rsidRPr="009E5255" w14:paraId="14F73DA8" w14:textId="77777777" w:rsidTr="00DF5B25">
        <w:trPr>
          <w:trHeight w:val="20"/>
        </w:trPr>
        <w:tc>
          <w:tcPr>
            <w:tcW w:w="1349" w:type="dxa"/>
            <w:shd w:val="clear" w:color="auto" w:fill="auto"/>
            <w:noWrap/>
            <w:vAlign w:val="bottom"/>
            <w:hideMark/>
          </w:tcPr>
          <w:p w14:paraId="0C2605FC"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29C04E3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1,018,720</w:t>
            </w:r>
          </w:p>
        </w:tc>
        <w:tc>
          <w:tcPr>
            <w:tcW w:w="1430" w:type="dxa"/>
            <w:shd w:val="clear" w:color="auto" w:fill="auto"/>
            <w:noWrap/>
            <w:vAlign w:val="center"/>
            <w:hideMark/>
          </w:tcPr>
          <w:p w14:paraId="5186751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3,725,724</w:t>
            </w:r>
          </w:p>
        </w:tc>
        <w:tc>
          <w:tcPr>
            <w:tcW w:w="1430" w:type="dxa"/>
            <w:shd w:val="clear" w:color="auto" w:fill="auto"/>
            <w:noWrap/>
            <w:vAlign w:val="center"/>
            <w:hideMark/>
          </w:tcPr>
          <w:p w14:paraId="2E47DC8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2,709,544</w:t>
            </w:r>
          </w:p>
        </w:tc>
        <w:tc>
          <w:tcPr>
            <w:tcW w:w="1429" w:type="dxa"/>
            <w:shd w:val="clear" w:color="auto" w:fill="auto"/>
            <w:noWrap/>
            <w:vAlign w:val="center"/>
            <w:hideMark/>
          </w:tcPr>
          <w:p w14:paraId="15E3548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9,221,276</w:t>
            </w:r>
          </w:p>
        </w:tc>
        <w:tc>
          <w:tcPr>
            <w:tcW w:w="1430" w:type="dxa"/>
            <w:shd w:val="clear" w:color="auto" w:fill="auto"/>
            <w:noWrap/>
            <w:vAlign w:val="center"/>
            <w:hideMark/>
          </w:tcPr>
          <w:p w14:paraId="4D2F593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7,992,656</w:t>
            </w:r>
          </w:p>
        </w:tc>
        <w:tc>
          <w:tcPr>
            <w:tcW w:w="1430" w:type="dxa"/>
            <w:shd w:val="clear" w:color="auto" w:fill="auto"/>
            <w:noWrap/>
            <w:vAlign w:val="center"/>
            <w:hideMark/>
          </w:tcPr>
          <w:p w14:paraId="2C7EBBC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74,667,920</w:t>
            </w:r>
          </w:p>
        </w:tc>
      </w:tr>
      <w:tr w:rsidR="00A00C97" w:rsidRPr="009E5255" w14:paraId="16F1A16C" w14:textId="77777777" w:rsidTr="00DF5B25">
        <w:trPr>
          <w:trHeight w:val="20"/>
        </w:trPr>
        <w:tc>
          <w:tcPr>
            <w:tcW w:w="9927" w:type="dxa"/>
            <w:gridSpan w:val="7"/>
            <w:shd w:val="clear" w:color="auto" w:fill="auto"/>
            <w:noWrap/>
            <w:vAlign w:val="bottom"/>
            <w:hideMark/>
          </w:tcPr>
          <w:p w14:paraId="6C050083"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potecan</w:t>
            </w:r>
          </w:p>
        </w:tc>
      </w:tr>
      <w:tr w:rsidR="00A00C97" w:rsidRPr="009E5255" w14:paraId="2D66A9F3" w14:textId="77777777" w:rsidTr="00DF5B25">
        <w:trPr>
          <w:trHeight w:val="20"/>
        </w:trPr>
        <w:tc>
          <w:tcPr>
            <w:tcW w:w="1349" w:type="dxa"/>
            <w:shd w:val="clear" w:color="auto" w:fill="auto"/>
            <w:noWrap/>
            <w:vAlign w:val="bottom"/>
            <w:hideMark/>
          </w:tcPr>
          <w:p w14:paraId="4ECA5B37"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441A228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0,955</w:t>
            </w:r>
          </w:p>
        </w:tc>
        <w:tc>
          <w:tcPr>
            <w:tcW w:w="1430" w:type="dxa"/>
            <w:shd w:val="clear" w:color="auto" w:fill="auto"/>
            <w:noWrap/>
            <w:vAlign w:val="center"/>
            <w:hideMark/>
          </w:tcPr>
          <w:p w14:paraId="39AC3F5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3,329</w:t>
            </w:r>
          </w:p>
        </w:tc>
        <w:tc>
          <w:tcPr>
            <w:tcW w:w="1430" w:type="dxa"/>
            <w:shd w:val="clear" w:color="auto" w:fill="auto"/>
            <w:noWrap/>
            <w:vAlign w:val="center"/>
            <w:hideMark/>
          </w:tcPr>
          <w:p w14:paraId="20067DF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962</w:t>
            </w:r>
          </w:p>
        </w:tc>
        <w:tc>
          <w:tcPr>
            <w:tcW w:w="1429" w:type="dxa"/>
            <w:shd w:val="clear" w:color="auto" w:fill="auto"/>
            <w:noWrap/>
            <w:vAlign w:val="center"/>
            <w:hideMark/>
          </w:tcPr>
          <w:p w14:paraId="341C322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1,873</w:t>
            </w:r>
          </w:p>
        </w:tc>
        <w:tc>
          <w:tcPr>
            <w:tcW w:w="1430" w:type="dxa"/>
            <w:shd w:val="clear" w:color="auto" w:fill="auto"/>
            <w:noWrap/>
            <w:vAlign w:val="center"/>
            <w:hideMark/>
          </w:tcPr>
          <w:p w14:paraId="38BC8A1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0,879</w:t>
            </w:r>
          </w:p>
        </w:tc>
        <w:tc>
          <w:tcPr>
            <w:tcW w:w="1430" w:type="dxa"/>
            <w:shd w:val="clear" w:color="auto" w:fill="auto"/>
            <w:noWrap/>
            <w:vAlign w:val="center"/>
            <w:hideMark/>
          </w:tcPr>
          <w:p w14:paraId="340B37C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5,999</w:t>
            </w:r>
          </w:p>
        </w:tc>
      </w:tr>
      <w:tr w:rsidR="00A00C97" w:rsidRPr="009E5255" w14:paraId="17E469F2" w14:textId="77777777" w:rsidTr="00DF5B25">
        <w:trPr>
          <w:trHeight w:val="20"/>
        </w:trPr>
        <w:tc>
          <w:tcPr>
            <w:tcW w:w="1349" w:type="dxa"/>
            <w:shd w:val="clear" w:color="auto" w:fill="auto"/>
            <w:noWrap/>
            <w:vAlign w:val="bottom"/>
            <w:hideMark/>
          </w:tcPr>
          <w:p w14:paraId="5692AA04"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5391340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2,004</w:t>
            </w:r>
          </w:p>
        </w:tc>
        <w:tc>
          <w:tcPr>
            <w:tcW w:w="1430" w:type="dxa"/>
            <w:shd w:val="clear" w:color="auto" w:fill="auto"/>
            <w:noWrap/>
            <w:vAlign w:val="center"/>
            <w:hideMark/>
          </w:tcPr>
          <w:p w14:paraId="0485721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126</w:t>
            </w:r>
          </w:p>
        </w:tc>
        <w:tc>
          <w:tcPr>
            <w:tcW w:w="1430" w:type="dxa"/>
            <w:shd w:val="clear" w:color="auto" w:fill="auto"/>
            <w:noWrap/>
            <w:vAlign w:val="center"/>
            <w:hideMark/>
          </w:tcPr>
          <w:p w14:paraId="0E77BB9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795</w:t>
            </w:r>
          </w:p>
        </w:tc>
        <w:tc>
          <w:tcPr>
            <w:tcW w:w="1429" w:type="dxa"/>
            <w:shd w:val="clear" w:color="auto" w:fill="auto"/>
            <w:noWrap/>
            <w:vAlign w:val="center"/>
            <w:hideMark/>
          </w:tcPr>
          <w:p w14:paraId="22658A9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007</w:t>
            </w:r>
          </w:p>
        </w:tc>
        <w:tc>
          <w:tcPr>
            <w:tcW w:w="1430" w:type="dxa"/>
            <w:shd w:val="clear" w:color="auto" w:fill="auto"/>
            <w:noWrap/>
            <w:vAlign w:val="center"/>
            <w:hideMark/>
          </w:tcPr>
          <w:p w14:paraId="2C83B0A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012</w:t>
            </w:r>
          </w:p>
        </w:tc>
        <w:tc>
          <w:tcPr>
            <w:tcW w:w="1430" w:type="dxa"/>
            <w:shd w:val="clear" w:color="auto" w:fill="auto"/>
            <w:noWrap/>
            <w:vAlign w:val="center"/>
            <w:hideMark/>
          </w:tcPr>
          <w:p w14:paraId="531CEE0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9,943</w:t>
            </w:r>
          </w:p>
        </w:tc>
      </w:tr>
      <w:tr w:rsidR="00A00C97" w:rsidRPr="009E5255" w14:paraId="5EFCDED5" w14:textId="77777777" w:rsidTr="00DF5B25">
        <w:trPr>
          <w:trHeight w:val="20"/>
        </w:trPr>
        <w:tc>
          <w:tcPr>
            <w:tcW w:w="1349" w:type="dxa"/>
            <w:shd w:val="clear" w:color="auto" w:fill="auto"/>
            <w:noWrap/>
            <w:vAlign w:val="bottom"/>
            <w:hideMark/>
          </w:tcPr>
          <w:p w14:paraId="30C135DE"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7F3C4E0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2,959</w:t>
            </w:r>
          </w:p>
        </w:tc>
        <w:tc>
          <w:tcPr>
            <w:tcW w:w="1430" w:type="dxa"/>
            <w:shd w:val="clear" w:color="auto" w:fill="auto"/>
            <w:noWrap/>
            <w:vAlign w:val="center"/>
            <w:hideMark/>
          </w:tcPr>
          <w:p w14:paraId="478A4E3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4,455</w:t>
            </w:r>
          </w:p>
        </w:tc>
        <w:tc>
          <w:tcPr>
            <w:tcW w:w="1430" w:type="dxa"/>
            <w:shd w:val="clear" w:color="auto" w:fill="auto"/>
            <w:noWrap/>
            <w:vAlign w:val="center"/>
            <w:hideMark/>
          </w:tcPr>
          <w:p w14:paraId="1FE76E9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1,757</w:t>
            </w:r>
          </w:p>
        </w:tc>
        <w:tc>
          <w:tcPr>
            <w:tcW w:w="1429" w:type="dxa"/>
            <w:shd w:val="clear" w:color="auto" w:fill="auto"/>
            <w:noWrap/>
            <w:vAlign w:val="center"/>
            <w:hideMark/>
          </w:tcPr>
          <w:p w14:paraId="0C89A1A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0,881</w:t>
            </w:r>
          </w:p>
        </w:tc>
        <w:tc>
          <w:tcPr>
            <w:tcW w:w="1430" w:type="dxa"/>
            <w:shd w:val="clear" w:color="auto" w:fill="auto"/>
            <w:noWrap/>
            <w:vAlign w:val="center"/>
            <w:hideMark/>
          </w:tcPr>
          <w:p w14:paraId="170BF3A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5,891</w:t>
            </w:r>
          </w:p>
        </w:tc>
        <w:tc>
          <w:tcPr>
            <w:tcW w:w="1430" w:type="dxa"/>
            <w:shd w:val="clear" w:color="auto" w:fill="auto"/>
            <w:noWrap/>
            <w:vAlign w:val="center"/>
            <w:hideMark/>
          </w:tcPr>
          <w:p w14:paraId="408F92B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95,943</w:t>
            </w:r>
          </w:p>
        </w:tc>
      </w:tr>
      <w:tr w:rsidR="00A00C97" w:rsidRPr="009E5255" w14:paraId="0790E34D" w14:textId="77777777" w:rsidTr="00DF5B25">
        <w:trPr>
          <w:trHeight w:val="20"/>
        </w:trPr>
        <w:tc>
          <w:tcPr>
            <w:tcW w:w="9927" w:type="dxa"/>
            <w:gridSpan w:val="7"/>
            <w:shd w:val="clear" w:color="auto" w:fill="auto"/>
            <w:noWrap/>
            <w:vAlign w:val="bottom"/>
            <w:hideMark/>
          </w:tcPr>
          <w:p w14:paraId="25FD757C"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rastuzumab</w:t>
            </w:r>
          </w:p>
        </w:tc>
      </w:tr>
      <w:tr w:rsidR="00A00C97" w:rsidRPr="009E5255" w14:paraId="3D1D0FE1" w14:textId="77777777" w:rsidTr="00DF5B25">
        <w:trPr>
          <w:trHeight w:val="20"/>
        </w:trPr>
        <w:tc>
          <w:tcPr>
            <w:tcW w:w="1349" w:type="dxa"/>
            <w:shd w:val="clear" w:color="auto" w:fill="auto"/>
            <w:noWrap/>
            <w:vAlign w:val="bottom"/>
            <w:hideMark/>
          </w:tcPr>
          <w:p w14:paraId="5C6CBEDD"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52E2FF7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2,258,112</w:t>
            </w:r>
          </w:p>
        </w:tc>
        <w:tc>
          <w:tcPr>
            <w:tcW w:w="1430" w:type="dxa"/>
            <w:shd w:val="clear" w:color="auto" w:fill="auto"/>
            <w:noWrap/>
            <w:vAlign w:val="center"/>
            <w:hideMark/>
          </w:tcPr>
          <w:p w14:paraId="696FA0F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4,698,632</w:t>
            </w:r>
          </w:p>
        </w:tc>
        <w:tc>
          <w:tcPr>
            <w:tcW w:w="1430" w:type="dxa"/>
            <w:shd w:val="clear" w:color="auto" w:fill="auto"/>
            <w:noWrap/>
            <w:vAlign w:val="center"/>
            <w:hideMark/>
          </w:tcPr>
          <w:p w14:paraId="7A7F260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4,851,216</w:t>
            </w:r>
          </w:p>
        </w:tc>
        <w:tc>
          <w:tcPr>
            <w:tcW w:w="1429" w:type="dxa"/>
            <w:shd w:val="clear" w:color="auto" w:fill="auto"/>
            <w:noWrap/>
            <w:vAlign w:val="center"/>
            <w:hideMark/>
          </w:tcPr>
          <w:p w14:paraId="7AE2D5D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4,674,560</w:t>
            </w:r>
          </w:p>
        </w:tc>
        <w:tc>
          <w:tcPr>
            <w:tcW w:w="1430" w:type="dxa"/>
            <w:shd w:val="clear" w:color="auto" w:fill="auto"/>
            <w:noWrap/>
            <w:vAlign w:val="center"/>
            <w:hideMark/>
          </w:tcPr>
          <w:p w14:paraId="6B33CB9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9,381,304</w:t>
            </w:r>
          </w:p>
        </w:tc>
        <w:tc>
          <w:tcPr>
            <w:tcW w:w="1430" w:type="dxa"/>
            <w:shd w:val="clear" w:color="auto" w:fill="auto"/>
            <w:noWrap/>
            <w:vAlign w:val="center"/>
            <w:hideMark/>
          </w:tcPr>
          <w:p w14:paraId="3D172CC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5,863,824</w:t>
            </w:r>
          </w:p>
        </w:tc>
      </w:tr>
      <w:tr w:rsidR="00A00C97" w:rsidRPr="009E5255" w14:paraId="14030C7E" w14:textId="77777777" w:rsidTr="00DF5B25">
        <w:trPr>
          <w:trHeight w:val="20"/>
        </w:trPr>
        <w:tc>
          <w:tcPr>
            <w:tcW w:w="1349" w:type="dxa"/>
            <w:shd w:val="clear" w:color="auto" w:fill="auto"/>
            <w:noWrap/>
            <w:vAlign w:val="bottom"/>
            <w:hideMark/>
          </w:tcPr>
          <w:p w14:paraId="1EF6F8D1"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03B427B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257,424</w:t>
            </w:r>
          </w:p>
        </w:tc>
        <w:tc>
          <w:tcPr>
            <w:tcW w:w="1430" w:type="dxa"/>
            <w:shd w:val="clear" w:color="auto" w:fill="auto"/>
            <w:noWrap/>
            <w:vAlign w:val="center"/>
            <w:hideMark/>
          </w:tcPr>
          <w:p w14:paraId="3165783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3,036,800</w:t>
            </w:r>
          </w:p>
        </w:tc>
        <w:tc>
          <w:tcPr>
            <w:tcW w:w="1430" w:type="dxa"/>
            <w:shd w:val="clear" w:color="auto" w:fill="auto"/>
            <w:noWrap/>
            <w:vAlign w:val="center"/>
            <w:hideMark/>
          </w:tcPr>
          <w:p w14:paraId="1CC2C2A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6,485,128</w:t>
            </w:r>
          </w:p>
        </w:tc>
        <w:tc>
          <w:tcPr>
            <w:tcW w:w="1429" w:type="dxa"/>
            <w:shd w:val="clear" w:color="auto" w:fill="auto"/>
            <w:noWrap/>
            <w:vAlign w:val="center"/>
            <w:hideMark/>
          </w:tcPr>
          <w:p w14:paraId="76B2829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131,028</w:t>
            </w:r>
          </w:p>
        </w:tc>
        <w:tc>
          <w:tcPr>
            <w:tcW w:w="1430" w:type="dxa"/>
            <w:shd w:val="clear" w:color="auto" w:fill="auto"/>
            <w:noWrap/>
            <w:vAlign w:val="center"/>
            <w:hideMark/>
          </w:tcPr>
          <w:p w14:paraId="3948D9B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419,726</w:t>
            </w:r>
          </w:p>
        </w:tc>
        <w:tc>
          <w:tcPr>
            <w:tcW w:w="1430" w:type="dxa"/>
            <w:shd w:val="clear" w:color="auto" w:fill="auto"/>
            <w:noWrap/>
            <w:vAlign w:val="center"/>
            <w:hideMark/>
          </w:tcPr>
          <w:p w14:paraId="3AD4E28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9,330,106</w:t>
            </w:r>
          </w:p>
        </w:tc>
      </w:tr>
      <w:tr w:rsidR="00A00C97" w:rsidRPr="009E5255" w14:paraId="2F9BEB6E" w14:textId="77777777" w:rsidTr="00DF5B25">
        <w:trPr>
          <w:trHeight w:val="20"/>
        </w:trPr>
        <w:tc>
          <w:tcPr>
            <w:tcW w:w="1349" w:type="dxa"/>
            <w:shd w:val="clear" w:color="auto" w:fill="auto"/>
            <w:noWrap/>
            <w:vAlign w:val="bottom"/>
            <w:hideMark/>
          </w:tcPr>
          <w:p w14:paraId="54030122"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124F5A8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3,515,536</w:t>
            </w:r>
          </w:p>
        </w:tc>
        <w:tc>
          <w:tcPr>
            <w:tcW w:w="1430" w:type="dxa"/>
            <w:shd w:val="clear" w:color="auto" w:fill="auto"/>
            <w:noWrap/>
            <w:vAlign w:val="center"/>
            <w:hideMark/>
          </w:tcPr>
          <w:p w14:paraId="094FE8F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7,735,432</w:t>
            </w:r>
          </w:p>
        </w:tc>
        <w:tc>
          <w:tcPr>
            <w:tcW w:w="1430" w:type="dxa"/>
            <w:shd w:val="clear" w:color="auto" w:fill="auto"/>
            <w:noWrap/>
            <w:vAlign w:val="center"/>
            <w:hideMark/>
          </w:tcPr>
          <w:p w14:paraId="59A85CD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1,336,344</w:t>
            </w:r>
          </w:p>
        </w:tc>
        <w:tc>
          <w:tcPr>
            <w:tcW w:w="1429" w:type="dxa"/>
            <w:shd w:val="clear" w:color="auto" w:fill="auto"/>
            <w:noWrap/>
            <w:vAlign w:val="center"/>
            <w:hideMark/>
          </w:tcPr>
          <w:p w14:paraId="2AFE5E2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4,805,588</w:t>
            </w:r>
          </w:p>
        </w:tc>
        <w:tc>
          <w:tcPr>
            <w:tcW w:w="1430" w:type="dxa"/>
            <w:shd w:val="clear" w:color="auto" w:fill="auto"/>
            <w:noWrap/>
            <w:vAlign w:val="center"/>
            <w:hideMark/>
          </w:tcPr>
          <w:p w14:paraId="7B6FB56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7,801,030</w:t>
            </w:r>
          </w:p>
        </w:tc>
        <w:tc>
          <w:tcPr>
            <w:tcW w:w="1430" w:type="dxa"/>
            <w:shd w:val="clear" w:color="auto" w:fill="auto"/>
            <w:noWrap/>
            <w:vAlign w:val="center"/>
            <w:hideMark/>
          </w:tcPr>
          <w:p w14:paraId="078FB83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65,193,930</w:t>
            </w:r>
          </w:p>
        </w:tc>
      </w:tr>
      <w:tr w:rsidR="00A00C97" w:rsidRPr="009E5255" w14:paraId="20D7DF9B" w14:textId="77777777" w:rsidTr="00DF5B25">
        <w:trPr>
          <w:trHeight w:val="20"/>
        </w:trPr>
        <w:tc>
          <w:tcPr>
            <w:tcW w:w="9927" w:type="dxa"/>
            <w:gridSpan w:val="7"/>
            <w:shd w:val="clear" w:color="auto" w:fill="auto"/>
            <w:noWrap/>
            <w:vAlign w:val="bottom"/>
            <w:hideMark/>
          </w:tcPr>
          <w:p w14:paraId="0BA3AAB0"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rastuzumab Emtansine</w:t>
            </w:r>
          </w:p>
        </w:tc>
      </w:tr>
      <w:tr w:rsidR="00A00C97" w:rsidRPr="009E5255" w14:paraId="2B0D8098" w14:textId="77777777" w:rsidTr="00DF5B25">
        <w:trPr>
          <w:trHeight w:val="20"/>
        </w:trPr>
        <w:tc>
          <w:tcPr>
            <w:tcW w:w="1349" w:type="dxa"/>
            <w:shd w:val="clear" w:color="auto" w:fill="auto"/>
            <w:noWrap/>
            <w:vAlign w:val="bottom"/>
            <w:hideMark/>
          </w:tcPr>
          <w:p w14:paraId="14AA0398"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5958A03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387,579</w:t>
            </w:r>
          </w:p>
        </w:tc>
        <w:tc>
          <w:tcPr>
            <w:tcW w:w="1430" w:type="dxa"/>
            <w:shd w:val="clear" w:color="auto" w:fill="auto"/>
            <w:noWrap/>
            <w:vAlign w:val="center"/>
            <w:hideMark/>
          </w:tcPr>
          <w:p w14:paraId="3807D23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62,914</w:t>
            </w:r>
          </w:p>
        </w:tc>
        <w:tc>
          <w:tcPr>
            <w:tcW w:w="1430" w:type="dxa"/>
            <w:shd w:val="clear" w:color="auto" w:fill="auto"/>
            <w:noWrap/>
            <w:vAlign w:val="center"/>
            <w:hideMark/>
          </w:tcPr>
          <w:p w14:paraId="1F199A6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900,315</w:t>
            </w:r>
          </w:p>
        </w:tc>
        <w:tc>
          <w:tcPr>
            <w:tcW w:w="1429" w:type="dxa"/>
            <w:shd w:val="clear" w:color="auto" w:fill="auto"/>
            <w:noWrap/>
            <w:vAlign w:val="center"/>
            <w:hideMark/>
          </w:tcPr>
          <w:p w14:paraId="3445EB6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722,954</w:t>
            </w:r>
          </w:p>
        </w:tc>
        <w:tc>
          <w:tcPr>
            <w:tcW w:w="1430" w:type="dxa"/>
            <w:shd w:val="clear" w:color="auto" w:fill="auto"/>
            <w:noWrap/>
            <w:vAlign w:val="center"/>
            <w:hideMark/>
          </w:tcPr>
          <w:p w14:paraId="7965149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297,095</w:t>
            </w:r>
          </w:p>
        </w:tc>
        <w:tc>
          <w:tcPr>
            <w:tcW w:w="1430" w:type="dxa"/>
            <w:shd w:val="clear" w:color="auto" w:fill="auto"/>
            <w:noWrap/>
            <w:vAlign w:val="center"/>
            <w:hideMark/>
          </w:tcPr>
          <w:p w14:paraId="35D442A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470,857</w:t>
            </w:r>
          </w:p>
        </w:tc>
      </w:tr>
      <w:tr w:rsidR="00A00C97" w:rsidRPr="009E5255" w14:paraId="33DBB2CA" w14:textId="77777777" w:rsidTr="00DF5B25">
        <w:trPr>
          <w:trHeight w:val="20"/>
        </w:trPr>
        <w:tc>
          <w:tcPr>
            <w:tcW w:w="1349" w:type="dxa"/>
            <w:shd w:val="clear" w:color="auto" w:fill="auto"/>
            <w:noWrap/>
            <w:vAlign w:val="bottom"/>
            <w:hideMark/>
          </w:tcPr>
          <w:p w14:paraId="400B1A17"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04F4BA2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596,201</w:t>
            </w:r>
          </w:p>
        </w:tc>
        <w:tc>
          <w:tcPr>
            <w:tcW w:w="1430" w:type="dxa"/>
            <w:shd w:val="clear" w:color="auto" w:fill="auto"/>
            <w:noWrap/>
            <w:vAlign w:val="center"/>
            <w:hideMark/>
          </w:tcPr>
          <w:p w14:paraId="3B961CD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823,136</w:t>
            </w:r>
          </w:p>
        </w:tc>
        <w:tc>
          <w:tcPr>
            <w:tcW w:w="1430" w:type="dxa"/>
            <w:shd w:val="clear" w:color="auto" w:fill="auto"/>
            <w:noWrap/>
            <w:vAlign w:val="center"/>
            <w:hideMark/>
          </w:tcPr>
          <w:p w14:paraId="08DC760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627,233</w:t>
            </w:r>
          </w:p>
        </w:tc>
        <w:tc>
          <w:tcPr>
            <w:tcW w:w="1429" w:type="dxa"/>
            <w:shd w:val="clear" w:color="auto" w:fill="auto"/>
            <w:noWrap/>
            <w:vAlign w:val="center"/>
            <w:hideMark/>
          </w:tcPr>
          <w:p w14:paraId="0CA917A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850,764</w:t>
            </w:r>
          </w:p>
        </w:tc>
        <w:tc>
          <w:tcPr>
            <w:tcW w:w="1430" w:type="dxa"/>
            <w:shd w:val="clear" w:color="auto" w:fill="auto"/>
            <w:noWrap/>
            <w:vAlign w:val="center"/>
            <w:hideMark/>
          </w:tcPr>
          <w:p w14:paraId="4DFC459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121,596</w:t>
            </w:r>
          </w:p>
        </w:tc>
        <w:tc>
          <w:tcPr>
            <w:tcW w:w="1430" w:type="dxa"/>
            <w:shd w:val="clear" w:color="auto" w:fill="auto"/>
            <w:noWrap/>
            <w:vAlign w:val="center"/>
            <w:hideMark/>
          </w:tcPr>
          <w:p w14:paraId="6206A45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2,018,930</w:t>
            </w:r>
          </w:p>
        </w:tc>
      </w:tr>
      <w:tr w:rsidR="00A00C97" w:rsidRPr="009E5255" w14:paraId="6BE202FF" w14:textId="77777777" w:rsidTr="00DF5B25">
        <w:trPr>
          <w:trHeight w:val="20"/>
        </w:trPr>
        <w:tc>
          <w:tcPr>
            <w:tcW w:w="1349" w:type="dxa"/>
            <w:shd w:val="clear" w:color="auto" w:fill="auto"/>
            <w:noWrap/>
            <w:vAlign w:val="bottom"/>
            <w:hideMark/>
          </w:tcPr>
          <w:p w14:paraId="0E66BBAA"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163A18C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983,780</w:t>
            </w:r>
          </w:p>
        </w:tc>
        <w:tc>
          <w:tcPr>
            <w:tcW w:w="1430" w:type="dxa"/>
            <w:shd w:val="clear" w:color="auto" w:fill="auto"/>
            <w:noWrap/>
            <w:vAlign w:val="center"/>
            <w:hideMark/>
          </w:tcPr>
          <w:p w14:paraId="4DD5C16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986,050</w:t>
            </w:r>
          </w:p>
        </w:tc>
        <w:tc>
          <w:tcPr>
            <w:tcW w:w="1430" w:type="dxa"/>
            <w:shd w:val="clear" w:color="auto" w:fill="auto"/>
            <w:noWrap/>
            <w:vAlign w:val="center"/>
            <w:hideMark/>
          </w:tcPr>
          <w:p w14:paraId="1C69FD0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527,548</w:t>
            </w:r>
          </w:p>
        </w:tc>
        <w:tc>
          <w:tcPr>
            <w:tcW w:w="1429" w:type="dxa"/>
            <w:shd w:val="clear" w:color="auto" w:fill="auto"/>
            <w:noWrap/>
            <w:vAlign w:val="center"/>
            <w:hideMark/>
          </w:tcPr>
          <w:p w14:paraId="291C3F7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573,718</w:t>
            </w:r>
          </w:p>
        </w:tc>
        <w:tc>
          <w:tcPr>
            <w:tcW w:w="1430" w:type="dxa"/>
            <w:shd w:val="clear" w:color="auto" w:fill="auto"/>
            <w:noWrap/>
            <w:vAlign w:val="center"/>
            <w:hideMark/>
          </w:tcPr>
          <w:p w14:paraId="3BBACCB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418,691</w:t>
            </w:r>
          </w:p>
        </w:tc>
        <w:tc>
          <w:tcPr>
            <w:tcW w:w="1430" w:type="dxa"/>
            <w:shd w:val="clear" w:color="auto" w:fill="auto"/>
            <w:noWrap/>
            <w:vAlign w:val="center"/>
            <w:hideMark/>
          </w:tcPr>
          <w:p w14:paraId="084C22D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5,489,787</w:t>
            </w:r>
          </w:p>
        </w:tc>
      </w:tr>
      <w:tr w:rsidR="00A00C97" w:rsidRPr="009E5255" w14:paraId="2493DB9C" w14:textId="77777777" w:rsidTr="00DF5B25">
        <w:trPr>
          <w:trHeight w:val="20"/>
        </w:trPr>
        <w:tc>
          <w:tcPr>
            <w:tcW w:w="9927" w:type="dxa"/>
            <w:gridSpan w:val="7"/>
            <w:shd w:val="clear" w:color="auto" w:fill="auto"/>
            <w:noWrap/>
            <w:vAlign w:val="bottom"/>
            <w:hideMark/>
          </w:tcPr>
          <w:p w14:paraId="5899EFDD"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blastine</w:t>
            </w:r>
          </w:p>
        </w:tc>
      </w:tr>
      <w:tr w:rsidR="00A00C97" w:rsidRPr="009E5255" w14:paraId="1055FF13" w14:textId="77777777" w:rsidTr="00DF5B25">
        <w:trPr>
          <w:trHeight w:val="20"/>
        </w:trPr>
        <w:tc>
          <w:tcPr>
            <w:tcW w:w="1349" w:type="dxa"/>
            <w:shd w:val="clear" w:color="auto" w:fill="auto"/>
            <w:noWrap/>
            <w:vAlign w:val="bottom"/>
            <w:hideMark/>
          </w:tcPr>
          <w:p w14:paraId="575CBFD8"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1C38A8F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3,023</w:t>
            </w:r>
          </w:p>
        </w:tc>
        <w:tc>
          <w:tcPr>
            <w:tcW w:w="1430" w:type="dxa"/>
            <w:shd w:val="clear" w:color="auto" w:fill="auto"/>
            <w:noWrap/>
            <w:vAlign w:val="center"/>
            <w:hideMark/>
          </w:tcPr>
          <w:p w14:paraId="44B61FD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8,475</w:t>
            </w:r>
          </w:p>
        </w:tc>
        <w:tc>
          <w:tcPr>
            <w:tcW w:w="1430" w:type="dxa"/>
            <w:shd w:val="clear" w:color="auto" w:fill="auto"/>
            <w:noWrap/>
            <w:vAlign w:val="center"/>
            <w:hideMark/>
          </w:tcPr>
          <w:p w14:paraId="19F0190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8,527</w:t>
            </w:r>
          </w:p>
        </w:tc>
        <w:tc>
          <w:tcPr>
            <w:tcW w:w="1429" w:type="dxa"/>
            <w:shd w:val="clear" w:color="auto" w:fill="auto"/>
            <w:noWrap/>
            <w:vAlign w:val="center"/>
            <w:hideMark/>
          </w:tcPr>
          <w:p w14:paraId="2AFC010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5,983</w:t>
            </w:r>
          </w:p>
        </w:tc>
        <w:tc>
          <w:tcPr>
            <w:tcW w:w="1430" w:type="dxa"/>
            <w:shd w:val="clear" w:color="auto" w:fill="auto"/>
            <w:noWrap/>
            <w:vAlign w:val="center"/>
            <w:hideMark/>
          </w:tcPr>
          <w:p w14:paraId="20C1005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2,783</w:t>
            </w:r>
          </w:p>
        </w:tc>
        <w:tc>
          <w:tcPr>
            <w:tcW w:w="1430" w:type="dxa"/>
            <w:shd w:val="clear" w:color="auto" w:fill="auto"/>
            <w:noWrap/>
            <w:vAlign w:val="center"/>
            <w:hideMark/>
          </w:tcPr>
          <w:p w14:paraId="2737521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98,790</w:t>
            </w:r>
          </w:p>
        </w:tc>
      </w:tr>
      <w:tr w:rsidR="00A00C97" w:rsidRPr="009E5255" w14:paraId="0B7FCD86" w14:textId="77777777" w:rsidTr="00DF5B25">
        <w:trPr>
          <w:trHeight w:val="20"/>
        </w:trPr>
        <w:tc>
          <w:tcPr>
            <w:tcW w:w="1349" w:type="dxa"/>
            <w:shd w:val="clear" w:color="auto" w:fill="auto"/>
            <w:noWrap/>
            <w:vAlign w:val="bottom"/>
            <w:hideMark/>
          </w:tcPr>
          <w:p w14:paraId="4E273BE4"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5231785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9,938</w:t>
            </w:r>
          </w:p>
        </w:tc>
        <w:tc>
          <w:tcPr>
            <w:tcW w:w="1430" w:type="dxa"/>
            <w:shd w:val="clear" w:color="auto" w:fill="auto"/>
            <w:noWrap/>
            <w:vAlign w:val="center"/>
            <w:hideMark/>
          </w:tcPr>
          <w:p w14:paraId="4EE170C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5,039</w:t>
            </w:r>
          </w:p>
        </w:tc>
        <w:tc>
          <w:tcPr>
            <w:tcW w:w="1430" w:type="dxa"/>
            <w:shd w:val="clear" w:color="auto" w:fill="auto"/>
            <w:noWrap/>
            <w:vAlign w:val="center"/>
            <w:hideMark/>
          </w:tcPr>
          <w:p w14:paraId="39B0425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5,766</w:t>
            </w:r>
          </w:p>
        </w:tc>
        <w:tc>
          <w:tcPr>
            <w:tcW w:w="1429" w:type="dxa"/>
            <w:shd w:val="clear" w:color="auto" w:fill="auto"/>
            <w:noWrap/>
            <w:vAlign w:val="center"/>
            <w:hideMark/>
          </w:tcPr>
          <w:p w14:paraId="39EE828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9,161</w:t>
            </w:r>
          </w:p>
        </w:tc>
        <w:tc>
          <w:tcPr>
            <w:tcW w:w="1430" w:type="dxa"/>
            <w:shd w:val="clear" w:color="auto" w:fill="auto"/>
            <w:noWrap/>
            <w:vAlign w:val="center"/>
            <w:hideMark/>
          </w:tcPr>
          <w:p w14:paraId="0E11B32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6,457</w:t>
            </w:r>
          </w:p>
        </w:tc>
        <w:tc>
          <w:tcPr>
            <w:tcW w:w="1430" w:type="dxa"/>
            <w:shd w:val="clear" w:color="auto" w:fill="auto"/>
            <w:noWrap/>
            <w:vAlign w:val="center"/>
            <w:hideMark/>
          </w:tcPr>
          <w:p w14:paraId="5813D28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06,360</w:t>
            </w:r>
          </w:p>
        </w:tc>
      </w:tr>
      <w:tr w:rsidR="00A00C97" w:rsidRPr="009E5255" w14:paraId="10F69005" w14:textId="77777777" w:rsidTr="00DF5B25">
        <w:trPr>
          <w:trHeight w:val="20"/>
        </w:trPr>
        <w:tc>
          <w:tcPr>
            <w:tcW w:w="1349" w:type="dxa"/>
            <w:shd w:val="clear" w:color="auto" w:fill="auto"/>
            <w:noWrap/>
            <w:vAlign w:val="bottom"/>
            <w:hideMark/>
          </w:tcPr>
          <w:p w14:paraId="40FC50AA"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2AAF726F"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2,961</w:t>
            </w:r>
          </w:p>
        </w:tc>
        <w:tc>
          <w:tcPr>
            <w:tcW w:w="1430" w:type="dxa"/>
            <w:shd w:val="clear" w:color="auto" w:fill="auto"/>
            <w:noWrap/>
            <w:vAlign w:val="center"/>
            <w:hideMark/>
          </w:tcPr>
          <w:p w14:paraId="27C5DCA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3,513</w:t>
            </w:r>
          </w:p>
        </w:tc>
        <w:tc>
          <w:tcPr>
            <w:tcW w:w="1430" w:type="dxa"/>
            <w:shd w:val="clear" w:color="auto" w:fill="auto"/>
            <w:noWrap/>
            <w:vAlign w:val="center"/>
            <w:hideMark/>
          </w:tcPr>
          <w:p w14:paraId="6CAE9B5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4,293</w:t>
            </w:r>
          </w:p>
        </w:tc>
        <w:tc>
          <w:tcPr>
            <w:tcW w:w="1429" w:type="dxa"/>
            <w:shd w:val="clear" w:color="auto" w:fill="auto"/>
            <w:noWrap/>
            <w:vAlign w:val="center"/>
            <w:hideMark/>
          </w:tcPr>
          <w:p w14:paraId="018ABDB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5,144</w:t>
            </w:r>
          </w:p>
        </w:tc>
        <w:tc>
          <w:tcPr>
            <w:tcW w:w="1430" w:type="dxa"/>
            <w:shd w:val="clear" w:color="auto" w:fill="auto"/>
            <w:noWrap/>
            <w:vAlign w:val="center"/>
            <w:hideMark/>
          </w:tcPr>
          <w:p w14:paraId="429DC0D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69,240</w:t>
            </w:r>
          </w:p>
        </w:tc>
        <w:tc>
          <w:tcPr>
            <w:tcW w:w="1430" w:type="dxa"/>
            <w:shd w:val="clear" w:color="auto" w:fill="auto"/>
            <w:noWrap/>
            <w:vAlign w:val="center"/>
            <w:hideMark/>
          </w:tcPr>
          <w:p w14:paraId="38FB04D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05,150</w:t>
            </w:r>
          </w:p>
        </w:tc>
      </w:tr>
      <w:tr w:rsidR="00A00C97" w:rsidRPr="009E5255" w14:paraId="36C333A1" w14:textId="77777777" w:rsidTr="00DF5B25">
        <w:trPr>
          <w:trHeight w:val="20"/>
        </w:trPr>
        <w:tc>
          <w:tcPr>
            <w:tcW w:w="9927" w:type="dxa"/>
            <w:gridSpan w:val="7"/>
            <w:shd w:val="clear" w:color="auto" w:fill="auto"/>
            <w:noWrap/>
            <w:vAlign w:val="bottom"/>
            <w:hideMark/>
          </w:tcPr>
          <w:p w14:paraId="5DFFBB59"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cristine</w:t>
            </w:r>
          </w:p>
        </w:tc>
      </w:tr>
      <w:tr w:rsidR="00A00C97" w:rsidRPr="009E5255" w14:paraId="373813B8" w14:textId="77777777" w:rsidTr="00DF5B25">
        <w:trPr>
          <w:trHeight w:val="20"/>
        </w:trPr>
        <w:tc>
          <w:tcPr>
            <w:tcW w:w="1349" w:type="dxa"/>
            <w:shd w:val="clear" w:color="auto" w:fill="auto"/>
            <w:noWrap/>
            <w:vAlign w:val="bottom"/>
            <w:hideMark/>
          </w:tcPr>
          <w:p w14:paraId="79A06959"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19F66E9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58,140</w:t>
            </w:r>
          </w:p>
        </w:tc>
        <w:tc>
          <w:tcPr>
            <w:tcW w:w="1430" w:type="dxa"/>
            <w:shd w:val="clear" w:color="auto" w:fill="auto"/>
            <w:noWrap/>
            <w:vAlign w:val="center"/>
            <w:hideMark/>
          </w:tcPr>
          <w:p w14:paraId="1DFCBEF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41,366</w:t>
            </w:r>
          </w:p>
        </w:tc>
        <w:tc>
          <w:tcPr>
            <w:tcW w:w="1430" w:type="dxa"/>
            <w:shd w:val="clear" w:color="auto" w:fill="auto"/>
            <w:noWrap/>
            <w:vAlign w:val="center"/>
            <w:hideMark/>
          </w:tcPr>
          <w:p w14:paraId="0436E11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88,236</w:t>
            </w:r>
          </w:p>
        </w:tc>
        <w:tc>
          <w:tcPr>
            <w:tcW w:w="1429" w:type="dxa"/>
            <w:shd w:val="clear" w:color="auto" w:fill="auto"/>
            <w:noWrap/>
            <w:vAlign w:val="center"/>
            <w:hideMark/>
          </w:tcPr>
          <w:p w14:paraId="48664DF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5,911</w:t>
            </w:r>
          </w:p>
        </w:tc>
        <w:tc>
          <w:tcPr>
            <w:tcW w:w="1430" w:type="dxa"/>
            <w:shd w:val="clear" w:color="auto" w:fill="auto"/>
            <w:noWrap/>
            <w:vAlign w:val="center"/>
            <w:hideMark/>
          </w:tcPr>
          <w:p w14:paraId="17CA5E1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8,128</w:t>
            </w:r>
          </w:p>
        </w:tc>
        <w:tc>
          <w:tcPr>
            <w:tcW w:w="1430" w:type="dxa"/>
            <w:shd w:val="clear" w:color="auto" w:fill="auto"/>
            <w:noWrap/>
            <w:vAlign w:val="center"/>
            <w:hideMark/>
          </w:tcPr>
          <w:p w14:paraId="498966C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21,781</w:t>
            </w:r>
          </w:p>
        </w:tc>
      </w:tr>
      <w:tr w:rsidR="00A00C97" w:rsidRPr="009E5255" w14:paraId="7BA0D6D4" w14:textId="77777777" w:rsidTr="00DF5B25">
        <w:trPr>
          <w:trHeight w:val="20"/>
        </w:trPr>
        <w:tc>
          <w:tcPr>
            <w:tcW w:w="1349" w:type="dxa"/>
            <w:shd w:val="clear" w:color="auto" w:fill="auto"/>
            <w:noWrap/>
            <w:vAlign w:val="bottom"/>
            <w:hideMark/>
          </w:tcPr>
          <w:p w14:paraId="7D593B41"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63431C6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8,048</w:t>
            </w:r>
          </w:p>
        </w:tc>
        <w:tc>
          <w:tcPr>
            <w:tcW w:w="1430" w:type="dxa"/>
            <w:shd w:val="clear" w:color="auto" w:fill="auto"/>
            <w:noWrap/>
            <w:vAlign w:val="center"/>
            <w:hideMark/>
          </w:tcPr>
          <w:p w14:paraId="20A59BE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5,316</w:t>
            </w:r>
          </w:p>
        </w:tc>
        <w:tc>
          <w:tcPr>
            <w:tcW w:w="1430" w:type="dxa"/>
            <w:shd w:val="clear" w:color="auto" w:fill="auto"/>
            <w:noWrap/>
            <w:vAlign w:val="center"/>
            <w:hideMark/>
          </w:tcPr>
          <w:p w14:paraId="0C5B73E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2,910</w:t>
            </w:r>
          </w:p>
        </w:tc>
        <w:tc>
          <w:tcPr>
            <w:tcW w:w="1429" w:type="dxa"/>
            <w:shd w:val="clear" w:color="auto" w:fill="auto"/>
            <w:noWrap/>
            <w:vAlign w:val="center"/>
            <w:hideMark/>
          </w:tcPr>
          <w:p w14:paraId="2B7AC74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5,988</w:t>
            </w:r>
          </w:p>
        </w:tc>
        <w:tc>
          <w:tcPr>
            <w:tcW w:w="1430" w:type="dxa"/>
            <w:shd w:val="clear" w:color="auto" w:fill="auto"/>
            <w:noWrap/>
            <w:vAlign w:val="center"/>
            <w:hideMark/>
          </w:tcPr>
          <w:p w14:paraId="203BBE85"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9,958</w:t>
            </w:r>
          </w:p>
        </w:tc>
        <w:tc>
          <w:tcPr>
            <w:tcW w:w="1430" w:type="dxa"/>
            <w:shd w:val="clear" w:color="auto" w:fill="auto"/>
            <w:noWrap/>
            <w:vAlign w:val="center"/>
            <w:hideMark/>
          </w:tcPr>
          <w:p w14:paraId="2F08B1F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62,219</w:t>
            </w:r>
          </w:p>
        </w:tc>
      </w:tr>
      <w:tr w:rsidR="00A00C97" w:rsidRPr="009E5255" w14:paraId="15177BD0" w14:textId="77777777" w:rsidTr="00DF5B25">
        <w:trPr>
          <w:trHeight w:val="20"/>
        </w:trPr>
        <w:tc>
          <w:tcPr>
            <w:tcW w:w="1349" w:type="dxa"/>
            <w:shd w:val="clear" w:color="auto" w:fill="auto"/>
            <w:noWrap/>
            <w:vAlign w:val="bottom"/>
            <w:hideMark/>
          </w:tcPr>
          <w:p w14:paraId="645E6B64"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154AB63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76,188</w:t>
            </w:r>
          </w:p>
        </w:tc>
        <w:tc>
          <w:tcPr>
            <w:tcW w:w="1430" w:type="dxa"/>
            <w:shd w:val="clear" w:color="auto" w:fill="auto"/>
            <w:noWrap/>
            <w:vAlign w:val="center"/>
            <w:hideMark/>
          </w:tcPr>
          <w:p w14:paraId="6E3D427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56,682</w:t>
            </w:r>
          </w:p>
        </w:tc>
        <w:tc>
          <w:tcPr>
            <w:tcW w:w="1430" w:type="dxa"/>
            <w:shd w:val="clear" w:color="auto" w:fill="auto"/>
            <w:noWrap/>
            <w:vAlign w:val="center"/>
            <w:hideMark/>
          </w:tcPr>
          <w:p w14:paraId="3F2C551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11,146</w:t>
            </w:r>
          </w:p>
        </w:tc>
        <w:tc>
          <w:tcPr>
            <w:tcW w:w="1429" w:type="dxa"/>
            <w:shd w:val="clear" w:color="auto" w:fill="auto"/>
            <w:noWrap/>
            <w:vAlign w:val="center"/>
            <w:hideMark/>
          </w:tcPr>
          <w:p w14:paraId="22C9C05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81,898</w:t>
            </w:r>
          </w:p>
        </w:tc>
        <w:tc>
          <w:tcPr>
            <w:tcW w:w="1430" w:type="dxa"/>
            <w:shd w:val="clear" w:color="auto" w:fill="auto"/>
            <w:noWrap/>
            <w:vAlign w:val="center"/>
            <w:hideMark/>
          </w:tcPr>
          <w:p w14:paraId="30E52AD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58,086</w:t>
            </w:r>
          </w:p>
        </w:tc>
        <w:tc>
          <w:tcPr>
            <w:tcW w:w="1430" w:type="dxa"/>
            <w:shd w:val="clear" w:color="auto" w:fill="auto"/>
            <w:noWrap/>
            <w:vAlign w:val="center"/>
            <w:hideMark/>
          </w:tcPr>
          <w:p w14:paraId="62A9546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84,000</w:t>
            </w:r>
          </w:p>
        </w:tc>
      </w:tr>
      <w:tr w:rsidR="00A00C97" w:rsidRPr="009E5255" w14:paraId="2950D08C" w14:textId="77777777" w:rsidTr="00DF5B25">
        <w:trPr>
          <w:trHeight w:val="20"/>
        </w:trPr>
        <w:tc>
          <w:tcPr>
            <w:tcW w:w="9927" w:type="dxa"/>
            <w:gridSpan w:val="7"/>
            <w:shd w:val="clear" w:color="auto" w:fill="auto"/>
            <w:noWrap/>
            <w:vAlign w:val="bottom"/>
            <w:hideMark/>
          </w:tcPr>
          <w:p w14:paraId="40F59B3A" w14:textId="77777777" w:rsidR="00A00C97" w:rsidRPr="009E5255" w:rsidRDefault="00A00C97"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orelbine</w:t>
            </w:r>
          </w:p>
        </w:tc>
      </w:tr>
      <w:tr w:rsidR="00A00C97" w:rsidRPr="009E5255" w14:paraId="3565333B" w14:textId="77777777" w:rsidTr="00DF5B25">
        <w:trPr>
          <w:trHeight w:val="20"/>
        </w:trPr>
        <w:tc>
          <w:tcPr>
            <w:tcW w:w="1349" w:type="dxa"/>
            <w:shd w:val="clear" w:color="auto" w:fill="auto"/>
            <w:noWrap/>
            <w:vAlign w:val="bottom"/>
            <w:hideMark/>
          </w:tcPr>
          <w:p w14:paraId="1C5D417C"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40A5F57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9,954</w:t>
            </w:r>
          </w:p>
        </w:tc>
        <w:tc>
          <w:tcPr>
            <w:tcW w:w="1430" w:type="dxa"/>
            <w:shd w:val="clear" w:color="auto" w:fill="auto"/>
            <w:noWrap/>
            <w:vAlign w:val="center"/>
            <w:hideMark/>
          </w:tcPr>
          <w:p w14:paraId="39C75BC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1,791</w:t>
            </w:r>
          </w:p>
        </w:tc>
        <w:tc>
          <w:tcPr>
            <w:tcW w:w="1430" w:type="dxa"/>
            <w:shd w:val="clear" w:color="auto" w:fill="auto"/>
            <w:noWrap/>
            <w:vAlign w:val="center"/>
            <w:hideMark/>
          </w:tcPr>
          <w:p w14:paraId="3019CBC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0,644</w:t>
            </w:r>
          </w:p>
        </w:tc>
        <w:tc>
          <w:tcPr>
            <w:tcW w:w="1429" w:type="dxa"/>
            <w:shd w:val="clear" w:color="auto" w:fill="auto"/>
            <w:noWrap/>
            <w:vAlign w:val="center"/>
            <w:hideMark/>
          </w:tcPr>
          <w:p w14:paraId="68AC226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6,587</w:t>
            </w:r>
          </w:p>
        </w:tc>
        <w:tc>
          <w:tcPr>
            <w:tcW w:w="1430" w:type="dxa"/>
            <w:shd w:val="clear" w:color="auto" w:fill="auto"/>
            <w:noWrap/>
            <w:vAlign w:val="center"/>
            <w:hideMark/>
          </w:tcPr>
          <w:p w14:paraId="2EB0CCB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4,218</w:t>
            </w:r>
          </w:p>
        </w:tc>
        <w:tc>
          <w:tcPr>
            <w:tcW w:w="1430" w:type="dxa"/>
            <w:shd w:val="clear" w:color="auto" w:fill="auto"/>
            <w:noWrap/>
            <w:vAlign w:val="center"/>
            <w:hideMark/>
          </w:tcPr>
          <w:p w14:paraId="4FA9852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43,193</w:t>
            </w:r>
          </w:p>
        </w:tc>
      </w:tr>
      <w:tr w:rsidR="00A00C97" w:rsidRPr="009E5255" w14:paraId="7FC1CBB5" w14:textId="77777777" w:rsidTr="00DF5B25">
        <w:trPr>
          <w:trHeight w:val="20"/>
        </w:trPr>
        <w:tc>
          <w:tcPr>
            <w:tcW w:w="1349" w:type="dxa"/>
            <w:shd w:val="clear" w:color="auto" w:fill="auto"/>
            <w:noWrap/>
            <w:vAlign w:val="bottom"/>
            <w:hideMark/>
          </w:tcPr>
          <w:p w14:paraId="066B3C06"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5AEA60A2"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4,698</w:t>
            </w:r>
          </w:p>
        </w:tc>
        <w:tc>
          <w:tcPr>
            <w:tcW w:w="1430" w:type="dxa"/>
            <w:shd w:val="clear" w:color="auto" w:fill="auto"/>
            <w:noWrap/>
            <w:vAlign w:val="center"/>
            <w:hideMark/>
          </w:tcPr>
          <w:p w14:paraId="6C8A185E"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7,605</w:t>
            </w:r>
          </w:p>
        </w:tc>
        <w:tc>
          <w:tcPr>
            <w:tcW w:w="1430" w:type="dxa"/>
            <w:shd w:val="clear" w:color="auto" w:fill="auto"/>
            <w:noWrap/>
            <w:vAlign w:val="center"/>
            <w:hideMark/>
          </w:tcPr>
          <w:p w14:paraId="08D5AF1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2,116</w:t>
            </w:r>
          </w:p>
        </w:tc>
        <w:tc>
          <w:tcPr>
            <w:tcW w:w="1429" w:type="dxa"/>
            <w:shd w:val="clear" w:color="auto" w:fill="auto"/>
            <w:noWrap/>
            <w:vAlign w:val="center"/>
            <w:hideMark/>
          </w:tcPr>
          <w:p w14:paraId="08AB7A7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9,749</w:t>
            </w:r>
          </w:p>
        </w:tc>
        <w:tc>
          <w:tcPr>
            <w:tcW w:w="1430" w:type="dxa"/>
            <w:shd w:val="clear" w:color="auto" w:fill="auto"/>
            <w:noWrap/>
            <w:vAlign w:val="center"/>
            <w:hideMark/>
          </w:tcPr>
          <w:p w14:paraId="358546E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8,413</w:t>
            </w:r>
          </w:p>
        </w:tc>
        <w:tc>
          <w:tcPr>
            <w:tcW w:w="1430" w:type="dxa"/>
            <w:shd w:val="clear" w:color="auto" w:fill="auto"/>
            <w:noWrap/>
            <w:vAlign w:val="center"/>
            <w:hideMark/>
          </w:tcPr>
          <w:p w14:paraId="54FCC29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2,581</w:t>
            </w:r>
          </w:p>
        </w:tc>
      </w:tr>
      <w:tr w:rsidR="00A00C97" w:rsidRPr="009E5255" w14:paraId="79F3951C" w14:textId="77777777" w:rsidTr="00DF5B25">
        <w:trPr>
          <w:trHeight w:val="20"/>
        </w:trPr>
        <w:tc>
          <w:tcPr>
            <w:tcW w:w="1349" w:type="dxa"/>
            <w:shd w:val="clear" w:color="auto" w:fill="auto"/>
            <w:noWrap/>
            <w:vAlign w:val="bottom"/>
            <w:hideMark/>
          </w:tcPr>
          <w:p w14:paraId="48B0C914"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tal</w:t>
            </w:r>
          </w:p>
        </w:tc>
        <w:tc>
          <w:tcPr>
            <w:tcW w:w="1429" w:type="dxa"/>
            <w:shd w:val="clear" w:color="auto" w:fill="auto"/>
            <w:noWrap/>
            <w:vAlign w:val="center"/>
            <w:hideMark/>
          </w:tcPr>
          <w:p w14:paraId="411ED48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4,652</w:t>
            </w:r>
          </w:p>
        </w:tc>
        <w:tc>
          <w:tcPr>
            <w:tcW w:w="1430" w:type="dxa"/>
            <w:shd w:val="clear" w:color="auto" w:fill="auto"/>
            <w:noWrap/>
            <w:vAlign w:val="center"/>
            <w:hideMark/>
          </w:tcPr>
          <w:p w14:paraId="56CB9408"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29,396</w:t>
            </w:r>
          </w:p>
        </w:tc>
        <w:tc>
          <w:tcPr>
            <w:tcW w:w="1430" w:type="dxa"/>
            <w:shd w:val="clear" w:color="auto" w:fill="auto"/>
            <w:noWrap/>
            <w:vAlign w:val="center"/>
            <w:hideMark/>
          </w:tcPr>
          <w:p w14:paraId="5AFAED1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2,760</w:t>
            </w:r>
          </w:p>
        </w:tc>
        <w:tc>
          <w:tcPr>
            <w:tcW w:w="1429" w:type="dxa"/>
            <w:shd w:val="clear" w:color="auto" w:fill="auto"/>
            <w:noWrap/>
            <w:vAlign w:val="center"/>
            <w:hideMark/>
          </w:tcPr>
          <w:p w14:paraId="6765902C"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6,336</w:t>
            </w:r>
          </w:p>
        </w:tc>
        <w:tc>
          <w:tcPr>
            <w:tcW w:w="1430" w:type="dxa"/>
            <w:shd w:val="clear" w:color="auto" w:fill="auto"/>
            <w:noWrap/>
            <w:vAlign w:val="center"/>
            <w:hideMark/>
          </w:tcPr>
          <w:p w14:paraId="3E58D083"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2,631</w:t>
            </w:r>
          </w:p>
        </w:tc>
        <w:tc>
          <w:tcPr>
            <w:tcW w:w="1430" w:type="dxa"/>
            <w:shd w:val="clear" w:color="auto" w:fill="auto"/>
            <w:noWrap/>
            <w:vAlign w:val="center"/>
            <w:hideMark/>
          </w:tcPr>
          <w:p w14:paraId="7043F3F9"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45,774</w:t>
            </w:r>
          </w:p>
        </w:tc>
      </w:tr>
      <w:tr w:rsidR="00A00C97" w:rsidRPr="009E5255" w14:paraId="3BCE353B" w14:textId="77777777" w:rsidTr="00DF5B25">
        <w:trPr>
          <w:trHeight w:val="20"/>
        </w:trPr>
        <w:tc>
          <w:tcPr>
            <w:tcW w:w="9927" w:type="dxa"/>
            <w:gridSpan w:val="7"/>
            <w:shd w:val="clear" w:color="auto" w:fill="auto"/>
            <w:noWrap/>
            <w:vAlign w:val="bottom"/>
            <w:hideMark/>
          </w:tcPr>
          <w:p w14:paraId="10AC448B" w14:textId="154F719A" w:rsidR="00A00C97" w:rsidRPr="009E5255" w:rsidRDefault="007A6C1E" w:rsidP="007A6C1E">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ll molecules</w:t>
            </w:r>
          </w:p>
        </w:tc>
      </w:tr>
      <w:tr w:rsidR="00A00C97" w:rsidRPr="009E5255" w14:paraId="33ED7704" w14:textId="77777777" w:rsidTr="00DF5B25">
        <w:trPr>
          <w:trHeight w:val="20"/>
        </w:trPr>
        <w:tc>
          <w:tcPr>
            <w:tcW w:w="1349" w:type="dxa"/>
            <w:shd w:val="clear" w:color="auto" w:fill="auto"/>
            <w:noWrap/>
            <w:vAlign w:val="bottom"/>
            <w:hideMark/>
          </w:tcPr>
          <w:p w14:paraId="70DCDCC4"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omp. Pack</w:t>
            </w:r>
          </w:p>
        </w:tc>
        <w:tc>
          <w:tcPr>
            <w:tcW w:w="1429" w:type="dxa"/>
            <w:shd w:val="clear" w:color="auto" w:fill="auto"/>
            <w:noWrap/>
            <w:vAlign w:val="center"/>
            <w:hideMark/>
          </w:tcPr>
          <w:p w14:paraId="640E3E37"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20,789,024</w:t>
            </w:r>
          </w:p>
        </w:tc>
        <w:tc>
          <w:tcPr>
            <w:tcW w:w="1430" w:type="dxa"/>
            <w:shd w:val="clear" w:color="auto" w:fill="auto"/>
            <w:noWrap/>
            <w:vAlign w:val="center"/>
            <w:hideMark/>
          </w:tcPr>
          <w:p w14:paraId="1175BD4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91,185,600</w:t>
            </w:r>
          </w:p>
        </w:tc>
        <w:tc>
          <w:tcPr>
            <w:tcW w:w="1430" w:type="dxa"/>
            <w:shd w:val="clear" w:color="auto" w:fill="auto"/>
            <w:noWrap/>
            <w:vAlign w:val="center"/>
            <w:hideMark/>
          </w:tcPr>
          <w:p w14:paraId="6CEB9CA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9,464,512</w:t>
            </w:r>
          </w:p>
        </w:tc>
        <w:tc>
          <w:tcPr>
            <w:tcW w:w="1429" w:type="dxa"/>
            <w:shd w:val="clear" w:color="auto" w:fill="auto"/>
            <w:noWrap/>
            <w:vAlign w:val="center"/>
            <w:hideMark/>
          </w:tcPr>
          <w:p w14:paraId="25E53AD6"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12,214,592</w:t>
            </w:r>
          </w:p>
        </w:tc>
        <w:tc>
          <w:tcPr>
            <w:tcW w:w="1430" w:type="dxa"/>
            <w:shd w:val="clear" w:color="auto" w:fill="auto"/>
            <w:noWrap/>
            <w:vAlign w:val="center"/>
            <w:hideMark/>
          </w:tcPr>
          <w:p w14:paraId="660EF5F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61,251,456</w:t>
            </w:r>
          </w:p>
        </w:tc>
        <w:tc>
          <w:tcPr>
            <w:tcW w:w="1430" w:type="dxa"/>
            <w:shd w:val="clear" w:color="auto" w:fill="auto"/>
            <w:noWrap/>
            <w:vAlign w:val="center"/>
            <w:hideMark/>
          </w:tcPr>
          <w:p w14:paraId="66FDDBF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24,905,184</w:t>
            </w:r>
          </w:p>
        </w:tc>
      </w:tr>
      <w:tr w:rsidR="00A00C97" w:rsidRPr="009E5255" w14:paraId="68804552" w14:textId="77777777" w:rsidTr="00DF5B25">
        <w:trPr>
          <w:trHeight w:val="20"/>
        </w:trPr>
        <w:tc>
          <w:tcPr>
            <w:tcW w:w="1349" w:type="dxa"/>
            <w:shd w:val="clear" w:color="auto" w:fill="auto"/>
            <w:noWrap/>
            <w:vAlign w:val="bottom"/>
            <w:hideMark/>
          </w:tcPr>
          <w:p w14:paraId="37FBA2D4" w14:textId="77777777" w:rsidR="00A00C97" w:rsidRPr="009E5255" w:rsidRDefault="00A00C97" w:rsidP="007A6C1E">
            <w:pPr>
              <w:pStyle w:val="NoSpacing"/>
              <w:ind w:left="166"/>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ot Comp</w:t>
            </w:r>
          </w:p>
        </w:tc>
        <w:tc>
          <w:tcPr>
            <w:tcW w:w="1429" w:type="dxa"/>
            <w:shd w:val="clear" w:color="auto" w:fill="auto"/>
            <w:noWrap/>
            <w:vAlign w:val="center"/>
            <w:hideMark/>
          </w:tcPr>
          <w:p w14:paraId="4BA278B4"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2,419,232</w:t>
            </w:r>
          </w:p>
        </w:tc>
        <w:tc>
          <w:tcPr>
            <w:tcW w:w="1430" w:type="dxa"/>
            <w:shd w:val="clear" w:color="auto" w:fill="auto"/>
            <w:noWrap/>
            <w:vAlign w:val="center"/>
            <w:hideMark/>
          </w:tcPr>
          <w:p w14:paraId="32FD7B7D"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53,458,944</w:t>
            </w:r>
          </w:p>
        </w:tc>
        <w:tc>
          <w:tcPr>
            <w:tcW w:w="1430" w:type="dxa"/>
            <w:shd w:val="clear" w:color="auto" w:fill="auto"/>
            <w:noWrap/>
            <w:vAlign w:val="center"/>
            <w:hideMark/>
          </w:tcPr>
          <w:p w14:paraId="41774C0B"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0,227,648</w:t>
            </w:r>
          </w:p>
        </w:tc>
        <w:tc>
          <w:tcPr>
            <w:tcW w:w="1429" w:type="dxa"/>
            <w:shd w:val="clear" w:color="auto" w:fill="auto"/>
            <w:noWrap/>
            <w:vAlign w:val="center"/>
            <w:hideMark/>
          </w:tcPr>
          <w:p w14:paraId="18AD0F7A"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2,707,040</w:t>
            </w:r>
          </w:p>
        </w:tc>
        <w:tc>
          <w:tcPr>
            <w:tcW w:w="1430" w:type="dxa"/>
            <w:shd w:val="clear" w:color="auto" w:fill="auto"/>
            <w:noWrap/>
            <w:vAlign w:val="center"/>
            <w:hideMark/>
          </w:tcPr>
          <w:p w14:paraId="423767C1"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86,393,408</w:t>
            </w:r>
          </w:p>
        </w:tc>
        <w:tc>
          <w:tcPr>
            <w:tcW w:w="1430" w:type="dxa"/>
            <w:shd w:val="clear" w:color="auto" w:fill="auto"/>
            <w:noWrap/>
            <w:vAlign w:val="center"/>
            <w:hideMark/>
          </w:tcPr>
          <w:p w14:paraId="629425F0" w14:textId="77777777" w:rsidR="00A00C97" w:rsidRPr="009E5255" w:rsidRDefault="00A00C97" w:rsidP="00EA0B5A">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35,206,272</w:t>
            </w:r>
          </w:p>
        </w:tc>
      </w:tr>
      <w:tr w:rsidR="00A00C97" w:rsidRPr="009E5255" w14:paraId="5BD0B1EE" w14:textId="77777777" w:rsidTr="00DF5B25">
        <w:trPr>
          <w:trHeight w:val="20"/>
        </w:trPr>
        <w:tc>
          <w:tcPr>
            <w:tcW w:w="1349" w:type="dxa"/>
            <w:tcBorders>
              <w:bottom w:val="single" w:sz="4" w:space="0" w:color="auto"/>
            </w:tcBorders>
            <w:shd w:val="clear" w:color="auto" w:fill="auto"/>
            <w:noWrap/>
            <w:vAlign w:val="bottom"/>
            <w:hideMark/>
          </w:tcPr>
          <w:p w14:paraId="1BF05287" w14:textId="77777777" w:rsidR="00A00C97" w:rsidRPr="009E5255" w:rsidRDefault="00A00C97" w:rsidP="007A6C1E">
            <w:pPr>
              <w:pStyle w:val="NoSpacing"/>
              <w:ind w:left="166"/>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Total</w:t>
            </w:r>
          </w:p>
        </w:tc>
        <w:tc>
          <w:tcPr>
            <w:tcW w:w="1429" w:type="dxa"/>
            <w:tcBorders>
              <w:bottom w:val="single" w:sz="4" w:space="0" w:color="auto"/>
            </w:tcBorders>
            <w:shd w:val="clear" w:color="auto" w:fill="auto"/>
            <w:noWrap/>
            <w:vAlign w:val="center"/>
            <w:hideMark/>
          </w:tcPr>
          <w:p w14:paraId="6D9AC28F"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803,208,256</w:t>
            </w:r>
          </w:p>
        </w:tc>
        <w:tc>
          <w:tcPr>
            <w:tcW w:w="1430" w:type="dxa"/>
            <w:tcBorders>
              <w:bottom w:val="single" w:sz="4" w:space="0" w:color="auto"/>
            </w:tcBorders>
            <w:shd w:val="clear" w:color="auto" w:fill="auto"/>
            <w:noWrap/>
            <w:vAlign w:val="center"/>
            <w:hideMark/>
          </w:tcPr>
          <w:p w14:paraId="6526C6A8"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944,644,544</w:t>
            </w:r>
          </w:p>
        </w:tc>
        <w:tc>
          <w:tcPr>
            <w:tcW w:w="1430" w:type="dxa"/>
            <w:tcBorders>
              <w:bottom w:val="single" w:sz="4" w:space="0" w:color="auto"/>
            </w:tcBorders>
            <w:shd w:val="clear" w:color="auto" w:fill="auto"/>
            <w:noWrap/>
            <w:vAlign w:val="center"/>
            <w:hideMark/>
          </w:tcPr>
          <w:p w14:paraId="1BA00BA7"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1,139,692,160</w:t>
            </w:r>
          </w:p>
        </w:tc>
        <w:tc>
          <w:tcPr>
            <w:tcW w:w="1429" w:type="dxa"/>
            <w:tcBorders>
              <w:bottom w:val="single" w:sz="4" w:space="0" w:color="auto"/>
            </w:tcBorders>
            <w:shd w:val="clear" w:color="auto" w:fill="auto"/>
            <w:noWrap/>
            <w:vAlign w:val="center"/>
            <w:hideMark/>
          </w:tcPr>
          <w:p w14:paraId="65EBB95E"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1,324,921,632</w:t>
            </w:r>
          </w:p>
        </w:tc>
        <w:tc>
          <w:tcPr>
            <w:tcW w:w="1430" w:type="dxa"/>
            <w:tcBorders>
              <w:bottom w:val="single" w:sz="4" w:space="0" w:color="auto"/>
            </w:tcBorders>
            <w:shd w:val="clear" w:color="auto" w:fill="auto"/>
            <w:noWrap/>
            <w:vAlign w:val="center"/>
            <w:hideMark/>
          </w:tcPr>
          <w:p w14:paraId="1F3331BA"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1,647,644,864</w:t>
            </w:r>
          </w:p>
        </w:tc>
        <w:tc>
          <w:tcPr>
            <w:tcW w:w="1430" w:type="dxa"/>
            <w:tcBorders>
              <w:bottom w:val="single" w:sz="4" w:space="0" w:color="auto"/>
            </w:tcBorders>
            <w:shd w:val="clear" w:color="auto" w:fill="auto"/>
            <w:noWrap/>
            <w:vAlign w:val="center"/>
            <w:hideMark/>
          </w:tcPr>
          <w:p w14:paraId="0A07799A" w14:textId="77777777" w:rsidR="00A00C97" w:rsidRPr="009E5255" w:rsidRDefault="00A00C97" w:rsidP="00EA0B5A">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5,860,111,456</w:t>
            </w:r>
          </w:p>
        </w:tc>
      </w:tr>
    </w:tbl>
    <w:p w14:paraId="7046DF02" w14:textId="1EF9A18D"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43BD6D66" w14:textId="6F54FA02" w:rsidR="00A00C97" w:rsidRPr="009E5255" w:rsidRDefault="00A00C97" w:rsidP="00A00C97">
      <w:pPr>
        <w:rPr>
          <w:color w:val="000000" w:themeColor="text1"/>
        </w:rPr>
      </w:pPr>
      <w:r w:rsidRPr="009E5255">
        <w:rPr>
          <w:color w:val="000000" w:themeColor="text1"/>
        </w:rPr>
        <w:t xml:space="preserve">The total purchases by drug and compounding status are summarised in </w:t>
      </w:r>
      <w:r w:rsidRPr="009E5255">
        <w:rPr>
          <w:color w:val="000000" w:themeColor="text1"/>
        </w:rPr>
        <w:fldChar w:fldCharType="begin"/>
      </w:r>
      <w:r w:rsidRPr="009E5255">
        <w:rPr>
          <w:color w:val="000000" w:themeColor="text1"/>
        </w:rPr>
        <w:instrText xml:space="preserve"> REF _Ref88743367  \* MERGEFORMAT </w:instrText>
      </w:r>
      <w:r w:rsidRPr="009E5255">
        <w:rPr>
          <w:color w:val="000000" w:themeColor="text1"/>
        </w:rPr>
        <w:fldChar w:fldCharType="separate"/>
      </w:r>
      <w:r w:rsidR="000C766B" w:rsidRPr="000C766B">
        <w:rPr>
          <w:color w:val="000000" w:themeColor="text1"/>
        </w:rPr>
        <w:t xml:space="preserve">Figure </w:t>
      </w:r>
      <w:r w:rsidR="000C766B" w:rsidRPr="000C766B">
        <w:rPr>
          <w:noProof/>
          <w:color w:val="000000" w:themeColor="text1"/>
        </w:rPr>
        <w:t>A71</w:t>
      </w:r>
      <w:r w:rsidRPr="009E5255">
        <w:rPr>
          <w:noProof/>
          <w:color w:val="000000" w:themeColor="text1"/>
        </w:rPr>
        <w:fldChar w:fldCharType="end"/>
      </w:r>
      <w:r w:rsidRPr="009E5255">
        <w:rPr>
          <w:noProof/>
          <w:color w:val="000000" w:themeColor="text1"/>
        </w:rPr>
        <w:t xml:space="preserve">. </w:t>
      </w:r>
      <w:r w:rsidRPr="009E5255">
        <w:rPr>
          <w:color w:val="000000" w:themeColor="text1"/>
        </w:rPr>
        <w:t xml:space="preserve"> Overall, approximately 58% of purchases were for compounded products and 42% were for not compounded packs.  The distribution of sales by compounding status is reported in </w:t>
      </w:r>
      <w:r w:rsidRPr="009E5255">
        <w:rPr>
          <w:color w:val="000000" w:themeColor="text1"/>
        </w:rPr>
        <w:fldChar w:fldCharType="begin"/>
      </w:r>
      <w:r w:rsidRPr="009E5255">
        <w:rPr>
          <w:color w:val="000000" w:themeColor="text1"/>
        </w:rPr>
        <w:instrText xml:space="preserve"> REF _Ref88743635  \* MERGEFORMAT </w:instrText>
      </w:r>
      <w:r w:rsidRPr="009E5255">
        <w:rPr>
          <w:color w:val="000000" w:themeColor="text1"/>
        </w:rPr>
        <w:fldChar w:fldCharType="separate"/>
      </w:r>
      <w:r w:rsidR="000C766B" w:rsidRPr="000C766B">
        <w:rPr>
          <w:color w:val="000000" w:themeColor="text1"/>
        </w:rPr>
        <w:t xml:space="preserve">Figure </w:t>
      </w:r>
      <w:r w:rsidR="000C766B" w:rsidRPr="000C766B">
        <w:rPr>
          <w:noProof/>
          <w:color w:val="000000" w:themeColor="text1"/>
        </w:rPr>
        <w:t>A72</w:t>
      </w:r>
      <w:r w:rsidRPr="009E5255">
        <w:rPr>
          <w:noProof/>
          <w:color w:val="000000" w:themeColor="text1"/>
        </w:rPr>
        <w:fldChar w:fldCharType="end"/>
      </w:r>
      <w:r w:rsidRPr="009E5255">
        <w:rPr>
          <w:color w:val="000000" w:themeColor="text1"/>
        </w:rPr>
        <w:t xml:space="preserve">.  Overall, the proportion of sales accounted for by compounded solutions was highest for paclitaxel and cyclophosphamide (93% and 89% respectively), while brentuximab vedotin and inotuzumab ozogamicin were mostly purchased in non-compounded solutions (60% and 100 %, respectively).  </w:t>
      </w:r>
    </w:p>
    <w:p w14:paraId="551AAF14" w14:textId="035E5A2A" w:rsidR="00A00C97" w:rsidRPr="009E5255" w:rsidRDefault="0080144B" w:rsidP="00777F39">
      <w:pPr>
        <w:pStyle w:val="Caption"/>
      </w:pPr>
      <w:bookmarkStart w:id="530" w:name="_Ref88743367"/>
      <w:r w:rsidRPr="009E5255">
        <w:t>Figure A</w:t>
      </w:r>
      <w:r w:rsidR="00E36C93">
        <w:fldChar w:fldCharType="begin"/>
      </w:r>
      <w:r w:rsidR="00E36C93">
        <w:instrText xml:space="preserve"> SEQ Figure_A \* ARABIC </w:instrText>
      </w:r>
      <w:r w:rsidR="00E36C93">
        <w:fldChar w:fldCharType="separate"/>
      </w:r>
      <w:r w:rsidR="000C766B">
        <w:rPr>
          <w:noProof/>
        </w:rPr>
        <w:t>71</w:t>
      </w:r>
      <w:r w:rsidR="00E36C93">
        <w:rPr>
          <w:noProof/>
        </w:rPr>
        <w:fldChar w:fldCharType="end"/>
      </w:r>
      <w:bookmarkEnd w:id="530"/>
      <w:r w:rsidRPr="009E5255">
        <w:t xml:space="preserve">. </w:t>
      </w:r>
      <w:r w:rsidR="00A00C97" w:rsidRPr="009E5255">
        <w:t>Total purchases by</w:t>
      </w:r>
      <w:r w:rsidR="0030291E" w:rsidRPr="009E5255">
        <w:t xml:space="preserve"> </w:t>
      </w:r>
      <w:r w:rsidR="00ED07F5" w:rsidRPr="009E5255">
        <w:t xml:space="preserve">EFC-listed </w:t>
      </w:r>
      <w:r w:rsidR="0030291E" w:rsidRPr="009E5255">
        <w:t>drug and</w:t>
      </w:r>
      <w:r w:rsidR="00A00C97" w:rsidRPr="009E5255">
        <w:t xml:space="preserve"> compounding status </w:t>
      </w:r>
      <w:r w:rsidR="00AD24E3" w:rsidRPr="009E5255">
        <w:t>(</w:t>
      </w:r>
      <w:r w:rsidR="00A00C97" w:rsidRPr="009E5255">
        <w:t>2016</w:t>
      </w:r>
      <w:r w:rsidR="0030291E" w:rsidRPr="009E5255">
        <w:t xml:space="preserve"> </w:t>
      </w:r>
      <w:r w:rsidR="00A00C97" w:rsidRPr="009E5255">
        <w:t>-</w:t>
      </w:r>
      <w:r w:rsidR="0030291E" w:rsidRPr="009E5255">
        <w:t xml:space="preserve"> </w:t>
      </w:r>
      <w:r w:rsidR="00A00C97" w:rsidRPr="009E5255">
        <w:t>2021</w:t>
      </w:r>
      <w:r w:rsidR="00AD24E3" w:rsidRPr="009E5255">
        <w:t>)</w:t>
      </w:r>
    </w:p>
    <w:p w14:paraId="7BBB87FA" w14:textId="77777777" w:rsidR="00A00C97" w:rsidRPr="009E5255" w:rsidRDefault="00A00C97" w:rsidP="00A00C97">
      <w:pPr>
        <w:rPr>
          <w:color w:val="000000" w:themeColor="text1"/>
        </w:rPr>
      </w:pPr>
      <w:r w:rsidRPr="009E5255">
        <w:rPr>
          <w:noProof/>
        </w:rPr>
        <w:drawing>
          <wp:inline distT="0" distB="0" distL="0" distR="0" wp14:anchorId="48BB3013" wp14:editId="4BA310C7">
            <wp:extent cx="4305300" cy="3314700"/>
            <wp:effectExtent l="0" t="0" r="0" b="0"/>
            <wp:docPr id="184" name="Graphic 184" descr="a column chart of the Total purchases by EFC-listed drug and compounding status from 2016 to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Graphic 184" descr="a column chart of the Total purchases by EFC-listed drug and compounding status from 2016 to 2021"/>
                    <pic:cNvPicPr/>
                  </pic:nvPicPr>
                  <pic:blipFill>
                    <a:blip r:embed="rId222">
                      <a:extLst>
                        <a:ext uri="{96DAC541-7B7A-43D3-8B79-37D633B846F1}">
                          <asvg:svgBlip xmlns:asvg="http://schemas.microsoft.com/office/drawing/2016/SVG/main" r:embed="rId223"/>
                        </a:ext>
                      </a:extLst>
                    </a:blip>
                    <a:stretch>
                      <a:fillRect/>
                    </a:stretch>
                  </pic:blipFill>
                  <pic:spPr>
                    <a:xfrm>
                      <a:off x="0" y="0"/>
                      <a:ext cx="4305300" cy="3314700"/>
                    </a:xfrm>
                    <a:prstGeom prst="rect">
                      <a:avLst/>
                    </a:prstGeom>
                  </pic:spPr>
                </pic:pic>
              </a:graphicData>
            </a:graphic>
          </wp:inline>
        </w:drawing>
      </w:r>
    </w:p>
    <w:p w14:paraId="48433C8D" w14:textId="3BF66CF9"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5676BB4C" w14:textId="41958281" w:rsidR="00A00C97" w:rsidRPr="009E5255" w:rsidRDefault="0080144B" w:rsidP="00777F39">
      <w:pPr>
        <w:pStyle w:val="Caption"/>
      </w:pPr>
      <w:bookmarkStart w:id="531" w:name="_Ref88743635"/>
      <w:r w:rsidRPr="009E5255">
        <w:t>Figure A</w:t>
      </w:r>
      <w:r w:rsidR="00E36C93">
        <w:fldChar w:fldCharType="begin"/>
      </w:r>
      <w:r w:rsidR="00E36C93">
        <w:instrText xml:space="preserve"> SEQ Figure_A \* ARABIC </w:instrText>
      </w:r>
      <w:r w:rsidR="00E36C93">
        <w:fldChar w:fldCharType="separate"/>
      </w:r>
      <w:r w:rsidR="000C766B">
        <w:rPr>
          <w:noProof/>
        </w:rPr>
        <w:t>72</w:t>
      </w:r>
      <w:r w:rsidR="00E36C93">
        <w:rPr>
          <w:noProof/>
        </w:rPr>
        <w:fldChar w:fldCharType="end"/>
      </w:r>
      <w:bookmarkEnd w:id="531"/>
      <w:r w:rsidRPr="009E5255">
        <w:t xml:space="preserve">. </w:t>
      </w:r>
      <w:r w:rsidR="00A00C97" w:rsidRPr="009E5255">
        <w:t>Distribution of total purchases by</w:t>
      </w:r>
      <w:r w:rsidR="00ED07F5" w:rsidRPr="009E5255">
        <w:t xml:space="preserve"> EFC-listed drug and</w:t>
      </w:r>
      <w:r w:rsidR="00A00C97" w:rsidRPr="009E5255">
        <w:t xml:space="preserve"> compounding status </w:t>
      </w:r>
      <w:r w:rsidR="00AD24E3" w:rsidRPr="009E5255">
        <w:t>(</w:t>
      </w:r>
      <w:r w:rsidR="00A00C97" w:rsidRPr="009E5255">
        <w:t>2016</w:t>
      </w:r>
      <w:r w:rsidR="0030291E" w:rsidRPr="009E5255">
        <w:t xml:space="preserve"> </w:t>
      </w:r>
      <w:r w:rsidR="00A00C97" w:rsidRPr="009E5255">
        <w:t>-</w:t>
      </w:r>
      <w:r w:rsidR="0030291E" w:rsidRPr="009E5255">
        <w:t xml:space="preserve"> </w:t>
      </w:r>
      <w:r w:rsidR="00A00C97" w:rsidRPr="009E5255">
        <w:t>2020</w:t>
      </w:r>
      <w:r w:rsidR="00AD24E3" w:rsidRPr="009E5255">
        <w:t>)</w:t>
      </w:r>
    </w:p>
    <w:p w14:paraId="23FC36CA" w14:textId="77777777" w:rsidR="00A00C97" w:rsidRPr="009E5255" w:rsidRDefault="00A00C97" w:rsidP="00A00C97">
      <w:pPr>
        <w:pStyle w:val="NoSpacing"/>
        <w:rPr>
          <w:rFonts w:asciiTheme="majorHAnsi" w:hAnsiTheme="majorHAnsi" w:cstheme="majorHAnsi"/>
          <w:b/>
          <w:color w:val="000000" w:themeColor="text1"/>
        </w:rPr>
      </w:pPr>
      <w:r w:rsidRPr="009E5255">
        <w:rPr>
          <w:noProof/>
        </w:rPr>
        <w:drawing>
          <wp:inline distT="0" distB="0" distL="0" distR="0" wp14:anchorId="5F22422E" wp14:editId="1DBD1B30">
            <wp:extent cx="4305300" cy="3200400"/>
            <wp:effectExtent l="0" t="0" r="0" b="0"/>
            <wp:docPr id="185" name="Graphic 185" descr="an area graph showing the Distribution of total purchases by EFC-listed drug and compounding status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Graphic 185" descr="an area graph showing the Distribution of total purchases by EFC-listed drug and compounding status from 2016 to 2020"/>
                    <pic:cNvPicPr/>
                  </pic:nvPicPr>
                  <pic:blipFill>
                    <a:blip r:embed="rId224">
                      <a:extLst>
                        <a:ext uri="{96DAC541-7B7A-43D3-8B79-37D633B846F1}">
                          <asvg:svgBlip xmlns:asvg="http://schemas.microsoft.com/office/drawing/2016/SVG/main" r:embed="rId225"/>
                        </a:ext>
                      </a:extLst>
                    </a:blip>
                    <a:stretch>
                      <a:fillRect/>
                    </a:stretch>
                  </pic:blipFill>
                  <pic:spPr>
                    <a:xfrm>
                      <a:off x="0" y="0"/>
                      <a:ext cx="4305300" cy="3200400"/>
                    </a:xfrm>
                    <a:prstGeom prst="rect">
                      <a:avLst/>
                    </a:prstGeom>
                  </pic:spPr>
                </pic:pic>
              </a:graphicData>
            </a:graphic>
          </wp:inline>
        </w:drawing>
      </w:r>
    </w:p>
    <w:p w14:paraId="1DCEB79B" w14:textId="01C7A5B0"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5AC02DD4" w14:textId="1AF65488" w:rsidR="00A00C97" w:rsidRPr="009E5255" w:rsidRDefault="00A00C97" w:rsidP="00A00C97">
      <w:pPr>
        <w:rPr>
          <w:color w:val="000000" w:themeColor="text1"/>
        </w:rPr>
      </w:pPr>
      <w:bookmarkStart w:id="532" w:name="OLE_LINK7"/>
      <w:bookmarkStart w:id="533" w:name="OLE_LINK8"/>
      <w:r w:rsidRPr="009E5255">
        <w:rPr>
          <w:color w:val="000000" w:themeColor="text1"/>
        </w:rPr>
        <w:t xml:space="preserve">A summary of total purchases made by each state is provided in </w:t>
      </w:r>
      <w:r w:rsidRPr="009E5255">
        <w:rPr>
          <w:color w:val="000000" w:themeColor="text1"/>
        </w:rPr>
        <w:fldChar w:fldCharType="begin"/>
      </w:r>
      <w:r w:rsidRPr="009E5255">
        <w:rPr>
          <w:color w:val="000000" w:themeColor="text1"/>
        </w:rPr>
        <w:instrText xml:space="preserve"> REF _Ref89168151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Figure </w:t>
      </w:r>
      <w:r w:rsidR="000C766B" w:rsidRPr="000C766B">
        <w:rPr>
          <w:noProof/>
          <w:color w:val="000000" w:themeColor="text1"/>
        </w:rPr>
        <w:t>A73</w:t>
      </w:r>
      <w:r w:rsidRPr="009E5255">
        <w:rPr>
          <w:color w:val="000000" w:themeColor="text1"/>
        </w:rPr>
        <w:fldChar w:fldCharType="end"/>
      </w:r>
      <w:r w:rsidRPr="009E5255">
        <w:rPr>
          <w:color w:val="000000" w:themeColor="text1"/>
        </w:rPr>
        <w:t xml:space="preserve">.  Overall, the amount spent on cancer medicines by each state is proportional to the size of the population (see </w:t>
      </w:r>
      <w:r w:rsidRPr="009E5255">
        <w:rPr>
          <w:color w:val="000000" w:themeColor="text1"/>
        </w:rPr>
        <w:fldChar w:fldCharType="begin"/>
      </w:r>
      <w:r w:rsidRPr="009E5255">
        <w:rPr>
          <w:color w:val="000000" w:themeColor="text1"/>
        </w:rPr>
        <w:instrText xml:space="preserve"> REF _Ref89168492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Figure </w:t>
      </w:r>
      <w:r w:rsidR="000C766B" w:rsidRPr="000C766B">
        <w:rPr>
          <w:noProof/>
          <w:color w:val="000000" w:themeColor="text1"/>
        </w:rPr>
        <w:t>A74</w:t>
      </w:r>
      <w:r w:rsidRPr="009E5255">
        <w:rPr>
          <w:color w:val="000000" w:themeColor="text1"/>
        </w:rPr>
        <w:fldChar w:fldCharType="end"/>
      </w:r>
      <w:r w:rsidRPr="009E5255">
        <w:rPr>
          <w:color w:val="000000" w:themeColor="text1"/>
        </w:rPr>
        <w:t xml:space="preserve"> for the distribution across states).  However, there were differences in the total expenditure by each state with regard to the types of medicines purchased.  For example, Western Australia did not purchase arsenic, whilst New South Wales accounted for an higher proportion of fotemustine expenditure and Queensland a higher proportion of rituximab expenditure than would be anticipated based on their relative population size.</w:t>
      </w:r>
    </w:p>
    <w:p w14:paraId="19AAF682" w14:textId="2749FE29" w:rsidR="00A00C97" w:rsidRPr="009E5255" w:rsidRDefault="005229B8" w:rsidP="00777F39">
      <w:pPr>
        <w:pStyle w:val="Caption"/>
      </w:pPr>
      <w:bookmarkStart w:id="534" w:name="_Ref89168151"/>
      <w:r w:rsidRPr="009E5255">
        <w:t>Figure A</w:t>
      </w:r>
      <w:r w:rsidR="00E36C93">
        <w:fldChar w:fldCharType="begin"/>
      </w:r>
      <w:r w:rsidR="00E36C93">
        <w:instrText xml:space="preserve"> SEQ Figure_A \* ARABIC </w:instrText>
      </w:r>
      <w:r w:rsidR="00E36C93">
        <w:fldChar w:fldCharType="separate"/>
      </w:r>
      <w:r w:rsidR="000C766B">
        <w:rPr>
          <w:noProof/>
        </w:rPr>
        <w:t>73</w:t>
      </w:r>
      <w:r w:rsidR="00E36C93">
        <w:rPr>
          <w:noProof/>
        </w:rPr>
        <w:fldChar w:fldCharType="end"/>
      </w:r>
      <w:bookmarkEnd w:id="534"/>
      <w:r w:rsidRPr="009E5255">
        <w:t xml:space="preserve">. </w:t>
      </w:r>
      <w:r w:rsidR="00A00C97" w:rsidRPr="009E5255">
        <w:t xml:space="preserve">Total purchases </w:t>
      </w:r>
      <w:r w:rsidR="00ED07F5" w:rsidRPr="009E5255">
        <w:t xml:space="preserve">of EFC-listed drugs </w:t>
      </w:r>
      <w:r w:rsidR="00A00C97" w:rsidRPr="009E5255">
        <w:t xml:space="preserve">by </w:t>
      </w:r>
      <w:r w:rsidR="0037066F" w:rsidRPr="009E5255">
        <w:t>S</w:t>
      </w:r>
      <w:r w:rsidR="00A00C97" w:rsidRPr="009E5255">
        <w:t>tate</w:t>
      </w:r>
      <w:r w:rsidR="0037066F" w:rsidRPr="009E5255">
        <w:t xml:space="preserve"> and Territory</w:t>
      </w:r>
      <w:r w:rsidR="00A00C97" w:rsidRPr="009E5255">
        <w:t xml:space="preserve"> </w:t>
      </w:r>
      <w:r w:rsidR="00AD24E3" w:rsidRPr="009E5255">
        <w:t>(</w:t>
      </w:r>
      <w:r w:rsidR="00A00C97" w:rsidRPr="009E5255">
        <w:t>2016</w:t>
      </w:r>
      <w:r w:rsidR="0037066F" w:rsidRPr="009E5255">
        <w:t xml:space="preserve"> </w:t>
      </w:r>
      <w:r w:rsidR="00A00C97" w:rsidRPr="009E5255">
        <w:t>-</w:t>
      </w:r>
      <w:r w:rsidR="0037066F" w:rsidRPr="009E5255">
        <w:t xml:space="preserve"> </w:t>
      </w:r>
      <w:r w:rsidR="00A00C97" w:rsidRPr="009E5255">
        <w:t>2020</w:t>
      </w:r>
      <w:r w:rsidR="00AD24E3" w:rsidRPr="009E5255">
        <w:t>)</w:t>
      </w:r>
    </w:p>
    <w:p w14:paraId="4EBFA08F" w14:textId="77777777" w:rsidR="00A00C97" w:rsidRPr="009E5255" w:rsidRDefault="00A00C97" w:rsidP="00A00C97">
      <w:pPr>
        <w:keepNext/>
        <w:keepLines/>
        <w:rPr>
          <w:color w:val="000000" w:themeColor="text1"/>
        </w:rPr>
      </w:pPr>
      <w:r w:rsidRPr="009E5255">
        <w:rPr>
          <w:noProof/>
        </w:rPr>
        <w:drawing>
          <wp:inline distT="0" distB="0" distL="0" distR="0" wp14:anchorId="1CE4EB15" wp14:editId="1415A854">
            <wp:extent cx="4305300" cy="2971800"/>
            <wp:effectExtent l="0" t="0" r="0" b="0"/>
            <wp:docPr id="186" name="Graphic 186" descr="a column chart showing the Total purchases of EFC-listed drugs by State and Territory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Graphic 186" descr="a column chart showing the Total purchases of EFC-listed drugs by State and Territory from 2016 to 2020"/>
                    <pic:cNvPicPr/>
                  </pic:nvPicPr>
                  <pic:blipFill>
                    <a:blip r:embed="rId226">
                      <a:extLst>
                        <a:ext uri="{96DAC541-7B7A-43D3-8B79-37D633B846F1}">
                          <asvg:svgBlip xmlns:asvg="http://schemas.microsoft.com/office/drawing/2016/SVG/main" r:embed="rId227"/>
                        </a:ext>
                      </a:extLst>
                    </a:blip>
                    <a:stretch>
                      <a:fillRect/>
                    </a:stretch>
                  </pic:blipFill>
                  <pic:spPr>
                    <a:xfrm>
                      <a:off x="0" y="0"/>
                      <a:ext cx="4305300" cy="2971800"/>
                    </a:xfrm>
                    <a:prstGeom prst="rect">
                      <a:avLst/>
                    </a:prstGeom>
                  </pic:spPr>
                </pic:pic>
              </a:graphicData>
            </a:graphic>
          </wp:inline>
        </w:drawing>
      </w:r>
    </w:p>
    <w:p w14:paraId="287F64CB" w14:textId="282E4527"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3A4A873A" w14:textId="649C6735" w:rsidR="00A00C97" w:rsidRPr="009E5255" w:rsidRDefault="005229B8" w:rsidP="00777F39">
      <w:pPr>
        <w:pStyle w:val="Caption"/>
      </w:pPr>
      <w:bookmarkStart w:id="535" w:name="_Ref89168492"/>
      <w:bookmarkStart w:id="536" w:name="OLE_LINK9"/>
      <w:bookmarkStart w:id="537" w:name="OLE_LINK10"/>
      <w:bookmarkEnd w:id="532"/>
      <w:bookmarkEnd w:id="533"/>
      <w:r w:rsidRPr="009E5255">
        <w:t>Figure A</w:t>
      </w:r>
      <w:r w:rsidR="00E36C93">
        <w:fldChar w:fldCharType="begin"/>
      </w:r>
      <w:r w:rsidR="00E36C93">
        <w:instrText xml:space="preserve"> SEQ Figure_A \* ARABIC </w:instrText>
      </w:r>
      <w:r w:rsidR="00E36C93">
        <w:fldChar w:fldCharType="separate"/>
      </w:r>
      <w:r w:rsidR="000C766B">
        <w:rPr>
          <w:noProof/>
        </w:rPr>
        <w:t>74</w:t>
      </w:r>
      <w:r w:rsidR="00E36C93">
        <w:rPr>
          <w:noProof/>
        </w:rPr>
        <w:fldChar w:fldCharType="end"/>
      </w:r>
      <w:bookmarkEnd w:id="535"/>
      <w:r w:rsidRPr="009E5255">
        <w:t xml:space="preserve">. </w:t>
      </w:r>
      <w:r w:rsidR="00A00C97" w:rsidRPr="009E5255">
        <w:t>Distribution of purchases by</w:t>
      </w:r>
      <w:r w:rsidR="002C6015" w:rsidRPr="009E5255">
        <w:t xml:space="preserve"> </w:t>
      </w:r>
      <w:r w:rsidR="00ED07F5" w:rsidRPr="009E5255">
        <w:t xml:space="preserve">EFC-listed </w:t>
      </w:r>
      <w:r w:rsidR="002C6015" w:rsidRPr="009E5255">
        <w:t>drug and</w:t>
      </w:r>
      <w:r w:rsidR="00A00C97" w:rsidRPr="009E5255">
        <w:t xml:space="preserve"> </w:t>
      </w:r>
      <w:r w:rsidR="002C6015" w:rsidRPr="009E5255">
        <w:t>S</w:t>
      </w:r>
      <w:r w:rsidR="00A00C97" w:rsidRPr="009E5255">
        <w:t>tate</w:t>
      </w:r>
      <w:r w:rsidR="0037066F" w:rsidRPr="009E5255">
        <w:t xml:space="preserve"> and Territory</w:t>
      </w:r>
      <w:r w:rsidR="00A00C97" w:rsidRPr="009E5255">
        <w:t xml:space="preserve"> </w:t>
      </w:r>
      <w:r w:rsidR="00AD24E3" w:rsidRPr="009E5255">
        <w:t>(</w:t>
      </w:r>
      <w:r w:rsidR="00A00C97" w:rsidRPr="009E5255">
        <w:t>2016</w:t>
      </w:r>
      <w:r w:rsidR="0037066F" w:rsidRPr="009E5255">
        <w:t xml:space="preserve"> - </w:t>
      </w:r>
      <w:r w:rsidR="00A00C97" w:rsidRPr="009E5255">
        <w:t>2020</w:t>
      </w:r>
      <w:r w:rsidR="00AD24E3" w:rsidRPr="009E5255">
        <w:t>)</w:t>
      </w:r>
    </w:p>
    <w:p w14:paraId="5832A0D9" w14:textId="77777777" w:rsidR="00A00C97" w:rsidRPr="009E5255" w:rsidRDefault="00A00C97" w:rsidP="00A00C97">
      <w:pPr>
        <w:keepNext/>
        <w:keepLines/>
        <w:rPr>
          <w:color w:val="000000" w:themeColor="text1"/>
        </w:rPr>
      </w:pPr>
      <w:r w:rsidRPr="009E5255">
        <w:rPr>
          <w:noProof/>
        </w:rPr>
        <w:drawing>
          <wp:inline distT="0" distB="0" distL="0" distR="0" wp14:anchorId="5380103C" wp14:editId="364CE735">
            <wp:extent cx="4305300" cy="2794000"/>
            <wp:effectExtent l="0" t="0" r="0" b="0"/>
            <wp:docPr id="187" name="Graphic 187" descr="an area graph showing the Distribution of purchases by EFC-listed drug and State and Territory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Graphic 187" descr="an area graph showing the Distribution of purchases by EFC-listed drug and State and Territory from 2016 to 2020"/>
                    <pic:cNvPicPr/>
                  </pic:nvPicPr>
                  <pic:blipFill>
                    <a:blip r:embed="rId228">
                      <a:extLst>
                        <a:ext uri="{96DAC541-7B7A-43D3-8B79-37D633B846F1}">
                          <asvg:svgBlip xmlns:asvg="http://schemas.microsoft.com/office/drawing/2016/SVG/main" r:embed="rId229"/>
                        </a:ext>
                      </a:extLst>
                    </a:blip>
                    <a:stretch>
                      <a:fillRect/>
                    </a:stretch>
                  </pic:blipFill>
                  <pic:spPr>
                    <a:xfrm>
                      <a:off x="0" y="0"/>
                      <a:ext cx="4305300" cy="2794000"/>
                    </a:xfrm>
                    <a:prstGeom prst="rect">
                      <a:avLst/>
                    </a:prstGeom>
                  </pic:spPr>
                </pic:pic>
              </a:graphicData>
            </a:graphic>
          </wp:inline>
        </w:drawing>
      </w:r>
    </w:p>
    <w:p w14:paraId="29518A70" w14:textId="65866C8C"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bookmarkEnd w:id="536"/>
    <w:bookmarkEnd w:id="537"/>
    <w:p w14:paraId="4D4C44CB" w14:textId="15EC41D7" w:rsidR="00A00C97" w:rsidRPr="009E5255" w:rsidRDefault="00A00C97" w:rsidP="00A00C97">
      <w:pPr>
        <w:rPr>
          <w:color w:val="000000" w:themeColor="text1"/>
        </w:rPr>
        <w:sectPr w:rsidR="00A00C97" w:rsidRPr="009E5255">
          <w:headerReference w:type="even" r:id="rId230"/>
          <w:footerReference w:type="even" r:id="rId231"/>
          <w:headerReference w:type="first" r:id="rId232"/>
          <w:footerReference w:type="first" r:id="rId233"/>
          <w:pgSz w:w="11906" w:h="16838"/>
          <w:pgMar w:top="1440" w:right="1440" w:bottom="1440" w:left="1440" w:header="708" w:footer="708" w:gutter="0"/>
          <w:cols w:space="708"/>
          <w:docGrid w:linePitch="360"/>
        </w:sectPr>
      </w:pPr>
      <w:r w:rsidRPr="009E5255">
        <w:rPr>
          <w:color w:val="000000" w:themeColor="text1"/>
        </w:rPr>
        <w:t>A summary of total purchases by drug and state is provided in</w:t>
      </w:r>
      <w:r w:rsidR="00712126" w:rsidRPr="009E5255">
        <w:rPr>
          <w:color w:val="000000" w:themeColor="text1"/>
        </w:rPr>
        <w:t xml:space="preserve"> </w:t>
      </w:r>
      <w:r w:rsidR="00712126" w:rsidRPr="009E5255">
        <w:rPr>
          <w:color w:val="000000" w:themeColor="text1"/>
        </w:rPr>
        <w:fldChar w:fldCharType="begin"/>
      </w:r>
      <w:r w:rsidR="00712126" w:rsidRPr="009E5255">
        <w:rPr>
          <w:color w:val="000000" w:themeColor="text1"/>
        </w:rPr>
        <w:instrText xml:space="preserve"> REF _Ref94167142 \h </w:instrText>
      </w:r>
      <w:r w:rsidR="00712126" w:rsidRPr="009E5255">
        <w:rPr>
          <w:color w:val="000000" w:themeColor="text1"/>
        </w:rPr>
      </w:r>
      <w:r w:rsidR="00712126" w:rsidRPr="009E5255">
        <w:rPr>
          <w:color w:val="000000" w:themeColor="text1"/>
        </w:rPr>
        <w:fldChar w:fldCharType="separate"/>
      </w:r>
      <w:r w:rsidR="000C766B" w:rsidRPr="009E5255">
        <w:t>Table A</w:t>
      </w:r>
      <w:r w:rsidR="000C766B">
        <w:rPr>
          <w:noProof/>
        </w:rPr>
        <w:t>44</w:t>
      </w:r>
      <w:r w:rsidR="00712126" w:rsidRPr="009E5255">
        <w:rPr>
          <w:color w:val="000000" w:themeColor="text1"/>
        </w:rPr>
        <w:fldChar w:fldCharType="end"/>
      </w:r>
      <w:r w:rsidRPr="009E5255">
        <w:rPr>
          <w:color w:val="000000" w:themeColor="text1"/>
        </w:rPr>
        <w:t xml:space="preserve">. </w:t>
      </w:r>
    </w:p>
    <w:p w14:paraId="01F80222" w14:textId="0824B5B2" w:rsidR="00A00C97" w:rsidRPr="009E5255" w:rsidRDefault="00712126" w:rsidP="00712126">
      <w:pPr>
        <w:pStyle w:val="Caption"/>
      </w:pPr>
      <w:bookmarkStart w:id="538" w:name="_Ref94167142"/>
      <w:r w:rsidRPr="009E5255">
        <w:t>Table A</w:t>
      </w:r>
      <w:r w:rsidR="00E36C93">
        <w:fldChar w:fldCharType="begin"/>
      </w:r>
      <w:r w:rsidR="00E36C93">
        <w:instrText xml:space="preserve"> SEQ Table_A \* ARABIC </w:instrText>
      </w:r>
      <w:r w:rsidR="00E36C93">
        <w:fldChar w:fldCharType="separate"/>
      </w:r>
      <w:r w:rsidR="000C766B">
        <w:rPr>
          <w:noProof/>
        </w:rPr>
        <w:t>44</w:t>
      </w:r>
      <w:r w:rsidR="00E36C93">
        <w:rPr>
          <w:noProof/>
        </w:rPr>
        <w:fldChar w:fldCharType="end"/>
      </w:r>
      <w:bookmarkEnd w:id="538"/>
      <w:r w:rsidRPr="009E5255">
        <w:t xml:space="preserve">. </w:t>
      </w:r>
      <w:r w:rsidR="00A00C97" w:rsidRPr="009E5255">
        <w:t>Total purchases</w:t>
      </w:r>
      <w:r w:rsidR="00ED07F5" w:rsidRPr="009E5255">
        <w:t xml:space="preserve"> of EFC-listed drugs</w:t>
      </w:r>
      <w:r w:rsidR="00A00C97" w:rsidRPr="009E5255">
        <w:t xml:space="preserve"> by </w:t>
      </w:r>
      <w:r w:rsidRPr="009E5255">
        <w:t>S</w:t>
      </w:r>
      <w:r w:rsidR="00A00C97" w:rsidRPr="009E5255">
        <w:t>tate</w:t>
      </w:r>
      <w:r w:rsidRPr="009E5255">
        <w:t xml:space="preserve"> and Territory</w:t>
      </w:r>
      <w:r w:rsidR="00A00C97" w:rsidRPr="009E5255">
        <w:t xml:space="preserve"> </w:t>
      </w:r>
      <w:r w:rsidRPr="009E5255">
        <w:t>(</w:t>
      </w:r>
      <w:r w:rsidR="00A00C97" w:rsidRPr="009E5255">
        <w:t>2016</w:t>
      </w:r>
      <w:r w:rsidR="002C6015" w:rsidRPr="009E5255">
        <w:t xml:space="preserve"> </w:t>
      </w:r>
      <w:r w:rsidR="00A00C97" w:rsidRPr="009E5255">
        <w:t>-</w:t>
      </w:r>
      <w:r w:rsidR="002C6015" w:rsidRPr="009E5255">
        <w:t xml:space="preserve"> </w:t>
      </w:r>
      <w:r w:rsidR="00A00C97" w:rsidRPr="009E5255">
        <w:t>2020</w:t>
      </w:r>
      <w:r w:rsidRPr="009E5255">
        <w:t>)</w:t>
      </w:r>
    </w:p>
    <w:tbl>
      <w:tblPr>
        <w:tblW w:w="14182" w:type="dxa"/>
        <w:tblLook w:val="04A0" w:firstRow="1" w:lastRow="0" w:firstColumn="1" w:lastColumn="0" w:noHBand="0" w:noVBand="1"/>
        <w:tblCaption w:val="Total purchases of EFC-listed drugs by State and Territory from 2016 to 2020"/>
      </w:tblPr>
      <w:tblGrid>
        <w:gridCol w:w="1887"/>
        <w:gridCol w:w="1312"/>
        <w:gridCol w:w="1399"/>
        <w:gridCol w:w="1408"/>
        <w:gridCol w:w="1399"/>
        <w:gridCol w:w="1311"/>
        <w:gridCol w:w="1311"/>
        <w:gridCol w:w="1399"/>
        <w:gridCol w:w="1399"/>
        <w:gridCol w:w="1357"/>
      </w:tblGrid>
      <w:tr w:rsidR="00A00C97" w:rsidRPr="009E5255" w14:paraId="0938ECA0" w14:textId="77777777" w:rsidTr="002C6015">
        <w:trPr>
          <w:trHeight w:val="20"/>
          <w:tblHeader/>
        </w:trPr>
        <w:tc>
          <w:tcPr>
            <w:tcW w:w="1887" w:type="dxa"/>
            <w:tcBorders>
              <w:bottom w:val="single" w:sz="4" w:space="0" w:color="auto"/>
            </w:tcBorders>
            <w:shd w:val="clear" w:color="auto" w:fill="auto"/>
            <w:noWrap/>
            <w:vAlign w:val="bottom"/>
            <w:hideMark/>
          </w:tcPr>
          <w:p w14:paraId="2276726C" w14:textId="77777777" w:rsidR="00A00C97" w:rsidRPr="009E5255" w:rsidRDefault="00A00C97" w:rsidP="002C6015">
            <w:pPr>
              <w:pStyle w:val="NoSpacing"/>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Drug</w:t>
            </w:r>
          </w:p>
        </w:tc>
        <w:tc>
          <w:tcPr>
            <w:tcW w:w="1312" w:type="dxa"/>
            <w:tcBorders>
              <w:bottom w:val="single" w:sz="4" w:space="0" w:color="auto"/>
            </w:tcBorders>
            <w:shd w:val="clear" w:color="auto" w:fill="auto"/>
            <w:noWrap/>
            <w:vAlign w:val="center"/>
            <w:hideMark/>
          </w:tcPr>
          <w:p w14:paraId="35106930" w14:textId="77777777" w:rsidR="00A00C97" w:rsidRPr="009E5255" w:rsidRDefault="00A00C97" w:rsidP="002C6015">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ACT</w:t>
            </w:r>
          </w:p>
        </w:tc>
        <w:tc>
          <w:tcPr>
            <w:tcW w:w="1399" w:type="dxa"/>
            <w:tcBorders>
              <w:bottom w:val="single" w:sz="4" w:space="0" w:color="auto"/>
            </w:tcBorders>
            <w:shd w:val="clear" w:color="auto" w:fill="auto"/>
            <w:noWrap/>
            <w:vAlign w:val="center"/>
            <w:hideMark/>
          </w:tcPr>
          <w:p w14:paraId="51A019A6" w14:textId="77777777" w:rsidR="00A00C97" w:rsidRPr="009E5255" w:rsidRDefault="00A00C97" w:rsidP="002C6015">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NSW</w:t>
            </w:r>
          </w:p>
        </w:tc>
        <w:tc>
          <w:tcPr>
            <w:tcW w:w="1408" w:type="dxa"/>
            <w:tcBorders>
              <w:bottom w:val="single" w:sz="4" w:space="0" w:color="auto"/>
            </w:tcBorders>
            <w:shd w:val="clear" w:color="auto" w:fill="auto"/>
            <w:noWrap/>
            <w:vAlign w:val="center"/>
            <w:hideMark/>
          </w:tcPr>
          <w:p w14:paraId="0604CC86" w14:textId="77777777" w:rsidR="00A00C97" w:rsidRPr="009E5255" w:rsidRDefault="00A00C97" w:rsidP="002C6015">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NT</w:t>
            </w:r>
          </w:p>
        </w:tc>
        <w:tc>
          <w:tcPr>
            <w:tcW w:w="1399" w:type="dxa"/>
            <w:tcBorders>
              <w:bottom w:val="single" w:sz="4" w:space="0" w:color="auto"/>
            </w:tcBorders>
            <w:shd w:val="clear" w:color="auto" w:fill="auto"/>
            <w:noWrap/>
            <w:vAlign w:val="center"/>
            <w:hideMark/>
          </w:tcPr>
          <w:p w14:paraId="0126F4A5" w14:textId="77777777" w:rsidR="00A00C97" w:rsidRPr="009E5255" w:rsidRDefault="00A00C97" w:rsidP="002C6015">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QLD</w:t>
            </w:r>
          </w:p>
        </w:tc>
        <w:tc>
          <w:tcPr>
            <w:tcW w:w="1311" w:type="dxa"/>
            <w:tcBorders>
              <w:bottom w:val="single" w:sz="4" w:space="0" w:color="auto"/>
            </w:tcBorders>
            <w:shd w:val="clear" w:color="auto" w:fill="auto"/>
            <w:noWrap/>
            <w:vAlign w:val="center"/>
            <w:hideMark/>
          </w:tcPr>
          <w:p w14:paraId="4E8407C0" w14:textId="77777777" w:rsidR="00A00C97" w:rsidRPr="009E5255" w:rsidRDefault="00A00C97" w:rsidP="002C6015">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SA</w:t>
            </w:r>
          </w:p>
        </w:tc>
        <w:tc>
          <w:tcPr>
            <w:tcW w:w="1311" w:type="dxa"/>
            <w:tcBorders>
              <w:bottom w:val="single" w:sz="4" w:space="0" w:color="auto"/>
            </w:tcBorders>
            <w:shd w:val="clear" w:color="auto" w:fill="auto"/>
            <w:noWrap/>
            <w:vAlign w:val="center"/>
            <w:hideMark/>
          </w:tcPr>
          <w:p w14:paraId="3A2A383A" w14:textId="77777777" w:rsidR="00A00C97" w:rsidRPr="009E5255" w:rsidRDefault="00A00C97" w:rsidP="002C6015">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TAS</w:t>
            </w:r>
          </w:p>
        </w:tc>
        <w:tc>
          <w:tcPr>
            <w:tcW w:w="1399" w:type="dxa"/>
            <w:tcBorders>
              <w:bottom w:val="single" w:sz="4" w:space="0" w:color="auto"/>
            </w:tcBorders>
            <w:shd w:val="clear" w:color="auto" w:fill="auto"/>
            <w:noWrap/>
            <w:vAlign w:val="center"/>
            <w:hideMark/>
          </w:tcPr>
          <w:p w14:paraId="00BBE875" w14:textId="77777777" w:rsidR="00A00C97" w:rsidRPr="009E5255" w:rsidRDefault="00A00C97" w:rsidP="002C6015">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VIC</w:t>
            </w:r>
          </w:p>
        </w:tc>
        <w:tc>
          <w:tcPr>
            <w:tcW w:w="1399" w:type="dxa"/>
            <w:tcBorders>
              <w:bottom w:val="single" w:sz="4" w:space="0" w:color="auto"/>
            </w:tcBorders>
            <w:shd w:val="clear" w:color="auto" w:fill="auto"/>
            <w:noWrap/>
            <w:vAlign w:val="center"/>
            <w:hideMark/>
          </w:tcPr>
          <w:p w14:paraId="43D18CBF" w14:textId="77777777" w:rsidR="00A00C97" w:rsidRPr="009E5255" w:rsidRDefault="00A00C97" w:rsidP="002C6015">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WA</w:t>
            </w:r>
          </w:p>
        </w:tc>
        <w:tc>
          <w:tcPr>
            <w:tcW w:w="1357" w:type="dxa"/>
            <w:tcBorders>
              <w:bottom w:val="single" w:sz="4" w:space="0" w:color="auto"/>
            </w:tcBorders>
            <w:shd w:val="clear" w:color="auto" w:fill="auto"/>
            <w:noWrap/>
            <w:vAlign w:val="center"/>
            <w:hideMark/>
          </w:tcPr>
          <w:p w14:paraId="591156B9" w14:textId="77777777" w:rsidR="00A00C97" w:rsidRPr="009E5255" w:rsidRDefault="00A00C97" w:rsidP="002C6015">
            <w:pPr>
              <w:pStyle w:val="NoSpacing"/>
              <w:jc w:val="center"/>
              <w:rPr>
                <w:rFonts w:asciiTheme="majorHAnsi" w:hAnsiTheme="majorHAnsi" w:cstheme="majorHAnsi"/>
                <w:bCs/>
                <w:i/>
                <w:iCs/>
                <w:color w:val="000000" w:themeColor="text1"/>
                <w:sz w:val="18"/>
                <w:szCs w:val="18"/>
                <w:lang w:eastAsia="en-AU"/>
              </w:rPr>
            </w:pPr>
            <w:r w:rsidRPr="009E5255">
              <w:rPr>
                <w:rFonts w:asciiTheme="majorHAnsi" w:hAnsiTheme="majorHAnsi" w:cstheme="majorHAnsi"/>
                <w:bCs/>
                <w:i/>
                <w:iCs/>
                <w:color w:val="000000" w:themeColor="text1"/>
                <w:sz w:val="18"/>
                <w:szCs w:val="18"/>
                <w:lang w:eastAsia="en-AU"/>
              </w:rPr>
              <w:t>Australia</w:t>
            </w:r>
          </w:p>
        </w:tc>
      </w:tr>
      <w:tr w:rsidR="00A00C97" w:rsidRPr="009E5255" w14:paraId="74AB2F87" w14:textId="77777777" w:rsidTr="002C6015">
        <w:trPr>
          <w:trHeight w:val="20"/>
        </w:trPr>
        <w:tc>
          <w:tcPr>
            <w:tcW w:w="1887" w:type="dxa"/>
            <w:tcBorders>
              <w:top w:val="single" w:sz="4" w:space="0" w:color="auto"/>
            </w:tcBorders>
            <w:shd w:val="clear" w:color="auto" w:fill="auto"/>
            <w:noWrap/>
            <w:vAlign w:val="bottom"/>
            <w:hideMark/>
          </w:tcPr>
          <w:p w14:paraId="67DA5B7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rsenic</w:t>
            </w:r>
          </w:p>
        </w:tc>
        <w:tc>
          <w:tcPr>
            <w:tcW w:w="1312" w:type="dxa"/>
            <w:tcBorders>
              <w:top w:val="single" w:sz="4" w:space="0" w:color="auto"/>
            </w:tcBorders>
            <w:shd w:val="clear" w:color="auto" w:fill="auto"/>
            <w:noWrap/>
            <w:vAlign w:val="bottom"/>
            <w:hideMark/>
          </w:tcPr>
          <w:p w14:paraId="3EF2C30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2,222</w:t>
            </w:r>
          </w:p>
        </w:tc>
        <w:tc>
          <w:tcPr>
            <w:tcW w:w="1399" w:type="dxa"/>
            <w:tcBorders>
              <w:top w:val="single" w:sz="4" w:space="0" w:color="auto"/>
            </w:tcBorders>
            <w:shd w:val="clear" w:color="auto" w:fill="auto"/>
            <w:noWrap/>
            <w:vAlign w:val="bottom"/>
            <w:hideMark/>
          </w:tcPr>
          <w:p w14:paraId="0231FB7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69,973</w:t>
            </w:r>
          </w:p>
        </w:tc>
        <w:tc>
          <w:tcPr>
            <w:tcW w:w="1408" w:type="dxa"/>
            <w:tcBorders>
              <w:top w:val="single" w:sz="4" w:space="0" w:color="auto"/>
            </w:tcBorders>
            <w:shd w:val="clear" w:color="auto" w:fill="auto"/>
            <w:noWrap/>
            <w:vAlign w:val="bottom"/>
            <w:hideMark/>
          </w:tcPr>
          <w:p w14:paraId="5288654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8,691</w:t>
            </w:r>
          </w:p>
        </w:tc>
        <w:tc>
          <w:tcPr>
            <w:tcW w:w="1399" w:type="dxa"/>
            <w:tcBorders>
              <w:top w:val="single" w:sz="4" w:space="0" w:color="auto"/>
            </w:tcBorders>
            <w:shd w:val="clear" w:color="auto" w:fill="auto"/>
            <w:noWrap/>
            <w:vAlign w:val="bottom"/>
            <w:hideMark/>
          </w:tcPr>
          <w:p w14:paraId="55A27AA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67,994</w:t>
            </w:r>
          </w:p>
        </w:tc>
        <w:tc>
          <w:tcPr>
            <w:tcW w:w="1311" w:type="dxa"/>
            <w:tcBorders>
              <w:top w:val="single" w:sz="4" w:space="0" w:color="auto"/>
            </w:tcBorders>
            <w:shd w:val="clear" w:color="auto" w:fill="auto"/>
            <w:noWrap/>
            <w:vAlign w:val="bottom"/>
            <w:hideMark/>
          </w:tcPr>
          <w:p w14:paraId="5549824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42,609</w:t>
            </w:r>
          </w:p>
        </w:tc>
        <w:tc>
          <w:tcPr>
            <w:tcW w:w="1311" w:type="dxa"/>
            <w:tcBorders>
              <w:top w:val="single" w:sz="4" w:space="0" w:color="auto"/>
            </w:tcBorders>
            <w:shd w:val="clear" w:color="auto" w:fill="auto"/>
            <w:noWrap/>
            <w:vAlign w:val="bottom"/>
            <w:hideMark/>
          </w:tcPr>
          <w:p w14:paraId="0017136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61,671</w:t>
            </w:r>
          </w:p>
        </w:tc>
        <w:tc>
          <w:tcPr>
            <w:tcW w:w="1399" w:type="dxa"/>
            <w:tcBorders>
              <w:top w:val="single" w:sz="4" w:space="0" w:color="auto"/>
            </w:tcBorders>
            <w:shd w:val="clear" w:color="auto" w:fill="auto"/>
            <w:noWrap/>
            <w:vAlign w:val="bottom"/>
            <w:hideMark/>
          </w:tcPr>
          <w:p w14:paraId="104FAF0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3,359</w:t>
            </w:r>
          </w:p>
        </w:tc>
        <w:tc>
          <w:tcPr>
            <w:tcW w:w="1399" w:type="dxa"/>
            <w:tcBorders>
              <w:top w:val="single" w:sz="4" w:space="0" w:color="auto"/>
            </w:tcBorders>
            <w:shd w:val="clear" w:color="auto" w:fill="auto"/>
            <w:noWrap/>
            <w:vAlign w:val="bottom"/>
            <w:hideMark/>
          </w:tcPr>
          <w:p w14:paraId="5BF9A4BC" w14:textId="208E1864" w:rsidR="00A00C97"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357" w:type="dxa"/>
            <w:tcBorders>
              <w:top w:val="single" w:sz="4" w:space="0" w:color="auto"/>
            </w:tcBorders>
            <w:shd w:val="clear" w:color="auto" w:fill="auto"/>
            <w:noWrap/>
            <w:vAlign w:val="bottom"/>
            <w:hideMark/>
          </w:tcPr>
          <w:p w14:paraId="1331B2F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296,519</w:t>
            </w:r>
          </w:p>
        </w:tc>
      </w:tr>
      <w:tr w:rsidR="00A00C97" w:rsidRPr="009E5255" w14:paraId="4B654BFC" w14:textId="77777777" w:rsidTr="002C6015">
        <w:trPr>
          <w:trHeight w:val="20"/>
        </w:trPr>
        <w:tc>
          <w:tcPr>
            <w:tcW w:w="1887" w:type="dxa"/>
            <w:shd w:val="clear" w:color="auto" w:fill="auto"/>
            <w:noWrap/>
            <w:vAlign w:val="bottom"/>
            <w:hideMark/>
          </w:tcPr>
          <w:p w14:paraId="664B35A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tezolizumab</w:t>
            </w:r>
          </w:p>
        </w:tc>
        <w:tc>
          <w:tcPr>
            <w:tcW w:w="1312" w:type="dxa"/>
            <w:shd w:val="clear" w:color="auto" w:fill="auto"/>
            <w:noWrap/>
            <w:vAlign w:val="bottom"/>
            <w:hideMark/>
          </w:tcPr>
          <w:p w14:paraId="6E56C30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84,654</w:t>
            </w:r>
          </w:p>
        </w:tc>
        <w:tc>
          <w:tcPr>
            <w:tcW w:w="1399" w:type="dxa"/>
            <w:shd w:val="clear" w:color="auto" w:fill="auto"/>
            <w:noWrap/>
            <w:vAlign w:val="bottom"/>
            <w:hideMark/>
          </w:tcPr>
          <w:p w14:paraId="1185B31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228,368</w:t>
            </w:r>
          </w:p>
        </w:tc>
        <w:tc>
          <w:tcPr>
            <w:tcW w:w="1408" w:type="dxa"/>
            <w:shd w:val="clear" w:color="auto" w:fill="auto"/>
            <w:noWrap/>
            <w:vAlign w:val="bottom"/>
            <w:hideMark/>
          </w:tcPr>
          <w:p w14:paraId="5133A25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399" w:type="dxa"/>
            <w:shd w:val="clear" w:color="auto" w:fill="auto"/>
            <w:noWrap/>
            <w:vAlign w:val="bottom"/>
            <w:hideMark/>
          </w:tcPr>
          <w:p w14:paraId="44E8A80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261,818</w:t>
            </w:r>
          </w:p>
        </w:tc>
        <w:tc>
          <w:tcPr>
            <w:tcW w:w="1311" w:type="dxa"/>
            <w:shd w:val="clear" w:color="auto" w:fill="auto"/>
            <w:noWrap/>
            <w:vAlign w:val="bottom"/>
            <w:hideMark/>
          </w:tcPr>
          <w:p w14:paraId="2C839B2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540,014</w:t>
            </w:r>
          </w:p>
        </w:tc>
        <w:tc>
          <w:tcPr>
            <w:tcW w:w="1311" w:type="dxa"/>
            <w:shd w:val="clear" w:color="auto" w:fill="auto"/>
            <w:noWrap/>
            <w:vAlign w:val="bottom"/>
            <w:hideMark/>
          </w:tcPr>
          <w:p w14:paraId="4FE48D0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95,508</w:t>
            </w:r>
          </w:p>
        </w:tc>
        <w:tc>
          <w:tcPr>
            <w:tcW w:w="1399" w:type="dxa"/>
            <w:shd w:val="clear" w:color="auto" w:fill="auto"/>
            <w:noWrap/>
            <w:vAlign w:val="bottom"/>
            <w:hideMark/>
          </w:tcPr>
          <w:p w14:paraId="0E03E9B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360,280</w:t>
            </w:r>
          </w:p>
        </w:tc>
        <w:tc>
          <w:tcPr>
            <w:tcW w:w="1399" w:type="dxa"/>
            <w:shd w:val="clear" w:color="auto" w:fill="auto"/>
            <w:noWrap/>
            <w:vAlign w:val="bottom"/>
            <w:hideMark/>
          </w:tcPr>
          <w:p w14:paraId="4728E71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162,914</w:t>
            </w:r>
          </w:p>
        </w:tc>
        <w:tc>
          <w:tcPr>
            <w:tcW w:w="1357" w:type="dxa"/>
            <w:shd w:val="clear" w:color="auto" w:fill="auto"/>
            <w:noWrap/>
            <w:vAlign w:val="bottom"/>
            <w:hideMark/>
          </w:tcPr>
          <w:p w14:paraId="07365B9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4,533,556</w:t>
            </w:r>
          </w:p>
        </w:tc>
      </w:tr>
      <w:tr w:rsidR="00A00C97" w:rsidRPr="009E5255" w14:paraId="1A92AAF6" w14:textId="77777777" w:rsidTr="002C6015">
        <w:trPr>
          <w:trHeight w:val="20"/>
        </w:trPr>
        <w:tc>
          <w:tcPr>
            <w:tcW w:w="1887" w:type="dxa"/>
            <w:shd w:val="clear" w:color="auto" w:fill="auto"/>
            <w:noWrap/>
            <w:vAlign w:val="bottom"/>
            <w:hideMark/>
          </w:tcPr>
          <w:p w14:paraId="0820D3FF"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Avelumab</w:t>
            </w:r>
          </w:p>
        </w:tc>
        <w:tc>
          <w:tcPr>
            <w:tcW w:w="1312" w:type="dxa"/>
            <w:shd w:val="clear" w:color="auto" w:fill="auto"/>
            <w:noWrap/>
            <w:vAlign w:val="bottom"/>
            <w:hideMark/>
          </w:tcPr>
          <w:p w14:paraId="6E71A21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7,442</w:t>
            </w:r>
          </w:p>
        </w:tc>
        <w:tc>
          <w:tcPr>
            <w:tcW w:w="1399" w:type="dxa"/>
            <w:shd w:val="clear" w:color="auto" w:fill="auto"/>
            <w:noWrap/>
            <w:vAlign w:val="bottom"/>
            <w:hideMark/>
          </w:tcPr>
          <w:p w14:paraId="186559D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456,126</w:t>
            </w:r>
          </w:p>
        </w:tc>
        <w:tc>
          <w:tcPr>
            <w:tcW w:w="1408" w:type="dxa"/>
            <w:shd w:val="clear" w:color="auto" w:fill="auto"/>
            <w:noWrap/>
            <w:vAlign w:val="bottom"/>
            <w:hideMark/>
          </w:tcPr>
          <w:p w14:paraId="0334CAE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1,923</w:t>
            </w:r>
          </w:p>
        </w:tc>
        <w:tc>
          <w:tcPr>
            <w:tcW w:w="1399" w:type="dxa"/>
            <w:shd w:val="clear" w:color="auto" w:fill="auto"/>
            <w:noWrap/>
            <w:vAlign w:val="bottom"/>
            <w:hideMark/>
          </w:tcPr>
          <w:p w14:paraId="1B58B71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779,282</w:t>
            </w:r>
          </w:p>
        </w:tc>
        <w:tc>
          <w:tcPr>
            <w:tcW w:w="1311" w:type="dxa"/>
            <w:shd w:val="clear" w:color="auto" w:fill="auto"/>
            <w:noWrap/>
            <w:vAlign w:val="bottom"/>
            <w:hideMark/>
          </w:tcPr>
          <w:p w14:paraId="3573D50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67,462</w:t>
            </w:r>
          </w:p>
        </w:tc>
        <w:tc>
          <w:tcPr>
            <w:tcW w:w="1311" w:type="dxa"/>
            <w:shd w:val="clear" w:color="auto" w:fill="auto"/>
            <w:noWrap/>
            <w:vAlign w:val="bottom"/>
            <w:hideMark/>
          </w:tcPr>
          <w:p w14:paraId="37C053D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40,383</w:t>
            </w:r>
          </w:p>
        </w:tc>
        <w:tc>
          <w:tcPr>
            <w:tcW w:w="1399" w:type="dxa"/>
            <w:shd w:val="clear" w:color="auto" w:fill="auto"/>
            <w:noWrap/>
            <w:vAlign w:val="bottom"/>
            <w:hideMark/>
          </w:tcPr>
          <w:p w14:paraId="685C76C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12,912</w:t>
            </w:r>
          </w:p>
        </w:tc>
        <w:tc>
          <w:tcPr>
            <w:tcW w:w="1399" w:type="dxa"/>
            <w:shd w:val="clear" w:color="auto" w:fill="auto"/>
            <w:noWrap/>
            <w:vAlign w:val="bottom"/>
            <w:hideMark/>
          </w:tcPr>
          <w:p w14:paraId="3E469CA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82,999</w:t>
            </w:r>
          </w:p>
        </w:tc>
        <w:tc>
          <w:tcPr>
            <w:tcW w:w="1357" w:type="dxa"/>
            <w:shd w:val="clear" w:color="auto" w:fill="auto"/>
            <w:noWrap/>
            <w:vAlign w:val="bottom"/>
            <w:hideMark/>
          </w:tcPr>
          <w:p w14:paraId="35F5322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028,529</w:t>
            </w:r>
          </w:p>
        </w:tc>
      </w:tr>
      <w:tr w:rsidR="00A00C97" w:rsidRPr="009E5255" w14:paraId="40097BEF" w14:textId="77777777" w:rsidTr="002C6015">
        <w:trPr>
          <w:trHeight w:val="20"/>
        </w:trPr>
        <w:tc>
          <w:tcPr>
            <w:tcW w:w="1887" w:type="dxa"/>
            <w:shd w:val="clear" w:color="auto" w:fill="auto"/>
            <w:noWrap/>
            <w:vAlign w:val="bottom"/>
            <w:hideMark/>
          </w:tcPr>
          <w:p w14:paraId="07B5653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endamustine</w:t>
            </w:r>
          </w:p>
        </w:tc>
        <w:tc>
          <w:tcPr>
            <w:tcW w:w="1312" w:type="dxa"/>
            <w:shd w:val="clear" w:color="auto" w:fill="auto"/>
            <w:noWrap/>
            <w:vAlign w:val="bottom"/>
            <w:hideMark/>
          </w:tcPr>
          <w:p w14:paraId="54F83A7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01,367</w:t>
            </w:r>
          </w:p>
        </w:tc>
        <w:tc>
          <w:tcPr>
            <w:tcW w:w="1399" w:type="dxa"/>
            <w:shd w:val="clear" w:color="auto" w:fill="auto"/>
            <w:noWrap/>
            <w:vAlign w:val="bottom"/>
            <w:hideMark/>
          </w:tcPr>
          <w:p w14:paraId="51E767A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760,048</w:t>
            </w:r>
          </w:p>
        </w:tc>
        <w:tc>
          <w:tcPr>
            <w:tcW w:w="1408" w:type="dxa"/>
            <w:shd w:val="clear" w:color="auto" w:fill="auto"/>
            <w:noWrap/>
            <w:vAlign w:val="bottom"/>
            <w:hideMark/>
          </w:tcPr>
          <w:p w14:paraId="35815B7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2,888</w:t>
            </w:r>
          </w:p>
        </w:tc>
        <w:tc>
          <w:tcPr>
            <w:tcW w:w="1399" w:type="dxa"/>
            <w:shd w:val="clear" w:color="auto" w:fill="auto"/>
            <w:noWrap/>
            <w:vAlign w:val="bottom"/>
            <w:hideMark/>
          </w:tcPr>
          <w:p w14:paraId="3E9FF67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146,416</w:t>
            </w:r>
          </w:p>
        </w:tc>
        <w:tc>
          <w:tcPr>
            <w:tcW w:w="1311" w:type="dxa"/>
            <w:shd w:val="clear" w:color="auto" w:fill="auto"/>
            <w:noWrap/>
            <w:vAlign w:val="bottom"/>
            <w:hideMark/>
          </w:tcPr>
          <w:p w14:paraId="19BE4F0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289,305</w:t>
            </w:r>
          </w:p>
        </w:tc>
        <w:tc>
          <w:tcPr>
            <w:tcW w:w="1311" w:type="dxa"/>
            <w:shd w:val="clear" w:color="auto" w:fill="auto"/>
            <w:noWrap/>
            <w:vAlign w:val="bottom"/>
            <w:hideMark/>
          </w:tcPr>
          <w:p w14:paraId="34EB852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88,116</w:t>
            </w:r>
          </w:p>
        </w:tc>
        <w:tc>
          <w:tcPr>
            <w:tcW w:w="1399" w:type="dxa"/>
            <w:shd w:val="clear" w:color="auto" w:fill="auto"/>
            <w:noWrap/>
            <w:vAlign w:val="bottom"/>
            <w:hideMark/>
          </w:tcPr>
          <w:p w14:paraId="4A611F4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129,038</w:t>
            </w:r>
          </w:p>
        </w:tc>
        <w:tc>
          <w:tcPr>
            <w:tcW w:w="1399" w:type="dxa"/>
            <w:shd w:val="clear" w:color="auto" w:fill="auto"/>
            <w:noWrap/>
            <w:vAlign w:val="bottom"/>
            <w:hideMark/>
          </w:tcPr>
          <w:p w14:paraId="0AFA0AB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105,122</w:t>
            </w:r>
          </w:p>
        </w:tc>
        <w:tc>
          <w:tcPr>
            <w:tcW w:w="1357" w:type="dxa"/>
            <w:shd w:val="clear" w:color="auto" w:fill="auto"/>
            <w:noWrap/>
            <w:vAlign w:val="bottom"/>
            <w:hideMark/>
          </w:tcPr>
          <w:p w14:paraId="357AB89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7,362,300</w:t>
            </w:r>
          </w:p>
        </w:tc>
      </w:tr>
      <w:tr w:rsidR="00A00C97" w:rsidRPr="009E5255" w14:paraId="52D9B6AE" w14:textId="77777777" w:rsidTr="002C6015">
        <w:trPr>
          <w:trHeight w:val="20"/>
        </w:trPr>
        <w:tc>
          <w:tcPr>
            <w:tcW w:w="1887" w:type="dxa"/>
            <w:shd w:val="clear" w:color="auto" w:fill="auto"/>
            <w:noWrap/>
            <w:vAlign w:val="bottom"/>
            <w:hideMark/>
          </w:tcPr>
          <w:p w14:paraId="46E4674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evacizumab</w:t>
            </w:r>
          </w:p>
        </w:tc>
        <w:tc>
          <w:tcPr>
            <w:tcW w:w="1312" w:type="dxa"/>
            <w:shd w:val="clear" w:color="auto" w:fill="auto"/>
            <w:noWrap/>
            <w:vAlign w:val="bottom"/>
            <w:hideMark/>
          </w:tcPr>
          <w:p w14:paraId="435BC8E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60,591</w:t>
            </w:r>
          </w:p>
        </w:tc>
        <w:tc>
          <w:tcPr>
            <w:tcW w:w="1399" w:type="dxa"/>
            <w:shd w:val="clear" w:color="auto" w:fill="auto"/>
            <w:noWrap/>
            <w:vAlign w:val="bottom"/>
            <w:hideMark/>
          </w:tcPr>
          <w:p w14:paraId="3336BD7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5,763,104</w:t>
            </w:r>
          </w:p>
        </w:tc>
        <w:tc>
          <w:tcPr>
            <w:tcW w:w="1408" w:type="dxa"/>
            <w:shd w:val="clear" w:color="auto" w:fill="auto"/>
            <w:noWrap/>
            <w:vAlign w:val="bottom"/>
            <w:hideMark/>
          </w:tcPr>
          <w:p w14:paraId="560ED0D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44,666</w:t>
            </w:r>
          </w:p>
        </w:tc>
        <w:tc>
          <w:tcPr>
            <w:tcW w:w="1399" w:type="dxa"/>
            <w:shd w:val="clear" w:color="auto" w:fill="auto"/>
            <w:noWrap/>
            <w:vAlign w:val="bottom"/>
            <w:hideMark/>
          </w:tcPr>
          <w:p w14:paraId="116E05A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4,801,600</w:t>
            </w:r>
          </w:p>
        </w:tc>
        <w:tc>
          <w:tcPr>
            <w:tcW w:w="1311" w:type="dxa"/>
            <w:shd w:val="clear" w:color="auto" w:fill="auto"/>
            <w:noWrap/>
            <w:vAlign w:val="bottom"/>
            <w:hideMark/>
          </w:tcPr>
          <w:p w14:paraId="44DB605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6,154,692</w:t>
            </w:r>
          </w:p>
        </w:tc>
        <w:tc>
          <w:tcPr>
            <w:tcW w:w="1311" w:type="dxa"/>
            <w:shd w:val="clear" w:color="auto" w:fill="auto"/>
            <w:noWrap/>
            <w:vAlign w:val="bottom"/>
            <w:hideMark/>
          </w:tcPr>
          <w:p w14:paraId="2F0C85F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427,199</w:t>
            </w:r>
          </w:p>
        </w:tc>
        <w:tc>
          <w:tcPr>
            <w:tcW w:w="1399" w:type="dxa"/>
            <w:shd w:val="clear" w:color="auto" w:fill="auto"/>
            <w:noWrap/>
            <w:vAlign w:val="bottom"/>
            <w:hideMark/>
          </w:tcPr>
          <w:p w14:paraId="0E7BEE5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515,496</w:t>
            </w:r>
          </w:p>
        </w:tc>
        <w:tc>
          <w:tcPr>
            <w:tcW w:w="1399" w:type="dxa"/>
            <w:shd w:val="clear" w:color="auto" w:fill="auto"/>
            <w:noWrap/>
            <w:vAlign w:val="bottom"/>
            <w:hideMark/>
          </w:tcPr>
          <w:p w14:paraId="4373F78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283,592</w:t>
            </w:r>
          </w:p>
        </w:tc>
        <w:tc>
          <w:tcPr>
            <w:tcW w:w="1357" w:type="dxa"/>
            <w:shd w:val="clear" w:color="auto" w:fill="auto"/>
            <w:noWrap/>
            <w:vAlign w:val="bottom"/>
            <w:hideMark/>
          </w:tcPr>
          <w:p w14:paraId="52EC6B3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0,550,940</w:t>
            </w:r>
          </w:p>
        </w:tc>
      </w:tr>
      <w:tr w:rsidR="00A00C97" w:rsidRPr="009E5255" w14:paraId="471ACE46" w14:textId="77777777" w:rsidTr="002C6015">
        <w:trPr>
          <w:trHeight w:val="20"/>
        </w:trPr>
        <w:tc>
          <w:tcPr>
            <w:tcW w:w="1887" w:type="dxa"/>
            <w:shd w:val="clear" w:color="auto" w:fill="auto"/>
            <w:noWrap/>
            <w:vAlign w:val="bottom"/>
            <w:hideMark/>
          </w:tcPr>
          <w:p w14:paraId="054216A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leomycin</w:t>
            </w:r>
          </w:p>
        </w:tc>
        <w:tc>
          <w:tcPr>
            <w:tcW w:w="1312" w:type="dxa"/>
            <w:shd w:val="clear" w:color="auto" w:fill="auto"/>
            <w:noWrap/>
            <w:vAlign w:val="bottom"/>
            <w:hideMark/>
          </w:tcPr>
          <w:p w14:paraId="536C4F5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9,361</w:t>
            </w:r>
          </w:p>
        </w:tc>
        <w:tc>
          <w:tcPr>
            <w:tcW w:w="1399" w:type="dxa"/>
            <w:shd w:val="clear" w:color="auto" w:fill="auto"/>
            <w:noWrap/>
            <w:vAlign w:val="bottom"/>
            <w:hideMark/>
          </w:tcPr>
          <w:p w14:paraId="7D2CF02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32,422</w:t>
            </w:r>
          </w:p>
        </w:tc>
        <w:tc>
          <w:tcPr>
            <w:tcW w:w="1408" w:type="dxa"/>
            <w:shd w:val="clear" w:color="auto" w:fill="auto"/>
            <w:noWrap/>
            <w:vAlign w:val="bottom"/>
            <w:hideMark/>
          </w:tcPr>
          <w:p w14:paraId="40052A4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809</w:t>
            </w:r>
          </w:p>
        </w:tc>
        <w:tc>
          <w:tcPr>
            <w:tcW w:w="1399" w:type="dxa"/>
            <w:shd w:val="clear" w:color="auto" w:fill="auto"/>
            <w:noWrap/>
            <w:vAlign w:val="bottom"/>
            <w:hideMark/>
          </w:tcPr>
          <w:p w14:paraId="2133F59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00,129</w:t>
            </w:r>
          </w:p>
        </w:tc>
        <w:tc>
          <w:tcPr>
            <w:tcW w:w="1311" w:type="dxa"/>
            <w:shd w:val="clear" w:color="auto" w:fill="auto"/>
            <w:noWrap/>
            <w:vAlign w:val="bottom"/>
            <w:hideMark/>
          </w:tcPr>
          <w:p w14:paraId="61611E6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9,185</w:t>
            </w:r>
          </w:p>
        </w:tc>
        <w:tc>
          <w:tcPr>
            <w:tcW w:w="1311" w:type="dxa"/>
            <w:shd w:val="clear" w:color="auto" w:fill="auto"/>
            <w:noWrap/>
            <w:vAlign w:val="bottom"/>
            <w:hideMark/>
          </w:tcPr>
          <w:p w14:paraId="65D86E5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0,559</w:t>
            </w:r>
          </w:p>
        </w:tc>
        <w:tc>
          <w:tcPr>
            <w:tcW w:w="1399" w:type="dxa"/>
            <w:shd w:val="clear" w:color="auto" w:fill="auto"/>
            <w:noWrap/>
            <w:vAlign w:val="bottom"/>
            <w:hideMark/>
          </w:tcPr>
          <w:p w14:paraId="3B0E1BC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92,992</w:t>
            </w:r>
          </w:p>
        </w:tc>
        <w:tc>
          <w:tcPr>
            <w:tcW w:w="1399" w:type="dxa"/>
            <w:shd w:val="clear" w:color="auto" w:fill="auto"/>
            <w:noWrap/>
            <w:vAlign w:val="bottom"/>
            <w:hideMark/>
          </w:tcPr>
          <w:p w14:paraId="274BA9A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6,313</w:t>
            </w:r>
          </w:p>
        </w:tc>
        <w:tc>
          <w:tcPr>
            <w:tcW w:w="1357" w:type="dxa"/>
            <w:shd w:val="clear" w:color="auto" w:fill="auto"/>
            <w:noWrap/>
            <w:vAlign w:val="bottom"/>
            <w:hideMark/>
          </w:tcPr>
          <w:p w14:paraId="1CB7829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25,770</w:t>
            </w:r>
          </w:p>
        </w:tc>
      </w:tr>
      <w:tr w:rsidR="00A00C97" w:rsidRPr="009E5255" w14:paraId="618B3CDE" w14:textId="77777777" w:rsidTr="002C6015">
        <w:trPr>
          <w:trHeight w:val="20"/>
        </w:trPr>
        <w:tc>
          <w:tcPr>
            <w:tcW w:w="1887" w:type="dxa"/>
            <w:shd w:val="clear" w:color="auto" w:fill="auto"/>
            <w:noWrap/>
            <w:vAlign w:val="bottom"/>
            <w:hideMark/>
          </w:tcPr>
          <w:p w14:paraId="6A683C5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linatumomab</w:t>
            </w:r>
          </w:p>
        </w:tc>
        <w:tc>
          <w:tcPr>
            <w:tcW w:w="1312" w:type="dxa"/>
            <w:shd w:val="clear" w:color="auto" w:fill="auto"/>
            <w:noWrap/>
            <w:vAlign w:val="bottom"/>
            <w:hideMark/>
          </w:tcPr>
          <w:p w14:paraId="3BDF47B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1,134</w:t>
            </w:r>
          </w:p>
        </w:tc>
        <w:tc>
          <w:tcPr>
            <w:tcW w:w="1399" w:type="dxa"/>
            <w:shd w:val="clear" w:color="auto" w:fill="auto"/>
            <w:noWrap/>
            <w:vAlign w:val="bottom"/>
            <w:hideMark/>
          </w:tcPr>
          <w:p w14:paraId="7FD02D1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942,826</w:t>
            </w:r>
          </w:p>
        </w:tc>
        <w:tc>
          <w:tcPr>
            <w:tcW w:w="1408" w:type="dxa"/>
            <w:shd w:val="clear" w:color="auto" w:fill="auto"/>
            <w:noWrap/>
            <w:vAlign w:val="bottom"/>
            <w:hideMark/>
          </w:tcPr>
          <w:p w14:paraId="705DFEB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399" w:type="dxa"/>
            <w:shd w:val="clear" w:color="auto" w:fill="auto"/>
            <w:noWrap/>
            <w:vAlign w:val="bottom"/>
            <w:hideMark/>
          </w:tcPr>
          <w:p w14:paraId="6101204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25,457</w:t>
            </w:r>
          </w:p>
        </w:tc>
        <w:tc>
          <w:tcPr>
            <w:tcW w:w="1311" w:type="dxa"/>
            <w:shd w:val="clear" w:color="auto" w:fill="auto"/>
            <w:noWrap/>
            <w:vAlign w:val="bottom"/>
            <w:hideMark/>
          </w:tcPr>
          <w:p w14:paraId="033FF20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36,192</w:t>
            </w:r>
          </w:p>
        </w:tc>
        <w:tc>
          <w:tcPr>
            <w:tcW w:w="1311" w:type="dxa"/>
            <w:shd w:val="clear" w:color="auto" w:fill="auto"/>
            <w:noWrap/>
            <w:vAlign w:val="bottom"/>
            <w:hideMark/>
          </w:tcPr>
          <w:p w14:paraId="4734ACC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36,447</w:t>
            </w:r>
          </w:p>
        </w:tc>
        <w:tc>
          <w:tcPr>
            <w:tcW w:w="1399" w:type="dxa"/>
            <w:shd w:val="clear" w:color="auto" w:fill="auto"/>
            <w:noWrap/>
            <w:vAlign w:val="bottom"/>
            <w:hideMark/>
          </w:tcPr>
          <w:p w14:paraId="4AD5AEB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910,180</w:t>
            </w:r>
          </w:p>
        </w:tc>
        <w:tc>
          <w:tcPr>
            <w:tcW w:w="1399" w:type="dxa"/>
            <w:shd w:val="clear" w:color="auto" w:fill="auto"/>
            <w:noWrap/>
            <w:vAlign w:val="bottom"/>
            <w:hideMark/>
          </w:tcPr>
          <w:p w14:paraId="029C20C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10,012</w:t>
            </w:r>
          </w:p>
        </w:tc>
        <w:tc>
          <w:tcPr>
            <w:tcW w:w="1357" w:type="dxa"/>
            <w:shd w:val="clear" w:color="auto" w:fill="auto"/>
            <w:noWrap/>
            <w:vAlign w:val="bottom"/>
            <w:hideMark/>
          </w:tcPr>
          <w:p w14:paraId="3AA1857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402,248</w:t>
            </w:r>
          </w:p>
        </w:tc>
      </w:tr>
      <w:tr w:rsidR="00A00C97" w:rsidRPr="009E5255" w14:paraId="08B4FCFD" w14:textId="77777777" w:rsidTr="002C6015">
        <w:trPr>
          <w:trHeight w:val="20"/>
        </w:trPr>
        <w:tc>
          <w:tcPr>
            <w:tcW w:w="1887" w:type="dxa"/>
            <w:shd w:val="clear" w:color="auto" w:fill="auto"/>
            <w:noWrap/>
            <w:vAlign w:val="bottom"/>
            <w:hideMark/>
          </w:tcPr>
          <w:p w14:paraId="35AAF86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ortezomib</w:t>
            </w:r>
          </w:p>
        </w:tc>
        <w:tc>
          <w:tcPr>
            <w:tcW w:w="1312" w:type="dxa"/>
            <w:shd w:val="clear" w:color="auto" w:fill="auto"/>
            <w:noWrap/>
            <w:vAlign w:val="bottom"/>
            <w:hideMark/>
          </w:tcPr>
          <w:p w14:paraId="7B09370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90,331</w:t>
            </w:r>
          </w:p>
        </w:tc>
        <w:tc>
          <w:tcPr>
            <w:tcW w:w="1399" w:type="dxa"/>
            <w:shd w:val="clear" w:color="auto" w:fill="auto"/>
            <w:noWrap/>
            <w:vAlign w:val="bottom"/>
            <w:hideMark/>
          </w:tcPr>
          <w:p w14:paraId="2B90E1A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3,643,440</w:t>
            </w:r>
          </w:p>
        </w:tc>
        <w:tc>
          <w:tcPr>
            <w:tcW w:w="1408" w:type="dxa"/>
            <w:shd w:val="clear" w:color="auto" w:fill="auto"/>
            <w:noWrap/>
            <w:vAlign w:val="bottom"/>
            <w:hideMark/>
          </w:tcPr>
          <w:p w14:paraId="702EBDD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3,129</w:t>
            </w:r>
          </w:p>
        </w:tc>
        <w:tc>
          <w:tcPr>
            <w:tcW w:w="1399" w:type="dxa"/>
            <w:shd w:val="clear" w:color="auto" w:fill="auto"/>
            <w:noWrap/>
            <w:vAlign w:val="bottom"/>
            <w:hideMark/>
          </w:tcPr>
          <w:p w14:paraId="4C35644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7,533,356</w:t>
            </w:r>
          </w:p>
        </w:tc>
        <w:tc>
          <w:tcPr>
            <w:tcW w:w="1311" w:type="dxa"/>
            <w:shd w:val="clear" w:color="auto" w:fill="auto"/>
            <w:noWrap/>
            <w:vAlign w:val="bottom"/>
            <w:hideMark/>
          </w:tcPr>
          <w:p w14:paraId="3753DD5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557,922</w:t>
            </w:r>
          </w:p>
        </w:tc>
        <w:tc>
          <w:tcPr>
            <w:tcW w:w="1311" w:type="dxa"/>
            <w:shd w:val="clear" w:color="auto" w:fill="auto"/>
            <w:noWrap/>
            <w:vAlign w:val="bottom"/>
            <w:hideMark/>
          </w:tcPr>
          <w:p w14:paraId="27602B2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831,629</w:t>
            </w:r>
          </w:p>
        </w:tc>
        <w:tc>
          <w:tcPr>
            <w:tcW w:w="1399" w:type="dxa"/>
            <w:shd w:val="clear" w:color="auto" w:fill="auto"/>
            <w:noWrap/>
            <w:vAlign w:val="bottom"/>
            <w:hideMark/>
          </w:tcPr>
          <w:p w14:paraId="2F634B8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713,220</w:t>
            </w:r>
          </w:p>
        </w:tc>
        <w:tc>
          <w:tcPr>
            <w:tcW w:w="1399" w:type="dxa"/>
            <w:shd w:val="clear" w:color="auto" w:fill="auto"/>
            <w:noWrap/>
            <w:vAlign w:val="bottom"/>
            <w:hideMark/>
          </w:tcPr>
          <w:p w14:paraId="0F548EC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150,588</w:t>
            </w:r>
          </w:p>
        </w:tc>
        <w:tc>
          <w:tcPr>
            <w:tcW w:w="1357" w:type="dxa"/>
            <w:shd w:val="clear" w:color="auto" w:fill="auto"/>
            <w:noWrap/>
            <w:vAlign w:val="bottom"/>
            <w:hideMark/>
          </w:tcPr>
          <w:p w14:paraId="39F50B0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7,793,615</w:t>
            </w:r>
          </w:p>
        </w:tc>
      </w:tr>
      <w:tr w:rsidR="00A00C97" w:rsidRPr="009E5255" w14:paraId="7A259C73" w14:textId="77777777" w:rsidTr="002C6015">
        <w:trPr>
          <w:trHeight w:val="20"/>
        </w:trPr>
        <w:tc>
          <w:tcPr>
            <w:tcW w:w="1887" w:type="dxa"/>
            <w:shd w:val="clear" w:color="auto" w:fill="auto"/>
            <w:noWrap/>
            <w:vAlign w:val="bottom"/>
            <w:hideMark/>
          </w:tcPr>
          <w:p w14:paraId="225A298A"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Brentuximab Vedotin</w:t>
            </w:r>
          </w:p>
        </w:tc>
        <w:tc>
          <w:tcPr>
            <w:tcW w:w="1312" w:type="dxa"/>
            <w:shd w:val="clear" w:color="auto" w:fill="auto"/>
            <w:noWrap/>
            <w:vAlign w:val="bottom"/>
            <w:hideMark/>
          </w:tcPr>
          <w:p w14:paraId="77F84C6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1,665</w:t>
            </w:r>
          </w:p>
        </w:tc>
        <w:tc>
          <w:tcPr>
            <w:tcW w:w="1399" w:type="dxa"/>
            <w:shd w:val="clear" w:color="auto" w:fill="auto"/>
            <w:noWrap/>
            <w:vAlign w:val="bottom"/>
            <w:hideMark/>
          </w:tcPr>
          <w:p w14:paraId="0B96F66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708,837</w:t>
            </w:r>
          </w:p>
        </w:tc>
        <w:tc>
          <w:tcPr>
            <w:tcW w:w="1408" w:type="dxa"/>
            <w:shd w:val="clear" w:color="auto" w:fill="auto"/>
            <w:noWrap/>
            <w:vAlign w:val="bottom"/>
            <w:hideMark/>
          </w:tcPr>
          <w:p w14:paraId="39770304" w14:textId="2F93E256" w:rsidR="00A00C97"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399" w:type="dxa"/>
            <w:shd w:val="clear" w:color="auto" w:fill="auto"/>
            <w:noWrap/>
            <w:vAlign w:val="bottom"/>
            <w:hideMark/>
          </w:tcPr>
          <w:p w14:paraId="25BB7C2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428,773</w:t>
            </w:r>
          </w:p>
        </w:tc>
        <w:tc>
          <w:tcPr>
            <w:tcW w:w="1311" w:type="dxa"/>
            <w:shd w:val="clear" w:color="auto" w:fill="auto"/>
            <w:noWrap/>
            <w:vAlign w:val="bottom"/>
            <w:hideMark/>
          </w:tcPr>
          <w:p w14:paraId="2495E95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04,952</w:t>
            </w:r>
          </w:p>
        </w:tc>
        <w:tc>
          <w:tcPr>
            <w:tcW w:w="1311" w:type="dxa"/>
            <w:shd w:val="clear" w:color="auto" w:fill="auto"/>
            <w:noWrap/>
            <w:vAlign w:val="bottom"/>
            <w:hideMark/>
          </w:tcPr>
          <w:p w14:paraId="2626536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98,144</w:t>
            </w:r>
          </w:p>
        </w:tc>
        <w:tc>
          <w:tcPr>
            <w:tcW w:w="1399" w:type="dxa"/>
            <w:shd w:val="clear" w:color="auto" w:fill="auto"/>
            <w:noWrap/>
            <w:vAlign w:val="bottom"/>
            <w:hideMark/>
          </w:tcPr>
          <w:p w14:paraId="275B50B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958,042</w:t>
            </w:r>
          </w:p>
        </w:tc>
        <w:tc>
          <w:tcPr>
            <w:tcW w:w="1399" w:type="dxa"/>
            <w:shd w:val="clear" w:color="auto" w:fill="auto"/>
            <w:noWrap/>
            <w:vAlign w:val="bottom"/>
            <w:hideMark/>
          </w:tcPr>
          <w:p w14:paraId="7535622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267,638</w:t>
            </w:r>
          </w:p>
        </w:tc>
        <w:tc>
          <w:tcPr>
            <w:tcW w:w="1357" w:type="dxa"/>
            <w:shd w:val="clear" w:color="auto" w:fill="auto"/>
            <w:noWrap/>
            <w:vAlign w:val="bottom"/>
            <w:hideMark/>
          </w:tcPr>
          <w:p w14:paraId="1C04AB2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9,328,051</w:t>
            </w:r>
          </w:p>
        </w:tc>
      </w:tr>
      <w:tr w:rsidR="00A00C97" w:rsidRPr="009E5255" w14:paraId="798765B4" w14:textId="77777777" w:rsidTr="002C6015">
        <w:trPr>
          <w:trHeight w:val="20"/>
        </w:trPr>
        <w:tc>
          <w:tcPr>
            <w:tcW w:w="1887" w:type="dxa"/>
            <w:shd w:val="clear" w:color="auto" w:fill="auto"/>
            <w:noWrap/>
            <w:vAlign w:val="bottom"/>
            <w:hideMark/>
          </w:tcPr>
          <w:p w14:paraId="0FEFDFF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bazitaxel</w:t>
            </w:r>
          </w:p>
        </w:tc>
        <w:tc>
          <w:tcPr>
            <w:tcW w:w="1312" w:type="dxa"/>
            <w:shd w:val="clear" w:color="auto" w:fill="auto"/>
            <w:noWrap/>
            <w:vAlign w:val="bottom"/>
            <w:hideMark/>
          </w:tcPr>
          <w:p w14:paraId="006FC7B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30,131</w:t>
            </w:r>
          </w:p>
        </w:tc>
        <w:tc>
          <w:tcPr>
            <w:tcW w:w="1399" w:type="dxa"/>
            <w:shd w:val="clear" w:color="auto" w:fill="auto"/>
            <w:noWrap/>
            <w:vAlign w:val="bottom"/>
            <w:hideMark/>
          </w:tcPr>
          <w:p w14:paraId="5B4CBDA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402,408</w:t>
            </w:r>
          </w:p>
        </w:tc>
        <w:tc>
          <w:tcPr>
            <w:tcW w:w="1408" w:type="dxa"/>
            <w:shd w:val="clear" w:color="auto" w:fill="auto"/>
            <w:noWrap/>
            <w:vAlign w:val="bottom"/>
            <w:hideMark/>
          </w:tcPr>
          <w:p w14:paraId="2A1455C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3,077</w:t>
            </w:r>
          </w:p>
        </w:tc>
        <w:tc>
          <w:tcPr>
            <w:tcW w:w="1399" w:type="dxa"/>
            <w:shd w:val="clear" w:color="auto" w:fill="auto"/>
            <w:noWrap/>
            <w:vAlign w:val="bottom"/>
            <w:hideMark/>
          </w:tcPr>
          <w:p w14:paraId="692CB69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560,403</w:t>
            </w:r>
          </w:p>
        </w:tc>
        <w:tc>
          <w:tcPr>
            <w:tcW w:w="1311" w:type="dxa"/>
            <w:shd w:val="clear" w:color="auto" w:fill="auto"/>
            <w:noWrap/>
            <w:vAlign w:val="bottom"/>
            <w:hideMark/>
          </w:tcPr>
          <w:p w14:paraId="7365E19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786,723</w:t>
            </w:r>
          </w:p>
        </w:tc>
        <w:tc>
          <w:tcPr>
            <w:tcW w:w="1311" w:type="dxa"/>
            <w:shd w:val="clear" w:color="auto" w:fill="auto"/>
            <w:noWrap/>
            <w:vAlign w:val="bottom"/>
            <w:hideMark/>
          </w:tcPr>
          <w:p w14:paraId="268C988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80,982</w:t>
            </w:r>
          </w:p>
        </w:tc>
        <w:tc>
          <w:tcPr>
            <w:tcW w:w="1399" w:type="dxa"/>
            <w:shd w:val="clear" w:color="auto" w:fill="auto"/>
            <w:noWrap/>
            <w:vAlign w:val="bottom"/>
            <w:hideMark/>
          </w:tcPr>
          <w:p w14:paraId="7AC3525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432,257</w:t>
            </w:r>
          </w:p>
        </w:tc>
        <w:tc>
          <w:tcPr>
            <w:tcW w:w="1399" w:type="dxa"/>
            <w:shd w:val="clear" w:color="auto" w:fill="auto"/>
            <w:noWrap/>
            <w:vAlign w:val="bottom"/>
            <w:hideMark/>
          </w:tcPr>
          <w:p w14:paraId="3239FC3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595,999</w:t>
            </w:r>
          </w:p>
        </w:tc>
        <w:tc>
          <w:tcPr>
            <w:tcW w:w="1357" w:type="dxa"/>
            <w:shd w:val="clear" w:color="auto" w:fill="auto"/>
            <w:noWrap/>
            <w:vAlign w:val="bottom"/>
            <w:hideMark/>
          </w:tcPr>
          <w:p w14:paraId="758E921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0,781,980</w:t>
            </w:r>
          </w:p>
        </w:tc>
      </w:tr>
      <w:tr w:rsidR="00A00C97" w:rsidRPr="009E5255" w14:paraId="0A3BDDBE" w14:textId="77777777" w:rsidTr="002C6015">
        <w:trPr>
          <w:trHeight w:val="20"/>
        </w:trPr>
        <w:tc>
          <w:tcPr>
            <w:tcW w:w="1887" w:type="dxa"/>
            <w:shd w:val="clear" w:color="auto" w:fill="auto"/>
            <w:noWrap/>
            <w:vAlign w:val="bottom"/>
            <w:hideMark/>
          </w:tcPr>
          <w:p w14:paraId="5A55933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rboplatin</w:t>
            </w:r>
          </w:p>
        </w:tc>
        <w:tc>
          <w:tcPr>
            <w:tcW w:w="1312" w:type="dxa"/>
            <w:shd w:val="clear" w:color="auto" w:fill="auto"/>
            <w:noWrap/>
            <w:vAlign w:val="bottom"/>
            <w:hideMark/>
          </w:tcPr>
          <w:p w14:paraId="1FFD835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3,885</w:t>
            </w:r>
          </w:p>
        </w:tc>
        <w:tc>
          <w:tcPr>
            <w:tcW w:w="1399" w:type="dxa"/>
            <w:shd w:val="clear" w:color="auto" w:fill="auto"/>
            <w:noWrap/>
            <w:vAlign w:val="bottom"/>
            <w:hideMark/>
          </w:tcPr>
          <w:p w14:paraId="5BA3883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63,256</w:t>
            </w:r>
          </w:p>
        </w:tc>
        <w:tc>
          <w:tcPr>
            <w:tcW w:w="1408" w:type="dxa"/>
            <w:shd w:val="clear" w:color="auto" w:fill="auto"/>
            <w:noWrap/>
            <w:vAlign w:val="bottom"/>
            <w:hideMark/>
          </w:tcPr>
          <w:p w14:paraId="2BACFB3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303</w:t>
            </w:r>
          </w:p>
        </w:tc>
        <w:tc>
          <w:tcPr>
            <w:tcW w:w="1399" w:type="dxa"/>
            <w:shd w:val="clear" w:color="auto" w:fill="auto"/>
            <w:noWrap/>
            <w:vAlign w:val="bottom"/>
            <w:hideMark/>
          </w:tcPr>
          <w:p w14:paraId="262D91D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12,759</w:t>
            </w:r>
          </w:p>
        </w:tc>
        <w:tc>
          <w:tcPr>
            <w:tcW w:w="1311" w:type="dxa"/>
            <w:shd w:val="clear" w:color="auto" w:fill="auto"/>
            <w:noWrap/>
            <w:vAlign w:val="bottom"/>
            <w:hideMark/>
          </w:tcPr>
          <w:p w14:paraId="3D41D04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33,610</w:t>
            </w:r>
          </w:p>
        </w:tc>
        <w:tc>
          <w:tcPr>
            <w:tcW w:w="1311" w:type="dxa"/>
            <w:shd w:val="clear" w:color="auto" w:fill="auto"/>
            <w:noWrap/>
            <w:vAlign w:val="bottom"/>
            <w:hideMark/>
          </w:tcPr>
          <w:p w14:paraId="20E043C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3,020</w:t>
            </w:r>
          </w:p>
        </w:tc>
        <w:tc>
          <w:tcPr>
            <w:tcW w:w="1399" w:type="dxa"/>
            <w:shd w:val="clear" w:color="auto" w:fill="auto"/>
            <w:noWrap/>
            <w:vAlign w:val="bottom"/>
            <w:hideMark/>
          </w:tcPr>
          <w:p w14:paraId="5696140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44,650</w:t>
            </w:r>
          </w:p>
        </w:tc>
        <w:tc>
          <w:tcPr>
            <w:tcW w:w="1399" w:type="dxa"/>
            <w:shd w:val="clear" w:color="auto" w:fill="auto"/>
            <w:noWrap/>
            <w:vAlign w:val="bottom"/>
            <w:hideMark/>
          </w:tcPr>
          <w:p w14:paraId="568AEA0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52,687</w:t>
            </w:r>
          </w:p>
        </w:tc>
        <w:tc>
          <w:tcPr>
            <w:tcW w:w="1357" w:type="dxa"/>
            <w:shd w:val="clear" w:color="auto" w:fill="auto"/>
            <w:noWrap/>
            <w:vAlign w:val="bottom"/>
            <w:hideMark/>
          </w:tcPr>
          <w:p w14:paraId="2A40925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425,170</w:t>
            </w:r>
          </w:p>
        </w:tc>
      </w:tr>
      <w:tr w:rsidR="00A00C97" w:rsidRPr="009E5255" w14:paraId="0F1E1A5B" w14:textId="77777777" w:rsidTr="002C6015">
        <w:trPr>
          <w:trHeight w:val="20"/>
        </w:trPr>
        <w:tc>
          <w:tcPr>
            <w:tcW w:w="1887" w:type="dxa"/>
            <w:shd w:val="clear" w:color="auto" w:fill="auto"/>
            <w:noWrap/>
            <w:vAlign w:val="bottom"/>
            <w:hideMark/>
          </w:tcPr>
          <w:p w14:paraId="35B6815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arfilzomib</w:t>
            </w:r>
          </w:p>
        </w:tc>
        <w:tc>
          <w:tcPr>
            <w:tcW w:w="1312" w:type="dxa"/>
            <w:shd w:val="clear" w:color="auto" w:fill="auto"/>
            <w:noWrap/>
            <w:vAlign w:val="bottom"/>
            <w:hideMark/>
          </w:tcPr>
          <w:p w14:paraId="358CACB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71,426</w:t>
            </w:r>
          </w:p>
        </w:tc>
        <w:tc>
          <w:tcPr>
            <w:tcW w:w="1399" w:type="dxa"/>
            <w:shd w:val="clear" w:color="auto" w:fill="auto"/>
            <w:noWrap/>
            <w:vAlign w:val="bottom"/>
            <w:hideMark/>
          </w:tcPr>
          <w:p w14:paraId="70CBA91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2,236,132</w:t>
            </w:r>
          </w:p>
        </w:tc>
        <w:tc>
          <w:tcPr>
            <w:tcW w:w="1408" w:type="dxa"/>
            <w:shd w:val="clear" w:color="auto" w:fill="auto"/>
            <w:noWrap/>
            <w:vAlign w:val="bottom"/>
            <w:hideMark/>
          </w:tcPr>
          <w:p w14:paraId="50230723" w14:textId="575EC865" w:rsidR="00A00C97"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399" w:type="dxa"/>
            <w:shd w:val="clear" w:color="auto" w:fill="auto"/>
            <w:noWrap/>
            <w:vAlign w:val="bottom"/>
            <w:hideMark/>
          </w:tcPr>
          <w:p w14:paraId="6AD5A8A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916,852</w:t>
            </w:r>
          </w:p>
        </w:tc>
        <w:tc>
          <w:tcPr>
            <w:tcW w:w="1311" w:type="dxa"/>
            <w:shd w:val="clear" w:color="auto" w:fill="auto"/>
            <w:noWrap/>
            <w:vAlign w:val="bottom"/>
            <w:hideMark/>
          </w:tcPr>
          <w:p w14:paraId="21B3C77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203,420</w:t>
            </w:r>
          </w:p>
        </w:tc>
        <w:tc>
          <w:tcPr>
            <w:tcW w:w="1311" w:type="dxa"/>
            <w:shd w:val="clear" w:color="auto" w:fill="auto"/>
            <w:noWrap/>
            <w:vAlign w:val="bottom"/>
            <w:hideMark/>
          </w:tcPr>
          <w:p w14:paraId="08F7EE1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40,275</w:t>
            </w:r>
          </w:p>
        </w:tc>
        <w:tc>
          <w:tcPr>
            <w:tcW w:w="1399" w:type="dxa"/>
            <w:shd w:val="clear" w:color="auto" w:fill="auto"/>
            <w:noWrap/>
            <w:vAlign w:val="bottom"/>
            <w:hideMark/>
          </w:tcPr>
          <w:p w14:paraId="2A756AE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180,154</w:t>
            </w:r>
          </w:p>
        </w:tc>
        <w:tc>
          <w:tcPr>
            <w:tcW w:w="1399" w:type="dxa"/>
            <w:shd w:val="clear" w:color="auto" w:fill="auto"/>
            <w:noWrap/>
            <w:vAlign w:val="bottom"/>
            <w:hideMark/>
          </w:tcPr>
          <w:p w14:paraId="7593007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461,625</w:t>
            </w:r>
          </w:p>
        </w:tc>
        <w:tc>
          <w:tcPr>
            <w:tcW w:w="1357" w:type="dxa"/>
            <w:shd w:val="clear" w:color="auto" w:fill="auto"/>
            <w:noWrap/>
            <w:vAlign w:val="bottom"/>
            <w:hideMark/>
          </w:tcPr>
          <w:p w14:paraId="23870D8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2,609,884</w:t>
            </w:r>
          </w:p>
        </w:tc>
      </w:tr>
      <w:tr w:rsidR="00A00C97" w:rsidRPr="009E5255" w14:paraId="14C026D8" w14:textId="77777777" w:rsidTr="002C6015">
        <w:trPr>
          <w:trHeight w:val="20"/>
        </w:trPr>
        <w:tc>
          <w:tcPr>
            <w:tcW w:w="1887" w:type="dxa"/>
            <w:shd w:val="clear" w:color="auto" w:fill="auto"/>
            <w:noWrap/>
            <w:vAlign w:val="bottom"/>
            <w:hideMark/>
          </w:tcPr>
          <w:p w14:paraId="10E5DEA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etuximab</w:t>
            </w:r>
          </w:p>
        </w:tc>
        <w:tc>
          <w:tcPr>
            <w:tcW w:w="1312" w:type="dxa"/>
            <w:shd w:val="clear" w:color="auto" w:fill="auto"/>
            <w:noWrap/>
            <w:vAlign w:val="bottom"/>
            <w:hideMark/>
          </w:tcPr>
          <w:p w14:paraId="5D9AFB4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11,791</w:t>
            </w:r>
          </w:p>
        </w:tc>
        <w:tc>
          <w:tcPr>
            <w:tcW w:w="1399" w:type="dxa"/>
            <w:shd w:val="clear" w:color="auto" w:fill="auto"/>
            <w:noWrap/>
            <w:vAlign w:val="bottom"/>
            <w:hideMark/>
          </w:tcPr>
          <w:p w14:paraId="1DA72B3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5,999,704</w:t>
            </w:r>
          </w:p>
        </w:tc>
        <w:tc>
          <w:tcPr>
            <w:tcW w:w="1408" w:type="dxa"/>
            <w:shd w:val="clear" w:color="auto" w:fill="auto"/>
            <w:noWrap/>
            <w:vAlign w:val="bottom"/>
            <w:hideMark/>
          </w:tcPr>
          <w:p w14:paraId="31309A1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38,850</w:t>
            </w:r>
          </w:p>
        </w:tc>
        <w:tc>
          <w:tcPr>
            <w:tcW w:w="1399" w:type="dxa"/>
            <w:shd w:val="clear" w:color="auto" w:fill="auto"/>
            <w:noWrap/>
            <w:vAlign w:val="bottom"/>
            <w:hideMark/>
          </w:tcPr>
          <w:p w14:paraId="3094536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596,792</w:t>
            </w:r>
          </w:p>
        </w:tc>
        <w:tc>
          <w:tcPr>
            <w:tcW w:w="1311" w:type="dxa"/>
            <w:shd w:val="clear" w:color="auto" w:fill="auto"/>
            <w:noWrap/>
            <w:vAlign w:val="bottom"/>
            <w:hideMark/>
          </w:tcPr>
          <w:p w14:paraId="4550513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456,607</w:t>
            </w:r>
          </w:p>
        </w:tc>
        <w:tc>
          <w:tcPr>
            <w:tcW w:w="1311" w:type="dxa"/>
            <w:shd w:val="clear" w:color="auto" w:fill="auto"/>
            <w:noWrap/>
            <w:vAlign w:val="bottom"/>
            <w:hideMark/>
          </w:tcPr>
          <w:p w14:paraId="35495B3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39,082</w:t>
            </w:r>
          </w:p>
        </w:tc>
        <w:tc>
          <w:tcPr>
            <w:tcW w:w="1399" w:type="dxa"/>
            <w:shd w:val="clear" w:color="auto" w:fill="auto"/>
            <w:noWrap/>
            <w:vAlign w:val="bottom"/>
            <w:hideMark/>
          </w:tcPr>
          <w:p w14:paraId="5A3C2BF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440,796</w:t>
            </w:r>
          </w:p>
        </w:tc>
        <w:tc>
          <w:tcPr>
            <w:tcW w:w="1399" w:type="dxa"/>
            <w:shd w:val="clear" w:color="auto" w:fill="auto"/>
            <w:noWrap/>
            <w:vAlign w:val="bottom"/>
            <w:hideMark/>
          </w:tcPr>
          <w:p w14:paraId="516F48F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375,624</w:t>
            </w:r>
          </w:p>
        </w:tc>
        <w:tc>
          <w:tcPr>
            <w:tcW w:w="1357" w:type="dxa"/>
            <w:shd w:val="clear" w:color="auto" w:fill="auto"/>
            <w:noWrap/>
            <w:vAlign w:val="bottom"/>
            <w:hideMark/>
          </w:tcPr>
          <w:p w14:paraId="354E37D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4,959,246</w:t>
            </w:r>
          </w:p>
        </w:tc>
      </w:tr>
      <w:tr w:rsidR="00A00C97" w:rsidRPr="009E5255" w14:paraId="368D1CA7" w14:textId="77777777" w:rsidTr="002C6015">
        <w:trPr>
          <w:trHeight w:val="20"/>
        </w:trPr>
        <w:tc>
          <w:tcPr>
            <w:tcW w:w="1887" w:type="dxa"/>
            <w:shd w:val="clear" w:color="auto" w:fill="auto"/>
            <w:noWrap/>
            <w:vAlign w:val="bottom"/>
            <w:hideMark/>
          </w:tcPr>
          <w:p w14:paraId="2A9EDEBF"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isplatin</w:t>
            </w:r>
          </w:p>
        </w:tc>
        <w:tc>
          <w:tcPr>
            <w:tcW w:w="1312" w:type="dxa"/>
            <w:shd w:val="clear" w:color="auto" w:fill="auto"/>
            <w:noWrap/>
            <w:vAlign w:val="bottom"/>
            <w:hideMark/>
          </w:tcPr>
          <w:p w14:paraId="2BD41AA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4,596</w:t>
            </w:r>
          </w:p>
        </w:tc>
        <w:tc>
          <w:tcPr>
            <w:tcW w:w="1399" w:type="dxa"/>
            <w:shd w:val="clear" w:color="auto" w:fill="auto"/>
            <w:noWrap/>
            <w:vAlign w:val="bottom"/>
            <w:hideMark/>
          </w:tcPr>
          <w:p w14:paraId="030F6DA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18,322</w:t>
            </w:r>
          </w:p>
        </w:tc>
        <w:tc>
          <w:tcPr>
            <w:tcW w:w="1408" w:type="dxa"/>
            <w:shd w:val="clear" w:color="auto" w:fill="auto"/>
            <w:noWrap/>
            <w:vAlign w:val="bottom"/>
            <w:hideMark/>
          </w:tcPr>
          <w:p w14:paraId="01EDA81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639</w:t>
            </w:r>
          </w:p>
        </w:tc>
        <w:tc>
          <w:tcPr>
            <w:tcW w:w="1399" w:type="dxa"/>
            <w:shd w:val="clear" w:color="auto" w:fill="auto"/>
            <w:noWrap/>
            <w:vAlign w:val="bottom"/>
            <w:hideMark/>
          </w:tcPr>
          <w:p w14:paraId="15560B5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63,248</w:t>
            </w:r>
          </w:p>
        </w:tc>
        <w:tc>
          <w:tcPr>
            <w:tcW w:w="1311" w:type="dxa"/>
            <w:shd w:val="clear" w:color="auto" w:fill="auto"/>
            <w:noWrap/>
            <w:vAlign w:val="bottom"/>
            <w:hideMark/>
          </w:tcPr>
          <w:p w14:paraId="20FEE88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9,694</w:t>
            </w:r>
          </w:p>
        </w:tc>
        <w:tc>
          <w:tcPr>
            <w:tcW w:w="1311" w:type="dxa"/>
            <w:shd w:val="clear" w:color="auto" w:fill="auto"/>
            <w:noWrap/>
            <w:vAlign w:val="bottom"/>
            <w:hideMark/>
          </w:tcPr>
          <w:p w14:paraId="6E2BCEB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5,591</w:t>
            </w:r>
          </w:p>
        </w:tc>
        <w:tc>
          <w:tcPr>
            <w:tcW w:w="1399" w:type="dxa"/>
            <w:shd w:val="clear" w:color="auto" w:fill="auto"/>
            <w:noWrap/>
            <w:vAlign w:val="bottom"/>
            <w:hideMark/>
          </w:tcPr>
          <w:p w14:paraId="21A62F4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90,554</w:t>
            </w:r>
          </w:p>
        </w:tc>
        <w:tc>
          <w:tcPr>
            <w:tcW w:w="1399" w:type="dxa"/>
            <w:shd w:val="clear" w:color="auto" w:fill="auto"/>
            <w:noWrap/>
            <w:vAlign w:val="bottom"/>
            <w:hideMark/>
          </w:tcPr>
          <w:p w14:paraId="7F7086B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96,486</w:t>
            </w:r>
          </w:p>
        </w:tc>
        <w:tc>
          <w:tcPr>
            <w:tcW w:w="1357" w:type="dxa"/>
            <w:shd w:val="clear" w:color="auto" w:fill="auto"/>
            <w:noWrap/>
            <w:vAlign w:val="bottom"/>
            <w:hideMark/>
          </w:tcPr>
          <w:p w14:paraId="1AEDF99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59,130</w:t>
            </w:r>
          </w:p>
        </w:tc>
      </w:tr>
      <w:tr w:rsidR="00A00C97" w:rsidRPr="009E5255" w14:paraId="45B92470" w14:textId="77777777" w:rsidTr="002C6015">
        <w:trPr>
          <w:trHeight w:val="20"/>
        </w:trPr>
        <w:tc>
          <w:tcPr>
            <w:tcW w:w="1887" w:type="dxa"/>
            <w:shd w:val="clear" w:color="auto" w:fill="auto"/>
            <w:noWrap/>
            <w:vAlign w:val="bottom"/>
            <w:hideMark/>
          </w:tcPr>
          <w:p w14:paraId="5E9103B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ladribine</w:t>
            </w:r>
          </w:p>
        </w:tc>
        <w:tc>
          <w:tcPr>
            <w:tcW w:w="1312" w:type="dxa"/>
            <w:shd w:val="clear" w:color="auto" w:fill="auto"/>
            <w:noWrap/>
            <w:vAlign w:val="bottom"/>
            <w:hideMark/>
          </w:tcPr>
          <w:p w14:paraId="7C49580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872</w:t>
            </w:r>
          </w:p>
        </w:tc>
        <w:tc>
          <w:tcPr>
            <w:tcW w:w="1399" w:type="dxa"/>
            <w:shd w:val="clear" w:color="auto" w:fill="auto"/>
            <w:noWrap/>
            <w:vAlign w:val="bottom"/>
            <w:hideMark/>
          </w:tcPr>
          <w:p w14:paraId="24C2F3B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93,239</w:t>
            </w:r>
          </w:p>
        </w:tc>
        <w:tc>
          <w:tcPr>
            <w:tcW w:w="1408" w:type="dxa"/>
            <w:shd w:val="clear" w:color="auto" w:fill="auto"/>
            <w:noWrap/>
            <w:vAlign w:val="bottom"/>
            <w:hideMark/>
          </w:tcPr>
          <w:p w14:paraId="660D626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14</w:t>
            </w:r>
          </w:p>
        </w:tc>
        <w:tc>
          <w:tcPr>
            <w:tcW w:w="1399" w:type="dxa"/>
            <w:shd w:val="clear" w:color="auto" w:fill="auto"/>
            <w:noWrap/>
            <w:vAlign w:val="bottom"/>
            <w:hideMark/>
          </w:tcPr>
          <w:p w14:paraId="2A8564A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84,479</w:t>
            </w:r>
          </w:p>
        </w:tc>
        <w:tc>
          <w:tcPr>
            <w:tcW w:w="1311" w:type="dxa"/>
            <w:shd w:val="clear" w:color="auto" w:fill="auto"/>
            <w:noWrap/>
            <w:vAlign w:val="bottom"/>
            <w:hideMark/>
          </w:tcPr>
          <w:p w14:paraId="5A736D4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1,423</w:t>
            </w:r>
          </w:p>
        </w:tc>
        <w:tc>
          <w:tcPr>
            <w:tcW w:w="1311" w:type="dxa"/>
            <w:shd w:val="clear" w:color="auto" w:fill="auto"/>
            <w:noWrap/>
            <w:vAlign w:val="bottom"/>
            <w:hideMark/>
          </w:tcPr>
          <w:p w14:paraId="19350ED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5,978</w:t>
            </w:r>
          </w:p>
        </w:tc>
        <w:tc>
          <w:tcPr>
            <w:tcW w:w="1399" w:type="dxa"/>
            <w:shd w:val="clear" w:color="auto" w:fill="auto"/>
            <w:noWrap/>
            <w:vAlign w:val="bottom"/>
            <w:hideMark/>
          </w:tcPr>
          <w:p w14:paraId="23884A1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58,818</w:t>
            </w:r>
          </w:p>
        </w:tc>
        <w:tc>
          <w:tcPr>
            <w:tcW w:w="1399" w:type="dxa"/>
            <w:shd w:val="clear" w:color="auto" w:fill="auto"/>
            <w:noWrap/>
            <w:vAlign w:val="bottom"/>
            <w:hideMark/>
          </w:tcPr>
          <w:p w14:paraId="3E8E4BD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9,136</w:t>
            </w:r>
          </w:p>
        </w:tc>
        <w:tc>
          <w:tcPr>
            <w:tcW w:w="1357" w:type="dxa"/>
            <w:shd w:val="clear" w:color="auto" w:fill="auto"/>
            <w:noWrap/>
            <w:vAlign w:val="bottom"/>
            <w:hideMark/>
          </w:tcPr>
          <w:p w14:paraId="74002C8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02,059</w:t>
            </w:r>
          </w:p>
        </w:tc>
      </w:tr>
      <w:tr w:rsidR="00A00C97" w:rsidRPr="009E5255" w14:paraId="3237B7A7" w14:textId="77777777" w:rsidTr="002C6015">
        <w:trPr>
          <w:trHeight w:val="20"/>
        </w:trPr>
        <w:tc>
          <w:tcPr>
            <w:tcW w:w="1887" w:type="dxa"/>
            <w:shd w:val="clear" w:color="auto" w:fill="auto"/>
            <w:noWrap/>
            <w:vAlign w:val="bottom"/>
            <w:hideMark/>
          </w:tcPr>
          <w:p w14:paraId="6AB7BE0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yclophosphamide</w:t>
            </w:r>
          </w:p>
        </w:tc>
        <w:tc>
          <w:tcPr>
            <w:tcW w:w="1312" w:type="dxa"/>
            <w:shd w:val="clear" w:color="auto" w:fill="auto"/>
            <w:noWrap/>
            <w:vAlign w:val="bottom"/>
            <w:hideMark/>
          </w:tcPr>
          <w:p w14:paraId="26019DC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7,162</w:t>
            </w:r>
          </w:p>
        </w:tc>
        <w:tc>
          <w:tcPr>
            <w:tcW w:w="1399" w:type="dxa"/>
            <w:shd w:val="clear" w:color="auto" w:fill="auto"/>
            <w:noWrap/>
            <w:vAlign w:val="bottom"/>
            <w:hideMark/>
          </w:tcPr>
          <w:p w14:paraId="270EE4F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410,406</w:t>
            </w:r>
          </w:p>
        </w:tc>
        <w:tc>
          <w:tcPr>
            <w:tcW w:w="1408" w:type="dxa"/>
            <w:shd w:val="clear" w:color="auto" w:fill="auto"/>
            <w:noWrap/>
            <w:vAlign w:val="bottom"/>
            <w:hideMark/>
          </w:tcPr>
          <w:p w14:paraId="0171988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536</w:t>
            </w:r>
          </w:p>
        </w:tc>
        <w:tc>
          <w:tcPr>
            <w:tcW w:w="1399" w:type="dxa"/>
            <w:shd w:val="clear" w:color="auto" w:fill="auto"/>
            <w:noWrap/>
            <w:vAlign w:val="bottom"/>
            <w:hideMark/>
          </w:tcPr>
          <w:p w14:paraId="7DF4C4C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24,738</w:t>
            </w:r>
          </w:p>
        </w:tc>
        <w:tc>
          <w:tcPr>
            <w:tcW w:w="1311" w:type="dxa"/>
            <w:shd w:val="clear" w:color="auto" w:fill="auto"/>
            <w:noWrap/>
            <w:vAlign w:val="bottom"/>
            <w:hideMark/>
          </w:tcPr>
          <w:p w14:paraId="322F36A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42,877</w:t>
            </w:r>
          </w:p>
        </w:tc>
        <w:tc>
          <w:tcPr>
            <w:tcW w:w="1311" w:type="dxa"/>
            <w:shd w:val="clear" w:color="auto" w:fill="auto"/>
            <w:noWrap/>
            <w:vAlign w:val="bottom"/>
            <w:hideMark/>
          </w:tcPr>
          <w:p w14:paraId="584FA66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5,828</w:t>
            </w:r>
          </w:p>
        </w:tc>
        <w:tc>
          <w:tcPr>
            <w:tcW w:w="1399" w:type="dxa"/>
            <w:shd w:val="clear" w:color="auto" w:fill="auto"/>
            <w:noWrap/>
            <w:vAlign w:val="bottom"/>
            <w:hideMark/>
          </w:tcPr>
          <w:p w14:paraId="02B007E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28,136</w:t>
            </w:r>
          </w:p>
        </w:tc>
        <w:tc>
          <w:tcPr>
            <w:tcW w:w="1399" w:type="dxa"/>
            <w:shd w:val="clear" w:color="auto" w:fill="auto"/>
            <w:noWrap/>
            <w:vAlign w:val="bottom"/>
            <w:hideMark/>
          </w:tcPr>
          <w:p w14:paraId="362AEE4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71,801</w:t>
            </w:r>
          </w:p>
        </w:tc>
        <w:tc>
          <w:tcPr>
            <w:tcW w:w="1357" w:type="dxa"/>
            <w:shd w:val="clear" w:color="auto" w:fill="auto"/>
            <w:noWrap/>
            <w:vAlign w:val="bottom"/>
            <w:hideMark/>
          </w:tcPr>
          <w:p w14:paraId="2803BB5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620,484</w:t>
            </w:r>
          </w:p>
        </w:tc>
      </w:tr>
      <w:tr w:rsidR="00A00C97" w:rsidRPr="009E5255" w14:paraId="50B2015A" w14:textId="77777777" w:rsidTr="002C6015">
        <w:trPr>
          <w:trHeight w:val="20"/>
        </w:trPr>
        <w:tc>
          <w:tcPr>
            <w:tcW w:w="1887" w:type="dxa"/>
            <w:shd w:val="clear" w:color="auto" w:fill="auto"/>
            <w:noWrap/>
            <w:vAlign w:val="bottom"/>
            <w:hideMark/>
          </w:tcPr>
          <w:p w14:paraId="1E8D457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Cytarabine</w:t>
            </w:r>
          </w:p>
        </w:tc>
        <w:tc>
          <w:tcPr>
            <w:tcW w:w="1312" w:type="dxa"/>
            <w:shd w:val="clear" w:color="auto" w:fill="auto"/>
            <w:noWrap/>
            <w:vAlign w:val="bottom"/>
            <w:hideMark/>
          </w:tcPr>
          <w:p w14:paraId="2CAF41E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6,500</w:t>
            </w:r>
          </w:p>
        </w:tc>
        <w:tc>
          <w:tcPr>
            <w:tcW w:w="1399" w:type="dxa"/>
            <w:shd w:val="clear" w:color="auto" w:fill="auto"/>
            <w:noWrap/>
            <w:vAlign w:val="bottom"/>
            <w:hideMark/>
          </w:tcPr>
          <w:p w14:paraId="5A80C41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28,534</w:t>
            </w:r>
          </w:p>
        </w:tc>
        <w:tc>
          <w:tcPr>
            <w:tcW w:w="1408" w:type="dxa"/>
            <w:shd w:val="clear" w:color="auto" w:fill="auto"/>
            <w:noWrap/>
            <w:vAlign w:val="bottom"/>
            <w:hideMark/>
          </w:tcPr>
          <w:p w14:paraId="18EF798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041</w:t>
            </w:r>
          </w:p>
        </w:tc>
        <w:tc>
          <w:tcPr>
            <w:tcW w:w="1399" w:type="dxa"/>
            <w:shd w:val="clear" w:color="auto" w:fill="auto"/>
            <w:noWrap/>
            <w:vAlign w:val="bottom"/>
            <w:hideMark/>
          </w:tcPr>
          <w:p w14:paraId="3615FB5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50,980</w:t>
            </w:r>
          </w:p>
        </w:tc>
        <w:tc>
          <w:tcPr>
            <w:tcW w:w="1311" w:type="dxa"/>
            <w:shd w:val="clear" w:color="auto" w:fill="auto"/>
            <w:noWrap/>
            <w:vAlign w:val="bottom"/>
            <w:hideMark/>
          </w:tcPr>
          <w:p w14:paraId="04584DD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86,089</w:t>
            </w:r>
          </w:p>
        </w:tc>
        <w:tc>
          <w:tcPr>
            <w:tcW w:w="1311" w:type="dxa"/>
            <w:shd w:val="clear" w:color="auto" w:fill="auto"/>
            <w:noWrap/>
            <w:vAlign w:val="bottom"/>
            <w:hideMark/>
          </w:tcPr>
          <w:p w14:paraId="4AAFEA8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8,360</w:t>
            </w:r>
          </w:p>
        </w:tc>
        <w:tc>
          <w:tcPr>
            <w:tcW w:w="1399" w:type="dxa"/>
            <w:shd w:val="clear" w:color="auto" w:fill="auto"/>
            <w:noWrap/>
            <w:vAlign w:val="bottom"/>
            <w:hideMark/>
          </w:tcPr>
          <w:p w14:paraId="59C535A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86,067</w:t>
            </w:r>
          </w:p>
        </w:tc>
        <w:tc>
          <w:tcPr>
            <w:tcW w:w="1399" w:type="dxa"/>
            <w:shd w:val="clear" w:color="auto" w:fill="auto"/>
            <w:noWrap/>
            <w:vAlign w:val="bottom"/>
            <w:hideMark/>
          </w:tcPr>
          <w:p w14:paraId="7DA9189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53,613</w:t>
            </w:r>
          </w:p>
        </w:tc>
        <w:tc>
          <w:tcPr>
            <w:tcW w:w="1357" w:type="dxa"/>
            <w:shd w:val="clear" w:color="auto" w:fill="auto"/>
            <w:noWrap/>
            <w:vAlign w:val="bottom"/>
            <w:hideMark/>
          </w:tcPr>
          <w:p w14:paraId="5B225F6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575,184</w:t>
            </w:r>
          </w:p>
        </w:tc>
      </w:tr>
      <w:tr w:rsidR="00A00C97" w:rsidRPr="009E5255" w14:paraId="3BD5EFBA" w14:textId="77777777" w:rsidTr="002C6015">
        <w:trPr>
          <w:trHeight w:val="20"/>
        </w:trPr>
        <w:tc>
          <w:tcPr>
            <w:tcW w:w="1887" w:type="dxa"/>
            <w:shd w:val="clear" w:color="auto" w:fill="auto"/>
            <w:noWrap/>
            <w:vAlign w:val="bottom"/>
            <w:hideMark/>
          </w:tcPr>
          <w:p w14:paraId="57EAAFD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ocetaxel</w:t>
            </w:r>
          </w:p>
        </w:tc>
        <w:tc>
          <w:tcPr>
            <w:tcW w:w="1312" w:type="dxa"/>
            <w:shd w:val="clear" w:color="auto" w:fill="auto"/>
            <w:noWrap/>
            <w:vAlign w:val="bottom"/>
            <w:hideMark/>
          </w:tcPr>
          <w:p w14:paraId="616986C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4,443</w:t>
            </w:r>
          </w:p>
        </w:tc>
        <w:tc>
          <w:tcPr>
            <w:tcW w:w="1399" w:type="dxa"/>
            <w:shd w:val="clear" w:color="auto" w:fill="auto"/>
            <w:noWrap/>
            <w:vAlign w:val="bottom"/>
            <w:hideMark/>
          </w:tcPr>
          <w:p w14:paraId="286463C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41,701</w:t>
            </w:r>
          </w:p>
        </w:tc>
        <w:tc>
          <w:tcPr>
            <w:tcW w:w="1408" w:type="dxa"/>
            <w:shd w:val="clear" w:color="auto" w:fill="auto"/>
            <w:noWrap/>
            <w:vAlign w:val="bottom"/>
            <w:hideMark/>
          </w:tcPr>
          <w:p w14:paraId="2E556B5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274</w:t>
            </w:r>
          </w:p>
        </w:tc>
        <w:tc>
          <w:tcPr>
            <w:tcW w:w="1399" w:type="dxa"/>
            <w:shd w:val="clear" w:color="auto" w:fill="auto"/>
            <w:noWrap/>
            <w:vAlign w:val="bottom"/>
            <w:hideMark/>
          </w:tcPr>
          <w:p w14:paraId="1E03C77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98,043</w:t>
            </w:r>
          </w:p>
        </w:tc>
        <w:tc>
          <w:tcPr>
            <w:tcW w:w="1311" w:type="dxa"/>
            <w:shd w:val="clear" w:color="auto" w:fill="auto"/>
            <w:noWrap/>
            <w:vAlign w:val="bottom"/>
            <w:hideMark/>
          </w:tcPr>
          <w:p w14:paraId="1207F86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6,734</w:t>
            </w:r>
          </w:p>
        </w:tc>
        <w:tc>
          <w:tcPr>
            <w:tcW w:w="1311" w:type="dxa"/>
            <w:shd w:val="clear" w:color="auto" w:fill="auto"/>
            <w:noWrap/>
            <w:vAlign w:val="bottom"/>
            <w:hideMark/>
          </w:tcPr>
          <w:p w14:paraId="56D2190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2,229</w:t>
            </w:r>
          </w:p>
        </w:tc>
        <w:tc>
          <w:tcPr>
            <w:tcW w:w="1399" w:type="dxa"/>
            <w:shd w:val="clear" w:color="auto" w:fill="auto"/>
            <w:noWrap/>
            <w:vAlign w:val="bottom"/>
            <w:hideMark/>
          </w:tcPr>
          <w:p w14:paraId="5518156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60,247</w:t>
            </w:r>
          </w:p>
        </w:tc>
        <w:tc>
          <w:tcPr>
            <w:tcW w:w="1399" w:type="dxa"/>
            <w:shd w:val="clear" w:color="auto" w:fill="auto"/>
            <w:noWrap/>
            <w:vAlign w:val="bottom"/>
            <w:hideMark/>
          </w:tcPr>
          <w:p w14:paraId="17FA497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16,087</w:t>
            </w:r>
          </w:p>
        </w:tc>
        <w:tc>
          <w:tcPr>
            <w:tcW w:w="1357" w:type="dxa"/>
            <w:shd w:val="clear" w:color="auto" w:fill="auto"/>
            <w:noWrap/>
            <w:vAlign w:val="bottom"/>
            <w:hideMark/>
          </w:tcPr>
          <w:p w14:paraId="77E2334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596,758</w:t>
            </w:r>
          </w:p>
        </w:tc>
      </w:tr>
      <w:tr w:rsidR="00A00C97" w:rsidRPr="009E5255" w14:paraId="7F084826" w14:textId="77777777" w:rsidTr="002C6015">
        <w:trPr>
          <w:trHeight w:val="20"/>
        </w:trPr>
        <w:tc>
          <w:tcPr>
            <w:tcW w:w="1887" w:type="dxa"/>
            <w:shd w:val="clear" w:color="auto" w:fill="auto"/>
            <w:noWrap/>
            <w:vAlign w:val="bottom"/>
            <w:hideMark/>
          </w:tcPr>
          <w:p w14:paraId="195A909C"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oxorubicin</w:t>
            </w:r>
          </w:p>
        </w:tc>
        <w:tc>
          <w:tcPr>
            <w:tcW w:w="1312" w:type="dxa"/>
            <w:shd w:val="clear" w:color="auto" w:fill="auto"/>
            <w:noWrap/>
            <w:vAlign w:val="bottom"/>
            <w:hideMark/>
          </w:tcPr>
          <w:p w14:paraId="426A629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49,075</w:t>
            </w:r>
          </w:p>
        </w:tc>
        <w:tc>
          <w:tcPr>
            <w:tcW w:w="1399" w:type="dxa"/>
            <w:shd w:val="clear" w:color="auto" w:fill="auto"/>
            <w:noWrap/>
            <w:vAlign w:val="bottom"/>
            <w:hideMark/>
          </w:tcPr>
          <w:p w14:paraId="06547A3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278,231</w:t>
            </w:r>
          </w:p>
        </w:tc>
        <w:tc>
          <w:tcPr>
            <w:tcW w:w="1408" w:type="dxa"/>
            <w:shd w:val="clear" w:color="auto" w:fill="auto"/>
            <w:noWrap/>
            <w:vAlign w:val="bottom"/>
            <w:hideMark/>
          </w:tcPr>
          <w:p w14:paraId="71E08D0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484</w:t>
            </w:r>
          </w:p>
        </w:tc>
        <w:tc>
          <w:tcPr>
            <w:tcW w:w="1399" w:type="dxa"/>
            <w:shd w:val="clear" w:color="auto" w:fill="auto"/>
            <w:noWrap/>
            <w:vAlign w:val="bottom"/>
            <w:hideMark/>
          </w:tcPr>
          <w:p w14:paraId="4E8E4C1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477,688</w:t>
            </w:r>
          </w:p>
        </w:tc>
        <w:tc>
          <w:tcPr>
            <w:tcW w:w="1311" w:type="dxa"/>
            <w:shd w:val="clear" w:color="auto" w:fill="auto"/>
            <w:noWrap/>
            <w:vAlign w:val="bottom"/>
            <w:hideMark/>
          </w:tcPr>
          <w:p w14:paraId="4409B10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93,911</w:t>
            </w:r>
          </w:p>
        </w:tc>
        <w:tc>
          <w:tcPr>
            <w:tcW w:w="1311" w:type="dxa"/>
            <w:shd w:val="clear" w:color="auto" w:fill="auto"/>
            <w:noWrap/>
            <w:vAlign w:val="bottom"/>
            <w:hideMark/>
          </w:tcPr>
          <w:p w14:paraId="42D9F70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74,627</w:t>
            </w:r>
          </w:p>
        </w:tc>
        <w:tc>
          <w:tcPr>
            <w:tcW w:w="1399" w:type="dxa"/>
            <w:shd w:val="clear" w:color="auto" w:fill="auto"/>
            <w:noWrap/>
            <w:vAlign w:val="bottom"/>
            <w:hideMark/>
          </w:tcPr>
          <w:p w14:paraId="3EE6569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760,344</w:t>
            </w:r>
          </w:p>
        </w:tc>
        <w:tc>
          <w:tcPr>
            <w:tcW w:w="1399" w:type="dxa"/>
            <w:shd w:val="clear" w:color="auto" w:fill="auto"/>
            <w:noWrap/>
            <w:vAlign w:val="bottom"/>
            <w:hideMark/>
          </w:tcPr>
          <w:p w14:paraId="25953F5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21,201</w:t>
            </w:r>
          </w:p>
        </w:tc>
        <w:tc>
          <w:tcPr>
            <w:tcW w:w="1357" w:type="dxa"/>
            <w:shd w:val="clear" w:color="auto" w:fill="auto"/>
            <w:noWrap/>
            <w:vAlign w:val="bottom"/>
            <w:hideMark/>
          </w:tcPr>
          <w:p w14:paraId="69ABCDE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008,561</w:t>
            </w:r>
          </w:p>
        </w:tc>
      </w:tr>
      <w:tr w:rsidR="00A00C97" w:rsidRPr="009E5255" w14:paraId="61FF1CB4" w14:textId="77777777" w:rsidTr="002C6015">
        <w:trPr>
          <w:trHeight w:val="20"/>
        </w:trPr>
        <w:tc>
          <w:tcPr>
            <w:tcW w:w="1887" w:type="dxa"/>
            <w:shd w:val="clear" w:color="auto" w:fill="auto"/>
            <w:noWrap/>
            <w:vAlign w:val="bottom"/>
            <w:hideMark/>
          </w:tcPr>
          <w:p w14:paraId="7BC4E372"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Durvalumab</w:t>
            </w:r>
          </w:p>
        </w:tc>
        <w:tc>
          <w:tcPr>
            <w:tcW w:w="1312" w:type="dxa"/>
            <w:shd w:val="clear" w:color="auto" w:fill="auto"/>
            <w:noWrap/>
            <w:vAlign w:val="bottom"/>
            <w:hideMark/>
          </w:tcPr>
          <w:p w14:paraId="4B56802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71,147</w:t>
            </w:r>
          </w:p>
        </w:tc>
        <w:tc>
          <w:tcPr>
            <w:tcW w:w="1399" w:type="dxa"/>
            <w:shd w:val="clear" w:color="auto" w:fill="auto"/>
            <w:noWrap/>
            <w:vAlign w:val="bottom"/>
            <w:hideMark/>
          </w:tcPr>
          <w:p w14:paraId="5080309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421,502</w:t>
            </w:r>
          </w:p>
        </w:tc>
        <w:tc>
          <w:tcPr>
            <w:tcW w:w="1408" w:type="dxa"/>
            <w:shd w:val="clear" w:color="auto" w:fill="auto"/>
            <w:noWrap/>
            <w:vAlign w:val="bottom"/>
            <w:hideMark/>
          </w:tcPr>
          <w:p w14:paraId="60D5D0F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9,500</w:t>
            </w:r>
          </w:p>
        </w:tc>
        <w:tc>
          <w:tcPr>
            <w:tcW w:w="1399" w:type="dxa"/>
            <w:shd w:val="clear" w:color="auto" w:fill="auto"/>
            <w:noWrap/>
            <w:vAlign w:val="bottom"/>
            <w:hideMark/>
          </w:tcPr>
          <w:p w14:paraId="05BDD2E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660,129</w:t>
            </w:r>
          </w:p>
        </w:tc>
        <w:tc>
          <w:tcPr>
            <w:tcW w:w="1311" w:type="dxa"/>
            <w:shd w:val="clear" w:color="auto" w:fill="auto"/>
            <w:noWrap/>
            <w:vAlign w:val="bottom"/>
            <w:hideMark/>
          </w:tcPr>
          <w:p w14:paraId="5E5156A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19,170</w:t>
            </w:r>
          </w:p>
        </w:tc>
        <w:tc>
          <w:tcPr>
            <w:tcW w:w="1311" w:type="dxa"/>
            <w:shd w:val="clear" w:color="auto" w:fill="auto"/>
            <w:noWrap/>
            <w:vAlign w:val="bottom"/>
            <w:hideMark/>
          </w:tcPr>
          <w:p w14:paraId="7175A02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44,600</w:t>
            </w:r>
          </w:p>
        </w:tc>
        <w:tc>
          <w:tcPr>
            <w:tcW w:w="1399" w:type="dxa"/>
            <w:shd w:val="clear" w:color="auto" w:fill="auto"/>
            <w:noWrap/>
            <w:vAlign w:val="bottom"/>
            <w:hideMark/>
          </w:tcPr>
          <w:p w14:paraId="488ECCF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242,620</w:t>
            </w:r>
          </w:p>
        </w:tc>
        <w:tc>
          <w:tcPr>
            <w:tcW w:w="1399" w:type="dxa"/>
            <w:shd w:val="clear" w:color="auto" w:fill="auto"/>
            <w:noWrap/>
            <w:vAlign w:val="bottom"/>
            <w:hideMark/>
          </w:tcPr>
          <w:p w14:paraId="2959174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66,778</w:t>
            </w:r>
          </w:p>
        </w:tc>
        <w:tc>
          <w:tcPr>
            <w:tcW w:w="1357" w:type="dxa"/>
            <w:shd w:val="clear" w:color="auto" w:fill="auto"/>
            <w:noWrap/>
            <w:vAlign w:val="bottom"/>
            <w:hideMark/>
          </w:tcPr>
          <w:p w14:paraId="59DF2E4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505,446</w:t>
            </w:r>
          </w:p>
        </w:tc>
      </w:tr>
      <w:tr w:rsidR="00A00C97" w:rsidRPr="009E5255" w14:paraId="18C47CAF" w14:textId="77777777" w:rsidTr="002C6015">
        <w:trPr>
          <w:trHeight w:val="20"/>
        </w:trPr>
        <w:tc>
          <w:tcPr>
            <w:tcW w:w="1887" w:type="dxa"/>
            <w:shd w:val="clear" w:color="auto" w:fill="auto"/>
            <w:noWrap/>
            <w:vAlign w:val="bottom"/>
            <w:hideMark/>
          </w:tcPr>
          <w:p w14:paraId="12FD071A"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pirubicin</w:t>
            </w:r>
          </w:p>
        </w:tc>
        <w:tc>
          <w:tcPr>
            <w:tcW w:w="1312" w:type="dxa"/>
            <w:shd w:val="clear" w:color="auto" w:fill="auto"/>
            <w:noWrap/>
            <w:vAlign w:val="bottom"/>
            <w:hideMark/>
          </w:tcPr>
          <w:p w14:paraId="10061E8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5,770</w:t>
            </w:r>
          </w:p>
        </w:tc>
        <w:tc>
          <w:tcPr>
            <w:tcW w:w="1399" w:type="dxa"/>
            <w:shd w:val="clear" w:color="auto" w:fill="auto"/>
            <w:noWrap/>
            <w:vAlign w:val="bottom"/>
            <w:hideMark/>
          </w:tcPr>
          <w:p w14:paraId="55CDEFB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63,218</w:t>
            </w:r>
          </w:p>
        </w:tc>
        <w:tc>
          <w:tcPr>
            <w:tcW w:w="1408" w:type="dxa"/>
            <w:shd w:val="clear" w:color="auto" w:fill="auto"/>
            <w:noWrap/>
            <w:vAlign w:val="bottom"/>
            <w:hideMark/>
          </w:tcPr>
          <w:p w14:paraId="5872350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642</w:t>
            </w:r>
          </w:p>
        </w:tc>
        <w:tc>
          <w:tcPr>
            <w:tcW w:w="1399" w:type="dxa"/>
            <w:shd w:val="clear" w:color="auto" w:fill="auto"/>
            <w:noWrap/>
            <w:vAlign w:val="bottom"/>
            <w:hideMark/>
          </w:tcPr>
          <w:p w14:paraId="3069C09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94,912</w:t>
            </w:r>
          </w:p>
        </w:tc>
        <w:tc>
          <w:tcPr>
            <w:tcW w:w="1311" w:type="dxa"/>
            <w:shd w:val="clear" w:color="auto" w:fill="auto"/>
            <w:noWrap/>
            <w:vAlign w:val="bottom"/>
            <w:hideMark/>
          </w:tcPr>
          <w:p w14:paraId="640F03C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7,966</w:t>
            </w:r>
          </w:p>
        </w:tc>
        <w:tc>
          <w:tcPr>
            <w:tcW w:w="1311" w:type="dxa"/>
            <w:shd w:val="clear" w:color="auto" w:fill="auto"/>
            <w:noWrap/>
            <w:vAlign w:val="bottom"/>
            <w:hideMark/>
          </w:tcPr>
          <w:p w14:paraId="2F11B53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6,826</w:t>
            </w:r>
          </w:p>
        </w:tc>
        <w:tc>
          <w:tcPr>
            <w:tcW w:w="1399" w:type="dxa"/>
            <w:shd w:val="clear" w:color="auto" w:fill="auto"/>
            <w:noWrap/>
            <w:vAlign w:val="bottom"/>
            <w:hideMark/>
          </w:tcPr>
          <w:p w14:paraId="55623F2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31,055</w:t>
            </w:r>
          </w:p>
        </w:tc>
        <w:tc>
          <w:tcPr>
            <w:tcW w:w="1399" w:type="dxa"/>
            <w:shd w:val="clear" w:color="auto" w:fill="auto"/>
            <w:noWrap/>
            <w:vAlign w:val="bottom"/>
            <w:hideMark/>
          </w:tcPr>
          <w:p w14:paraId="351E514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4,737</w:t>
            </w:r>
          </w:p>
        </w:tc>
        <w:tc>
          <w:tcPr>
            <w:tcW w:w="1357" w:type="dxa"/>
            <w:shd w:val="clear" w:color="auto" w:fill="auto"/>
            <w:noWrap/>
            <w:vAlign w:val="bottom"/>
            <w:hideMark/>
          </w:tcPr>
          <w:p w14:paraId="6721DA6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67,126</w:t>
            </w:r>
          </w:p>
        </w:tc>
      </w:tr>
      <w:tr w:rsidR="00A00C97" w:rsidRPr="009E5255" w14:paraId="48FA42DD" w14:textId="77777777" w:rsidTr="002C6015">
        <w:trPr>
          <w:trHeight w:val="20"/>
        </w:trPr>
        <w:tc>
          <w:tcPr>
            <w:tcW w:w="1887" w:type="dxa"/>
            <w:shd w:val="clear" w:color="auto" w:fill="auto"/>
            <w:noWrap/>
            <w:vAlign w:val="bottom"/>
            <w:hideMark/>
          </w:tcPr>
          <w:p w14:paraId="44F00231"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ribulin</w:t>
            </w:r>
          </w:p>
        </w:tc>
        <w:tc>
          <w:tcPr>
            <w:tcW w:w="1312" w:type="dxa"/>
            <w:shd w:val="clear" w:color="auto" w:fill="auto"/>
            <w:noWrap/>
            <w:vAlign w:val="bottom"/>
            <w:hideMark/>
          </w:tcPr>
          <w:p w14:paraId="4690E99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8,007</w:t>
            </w:r>
          </w:p>
        </w:tc>
        <w:tc>
          <w:tcPr>
            <w:tcW w:w="1399" w:type="dxa"/>
            <w:shd w:val="clear" w:color="auto" w:fill="auto"/>
            <w:noWrap/>
            <w:vAlign w:val="bottom"/>
            <w:hideMark/>
          </w:tcPr>
          <w:p w14:paraId="405F27B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73,218</w:t>
            </w:r>
          </w:p>
        </w:tc>
        <w:tc>
          <w:tcPr>
            <w:tcW w:w="1408" w:type="dxa"/>
            <w:shd w:val="clear" w:color="auto" w:fill="auto"/>
            <w:noWrap/>
            <w:vAlign w:val="bottom"/>
            <w:hideMark/>
          </w:tcPr>
          <w:p w14:paraId="1D84799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387</w:t>
            </w:r>
          </w:p>
        </w:tc>
        <w:tc>
          <w:tcPr>
            <w:tcW w:w="1399" w:type="dxa"/>
            <w:shd w:val="clear" w:color="auto" w:fill="auto"/>
            <w:noWrap/>
            <w:vAlign w:val="bottom"/>
            <w:hideMark/>
          </w:tcPr>
          <w:p w14:paraId="7E39805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909,365</w:t>
            </w:r>
          </w:p>
        </w:tc>
        <w:tc>
          <w:tcPr>
            <w:tcW w:w="1311" w:type="dxa"/>
            <w:shd w:val="clear" w:color="auto" w:fill="auto"/>
            <w:noWrap/>
            <w:vAlign w:val="bottom"/>
            <w:hideMark/>
          </w:tcPr>
          <w:p w14:paraId="7EFCF49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38,047</w:t>
            </w:r>
          </w:p>
        </w:tc>
        <w:tc>
          <w:tcPr>
            <w:tcW w:w="1311" w:type="dxa"/>
            <w:shd w:val="clear" w:color="auto" w:fill="auto"/>
            <w:noWrap/>
            <w:vAlign w:val="bottom"/>
            <w:hideMark/>
          </w:tcPr>
          <w:p w14:paraId="49417D5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5,741</w:t>
            </w:r>
          </w:p>
        </w:tc>
        <w:tc>
          <w:tcPr>
            <w:tcW w:w="1399" w:type="dxa"/>
            <w:shd w:val="clear" w:color="auto" w:fill="auto"/>
            <w:noWrap/>
            <w:vAlign w:val="bottom"/>
            <w:hideMark/>
          </w:tcPr>
          <w:p w14:paraId="7073072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612,573</w:t>
            </w:r>
          </w:p>
        </w:tc>
        <w:tc>
          <w:tcPr>
            <w:tcW w:w="1399" w:type="dxa"/>
            <w:shd w:val="clear" w:color="auto" w:fill="auto"/>
            <w:noWrap/>
            <w:vAlign w:val="bottom"/>
            <w:hideMark/>
          </w:tcPr>
          <w:p w14:paraId="07E6C0C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23,892</w:t>
            </w:r>
          </w:p>
        </w:tc>
        <w:tc>
          <w:tcPr>
            <w:tcW w:w="1357" w:type="dxa"/>
            <w:shd w:val="clear" w:color="auto" w:fill="auto"/>
            <w:noWrap/>
            <w:vAlign w:val="bottom"/>
            <w:hideMark/>
          </w:tcPr>
          <w:p w14:paraId="3A7F841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817,230</w:t>
            </w:r>
          </w:p>
        </w:tc>
      </w:tr>
      <w:tr w:rsidR="00A00C97" w:rsidRPr="009E5255" w14:paraId="12125AD7" w14:textId="77777777" w:rsidTr="002C6015">
        <w:trPr>
          <w:trHeight w:val="20"/>
        </w:trPr>
        <w:tc>
          <w:tcPr>
            <w:tcW w:w="1887" w:type="dxa"/>
            <w:shd w:val="clear" w:color="auto" w:fill="auto"/>
            <w:noWrap/>
            <w:vAlign w:val="bottom"/>
            <w:hideMark/>
          </w:tcPr>
          <w:p w14:paraId="43E3E51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toposide</w:t>
            </w:r>
          </w:p>
        </w:tc>
        <w:tc>
          <w:tcPr>
            <w:tcW w:w="1312" w:type="dxa"/>
            <w:shd w:val="clear" w:color="auto" w:fill="auto"/>
            <w:noWrap/>
            <w:vAlign w:val="bottom"/>
            <w:hideMark/>
          </w:tcPr>
          <w:p w14:paraId="18D85DC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8,592</w:t>
            </w:r>
          </w:p>
        </w:tc>
        <w:tc>
          <w:tcPr>
            <w:tcW w:w="1399" w:type="dxa"/>
            <w:shd w:val="clear" w:color="auto" w:fill="auto"/>
            <w:noWrap/>
            <w:vAlign w:val="bottom"/>
            <w:hideMark/>
          </w:tcPr>
          <w:p w14:paraId="3F934F0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53,583</w:t>
            </w:r>
          </w:p>
        </w:tc>
        <w:tc>
          <w:tcPr>
            <w:tcW w:w="1408" w:type="dxa"/>
            <w:shd w:val="clear" w:color="auto" w:fill="auto"/>
            <w:noWrap/>
            <w:vAlign w:val="bottom"/>
            <w:hideMark/>
          </w:tcPr>
          <w:p w14:paraId="114B72F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52</w:t>
            </w:r>
          </w:p>
        </w:tc>
        <w:tc>
          <w:tcPr>
            <w:tcW w:w="1399" w:type="dxa"/>
            <w:shd w:val="clear" w:color="auto" w:fill="auto"/>
            <w:noWrap/>
            <w:vAlign w:val="bottom"/>
            <w:hideMark/>
          </w:tcPr>
          <w:p w14:paraId="1685789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51,981</w:t>
            </w:r>
          </w:p>
        </w:tc>
        <w:tc>
          <w:tcPr>
            <w:tcW w:w="1311" w:type="dxa"/>
            <w:shd w:val="clear" w:color="auto" w:fill="auto"/>
            <w:noWrap/>
            <w:vAlign w:val="bottom"/>
            <w:hideMark/>
          </w:tcPr>
          <w:p w14:paraId="197122E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8,772</w:t>
            </w:r>
          </w:p>
        </w:tc>
        <w:tc>
          <w:tcPr>
            <w:tcW w:w="1311" w:type="dxa"/>
            <w:shd w:val="clear" w:color="auto" w:fill="auto"/>
            <w:noWrap/>
            <w:vAlign w:val="bottom"/>
            <w:hideMark/>
          </w:tcPr>
          <w:p w14:paraId="2455127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5,626</w:t>
            </w:r>
          </w:p>
        </w:tc>
        <w:tc>
          <w:tcPr>
            <w:tcW w:w="1399" w:type="dxa"/>
            <w:shd w:val="clear" w:color="auto" w:fill="auto"/>
            <w:noWrap/>
            <w:vAlign w:val="bottom"/>
            <w:hideMark/>
          </w:tcPr>
          <w:p w14:paraId="6EB3616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7,357</w:t>
            </w:r>
          </w:p>
        </w:tc>
        <w:tc>
          <w:tcPr>
            <w:tcW w:w="1399" w:type="dxa"/>
            <w:shd w:val="clear" w:color="auto" w:fill="auto"/>
            <w:noWrap/>
            <w:vAlign w:val="bottom"/>
            <w:hideMark/>
          </w:tcPr>
          <w:p w14:paraId="72ACD9B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9,907</w:t>
            </w:r>
          </w:p>
        </w:tc>
        <w:tc>
          <w:tcPr>
            <w:tcW w:w="1357" w:type="dxa"/>
            <w:shd w:val="clear" w:color="auto" w:fill="auto"/>
            <w:noWrap/>
            <w:vAlign w:val="bottom"/>
            <w:hideMark/>
          </w:tcPr>
          <w:p w14:paraId="6C2993A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12,970</w:t>
            </w:r>
          </w:p>
        </w:tc>
      </w:tr>
      <w:tr w:rsidR="00A00C97" w:rsidRPr="009E5255" w14:paraId="15D97C01" w14:textId="77777777" w:rsidTr="002C6015">
        <w:trPr>
          <w:trHeight w:val="20"/>
        </w:trPr>
        <w:tc>
          <w:tcPr>
            <w:tcW w:w="1887" w:type="dxa"/>
            <w:shd w:val="clear" w:color="auto" w:fill="auto"/>
            <w:noWrap/>
            <w:vAlign w:val="bottom"/>
            <w:hideMark/>
          </w:tcPr>
          <w:p w14:paraId="6533B69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Etoposide Phosphate</w:t>
            </w:r>
          </w:p>
        </w:tc>
        <w:tc>
          <w:tcPr>
            <w:tcW w:w="1312" w:type="dxa"/>
            <w:shd w:val="clear" w:color="auto" w:fill="auto"/>
            <w:noWrap/>
            <w:vAlign w:val="bottom"/>
            <w:hideMark/>
          </w:tcPr>
          <w:p w14:paraId="0BF1439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3,633</w:t>
            </w:r>
          </w:p>
        </w:tc>
        <w:tc>
          <w:tcPr>
            <w:tcW w:w="1399" w:type="dxa"/>
            <w:shd w:val="clear" w:color="auto" w:fill="auto"/>
            <w:noWrap/>
            <w:vAlign w:val="bottom"/>
            <w:hideMark/>
          </w:tcPr>
          <w:p w14:paraId="41BB6F5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86,727</w:t>
            </w:r>
          </w:p>
        </w:tc>
        <w:tc>
          <w:tcPr>
            <w:tcW w:w="1408" w:type="dxa"/>
            <w:shd w:val="clear" w:color="auto" w:fill="auto"/>
            <w:noWrap/>
            <w:vAlign w:val="bottom"/>
            <w:hideMark/>
          </w:tcPr>
          <w:p w14:paraId="4EAB5B3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160</w:t>
            </w:r>
          </w:p>
        </w:tc>
        <w:tc>
          <w:tcPr>
            <w:tcW w:w="1399" w:type="dxa"/>
            <w:shd w:val="clear" w:color="auto" w:fill="auto"/>
            <w:noWrap/>
            <w:vAlign w:val="bottom"/>
            <w:hideMark/>
          </w:tcPr>
          <w:p w14:paraId="1ED7E59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49,957</w:t>
            </w:r>
          </w:p>
        </w:tc>
        <w:tc>
          <w:tcPr>
            <w:tcW w:w="1311" w:type="dxa"/>
            <w:shd w:val="clear" w:color="auto" w:fill="auto"/>
            <w:noWrap/>
            <w:vAlign w:val="bottom"/>
            <w:hideMark/>
          </w:tcPr>
          <w:p w14:paraId="5B8F8EB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66,101</w:t>
            </w:r>
          </w:p>
        </w:tc>
        <w:tc>
          <w:tcPr>
            <w:tcW w:w="1311" w:type="dxa"/>
            <w:shd w:val="clear" w:color="auto" w:fill="auto"/>
            <w:noWrap/>
            <w:vAlign w:val="bottom"/>
            <w:hideMark/>
          </w:tcPr>
          <w:p w14:paraId="2D622F6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3,964</w:t>
            </w:r>
          </w:p>
        </w:tc>
        <w:tc>
          <w:tcPr>
            <w:tcW w:w="1399" w:type="dxa"/>
            <w:shd w:val="clear" w:color="auto" w:fill="auto"/>
            <w:noWrap/>
            <w:vAlign w:val="bottom"/>
            <w:hideMark/>
          </w:tcPr>
          <w:p w14:paraId="2AC0B1F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30,956</w:t>
            </w:r>
          </w:p>
        </w:tc>
        <w:tc>
          <w:tcPr>
            <w:tcW w:w="1399" w:type="dxa"/>
            <w:shd w:val="clear" w:color="auto" w:fill="auto"/>
            <w:noWrap/>
            <w:vAlign w:val="bottom"/>
            <w:hideMark/>
          </w:tcPr>
          <w:p w14:paraId="3D77679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02,322</w:t>
            </w:r>
          </w:p>
        </w:tc>
        <w:tc>
          <w:tcPr>
            <w:tcW w:w="1357" w:type="dxa"/>
            <w:shd w:val="clear" w:color="auto" w:fill="auto"/>
            <w:noWrap/>
            <w:vAlign w:val="bottom"/>
            <w:hideMark/>
          </w:tcPr>
          <w:p w14:paraId="28CE853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780,820</w:t>
            </w:r>
          </w:p>
        </w:tc>
      </w:tr>
      <w:tr w:rsidR="00A00C97" w:rsidRPr="009E5255" w14:paraId="1FB6C0ED" w14:textId="77777777" w:rsidTr="002C6015">
        <w:trPr>
          <w:trHeight w:val="20"/>
        </w:trPr>
        <w:tc>
          <w:tcPr>
            <w:tcW w:w="1887" w:type="dxa"/>
            <w:shd w:val="clear" w:color="auto" w:fill="auto"/>
            <w:noWrap/>
            <w:vAlign w:val="bottom"/>
            <w:hideMark/>
          </w:tcPr>
          <w:p w14:paraId="5376F0DA"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ludarabine</w:t>
            </w:r>
          </w:p>
        </w:tc>
        <w:tc>
          <w:tcPr>
            <w:tcW w:w="1312" w:type="dxa"/>
            <w:shd w:val="clear" w:color="auto" w:fill="auto"/>
            <w:noWrap/>
            <w:vAlign w:val="bottom"/>
            <w:hideMark/>
          </w:tcPr>
          <w:p w14:paraId="1502C7C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499</w:t>
            </w:r>
          </w:p>
        </w:tc>
        <w:tc>
          <w:tcPr>
            <w:tcW w:w="1399" w:type="dxa"/>
            <w:shd w:val="clear" w:color="auto" w:fill="auto"/>
            <w:noWrap/>
            <w:vAlign w:val="bottom"/>
            <w:hideMark/>
          </w:tcPr>
          <w:p w14:paraId="26B68B9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57,629</w:t>
            </w:r>
          </w:p>
        </w:tc>
        <w:tc>
          <w:tcPr>
            <w:tcW w:w="1408" w:type="dxa"/>
            <w:shd w:val="clear" w:color="auto" w:fill="auto"/>
            <w:noWrap/>
            <w:vAlign w:val="bottom"/>
            <w:hideMark/>
          </w:tcPr>
          <w:p w14:paraId="4416BE9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044</w:t>
            </w:r>
          </w:p>
        </w:tc>
        <w:tc>
          <w:tcPr>
            <w:tcW w:w="1399" w:type="dxa"/>
            <w:shd w:val="clear" w:color="auto" w:fill="auto"/>
            <w:noWrap/>
            <w:vAlign w:val="bottom"/>
            <w:hideMark/>
          </w:tcPr>
          <w:p w14:paraId="379B1F7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55,411</w:t>
            </w:r>
          </w:p>
        </w:tc>
        <w:tc>
          <w:tcPr>
            <w:tcW w:w="1311" w:type="dxa"/>
            <w:shd w:val="clear" w:color="auto" w:fill="auto"/>
            <w:noWrap/>
            <w:vAlign w:val="bottom"/>
            <w:hideMark/>
          </w:tcPr>
          <w:p w14:paraId="55130C4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2,447</w:t>
            </w:r>
          </w:p>
        </w:tc>
        <w:tc>
          <w:tcPr>
            <w:tcW w:w="1311" w:type="dxa"/>
            <w:shd w:val="clear" w:color="auto" w:fill="auto"/>
            <w:noWrap/>
            <w:vAlign w:val="bottom"/>
            <w:hideMark/>
          </w:tcPr>
          <w:p w14:paraId="56CB80F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707</w:t>
            </w:r>
          </w:p>
        </w:tc>
        <w:tc>
          <w:tcPr>
            <w:tcW w:w="1399" w:type="dxa"/>
            <w:shd w:val="clear" w:color="auto" w:fill="auto"/>
            <w:noWrap/>
            <w:vAlign w:val="bottom"/>
            <w:hideMark/>
          </w:tcPr>
          <w:p w14:paraId="581EACB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7,405</w:t>
            </w:r>
          </w:p>
        </w:tc>
        <w:tc>
          <w:tcPr>
            <w:tcW w:w="1399" w:type="dxa"/>
            <w:shd w:val="clear" w:color="auto" w:fill="auto"/>
            <w:noWrap/>
            <w:vAlign w:val="bottom"/>
            <w:hideMark/>
          </w:tcPr>
          <w:p w14:paraId="2BD5ACE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7,688</w:t>
            </w:r>
          </w:p>
        </w:tc>
        <w:tc>
          <w:tcPr>
            <w:tcW w:w="1357" w:type="dxa"/>
            <w:shd w:val="clear" w:color="auto" w:fill="auto"/>
            <w:noWrap/>
            <w:vAlign w:val="bottom"/>
            <w:hideMark/>
          </w:tcPr>
          <w:p w14:paraId="3F57A08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56,830</w:t>
            </w:r>
          </w:p>
        </w:tc>
      </w:tr>
      <w:tr w:rsidR="00A00C97" w:rsidRPr="009E5255" w14:paraId="58847677" w14:textId="77777777" w:rsidTr="002C6015">
        <w:trPr>
          <w:trHeight w:val="20"/>
        </w:trPr>
        <w:tc>
          <w:tcPr>
            <w:tcW w:w="1887" w:type="dxa"/>
            <w:shd w:val="clear" w:color="auto" w:fill="auto"/>
            <w:noWrap/>
            <w:vAlign w:val="bottom"/>
            <w:hideMark/>
          </w:tcPr>
          <w:p w14:paraId="4114021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luorouracil</w:t>
            </w:r>
          </w:p>
        </w:tc>
        <w:tc>
          <w:tcPr>
            <w:tcW w:w="1312" w:type="dxa"/>
            <w:shd w:val="clear" w:color="auto" w:fill="auto"/>
            <w:noWrap/>
            <w:vAlign w:val="bottom"/>
            <w:hideMark/>
          </w:tcPr>
          <w:p w14:paraId="37A001F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51,048</w:t>
            </w:r>
          </w:p>
        </w:tc>
        <w:tc>
          <w:tcPr>
            <w:tcW w:w="1399" w:type="dxa"/>
            <w:shd w:val="clear" w:color="auto" w:fill="auto"/>
            <w:noWrap/>
            <w:vAlign w:val="bottom"/>
            <w:hideMark/>
          </w:tcPr>
          <w:p w14:paraId="10785EF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357,978</w:t>
            </w:r>
          </w:p>
        </w:tc>
        <w:tc>
          <w:tcPr>
            <w:tcW w:w="1408" w:type="dxa"/>
            <w:shd w:val="clear" w:color="auto" w:fill="auto"/>
            <w:noWrap/>
            <w:vAlign w:val="bottom"/>
            <w:hideMark/>
          </w:tcPr>
          <w:p w14:paraId="74E0C5D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2,557</w:t>
            </w:r>
          </w:p>
        </w:tc>
        <w:tc>
          <w:tcPr>
            <w:tcW w:w="1399" w:type="dxa"/>
            <w:shd w:val="clear" w:color="auto" w:fill="auto"/>
            <w:noWrap/>
            <w:vAlign w:val="bottom"/>
            <w:hideMark/>
          </w:tcPr>
          <w:p w14:paraId="6E135A5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151,317</w:t>
            </w:r>
          </w:p>
        </w:tc>
        <w:tc>
          <w:tcPr>
            <w:tcW w:w="1311" w:type="dxa"/>
            <w:shd w:val="clear" w:color="auto" w:fill="auto"/>
            <w:noWrap/>
            <w:vAlign w:val="bottom"/>
            <w:hideMark/>
          </w:tcPr>
          <w:p w14:paraId="777EB31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90,627</w:t>
            </w:r>
          </w:p>
        </w:tc>
        <w:tc>
          <w:tcPr>
            <w:tcW w:w="1311" w:type="dxa"/>
            <w:shd w:val="clear" w:color="auto" w:fill="auto"/>
            <w:noWrap/>
            <w:vAlign w:val="bottom"/>
            <w:hideMark/>
          </w:tcPr>
          <w:p w14:paraId="52A89B2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41,302</w:t>
            </w:r>
          </w:p>
        </w:tc>
        <w:tc>
          <w:tcPr>
            <w:tcW w:w="1399" w:type="dxa"/>
            <w:shd w:val="clear" w:color="auto" w:fill="auto"/>
            <w:noWrap/>
            <w:vAlign w:val="bottom"/>
            <w:hideMark/>
          </w:tcPr>
          <w:p w14:paraId="2955B48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113,279</w:t>
            </w:r>
          </w:p>
        </w:tc>
        <w:tc>
          <w:tcPr>
            <w:tcW w:w="1399" w:type="dxa"/>
            <w:shd w:val="clear" w:color="auto" w:fill="auto"/>
            <w:noWrap/>
            <w:vAlign w:val="bottom"/>
            <w:hideMark/>
          </w:tcPr>
          <w:p w14:paraId="57FBC58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252,376</w:t>
            </w:r>
          </w:p>
        </w:tc>
        <w:tc>
          <w:tcPr>
            <w:tcW w:w="1357" w:type="dxa"/>
            <w:shd w:val="clear" w:color="auto" w:fill="auto"/>
            <w:noWrap/>
            <w:vAlign w:val="bottom"/>
            <w:hideMark/>
          </w:tcPr>
          <w:p w14:paraId="70D5E37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1,350,484</w:t>
            </w:r>
          </w:p>
        </w:tc>
      </w:tr>
      <w:tr w:rsidR="00A00C97" w:rsidRPr="009E5255" w14:paraId="457F3EC2" w14:textId="77777777" w:rsidTr="002C6015">
        <w:trPr>
          <w:trHeight w:val="20"/>
        </w:trPr>
        <w:tc>
          <w:tcPr>
            <w:tcW w:w="1887" w:type="dxa"/>
            <w:shd w:val="clear" w:color="auto" w:fill="auto"/>
            <w:noWrap/>
            <w:vAlign w:val="bottom"/>
            <w:hideMark/>
          </w:tcPr>
          <w:p w14:paraId="6CC1A771"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Fotemustine</w:t>
            </w:r>
          </w:p>
        </w:tc>
        <w:tc>
          <w:tcPr>
            <w:tcW w:w="1312" w:type="dxa"/>
            <w:shd w:val="clear" w:color="auto" w:fill="auto"/>
            <w:noWrap/>
            <w:vAlign w:val="bottom"/>
            <w:hideMark/>
          </w:tcPr>
          <w:p w14:paraId="5C418FB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619</w:t>
            </w:r>
          </w:p>
        </w:tc>
        <w:tc>
          <w:tcPr>
            <w:tcW w:w="1399" w:type="dxa"/>
            <w:shd w:val="clear" w:color="auto" w:fill="auto"/>
            <w:noWrap/>
            <w:vAlign w:val="bottom"/>
            <w:hideMark/>
          </w:tcPr>
          <w:p w14:paraId="5A3233A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2,845</w:t>
            </w:r>
          </w:p>
        </w:tc>
        <w:tc>
          <w:tcPr>
            <w:tcW w:w="1408" w:type="dxa"/>
            <w:shd w:val="clear" w:color="auto" w:fill="auto"/>
            <w:noWrap/>
            <w:vAlign w:val="bottom"/>
            <w:hideMark/>
          </w:tcPr>
          <w:p w14:paraId="52F51411" w14:textId="6A3AABA5" w:rsidR="00A00C97"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399" w:type="dxa"/>
            <w:shd w:val="clear" w:color="auto" w:fill="auto"/>
            <w:noWrap/>
            <w:vAlign w:val="bottom"/>
            <w:hideMark/>
          </w:tcPr>
          <w:p w14:paraId="1F0FAE1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795</w:t>
            </w:r>
          </w:p>
        </w:tc>
        <w:tc>
          <w:tcPr>
            <w:tcW w:w="1311" w:type="dxa"/>
            <w:shd w:val="clear" w:color="auto" w:fill="auto"/>
            <w:noWrap/>
            <w:vAlign w:val="bottom"/>
            <w:hideMark/>
          </w:tcPr>
          <w:p w14:paraId="3795662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272</w:t>
            </w:r>
          </w:p>
        </w:tc>
        <w:tc>
          <w:tcPr>
            <w:tcW w:w="1311" w:type="dxa"/>
            <w:shd w:val="clear" w:color="auto" w:fill="auto"/>
            <w:noWrap/>
            <w:vAlign w:val="bottom"/>
            <w:hideMark/>
          </w:tcPr>
          <w:p w14:paraId="797C541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359</w:t>
            </w:r>
          </w:p>
        </w:tc>
        <w:tc>
          <w:tcPr>
            <w:tcW w:w="1399" w:type="dxa"/>
            <w:shd w:val="clear" w:color="auto" w:fill="auto"/>
            <w:noWrap/>
            <w:vAlign w:val="bottom"/>
            <w:hideMark/>
          </w:tcPr>
          <w:p w14:paraId="31B398A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6,781</w:t>
            </w:r>
          </w:p>
        </w:tc>
        <w:tc>
          <w:tcPr>
            <w:tcW w:w="1399" w:type="dxa"/>
            <w:shd w:val="clear" w:color="auto" w:fill="auto"/>
            <w:noWrap/>
            <w:vAlign w:val="bottom"/>
            <w:hideMark/>
          </w:tcPr>
          <w:p w14:paraId="51F3260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4,508</w:t>
            </w:r>
          </w:p>
        </w:tc>
        <w:tc>
          <w:tcPr>
            <w:tcW w:w="1357" w:type="dxa"/>
            <w:shd w:val="clear" w:color="auto" w:fill="auto"/>
            <w:noWrap/>
            <w:vAlign w:val="bottom"/>
            <w:hideMark/>
          </w:tcPr>
          <w:p w14:paraId="7807276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8,179</w:t>
            </w:r>
          </w:p>
        </w:tc>
      </w:tr>
      <w:tr w:rsidR="00A00C97" w:rsidRPr="009E5255" w14:paraId="1B78E009" w14:textId="77777777" w:rsidTr="002C6015">
        <w:trPr>
          <w:trHeight w:val="20"/>
        </w:trPr>
        <w:tc>
          <w:tcPr>
            <w:tcW w:w="1887" w:type="dxa"/>
            <w:shd w:val="clear" w:color="auto" w:fill="auto"/>
            <w:noWrap/>
            <w:vAlign w:val="bottom"/>
            <w:hideMark/>
          </w:tcPr>
          <w:p w14:paraId="3D97761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Gemcitabine</w:t>
            </w:r>
          </w:p>
        </w:tc>
        <w:tc>
          <w:tcPr>
            <w:tcW w:w="1312" w:type="dxa"/>
            <w:shd w:val="clear" w:color="auto" w:fill="auto"/>
            <w:noWrap/>
            <w:vAlign w:val="bottom"/>
            <w:hideMark/>
          </w:tcPr>
          <w:p w14:paraId="769918A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63,158</w:t>
            </w:r>
          </w:p>
        </w:tc>
        <w:tc>
          <w:tcPr>
            <w:tcW w:w="1399" w:type="dxa"/>
            <w:shd w:val="clear" w:color="auto" w:fill="auto"/>
            <w:noWrap/>
            <w:vAlign w:val="bottom"/>
            <w:hideMark/>
          </w:tcPr>
          <w:p w14:paraId="6A52CA0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03,327</w:t>
            </w:r>
          </w:p>
        </w:tc>
        <w:tc>
          <w:tcPr>
            <w:tcW w:w="1408" w:type="dxa"/>
            <w:shd w:val="clear" w:color="auto" w:fill="auto"/>
            <w:noWrap/>
            <w:vAlign w:val="bottom"/>
            <w:hideMark/>
          </w:tcPr>
          <w:p w14:paraId="051C696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181</w:t>
            </w:r>
          </w:p>
        </w:tc>
        <w:tc>
          <w:tcPr>
            <w:tcW w:w="1399" w:type="dxa"/>
            <w:shd w:val="clear" w:color="auto" w:fill="auto"/>
            <w:noWrap/>
            <w:vAlign w:val="bottom"/>
            <w:hideMark/>
          </w:tcPr>
          <w:p w14:paraId="2E042A2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90,813</w:t>
            </w:r>
          </w:p>
        </w:tc>
        <w:tc>
          <w:tcPr>
            <w:tcW w:w="1311" w:type="dxa"/>
            <w:shd w:val="clear" w:color="auto" w:fill="auto"/>
            <w:noWrap/>
            <w:vAlign w:val="bottom"/>
            <w:hideMark/>
          </w:tcPr>
          <w:p w14:paraId="70D1C13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65,592</w:t>
            </w:r>
          </w:p>
        </w:tc>
        <w:tc>
          <w:tcPr>
            <w:tcW w:w="1311" w:type="dxa"/>
            <w:shd w:val="clear" w:color="auto" w:fill="auto"/>
            <w:noWrap/>
            <w:vAlign w:val="bottom"/>
            <w:hideMark/>
          </w:tcPr>
          <w:p w14:paraId="39EDDA1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6,600</w:t>
            </w:r>
          </w:p>
        </w:tc>
        <w:tc>
          <w:tcPr>
            <w:tcW w:w="1399" w:type="dxa"/>
            <w:shd w:val="clear" w:color="auto" w:fill="auto"/>
            <w:noWrap/>
            <w:vAlign w:val="bottom"/>
            <w:hideMark/>
          </w:tcPr>
          <w:p w14:paraId="74D42A9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57,428</w:t>
            </w:r>
          </w:p>
        </w:tc>
        <w:tc>
          <w:tcPr>
            <w:tcW w:w="1399" w:type="dxa"/>
            <w:shd w:val="clear" w:color="auto" w:fill="auto"/>
            <w:noWrap/>
            <w:vAlign w:val="bottom"/>
            <w:hideMark/>
          </w:tcPr>
          <w:p w14:paraId="0A72262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69,141</w:t>
            </w:r>
          </w:p>
        </w:tc>
        <w:tc>
          <w:tcPr>
            <w:tcW w:w="1357" w:type="dxa"/>
            <w:shd w:val="clear" w:color="auto" w:fill="auto"/>
            <w:noWrap/>
            <w:vAlign w:val="bottom"/>
            <w:hideMark/>
          </w:tcPr>
          <w:p w14:paraId="582EEE4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438,240</w:t>
            </w:r>
          </w:p>
        </w:tc>
      </w:tr>
      <w:tr w:rsidR="00A00C97" w:rsidRPr="009E5255" w14:paraId="1B187860" w14:textId="77777777" w:rsidTr="002C6015">
        <w:trPr>
          <w:trHeight w:val="20"/>
        </w:trPr>
        <w:tc>
          <w:tcPr>
            <w:tcW w:w="1887" w:type="dxa"/>
            <w:shd w:val="clear" w:color="auto" w:fill="auto"/>
            <w:noWrap/>
            <w:vAlign w:val="bottom"/>
            <w:hideMark/>
          </w:tcPr>
          <w:p w14:paraId="07376781"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darubicin</w:t>
            </w:r>
          </w:p>
        </w:tc>
        <w:tc>
          <w:tcPr>
            <w:tcW w:w="1312" w:type="dxa"/>
            <w:shd w:val="clear" w:color="auto" w:fill="auto"/>
            <w:noWrap/>
            <w:vAlign w:val="bottom"/>
            <w:hideMark/>
          </w:tcPr>
          <w:p w14:paraId="738A761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2,030</w:t>
            </w:r>
          </w:p>
        </w:tc>
        <w:tc>
          <w:tcPr>
            <w:tcW w:w="1399" w:type="dxa"/>
            <w:shd w:val="clear" w:color="auto" w:fill="auto"/>
            <w:noWrap/>
            <w:vAlign w:val="bottom"/>
            <w:hideMark/>
          </w:tcPr>
          <w:p w14:paraId="21E1FD7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46,572</w:t>
            </w:r>
          </w:p>
        </w:tc>
        <w:tc>
          <w:tcPr>
            <w:tcW w:w="1408" w:type="dxa"/>
            <w:shd w:val="clear" w:color="auto" w:fill="auto"/>
            <w:noWrap/>
            <w:vAlign w:val="bottom"/>
            <w:hideMark/>
          </w:tcPr>
          <w:p w14:paraId="75C6A53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439</w:t>
            </w:r>
          </w:p>
        </w:tc>
        <w:tc>
          <w:tcPr>
            <w:tcW w:w="1399" w:type="dxa"/>
            <w:shd w:val="clear" w:color="auto" w:fill="auto"/>
            <w:noWrap/>
            <w:vAlign w:val="bottom"/>
            <w:hideMark/>
          </w:tcPr>
          <w:p w14:paraId="60BCEBA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85,495</w:t>
            </w:r>
          </w:p>
        </w:tc>
        <w:tc>
          <w:tcPr>
            <w:tcW w:w="1311" w:type="dxa"/>
            <w:shd w:val="clear" w:color="auto" w:fill="auto"/>
            <w:noWrap/>
            <w:vAlign w:val="bottom"/>
            <w:hideMark/>
          </w:tcPr>
          <w:p w14:paraId="4AAA046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6,820</w:t>
            </w:r>
          </w:p>
        </w:tc>
        <w:tc>
          <w:tcPr>
            <w:tcW w:w="1311" w:type="dxa"/>
            <w:shd w:val="clear" w:color="auto" w:fill="auto"/>
            <w:noWrap/>
            <w:vAlign w:val="bottom"/>
            <w:hideMark/>
          </w:tcPr>
          <w:p w14:paraId="77785C0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4,865</w:t>
            </w:r>
          </w:p>
        </w:tc>
        <w:tc>
          <w:tcPr>
            <w:tcW w:w="1399" w:type="dxa"/>
            <w:shd w:val="clear" w:color="auto" w:fill="auto"/>
            <w:noWrap/>
            <w:vAlign w:val="bottom"/>
            <w:hideMark/>
          </w:tcPr>
          <w:p w14:paraId="5F6F6C9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0,089</w:t>
            </w:r>
          </w:p>
        </w:tc>
        <w:tc>
          <w:tcPr>
            <w:tcW w:w="1399" w:type="dxa"/>
            <w:shd w:val="clear" w:color="auto" w:fill="auto"/>
            <w:noWrap/>
            <w:vAlign w:val="bottom"/>
            <w:hideMark/>
          </w:tcPr>
          <w:p w14:paraId="50A65E1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3,103</w:t>
            </w:r>
          </w:p>
        </w:tc>
        <w:tc>
          <w:tcPr>
            <w:tcW w:w="1357" w:type="dxa"/>
            <w:shd w:val="clear" w:color="auto" w:fill="auto"/>
            <w:noWrap/>
            <w:vAlign w:val="bottom"/>
            <w:hideMark/>
          </w:tcPr>
          <w:p w14:paraId="19743B6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28,413</w:t>
            </w:r>
          </w:p>
        </w:tc>
      </w:tr>
      <w:tr w:rsidR="00A00C97" w:rsidRPr="009E5255" w14:paraId="3CB983BC" w14:textId="77777777" w:rsidTr="002C6015">
        <w:trPr>
          <w:trHeight w:val="20"/>
        </w:trPr>
        <w:tc>
          <w:tcPr>
            <w:tcW w:w="1887" w:type="dxa"/>
            <w:shd w:val="clear" w:color="auto" w:fill="auto"/>
            <w:noWrap/>
            <w:vAlign w:val="bottom"/>
            <w:hideMark/>
          </w:tcPr>
          <w:p w14:paraId="14CEC20F"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fosfamide</w:t>
            </w:r>
          </w:p>
        </w:tc>
        <w:tc>
          <w:tcPr>
            <w:tcW w:w="1312" w:type="dxa"/>
            <w:shd w:val="clear" w:color="auto" w:fill="auto"/>
            <w:noWrap/>
            <w:vAlign w:val="bottom"/>
            <w:hideMark/>
          </w:tcPr>
          <w:p w14:paraId="5AF7825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9,098</w:t>
            </w:r>
          </w:p>
        </w:tc>
        <w:tc>
          <w:tcPr>
            <w:tcW w:w="1399" w:type="dxa"/>
            <w:shd w:val="clear" w:color="auto" w:fill="auto"/>
            <w:noWrap/>
            <w:vAlign w:val="bottom"/>
            <w:hideMark/>
          </w:tcPr>
          <w:p w14:paraId="6450ACC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63,187</w:t>
            </w:r>
          </w:p>
        </w:tc>
        <w:tc>
          <w:tcPr>
            <w:tcW w:w="1408" w:type="dxa"/>
            <w:shd w:val="clear" w:color="auto" w:fill="auto"/>
            <w:noWrap/>
            <w:vAlign w:val="bottom"/>
            <w:hideMark/>
          </w:tcPr>
          <w:p w14:paraId="060158B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683</w:t>
            </w:r>
          </w:p>
        </w:tc>
        <w:tc>
          <w:tcPr>
            <w:tcW w:w="1399" w:type="dxa"/>
            <w:shd w:val="clear" w:color="auto" w:fill="auto"/>
            <w:noWrap/>
            <w:vAlign w:val="bottom"/>
            <w:hideMark/>
          </w:tcPr>
          <w:p w14:paraId="7CB41E3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46,502</w:t>
            </w:r>
          </w:p>
        </w:tc>
        <w:tc>
          <w:tcPr>
            <w:tcW w:w="1311" w:type="dxa"/>
            <w:shd w:val="clear" w:color="auto" w:fill="auto"/>
            <w:noWrap/>
            <w:vAlign w:val="bottom"/>
            <w:hideMark/>
          </w:tcPr>
          <w:p w14:paraId="24F832B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61,997</w:t>
            </w:r>
          </w:p>
        </w:tc>
        <w:tc>
          <w:tcPr>
            <w:tcW w:w="1311" w:type="dxa"/>
            <w:shd w:val="clear" w:color="auto" w:fill="auto"/>
            <w:noWrap/>
            <w:vAlign w:val="bottom"/>
            <w:hideMark/>
          </w:tcPr>
          <w:p w14:paraId="60BE97B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4,870</w:t>
            </w:r>
          </w:p>
        </w:tc>
        <w:tc>
          <w:tcPr>
            <w:tcW w:w="1399" w:type="dxa"/>
            <w:shd w:val="clear" w:color="auto" w:fill="auto"/>
            <w:noWrap/>
            <w:vAlign w:val="bottom"/>
            <w:hideMark/>
          </w:tcPr>
          <w:p w14:paraId="0ACFC77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12,370</w:t>
            </w:r>
          </w:p>
        </w:tc>
        <w:tc>
          <w:tcPr>
            <w:tcW w:w="1399" w:type="dxa"/>
            <w:shd w:val="clear" w:color="auto" w:fill="auto"/>
            <w:noWrap/>
            <w:vAlign w:val="bottom"/>
            <w:hideMark/>
          </w:tcPr>
          <w:p w14:paraId="6022D9B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22,075</w:t>
            </w:r>
          </w:p>
        </w:tc>
        <w:tc>
          <w:tcPr>
            <w:tcW w:w="1357" w:type="dxa"/>
            <w:shd w:val="clear" w:color="auto" w:fill="auto"/>
            <w:noWrap/>
            <w:vAlign w:val="bottom"/>
            <w:hideMark/>
          </w:tcPr>
          <w:p w14:paraId="340847D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047,782</w:t>
            </w:r>
          </w:p>
        </w:tc>
      </w:tr>
      <w:tr w:rsidR="002C6015" w:rsidRPr="009E5255" w14:paraId="4F130F17" w14:textId="77777777" w:rsidTr="002C6015">
        <w:trPr>
          <w:trHeight w:val="20"/>
        </w:trPr>
        <w:tc>
          <w:tcPr>
            <w:tcW w:w="1887" w:type="dxa"/>
            <w:shd w:val="clear" w:color="auto" w:fill="auto"/>
            <w:noWrap/>
            <w:vAlign w:val="center"/>
            <w:hideMark/>
          </w:tcPr>
          <w:p w14:paraId="703B1B90" w14:textId="1F552F4E" w:rsidR="002C6015" w:rsidRPr="009E5255" w:rsidRDefault="002C6015" w:rsidP="002C6015">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notuzumab Ozogamicin</w:t>
            </w:r>
          </w:p>
        </w:tc>
        <w:tc>
          <w:tcPr>
            <w:tcW w:w="1312" w:type="dxa"/>
            <w:shd w:val="clear" w:color="auto" w:fill="auto"/>
            <w:vAlign w:val="bottom"/>
          </w:tcPr>
          <w:p w14:paraId="33FFA1B5" w14:textId="22047876" w:rsidR="002C6015"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399" w:type="dxa"/>
            <w:shd w:val="clear" w:color="auto" w:fill="auto"/>
            <w:noWrap/>
            <w:vAlign w:val="bottom"/>
            <w:hideMark/>
          </w:tcPr>
          <w:p w14:paraId="70EB717F" w14:textId="77777777" w:rsidR="002C6015"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86,593</w:t>
            </w:r>
          </w:p>
        </w:tc>
        <w:tc>
          <w:tcPr>
            <w:tcW w:w="1408" w:type="dxa"/>
            <w:shd w:val="clear" w:color="auto" w:fill="auto"/>
            <w:noWrap/>
            <w:vAlign w:val="bottom"/>
            <w:hideMark/>
          </w:tcPr>
          <w:p w14:paraId="136DFFB0" w14:textId="5EF16F44" w:rsidR="002C6015"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399" w:type="dxa"/>
            <w:shd w:val="clear" w:color="auto" w:fill="auto"/>
            <w:noWrap/>
            <w:vAlign w:val="bottom"/>
            <w:hideMark/>
          </w:tcPr>
          <w:p w14:paraId="7DF6C1CD" w14:textId="77777777" w:rsidR="002C6015"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66,805</w:t>
            </w:r>
          </w:p>
        </w:tc>
        <w:tc>
          <w:tcPr>
            <w:tcW w:w="1311" w:type="dxa"/>
            <w:shd w:val="clear" w:color="auto" w:fill="auto"/>
            <w:noWrap/>
            <w:vAlign w:val="bottom"/>
            <w:hideMark/>
          </w:tcPr>
          <w:p w14:paraId="7E75BE85" w14:textId="77777777" w:rsidR="002C6015"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45,599</w:t>
            </w:r>
          </w:p>
        </w:tc>
        <w:tc>
          <w:tcPr>
            <w:tcW w:w="1311" w:type="dxa"/>
            <w:shd w:val="clear" w:color="auto" w:fill="auto"/>
            <w:noWrap/>
            <w:vAlign w:val="bottom"/>
            <w:hideMark/>
          </w:tcPr>
          <w:p w14:paraId="061AE7A3" w14:textId="77777777" w:rsidR="002C6015"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45,113</w:t>
            </w:r>
          </w:p>
        </w:tc>
        <w:tc>
          <w:tcPr>
            <w:tcW w:w="1399" w:type="dxa"/>
            <w:shd w:val="clear" w:color="auto" w:fill="auto"/>
            <w:noWrap/>
            <w:vAlign w:val="bottom"/>
            <w:hideMark/>
          </w:tcPr>
          <w:p w14:paraId="5134FA4E" w14:textId="77777777" w:rsidR="002C6015"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75,857</w:t>
            </w:r>
          </w:p>
        </w:tc>
        <w:tc>
          <w:tcPr>
            <w:tcW w:w="1399" w:type="dxa"/>
            <w:shd w:val="clear" w:color="auto" w:fill="auto"/>
            <w:noWrap/>
            <w:vAlign w:val="bottom"/>
            <w:hideMark/>
          </w:tcPr>
          <w:p w14:paraId="787374F9" w14:textId="77777777" w:rsidR="002C6015"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7,017</w:t>
            </w:r>
          </w:p>
        </w:tc>
        <w:tc>
          <w:tcPr>
            <w:tcW w:w="1357" w:type="dxa"/>
            <w:shd w:val="clear" w:color="auto" w:fill="auto"/>
            <w:noWrap/>
            <w:vAlign w:val="bottom"/>
            <w:hideMark/>
          </w:tcPr>
          <w:p w14:paraId="005B7138" w14:textId="77777777" w:rsidR="002C6015"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96,984</w:t>
            </w:r>
          </w:p>
        </w:tc>
      </w:tr>
      <w:tr w:rsidR="00A00C97" w:rsidRPr="009E5255" w14:paraId="2879808C" w14:textId="77777777" w:rsidTr="002C6015">
        <w:trPr>
          <w:trHeight w:val="20"/>
        </w:trPr>
        <w:tc>
          <w:tcPr>
            <w:tcW w:w="1887" w:type="dxa"/>
            <w:shd w:val="clear" w:color="auto" w:fill="auto"/>
            <w:noWrap/>
            <w:vAlign w:val="bottom"/>
            <w:hideMark/>
          </w:tcPr>
          <w:p w14:paraId="2936C378"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pilimumab</w:t>
            </w:r>
          </w:p>
        </w:tc>
        <w:tc>
          <w:tcPr>
            <w:tcW w:w="1312" w:type="dxa"/>
            <w:shd w:val="clear" w:color="auto" w:fill="auto"/>
            <w:noWrap/>
            <w:vAlign w:val="bottom"/>
            <w:hideMark/>
          </w:tcPr>
          <w:p w14:paraId="34F599D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19,408</w:t>
            </w:r>
          </w:p>
        </w:tc>
        <w:tc>
          <w:tcPr>
            <w:tcW w:w="1399" w:type="dxa"/>
            <w:shd w:val="clear" w:color="auto" w:fill="auto"/>
            <w:noWrap/>
            <w:vAlign w:val="bottom"/>
            <w:hideMark/>
          </w:tcPr>
          <w:p w14:paraId="4D1C101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362,136</w:t>
            </w:r>
          </w:p>
        </w:tc>
        <w:tc>
          <w:tcPr>
            <w:tcW w:w="1408" w:type="dxa"/>
            <w:shd w:val="clear" w:color="auto" w:fill="auto"/>
            <w:noWrap/>
            <w:vAlign w:val="bottom"/>
            <w:hideMark/>
          </w:tcPr>
          <w:p w14:paraId="48A14E2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84,030</w:t>
            </w:r>
          </w:p>
        </w:tc>
        <w:tc>
          <w:tcPr>
            <w:tcW w:w="1399" w:type="dxa"/>
            <w:shd w:val="clear" w:color="auto" w:fill="auto"/>
            <w:noWrap/>
            <w:vAlign w:val="bottom"/>
            <w:hideMark/>
          </w:tcPr>
          <w:p w14:paraId="6F3F9F7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1,578,200</w:t>
            </w:r>
          </w:p>
        </w:tc>
        <w:tc>
          <w:tcPr>
            <w:tcW w:w="1311" w:type="dxa"/>
            <w:shd w:val="clear" w:color="auto" w:fill="auto"/>
            <w:noWrap/>
            <w:vAlign w:val="bottom"/>
            <w:hideMark/>
          </w:tcPr>
          <w:p w14:paraId="76D61AC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954,634</w:t>
            </w:r>
          </w:p>
        </w:tc>
        <w:tc>
          <w:tcPr>
            <w:tcW w:w="1311" w:type="dxa"/>
            <w:shd w:val="clear" w:color="auto" w:fill="auto"/>
            <w:noWrap/>
            <w:vAlign w:val="bottom"/>
            <w:hideMark/>
          </w:tcPr>
          <w:p w14:paraId="0ECF4B0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455,280</w:t>
            </w:r>
          </w:p>
        </w:tc>
        <w:tc>
          <w:tcPr>
            <w:tcW w:w="1399" w:type="dxa"/>
            <w:shd w:val="clear" w:color="auto" w:fill="auto"/>
            <w:noWrap/>
            <w:vAlign w:val="bottom"/>
            <w:hideMark/>
          </w:tcPr>
          <w:p w14:paraId="417EC8B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7,429,736</w:t>
            </w:r>
          </w:p>
        </w:tc>
        <w:tc>
          <w:tcPr>
            <w:tcW w:w="1399" w:type="dxa"/>
            <w:shd w:val="clear" w:color="auto" w:fill="auto"/>
            <w:noWrap/>
            <w:vAlign w:val="bottom"/>
            <w:hideMark/>
          </w:tcPr>
          <w:p w14:paraId="37E7585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405,068</w:t>
            </w:r>
          </w:p>
        </w:tc>
        <w:tc>
          <w:tcPr>
            <w:tcW w:w="1357" w:type="dxa"/>
            <w:shd w:val="clear" w:color="auto" w:fill="auto"/>
            <w:noWrap/>
            <w:vAlign w:val="bottom"/>
            <w:hideMark/>
          </w:tcPr>
          <w:p w14:paraId="4134FA7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0,388,492</w:t>
            </w:r>
          </w:p>
        </w:tc>
      </w:tr>
      <w:tr w:rsidR="00A00C97" w:rsidRPr="009E5255" w14:paraId="711264A7" w14:textId="77777777" w:rsidTr="002C6015">
        <w:trPr>
          <w:trHeight w:val="20"/>
        </w:trPr>
        <w:tc>
          <w:tcPr>
            <w:tcW w:w="1887" w:type="dxa"/>
            <w:shd w:val="clear" w:color="auto" w:fill="auto"/>
            <w:noWrap/>
            <w:vAlign w:val="bottom"/>
            <w:hideMark/>
          </w:tcPr>
          <w:p w14:paraId="5845421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Irinotecan</w:t>
            </w:r>
          </w:p>
        </w:tc>
        <w:tc>
          <w:tcPr>
            <w:tcW w:w="1312" w:type="dxa"/>
            <w:shd w:val="clear" w:color="auto" w:fill="auto"/>
            <w:noWrap/>
            <w:vAlign w:val="bottom"/>
            <w:hideMark/>
          </w:tcPr>
          <w:p w14:paraId="740648C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3,736</w:t>
            </w:r>
          </w:p>
        </w:tc>
        <w:tc>
          <w:tcPr>
            <w:tcW w:w="1399" w:type="dxa"/>
            <w:shd w:val="clear" w:color="auto" w:fill="auto"/>
            <w:noWrap/>
            <w:vAlign w:val="bottom"/>
            <w:hideMark/>
          </w:tcPr>
          <w:p w14:paraId="30229F8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42,872</w:t>
            </w:r>
          </w:p>
        </w:tc>
        <w:tc>
          <w:tcPr>
            <w:tcW w:w="1408" w:type="dxa"/>
            <w:shd w:val="clear" w:color="auto" w:fill="auto"/>
            <w:noWrap/>
            <w:vAlign w:val="bottom"/>
            <w:hideMark/>
          </w:tcPr>
          <w:p w14:paraId="3B4F08E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1,408</w:t>
            </w:r>
          </w:p>
        </w:tc>
        <w:tc>
          <w:tcPr>
            <w:tcW w:w="1399" w:type="dxa"/>
            <w:shd w:val="clear" w:color="auto" w:fill="auto"/>
            <w:noWrap/>
            <w:vAlign w:val="bottom"/>
            <w:hideMark/>
          </w:tcPr>
          <w:p w14:paraId="6214B63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66,929</w:t>
            </w:r>
          </w:p>
        </w:tc>
        <w:tc>
          <w:tcPr>
            <w:tcW w:w="1311" w:type="dxa"/>
            <w:shd w:val="clear" w:color="auto" w:fill="auto"/>
            <w:noWrap/>
            <w:vAlign w:val="bottom"/>
            <w:hideMark/>
          </w:tcPr>
          <w:p w14:paraId="4F9E6BD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82,210</w:t>
            </w:r>
          </w:p>
        </w:tc>
        <w:tc>
          <w:tcPr>
            <w:tcW w:w="1311" w:type="dxa"/>
            <w:shd w:val="clear" w:color="auto" w:fill="auto"/>
            <w:noWrap/>
            <w:vAlign w:val="bottom"/>
            <w:hideMark/>
          </w:tcPr>
          <w:p w14:paraId="0B9AE7A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8,860</w:t>
            </w:r>
          </w:p>
        </w:tc>
        <w:tc>
          <w:tcPr>
            <w:tcW w:w="1399" w:type="dxa"/>
            <w:shd w:val="clear" w:color="auto" w:fill="auto"/>
            <w:noWrap/>
            <w:vAlign w:val="bottom"/>
            <w:hideMark/>
          </w:tcPr>
          <w:p w14:paraId="50B4AF8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68,925</w:t>
            </w:r>
          </w:p>
        </w:tc>
        <w:tc>
          <w:tcPr>
            <w:tcW w:w="1399" w:type="dxa"/>
            <w:shd w:val="clear" w:color="auto" w:fill="auto"/>
            <w:noWrap/>
            <w:vAlign w:val="bottom"/>
            <w:hideMark/>
          </w:tcPr>
          <w:p w14:paraId="3EBEB60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32,620</w:t>
            </w:r>
          </w:p>
        </w:tc>
        <w:tc>
          <w:tcPr>
            <w:tcW w:w="1357" w:type="dxa"/>
            <w:shd w:val="clear" w:color="auto" w:fill="auto"/>
            <w:noWrap/>
            <w:vAlign w:val="bottom"/>
            <w:hideMark/>
          </w:tcPr>
          <w:p w14:paraId="355AA25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047,560</w:t>
            </w:r>
          </w:p>
        </w:tc>
      </w:tr>
      <w:tr w:rsidR="00A00C97" w:rsidRPr="009E5255" w14:paraId="2FBA196C" w14:textId="77777777" w:rsidTr="002C6015">
        <w:trPr>
          <w:trHeight w:val="20"/>
        </w:trPr>
        <w:tc>
          <w:tcPr>
            <w:tcW w:w="1887" w:type="dxa"/>
            <w:shd w:val="clear" w:color="auto" w:fill="auto"/>
            <w:noWrap/>
            <w:vAlign w:val="bottom"/>
            <w:hideMark/>
          </w:tcPr>
          <w:p w14:paraId="69AC495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Methotrexate</w:t>
            </w:r>
          </w:p>
        </w:tc>
        <w:tc>
          <w:tcPr>
            <w:tcW w:w="1312" w:type="dxa"/>
            <w:shd w:val="clear" w:color="auto" w:fill="auto"/>
            <w:noWrap/>
            <w:vAlign w:val="bottom"/>
            <w:hideMark/>
          </w:tcPr>
          <w:p w14:paraId="11864D0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4,367</w:t>
            </w:r>
          </w:p>
        </w:tc>
        <w:tc>
          <w:tcPr>
            <w:tcW w:w="1399" w:type="dxa"/>
            <w:shd w:val="clear" w:color="auto" w:fill="auto"/>
            <w:noWrap/>
            <w:vAlign w:val="bottom"/>
            <w:hideMark/>
          </w:tcPr>
          <w:p w14:paraId="68459E6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099,919</w:t>
            </w:r>
          </w:p>
        </w:tc>
        <w:tc>
          <w:tcPr>
            <w:tcW w:w="1408" w:type="dxa"/>
            <w:shd w:val="clear" w:color="auto" w:fill="auto"/>
            <w:noWrap/>
            <w:vAlign w:val="bottom"/>
            <w:hideMark/>
          </w:tcPr>
          <w:p w14:paraId="51DB546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6,228</w:t>
            </w:r>
          </w:p>
        </w:tc>
        <w:tc>
          <w:tcPr>
            <w:tcW w:w="1399" w:type="dxa"/>
            <w:shd w:val="clear" w:color="auto" w:fill="auto"/>
            <w:noWrap/>
            <w:vAlign w:val="bottom"/>
            <w:hideMark/>
          </w:tcPr>
          <w:p w14:paraId="6641AB9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294,379</w:t>
            </w:r>
          </w:p>
        </w:tc>
        <w:tc>
          <w:tcPr>
            <w:tcW w:w="1311" w:type="dxa"/>
            <w:shd w:val="clear" w:color="auto" w:fill="auto"/>
            <w:noWrap/>
            <w:vAlign w:val="bottom"/>
            <w:hideMark/>
          </w:tcPr>
          <w:p w14:paraId="006188B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44,057</w:t>
            </w:r>
          </w:p>
        </w:tc>
        <w:tc>
          <w:tcPr>
            <w:tcW w:w="1311" w:type="dxa"/>
            <w:shd w:val="clear" w:color="auto" w:fill="auto"/>
            <w:noWrap/>
            <w:vAlign w:val="bottom"/>
            <w:hideMark/>
          </w:tcPr>
          <w:p w14:paraId="38C6B6C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80,828</w:t>
            </w:r>
          </w:p>
        </w:tc>
        <w:tc>
          <w:tcPr>
            <w:tcW w:w="1399" w:type="dxa"/>
            <w:shd w:val="clear" w:color="auto" w:fill="auto"/>
            <w:noWrap/>
            <w:vAlign w:val="bottom"/>
            <w:hideMark/>
          </w:tcPr>
          <w:p w14:paraId="3A5F22D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826,443</w:t>
            </w:r>
          </w:p>
        </w:tc>
        <w:tc>
          <w:tcPr>
            <w:tcW w:w="1399" w:type="dxa"/>
            <w:shd w:val="clear" w:color="auto" w:fill="auto"/>
            <w:noWrap/>
            <w:vAlign w:val="bottom"/>
            <w:hideMark/>
          </w:tcPr>
          <w:p w14:paraId="6EC8C14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38,113</w:t>
            </w:r>
          </w:p>
        </w:tc>
        <w:tc>
          <w:tcPr>
            <w:tcW w:w="1357" w:type="dxa"/>
            <w:shd w:val="clear" w:color="auto" w:fill="auto"/>
            <w:noWrap/>
            <w:vAlign w:val="bottom"/>
            <w:hideMark/>
          </w:tcPr>
          <w:p w14:paraId="26AC014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884,334</w:t>
            </w:r>
          </w:p>
        </w:tc>
      </w:tr>
      <w:tr w:rsidR="00A00C97" w:rsidRPr="009E5255" w14:paraId="20D502A3" w14:textId="77777777" w:rsidTr="002C6015">
        <w:trPr>
          <w:trHeight w:val="20"/>
        </w:trPr>
        <w:tc>
          <w:tcPr>
            <w:tcW w:w="1887" w:type="dxa"/>
            <w:shd w:val="clear" w:color="auto" w:fill="auto"/>
            <w:noWrap/>
            <w:vAlign w:val="bottom"/>
            <w:hideMark/>
          </w:tcPr>
          <w:p w14:paraId="116E1E27"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Nivolumab</w:t>
            </w:r>
          </w:p>
        </w:tc>
        <w:tc>
          <w:tcPr>
            <w:tcW w:w="1312" w:type="dxa"/>
            <w:shd w:val="clear" w:color="auto" w:fill="auto"/>
            <w:noWrap/>
            <w:vAlign w:val="bottom"/>
            <w:hideMark/>
          </w:tcPr>
          <w:p w14:paraId="4887707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396,799</w:t>
            </w:r>
          </w:p>
        </w:tc>
        <w:tc>
          <w:tcPr>
            <w:tcW w:w="1399" w:type="dxa"/>
            <w:shd w:val="clear" w:color="auto" w:fill="auto"/>
            <w:noWrap/>
            <w:vAlign w:val="bottom"/>
            <w:hideMark/>
          </w:tcPr>
          <w:p w14:paraId="0EF19AB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1,248,224</w:t>
            </w:r>
          </w:p>
        </w:tc>
        <w:tc>
          <w:tcPr>
            <w:tcW w:w="1408" w:type="dxa"/>
            <w:shd w:val="clear" w:color="auto" w:fill="auto"/>
            <w:noWrap/>
            <w:vAlign w:val="bottom"/>
            <w:hideMark/>
          </w:tcPr>
          <w:p w14:paraId="65C7FA2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49,909</w:t>
            </w:r>
          </w:p>
        </w:tc>
        <w:tc>
          <w:tcPr>
            <w:tcW w:w="1399" w:type="dxa"/>
            <w:shd w:val="clear" w:color="auto" w:fill="auto"/>
            <w:noWrap/>
            <w:vAlign w:val="bottom"/>
            <w:hideMark/>
          </w:tcPr>
          <w:p w14:paraId="43D5589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3,217,216</w:t>
            </w:r>
          </w:p>
        </w:tc>
        <w:tc>
          <w:tcPr>
            <w:tcW w:w="1311" w:type="dxa"/>
            <w:shd w:val="clear" w:color="auto" w:fill="auto"/>
            <w:noWrap/>
            <w:vAlign w:val="bottom"/>
            <w:hideMark/>
          </w:tcPr>
          <w:p w14:paraId="6AB4038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7,339,792</w:t>
            </w:r>
          </w:p>
        </w:tc>
        <w:tc>
          <w:tcPr>
            <w:tcW w:w="1311" w:type="dxa"/>
            <w:shd w:val="clear" w:color="auto" w:fill="auto"/>
            <w:noWrap/>
            <w:vAlign w:val="bottom"/>
            <w:hideMark/>
          </w:tcPr>
          <w:p w14:paraId="16F7284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247,056</w:t>
            </w:r>
          </w:p>
        </w:tc>
        <w:tc>
          <w:tcPr>
            <w:tcW w:w="1399" w:type="dxa"/>
            <w:shd w:val="clear" w:color="auto" w:fill="auto"/>
            <w:noWrap/>
            <w:vAlign w:val="bottom"/>
            <w:hideMark/>
          </w:tcPr>
          <w:p w14:paraId="22D02EE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2,009,376</w:t>
            </w:r>
          </w:p>
        </w:tc>
        <w:tc>
          <w:tcPr>
            <w:tcW w:w="1399" w:type="dxa"/>
            <w:shd w:val="clear" w:color="auto" w:fill="auto"/>
            <w:noWrap/>
            <w:vAlign w:val="bottom"/>
            <w:hideMark/>
          </w:tcPr>
          <w:p w14:paraId="27A39C2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7,660,496</w:t>
            </w:r>
          </w:p>
        </w:tc>
        <w:tc>
          <w:tcPr>
            <w:tcW w:w="1357" w:type="dxa"/>
            <w:shd w:val="clear" w:color="auto" w:fill="auto"/>
            <w:noWrap/>
            <w:vAlign w:val="bottom"/>
            <w:hideMark/>
          </w:tcPr>
          <w:p w14:paraId="4AAB186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82,168,868</w:t>
            </w:r>
          </w:p>
        </w:tc>
      </w:tr>
      <w:tr w:rsidR="00A00C97" w:rsidRPr="009E5255" w14:paraId="6D2D252A" w14:textId="77777777" w:rsidTr="002C6015">
        <w:trPr>
          <w:trHeight w:val="20"/>
        </w:trPr>
        <w:tc>
          <w:tcPr>
            <w:tcW w:w="1887" w:type="dxa"/>
            <w:shd w:val="clear" w:color="auto" w:fill="auto"/>
            <w:noWrap/>
            <w:vAlign w:val="bottom"/>
            <w:hideMark/>
          </w:tcPr>
          <w:p w14:paraId="26D2F66A"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binutuzumab</w:t>
            </w:r>
          </w:p>
        </w:tc>
        <w:tc>
          <w:tcPr>
            <w:tcW w:w="1312" w:type="dxa"/>
            <w:shd w:val="clear" w:color="auto" w:fill="auto"/>
            <w:noWrap/>
            <w:vAlign w:val="bottom"/>
            <w:hideMark/>
          </w:tcPr>
          <w:p w14:paraId="06441A2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017,771</w:t>
            </w:r>
          </w:p>
        </w:tc>
        <w:tc>
          <w:tcPr>
            <w:tcW w:w="1399" w:type="dxa"/>
            <w:shd w:val="clear" w:color="auto" w:fill="auto"/>
            <w:noWrap/>
            <w:vAlign w:val="bottom"/>
            <w:hideMark/>
          </w:tcPr>
          <w:p w14:paraId="7DAAFA6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121,306</w:t>
            </w:r>
          </w:p>
        </w:tc>
        <w:tc>
          <w:tcPr>
            <w:tcW w:w="1408" w:type="dxa"/>
            <w:shd w:val="clear" w:color="auto" w:fill="auto"/>
            <w:noWrap/>
            <w:vAlign w:val="bottom"/>
            <w:hideMark/>
          </w:tcPr>
          <w:p w14:paraId="2354B41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442</w:t>
            </w:r>
          </w:p>
        </w:tc>
        <w:tc>
          <w:tcPr>
            <w:tcW w:w="1399" w:type="dxa"/>
            <w:shd w:val="clear" w:color="auto" w:fill="auto"/>
            <w:noWrap/>
            <w:vAlign w:val="bottom"/>
            <w:hideMark/>
          </w:tcPr>
          <w:p w14:paraId="038D56E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529,836</w:t>
            </w:r>
          </w:p>
        </w:tc>
        <w:tc>
          <w:tcPr>
            <w:tcW w:w="1311" w:type="dxa"/>
            <w:shd w:val="clear" w:color="auto" w:fill="auto"/>
            <w:noWrap/>
            <w:vAlign w:val="bottom"/>
            <w:hideMark/>
          </w:tcPr>
          <w:p w14:paraId="604AD9F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308,073</w:t>
            </w:r>
          </w:p>
        </w:tc>
        <w:tc>
          <w:tcPr>
            <w:tcW w:w="1311" w:type="dxa"/>
            <w:shd w:val="clear" w:color="auto" w:fill="auto"/>
            <w:noWrap/>
            <w:vAlign w:val="bottom"/>
            <w:hideMark/>
          </w:tcPr>
          <w:p w14:paraId="3299C07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13,478</w:t>
            </w:r>
          </w:p>
        </w:tc>
        <w:tc>
          <w:tcPr>
            <w:tcW w:w="1399" w:type="dxa"/>
            <w:shd w:val="clear" w:color="auto" w:fill="auto"/>
            <w:noWrap/>
            <w:vAlign w:val="bottom"/>
            <w:hideMark/>
          </w:tcPr>
          <w:p w14:paraId="4F794AE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272,524</w:t>
            </w:r>
          </w:p>
        </w:tc>
        <w:tc>
          <w:tcPr>
            <w:tcW w:w="1399" w:type="dxa"/>
            <w:shd w:val="clear" w:color="auto" w:fill="auto"/>
            <w:noWrap/>
            <w:vAlign w:val="bottom"/>
            <w:hideMark/>
          </w:tcPr>
          <w:p w14:paraId="7B3A75A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798,384</w:t>
            </w:r>
          </w:p>
        </w:tc>
        <w:tc>
          <w:tcPr>
            <w:tcW w:w="1357" w:type="dxa"/>
            <w:shd w:val="clear" w:color="auto" w:fill="auto"/>
            <w:noWrap/>
            <w:vAlign w:val="bottom"/>
            <w:hideMark/>
          </w:tcPr>
          <w:p w14:paraId="0CC142D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893,814</w:t>
            </w:r>
          </w:p>
        </w:tc>
      </w:tr>
      <w:tr w:rsidR="00A00C97" w:rsidRPr="009E5255" w14:paraId="6B53462B" w14:textId="77777777" w:rsidTr="002C6015">
        <w:trPr>
          <w:trHeight w:val="20"/>
        </w:trPr>
        <w:tc>
          <w:tcPr>
            <w:tcW w:w="1887" w:type="dxa"/>
            <w:shd w:val="clear" w:color="auto" w:fill="auto"/>
            <w:noWrap/>
            <w:vAlign w:val="bottom"/>
            <w:hideMark/>
          </w:tcPr>
          <w:p w14:paraId="77F7A2E8"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Oxaliplatin</w:t>
            </w:r>
          </w:p>
        </w:tc>
        <w:tc>
          <w:tcPr>
            <w:tcW w:w="1312" w:type="dxa"/>
            <w:shd w:val="clear" w:color="auto" w:fill="auto"/>
            <w:noWrap/>
            <w:vAlign w:val="bottom"/>
            <w:hideMark/>
          </w:tcPr>
          <w:p w14:paraId="723198C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9,737</w:t>
            </w:r>
          </w:p>
        </w:tc>
        <w:tc>
          <w:tcPr>
            <w:tcW w:w="1399" w:type="dxa"/>
            <w:shd w:val="clear" w:color="auto" w:fill="auto"/>
            <w:noWrap/>
            <w:vAlign w:val="bottom"/>
            <w:hideMark/>
          </w:tcPr>
          <w:p w14:paraId="73BF569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18,452</w:t>
            </w:r>
          </w:p>
        </w:tc>
        <w:tc>
          <w:tcPr>
            <w:tcW w:w="1408" w:type="dxa"/>
            <w:shd w:val="clear" w:color="auto" w:fill="auto"/>
            <w:noWrap/>
            <w:vAlign w:val="bottom"/>
            <w:hideMark/>
          </w:tcPr>
          <w:p w14:paraId="0E6AF87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6,685</w:t>
            </w:r>
          </w:p>
        </w:tc>
        <w:tc>
          <w:tcPr>
            <w:tcW w:w="1399" w:type="dxa"/>
            <w:shd w:val="clear" w:color="auto" w:fill="auto"/>
            <w:noWrap/>
            <w:vAlign w:val="bottom"/>
            <w:hideMark/>
          </w:tcPr>
          <w:p w14:paraId="38CBAE7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47,662</w:t>
            </w:r>
          </w:p>
        </w:tc>
        <w:tc>
          <w:tcPr>
            <w:tcW w:w="1311" w:type="dxa"/>
            <w:shd w:val="clear" w:color="auto" w:fill="auto"/>
            <w:noWrap/>
            <w:vAlign w:val="bottom"/>
            <w:hideMark/>
          </w:tcPr>
          <w:p w14:paraId="78F03FD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66,836</w:t>
            </w:r>
          </w:p>
        </w:tc>
        <w:tc>
          <w:tcPr>
            <w:tcW w:w="1311" w:type="dxa"/>
            <w:shd w:val="clear" w:color="auto" w:fill="auto"/>
            <w:noWrap/>
            <w:vAlign w:val="bottom"/>
            <w:hideMark/>
          </w:tcPr>
          <w:p w14:paraId="33CE726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41,936</w:t>
            </w:r>
          </w:p>
        </w:tc>
        <w:tc>
          <w:tcPr>
            <w:tcW w:w="1399" w:type="dxa"/>
            <w:shd w:val="clear" w:color="auto" w:fill="auto"/>
            <w:noWrap/>
            <w:vAlign w:val="bottom"/>
            <w:hideMark/>
          </w:tcPr>
          <w:p w14:paraId="1206A12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912,941</w:t>
            </w:r>
          </w:p>
        </w:tc>
        <w:tc>
          <w:tcPr>
            <w:tcW w:w="1399" w:type="dxa"/>
            <w:shd w:val="clear" w:color="auto" w:fill="auto"/>
            <w:noWrap/>
            <w:vAlign w:val="bottom"/>
            <w:hideMark/>
          </w:tcPr>
          <w:p w14:paraId="2361D5B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67,094</w:t>
            </w:r>
          </w:p>
        </w:tc>
        <w:tc>
          <w:tcPr>
            <w:tcW w:w="1357" w:type="dxa"/>
            <w:shd w:val="clear" w:color="auto" w:fill="auto"/>
            <w:noWrap/>
            <w:vAlign w:val="bottom"/>
            <w:hideMark/>
          </w:tcPr>
          <w:p w14:paraId="7B50F1A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461,343</w:t>
            </w:r>
          </w:p>
        </w:tc>
      </w:tr>
      <w:tr w:rsidR="00A00C97" w:rsidRPr="009E5255" w14:paraId="05728DDD" w14:textId="77777777" w:rsidTr="002C6015">
        <w:trPr>
          <w:trHeight w:val="20"/>
        </w:trPr>
        <w:tc>
          <w:tcPr>
            <w:tcW w:w="1887" w:type="dxa"/>
            <w:shd w:val="clear" w:color="auto" w:fill="auto"/>
            <w:noWrap/>
            <w:vAlign w:val="bottom"/>
            <w:hideMark/>
          </w:tcPr>
          <w:p w14:paraId="74B7C9F1"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aclitaxel</w:t>
            </w:r>
          </w:p>
        </w:tc>
        <w:tc>
          <w:tcPr>
            <w:tcW w:w="1312" w:type="dxa"/>
            <w:shd w:val="clear" w:color="auto" w:fill="auto"/>
            <w:noWrap/>
            <w:vAlign w:val="bottom"/>
            <w:hideMark/>
          </w:tcPr>
          <w:p w14:paraId="49CB192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68,283</w:t>
            </w:r>
          </w:p>
        </w:tc>
        <w:tc>
          <w:tcPr>
            <w:tcW w:w="1399" w:type="dxa"/>
            <w:shd w:val="clear" w:color="auto" w:fill="auto"/>
            <w:noWrap/>
            <w:vAlign w:val="bottom"/>
            <w:hideMark/>
          </w:tcPr>
          <w:p w14:paraId="0F91286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856,226</w:t>
            </w:r>
          </w:p>
        </w:tc>
        <w:tc>
          <w:tcPr>
            <w:tcW w:w="1408" w:type="dxa"/>
            <w:shd w:val="clear" w:color="auto" w:fill="auto"/>
            <w:noWrap/>
            <w:vAlign w:val="bottom"/>
            <w:hideMark/>
          </w:tcPr>
          <w:p w14:paraId="4EC8414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2,594</w:t>
            </w:r>
          </w:p>
        </w:tc>
        <w:tc>
          <w:tcPr>
            <w:tcW w:w="1399" w:type="dxa"/>
            <w:shd w:val="clear" w:color="auto" w:fill="auto"/>
            <w:noWrap/>
            <w:vAlign w:val="bottom"/>
            <w:hideMark/>
          </w:tcPr>
          <w:p w14:paraId="737D014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8,216,724</w:t>
            </w:r>
          </w:p>
        </w:tc>
        <w:tc>
          <w:tcPr>
            <w:tcW w:w="1311" w:type="dxa"/>
            <w:shd w:val="clear" w:color="auto" w:fill="auto"/>
            <w:noWrap/>
            <w:vAlign w:val="bottom"/>
            <w:hideMark/>
          </w:tcPr>
          <w:p w14:paraId="1DA7F63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579,926</w:t>
            </w:r>
          </w:p>
        </w:tc>
        <w:tc>
          <w:tcPr>
            <w:tcW w:w="1311" w:type="dxa"/>
            <w:shd w:val="clear" w:color="auto" w:fill="auto"/>
            <w:noWrap/>
            <w:vAlign w:val="bottom"/>
            <w:hideMark/>
          </w:tcPr>
          <w:p w14:paraId="4F9E410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129,800</w:t>
            </w:r>
          </w:p>
        </w:tc>
        <w:tc>
          <w:tcPr>
            <w:tcW w:w="1399" w:type="dxa"/>
            <w:shd w:val="clear" w:color="auto" w:fill="auto"/>
            <w:noWrap/>
            <w:vAlign w:val="bottom"/>
            <w:hideMark/>
          </w:tcPr>
          <w:p w14:paraId="05316C3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161,152</w:t>
            </w:r>
          </w:p>
        </w:tc>
        <w:tc>
          <w:tcPr>
            <w:tcW w:w="1399" w:type="dxa"/>
            <w:shd w:val="clear" w:color="auto" w:fill="auto"/>
            <w:noWrap/>
            <w:vAlign w:val="bottom"/>
            <w:hideMark/>
          </w:tcPr>
          <w:p w14:paraId="5411E03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244,560</w:t>
            </w:r>
          </w:p>
        </w:tc>
        <w:tc>
          <w:tcPr>
            <w:tcW w:w="1357" w:type="dxa"/>
            <w:shd w:val="clear" w:color="auto" w:fill="auto"/>
            <w:noWrap/>
            <w:vAlign w:val="bottom"/>
            <w:hideMark/>
          </w:tcPr>
          <w:p w14:paraId="4CD43E9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4,219,265</w:t>
            </w:r>
          </w:p>
        </w:tc>
      </w:tr>
      <w:tr w:rsidR="00A00C97" w:rsidRPr="009E5255" w14:paraId="755474CF" w14:textId="77777777" w:rsidTr="002C6015">
        <w:trPr>
          <w:trHeight w:val="20"/>
        </w:trPr>
        <w:tc>
          <w:tcPr>
            <w:tcW w:w="1887" w:type="dxa"/>
            <w:shd w:val="clear" w:color="auto" w:fill="auto"/>
            <w:noWrap/>
            <w:vAlign w:val="bottom"/>
            <w:hideMark/>
          </w:tcPr>
          <w:p w14:paraId="16B90AB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anitumumab</w:t>
            </w:r>
          </w:p>
        </w:tc>
        <w:tc>
          <w:tcPr>
            <w:tcW w:w="1312" w:type="dxa"/>
            <w:shd w:val="clear" w:color="auto" w:fill="auto"/>
            <w:noWrap/>
            <w:vAlign w:val="bottom"/>
            <w:hideMark/>
          </w:tcPr>
          <w:p w14:paraId="53DBCCA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26,044</w:t>
            </w:r>
          </w:p>
        </w:tc>
        <w:tc>
          <w:tcPr>
            <w:tcW w:w="1399" w:type="dxa"/>
            <w:shd w:val="clear" w:color="auto" w:fill="auto"/>
            <w:noWrap/>
            <w:vAlign w:val="bottom"/>
            <w:hideMark/>
          </w:tcPr>
          <w:p w14:paraId="32468D1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947,828</w:t>
            </w:r>
          </w:p>
        </w:tc>
        <w:tc>
          <w:tcPr>
            <w:tcW w:w="1408" w:type="dxa"/>
            <w:shd w:val="clear" w:color="auto" w:fill="auto"/>
            <w:noWrap/>
            <w:vAlign w:val="bottom"/>
            <w:hideMark/>
          </w:tcPr>
          <w:p w14:paraId="579F793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8,572</w:t>
            </w:r>
          </w:p>
        </w:tc>
        <w:tc>
          <w:tcPr>
            <w:tcW w:w="1399" w:type="dxa"/>
            <w:shd w:val="clear" w:color="auto" w:fill="auto"/>
            <w:noWrap/>
            <w:vAlign w:val="bottom"/>
            <w:hideMark/>
          </w:tcPr>
          <w:p w14:paraId="1BF9B58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154,446</w:t>
            </w:r>
          </w:p>
        </w:tc>
        <w:tc>
          <w:tcPr>
            <w:tcW w:w="1311" w:type="dxa"/>
            <w:shd w:val="clear" w:color="auto" w:fill="auto"/>
            <w:noWrap/>
            <w:vAlign w:val="bottom"/>
            <w:hideMark/>
          </w:tcPr>
          <w:p w14:paraId="55B5DCA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833,435</w:t>
            </w:r>
          </w:p>
        </w:tc>
        <w:tc>
          <w:tcPr>
            <w:tcW w:w="1311" w:type="dxa"/>
            <w:shd w:val="clear" w:color="auto" w:fill="auto"/>
            <w:noWrap/>
            <w:vAlign w:val="bottom"/>
            <w:hideMark/>
          </w:tcPr>
          <w:p w14:paraId="3CDDC52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36,225</w:t>
            </w:r>
          </w:p>
        </w:tc>
        <w:tc>
          <w:tcPr>
            <w:tcW w:w="1399" w:type="dxa"/>
            <w:shd w:val="clear" w:color="auto" w:fill="auto"/>
            <w:noWrap/>
            <w:vAlign w:val="bottom"/>
            <w:hideMark/>
          </w:tcPr>
          <w:p w14:paraId="22E08F7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617,044</w:t>
            </w:r>
          </w:p>
        </w:tc>
        <w:tc>
          <w:tcPr>
            <w:tcW w:w="1399" w:type="dxa"/>
            <w:shd w:val="clear" w:color="auto" w:fill="auto"/>
            <w:noWrap/>
            <w:vAlign w:val="bottom"/>
            <w:hideMark/>
          </w:tcPr>
          <w:p w14:paraId="1BED2B4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267,717</w:t>
            </w:r>
          </w:p>
        </w:tc>
        <w:tc>
          <w:tcPr>
            <w:tcW w:w="1357" w:type="dxa"/>
            <w:shd w:val="clear" w:color="auto" w:fill="auto"/>
            <w:noWrap/>
            <w:vAlign w:val="bottom"/>
            <w:hideMark/>
          </w:tcPr>
          <w:p w14:paraId="74A1916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1,831,311</w:t>
            </w:r>
          </w:p>
        </w:tc>
      </w:tr>
      <w:tr w:rsidR="00A00C97" w:rsidRPr="009E5255" w14:paraId="5600E5CD" w14:textId="77777777" w:rsidTr="002C6015">
        <w:trPr>
          <w:trHeight w:val="20"/>
        </w:trPr>
        <w:tc>
          <w:tcPr>
            <w:tcW w:w="1887" w:type="dxa"/>
            <w:shd w:val="clear" w:color="auto" w:fill="auto"/>
            <w:noWrap/>
            <w:vAlign w:val="bottom"/>
            <w:hideMark/>
          </w:tcPr>
          <w:p w14:paraId="44121938"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embrolizumab</w:t>
            </w:r>
          </w:p>
        </w:tc>
        <w:tc>
          <w:tcPr>
            <w:tcW w:w="1312" w:type="dxa"/>
            <w:shd w:val="clear" w:color="auto" w:fill="auto"/>
            <w:noWrap/>
            <w:vAlign w:val="bottom"/>
            <w:hideMark/>
          </w:tcPr>
          <w:p w14:paraId="055E421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528,793</w:t>
            </w:r>
          </w:p>
        </w:tc>
        <w:tc>
          <w:tcPr>
            <w:tcW w:w="1399" w:type="dxa"/>
            <w:shd w:val="clear" w:color="auto" w:fill="auto"/>
            <w:noWrap/>
            <w:vAlign w:val="bottom"/>
            <w:hideMark/>
          </w:tcPr>
          <w:p w14:paraId="0C1AA13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6,508,576</w:t>
            </w:r>
          </w:p>
        </w:tc>
        <w:tc>
          <w:tcPr>
            <w:tcW w:w="1408" w:type="dxa"/>
            <w:shd w:val="clear" w:color="auto" w:fill="auto"/>
            <w:noWrap/>
            <w:vAlign w:val="bottom"/>
            <w:hideMark/>
          </w:tcPr>
          <w:p w14:paraId="74A840B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788,821</w:t>
            </w:r>
          </w:p>
        </w:tc>
        <w:tc>
          <w:tcPr>
            <w:tcW w:w="1399" w:type="dxa"/>
            <w:shd w:val="clear" w:color="auto" w:fill="auto"/>
            <w:noWrap/>
            <w:vAlign w:val="bottom"/>
            <w:hideMark/>
          </w:tcPr>
          <w:p w14:paraId="75C7254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2,584,576</w:t>
            </w:r>
          </w:p>
        </w:tc>
        <w:tc>
          <w:tcPr>
            <w:tcW w:w="1311" w:type="dxa"/>
            <w:shd w:val="clear" w:color="auto" w:fill="auto"/>
            <w:noWrap/>
            <w:vAlign w:val="bottom"/>
            <w:hideMark/>
          </w:tcPr>
          <w:p w14:paraId="73EE50E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3,607,352</w:t>
            </w:r>
          </w:p>
        </w:tc>
        <w:tc>
          <w:tcPr>
            <w:tcW w:w="1311" w:type="dxa"/>
            <w:shd w:val="clear" w:color="auto" w:fill="auto"/>
            <w:noWrap/>
            <w:vAlign w:val="bottom"/>
            <w:hideMark/>
          </w:tcPr>
          <w:p w14:paraId="18A3E4E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282,534</w:t>
            </w:r>
          </w:p>
        </w:tc>
        <w:tc>
          <w:tcPr>
            <w:tcW w:w="1399" w:type="dxa"/>
            <w:shd w:val="clear" w:color="auto" w:fill="auto"/>
            <w:noWrap/>
            <w:vAlign w:val="bottom"/>
            <w:hideMark/>
          </w:tcPr>
          <w:p w14:paraId="6292149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7,025,056</w:t>
            </w:r>
          </w:p>
        </w:tc>
        <w:tc>
          <w:tcPr>
            <w:tcW w:w="1399" w:type="dxa"/>
            <w:shd w:val="clear" w:color="auto" w:fill="auto"/>
            <w:noWrap/>
            <w:vAlign w:val="bottom"/>
            <w:hideMark/>
          </w:tcPr>
          <w:p w14:paraId="192BC88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3,211,376</w:t>
            </w:r>
          </w:p>
        </w:tc>
        <w:tc>
          <w:tcPr>
            <w:tcW w:w="1357" w:type="dxa"/>
            <w:shd w:val="clear" w:color="auto" w:fill="auto"/>
            <w:noWrap/>
            <w:vAlign w:val="bottom"/>
            <w:hideMark/>
          </w:tcPr>
          <w:p w14:paraId="3FB9CD2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15,537,084</w:t>
            </w:r>
          </w:p>
        </w:tc>
      </w:tr>
      <w:tr w:rsidR="00A00C97" w:rsidRPr="009E5255" w14:paraId="76DFAD1B" w14:textId="77777777" w:rsidTr="002C6015">
        <w:trPr>
          <w:trHeight w:val="20"/>
        </w:trPr>
        <w:tc>
          <w:tcPr>
            <w:tcW w:w="1887" w:type="dxa"/>
            <w:shd w:val="clear" w:color="auto" w:fill="auto"/>
            <w:noWrap/>
            <w:vAlign w:val="bottom"/>
            <w:hideMark/>
          </w:tcPr>
          <w:p w14:paraId="7B7CDAFC"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emetrexed</w:t>
            </w:r>
          </w:p>
        </w:tc>
        <w:tc>
          <w:tcPr>
            <w:tcW w:w="1312" w:type="dxa"/>
            <w:shd w:val="clear" w:color="auto" w:fill="auto"/>
            <w:noWrap/>
            <w:vAlign w:val="bottom"/>
            <w:hideMark/>
          </w:tcPr>
          <w:p w14:paraId="7FE9FCD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7,476</w:t>
            </w:r>
          </w:p>
        </w:tc>
        <w:tc>
          <w:tcPr>
            <w:tcW w:w="1399" w:type="dxa"/>
            <w:shd w:val="clear" w:color="auto" w:fill="auto"/>
            <w:noWrap/>
            <w:vAlign w:val="bottom"/>
            <w:hideMark/>
          </w:tcPr>
          <w:p w14:paraId="4E96AC4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284,892</w:t>
            </w:r>
          </w:p>
        </w:tc>
        <w:tc>
          <w:tcPr>
            <w:tcW w:w="1408" w:type="dxa"/>
            <w:shd w:val="clear" w:color="auto" w:fill="auto"/>
            <w:noWrap/>
            <w:vAlign w:val="bottom"/>
            <w:hideMark/>
          </w:tcPr>
          <w:p w14:paraId="055C4C0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0,212</w:t>
            </w:r>
          </w:p>
        </w:tc>
        <w:tc>
          <w:tcPr>
            <w:tcW w:w="1399" w:type="dxa"/>
            <w:shd w:val="clear" w:color="auto" w:fill="auto"/>
            <w:noWrap/>
            <w:vAlign w:val="bottom"/>
            <w:hideMark/>
          </w:tcPr>
          <w:p w14:paraId="40DE7F4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812,397</w:t>
            </w:r>
          </w:p>
        </w:tc>
        <w:tc>
          <w:tcPr>
            <w:tcW w:w="1311" w:type="dxa"/>
            <w:shd w:val="clear" w:color="auto" w:fill="auto"/>
            <w:noWrap/>
            <w:vAlign w:val="bottom"/>
            <w:hideMark/>
          </w:tcPr>
          <w:p w14:paraId="32C526C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90,351</w:t>
            </w:r>
          </w:p>
        </w:tc>
        <w:tc>
          <w:tcPr>
            <w:tcW w:w="1311" w:type="dxa"/>
            <w:shd w:val="clear" w:color="auto" w:fill="auto"/>
            <w:noWrap/>
            <w:vAlign w:val="bottom"/>
            <w:hideMark/>
          </w:tcPr>
          <w:p w14:paraId="506E4AC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63,283</w:t>
            </w:r>
          </w:p>
        </w:tc>
        <w:tc>
          <w:tcPr>
            <w:tcW w:w="1399" w:type="dxa"/>
            <w:shd w:val="clear" w:color="auto" w:fill="auto"/>
            <w:noWrap/>
            <w:vAlign w:val="bottom"/>
            <w:hideMark/>
          </w:tcPr>
          <w:p w14:paraId="3238B3D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52,769</w:t>
            </w:r>
          </w:p>
        </w:tc>
        <w:tc>
          <w:tcPr>
            <w:tcW w:w="1399" w:type="dxa"/>
            <w:shd w:val="clear" w:color="auto" w:fill="auto"/>
            <w:noWrap/>
            <w:vAlign w:val="bottom"/>
            <w:hideMark/>
          </w:tcPr>
          <w:p w14:paraId="4458851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76,709</w:t>
            </w:r>
          </w:p>
        </w:tc>
        <w:tc>
          <w:tcPr>
            <w:tcW w:w="1357" w:type="dxa"/>
            <w:shd w:val="clear" w:color="auto" w:fill="auto"/>
            <w:noWrap/>
            <w:vAlign w:val="bottom"/>
            <w:hideMark/>
          </w:tcPr>
          <w:p w14:paraId="12F5B2F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798,089</w:t>
            </w:r>
          </w:p>
        </w:tc>
      </w:tr>
      <w:tr w:rsidR="00A00C97" w:rsidRPr="009E5255" w14:paraId="563D89ED" w14:textId="77777777" w:rsidTr="002C6015">
        <w:trPr>
          <w:trHeight w:val="20"/>
        </w:trPr>
        <w:tc>
          <w:tcPr>
            <w:tcW w:w="1887" w:type="dxa"/>
            <w:shd w:val="clear" w:color="auto" w:fill="auto"/>
            <w:noWrap/>
            <w:vAlign w:val="bottom"/>
            <w:hideMark/>
          </w:tcPr>
          <w:p w14:paraId="7E00DCEA"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ertuzumab</w:t>
            </w:r>
          </w:p>
        </w:tc>
        <w:tc>
          <w:tcPr>
            <w:tcW w:w="1312" w:type="dxa"/>
            <w:shd w:val="clear" w:color="auto" w:fill="auto"/>
            <w:noWrap/>
            <w:vAlign w:val="bottom"/>
            <w:hideMark/>
          </w:tcPr>
          <w:p w14:paraId="022803C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249,191</w:t>
            </w:r>
          </w:p>
        </w:tc>
        <w:tc>
          <w:tcPr>
            <w:tcW w:w="1399" w:type="dxa"/>
            <w:shd w:val="clear" w:color="auto" w:fill="auto"/>
            <w:noWrap/>
            <w:vAlign w:val="bottom"/>
            <w:hideMark/>
          </w:tcPr>
          <w:p w14:paraId="5426C6F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9,620,052</w:t>
            </w:r>
          </w:p>
        </w:tc>
        <w:tc>
          <w:tcPr>
            <w:tcW w:w="1408" w:type="dxa"/>
            <w:shd w:val="clear" w:color="auto" w:fill="auto"/>
            <w:noWrap/>
            <w:vAlign w:val="bottom"/>
            <w:hideMark/>
          </w:tcPr>
          <w:p w14:paraId="6EAC808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22,184</w:t>
            </w:r>
          </w:p>
        </w:tc>
        <w:tc>
          <w:tcPr>
            <w:tcW w:w="1399" w:type="dxa"/>
            <w:shd w:val="clear" w:color="auto" w:fill="auto"/>
            <w:noWrap/>
            <w:vAlign w:val="bottom"/>
            <w:hideMark/>
          </w:tcPr>
          <w:p w14:paraId="6ACB706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697,292</w:t>
            </w:r>
          </w:p>
        </w:tc>
        <w:tc>
          <w:tcPr>
            <w:tcW w:w="1311" w:type="dxa"/>
            <w:shd w:val="clear" w:color="auto" w:fill="auto"/>
            <w:noWrap/>
            <w:vAlign w:val="bottom"/>
            <w:hideMark/>
          </w:tcPr>
          <w:p w14:paraId="19A392C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510,838</w:t>
            </w:r>
          </w:p>
        </w:tc>
        <w:tc>
          <w:tcPr>
            <w:tcW w:w="1311" w:type="dxa"/>
            <w:shd w:val="clear" w:color="auto" w:fill="auto"/>
            <w:noWrap/>
            <w:vAlign w:val="bottom"/>
            <w:hideMark/>
          </w:tcPr>
          <w:p w14:paraId="3341DBA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807,024</w:t>
            </w:r>
          </w:p>
        </w:tc>
        <w:tc>
          <w:tcPr>
            <w:tcW w:w="1399" w:type="dxa"/>
            <w:shd w:val="clear" w:color="auto" w:fill="auto"/>
            <w:noWrap/>
            <w:vAlign w:val="bottom"/>
            <w:hideMark/>
          </w:tcPr>
          <w:p w14:paraId="0094012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145,156</w:t>
            </w:r>
          </w:p>
        </w:tc>
        <w:tc>
          <w:tcPr>
            <w:tcW w:w="1399" w:type="dxa"/>
            <w:shd w:val="clear" w:color="auto" w:fill="auto"/>
            <w:noWrap/>
            <w:vAlign w:val="bottom"/>
            <w:hideMark/>
          </w:tcPr>
          <w:p w14:paraId="48FC7E6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4,290,132</w:t>
            </w:r>
          </w:p>
        </w:tc>
        <w:tc>
          <w:tcPr>
            <w:tcW w:w="1357" w:type="dxa"/>
            <w:shd w:val="clear" w:color="auto" w:fill="auto"/>
            <w:noWrap/>
            <w:vAlign w:val="bottom"/>
            <w:hideMark/>
          </w:tcPr>
          <w:p w14:paraId="1989CB0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4,241,869</w:t>
            </w:r>
          </w:p>
        </w:tc>
      </w:tr>
      <w:tr w:rsidR="00A00C97" w:rsidRPr="009E5255" w14:paraId="6E6E7949" w14:textId="77777777" w:rsidTr="002C6015">
        <w:trPr>
          <w:trHeight w:val="20"/>
        </w:trPr>
        <w:tc>
          <w:tcPr>
            <w:tcW w:w="1887" w:type="dxa"/>
            <w:shd w:val="clear" w:color="auto" w:fill="auto"/>
            <w:noWrap/>
            <w:vAlign w:val="bottom"/>
            <w:hideMark/>
          </w:tcPr>
          <w:p w14:paraId="11E13B8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Pralatrexate</w:t>
            </w:r>
          </w:p>
        </w:tc>
        <w:tc>
          <w:tcPr>
            <w:tcW w:w="1312" w:type="dxa"/>
            <w:shd w:val="clear" w:color="auto" w:fill="auto"/>
            <w:noWrap/>
            <w:vAlign w:val="bottom"/>
            <w:hideMark/>
          </w:tcPr>
          <w:p w14:paraId="08B4F87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47</w:t>
            </w:r>
          </w:p>
        </w:tc>
        <w:tc>
          <w:tcPr>
            <w:tcW w:w="1399" w:type="dxa"/>
            <w:shd w:val="clear" w:color="auto" w:fill="auto"/>
            <w:noWrap/>
            <w:vAlign w:val="bottom"/>
            <w:hideMark/>
          </w:tcPr>
          <w:p w14:paraId="21ABD77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733,038</w:t>
            </w:r>
          </w:p>
        </w:tc>
        <w:tc>
          <w:tcPr>
            <w:tcW w:w="1408" w:type="dxa"/>
            <w:shd w:val="clear" w:color="auto" w:fill="auto"/>
            <w:noWrap/>
            <w:vAlign w:val="bottom"/>
            <w:hideMark/>
          </w:tcPr>
          <w:p w14:paraId="58752CCB" w14:textId="6F467584" w:rsidR="00A00C97" w:rsidRPr="009E5255" w:rsidRDefault="002C6015"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w:t>
            </w:r>
          </w:p>
        </w:tc>
        <w:tc>
          <w:tcPr>
            <w:tcW w:w="1399" w:type="dxa"/>
            <w:shd w:val="clear" w:color="auto" w:fill="auto"/>
            <w:noWrap/>
            <w:vAlign w:val="bottom"/>
            <w:hideMark/>
          </w:tcPr>
          <w:p w14:paraId="224455A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71,482</w:t>
            </w:r>
          </w:p>
        </w:tc>
        <w:tc>
          <w:tcPr>
            <w:tcW w:w="1311" w:type="dxa"/>
            <w:shd w:val="clear" w:color="auto" w:fill="auto"/>
            <w:noWrap/>
            <w:vAlign w:val="bottom"/>
            <w:hideMark/>
          </w:tcPr>
          <w:p w14:paraId="3297468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8,980</w:t>
            </w:r>
          </w:p>
        </w:tc>
        <w:tc>
          <w:tcPr>
            <w:tcW w:w="1311" w:type="dxa"/>
            <w:shd w:val="clear" w:color="auto" w:fill="auto"/>
            <w:noWrap/>
            <w:vAlign w:val="bottom"/>
            <w:hideMark/>
          </w:tcPr>
          <w:p w14:paraId="7078A45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093</w:t>
            </w:r>
          </w:p>
        </w:tc>
        <w:tc>
          <w:tcPr>
            <w:tcW w:w="1399" w:type="dxa"/>
            <w:shd w:val="clear" w:color="auto" w:fill="auto"/>
            <w:noWrap/>
            <w:vAlign w:val="bottom"/>
            <w:hideMark/>
          </w:tcPr>
          <w:p w14:paraId="5F45A9D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39,916</w:t>
            </w:r>
          </w:p>
        </w:tc>
        <w:tc>
          <w:tcPr>
            <w:tcW w:w="1399" w:type="dxa"/>
            <w:shd w:val="clear" w:color="auto" w:fill="auto"/>
            <w:noWrap/>
            <w:vAlign w:val="bottom"/>
            <w:hideMark/>
          </w:tcPr>
          <w:p w14:paraId="0E92AB0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94,810</w:t>
            </w:r>
          </w:p>
        </w:tc>
        <w:tc>
          <w:tcPr>
            <w:tcW w:w="1357" w:type="dxa"/>
            <w:shd w:val="clear" w:color="auto" w:fill="auto"/>
            <w:noWrap/>
            <w:vAlign w:val="bottom"/>
            <w:hideMark/>
          </w:tcPr>
          <w:p w14:paraId="2BB8DFC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794,566</w:t>
            </w:r>
          </w:p>
        </w:tc>
      </w:tr>
      <w:tr w:rsidR="00A00C97" w:rsidRPr="009E5255" w14:paraId="47240B41" w14:textId="77777777" w:rsidTr="002C6015">
        <w:trPr>
          <w:trHeight w:val="20"/>
        </w:trPr>
        <w:tc>
          <w:tcPr>
            <w:tcW w:w="1887" w:type="dxa"/>
            <w:shd w:val="clear" w:color="auto" w:fill="auto"/>
            <w:noWrap/>
            <w:vAlign w:val="bottom"/>
            <w:hideMark/>
          </w:tcPr>
          <w:p w14:paraId="1F2FE01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altitrexed</w:t>
            </w:r>
          </w:p>
        </w:tc>
        <w:tc>
          <w:tcPr>
            <w:tcW w:w="1312" w:type="dxa"/>
            <w:shd w:val="clear" w:color="auto" w:fill="auto"/>
            <w:noWrap/>
            <w:vAlign w:val="bottom"/>
            <w:hideMark/>
          </w:tcPr>
          <w:p w14:paraId="0AB5259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4,589</w:t>
            </w:r>
          </w:p>
        </w:tc>
        <w:tc>
          <w:tcPr>
            <w:tcW w:w="1399" w:type="dxa"/>
            <w:shd w:val="clear" w:color="auto" w:fill="auto"/>
            <w:noWrap/>
            <w:vAlign w:val="bottom"/>
            <w:hideMark/>
          </w:tcPr>
          <w:p w14:paraId="626F7A5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39,635</w:t>
            </w:r>
          </w:p>
        </w:tc>
        <w:tc>
          <w:tcPr>
            <w:tcW w:w="1408" w:type="dxa"/>
            <w:shd w:val="clear" w:color="auto" w:fill="auto"/>
            <w:noWrap/>
            <w:vAlign w:val="bottom"/>
            <w:hideMark/>
          </w:tcPr>
          <w:p w14:paraId="69B4C10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498</w:t>
            </w:r>
          </w:p>
        </w:tc>
        <w:tc>
          <w:tcPr>
            <w:tcW w:w="1399" w:type="dxa"/>
            <w:shd w:val="clear" w:color="auto" w:fill="auto"/>
            <w:noWrap/>
            <w:vAlign w:val="bottom"/>
            <w:hideMark/>
          </w:tcPr>
          <w:p w14:paraId="565D310F"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1,793</w:t>
            </w:r>
          </w:p>
        </w:tc>
        <w:tc>
          <w:tcPr>
            <w:tcW w:w="1311" w:type="dxa"/>
            <w:shd w:val="clear" w:color="auto" w:fill="auto"/>
            <w:noWrap/>
            <w:vAlign w:val="bottom"/>
            <w:hideMark/>
          </w:tcPr>
          <w:p w14:paraId="502FE34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6,250</w:t>
            </w:r>
          </w:p>
        </w:tc>
        <w:tc>
          <w:tcPr>
            <w:tcW w:w="1311" w:type="dxa"/>
            <w:shd w:val="clear" w:color="auto" w:fill="auto"/>
            <w:noWrap/>
            <w:vAlign w:val="bottom"/>
            <w:hideMark/>
          </w:tcPr>
          <w:p w14:paraId="582F7BB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055</w:t>
            </w:r>
          </w:p>
        </w:tc>
        <w:tc>
          <w:tcPr>
            <w:tcW w:w="1399" w:type="dxa"/>
            <w:shd w:val="clear" w:color="auto" w:fill="auto"/>
            <w:noWrap/>
            <w:vAlign w:val="bottom"/>
            <w:hideMark/>
          </w:tcPr>
          <w:p w14:paraId="30AA735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1,537</w:t>
            </w:r>
          </w:p>
        </w:tc>
        <w:tc>
          <w:tcPr>
            <w:tcW w:w="1399" w:type="dxa"/>
            <w:shd w:val="clear" w:color="auto" w:fill="auto"/>
            <w:noWrap/>
            <w:vAlign w:val="bottom"/>
            <w:hideMark/>
          </w:tcPr>
          <w:p w14:paraId="161802F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5,520</w:t>
            </w:r>
          </w:p>
        </w:tc>
        <w:tc>
          <w:tcPr>
            <w:tcW w:w="1357" w:type="dxa"/>
            <w:shd w:val="clear" w:color="auto" w:fill="auto"/>
            <w:noWrap/>
            <w:vAlign w:val="bottom"/>
            <w:hideMark/>
          </w:tcPr>
          <w:p w14:paraId="3235705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61,877</w:t>
            </w:r>
          </w:p>
        </w:tc>
      </w:tr>
      <w:tr w:rsidR="00A00C97" w:rsidRPr="009E5255" w14:paraId="75B37016" w14:textId="77777777" w:rsidTr="002C6015">
        <w:trPr>
          <w:trHeight w:val="20"/>
        </w:trPr>
        <w:tc>
          <w:tcPr>
            <w:tcW w:w="1887" w:type="dxa"/>
            <w:shd w:val="clear" w:color="auto" w:fill="auto"/>
            <w:noWrap/>
            <w:vAlign w:val="bottom"/>
            <w:hideMark/>
          </w:tcPr>
          <w:p w14:paraId="4CD09F4B"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Rituximab</w:t>
            </w:r>
          </w:p>
        </w:tc>
        <w:tc>
          <w:tcPr>
            <w:tcW w:w="1312" w:type="dxa"/>
            <w:shd w:val="clear" w:color="auto" w:fill="auto"/>
            <w:noWrap/>
            <w:vAlign w:val="bottom"/>
            <w:hideMark/>
          </w:tcPr>
          <w:p w14:paraId="7A7BE28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092,577</w:t>
            </w:r>
          </w:p>
        </w:tc>
        <w:tc>
          <w:tcPr>
            <w:tcW w:w="1399" w:type="dxa"/>
            <w:shd w:val="clear" w:color="auto" w:fill="auto"/>
            <w:noWrap/>
            <w:vAlign w:val="bottom"/>
            <w:hideMark/>
          </w:tcPr>
          <w:p w14:paraId="7DAF210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66,229,808</w:t>
            </w:r>
          </w:p>
        </w:tc>
        <w:tc>
          <w:tcPr>
            <w:tcW w:w="1408" w:type="dxa"/>
            <w:shd w:val="clear" w:color="auto" w:fill="auto"/>
            <w:noWrap/>
            <w:vAlign w:val="bottom"/>
            <w:hideMark/>
          </w:tcPr>
          <w:p w14:paraId="4293C3D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68,464</w:t>
            </w:r>
          </w:p>
        </w:tc>
        <w:tc>
          <w:tcPr>
            <w:tcW w:w="1399" w:type="dxa"/>
            <w:shd w:val="clear" w:color="auto" w:fill="auto"/>
            <w:noWrap/>
            <w:vAlign w:val="bottom"/>
            <w:hideMark/>
          </w:tcPr>
          <w:p w14:paraId="39CDF4E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0,291,520</w:t>
            </w:r>
          </w:p>
        </w:tc>
        <w:tc>
          <w:tcPr>
            <w:tcW w:w="1311" w:type="dxa"/>
            <w:shd w:val="clear" w:color="auto" w:fill="auto"/>
            <w:noWrap/>
            <w:vAlign w:val="bottom"/>
            <w:hideMark/>
          </w:tcPr>
          <w:p w14:paraId="2D388F1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4,672,272</w:t>
            </w:r>
          </w:p>
        </w:tc>
        <w:tc>
          <w:tcPr>
            <w:tcW w:w="1311" w:type="dxa"/>
            <w:shd w:val="clear" w:color="auto" w:fill="auto"/>
            <w:noWrap/>
            <w:vAlign w:val="bottom"/>
            <w:hideMark/>
          </w:tcPr>
          <w:p w14:paraId="6DD745E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091,986</w:t>
            </w:r>
          </w:p>
        </w:tc>
        <w:tc>
          <w:tcPr>
            <w:tcW w:w="1399" w:type="dxa"/>
            <w:shd w:val="clear" w:color="auto" w:fill="auto"/>
            <w:noWrap/>
            <w:vAlign w:val="bottom"/>
            <w:hideMark/>
          </w:tcPr>
          <w:p w14:paraId="76A12D6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8,453,232</w:t>
            </w:r>
          </w:p>
        </w:tc>
        <w:tc>
          <w:tcPr>
            <w:tcW w:w="1399" w:type="dxa"/>
            <w:shd w:val="clear" w:color="auto" w:fill="auto"/>
            <w:noWrap/>
            <w:vAlign w:val="bottom"/>
            <w:hideMark/>
          </w:tcPr>
          <w:p w14:paraId="205849C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6,768,064</w:t>
            </w:r>
          </w:p>
        </w:tc>
        <w:tc>
          <w:tcPr>
            <w:tcW w:w="1357" w:type="dxa"/>
            <w:shd w:val="clear" w:color="auto" w:fill="auto"/>
            <w:noWrap/>
            <w:vAlign w:val="bottom"/>
            <w:hideMark/>
          </w:tcPr>
          <w:p w14:paraId="7613EE8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74,667,923</w:t>
            </w:r>
          </w:p>
        </w:tc>
      </w:tr>
      <w:tr w:rsidR="00A00C97" w:rsidRPr="009E5255" w14:paraId="6365DE22" w14:textId="77777777" w:rsidTr="002C6015">
        <w:trPr>
          <w:trHeight w:val="20"/>
        </w:trPr>
        <w:tc>
          <w:tcPr>
            <w:tcW w:w="1887" w:type="dxa"/>
            <w:shd w:val="clear" w:color="auto" w:fill="auto"/>
            <w:noWrap/>
            <w:vAlign w:val="bottom"/>
            <w:hideMark/>
          </w:tcPr>
          <w:p w14:paraId="7FDFE650"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opotecan</w:t>
            </w:r>
          </w:p>
        </w:tc>
        <w:tc>
          <w:tcPr>
            <w:tcW w:w="1312" w:type="dxa"/>
            <w:shd w:val="clear" w:color="auto" w:fill="auto"/>
            <w:noWrap/>
            <w:vAlign w:val="bottom"/>
            <w:hideMark/>
          </w:tcPr>
          <w:p w14:paraId="4B9381A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827</w:t>
            </w:r>
          </w:p>
        </w:tc>
        <w:tc>
          <w:tcPr>
            <w:tcW w:w="1399" w:type="dxa"/>
            <w:shd w:val="clear" w:color="auto" w:fill="auto"/>
            <w:noWrap/>
            <w:vAlign w:val="bottom"/>
            <w:hideMark/>
          </w:tcPr>
          <w:p w14:paraId="74E2920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82,596</w:t>
            </w:r>
          </w:p>
        </w:tc>
        <w:tc>
          <w:tcPr>
            <w:tcW w:w="1408" w:type="dxa"/>
            <w:shd w:val="clear" w:color="auto" w:fill="auto"/>
            <w:noWrap/>
            <w:vAlign w:val="bottom"/>
            <w:hideMark/>
          </w:tcPr>
          <w:p w14:paraId="3308072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70</w:t>
            </w:r>
          </w:p>
        </w:tc>
        <w:tc>
          <w:tcPr>
            <w:tcW w:w="1399" w:type="dxa"/>
            <w:shd w:val="clear" w:color="auto" w:fill="auto"/>
            <w:noWrap/>
            <w:vAlign w:val="bottom"/>
            <w:hideMark/>
          </w:tcPr>
          <w:p w14:paraId="5606640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55,906</w:t>
            </w:r>
          </w:p>
        </w:tc>
        <w:tc>
          <w:tcPr>
            <w:tcW w:w="1311" w:type="dxa"/>
            <w:shd w:val="clear" w:color="auto" w:fill="auto"/>
            <w:noWrap/>
            <w:vAlign w:val="bottom"/>
            <w:hideMark/>
          </w:tcPr>
          <w:p w14:paraId="4E37BDE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153</w:t>
            </w:r>
          </w:p>
        </w:tc>
        <w:tc>
          <w:tcPr>
            <w:tcW w:w="1311" w:type="dxa"/>
            <w:shd w:val="clear" w:color="auto" w:fill="auto"/>
            <w:noWrap/>
            <w:vAlign w:val="bottom"/>
            <w:hideMark/>
          </w:tcPr>
          <w:p w14:paraId="4B7E0A1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3,306</w:t>
            </w:r>
          </w:p>
        </w:tc>
        <w:tc>
          <w:tcPr>
            <w:tcW w:w="1399" w:type="dxa"/>
            <w:shd w:val="clear" w:color="auto" w:fill="auto"/>
            <w:noWrap/>
            <w:vAlign w:val="bottom"/>
            <w:hideMark/>
          </w:tcPr>
          <w:p w14:paraId="3D55B16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29,671</w:t>
            </w:r>
          </w:p>
        </w:tc>
        <w:tc>
          <w:tcPr>
            <w:tcW w:w="1399" w:type="dxa"/>
            <w:shd w:val="clear" w:color="auto" w:fill="auto"/>
            <w:noWrap/>
            <w:vAlign w:val="bottom"/>
            <w:hideMark/>
          </w:tcPr>
          <w:p w14:paraId="1B848EB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9,612</w:t>
            </w:r>
          </w:p>
        </w:tc>
        <w:tc>
          <w:tcPr>
            <w:tcW w:w="1357" w:type="dxa"/>
            <w:shd w:val="clear" w:color="auto" w:fill="auto"/>
            <w:noWrap/>
            <w:vAlign w:val="bottom"/>
            <w:hideMark/>
          </w:tcPr>
          <w:p w14:paraId="476406C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95,941</w:t>
            </w:r>
          </w:p>
        </w:tc>
      </w:tr>
      <w:tr w:rsidR="00A00C97" w:rsidRPr="009E5255" w14:paraId="1CA7D509" w14:textId="77777777" w:rsidTr="002C6015">
        <w:trPr>
          <w:trHeight w:val="20"/>
        </w:trPr>
        <w:tc>
          <w:tcPr>
            <w:tcW w:w="1887" w:type="dxa"/>
            <w:shd w:val="clear" w:color="auto" w:fill="auto"/>
            <w:noWrap/>
            <w:vAlign w:val="bottom"/>
            <w:hideMark/>
          </w:tcPr>
          <w:p w14:paraId="56079B43"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rastuzumab</w:t>
            </w:r>
          </w:p>
        </w:tc>
        <w:tc>
          <w:tcPr>
            <w:tcW w:w="1312" w:type="dxa"/>
            <w:shd w:val="clear" w:color="auto" w:fill="auto"/>
            <w:noWrap/>
            <w:vAlign w:val="bottom"/>
            <w:hideMark/>
          </w:tcPr>
          <w:p w14:paraId="7CDC3C2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953,759</w:t>
            </w:r>
          </w:p>
        </w:tc>
        <w:tc>
          <w:tcPr>
            <w:tcW w:w="1399" w:type="dxa"/>
            <w:shd w:val="clear" w:color="auto" w:fill="auto"/>
            <w:noWrap/>
            <w:vAlign w:val="bottom"/>
            <w:hideMark/>
          </w:tcPr>
          <w:p w14:paraId="27FD2DD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1,060,880</w:t>
            </w:r>
          </w:p>
        </w:tc>
        <w:tc>
          <w:tcPr>
            <w:tcW w:w="1408" w:type="dxa"/>
            <w:shd w:val="clear" w:color="auto" w:fill="auto"/>
            <w:noWrap/>
            <w:vAlign w:val="bottom"/>
            <w:hideMark/>
          </w:tcPr>
          <w:p w14:paraId="36D5550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244,493</w:t>
            </w:r>
          </w:p>
        </w:tc>
        <w:tc>
          <w:tcPr>
            <w:tcW w:w="1399" w:type="dxa"/>
            <w:shd w:val="clear" w:color="auto" w:fill="auto"/>
            <w:noWrap/>
            <w:vAlign w:val="bottom"/>
            <w:hideMark/>
          </w:tcPr>
          <w:p w14:paraId="312B839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9,102,176</w:t>
            </w:r>
          </w:p>
        </w:tc>
        <w:tc>
          <w:tcPr>
            <w:tcW w:w="1311" w:type="dxa"/>
            <w:shd w:val="clear" w:color="auto" w:fill="auto"/>
            <w:noWrap/>
            <w:vAlign w:val="bottom"/>
            <w:hideMark/>
          </w:tcPr>
          <w:p w14:paraId="6D63615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531,400</w:t>
            </w:r>
          </w:p>
        </w:tc>
        <w:tc>
          <w:tcPr>
            <w:tcW w:w="1311" w:type="dxa"/>
            <w:shd w:val="clear" w:color="auto" w:fill="auto"/>
            <w:noWrap/>
            <w:vAlign w:val="bottom"/>
            <w:hideMark/>
          </w:tcPr>
          <w:p w14:paraId="18991BC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097,221</w:t>
            </w:r>
          </w:p>
        </w:tc>
        <w:tc>
          <w:tcPr>
            <w:tcW w:w="1399" w:type="dxa"/>
            <w:shd w:val="clear" w:color="auto" w:fill="auto"/>
            <w:noWrap/>
            <w:vAlign w:val="bottom"/>
            <w:hideMark/>
          </w:tcPr>
          <w:p w14:paraId="44CB290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4,917,600</w:t>
            </w:r>
          </w:p>
        </w:tc>
        <w:tc>
          <w:tcPr>
            <w:tcW w:w="1399" w:type="dxa"/>
            <w:shd w:val="clear" w:color="auto" w:fill="auto"/>
            <w:noWrap/>
            <w:vAlign w:val="bottom"/>
            <w:hideMark/>
          </w:tcPr>
          <w:p w14:paraId="40F126C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7,286,408</w:t>
            </w:r>
          </w:p>
        </w:tc>
        <w:tc>
          <w:tcPr>
            <w:tcW w:w="1357" w:type="dxa"/>
            <w:shd w:val="clear" w:color="auto" w:fill="auto"/>
            <w:noWrap/>
            <w:vAlign w:val="bottom"/>
            <w:hideMark/>
          </w:tcPr>
          <w:p w14:paraId="7E68FC6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665,193,937</w:t>
            </w:r>
          </w:p>
        </w:tc>
      </w:tr>
      <w:tr w:rsidR="00A00C97" w:rsidRPr="009E5255" w14:paraId="11A7C671" w14:textId="77777777" w:rsidTr="002C6015">
        <w:trPr>
          <w:trHeight w:val="20"/>
        </w:trPr>
        <w:tc>
          <w:tcPr>
            <w:tcW w:w="1887" w:type="dxa"/>
            <w:shd w:val="clear" w:color="auto" w:fill="auto"/>
            <w:noWrap/>
            <w:vAlign w:val="bottom"/>
            <w:hideMark/>
          </w:tcPr>
          <w:p w14:paraId="6DA47709"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Trastuzumab Emtansine</w:t>
            </w:r>
          </w:p>
        </w:tc>
        <w:tc>
          <w:tcPr>
            <w:tcW w:w="1312" w:type="dxa"/>
            <w:shd w:val="clear" w:color="auto" w:fill="auto"/>
            <w:noWrap/>
            <w:vAlign w:val="bottom"/>
            <w:hideMark/>
          </w:tcPr>
          <w:p w14:paraId="59777A0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16,526</w:t>
            </w:r>
          </w:p>
        </w:tc>
        <w:tc>
          <w:tcPr>
            <w:tcW w:w="1399" w:type="dxa"/>
            <w:shd w:val="clear" w:color="auto" w:fill="auto"/>
            <w:noWrap/>
            <w:vAlign w:val="bottom"/>
            <w:hideMark/>
          </w:tcPr>
          <w:p w14:paraId="5791056E"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711,902</w:t>
            </w:r>
          </w:p>
        </w:tc>
        <w:tc>
          <w:tcPr>
            <w:tcW w:w="1408" w:type="dxa"/>
            <w:shd w:val="clear" w:color="auto" w:fill="auto"/>
            <w:noWrap/>
            <w:vAlign w:val="bottom"/>
            <w:hideMark/>
          </w:tcPr>
          <w:p w14:paraId="718A313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7,382</w:t>
            </w:r>
          </w:p>
        </w:tc>
        <w:tc>
          <w:tcPr>
            <w:tcW w:w="1399" w:type="dxa"/>
            <w:shd w:val="clear" w:color="auto" w:fill="auto"/>
            <w:noWrap/>
            <w:vAlign w:val="bottom"/>
            <w:hideMark/>
          </w:tcPr>
          <w:p w14:paraId="5D8EE62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1,016,706</w:t>
            </w:r>
          </w:p>
        </w:tc>
        <w:tc>
          <w:tcPr>
            <w:tcW w:w="1311" w:type="dxa"/>
            <w:shd w:val="clear" w:color="auto" w:fill="auto"/>
            <w:noWrap/>
            <w:vAlign w:val="bottom"/>
            <w:hideMark/>
          </w:tcPr>
          <w:p w14:paraId="4E20DBB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379,762</w:t>
            </w:r>
          </w:p>
        </w:tc>
        <w:tc>
          <w:tcPr>
            <w:tcW w:w="1311" w:type="dxa"/>
            <w:shd w:val="clear" w:color="auto" w:fill="auto"/>
            <w:noWrap/>
            <w:vAlign w:val="bottom"/>
            <w:hideMark/>
          </w:tcPr>
          <w:p w14:paraId="5D9991A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562,431</w:t>
            </w:r>
          </w:p>
        </w:tc>
        <w:tc>
          <w:tcPr>
            <w:tcW w:w="1399" w:type="dxa"/>
            <w:shd w:val="clear" w:color="auto" w:fill="auto"/>
            <w:noWrap/>
            <w:vAlign w:val="bottom"/>
            <w:hideMark/>
          </w:tcPr>
          <w:p w14:paraId="6775D13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3,943,572</w:t>
            </w:r>
          </w:p>
        </w:tc>
        <w:tc>
          <w:tcPr>
            <w:tcW w:w="1399" w:type="dxa"/>
            <w:shd w:val="clear" w:color="auto" w:fill="auto"/>
            <w:noWrap/>
            <w:vAlign w:val="bottom"/>
            <w:hideMark/>
          </w:tcPr>
          <w:p w14:paraId="2DE910F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8,401,506</w:t>
            </w:r>
          </w:p>
        </w:tc>
        <w:tc>
          <w:tcPr>
            <w:tcW w:w="1357" w:type="dxa"/>
            <w:shd w:val="clear" w:color="auto" w:fill="auto"/>
            <w:noWrap/>
            <w:vAlign w:val="bottom"/>
            <w:hideMark/>
          </w:tcPr>
          <w:p w14:paraId="613D8F1A"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95,489,787</w:t>
            </w:r>
          </w:p>
        </w:tc>
      </w:tr>
      <w:tr w:rsidR="00A00C97" w:rsidRPr="009E5255" w14:paraId="4AA01F17" w14:textId="77777777" w:rsidTr="002C6015">
        <w:trPr>
          <w:trHeight w:val="20"/>
        </w:trPr>
        <w:tc>
          <w:tcPr>
            <w:tcW w:w="1887" w:type="dxa"/>
            <w:shd w:val="clear" w:color="auto" w:fill="auto"/>
            <w:noWrap/>
            <w:vAlign w:val="bottom"/>
            <w:hideMark/>
          </w:tcPr>
          <w:p w14:paraId="6C74A966"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blastine</w:t>
            </w:r>
          </w:p>
        </w:tc>
        <w:tc>
          <w:tcPr>
            <w:tcW w:w="1312" w:type="dxa"/>
            <w:shd w:val="clear" w:color="auto" w:fill="auto"/>
            <w:noWrap/>
            <w:vAlign w:val="bottom"/>
            <w:hideMark/>
          </w:tcPr>
          <w:p w14:paraId="5293B1C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0,956</w:t>
            </w:r>
          </w:p>
        </w:tc>
        <w:tc>
          <w:tcPr>
            <w:tcW w:w="1399" w:type="dxa"/>
            <w:shd w:val="clear" w:color="auto" w:fill="auto"/>
            <w:noWrap/>
            <w:vAlign w:val="bottom"/>
            <w:hideMark/>
          </w:tcPr>
          <w:p w14:paraId="071805B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6,244</w:t>
            </w:r>
          </w:p>
        </w:tc>
        <w:tc>
          <w:tcPr>
            <w:tcW w:w="1408" w:type="dxa"/>
            <w:shd w:val="clear" w:color="auto" w:fill="auto"/>
            <w:noWrap/>
            <w:vAlign w:val="bottom"/>
            <w:hideMark/>
          </w:tcPr>
          <w:p w14:paraId="3FA0494C"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981</w:t>
            </w:r>
          </w:p>
        </w:tc>
        <w:tc>
          <w:tcPr>
            <w:tcW w:w="1399" w:type="dxa"/>
            <w:shd w:val="clear" w:color="auto" w:fill="auto"/>
            <w:noWrap/>
            <w:vAlign w:val="bottom"/>
            <w:hideMark/>
          </w:tcPr>
          <w:p w14:paraId="0328C03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8,106</w:t>
            </w:r>
          </w:p>
        </w:tc>
        <w:tc>
          <w:tcPr>
            <w:tcW w:w="1311" w:type="dxa"/>
            <w:shd w:val="clear" w:color="auto" w:fill="auto"/>
            <w:noWrap/>
            <w:vAlign w:val="bottom"/>
            <w:hideMark/>
          </w:tcPr>
          <w:p w14:paraId="4D624B54"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6,144</w:t>
            </w:r>
          </w:p>
        </w:tc>
        <w:tc>
          <w:tcPr>
            <w:tcW w:w="1311" w:type="dxa"/>
            <w:shd w:val="clear" w:color="auto" w:fill="auto"/>
            <w:noWrap/>
            <w:vAlign w:val="bottom"/>
            <w:hideMark/>
          </w:tcPr>
          <w:p w14:paraId="4EF0B77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471</w:t>
            </w:r>
          </w:p>
        </w:tc>
        <w:tc>
          <w:tcPr>
            <w:tcW w:w="1399" w:type="dxa"/>
            <w:shd w:val="clear" w:color="auto" w:fill="auto"/>
            <w:noWrap/>
            <w:vAlign w:val="bottom"/>
            <w:hideMark/>
          </w:tcPr>
          <w:p w14:paraId="03BA90C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4,721</w:t>
            </w:r>
          </w:p>
        </w:tc>
        <w:tc>
          <w:tcPr>
            <w:tcW w:w="1399" w:type="dxa"/>
            <w:shd w:val="clear" w:color="auto" w:fill="auto"/>
            <w:noWrap/>
            <w:vAlign w:val="bottom"/>
            <w:hideMark/>
          </w:tcPr>
          <w:p w14:paraId="27508ED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9,529</w:t>
            </w:r>
          </w:p>
        </w:tc>
        <w:tc>
          <w:tcPr>
            <w:tcW w:w="1357" w:type="dxa"/>
            <w:shd w:val="clear" w:color="auto" w:fill="auto"/>
            <w:noWrap/>
            <w:vAlign w:val="bottom"/>
            <w:hideMark/>
          </w:tcPr>
          <w:p w14:paraId="588392B5"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705,152</w:t>
            </w:r>
          </w:p>
        </w:tc>
      </w:tr>
      <w:tr w:rsidR="00A00C97" w:rsidRPr="009E5255" w14:paraId="225FB6AA" w14:textId="77777777" w:rsidTr="002C6015">
        <w:trPr>
          <w:trHeight w:val="20"/>
        </w:trPr>
        <w:tc>
          <w:tcPr>
            <w:tcW w:w="1887" w:type="dxa"/>
            <w:shd w:val="clear" w:color="auto" w:fill="auto"/>
            <w:noWrap/>
            <w:vAlign w:val="bottom"/>
            <w:hideMark/>
          </w:tcPr>
          <w:p w14:paraId="7BD5A06D"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cristine</w:t>
            </w:r>
          </w:p>
        </w:tc>
        <w:tc>
          <w:tcPr>
            <w:tcW w:w="1312" w:type="dxa"/>
            <w:shd w:val="clear" w:color="auto" w:fill="auto"/>
            <w:noWrap/>
            <w:vAlign w:val="bottom"/>
            <w:hideMark/>
          </w:tcPr>
          <w:p w14:paraId="4D78651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73,326</w:t>
            </w:r>
          </w:p>
        </w:tc>
        <w:tc>
          <w:tcPr>
            <w:tcW w:w="1399" w:type="dxa"/>
            <w:shd w:val="clear" w:color="auto" w:fill="auto"/>
            <w:noWrap/>
            <w:vAlign w:val="bottom"/>
            <w:hideMark/>
          </w:tcPr>
          <w:p w14:paraId="1ECB07F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322,737</w:t>
            </w:r>
          </w:p>
        </w:tc>
        <w:tc>
          <w:tcPr>
            <w:tcW w:w="1408" w:type="dxa"/>
            <w:shd w:val="clear" w:color="auto" w:fill="auto"/>
            <w:noWrap/>
            <w:vAlign w:val="bottom"/>
            <w:hideMark/>
          </w:tcPr>
          <w:p w14:paraId="6DFE263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127</w:t>
            </w:r>
          </w:p>
        </w:tc>
        <w:tc>
          <w:tcPr>
            <w:tcW w:w="1399" w:type="dxa"/>
            <w:shd w:val="clear" w:color="auto" w:fill="auto"/>
            <w:noWrap/>
            <w:vAlign w:val="bottom"/>
            <w:hideMark/>
          </w:tcPr>
          <w:p w14:paraId="4A0CD36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046,441</w:t>
            </w:r>
          </w:p>
        </w:tc>
        <w:tc>
          <w:tcPr>
            <w:tcW w:w="1311" w:type="dxa"/>
            <w:shd w:val="clear" w:color="auto" w:fill="auto"/>
            <w:noWrap/>
            <w:vAlign w:val="bottom"/>
            <w:hideMark/>
          </w:tcPr>
          <w:p w14:paraId="69165AD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7,617</w:t>
            </w:r>
          </w:p>
        </w:tc>
        <w:tc>
          <w:tcPr>
            <w:tcW w:w="1311" w:type="dxa"/>
            <w:shd w:val="clear" w:color="auto" w:fill="auto"/>
            <w:noWrap/>
            <w:vAlign w:val="bottom"/>
            <w:hideMark/>
          </w:tcPr>
          <w:p w14:paraId="19A82787"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40,352</w:t>
            </w:r>
          </w:p>
        </w:tc>
        <w:tc>
          <w:tcPr>
            <w:tcW w:w="1399" w:type="dxa"/>
            <w:shd w:val="clear" w:color="auto" w:fill="auto"/>
            <w:noWrap/>
            <w:vAlign w:val="bottom"/>
            <w:hideMark/>
          </w:tcPr>
          <w:p w14:paraId="630120B6"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124,641</w:t>
            </w:r>
          </w:p>
        </w:tc>
        <w:tc>
          <w:tcPr>
            <w:tcW w:w="1399" w:type="dxa"/>
            <w:shd w:val="clear" w:color="auto" w:fill="auto"/>
            <w:noWrap/>
            <w:vAlign w:val="bottom"/>
            <w:hideMark/>
          </w:tcPr>
          <w:p w14:paraId="3D50C893"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03,759</w:t>
            </w:r>
          </w:p>
        </w:tc>
        <w:tc>
          <w:tcPr>
            <w:tcW w:w="1357" w:type="dxa"/>
            <w:shd w:val="clear" w:color="auto" w:fill="auto"/>
            <w:noWrap/>
            <w:vAlign w:val="bottom"/>
            <w:hideMark/>
          </w:tcPr>
          <w:p w14:paraId="5F2B7CCD"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384,000</w:t>
            </w:r>
          </w:p>
        </w:tc>
      </w:tr>
      <w:tr w:rsidR="00A00C97" w:rsidRPr="009E5255" w14:paraId="60A3DB1E" w14:textId="77777777" w:rsidTr="002C6015">
        <w:trPr>
          <w:trHeight w:val="20"/>
        </w:trPr>
        <w:tc>
          <w:tcPr>
            <w:tcW w:w="1887" w:type="dxa"/>
            <w:shd w:val="clear" w:color="auto" w:fill="auto"/>
            <w:noWrap/>
            <w:vAlign w:val="bottom"/>
            <w:hideMark/>
          </w:tcPr>
          <w:p w14:paraId="4CEF6AB4" w14:textId="77777777" w:rsidR="00A00C97" w:rsidRPr="009E5255" w:rsidRDefault="00A00C97" w:rsidP="00EA0B5A">
            <w:pPr>
              <w:pStyle w:val="NoSpacing"/>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Vinorelbine</w:t>
            </w:r>
          </w:p>
        </w:tc>
        <w:tc>
          <w:tcPr>
            <w:tcW w:w="1312" w:type="dxa"/>
            <w:shd w:val="clear" w:color="auto" w:fill="auto"/>
            <w:noWrap/>
            <w:vAlign w:val="bottom"/>
            <w:hideMark/>
          </w:tcPr>
          <w:p w14:paraId="17DD5828"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9,826</w:t>
            </w:r>
          </w:p>
        </w:tc>
        <w:tc>
          <w:tcPr>
            <w:tcW w:w="1399" w:type="dxa"/>
            <w:shd w:val="clear" w:color="auto" w:fill="auto"/>
            <w:noWrap/>
            <w:vAlign w:val="bottom"/>
            <w:hideMark/>
          </w:tcPr>
          <w:p w14:paraId="218BA51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60,296</w:t>
            </w:r>
          </w:p>
        </w:tc>
        <w:tc>
          <w:tcPr>
            <w:tcW w:w="1408" w:type="dxa"/>
            <w:shd w:val="clear" w:color="auto" w:fill="auto"/>
            <w:noWrap/>
            <w:vAlign w:val="bottom"/>
            <w:hideMark/>
          </w:tcPr>
          <w:p w14:paraId="054828F0"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3,286</w:t>
            </w:r>
          </w:p>
        </w:tc>
        <w:tc>
          <w:tcPr>
            <w:tcW w:w="1399" w:type="dxa"/>
            <w:shd w:val="clear" w:color="auto" w:fill="auto"/>
            <w:noWrap/>
            <w:vAlign w:val="bottom"/>
            <w:hideMark/>
          </w:tcPr>
          <w:p w14:paraId="3C5735A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88,172</w:t>
            </w:r>
          </w:p>
        </w:tc>
        <w:tc>
          <w:tcPr>
            <w:tcW w:w="1311" w:type="dxa"/>
            <w:shd w:val="clear" w:color="auto" w:fill="auto"/>
            <w:noWrap/>
            <w:vAlign w:val="bottom"/>
            <w:hideMark/>
          </w:tcPr>
          <w:p w14:paraId="78B27041"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157,939</w:t>
            </w:r>
          </w:p>
        </w:tc>
        <w:tc>
          <w:tcPr>
            <w:tcW w:w="1311" w:type="dxa"/>
            <w:shd w:val="clear" w:color="auto" w:fill="auto"/>
            <w:noWrap/>
            <w:vAlign w:val="bottom"/>
            <w:hideMark/>
          </w:tcPr>
          <w:p w14:paraId="708961F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54,790</w:t>
            </w:r>
          </w:p>
        </w:tc>
        <w:tc>
          <w:tcPr>
            <w:tcW w:w="1399" w:type="dxa"/>
            <w:shd w:val="clear" w:color="auto" w:fill="auto"/>
            <w:noWrap/>
            <w:vAlign w:val="bottom"/>
            <w:hideMark/>
          </w:tcPr>
          <w:p w14:paraId="6180911B"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471,159</w:t>
            </w:r>
          </w:p>
        </w:tc>
        <w:tc>
          <w:tcPr>
            <w:tcW w:w="1399" w:type="dxa"/>
            <w:shd w:val="clear" w:color="auto" w:fill="auto"/>
            <w:noWrap/>
            <w:vAlign w:val="bottom"/>
            <w:hideMark/>
          </w:tcPr>
          <w:p w14:paraId="1C4B9832"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60,305</w:t>
            </w:r>
          </w:p>
        </w:tc>
        <w:tc>
          <w:tcPr>
            <w:tcW w:w="1357" w:type="dxa"/>
            <w:shd w:val="clear" w:color="auto" w:fill="auto"/>
            <w:noWrap/>
            <w:vAlign w:val="bottom"/>
            <w:hideMark/>
          </w:tcPr>
          <w:p w14:paraId="1B1A7269" w14:textId="77777777" w:rsidR="00A00C97" w:rsidRPr="009E5255" w:rsidRDefault="00A00C97" w:rsidP="002C6015">
            <w:pPr>
              <w:pStyle w:val="NoSpacing"/>
              <w:jc w:val="center"/>
              <w:rPr>
                <w:rFonts w:asciiTheme="majorHAnsi" w:hAnsiTheme="majorHAnsi" w:cstheme="majorHAnsi"/>
                <w:color w:val="000000" w:themeColor="text1"/>
                <w:sz w:val="18"/>
                <w:szCs w:val="18"/>
                <w:lang w:eastAsia="en-AU"/>
              </w:rPr>
            </w:pPr>
            <w:r w:rsidRPr="009E5255">
              <w:rPr>
                <w:rFonts w:asciiTheme="majorHAnsi" w:hAnsiTheme="majorHAnsi" w:cstheme="majorHAnsi"/>
                <w:color w:val="000000" w:themeColor="text1"/>
                <w:sz w:val="18"/>
                <w:szCs w:val="18"/>
                <w:lang w:eastAsia="en-AU"/>
              </w:rPr>
              <w:t>$2,045,773</w:t>
            </w:r>
          </w:p>
        </w:tc>
      </w:tr>
      <w:tr w:rsidR="00A00C97" w:rsidRPr="009E5255" w14:paraId="3CD9E8B8" w14:textId="77777777" w:rsidTr="002C6015">
        <w:trPr>
          <w:trHeight w:val="20"/>
        </w:trPr>
        <w:tc>
          <w:tcPr>
            <w:tcW w:w="1887" w:type="dxa"/>
            <w:tcBorders>
              <w:bottom w:val="single" w:sz="4" w:space="0" w:color="auto"/>
            </w:tcBorders>
            <w:shd w:val="clear" w:color="auto" w:fill="auto"/>
            <w:noWrap/>
            <w:vAlign w:val="bottom"/>
            <w:hideMark/>
          </w:tcPr>
          <w:p w14:paraId="0919F7DA" w14:textId="77777777" w:rsidR="00A00C97" w:rsidRPr="009E5255" w:rsidRDefault="00A00C97" w:rsidP="00EA0B5A">
            <w:pPr>
              <w:pStyle w:val="NoSpacing"/>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Total</w:t>
            </w:r>
          </w:p>
        </w:tc>
        <w:tc>
          <w:tcPr>
            <w:tcW w:w="1312" w:type="dxa"/>
            <w:tcBorders>
              <w:bottom w:val="single" w:sz="4" w:space="0" w:color="auto"/>
            </w:tcBorders>
            <w:shd w:val="clear" w:color="auto" w:fill="auto"/>
            <w:noWrap/>
            <w:vAlign w:val="bottom"/>
            <w:hideMark/>
          </w:tcPr>
          <w:p w14:paraId="44461387" w14:textId="77777777" w:rsidR="00A00C97" w:rsidRPr="009E5255" w:rsidRDefault="00A00C97" w:rsidP="002C6015">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93,683,487</w:t>
            </w:r>
          </w:p>
        </w:tc>
        <w:tc>
          <w:tcPr>
            <w:tcW w:w="1399" w:type="dxa"/>
            <w:tcBorders>
              <w:bottom w:val="single" w:sz="4" w:space="0" w:color="auto"/>
            </w:tcBorders>
            <w:shd w:val="clear" w:color="auto" w:fill="auto"/>
            <w:noWrap/>
            <w:vAlign w:val="bottom"/>
            <w:hideMark/>
          </w:tcPr>
          <w:p w14:paraId="4F67F7C3" w14:textId="77777777" w:rsidR="00A00C97" w:rsidRPr="009E5255" w:rsidRDefault="00A00C97" w:rsidP="002C6015">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1,774,061,075</w:t>
            </w:r>
          </w:p>
        </w:tc>
        <w:tc>
          <w:tcPr>
            <w:tcW w:w="1408" w:type="dxa"/>
            <w:tcBorders>
              <w:bottom w:val="single" w:sz="4" w:space="0" w:color="auto"/>
            </w:tcBorders>
            <w:shd w:val="clear" w:color="auto" w:fill="auto"/>
            <w:noWrap/>
            <w:vAlign w:val="bottom"/>
            <w:hideMark/>
          </w:tcPr>
          <w:p w14:paraId="6298C5E2" w14:textId="77777777" w:rsidR="00A00C97" w:rsidRPr="009E5255" w:rsidRDefault="00A00C97" w:rsidP="002C6015">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15,782,355</w:t>
            </w:r>
          </w:p>
        </w:tc>
        <w:tc>
          <w:tcPr>
            <w:tcW w:w="1399" w:type="dxa"/>
            <w:tcBorders>
              <w:bottom w:val="single" w:sz="4" w:space="0" w:color="auto"/>
            </w:tcBorders>
            <w:shd w:val="clear" w:color="auto" w:fill="auto"/>
            <w:noWrap/>
            <w:vAlign w:val="bottom"/>
            <w:hideMark/>
          </w:tcPr>
          <w:p w14:paraId="19EC6B56" w14:textId="77777777" w:rsidR="00A00C97" w:rsidRPr="009E5255" w:rsidRDefault="00A00C97" w:rsidP="002C6015">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1,367,059,248</w:t>
            </w:r>
          </w:p>
        </w:tc>
        <w:tc>
          <w:tcPr>
            <w:tcW w:w="1311" w:type="dxa"/>
            <w:tcBorders>
              <w:bottom w:val="single" w:sz="4" w:space="0" w:color="auto"/>
            </w:tcBorders>
            <w:shd w:val="clear" w:color="auto" w:fill="auto"/>
            <w:noWrap/>
            <w:vAlign w:val="bottom"/>
            <w:hideMark/>
          </w:tcPr>
          <w:p w14:paraId="1DDE7BDD" w14:textId="77777777" w:rsidR="00A00C97" w:rsidRPr="009E5255" w:rsidRDefault="00A00C97" w:rsidP="002C6015">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444,563,852</w:t>
            </w:r>
          </w:p>
        </w:tc>
        <w:tc>
          <w:tcPr>
            <w:tcW w:w="1311" w:type="dxa"/>
            <w:tcBorders>
              <w:bottom w:val="single" w:sz="4" w:space="0" w:color="auto"/>
            </w:tcBorders>
            <w:shd w:val="clear" w:color="auto" w:fill="auto"/>
            <w:noWrap/>
            <w:vAlign w:val="bottom"/>
            <w:hideMark/>
          </w:tcPr>
          <w:p w14:paraId="7B429AE8" w14:textId="77777777" w:rsidR="00A00C97" w:rsidRPr="009E5255" w:rsidRDefault="00A00C97" w:rsidP="002C6015">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146,910,210</w:t>
            </w:r>
          </w:p>
        </w:tc>
        <w:tc>
          <w:tcPr>
            <w:tcW w:w="1399" w:type="dxa"/>
            <w:tcBorders>
              <w:bottom w:val="single" w:sz="4" w:space="0" w:color="auto"/>
            </w:tcBorders>
            <w:shd w:val="clear" w:color="auto" w:fill="auto"/>
            <w:noWrap/>
            <w:vAlign w:val="bottom"/>
            <w:hideMark/>
          </w:tcPr>
          <w:p w14:paraId="453DBD61" w14:textId="77777777" w:rsidR="00A00C97" w:rsidRPr="009E5255" w:rsidRDefault="00A00C97" w:rsidP="002C6015">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1,372,192,483</w:t>
            </w:r>
          </w:p>
        </w:tc>
        <w:tc>
          <w:tcPr>
            <w:tcW w:w="1399" w:type="dxa"/>
            <w:tcBorders>
              <w:bottom w:val="single" w:sz="4" w:space="0" w:color="auto"/>
            </w:tcBorders>
            <w:shd w:val="clear" w:color="auto" w:fill="auto"/>
            <w:noWrap/>
            <w:vAlign w:val="bottom"/>
            <w:hideMark/>
          </w:tcPr>
          <w:p w14:paraId="6C96F8E5" w14:textId="77777777" w:rsidR="00A00C97" w:rsidRPr="009E5255" w:rsidRDefault="00A00C97" w:rsidP="002C6015">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645,858,763</w:t>
            </w:r>
          </w:p>
        </w:tc>
        <w:tc>
          <w:tcPr>
            <w:tcW w:w="1357" w:type="dxa"/>
            <w:tcBorders>
              <w:bottom w:val="single" w:sz="4" w:space="0" w:color="auto"/>
            </w:tcBorders>
            <w:shd w:val="clear" w:color="auto" w:fill="auto"/>
            <w:noWrap/>
            <w:vAlign w:val="bottom"/>
            <w:hideMark/>
          </w:tcPr>
          <w:p w14:paraId="76D74E0B" w14:textId="77777777" w:rsidR="00A00C97" w:rsidRPr="009E5255" w:rsidRDefault="00A00C97" w:rsidP="002C6015">
            <w:pPr>
              <w:pStyle w:val="NoSpacing"/>
              <w:jc w:val="center"/>
              <w:rPr>
                <w:rFonts w:asciiTheme="majorHAnsi" w:hAnsiTheme="majorHAnsi" w:cstheme="majorHAnsi"/>
                <w:i/>
                <w:iCs/>
                <w:color w:val="000000" w:themeColor="text1"/>
                <w:sz w:val="18"/>
                <w:szCs w:val="18"/>
                <w:lang w:eastAsia="en-AU"/>
              </w:rPr>
            </w:pPr>
            <w:r w:rsidRPr="009E5255">
              <w:rPr>
                <w:rFonts w:asciiTheme="majorHAnsi" w:hAnsiTheme="majorHAnsi" w:cstheme="majorHAnsi"/>
                <w:i/>
                <w:iCs/>
                <w:color w:val="000000" w:themeColor="text1"/>
                <w:sz w:val="18"/>
                <w:szCs w:val="18"/>
                <w:lang w:eastAsia="en-AU"/>
              </w:rPr>
              <w:t>$5,860,111,473</w:t>
            </w:r>
          </w:p>
        </w:tc>
      </w:tr>
    </w:tbl>
    <w:p w14:paraId="0EC1A3E7" w14:textId="77777777" w:rsidR="00A00C97" w:rsidRPr="009E5255" w:rsidRDefault="00A00C97" w:rsidP="00A00C97">
      <w:pPr>
        <w:rPr>
          <w:color w:val="000000" w:themeColor="text1"/>
        </w:rPr>
        <w:sectPr w:rsidR="00A00C97" w:rsidRPr="009E5255" w:rsidSect="0072503A">
          <w:pgSz w:w="16838" w:h="11906" w:orient="landscape"/>
          <w:pgMar w:top="1440" w:right="1440" w:bottom="1440" w:left="1440" w:header="709" w:footer="709" w:gutter="0"/>
          <w:cols w:space="708"/>
          <w:docGrid w:linePitch="360"/>
        </w:sectPr>
      </w:pPr>
    </w:p>
    <w:p w14:paraId="2A44F5C5" w14:textId="3EB35FCA" w:rsidR="00A00C97" w:rsidRPr="009E5255" w:rsidRDefault="00A00C97" w:rsidP="00A00C97">
      <w:pPr>
        <w:rPr>
          <w:i/>
          <w:iCs/>
          <w:u w:val="single"/>
        </w:rPr>
      </w:pPr>
      <w:r w:rsidRPr="009E5255">
        <w:rPr>
          <w:i/>
          <w:iCs/>
          <w:u w:val="single"/>
        </w:rPr>
        <w:t xml:space="preserve">Total units purchased by </w:t>
      </w:r>
      <w:r w:rsidR="00F63F3E" w:rsidRPr="009E5255">
        <w:rPr>
          <w:i/>
          <w:iCs/>
          <w:u w:val="single"/>
        </w:rPr>
        <w:t>pharmacy setting</w:t>
      </w:r>
      <w:r w:rsidRPr="009E5255">
        <w:rPr>
          <w:i/>
          <w:iCs/>
          <w:u w:val="single"/>
        </w:rPr>
        <w:t xml:space="preserve"> (hospita</w:t>
      </w:r>
      <w:r w:rsidR="00F63F3E" w:rsidRPr="009E5255">
        <w:rPr>
          <w:i/>
          <w:iCs/>
          <w:u w:val="single"/>
        </w:rPr>
        <w:t>l/</w:t>
      </w:r>
      <w:r w:rsidRPr="009E5255">
        <w:rPr>
          <w:i/>
          <w:iCs/>
          <w:u w:val="single"/>
        </w:rPr>
        <w:t>retail)</w:t>
      </w:r>
    </w:p>
    <w:p w14:paraId="32954D99" w14:textId="653C19F0" w:rsidR="00A00C97" w:rsidRPr="009E5255" w:rsidRDefault="00A00C97" w:rsidP="00A00C97">
      <w:pPr>
        <w:rPr>
          <w:color w:val="000000" w:themeColor="text1"/>
        </w:rPr>
      </w:pPr>
      <w:r w:rsidRPr="009E5255">
        <w:rPr>
          <w:color w:val="000000" w:themeColor="text1"/>
        </w:rPr>
        <w:t xml:space="preserve">A summary of the total units purchased by drug and channel status is provided in </w:t>
      </w:r>
      <w:r w:rsidRPr="009E5255">
        <w:rPr>
          <w:color w:val="000000" w:themeColor="text1"/>
        </w:rPr>
        <w:fldChar w:fldCharType="begin"/>
      </w:r>
      <w:r w:rsidRPr="009E5255">
        <w:rPr>
          <w:color w:val="000000" w:themeColor="text1"/>
        </w:rPr>
        <w:instrText xml:space="preserve"> REF _Ref88502111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Table </w:t>
      </w:r>
      <w:r w:rsidR="000C766B" w:rsidRPr="000C766B">
        <w:rPr>
          <w:noProof/>
          <w:color w:val="000000" w:themeColor="text1"/>
        </w:rPr>
        <w:t>A45</w:t>
      </w:r>
      <w:r w:rsidRPr="009E5255">
        <w:rPr>
          <w:color w:val="000000" w:themeColor="text1"/>
        </w:rPr>
        <w:fldChar w:fldCharType="end"/>
      </w:r>
      <w:r w:rsidRPr="009E5255">
        <w:rPr>
          <w:color w:val="000000" w:themeColor="text1"/>
        </w:rPr>
        <w:t>,</w:t>
      </w:r>
      <w:r w:rsidRPr="009E5255">
        <w:rPr>
          <w:color w:val="000000" w:themeColor="text1"/>
        </w:rPr>
        <w:fldChar w:fldCharType="begin"/>
      </w:r>
      <w:r w:rsidRPr="009E5255">
        <w:rPr>
          <w:color w:val="000000" w:themeColor="text1"/>
        </w:rPr>
        <w:instrText xml:space="preserve"> REF _Ref89163537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Figure </w:t>
      </w:r>
      <w:r w:rsidR="000C766B" w:rsidRPr="000C766B">
        <w:rPr>
          <w:noProof/>
          <w:color w:val="000000" w:themeColor="text1"/>
        </w:rPr>
        <w:t>A75</w:t>
      </w:r>
      <w:r w:rsidRPr="009E5255">
        <w:rPr>
          <w:color w:val="000000" w:themeColor="text1"/>
        </w:rPr>
        <w:fldChar w:fldCharType="end"/>
      </w:r>
      <w:r w:rsidRPr="009E5255">
        <w:rPr>
          <w:color w:val="000000" w:themeColor="text1"/>
        </w:rPr>
        <w:t xml:space="preserve"> and </w:t>
      </w:r>
      <w:r w:rsidRPr="009E5255">
        <w:rPr>
          <w:color w:val="000000" w:themeColor="text1"/>
        </w:rPr>
        <w:fldChar w:fldCharType="begin"/>
      </w:r>
      <w:r w:rsidRPr="009E5255">
        <w:rPr>
          <w:color w:val="000000" w:themeColor="text1"/>
        </w:rPr>
        <w:instrText xml:space="preserve"> REF _Ref93488218 \h </w:instrText>
      </w:r>
      <w:r w:rsidRPr="009E5255">
        <w:rPr>
          <w:color w:val="000000" w:themeColor="text1"/>
        </w:rPr>
      </w:r>
      <w:r w:rsidRPr="009E5255">
        <w:rPr>
          <w:color w:val="000000" w:themeColor="text1"/>
        </w:rPr>
        <w:fldChar w:fldCharType="separate"/>
      </w:r>
      <w:r w:rsidR="000C766B" w:rsidRPr="009E5255">
        <w:t>Figure A</w:t>
      </w:r>
      <w:r w:rsidR="000C766B">
        <w:rPr>
          <w:noProof/>
        </w:rPr>
        <w:t>76</w:t>
      </w:r>
      <w:r w:rsidRPr="009E5255">
        <w:rPr>
          <w:color w:val="000000" w:themeColor="text1"/>
        </w:rPr>
        <w:fldChar w:fldCharType="end"/>
      </w:r>
      <w:r w:rsidRPr="009E5255">
        <w:rPr>
          <w:color w:val="000000" w:themeColor="text1"/>
        </w:rPr>
        <w:t>.  Overall, approximately 95% of medicine sales were to hospitals, the remaining 5% being to retail pharmacies.</w:t>
      </w:r>
    </w:p>
    <w:p w14:paraId="24CEC7EA" w14:textId="7693AADC" w:rsidR="00A00C97" w:rsidRPr="009E5255" w:rsidRDefault="00032C6F" w:rsidP="00777F39">
      <w:pPr>
        <w:pStyle w:val="Caption"/>
      </w:pPr>
      <w:bookmarkStart w:id="539" w:name="_Ref88502111"/>
      <w:r w:rsidRPr="009E5255">
        <w:t>Table A</w:t>
      </w:r>
      <w:r w:rsidR="00E36C93">
        <w:fldChar w:fldCharType="begin"/>
      </w:r>
      <w:r w:rsidR="00E36C93">
        <w:instrText xml:space="preserve"> SEQ Table_A \* ARABIC </w:instrText>
      </w:r>
      <w:r w:rsidR="00E36C93">
        <w:fldChar w:fldCharType="separate"/>
      </w:r>
      <w:r w:rsidR="000C766B">
        <w:rPr>
          <w:noProof/>
        </w:rPr>
        <w:t>45</w:t>
      </w:r>
      <w:r w:rsidR="00E36C93">
        <w:rPr>
          <w:noProof/>
        </w:rPr>
        <w:fldChar w:fldCharType="end"/>
      </w:r>
      <w:bookmarkEnd w:id="539"/>
      <w:r w:rsidRPr="009E5255">
        <w:t xml:space="preserve">. </w:t>
      </w:r>
      <w:r w:rsidR="00A00C97" w:rsidRPr="009E5255">
        <w:t xml:space="preserve">Total </w:t>
      </w:r>
      <w:r w:rsidR="00F63F3E" w:rsidRPr="009E5255">
        <w:t>u</w:t>
      </w:r>
      <w:r w:rsidR="00A00C97" w:rsidRPr="009E5255">
        <w:t xml:space="preserve">nits </w:t>
      </w:r>
      <w:r w:rsidR="008508F8" w:rsidRPr="009E5255">
        <w:t xml:space="preserve">purchased </w:t>
      </w:r>
      <w:r w:rsidR="00A00C97" w:rsidRPr="009E5255">
        <w:t>(mg) by</w:t>
      </w:r>
      <w:r w:rsidR="00ED07F5" w:rsidRPr="009E5255">
        <w:t xml:space="preserve"> EFC-listed</w:t>
      </w:r>
      <w:r w:rsidR="00A00C97" w:rsidRPr="009E5255">
        <w:t xml:space="preserve"> </w:t>
      </w:r>
      <w:r w:rsidR="00F63F3E" w:rsidRPr="009E5255">
        <w:t>drug</w:t>
      </w:r>
      <w:r w:rsidR="008508F8" w:rsidRPr="009E5255">
        <w:t xml:space="preserve"> and pharmacy setting</w:t>
      </w:r>
      <w:r w:rsidR="00A00C97" w:rsidRPr="009E5255">
        <w:t xml:space="preserve"> </w:t>
      </w:r>
      <w:r w:rsidR="008508F8" w:rsidRPr="009E5255">
        <w:t>(</w:t>
      </w:r>
      <w:r w:rsidR="00A00C97" w:rsidRPr="009E5255">
        <w:t xml:space="preserve">2016 </w:t>
      </w:r>
      <w:r w:rsidR="00F63F3E" w:rsidRPr="009E5255">
        <w:t>-</w:t>
      </w:r>
      <w:r w:rsidR="00A00C97" w:rsidRPr="009E5255">
        <w:t xml:space="preserve"> 2020</w:t>
      </w:r>
      <w:r w:rsidR="008508F8" w:rsidRPr="009E5255">
        <w:t>)</w:t>
      </w:r>
    </w:p>
    <w:tbl>
      <w:tblPr>
        <w:tblW w:w="0" w:type="auto"/>
        <w:tblLook w:val="04A0" w:firstRow="1" w:lastRow="0" w:firstColumn="1" w:lastColumn="0" w:noHBand="0" w:noVBand="1"/>
        <w:tblCaption w:val="Total units purchased (mg) by EFC-listed drug and pharmacy setting from 2016 to 2020"/>
      </w:tblPr>
      <w:tblGrid>
        <w:gridCol w:w="1129"/>
        <w:gridCol w:w="1227"/>
        <w:gridCol w:w="1227"/>
        <w:gridCol w:w="1377"/>
        <w:gridCol w:w="1227"/>
        <w:gridCol w:w="1227"/>
        <w:gridCol w:w="1377"/>
      </w:tblGrid>
      <w:tr w:rsidR="00A00C97" w:rsidRPr="009E5255" w14:paraId="0442AC22" w14:textId="77777777" w:rsidTr="00F63F3E">
        <w:trPr>
          <w:trHeight w:val="20"/>
          <w:tblHeader/>
        </w:trPr>
        <w:tc>
          <w:tcPr>
            <w:tcW w:w="0" w:type="auto"/>
            <w:tcBorders>
              <w:bottom w:val="single" w:sz="4" w:space="0" w:color="auto"/>
            </w:tcBorders>
            <w:shd w:val="clear" w:color="auto" w:fill="auto"/>
            <w:noWrap/>
            <w:hideMark/>
          </w:tcPr>
          <w:p w14:paraId="2BD833FA" w14:textId="7E893C05" w:rsidR="00A00C97" w:rsidRPr="009E5255" w:rsidRDefault="00F63F3E" w:rsidP="00F63F3E">
            <w:pPr>
              <w:pStyle w:val="NoSpacing"/>
              <w:keepNext/>
              <w:keepLines/>
              <w:rPr>
                <w:rFonts w:asciiTheme="majorHAnsi" w:hAnsiTheme="majorHAnsi" w:cstheme="majorHAnsi"/>
                <w:bCs/>
                <w:i/>
                <w:iCs/>
                <w:color w:val="000000" w:themeColor="text1"/>
                <w:szCs w:val="20"/>
                <w:lang w:eastAsia="en-AU"/>
              </w:rPr>
            </w:pPr>
            <w:r w:rsidRPr="009E5255">
              <w:rPr>
                <w:rFonts w:asciiTheme="majorHAnsi" w:hAnsiTheme="majorHAnsi" w:cstheme="majorHAnsi"/>
                <w:bCs/>
                <w:i/>
                <w:iCs/>
                <w:color w:val="000000" w:themeColor="text1"/>
                <w:szCs w:val="20"/>
              </w:rPr>
              <w:t>Setting</w:t>
            </w:r>
          </w:p>
        </w:tc>
        <w:tc>
          <w:tcPr>
            <w:tcW w:w="0" w:type="auto"/>
            <w:tcBorders>
              <w:bottom w:val="single" w:sz="4" w:space="0" w:color="auto"/>
            </w:tcBorders>
            <w:shd w:val="clear" w:color="auto" w:fill="auto"/>
            <w:noWrap/>
            <w:hideMark/>
          </w:tcPr>
          <w:p w14:paraId="204EBABD" w14:textId="77777777" w:rsidR="00A00C97" w:rsidRPr="009E5255" w:rsidRDefault="00A00C97" w:rsidP="00EA0B5A">
            <w:pPr>
              <w:pStyle w:val="NoSpacing"/>
              <w:keepNext/>
              <w:keepLines/>
              <w:jc w:val="center"/>
              <w:rPr>
                <w:rFonts w:asciiTheme="majorHAnsi" w:hAnsiTheme="majorHAnsi" w:cstheme="majorHAnsi"/>
                <w:bCs/>
                <w:i/>
                <w:iCs/>
                <w:color w:val="000000" w:themeColor="text1"/>
                <w:szCs w:val="20"/>
                <w:lang w:eastAsia="en-AU"/>
              </w:rPr>
            </w:pPr>
            <w:r w:rsidRPr="009E5255">
              <w:rPr>
                <w:rFonts w:asciiTheme="majorHAnsi" w:hAnsiTheme="majorHAnsi" w:cstheme="majorHAnsi"/>
                <w:bCs/>
                <w:i/>
                <w:iCs/>
                <w:color w:val="000000" w:themeColor="text1"/>
                <w:szCs w:val="20"/>
              </w:rPr>
              <w:t>2016</w:t>
            </w:r>
          </w:p>
        </w:tc>
        <w:tc>
          <w:tcPr>
            <w:tcW w:w="0" w:type="auto"/>
            <w:tcBorders>
              <w:bottom w:val="single" w:sz="4" w:space="0" w:color="auto"/>
            </w:tcBorders>
            <w:shd w:val="clear" w:color="auto" w:fill="auto"/>
            <w:noWrap/>
            <w:hideMark/>
          </w:tcPr>
          <w:p w14:paraId="075EB1FD" w14:textId="77777777" w:rsidR="00A00C97" w:rsidRPr="009E5255" w:rsidRDefault="00A00C97" w:rsidP="00EA0B5A">
            <w:pPr>
              <w:pStyle w:val="NoSpacing"/>
              <w:keepNext/>
              <w:keepLines/>
              <w:jc w:val="center"/>
              <w:rPr>
                <w:rFonts w:asciiTheme="majorHAnsi" w:hAnsiTheme="majorHAnsi" w:cstheme="majorHAnsi"/>
                <w:bCs/>
                <w:i/>
                <w:iCs/>
                <w:color w:val="000000" w:themeColor="text1"/>
                <w:szCs w:val="20"/>
                <w:lang w:eastAsia="en-AU"/>
              </w:rPr>
            </w:pPr>
            <w:r w:rsidRPr="009E5255">
              <w:rPr>
                <w:rFonts w:asciiTheme="majorHAnsi" w:hAnsiTheme="majorHAnsi" w:cstheme="majorHAnsi"/>
                <w:bCs/>
                <w:i/>
                <w:iCs/>
                <w:color w:val="000000" w:themeColor="text1"/>
                <w:szCs w:val="20"/>
              </w:rPr>
              <w:t>2017</w:t>
            </w:r>
          </w:p>
        </w:tc>
        <w:tc>
          <w:tcPr>
            <w:tcW w:w="0" w:type="auto"/>
            <w:tcBorders>
              <w:bottom w:val="single" w:sz="4" w:space="0" w:color="auto"/>
            </w:tcBorders>
            <w:shd w:val="clear" w:color="auto" w:fill="auto"/>
            <w:noWrap/>
            <w:hideMark/>
          </w:tcPr>
          <w:p w14:paraId="56DEFBC5" w14:textId="77777777" w:rsidR="00A00C97" w:rsidRPr="009E5255" w:rsidRDefault="00A00C97" w:rsidP="00EA0B5A">
            <w:pPr>
              <w:pStyle w:val="NoSpacing"/>
              <w:keepNext/>
              <w:keepLines/>
              <w:jc w:val="center"/>
              <w:rPr>
                <w:rFonts w:asciiTheme="majorHAnsi" w:hAnsiTheme="majorHAnsi" w:cstheme="majorHAnsi"/>
                <w:bCs/>
                <w:i/>
                <w:iCs/>
                <w:color w:val="000000" w:themeColor="text1"/>
                <w:szCs w:val="20"/>
                <w:lang w:eastAsia="en-AU"/>
              </w:rPr>
            </w:pPr>
            <w:r w:rsidRPr="009E5255">
              <w:rPr>
                <w:rFonts w:asciiTheme="majorHAnsi" w:hAnsiTheme="majorHAnsi" w:cstheme="majorHAnsi"/>
                <w:bCs/>
                <w:i/>
                <w:iCs/>
                <w:color w:val="000000" w:themeColor="text1"/>
                <w:szCs w:val="20"/>
              </w:rPr>
              <w:t>2018</w:t>
            </w:r>
          </w:p>
        </w:tc>
        <w:tc>
          <w:tcPr>
            <w:tcW w:w="0" w:type="auto"/>
            <w:tcBorders>
              <w:bottom w:val="single" w:sz="4" w:space="0" w:color="auto"/>
            </w:tcBorders>
            <w:shd w:val="clear" w:color="auto" w:fill="auto"/>
            <w:noWrap/>
            <w:hideMark/>
          </w:tcPr>
          <w:p w14:paraId="436D8BA2" w14:textId="77777777" w:rsidR="00A00C97" w:rsidRPr="009E5255" w:rsidRDefault="00A00C97" w:rsidP="00EA0B5A">
            <w:pPr>
              <w:pStyle w:val="NoSpacing"/>
              <w:keepNext/>
              <w:keepLines/>
              <w:jc w:val="center"/>
              <w:rPr>
                <w:rFonts w:asciiTheme="majorHAnsi" w:hAnsiTheme="majorHAnsi" w:cstheme="majorHAnsi"/>
                <w:bCs/>
                <w:i/>
                <w:iCs/>
                <w:color w:val="000000" w:themeColor="text1"/>
                <w:szCs w:val="20"/>
                <w:lang w:eastAsia="en-AU"/>
              </w:rPr>
            </w:pPr>
            <w:r w:rsidRPr="009E5255">
              <w:rPr>
                <w:rFonts w:asciiTheme="majorHAnsi" w:hAnsiTheme="majorHAnsi" w:cstheme="majorHAnsi"/>
                <w:bCs/>
                <w:i/>
                <w:iCs/>
                <w:color w:val="000000" w:themeColor="text1"/>
                <w:szCs w:val="20"/>
              </w:rPr>
              <w:t>2019</w:t>
            </w:r>
          </w:p>
        </w:tc>
        <w:tc>
          <w:tcPr>
            <w:tcW w:w="0" w:type="auto"/>
            <w:tcBorders>
              <w:bottom w:val="single" w:sz="4" w:space="0" w:color="auto"/>
            </w:tcBorders>
            <w:shd w:val="clear" w:color="auto" w:fill="auto"/>
            <w:noWrap/>
            <w:hideMark/>
          </w:tcPr>
          <w:p w14:paraId="5C92A23D" w14:textId="77777777" w:rsidR="00A00C97" w:rsidRPr="009E5255" w:rsidRDefault="00A00C97" w:rsidP="00EA0B5A">
            <w:pPr>
              <w:pStyle w:val="NoSpacing"/>
              <w:keepNext/>
              <w:keepLines/>
              <w:jc w:val="center"/>
              <w:rPr>
                <w:rFonts w:asciiTheme="majorHAnsi" w:hAnsiTheme="majorHAnsi" w:cstheme="majorHAnsi"/>
                <w:bCs/>
                <w:i/>
                <w:iCs/>
                <w:color w:val="000000" w:themeColor="text1"/>
                <w:szCs w:val="20"/>
                <w:lang w:eastAsia="en-AU"/>
              </w:rPr>
            </w:pPr>
            <w:r w:rsidRPr="009E5255">
              <w:rPr>
                <w:rFonts w:asciiTheme="majorHAnsi" w:hAnsiTheme="majorHAnsi" w:cstheme="majorHAnsi"/>
                <w:bCs/>
                <w:i/>
                <w:iCs/>
                <w:color w:val="000000" w:themeColor="text1"/>
                <w:szCs w:val="20"/>
              </w:rPr>
              <w:t>2020</w:t>
            </w:r>
          </w:p>
        </w:tc>
        <w:tc>
          <w:tcPr>
            <w:tcW w:w="0" w:type="auto"/>
            <w:tcBorders>
              <w:bottom w:val="single" w:sz="4" w:space="0" w:color="auto"/>
            </w:tcBorders>
            <w:shd w:val="clear" w:color="auto" w:fill="auto"/>
            <w:noWrap/>
            <w:hideMark/>
          </w:tcPr>
          <w:p w14:paraId="0066D694" w14:textId="77777777" w:rsidR="00A00C97" w:rsidRPr="009E5255" w:rsidRDefault="00A00C97" w:rsidP="00EA0B5A">
            <w:pPr>
              <w:pStyle w:val="NoSpacing"/>
              <w:keepNext/>
              <w:keepLines/>
              <w:jc w:val="center"/>
              <w:rPr>
                <w:rFonts w:asciiTheme="majorHAnsi" w:hAnsiTheme="majorHAnsi" w:cstheme="majorHAnsi"/>
                <w:bCs/>
                <w:i/>
                <w:iCs/>
                <w:color w:val="000000" w:themeColor="text1"/>
                <w:szCs w:val="20"/>
                <w:lang w:eastAsia="en-AU"/>
              </w:rPr>
            </w:pPr>
            <w:r w:rsidRPr="009E5255">
              <w:rPr>
                <w:rFonts w:asciiTheme="majorHAnsi" w:hAnsiTheme="majorHAnsi" w:cstheme="majorHAnsi"/>
                <w:bCs/>
                <w:i/>
                <w:iCs/>
                <w:color w:val="000000" w:themeColor="text1"/>
                <w:szCs w:val="20"/>
              </w:rPr>
              <w:t>2016-2020</w:t>
            </w:r>
          </w:p>
        </w:tc>
      </w:tr>
      <w:tr w:rsidR="00A00C97" w:rsidRPr="009E5255" w14:paraId="7A458E1E" w14:textId="77777777" w:rsidTr="00F63F3E">
        <w:trPr>
          <w:trHeight w:val="20"/>
        </w:trPr>
        <w:tc>
          <w:tcPr>
            <w:tcW w:w="0" w:type="auto"/>
            <w:gridSpan w:val="7"/>
            <w:tcBorders>
              <w:top w:val="single" w:sz="4" w:space="0" w:color="auto"/>
            </w:tcBorders>
            <w:shd w:val="clear" w:color="auto" w:fill="auto"/>
            <w:noWrap/>
            <w:hideMark/>
          </w:tcPr>
          <w:p w14:paraId="0CD248F5" w14:textId="77777777" w:rsidR="00A00C97" w:rsidRPr="009E5255" w:rsidRDefault="00A00C97" w:rsidP="00F63F3E">
            <w:pPr>
              <w:pStyle w:val="NoSpacing"/>
              <w:keepNext/>
              <w:keepLines/>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Arsenic</w:t>
            </w:r>
          </w:p>
        </w:tc>
      </w:tr>
      <w:tr w:rsidR="00A00C97" w:rsidRPr="009E5255" w14:paraId="5B7755D7" w14:textId="77777777" w:rsidTr="00F63F3E">
        <w:trPr>
          <w:trHeight w:val="20"/>
        </w:trPr>
        <w:tc>
          <w:tcPr>
            <w:tcW w:w="1129" w:type="dxa"/>
            <w:shd w:val="clear" w:color="auto" w:fill="auto"/>
            <w:noWrap/>
            <w:hideMark/>
          </w:tcPr>
          <w:p w14:paraId="596A07E0" w14:textId="77777777" w:rsidR="00A00C97" w:rsidRPr="009E5255" w:rsidRDefault="00A00C97" w:rsidP="00F63F3E">
            <w:pPr>
              <w:pStyle w:val="NoSpacing"/>
              <w:keepNext/>
              <w:keepLines/>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1227" w:type="dxa"/>
            <w:shd w:val="clear" w:color="auto" w:fill="auto"/>
            <w:noWrap/>
            <w:hideMark/>
          </w:tcPr>
          <w:p w14:paraId="53BCFF0E" w14:textId="77777777" w:rsidR="00A00C97" w:rsidRPr="009E5255" w:rsidRDefault="00A00C97"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820</w:t>
            </w:r>
          </w:p>
        </w:tc>
        <w:tc>
          <w:tcPr>
            <w:tcW w:w="0" w:type="auto"/>
            <w:shd w:val="clear" w:color="auto" w:fill="auto"/>
            <w:noWrap/>
            <w:hideMark/>
          </w:tcPr>
          <w:p w14:paraId="14919E65" w14:textId="77777777" w:rsidR="00A00C97" w:rsidRPr="009E5255" w:rsidRDefault="00A00C97"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413</w:t>
            </w:r>
          </w:p>
        </w:tc>
        <w:tc>
          <w:tcPr>
            <w:tcW w:w="0" w:type="auto"/>
            <w:shd w:val="clear" w:color="auto" w:fill="auto"/>
            <w:noWrap/>
            <w:hideMark/>
          </w:tcPr>
          <w:p w14:paraId="31764828" w14:textId="77777777" w:rsidR="00A00C97" w:rsidRPr="009E5255" w:rsidRDefault="00A00C97"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2,812</w:t>
            </w:r>
          </w:p>
        </w:tc>
        <w:tc>
          <w:tcPr>
            <w:tcW w:w="0" w:type="auto"/>
            <w:shd w:val="clear" w:color="auto" w:fill="auto"/>
            <w:noWrap/>
            <w:hideMark/>
          </w:tcPr>
          <w:p w14:paraId="21BAFA9A" w14:textId="77777777" w:rsidR="00A00C97" w:rsidRPr="009E5255" w:rsidRDefault="00A00C97"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2,796</w:t>
            </w:r>
          </w:p>
        </w:tc>
        <w:tc>
          <w:tcPr>
            <w:tcW w:w="0" w:type="auto"/>
            <w:shd w:val="clear" w:color="auto" w:fill="auto"/>
            <w:noWrap/>
            <w:hideMark/>
          </w:tcPr>
          <w:p w14:paraId="1D2CB825" w14:textId="77777777" w:rsidR="00A00C97" w:rsidRPr="009E5255" w:rsidRDefault="00A00C97"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0,441</w:t>
            </w:r>
          </w:p>
        </w:tc>
        <w:tc>
          <w:tcPr>
            <w:tcW w:w="0" w:type="auto"/>
            <w:shd w:val="clear" w:color="auto" w:fill="auto"/>
            <w:noWrap/>
            <w:hideMark/>
          </w:tcPr>
          <w:p w14:paraId="57A120E2" w14:textId="77777777" w:rsidR="00A00C97" w:rsidRPr="009E5255" w:rsidRDefault="00A00C97"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8,282</w:t>
            </w:r>
          </w:p>
        </w:tc>
      </w:tr>
      <w:tr w:rsidR="00A00C97" w:rsidRPr="009E5255" w14:paraId="3DEC48A7" w14:textId="77777777" w:rsidTr="00F63F3E">
        <w:trPr>
          <w:trHeight w:val="20"/>
        </w:trPr>
        <w:tc>
          <w:tcPr>
            <w:tcW w:w="1129" w:type="dxa"/>
            <w:shd w:val="clear" w:color="auto" w:fill="auto"/>
            <w:noWrap/>
            <w:hideMark/>
          </w:tcPr>
          <w:p w14:paraId="0C250DD9" w14:textId="77777777" w:rsidR="00A00C97" w:rsidRPr="009E5255" w:rsidRDefault="00A00C97" w:rsidP="00F63F3E">
            <w:pPr>
              <w:pStyle w:val="NoSpacing"/>
              <w:keepNext/>
              <w:keepLines/>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1227" w:type="dxa"/>
            <w:shd w:val="clear" w:color="auto" w:fill="auto"/>
            <w:noWrap/>
            <w:hideMark/>
          </w:tcPr>
          <w:p w14:paraId="0490F129" w14:textId="77777777" w:rsidR="00A00C97" w:rsidRPr="009E5255" w:rsidRDefault="00A00C97"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70</w:t>
            </w:r>
          </w:p>
        </w:tc>
        <w:tc>
          <w:tcPr>
            <w:tcW w:w="0" w:type="auto"/>
            <w:shd w:val="clear" w:color="auto" w:fill="auto"/>
            <w:noWrap/>
            <w:hideMark/>
          </w:tcPr>
          <w:p w14:paraId="478075A1" w14:textId="77777777" w:rsidR="00A00C97" w:rsidRPr="009E5255" w:rsidRDefault="00A00C97"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2</w:t>
            </w:r>
          </w:p>
        </w:tc>
        <w:tc>
          <w:tcPr>
            <w:tcW w:w="0" w:type="auto"/>
            <w:shd w:val="clear" w:color="auto" w:fill="auto"/>
            <w:noWrap/>
            <w:hideMark/>
          </w:tcPr>
          <w:p w14:paraId="262D831F" w14:textId="77777777" w:rsidR="00A00C97" w:rsidRPr="009E5255" w:rsidRDefault="00A00C97"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0</w:t>
            </w:r>
          </w:p>
        </w:tc>
        <w:tc>
          <w:tcPr>
            <w:tcW w:w="0" w:type="auto"/>
            <w:shd w:val="clear" w:color="auto" w:fill="auto"/>
            <w:noWrap/>
            <w:hideMark/>
          </w:tcPr>
          <w:p w14:paraId="3B0C09BD" w14:textId="33958491" w:rsidR="00A00C97" w:rsidRPr="009E5255" w:rsidRDefault="00145348"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57DE6A74" w14:textId="0A0B6FB8" w:rsidR="00A00C97" w:rsidRPr="009E5255" w:rsidRDefault="00145348"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0AA6D955" w14:textId="77777777" w:rsidR="00A00C97" w:rsidRPr="009E5255" w:rsidRDefault="00A00C97" w:rsidP="00EA0B5A">
            <w:pPr>
              <w:pStyle w:val="NoSpacing"/>
              <w:keepNext/>
              <w:keepLines/>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42</w:t>
            </w:r>
          </w:p>
        </w:tc>
      </w:tr>
      <w:tr w:rsidR="00A00C97" w:rsidRPr="009E5255" w14:paraId="0BC1A9C3" w14:textId="77777777" w:rsidTr="00F63F3E">
        <w:trPr>
          <w:trHeight w:val="20"/>
        </w:trPr>
        <w:tc>
          <w:tcPr>
            <w:tcW w:w="1129" w:type="dxa"/>
            <w:shd w:val="clear" w:color="auto" w:fill="auto"/>
            <w:noWrap/>
            <w:hideMark/>
          </w:tcPr>
          <w:p w14:paraId="2CAC000B"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1227" w:type="dxa"/>
            <w:shd w:val="clear" w:color="auto" w:fill="auto"/>
            <w:noWrap/>
            <w:hideMark/>
          </w:tcPr>
          <w:p w14:paraId="5D8A638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190</w:t>
            </w:r>
          </w:p>
        </w:tc>
        <w:tc>
          <w:tcPr>
            <w:tcW w:w="0" w:type="auto"/>
            <w:shd w:val="clear" w:color="auto" w:fill="auto"/>
            <w:noWrap/>
            <w:hideMark/>
          </w:tcPr>
          <w:p w14:paraId="2118774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585</w:t>
            </w:r>
          </w:p>
        </w:tc>
        <w:tc>
          <w:tcPr>
            <w:tcW w:w="0" w:type="auto"/>
            <w:shd w:val="clear" w:color="auto" w:fill="auto"/>
            <w:noWrap/>
            <w:hideMark/>
          </w:tcPr>
          <w:p w14:paraId="42A58F3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3,112</w:t>
            </w:r>
          </w:p>
        </w:tc>
        <w:tc>
          <w:tcPr>
            <w:tcW w:w="0" w:type="auto"/>
            <w:shd w:val="clear" w:color="auto" w:fill="auto"/>
            <w:noWrap/>
            <w:hideMark/>
          </w:tcPr>
          <w:p w14:paraId="64747E2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2,796</w:t>
            </w:r>
          </w:p>
        </w:tc>
        <w:tc>
          <w:tcPr>
            <w:tcW w:w="0" w:type="auto"/>
            <w:shd w:val="clear" w:color="auto" w:fill="auto"/>
            <w:noWrap/>
            <w:hideMark/>
          </w:tcPr>
          <w:p w14:paraId="6417C4E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0,441</w:t>
            </w:r>
          </w:p>
        </w:tc>
        <w:tc>
          <w:tcPr>
            <w:tcW w:w="0" w:type="auto"/>
            <w:shd w:val="clear" w:color="auto" w:fill="auto"/>
            <w:noWrap/>
            <w:hideMark/>
          </w:tcPr>
          <w:p w14:paraId="7EEAAB7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9,124</w:t>
            </w:r>
          </w:p>
        </w:tc>
      </w:tr>
      <w:tr w:rsidR="00A00C97" w:rsidRPr="009E5255" w14:paraId="003F4A4E" w14:textId="77777777" w:rsidTr="00F63F3E">
        <w:trPr>
          <w:trHeight w:val="20"/>
        </w:trPr>
        <w:tc>
          <w:tcPr>
            <w:tcW w:w="0" w:type="auto"/>
            <w:gridSpan w:val="7"/>
            <w:shd w:val="clear" w:color="auto" w:fill="auto"/>
            <w:noWrap/>
            <w:hideMark/>
          </w:tcPr>
          <w:p w14:paraId="1F9A5F1B"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Atezolizumab</w:t>
            </w:r>
          </w:p>
        </w:tc>
      </w:tr>
      <w:tr w:rsidR="00A00C97" w:rsidRPr="009E5255" w14:paraId="4339CBBA" w14:textId="77777777" w:rsidTr="00F63F3E">
        <w:trPr>
          <w:trHeight w:val="20"/>
        </w:trPr>
        <w:tc>
          <w:tcPr>
            <w:tcW w:w="0" w:type="auto"/>
            <w:shd w:val="clear" w:color="auto" w:fill="auto"/>
            <w:noWrap/>
            <w:hideMark/>
          </w:tcPr>
          <w:p w14:paraId="17124E5B"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3454BF7E" w14:textId="51B75955" w:rsidR="00A00C97" w:rsidRPr="009E5255" w:rsidRDefault="00F63F3E"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32432317" w14:textId="01EAE487" w:rsidR="00A00C97" w:rsidRPr="009E5255" w:rsidRDefault="00F63F3E"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54A5FEF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70,000</w:t>
            </w:r>
          </w:p>
        </w:tc>
        <w:tc>
          <w:tcPr>
            <w:tcW w:w="0" w:type="auto"/>
            <w:shd w:val="clear" w:color="auto" w:fill="auto"/>
            <w:noWrap/>
            <w:hideMark/>
          </w:tcPr>
          <w:p w14:paraId="7F346E1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374,240</w:t>
            </w:r>
          </w:p>
        </w:tc>
        <w:tc>
          <w:tcPr>
            <w:tcW w:w="0" w:type="auto"/>
            <w:shd w:val="clear" w:color="auto" w:fill="auto"/>
            <w:noWrap/>
            <w:hideMark/>
          </w:tcPr>
          <w:p w14:paraId="196FCF4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200,000</w:t>
            </w:r>
          </w:p>
        </w:tc>
        <w:tc>
          <w:tcPr>
            <w:tcW w:w="0" w:type="auto"/>
            <w:shd w:val="clear" w:color="auto" w:fill="auto"/>
            <w:noWrap/>
            <w:hideMark/>
          </w:tcPr>
          <w:p w14:paraId="716ED04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944,240</w:t>
            </w:r>
          </w:p>
        </w:tc>
      </w:tr>
      <w:tr w:rsidR="00A00C97" w:rsidRPr="009E5255" w14:paraId="24605C67" w14:textId="77777777" w:rsidTr="00F63F3E">
        <w:trPr>
          <w:trHeight w:val="20"/>
        </w:trPr>
        <w:tc>
          <w:tcPr>
            <w:tcW w:w="0" w:type="auto"/>
            <w:shd w:val="clear" w:color="auto" w:fill="auto"/>
            <w:noWrap/>
            <w:hideMark/>
          </w:tcPr>
          <w:p w14:paraId="1B49696D"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6A5E3FA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p>
        </w:tc>
        <w:tc>
          <w:tcPr>
            <w:tcW w:w="0" w:type="auto"/>
            <w:shd w:val="clear" w:color="auto" w:fill="auto"/>
            <w:noWrap/>
            <w:hideMark/>
          </w:tcPr>
          <w:p w14:paraId="3CBDE22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p>
        </w:tc>
        <w:tc>
          <w:tcPr>
            <w:tcW w:w="0" w:type="auto"/>
            <w:shd w:val="clear" w:color="auto" w:fill="auto"/>
            <w:noWrap/>
            <w:hideMark/>
          </w:tcPr>
          <w:p w14:paraId="5B9AF51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2,000</w:t>
            </w:r>
          </w:p>
        </w:tc>
        <w:tc>
          <w:tcPr>
            <w:tcW w:w="0" w:type="auto"/>
            <w:shd w:val="clear" w:color="auto" w:fill="auto"/>
            <w:noWrap/>
            <w:hideMark/>
          </w:tcPr>
          <w:p w14:paraId="62B9999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8,400</w:t>
            </w:r>
          </w:p>
        </w:tc>
        <w:tc>
          <w:tcPr>
            <w:tcW w:w="0" w:type="auto"/>
            <w:shd w:val="clear" w:color="auto" w:fill="auto"/>
            <w:noWrap/>
            <w:hideMark/>
          </w:tcPr>
          <w:p w14:paraId="054744E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83,200</w:t>
            </w:r>
          </w:p>
        </w:tc>
        <w:tc>
          <w:tcPr>
            <w:tcW w:w="0" w:type="auto"/>
            <w:shd w:val="clear" w:color="auto" w:fill="auto"/>
            <w:noWrap/>
            <w:hideMark/>
          </w:tcPr>
          <w:p w14:paraId="1A2BFB9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83,600</w:t>
            </w:r>
          </w:p>
        </w:tc>
      </w:tr>
      <w:tr w:rsidR="00A00C97" w:rsidRPr="009E5255" w14:paraId="125E6890" w14:textId="77777777" w:rsidTr="00F63F3E">
        <w:trPr>
          <w:trHeight w:val="20"/>
        </w:trPr>
        <w:tc>
          <w:tcPr>
            <w:tcW w:w="0" w:type="auto"/>
            <w:shd w:val="clear" w:color="auto" w:fill="auto"/>
            <w:noWrap/>
            <w:hideMark/>
          </w:tcPr>
          <w:p w14:paraId="1FC58EE5"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7907B8D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384BCFA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4F6AEE2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12,000</w:t>
            </w:r>
          </w:p>
        </w:tc>
        <w:tc>
          <w:tcPr>
            <w:tcW w:w="0" w:type="auto"/>
            <w:shd w:val="clear" w:color="auto" w:fill="auto"/>
            <w:noWrap/>
            <w:hideMark/>
          </w:tcPr>
          <w:p w14:paraId="543EFA8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532,640</w:t>
            </w:r>
          </w:p>
        </w:tc>
        <w:tc>
          <w:tcPr>
            <w:tcW w:w="0" w:type="auto"/>
            <w:shd w:val="clear" w:color="auto" w:fill="auto"/>
            <w:noWrap/>
            <w:hideMark/>
          </w:tcPr>
          <w:p w14:paraId="0F1DD4E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783,200</w:t>
            </w:r>
          </w:p>
        </w:tc>
        <w:tc>
          <w:tcPr>
            <w:tcW w:w="0" w:type="auto"/>
            <w:shd w:val="clear" w:color="auto" w:fill="auto"/>
            <w:noWrap/>
            <w:hideMark/>
          </w:tcPr>
          <w:p w14:paraId="067D5CD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727,840</w:t>
            </w:r>
          </w:p>
        </w:tc>
      </w:tr>
      <w:tr w:rsidR="00A00C97" w:rsidRPr="009E5255" w14:paraId="4618D2A6" w14:textId="77777777" w:rsidTr="00F63F3E">
        <w:trPr>
          <w:trHeight w:val="20"/>
        </w:trPr>
        <w:tc>
          <w:tcPr>
            <w:tcW w:w="0" w:type="auto"/>
            <w:gridSpan w:val="7"/>
            <w:shd w:val="clear" w:color="auto" w:fill="auto"/>
            <w:noWrap/>
            <w:hideMark/>
          </w:tcPr>
          <w:p w14:paraId="4ADE1D5A"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Avelumab</w:t>
            </w:r>
          </w:p>
        </w:tc>
      </w:tr>
      <w:tr w:rsidR="00A00C97" w:rsidRPr="009E5255" w14:paraId="4C0E6024" w14:textId="77777777" w:rsidTr="00F63F3E">
        <w:trPr>
          <w:trHeight w:val="20"/>
        </w:trPr>
        <w:tc>
          <w:tcPr>
            <w:tcW w:w="0" w:type="auto"/>
            <w:shd w:val="clear" w:color="auto" w:fill="auto"/>
            <w:noWrap/>
            <w:hideMark/>
          </w:tcPr>
          <w:p w14:paraId="4155F2B0"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194C0F40" w14:textId="2B4DCFEF" w:rsidR="00A00C97" w:rsidRPr="009E5255" w:rsidRDefault="00F63F3E"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15F1BE67" w14:textId="632EC2D7" w:rsidR="00A00C97" w:rsidRPr="009E5255" w:rsidRDefault="00F63F3E"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76223913" w14:textId="13F599BC" w:rsidR="00A00C97" w:rsidRPr="009E5255" w:rsidRDefault="00F63F3E"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19F48EE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83,075</w:t>
            </w:r>
          </w:p>
        </w:tc>
        <w:tc>
          <w:tcPr>
            <w:tcW w:w="0" w:type="auto"/>
            <w:shd w:val="clear" w:color="auto" w:fill="auto"/>
            <w:noWrap/>
            <w:hideMark/>
          </w:tcPr>
          <w:p w14:paraId="561C123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92,303</w:t>
            </w:r>
          </w:p>
        </w:tc>
        <w:tc>
          <w:tcPr>
            <w:tcW w:w="0" w:type="auto"/>
            <w:shd w:val="clear" w:color="auto" w:fill="auto"/>
            <w:noWrap/>
            <w:hideMark/>
          </w:tcPr>
          <w:p w14:paraId="0DF35B9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975,378</w:t>
            </w:r>
          </w:p>
        </w:tc>
      </w:tr>
      <w:tr w:rsidR="00A00C97" w:rsidRPr="009E5255" w14:paraId="7DA21720" w14:textId="77777777" w:rsidTr="00F63F3E">
        <w:trPr>
          <w:trHeight w:val="20"/>
        </w:trPr>
        <w:tc>
          <w:tcPr>
            <w:tcW w:w="0" w:type="auto"/>
            <w:shd w:val="clear" w:color="auto" w:fill="auto"/>
            <w:noWrap/>
            <w:hideMark/>
          </w:tcPr>
          <w:p w14:paraId="5E8B1134"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181FE6B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p>
        </w:tc>
        <w:tc>
          <w:tcPr>
            <w:tcW w:w="0" w:type="auto"/>
            <w:shd w:val="clear" w:color="auto" w:fill="auto"/>
            <w:noWrap/>
            <w:hideMark/>
          </w:tcPr>
          <w:p w14:paraId="1AE2A06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p>
        </w:tc>
        <w:tc>
          <w:tcPr>
            <w:tcW w:w="0" w:type="auto"/>
            <w:shd w:val="clear" w:color="auto" w:fill="auto"/>
            <w:noWrap/>
            <w:hideMark/>
          </w:tcPr>
          <w:p w14:paraId="0330191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p>
        </w:tc>
        <w:tc>
          <w:tcPr>
            <w:tcW w:w="0" w:type="auto"/>
            <w:shd w:val="clear" w:color="auto" w:fill="auto"/>
            <w:noWrap/>
            <w:hideMark/>
          </w:tcPr>
          <w:p w14:paraId="673F250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8,500</w:t>
            </w:r>
          </w:p>
        </w:tc>
        <w:tc>
          <w:tcPr>
            <w:tcW w:w="0" w:type="auto"/>
            <w:shd w:val="clear" w:color="auto" w:fill="auto"/>
            <w:noWrap/>
            <w:hideMark/>
          </w:tcPr>
          <w:p w14:paraId="7C7C54A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0,840</w:t>
            </w:r>
          </w:p>
        </w:tc>
        <w:tc>
          <w:tcPr>
            <w:tcW w:w="0" w:type="auto"/>
            <w:shd w:val="clear" w:color="auto" w:fill="auto"/>
            <w:noWrap/>
            <w:hideMark/>
          </w:tcPr>
          <w:p w14:paraId="48C9B7E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9,340</w:t>
            </w:r>
          </w:p>
        </w:tc>
      </w:tr>
      <w:tr w:rsidR="00A00C97" w:rsidRPr="009E5255" w14:paraId="7BCC0FD5" w14:textId="77777777" w:rsidTr="00F63F3E">
        <w:trPr>
          <w:trHeight w:val="20"/>
        </w:trPr>
        <w:tc>
          <w:tcPr>
            <w:tcW w:w="0" w:type="auto"/>
            <w:shd w:val="clear" w:color="auto" w:fill="auto"/>
            <w:noWrap/>
            <w:hideMark/>
          </w:tcPr>
          <w:p w14:paraId="4E5E1585"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0A6C629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7B0E009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63393EE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262EF79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51,575</w:t>
            </w:r>
          </w:p>
        </w:tc>
        <w:tc>
          <w:tcPr>
            <w:tcW w:w="0" w:type="auto"/>
            <w:shd w:val="clear" w:color="auto" w:fill="auto"/>
            <w:noWrap/>
            <w:hideMark/>
          </w:tcPr>
          <w:p w14:paraId="72DE17C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73,143</w:t>
            </w:r>
          </w:p>
        </w:tc>
        <w:tc>
          <w:tcPr>
            <w:tcW w:w="0" w:type="auto"/>
            <w:shd w:val="clear" w:color="auto" w:fill="auto"/>
            <w:noWrap/>
            <w:hideMark/>
          </w:tcPr>
          <w:p w14:paraId="4D42192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224,718</w:t>
            </w:r>
          </w:p>
        </w:tc>
      </w:tr>
      <w:tr w:rsidR="00A00C97" w:rsidRPr="009E5255" w14:paraId="32985552" w14:textId="77777777" w:rsidTr="00F63F3E">
        <w:trPr>
          <w:trHeight w:val="20"/>
        </w:trPr>
        <w:tc>
          <w:tcPr>
            <w:tcW w:w="0" w:type="auto"/>
            <w:gridSpan w:val="7"/>
            <w:shd w:val="clear" w:color="auto" w:fill="auto"/>
            <w:noWrap/>
            <w:hideMark/>
          </w:tcPr>
          <w:p w14:paraId="5E886BB1"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Bendamustine</w:t>
            </w:r>
          </w:p>
        </w:tc>
      </w:tr>
      <w:tr w:rsidR="00A00C97" w:rsidRPr="009E5255" w14:paraId="2FFE8E39" w14:textId="77777777" w:rsidTr="00F63F3E">
        <w:trPr>
          <w:trHeight w:val="20"/>
        </w:trPr>
        <w:tc>
          <w:tcPr>
            <w:tcW w:w="0" w:type="auto"/>
            <w:shd w:val="clear" w:color="auto" w:fill="auto"/>
            <w:noWrap/>
            <w:hideMark/>
          </w:tcPr>
          <w:p w14:paraId="190DF379"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474223C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45,270</w:t>
            </w:r>
          </w:p>
        </w:tc>
        <w:tc>
          <w:tcPr>
            <w:tcW w:w="0" w:type="auto"/>
            <w:shd w:val="clear" w:color="auto" w:fill="auto"/>
            <w:noWrap/>
            <w:hideMark/>
          </w:tcPr>
          <w:p w14:paraId="4F63535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13,069</w:t>
            </w:r>
          </w:p>
        </w:tc>
        <w:tc>
          <w:tcPr>
            <w:tcW w:w="0" w:type="auto"/>
            <w:shd w:val="clear" w:color="auto" w:fill="auto"/>
            <w:noWrap/>
            <w:hideMark/>
          </w:tcPr>
          <w:p w14:paraId="30805C5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31,799</w:t>
            </w:r>
          </w:p>
        </w:tc>
        <w:tc>
          <w:tcPr>
            <w:tcW w:w="0" w:type="auto"/>
            <w:shd w:val="clear" w:color="auto" w:fill="auto"/>
            <w:noWrap/>
            <w:hideMark/>
          </w:tcPr>
          <w:p w14:paraId="476235A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75,732</w:t>
            </w:r>
          </w:p>
        </w:tc>
        <w:tc>
          <w:tcPr>
            <w:tcW w:w="0" w:type="auto"/>
            <w:shd w:val="clear" w:color="auto" w:fill="auto"/>
            <w:noWrap/>
            <w:hideMark/>
          </w:tcPr>
          <w:p w14:paraId="1DB0A07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57,061</w:t>
            </w:r>
          </w:p>
        </w:tc>
        <w:tc>
          <w:tcPr>
            <w:tcW w:w="0" w:type="auto"/>
            <w:shd w:val="clear" w:color="auto" w:fill="auto"/>
            <w:noWrap/>
            <w:hideMark/>
          </w:tcPr>
          <w:p w14:paraId="1C09689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622,931</w:t>
            </w:r>
          </w:p>
        </w:tc>
      </w:tr>
      <w:tr w:rsidR="00A00C97" w:rsidRPr="009E5255" w14:paraId="50E3BA95" w14:textId="77777777" w:rsidTr="00F63F3E">
        <w:trPr>
          <w:trHeight w:val="20"/>
        </w:trPr>
        <w:tc>
          <w:tcPr>
            <w:tcW w:w="0" w:type="auto"/>
            <w:shd w:val="clear" w:color="auto" w:fill="auto"/>
            <w:noWrap/>
            <w:hideMark/>
          </w:tcPr>
          <w:p w14:paraId="53A2F5F9"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2DC3466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2,305</w:t>
            </w:r>
          </w:p>
        </w:tc>
        <w:tc>
          <w:tcPr>
            <w:tcW w:w="0" w:type="auto"/>
            <w:shd w:val="clear" w:color="auto" w:fill="auto"/>
            <w:noWrap/>
            <w:hideMark/>
          </w:tcPr>
          <w:p w14:paraId="3771657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8,467</w:t>
            </w:r>
          </w:p>
        </w:tc>
        <w:tc>
          <w:tcPr>
            <w:tcW w:w="0" w:type="auto"/>
            <w:shd w:val="clear" w:color="auto" w:fill="auto"/>
            <w:noWrap/>
            <w:hideMark/>
          </w:tcPr>
          <w:p w14:paraId="144E63F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1,446</w:t>
            </w:r>
          </w:p>
        </w:tc>
        <w:tc>
          <w:tcPr>
            <w:tcW w:w="0" w:type="auto"/>
            <w:shd w:val="clear" w:color="auto" w:fill="auto"/>
            <w:noWrap/>
            <w:hideMark/>
          </w:tcPr>
          <w:p w14:paraId="1E5DDD7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3,517</w:t>
            </w:r>
          </w:p>
        </w:tc>
        <w:tc>
          <w:tcPr>
            <w:tcW w:w="0" w:type="auto"/>
            <w:shd w:val="clear" w:color="auto" w:fill="auto"/>
            <w:noWrap/>
            <w:hideMark/>
          </w:tcPr>
          <w:p w14:paraId="1206C75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2,709</w:t>
            </w:r>
          </w:p>
        </w:tc>
        <w:tc>
          <w:tcPr>
            <w:tcW w:w="0" w:type="auto"/>
            <w:shd w:val="clear" w:color="auto" w:fill="auto"/>
            <w:noWrap/>
            <w:hideMark/>
          </w:tcPr>
          <w:p w14:paraId="2919767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18,444</w:t>
            </w:r>
          </w:p>
        </w:tc>
      </w:tr>
      <w:tr w:rsidR="00A00C97" w:rsidRPr="009E5255" w14:paraId="210ACF36" w14:textId="77777777" w:rsidTr="00F63F3E">
        <w:trPr>
          <w:trHeight w:val="20"/>
        </w:trPr>
        <w:tc>
          <w:tcPr>
            <w:tcW w:w="0" w:type="auto"/>
            <w:shd w:val="clear" w:color="auto" w:fill="auto"/>
            <w:noWrap/>
            <w:hideMark/>
          </w:tcPr>
          <w:p w14:paraId="4B79B4C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171A120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27,575</w:t>
            </w:r>
          </w:p>
        </w:tc>
        <w:tc>
          <w:tcPr>
            <w:tcW w:w="0" w:type="auto"/>
            <w:shd w:val="clear" w:color="auto" w:fill="auto"/>
            <w:noWrap/>
            <w:hideMark/>
          </w:tcPr>
          <w:p w14:paraId="5E32BCE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51,536</w:t>
            </w:r>
          </w:p>
        </w:tc>
        <w:tc>
          <w:tcPr>
            <w:tcW w:w="0" w:type="auto"/>
            <w:shd w:val="clear" w:color="auto" w:fill="auto"/>
            <w:noWrap/>
            <w:hideMark/>
          </w:tcPr>
          <w:p w14:paraId="5B850D3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13,245</w:t>
            </w:r>
          </w:p>
        </w:tc>
        <w:tc>
          <w:tcPr>
            <w:tcW w:w="0" w:type="auto"/>
            <w:shd w:val="clear" w:color="auto" w:fill="auto"/>
            <w:noWrap/>
            <w:hideMark/>
          </w:tcPr>
          <w:p w14:paraId="1A59763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99,249</w:t>
            </w:r>
          </w:p>
        </w:tc>
        <w:tc>
          <w:tcPr>
            <w:tcW w:w="0" w:type="auto"/>
            <w:shd w:val="clear" w:color="auto" w:fill="auto"/>
            <w:noWrap/>
            <w:hideMark/>
          </w:tcPr>
          <w:p w14:paraId="7517DC8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49,770</w:t>
            </w:r>
          </w:p>
        </w:tc>
        <w:tc>
          <w:tcPr>
            <w:tcW w:w="0" w:type="auto"/>
            <w:shd w:val="clear" w:color="auto" w:fill="auto"/>
            <w:noWrap/>
            <w:hideMark/>
          </w:tcPr>
          <w:p w14:paraId="2F74707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141,375</w:t>
            </w:r>
          </w:p>
        </w:tc>
      </w:tr>
      <w:tr w:rsidR="00A00C97" w:rsidRPr="009E5255" w14:paraId="65464DEE" w14:textId="77777777" w:rsidTr="00F63F3E">
        <w:trPr>
          <w:trHeight w:val="20"/>
        </w:trPr>
        <w:tc>
          <w:tcPr>
            <w:tcW w:w="0" w:type="auto"/>
            <w:gridSpan w:val="7"/>
            <w:shd w:val="clear" w:color="auto" w:fill="auto"/>
            <w:noWrap/>
            <w:hideMark/>
          </w:tcPr>
          <w:p w14:paraId="36BBFF84"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Bevacizumab</w:t>
            </w:r>
          </w:p>
        </w:tc>
      </w:tr>
      <w:tr w:rsidR="00A00C97" w:rsidRPr="009E5255" w14:paraId="086C23A2" w14:textId="77777777" w:rsidTr="00F63F3E">
        <w:trPr>
          <w:trHeight w:val="20"/>
        </w:trPr>
        <w:tc>
          <w:tcPr>
            <w:tcW w:w="0" w:type="auto"/>
            <w:shd w:val="clear" w:color="auto" w:fill="auto"/>
            <w:noWrap/>
            <w:hideMark/>
          </w:tcPr>
          <w:p w14:paraId="5528A1A4"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12CDE5E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300,000</w:t>
            </w:r>
          </w:p>
        </w:tc>
        <w:tc>
          <w:tcPr>
            <w:tcW w:w="0" w:type="auto"/>
            <w:shd w:val="clear" w:color="auto" w:fill="auto"/>
            <w:noWrap/>
            <w:hideMark/>
          </w:tcPr>
          <w:p w14:paraId="7FFA644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000,000</w:t>
            </w:r>
          </w:p>
        </w:tc>
        <w:tc>
          <w:tcPr>
            <w:tcW w:w="0" w:type="auto"/>
            <w:shd w:val="clear" w:color="auto" w:fill="auto"/>
            <w:noWrap/>
            <w:hideMark/>
          </w:tcPr>
          <w:p w14:paraId="43E6C87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000,000</w:t>
            </w:r>
          </w:p>
        </w:tc>
        <w:tc>
          <w:tcPr>
            <w:tcW w:w="0" w:type="auto"/>
            <w:shd w:val="clear" w:color="auto" w:fill="auto"/>
            <w:noWrap/>
            <w:hideMark/>
          </w:tcPr>
          <w:p w14:paraId="07A49B9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700,000</w:t>
            </w:r>
          </w:p>
        </w:tc>
        <w:tc>
          <w:tcPr>
            <w:tcW w:w="0" w:type="auto"/>
            <w:shd w:val="clear" w:color="auto" w:fill="auto"/>
            <w:noWrap/>
            <w:hideMark/>
          </w:tcPr>
          <w:p w14:paraId="50F222C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200,000</w:t>
            </w:r>
          </w:p>
        </w:tc>
        <w:tc>
          <w:tcPr>
            <w:tcW w:w="0" w:type="auto"/>
            <w:shd w:val="clear" w:color="auto" w:fill="auto"/>
            <w:noWrap/>
            <w:hideMark/>
          </w:tcPr>
          <w:p w14:paraId="742D499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5,200,000</w:t>
            </w:r>
          </w:p>
        </w:tc>
      </w:tr>
      <w:tr w:rsidR="00A00C97" w:rsidRPr="009E5255" w14:paraId="398EB8FE" w14:textId="77777777" w:rsidTr="00F63F3E">
        <w:trPr>
          <w:trHeight w:val="20"/>
        </w:trPr>
        <w:tc>
          <w:tcPr>
            <w:tcW w:w="0" w:type="auto"/>
            <w:shd w:val="clear" w:color="auto" w:fill="auto"/>
            <w:noWrap/>
            <w:hideMark/>
          </w:tcPr>
          <w:p w14:paraId="379FBD51"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062EA08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07,812</w:t>
            </w:r>
          </w:p>
        </w:tc>
        <w:tc>
          <w:tcPr>
            <w:tcW w:w="0" w:type="auto"/>
            <w:shd w:val="clear" w:color="auto" w:fill="auto"/>
            <w:noWrap/>
            <w:hideMark/>
          </w:tcPr>
          <w:p w14:paraId="45CFFA5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61,356</w:t>
            </w:r>
          </w:p>
        </w:tc>
        <w:tc>
          <w:tcPr>
            <w:tcW w:w="0" w:type="auto"/>
            <w:shd w:val="clear" w:color="auto" w:fill="auto"/>
            <w:noWrap/>
            <w:hideMark/>
          </w:tcPr>
          <w:p w14:paraId="56C372A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94,444</w:t>
            </w:r>
          </w:p>
        </w:tc>
        <w:tc>
          <w:tcPr>
            <w:tcW w:w="0" w:type="auto"/>
            <w:shd w:val="clear" w:color="auto" w:fill="auto"/>
            <w:noWrap/>
            <w:hideMark/>
          </w:tcPr>
          <w:p w14:paraId="23137B5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09,626</w:t>
            </w:r>
          </w:p>
        </w:tc>
        <w:tc>
          <w:tcPr>
            <w:tcW w:w="0" w:type="auto"/>
            <w:shd w:val="clear" w:color="auto" w:fill="auto"/>
            <w:noWrap/>
            <w:hideMark/>
          </w:tcPr>
          <w:p w14:paraId="3D6EA0C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59,801</w:t>
            </w:r>
          </w:p>
        </w:tc>
        <w:tc>
          <w:tcPr>
            <w:tcW w:w="0" w:type="auto"/>
            <w:shd w:val="clear" w:color="auto" w:fill="auto"/>
            <w:noWrap/>
            <w:hideMark/>
          </w:tcPr>
          <w:p w14:paraId="581BB22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033,039</w:t>
            </w:r>
          </w:p>
        </w:tc>
      </w:tr>
      <w:tr w:rsidR="00A00C97" w:rsidRPr="009E5255" w14:paraId="133C4CCB" w14:textId="77777777" w:rsidTr="00F63F3E">
        <w:trPr>
          <w:trHeight w:val="20"/>
        </w:trPr>
        <w:tc>
          <w:tcPr>
            <w:tcW w:w="0" w:type="auto"/>
            <w:shd w:val="clear" w:color="auto" w:fill="auto"/>
            <w:noWrap/>
            <w:hideMark/>
          </w:tcPr>
          <w:p w14:paraId="335BC9E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635D96C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707,812</w:t>
            </w:r>
          </w:p>
        </w:tc>
        <w:tc>
          <w:tcPr>
            <w:tcW w:w="0" w:type="auto"/>
            <w:shd w:val="clear" w:color="auto" w:fill="auto"/>
            <w:noWrap/>
            <w:hideMark/>
          </w:tcPr>
          <w:p w14:paraId="186D634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961,356</w:t>
            </w:r>
          </w:p>
        </w:tc>
        <w:tc>
          <w:tcPr>
            <w:tcW w:w="0" w:type="auto"/>
            <w:shd w:val="clear" w:color="auto" w:fill="auto"/>
            <w:noWrap/>
            <w:hideMark/>
          </w:tcPr>
          <w:p w14:paraId="3786434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594,444</w:t>
            </w:r>
          </w:p>
        </w:tc>
        <w:tc>
          <w:tcPr>
            <w:tcW w:w="0" w:type="auto"/>
            <w:shd w:val="clear" w:color="auto" w:fill="auto"/>
            <w:noWrap/>
            <w:hideMark/>
          </w:tcPr>
          <w:p w14:paraId="34CEF1C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509,626</w:t>
            </w:r>
          </w:p>
        </w:tc>
        <w:tc>
          <w:tcPr>
            <w:tcW w:w="0" w:type="auto"/>
            <w:shd w:val="clear" w:color="auto" w:fill="auto"/>
            <w:noWrap/>
            <w:hideMark/>
          </w:tcPr>
          <w:p w14:paraId="021D242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459,801</w:t>
            </w:r>
          </w:p>
        </w:tc>
        <w:tc>
          <w:tcPr>
            <w:tcW w:w="0" w:type="auto"/>
            <w:shd w:val="clear" w:color="auto" w:fill="auto"/>
            <w:noWrap/>
            <w:hideMark/>
          </w:tcPr>
          <w:p w14:paraId="32FF9D2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0,233,039</w:t>
            </w:r>
          </w:p>
        </w:tc>
      </w:tr>
      <w:tr w:rsidR="00A00C97" w:rsidRPr="009E5255" w14:paraId="33E9DE94" w14:textId="77777777" w:rsidTr="00F63F3E">
        <w:trPr>
          <w:trHeight w:val="20"/>
        </w:trPr>
        <w:tc>
          <w:tcPr>
            <w:tcW w:w="0" w:type="auto"/>
            <w:gridSpan w:val="7"/>
            <w:shd w:val="clear" w:color="auto" w:fill="auto"/>
            <w:noWrap/>
            <w:hideMark/>
          </w:tcPr>
          <w:p w14:paraId="0B5AC2A5"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Bleomycin</w:t>
            </w:r>
          </w:p>
        </w:tc>
      </w:tr>
      <w:tr w:rsidR="00A00C97" w:rsidRPr="009E5255" w14:paraId="1DC8AA93" w14:textId="77777777" w:rsidTr="00F63F3E">
        <w:trPr>
          <w:trHeight w:val="20"/>
        </w:trPr>
        <w:tc>
          <w:tcPr>
            <w:tcW w:w="0" w:type="auto"/>
            <w:shd w:val="clear" w:color="auto" w:fill="auto"/>
            <w:noWrap/>
            <w:hideMark/>
          </w:tcPr>
          <w:p w14:paraId="2E0C94C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33B56FC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53,000,000</w:t>
            </w:r>
          </w:p>
        </w:tc>
        <w:tc>
          <w:tcPr>
            <w:tcW w:w="0" w:type="auto"/>
            <w:shd w:val="clear" w:color="auto" w:fill="auto"/>
            <w:noWrap/>
            <w:hideMark/>
          </w:tcPr>
          <w:p w14:paraId="528E60C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92,000,000</w:t>
            </w:r>
          </w:p>
        </w:tc>
        <w:tc>
          <w:tcPr>
            <w:tcW w:w="0" w:type="auto"/>
            <w:shd w:val="clear" w:color="auto" w:fill="auto"/>
            <w:noWrap/>
            <w:hideMark/>
          </w:tcPr>
          <w:p w14:paraId="3B23048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96,000,000</w:t>
            </w:r>
          </w:p>
        </w:tc>
        <w:tc>
          <w:tcPr>
            <w:tcW w:w="0" w:type="auto"/>
            <w:shd w:val="clear" w:color="auto" w:fill="auto"/>
            <w:noWrap/>
            <w:hideMark/>
          </w:tcPr>
          <w:p w14:paraId="4970F01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25,000,000</w:t>
            </w:r>
          </w:p>
        </w:tc>
        <w:tc>
          <w:tcPr>
            <w:tcW w:w="0" w:type="auto"/>
            <w:shd w:val="clear" w:color="auto" w:fill="auto"/>
            <w:noWrap/>
            <w:hideMark/>
          </w:tcPr>
          <w:p w14:paraId="0CB7FF7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47,000,000</w:t>
            </w:r>
          </w:p>
        </w:tc>
        <w:tc>
          <w:tcPr>
            <w:tcW w:w="0" w:type="auto"/>
            <w:shd w:val="clear" w:color="auto" w:fill="auto"/>
            <w:noWrap/>
            <w:hideMark/>
          </w:tcPr>
          <w:p w14:paraId="09D0794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313,000,000</w:t>
            </w:r>
          </w:p>
        </w:tc>
      </w:tr>
      <w:tr w:rsidR="00A00C97" w:rsidRPr="009E5255" w14:paraId="0116638A" w14:textId="77777777" w:rsidTr="00F63F3E">
        <w:trPr>
          <w:trHeight w:val="20"/>
        </w:trPr>
        <w:tc>
          <w:tcPr>
            <w:tcW w:w="0" w:type="auto"/>
            <w:shd w:val="clear" w:color="auto" w:fill="auto"/>
            <w:noWrap/>
            <w:hideMark/>
          </w:tcPr>
          <w:p w14:paraId="36449BD3"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011AC00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0,400,000</w:t>
            </w:r>
          </w:p>
        </w:tc>
        <w:tc>
          <w:tcPr>
            <w:tcW w:w="0" w:type="auto"/>
            <w:shd w:val="clear" w:color="auto" w:fill="auto"/>
            <w:noWrap/>
            <w:hideMark/>
          </w:tcPr>
          <w:p w14:paraId="7A448B6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5,500,000</w:t>
            </w:r>
          </w:p>
        </w:tc>
        <w:tc>
          <w:tcPr>
            <w:tcW w:w="0" w:type="auto"/>
            <w:shd w:val="clear" w:color="auto" w:fill="auto"/>
            <w:noWrap/>
            <w:hideMark/>
          </w:tcPr>
          <w:p w14:paraId="32A3D7B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838,905</w:t>
            </w:r>
          </w:p>
        </w:tc>
        <w:tc>
          <w:tcPr>
            <w:tcW w:w="0" w:type="auto"/>
            <w:shd w:val="clear" w:color="auto" w:fill="auto"/>
            <w:noWrap/>
            <w:hideMark/>
          </w:tcPr>
          <w:p w14:paraId="5298486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700,000</w:t>
            </w:r>
          </w:p>
        </w:tc>
        <w:tc>
          <w:tcPr>
            <w:tcW w:w="0" w:type="auto"/>
            <w:shd w:val="clear" w:color="auto" w:fill="auto"/>
            <w:noWrap/>
            <w:hideMark/>
          </w:tcPr>
          <w:p w14:paraId="371E499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833,640</w:t>
            </w:r>
          </w:p>
        </w:tc>
        <w:tc>
          <w:tcPr>
            <w:tcW w:w="0" w:type="auto"/>
            <w:shd w:val="clear" w:color="auto" w:fill="auto"/>
            <w:noWrap/>
            <w:hideMark/>
          </w:tcPr>
          <w:p w14:paraId="1FFB271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1,272,545</w:t>
            </w:r>
          </w:p>
        </w:tc>
      </w:tr>
      <w:tr w:rsidR="00A00C97" w:rsidRPr="009E5255" w14:paraId="0ED47559" w14:textId="77777777" w:rsidTr="00F63F3E">
        <w:trPr>
          <w:trHeight w:val="20"/>
        </w:trPr>
        <w:tc>
          <w:tcPr>
            <w:tcW w:w="0" w:type="auto"/>
            <w:shd w:val="clear" w:color="auto" w:fill="auto"/>
            <w:noWrap/>
            <w:hideMark/>
          </w:tcPr>
          <w:p w14:paraId="52F546A0"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26A3496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23,400,000</w:t>
            </w:r>
          </w:p>
        </w:tc>
        <w:tc>
          <w:tcPr>
            <w:tcW w:w="0" w:type="auto"/>
            <w:shd w:val="clear" w:color="auto" w:fill="auto"/>
            <w:noWrap/>
            <w:hideMark/>
          </w:tcPr>
          <w:p w14:paraId="6143111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37,500,000</w:t>
            </w:r>
          </w:p>
        </w:tc>
        <w:tc>
          <w:tcPr>
            <w:tcW w:w="0" w:type="auto"/>
            <w:shd w:val="clear" w:color="auto" w:fill="auto"/>
            <w:noWrap/>
            <w:hideMark/>
          </w:tcPr>
          <w:p w14:paraId="64F2723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05,838,905</w:t>
            </w:r>
          </w:p>
        </w:tc>
        <w:tc>
          <w:tcPr>
            <w:tcW w:w="0" w:type="auto"/>
            <w:shd w:val="clear" w:color="auto" w:fill="auto"/>
            <w:noWrap/>
            <w:hideMark/>
          </w:tcPr>
          <w:p w14:paraId="4413CAC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36,700,000</w:t>
            </w:r>
          </w:p>
        </w:tc>
        <w:tc>
          <w:tcPr>
            <w:tcW w:w="0" w:type="auto"/>
            <w:shd w:val="clear" w:color="auto" w:fill="auto"/>
            <w:noWrap/>
            <w:hideMark/>
          </w:tcPr>
          <w:p w14:paraId="4656C2E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50,833,640</w:t>
            </w:r>
          </w:p>
        </w:tc>
        <w:tc>
          <w:tcPr>
            <w:tcW w:w="0" w:type="auto"/>
            <w:shd w:val="clear" w:color="auto" w:fill="auto"/>
            <w:noWrap/>
            <w:hideMark/>
          </w:tcPr>
          <w:p w14:paraId="098001D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454,272,545</w:t>
            </w:r>
          </w:p>
        </w:tc>
      </w:tr>
      <w:tr w:rsidR="00A00C97" w:rsidRPr="009E5255" w14:paraId="1A89DFFD" w14:textId="77777777" w:rsidTr="00F63F3E">
        <w:trPr>
          <w:trHeight w:val="20"/>
        </w:trPr>
        <w:tc>
          <w:tcPr>
            <w:tcW w:w="0" w:type="auto"/>
            <w:gridSpan w:val="7"/>
            <w:shd w:val="clear" w:color="auto" w:fill="auto"/>
            <w:noWrap/>
            <w:hideMark/>
          </w:tcPr>
          <w:p w14:paraId="07A686B1"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Blinatumomab</w:t>
            </w:r>
          </w:p>
        </w:tc>
      </w:tr>
      <w:tr w:rsidR="00A00C97" w:rsidRPr="009E5255" w14:paraId="1A081A82" w14:textId="77777777" w:rsidTr="00F63F3E">
        <w:trPr>
          <w:trHeight w:val="20"/>
        </w:trPr>
        <w:tc>
          <w:tcPr>
            <w:tcW w:w="0" w:type="auto"/>
            <w:shd w:val="clear" w:color="auto" w:fill="auto"/>
            <w:noWrap/>
            <w:hideMark/>
          </w:tcPr>
          <w:p w14:paraId="36629C6A"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00176E7F" w14:textId="6DF276A2" w:rsidR="00A00C97" w:rsidRPr="009E5255" w:rsidRDefault="00BD3B1B"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1DF6A56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9,534</w:t>
            </w:r>
          </w:p>
        </w:tc>
        <w:tc>
          <w:tcPr>
            <w:tcW w:w="0" w:type="auto"/>
            <w:shd w:val="clear" w:color="auto" w:fill="auto"/>
            <w:noWrap/>
            <w:hideMark/>
          </w:tcPr>
          <w:p w14:paraId="1A341AC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0,274</w:t>
            </w:r>
          </w:p>
        </w:tc>
        <w:tc>
          <w:tcPr>
            <w:tcW w:w="0" w:type="auto"/>
            <w:shd w:val="clear" w:color="auto" w:fill="auto"/>
            <w:noWrap/>
            <w:hideMark/>
          </w:tcPr>
          <w:p w14:paraId="5BF48B9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5,274</w:t>
            </w:r>
          </w:p>
        </w:tc>
        <w:tc>
          <w:tcPr>
            <w:tcW w:w="0" w:type="auto"/>
            <w:shd w:val="clear" w:color="auto" w:fill="auto"/>
            <w:noWrap/>
            <w:hideMark/>
          </w:tcPr>
          <w:p w14:paraId="4F9C731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5,124</w:t>
            </w:r>
          </w:p>
        </w:tc>
        <w:tc>
          <w:tcPr>
            <w:tcW w:w="0" w:type="auto"/>
            <w:shd w:val="clear" w:color="auto" w:fill="auto"/>
            <w:noWrap/>
            <w:hideMark/>
          </w:tcPr>
          <w:p w14:paraId="3FF7A1D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0,205</w:t>
            </w:r>
          </w:p>
        </w:tc>
      </w:tr>
      <w:tr w:rsidR="00A00C97" w:rsidRPr="009E5255" w14:paraId="223FE8CC" w14:textId="77777777" w:rsidTr="00F63F3E">
        <w:trPr>
          <w:trHeight w:val="20"/>
        </w:trPr>
        <w:tc>
          <w:tcPr>
            <w:tcW w:w="0" w:type="auto"/>
            <w:shd w:val="clear" w:color="auto" w:fill="auto"/>
            <w:noWrap/>
            <w:hideMark/>
          </w:tcPr>
          <w:p w14:paraId="43EDB48F"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1134A8CB" w14:textId="2B86D051" w:rsidR="00A00C97" w:rsidRPr="009E5255" w:rsidRDefault="00BD3B1B"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2C3C3B3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02</w:t>
            </w:r>
          </w:p>
        </w:tc>
        <w:tc>
          <w:tcPr>
            <w:tcW w:w="0" w:type="auto"/>
            <w:shd w:val="clear" w:color="auto" w:fill="auto"/>
            <w:noWrap/>
            <w:hideMark/>
          </w:tcPr>
          <w:p w14:paraId="1DB904D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79</w:t>
            </w:r>
          </w:p>
        </w:tc>
        <w:tc>
          <w:tcPr>
            <w:tcW w:w="0" w:type="auto"/>
            <w:shd w:val="clear" w:color="auto" w:fill="auto"/>
            <w:noWrap/>
            <w:hideMark/>
          </w:tcPr>
          <w:p w14:paraId="5DFBDE6F" w14:textId="73C98C6E" w:rsidR="00A00C97" w:rsidRPr="009E5255" w:rsidRDefault="00145348"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22912DD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57</w:t>
            </w:r>
          </w:p>
        </w:tc>
        <w:tc>
          <w:tcPr>
            <w:tcW w:w="0" w:type="auto"/>
            <w:shd w:val="clear" w:color="auto" w:fill="auto"/>
            <w:noWrap/>
            <w:hideMark/>
          </w:tcPr>
          <w:p w14:paraId="3698E2C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838</w:t>
            </w:r>
          </w:p>
        </w:tc>
      </w:tr>
      <w:tr w:rsidR="00A00C97" w:rsidRPr="009E5255" w14:paraId="031EB94E" w14:textId="77777777" w:rsidTr="00F63F3E">
        <w:trPr>
          <w:trHeight w:val="20"/>
        </w:trPr>
        <w:tc>
          <w:tcPr>
            <w:tcW w:w="0" w:type="auto"/>
            <w:shd w:val="clear" w:color="auto" w:fill="auto"/>
            <w:noWrap/>
            <w:hideMark/>
          </w:tcPr>
          <w:p w14:paraId="08D2960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11D3568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73AC334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0,136</w:t>
            </w:r>
          </w:p>
        </w:tc>
        <w:tc>
          <w:tcPr>
            <w:tcW w:w="0" w:type="auto"/>
            <w:shd w:val="clear" w:color="auto" w:fill="auto"/>
            <w:noWrap/>
            <w:hideMark/>
          </w:tcPr>
          <w:p w14:paraId="3038967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2,353</w:t>
            </w:r>
          </w:p>
        </w:tc>
        <w:tc>
          <w:tcPr>
            <w:tcW w:w="0" w:type="auto"/>
            <w:shd w:val="clear" w:color="auto" w:fill="auto"/>
            <w:noWrap/>
            <w:hideMark/>
          </w:tcPr>
          <w:p w14:paraId="05F050E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5,274</w:t>
            </w:r>
          </w:p>
        </w:tc>
        <w:tc>
          <w:tcPr>
            <w:tcW w:w="0" w:type="auto"/>
            <w:shd w:val="clear" w:color="auto" w:fill="auto"/>
            <w:noWrap/>
            <w:hideMark/>
          </w:tcPr>
          <w:p w14:paraId="6F5D992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8,281</w:t>
            </w:r>
          </w:p>
        </w:tc>
        <w:tc>
          <w:tcPr>
            <w:tcW w:w="0" w:type="auto"/>
            <w:shd w:val="clear" w:color="auto" w:fill="auto"/>
            <w:noWrap/>
            <w:hideMark/>
          </w:tcPr>
          <w:p w14:paraId="74C9F73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6,043</w:t>
            </w:r>
          </w:p>
        </w:tc>
      </w:tr>
      <w:tr w:rsidR="00A00C97" w:rsidRPr="009E5255" w14:paraId="37A5554F" w14:textId="77777777" w:rsidTr="00F63F3E">
        <w:trPr>
          <w:trHeight w:val="20"/>
        </w:trPr>
        <w:tc>
          <w:tcPr>
            <w:tcW w:w="0" w:type="auto"/>
            <w:gridSpan w:val="7"/>
            <w:shd w:val="clear" w:color="auto" w:fill="auto"/>
            <w:noWrap/>
            <w:hideMark/>
          </w:tcPr>
          <w:p w14:paraId="4CB7863B"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Bortezomib</w:t>
            </w:r>
          </w:p>
        </w:tc>
      </w:tr>
      <w:tr w:rsidR="00A00C97" w:rsidRPr="009E5255" w14:paraId="6D9A0BEE" w14:textId="77777777" w:rsidTr="00F63F3E">
        <w:trPr>
          <w:trHeight w:val="20"/>
        </w:trPr>
        <w:tc>
          <w:tcPr>
            <w:tcW w:w="0" w:type="auto"/>
            <w:shd w:val="clear" w:color="auto" w:fill="auto"/>
            <w:noWrap/>
            <w:hideMark/>
          </w:tcPr>
          <w:p w14:paraId="5CC69A4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4A1A7DA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8,533</w:t>
            </w:r>
          </w:p>
        </w:tc>
        <w:tc>
          <w:tcPr>
            <w:tcW w:w="0" w:type="auto"/>
            <w:shd w:val="clear" w:color="auto" w:fill="auto"/>
            <w:noWrap/>
            <w:hideMark/>
          </w:tcPr>
          <w:p w14:paraId="7554196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8,236</w:t>
            </w:r>
          </w:p>
        </w:tc>
        <w:tc>
          <w:tcPr>
            <w:tcW w:w="0" w:type="auto"/>
            <w:shd w:val="clear" w:color="auto" w:fill="auto"/>
            <w:noWrap/>
            <w:hideMark/>
          </w:tcPr>
          <w:p w14:paraId="36608B0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4,636</w:t>
            </w:r>
          </w:p>
        </w:tc>
        <w:tc>
          <w:tcPr>
            <w:tcW w:w="0" w:type="auto"/>
            <w:shd w:val="clear" w:color="auto" w:fill="auto"/>
            <w:noWrap/>
            <w:hideMark/>
          </w:tcPr>
          <w:p w14:paraId="30C2149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0,516</w:t>
            </w:r>
          </w:p>
        </w:tc>
        <w:tc>
          <w:tcPr>
            <w:tcW w:w="0" w:type="auto"/>
            <w:shd w:val="clear" w:color="auto" w:fill="auto"/>
            <w:noWrap/>
            <w:hideMark/>
          </w:tcPr>
          <w:p w14:paraId="209D7DB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8,654</w:t>
            </w:r>
          </w:p>
        </w:tc>
        <w:tc>
          <w:tcPr>
            <w:tcW w:w="0" w:type="auto"/>
            <w:shd w:val="clear" w:color="auto" w:fill="auto"/>
            <w:noWrap/>
            <w:hideMark/>
          </w:tcPr>
          <w:p w14:paraId="54EB9AA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00,573</w:t>
            </w:r>
          </w:p>
        </w:tc>
      </w:tr>
      <w:tr w:rsidR="00A00C97" w:rsidRPr="009E5255" w14:paraId="4AFA74A7" w14:textId="77777777" w:rsidTr="00F63F3E">
        <w:trPr>
          <w:trHeight w:val="20"/>
        </w:trPr>
        <w:tc>
          <w:tcPr>
            <w:tcW w:w="0" w:type="auto"/>
            <w:shd w:val="clear" w:color="auto" w:fill="auto"/>
            <w:noWrap/>
            <w:hideMark/>
          </w:tcPr>
          <w:p w14:paraId="49C899E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2FC60BA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266</w:t>
            </w:r>
          </w:p>
        </w:tc>
        <w:tc>
          <w:tcPr>
            <w:tcW w:w="0" w:type="auto"/>
            <w:shd w:val="clear" w:color="auto" w:fill="auto"/>
            <w:noWrap/>
            <w:hideMark/>
          </w:tcPr>
          <w:p w14:paraId="5BBA482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539</w:t>
            </w:r>
          </w:p>
        </w:tc>
        <w:tc>
          <w:tcPr>
            <w:tcW w:w="0" w:type="auto"/>
            <w:shd w:val="clear" w:color="auto" w:fill="auto"/>
            <w:noWrap/>
            <w:hideMark/>
          </w:tcPr>
          <w:p w14:paraId="146FFB3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371</w:t>
            </w:r>
          </w:p>
        </w:tc>
        <w:tc>
          <w:tcPr>
            <w:tcW w:w="0" w:type="auto"/>
            <w:shd w:val="clear" w:color="auto" w:fill="auto"/>
            <w:noWrap/>
            <w:hideMark/>
          </w:tcPr>
          <w:p w14:paraId="2705DD3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791</w:t>
            </w:r>
          </w:p>
        </w:tc>
        <w:tc>
          <w:tcPr>
            <w:tcW w:w="0" w:type="auto"/>
            <w:shd w:val="clear" w:color="auto" w:fill="auto"/>
            <w:noWrap/>
            <w:hideMark/>
          </w:tcPr>
          <w:p w14:paraId="2703D46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002</w:t>
            </w:r>
          </w:p>
        </w:tc>
        <w:tc>
          <w:tcPr>
            <w:tcW w:w="0" w:type="auto"/>
            <w:shd w:val="clear" w:color="auto" w:fill="auto"/>
            <w:noWrap/>
            <w:hideMark/>
          </w:tcPr>
          <w:p w14:paraId="58F85C5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968</w:t>
            </w:r>
          </w:p>
        </w:tc>
      </w:tr>
      <w:tr w:rsidR="00A00C97" w:rsidRPr="009E5255" w14:paraId="2A27A955" w14:textId="77777777" w:rsidTr="00F63F3E">
        <w:trPr>
          <w:trHeight w:val="20"/>
        </w:trPr>
        <w:tc>
          <w:tcPr>
            <w:tcW w:w="0" w:type="auto"/>
            <w:shd w:val="clear" w:color="auto" w:fill="auto"/>
            <w:noWrap/>
            <w:hideMark/>
          </w:tcPr>
          <w:p w14:paraId="055A13B9"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6BB346A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7,798</w:t>
            </w:r>
          </w:p>
        </w:tc>
        <w:tc>
          <w:tcPr>
            <w:tcW w:w="0" w:type="auto"/>
            <w:shd w:val="clear" w:color="auto" w:fill="auto"/>
            <w:noWrap/>
            <w:hideMark/>
          </w:tcPr>
          <w:p w14:paraId="57AA08B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2,775</w:t>
            </w:r>
          </w:p>
        </w:tc>
        <w:tc>
          <w:tcPr>
            <w:tcW w:w="0" w:type="auto"/>
            <w:shd w:val="clear" w:color="auto" w:fill="auto"/>
            <w:noWrap/>
            <w:hideMark/>
          </w:tcPr>
          <w:p w14:paraId="311E7B4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9,006</w:t>
            </w:r>
          </w:p>
        </w:tc>
        <w:tc>
          <w:tcPr>
            <w:tcW w:w="0" w:type="auto"/>
            <w:shd w:val="clear" w:color="auto" w:fill="auto"/>
            <w:noWrap/>
            <w:hideMark/>
          </w:tcPr>
          <w:p w14:paraId="796D12B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6,307</w:t>
            </w:r>
          </w:p>
        </w:tc>
        <w:tc>
          <w:tcPr>
            <w:tcW w:w="0" w:type="auto"/>
            <w:shd w:val="clear" w:color="auto" w:fill="auto"/>
            <w:noWrap/>
            <w:hideMark/>
          </w:tcPr>
          <w:p w14:paraId="6874A75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5,655</w:t>
            </w:r>
          </w:p>
        </w:tc>
        <w:tc>
          <w:tcPr>
            <w:tcW w:w="0" w:type="auto"/>
            <w:shd w:val="clear" w:color="auto" w:fill="auto"/>
            <w:noWrap/>
            <w:hideMark/>
          </w:tcPr>
          <w:p w14:paraId="5E45785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31,541</w:t>
            </w:r>
          </w:p>
        </w:tc>
      </w:tr>
      <w:tr w:rsidR="00A00C97" w:rsidRPr="009E5255" w14:paraId="356D2CDD" w14:textId="77777777" w:rsidTr="00F63F3E">
        <w:trPr>
          <w:trHeight w:val="20"/>
        </w:trPr>
        <w:tc>
          <w:tcPr>
            <w:tcW w:w="0" w:type="auto"/>
            <w:gridSpan w:val="7"/>
            <w:shd w:val="clear" w:color="auto" w:fill="auto"/>
            <w:noWrap/>
            <w:hideMark/>
          </w:tcPr>
          <w:p w14:paraId="4E97ED08"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Brentuximab Vedotin</w:t>
            </w:r>
          </w:p>
        </w:tc>
      </w:tr>
      <w:tr w:rsidR="00BD3B1B" w:rsidRPr="009E5255" w14:paraId="7107507C" w14:textId="77777777" w:rsidTr="00F63F3E">
        <w:trPr>
          <w:trHeight w:val="20"/>
        </w:trPr>
        <w:tc>
          <w:tcPr>
            <w:tcW w:w="0" w:type="auto"/>
            <w:shd w:val="clear" w:color="auto" w:fill="auto"/>
            <w:noWrap/>
            <w:hideMark/>
          </w:tcPr>
          <w:p w14:paraId="385EF5C6" w14:textId="549331C2" w:rsidR="00BD3B1B" w:rsidRPr="009E5255" w:rsidRDefault="00BD3B1B" w:rsidP="00BD3B1B">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2E077E74" w14:textId="5D17E927"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8732</w:t>
            </w:r>
          </w:p>
        </w:tc>
        <w:tc>
          <w:tcPr>
            <w:tcW w:w="0" w:type="auto"/>
            <w:shd w:val="clear" w:color="auto" w:fill="auto"/>
            <w:noWrap/>
            <w:hideMark/>
          </w:tcPr>
          <w:p w14:paraId="708AF397" w14:textId="50B20F7F"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5,442</w:t>
            </w:r>
          </w:p>
        </w:tc>
        <w:tc>
          <w:tcPr>
            <w:tcW w:w="0" w:type="auto"/>
            <w:shd w:val="clear" w:color="auto" w:fill="auto"/>
            <w:noWrap/>
            <w:hideMark/>
          </w:tcPr>
          <w:p w14:paraId="1DAFE4B0" w14:textId="3421C014"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4,859</w:t>
            </w:r>
          </w:p>
        </w:tc>
        <w:tc>
          <w:tcPr>
            <w:tcW w:w="0" w:type="auto"/>
            <w:shd w:val="clear" w:color="auto" w:fill="auto"/>
            <w:noWrap/>
            <w:hideMark/>
          </w:tcPr>
          <w:p w14:paraId="7FE4FF16" w14:textId="616B47F2"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2,430</w:t>
            </w:r>
          </w:p>
        </w:tc>
        <w:tc>
          <w:tcPr>
            <w:tcW w:w="0" w:type="auto"/>
            <w:shd w:val="clear" w:color="auto" w:fill="auto"/>
            <w:noWrap/>
            <w:hideMark/>
          </w:tcPr>
          <w:p w14:paraId="0F1AF651" w14:textId="74AC4F77"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2,346</w:t>
            </w:r>
          </w:p>
        </w:tc>
        <w:tc>
          <w:tcPr>
            <w:tcW w:w="0" w:type="auto"/>
            <w:shd w:val="clear" w:color="auto" w:fill="auto"/>
            <w:noWrap/>
            <w:hideMark/>
          </w:tcPr>
          <w:p w14:paraId="186836B4" w14:textId="117183A4"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83,809</w:t>
            </w:r>
          </w:p>
        </w:tc>
      </w:tr>
      <w:tr w:rsidR="00BD3B1B" w:rsidRPr="009E5255" w14:paraId="32463D09" w14:textId="77777777" w:rsidTr="00F63F3E">
        <w:trPr>
          <w:trHeight w:val="20"/>
        </w:trPr>
        <w:tc>
          <w:tcPr>
            <w:tcW w:w="0" w:type="auto"/>
            <w:shd w:val="clear" w:color="auto" w:fill="auto"/>
            <w:noWrap/>
            <w:hideMark/>
          </w:tcPr>
          <w:p w14:paraId="40A78E9F" w14:textId="16CFF875" w:rsidR="00BD3B1B" w:rsidRPr="009E5255" w:rsidRDefault="00BD3B1B" w:rsidP="00BD3B1B">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7717410D" w14:textId="3DEC05E5"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50</w:t>
            </w:r>
          </w:p>
        </w:tc>
        <w:tc>
          <w:tcPr>
            <w:tcW w:w="0" w:type="auto"/>
            <w:shd w:val="clear" w:color="auto" w:fill="auto"/>
            <w:noWrap/>
            <w:hideMark/>
          </w:tcPr>
          <w:p w14:paraId="52278103" w14:textId="145FD2E9"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50</w:t>
            </w:r>
          </w:p>
        </w:tc>
        <w:tc>
          <w:tcPr>
            <w:tcW w:w="0" w:type="auto"/>
            <w:shd w:val="clear" w:color="auto" w:fill="auto"/>
            <w:noWrap/>
            <w:hideMark/>
          </w:tcPr>
          <w:p w14:paraId="508D4281" w14:textId="77A4C41B"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738</w:t>
            </w:r>
          </w:p>
        </w:tc>
        <w:tc>
          <w:tcPr>
            <w:tcW w:w="0" w:type="auto"/>
            <w:shd w:val="clear" w:color="auto" w:fill="auto"/>
            <w:noWrap/>
            <w:hideMark/>
          </w:tcPr>
          <w:p w14:paraId="563D36B6" w14:textId="44FC742B"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58</w:t>
            </w:r>
          </w:p>
        </w:tc>
        <w:tc>
          <w:tcPr>
            <w:tcW w:w="0" w:type="auto"/>
            <w:shd w:val="clear" w:color="auto" w:fill="auto"/>
            <w:noWrap/>
            <w:hideMark/>
          </w:tcPr>
          <w:p w14:paraId="0568DAE2" w14:textId="68E99356"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16</w:t>
            </w:r>
          </w:p>
        </w:tc>
        <w:tc>
          <w:tcPr>
            <w:tcW w:w="0" w:type="auto"/>
            <w:shd w:val="clear" w:color="auto" w:fill="auto"/>
            <w:noWrap/>
            <w:hideMark/>
          </w:tcPr>
          <w:p w14:paraId="22A1BFC2" w14:textId="63C62D4C" w:rsidR="00BD3B1B" w:rsidRPr="009E5255" w:rsidRDefault="00BD3B1B" w:rsidP="00BD3B1B">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412</w:t>
            </w:r>
          </w:p>
        </w:tc>
      </w:tr>
      <w:tr w:rsidR="00A00C97" w:rsidRPr="009E5255" w14:paraId="08CD0EB4" w14:textId="77777777" w:rsidTr="00F63F3E">
        <w:trPr>
          <w:trHeight w:val="20"/>
        </w:trPr>
        <w:tc>
          <w:tcPr>
            <w:tcW w:w="0" w:type="auto"/>
            <w:shd w:val="clear" w:color="auto" w:fill="auto"/>
            <w:noWrap/>
            <w:hideMark/>
          </w:tcPr>
          <w:p w14:paraId="4BA047A7"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5EE9B32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7,892</w:t>
            </w:r>
          </w:p>
        </w:tc>
        <w:tc>
          <w:tcPr>
            <w:tcW w:w="0" w:type="auto"/>
            <w:shd w:val="clear" w:color="auto" w:fill="auto"/>
            <w:noWrap/>
            <w:hideMark/>
          </w:tcPr>
          <w:p w14:paraId="468A9EB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0,597</w:t>
            </w:r>
          </w:p>
        </w:tc>
        <w:tc>
          <w:tcPr>
            <w:tcW w:w="0" w:type="auto"/>
            <w:shd w:val="clear" w:color="auto" w:fill="auto"/>
            <w:noWrap/>
            <w:hideMark/>
          </w:tcPr>
          <w:p w14:paraId="4EF760C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4,288</w:t>
            </w:r>
          </w:p>
        </w:tc>
        <w:tc>
          <w:tcPr>
            <w:tcW w:w="0" w:type="auto"/>
            <w:shd w:val="clear" w:color="auto" w:fill="auto"/>
            <w:noWrap/>
            <w:hideMark/>
          </w:tcPr>
          <w:p w14:paraId="034919D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4,362</w:t>
            </w:r>
          </w:p>
        </w:tc>
        <w:tc>
          <w:tcPr>
            <w:tcW w:w="0" w:type="auto"/>
            <w:shd w:val="clear" w:color="auto" w:fill="auto"/>
            <w:noWrap/>
            <w:hideMark/>
          </w:tcPr>
          <w:p w14:paraId="2670717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98,221</w:t>
            </w:r>
          </w:p>
        </w:tc>
        <w:tc>
          <w:tcPr>
            <w:tcW w:w="0" w:type="auto"/>
            <w:shd w:val="clear" w:color="auto" w:fill="auto"/>
            <w:noWrap/>
            <w:hideMark/>
          </w:tcPr>
          <w:p w14:paraId="42BDDCD1" w14:textId="615E5147" w:rsidR="00A00C97" w:rsidRPr="009E5255" w:rsidRDefault="00BD3B1B"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98,221</w:t>
            </w:r>
          </w:p>
        </w:tc>
      </w:tr>
      <w:tr w:rsidR="00A00C97" w:rsidRPr="009E5255" w14:paraId="195BDCFF" w14:textId="77777777" w:rsidTr="00F63F3E">
        <w:trPr>
          <w:trHeight w:val="20"/>
        </w:trPr>
        <w:tc>
          <w:tcPr>
            <w:tcW w:w="0" w:type="auto"/>
            <w:gridSpan w:val="7"/>
            <w:shd w:val="clear" w:color="auto" w:fill="auto"/>
            <w:noWrap/>
            <w:hideMark/>
          </w:tcPr>
          <w:p w14:paraId="3DB9BB86"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Cabazitaxel</w:t>
            </w:r>
          </w:p>
        </w:tc>
      </w:tr>
      <w:tr w:rsidR="00A00C97" w:rsidRPr="009E5255" w14:paraId="6ED961AA" w14:textId="77777777" w:rsidTr="00F63F3E">
        <w:trPr>
          <w:trHeight w:val="20"/>
        </w:trPr>
        <w:tc>
          <w:tcPr>
            <w:tcW w:w="0" w:type="auto"/>
            <w:shd w:val="clear" w:color="auto" w:fill="auto"/>
            <w:noWrap/>
            <w:hideMark/>
          </w:tcPr>
          <w:p w14:paraId="7439E9E4"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6CCEC61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3,196</w:t>
            </w:r>
          </w:p>
        </w:tc>
        <w:tc>
          <w:tcPr>
            <w:tcW w:w="0" w:type="auto"/>
            <w:shd w:val="clear" w:color="auto" w:fill="auto"/>
            <w:noWrap/>
            <w:hideMark/>
          </w:tcPr>
          <w:p w14:paraId="539145E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8,144</w:t>
            </w:r>
          </w:p>
        </w:tc>
        <w:tc>
          <w:tcPr>
            <w:tcW w:w="0" w:type="auto"/>
            <w:shd w:val="clear" w:color="auto" w:fill="auto"/>
            <w:noWrap/>
            <w:hideMark/>
          </w:tcPr>
          <w:p w14:paraId="0734878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0,281</w:t>
            </w:r>
          </w:p>
        </w:tc>
        <w:tc>
          <w:tcPr>
            <w:tcW w:w="0" w:type="auto"/>
            <w:shd w:val="clear" w:color="auto" w:fill="auto"/>
            <w:noWrap/>
            <w:hideMark/>
          </w:tcPr>
          <w:p w14:paraId="053F947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5,196</w:t>
            </w:r>
          </w:p>
        </w:tc>
        <w:tc>
          <w:tcPr>
            <w:tcW w:w="0" w:type="auto"/>
            <w:shd w:val="clear" w:color="auto" w:fill="auto"/>
            <w:noWrap/>
            <w:hideMark/>
          </w:tcPr>
          <w:p w14:paraId="732E837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7,651</w:t>
            </w:r>
          </w:p>
        </w:tc>
        <w:tc>
          <w:tcPr>
            <w:tcW w:w="0" w:type="auto"/>
            <w:shd w:val="clear" w:color="auto" w:fill="auto"/>
            <w:noWrap/>
            <w:hideMark/>
          </w:tcPr>
          <w:p w14:paraId="5A75A8C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74,468</w:t>
            </w:r>
          </w:p>
        </w:tc>
      </w:tr>
      <w:tr w:rsidR="00A00C97" w:rsidRPr="009E5255" w14:paraId="18BB31E4" w14:textId="77777777" w:rsidTr="00F63F3E">
        <w:trPr>
          <w:trHeight w:val="20"/>
        </w:trPr>
        <w:tc>
          <w:tcPr>
            <w:tcW w:w="0" w:type="auto"/>
            <w:shd w:val="clear" w:color="auto" w:fill="auto"/>
            <w:noWrap/>
            <w:hideMark/>
          </w:tcPr>
          <w:p w14:paraId="2484A282"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0F5B108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545</w:t>
            </w:r>
          </w:p>
        </w:tc>
        <w:tc>
          <w:tcPr>
            <w:tcW w:w="0" w:type="auto"/>
            <w:shd w:val="clear" w:color="auto" w:fill="auto"/>
            <w:noWrap/>
            <w:hideMark/>
          </w:tcPr>
          <w:p w14:paraId="3394A59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419</w:t>
            </w:r>
          </w:p>
        </w:tc>
        <w:tc>
          <w:tcPr>
            <w:tcW w:w="0" w:type="auto"/>
            <w:shd w:val="clear" w:color="auto" w:fill="auto"/>
            <w:noWrap/>
            <w:hideMark/>
          </w:tcPr>
          <w:p w14:paraId="68A24AD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928</w:t>
            </w:r>
          </w:p>
        </w:tc>
        <w:tc>
          <w:tcPr>
            <w:tcW w:w="0" w:type="auto"/>
            <w:shd w:val="clear" w:color="auto" w:fill="auto"/>
            <w:noWrap/>
            <w:hideMark/>
          </w:tcPr>
          <w:p w14:paraId="351D9C3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294</w:t>
            </w:r>
          </w:p>
        </w:tc>
        <w:tc>
          <w:tcPr>
            <w:tcW w:w="0" w:type="auto"/>
            <w:shd w:val="clear" w:color="auto" w:fill="auto"/>
            <w:noWrap/>
            <w:hideMark/>
          </w:tcPr>
          <w:p w14:paraId="4BFE540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944</w:t>
            </w:r>
          </w:p>
        </w:tc>
        <w:tc>
          <w:tcPr>
            <w:tcW w:w="0" w:type="auto"/>
            <w:shd w:val="clear" w:color="auto" w:fill="auto"/>
            <w:noWrap/>
            <w:hideMark/>
          </w:tcPr>
          <w:p w14:paraId="76EA61E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3,130</w:t>
            </w:r>
          </w:p>
        </w:tc>
      </w:tr>
      <w:tr w:rsidR="00A00C97" w:rsidRPr="009E5255" w14:paraId="127EE1CF" w14:textId="77777777" w:rsidTr="00F63F3E">
        <w:trPr>
          <w:trHeight w:val="20"/>
        </w:trPr>
        <w:tc>
          <w:tcPr>
            <w:tcW w:w="0" w:type="auto"/>
            <w:shd w:val="clear" w:color="auto" w:fill="auto"/>
            <w:noWrap/>
            <w:hideMark/>
          </w:tcPr>
          <w:p w14:paraId="6075B03F"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1DF7587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5,741</w:t>
            </w:r>
          </w:p>
        </w:tc>
        <w:tc>
          <w:tcPr>
            <w:tcW w:w="0" w:type="auto"/>
            <w:shd w:val="clear" w:color="auto" w:fill="auto"/>
            <w:noWrap/>
            <w:hideMark/>
          </w:tcPr>
          <w:p w14:paraId="3509EFE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2,563</w:t>
            </w:r>
          </w:p>
        </w:tc>
        <w:tc>
          <w:tcPr>
            <w:tcW w:w="0" w:type="auto"/>
            <w:shd w:val="clear" w:color="auto" w:fill="auto"/>
            <w:noWrap/>
            <w:hideMark/>
          </w:tcPr>
          <w:p w14:paraId="5945318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8,209</w:t>
            </w:r>
          </w:p>
        </w:tc>
        <w:tc>
          <w:tcPr>
            <w:tcW w:w="0" w:type="auto"/>
            <w:shd w:val="clear" w:color="auto" w:fill="auto"/>
            <w:noWrap/>
            <w:hideMark/>
          </w:tcPr>
          <w:p w14:paraId="4E8911B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8,490</w:t>
            </w:r>
          </w:p>
        </w:tc>
        <w:tc>
          <w:tcPr>
            <w:tcW w:w="0" w:type="auto"/>
            <w:shd w:val="clear" w:color="auto" w:fill="auto"/>
            <w:noWrap/>
            <w:hideMark/>
          </w:tcPr>
          <w:p w14:paraId="7B7A140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2,595</w:t>
            </w:r>
          </w:p>
        </w:tc>
        <w:tc>
          <w:tcPr>
            <w:tcW w:w="0" w:type="auto"/>
            <w:shd w:val="clear" w:color="auto" w:fill="auto"/>
            <w:noWrap/>
            <w:hideMark/>
          </w:tcPr>
          <w:p w14:paraId="155FAD0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47,598</w:t>
            </w:r>
          </w:p>
        </w:tc>
      </w:tr>
      <w:tr w:rsidR="00A00C97" w:rsidRPr="009E5255" w14:paraId="07146B09" w14:textId="77777777" w:rsidTr="00F63F3E">
        <w:trPr>
          <w:trHeight w:val="20"/>
        </w:trPr>
        <w:tc>
          <w:tcPr>
            <w:tcW w:w="0" w:type="auto"/>
            <w:gridSpan w:val="7"/>
            <w:shd w:val="clear" w:color="auto" w:fill="auto"/>
            <w:noWrap/>
            <w:hideMark/>
          </w:tcPr>
          <w:p w14:paraId="28A96F02"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Carboplatin</w:t>
            </w:r>
          </w:p>
        </w:tc>
      </w:tr>
      <w:tr w:rsidR="00A00C97" w:rsidRPr="009E5255" w14:paraId="150E6AC8" w14:textId="77777777" w:rsidTr="00F63F3E">
        <w:trPr>
          <w:trHeight w:val="20"/>
        </w:trPr>
        <w:tc>
          <w:tcPr>
            <w:tcW w:w="0" w:type="auto"/>
            <w:shd w:val="clear" w:color="auto" w:fill="auto"/>
            <w:noWrap/>
            <w:hideMark/>
          </w:tcPr>
          <w:p w14:paraId="355ADA70"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797ACDE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900,000</w:t>
            </w:r>
          </w:p>
        </w:tc>
        <w:tc>
          <w:tcPr>
            <w:tcW w:w="0" w:type="auto"/>
            <w:shd w:val="clear" w:color="auto" w:fill="auto"/>
            <w:noWrap/>
            <w:hideMark/>
          </w:tcPr>
          <w:p w14:paraId="773B1C1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000,000</w:t>
            </w:r>
          </w:p>
        </w:tc>
        <w:tc>
          <w:tcPr>
            <w:tcW w:w="0" w:type="auto"/>
            <w:shd w:val="clear" w:color="auto" w:fill="auto"/>
            <w:noWrap/>
            <w:hideMark/>
          </w:tcPr>
          <w:p w14:paraId="31B1AFA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100,000</w:t>
            </w:r>
          </w:p>
        </w:tc>
        <w:tc>
          <w:tcPr>
            <w:tcW w:w="0" w:type="auto"/>
            <w:shd w:val="clear" w:color="auto" w:fill="auto"/>
            <w:noWrap/>
            <w:hideMark/>
          </w:tcPr>
          <w:p w14:paraId="08AC083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900,000</w:t>
            </w:r>
          </w:p>
        </w:tc>
        <w:tc>
          <w:tcPr>
            <w:tcW w:w="0" w:type="auto"/>
            <w:shd w:val="clear" w:color="auto" w:fill="auto"/>
            <w:noWrap/>
            <w:hideMark/>
          </w:tcPr>
          <w:p w14:paraId="4AC3CD1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400,000</w:t>
            </w:r>
          </w:p>
        </w:tc>
        <w:tc>
          <w:tcPr>
            <w:tcW w:w="0" w:type="auto"/>
            <w:shd w:val="clear" w:color="auto" w:fill="auto"/>
            <w:noWrap/>
            <w:hideMark/>
          </w:tcPr>
          <w:p w14:paraId="549FE48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3,300,000</w:t>
            </w:r>
          </w:p>
        </w:tc>
      </w:tr>
      <w:tr w:rsidR="00A00C97" w:rsidRPr="009E5255" w14:paraId="5907ADB4" w14:textId="77777777" w:rsidTr="00F63F3E">
        <w:trPr>
          <w:trHeight w:val="20"/>
        </w:trPr>
        <w:tc>
          <w:tcPr>
            <w:tcW w:w="0" w:type="auto"/>
            <w:shd w:val="clear" w:color="auto" w:fill="auto"/>
            <w:noWrap/>
            <w:hideMark/>
          </w:tcPr>
          <w:p w14:paraId="6523316D"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122C1A5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93,474</w:t>
            </w:r>
          </w:p>
        </w:tc>
        <w:tc>
          <w:tcPr>
            <w:tcW w:w="0" w:type="auto"/>
            <w:shd w:val="clear" w:color="auto" w:fill="auto"/>
            <w:noWrap/>
            <w:hideMark/>
          </w:tcPr>
          <w:p w14:paraId="40FB12C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57,243</w:t>
            </w:r>
          </w:p>
        </w:tc>
        <w:tc>
          <w:tcPr>
            <w:tcW w:w="0" w:type="auto"/>
            <w:shd w:val="clear" w:color="auto" w:fill="auto"/>
            <w:noWrap/>
            <w:hideMark/>
          </w:tcPr>
          <w:p w14:paraId="7B0B7B2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84,841</w:t>
            </w:r>
          </w:p>
        </w:tc>
        <w:tc>
          <w:tcPr>
            <w:tcW w:w="0" w:type="auto"/>
            <w:shd w:val="clear" w:color="auto" w:fill="auto"/>
            <w:noWrap/>
            <w:hideMark/>
          </w:tcPr>
          <w:p w14:paraId="0281AAB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02,849</w:t>
            </w:r>
          </w:p>
        </w:tc>
        <w:tc>
          <w:tcPr>
            <w:tcW w:w="0" w:type="auto"/>
            <w:shd w:val="clear" w:color="auto" w:fill="auto"/>
            <w:noWrap/>
            <w:hideMark/>
          </w:tcPr>
          <w:p w14:paraId="437E227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23,690</w:t>
            </w:r>
          </w:p>
        </w:tc>
        <w:tc>
          <w:tcPr>
            <w:tcW w:w="0" w:type="auto"/>
            <w:shd w:val="clear" w:color="auto" w:fill="auto"/>
            <w:noWrap/>
            <w:hideMark/>
          </w:tcPr>
          <w:p w14:paraId="58FC103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562,097</w:t>
            </w:r>
          </w:p>
        </w:tc>
      </w:tr>
      <w:tr w:rsidR="00A00C97" w:rsidRPr="009E5255" w14:paraId="1B5C6F91" w14:textId="77777777" w:rsidTr="00F63F3E">
        <w:trPr>
          <w:trHeight w:val="20"/>
        </w:trPr>
        <w:tc>
          <w:tcPr>
            <w:tcW w:w="0" w:type="auto"/>
            <w:shd w:val="clear" w:color="auto" w:fill="auto"/>
            <w:noWrap/>
            <w:hideMark/>
          </w:tcPr>
          <w:p w14:paraId="169FBF6A"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097F040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193,474</w:t>
            </w:r>
          </w:p>
        </w:tc>
        <w:tc>
          <w:tcPr>
            <w:tcW w:w="0" w:type="auto"/>
            <w:shd w:val="clear" w:color="auto" w:fill="auto"/>
            <w:noWrap/>
            <w:hideMark/>
          </w:tcPr>
          <w:p w14:paraId="68C93A3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257,243</w:t>
            </w:r>
          </w:p>
        </w:tc>
        <w:tc>
          <w:tcPr>
            <w:tcW w:w="0" w:type="auto"/>
            <w:shd w:val="clear" w:color="auto" w:fill="auto"/>
            <w:noWrap/>
            <w:hideMark/>
          </w:tcPr>
          <w:p w14:paraId="0ACAE4A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084,841</w:t>
            </w:r>
          </w:p>
        </w:tc>
        <w:tc>
          <w:tcPr>
            <w:tcW w:w="0" w:type="auto"/>
            <w:shd w:val="clear" w:color="auto" w:fill="auto"/>
            <w:noWrap/>
            <w:hideMark/>
          </w:tcPr>
          <w:p w14:paraId="24B3065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802,849</w:t>
            </w:r>
          </w:p>
        </w:tc>
        <w:tc>
          <w:tcPr>
            <w:tcW w:w="0" w:type="auto"/>
            <w:shd w:val="clear" w:color="auto" w:fill="auto"/>
            <w:noWrap/>
            <w:hideMark/>
          </w:tcPr>
          <w:p w14:paraId="0306A3A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8,523,690</w:t>
            </w:r>
          </w:p>
        </w:tc>
        <w:tc>
          <w:tcPr>
            <w:tcW w:w="0" w:type="auto"/>
            <w:shd w:val="clear" w:color="auto" w:fill="auto"/>
            <w:noWrap/>
            <w:hideMark/>
          </w:tcPr>
          <w:p w14:paraId="30C1F18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9,862,097</w:t>
            </w:r>
          </w:p>
        </w:tc>
      </w:tr>
      <w:tr w:rsidR="00A00C97" w:rsidRPr="009E5255" w14:paraId="1D60677D" w14:textId="77777777" w:rsidTr="00F63F3E">
        <w:trPr>
          <w:trHeight w:val="20"/>
        </w:trPr>
        <w:tc>
          <w:tcPr>
            <w:tcW w:w="0" w:type="auto"/>
            <w:gridSpan w:val="7"/>
            <w:shd w:val="clear" w:color="auto" w:fill="auto"/>
            <w:noWrap/>
            <w:hideMark/>
          </w:tcPr>
          <w:p w14:paraId="4430C0C7"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Carfilzomib</w:t>
            </w:r>
          </w:p>
        </w:tc>
      </w:tr>
      <w:tr w:rsidR="00A00C97" w:rsidRPr="009E5255" w14:paraId="1240AE37" w14:textId="77777777" w:rsidTr="00F63F3E">
        <w:trPr>
          <w:trHeight w:val="20"/>
        </w:trPr>
        <w:tc>
          <w:tcPr>
            <w:tcW w:w="0" w:type="auto"/>
            <w:shd w:val="clear" w:color="auto" w:fill="auto"/>
            <w:noWrap/>
            <w:hideMark/>
          </w:tcPr>
          <w:p w14:paraId="166EEE0B"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38AEE859" w14:textId="7C2E5336" w:rsidR="00A00C97" w:rsidRPr="009E5255" w:rsidRDefault="00145348"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29147BB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300</w:t>
            </w:r>
          </w:p>
        </w:tc>
        <w:tc>
          <w:tcPr>
            <w:tcW w:w="0" w:type="auto"/>
            <w:shd w:val="clear" w:color="auto" w:fill="auto"/>
            <w:noWrap/>
            <w:hideMark/>
          </w:tcPr>
          <w:p w14:paraId="11DA1B9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32,627</w:t>
            </w:r>
          </w:p>
        </w:tc>
        <w:tc>
          <w:tcPr>
            <w:tcW w:w="0" w:type="auto"/>
            <w:shd w:val="clear" w:color="auto" w:fill="auto"/>
            <w:noWrap/>
            <w:hideMark/>
          </w:tcPr>
          <w:p w14:paraId="7760D44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88,331</w:t>
            </w:r>
          </w:p>
        </w:tc>
        <w:tc>
          <w:tcPr>
            <w:tcW w:w="0" w:type="auto"/>
            <w:shd w:val="clear" w:color="auto" w:fill="auto"/>
            <w:noWrap/>
            <w:hideMark/>
          </w:tcPr>
          <w:p w14:paraId="58BCADF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98,639</w:t>
            </w:r>
          </w:p>
        </w:tc>
        <w:tc>
          <w:tcPr>
            <w:tcW w:w="0" w:type="auto"/>
            <w:shd w:val="clear" w:color="auto" w:fill="auto"/>
            <w:noWrap/>
            <w:hideMark/>
          </w:tcPr>
          <w:p w14:paraId="596BA90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825,897</w:t>
            </w:r>
          </w:p>
        </w:tc>
      </w:tr>
      <w:tr w:rsidR="00A00C97" w:rsidRPr="009E5255" w14:paraId="486BB3C3" w14:textId="77777777" w:rsidTr="00F63F3E">
        <w:trPr>
          <w:trHeight w:val="20"/>
        </w:trPr>
        <w:tc>
          <w:tcPr>
            <w:tcW w:w="0" w:type="auto"/>
            <w:shd w:val="clear" w:color="auto" w:fill="auto"/>
            <w:noWrap/>
            <w:hideMark/>
          </w:tcPr>
          <w:p w14:paraId="566835B1"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76E0AC9A" w14:textId="161D46B5" w:rsidR="00A00C97" w:rsidRPr="009E5255" w:rsidRDefault="00145348"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244A7FF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60</w:t>
            </w:r>
          </w:p>
        </w:tc>
        <w:tc>
          <w:tcPr>
            <w:tcW w:w="0" w:type="auto"/>
            <w:shd w:val="clear" w:color="auto" w:fill="auto"/>
            <w:noWrap/>
            <w:hideMark/>
          </w:tcPr>
          <w:p w14:paraId="591BEF7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7,558</w:t>
            </w:r>
          </w:p>
        </w:tc>
        <w:tc>
          <w:tcPr>
            <w:tcW w:w="0" w:type="auto"/>
            <w:shd w:val="clear" w:color="auto" w:fill="auto"/>
            <w:noWrap/>
            <w:hideMark/>
          </w:tcPr>
          <w:p w14:paraId="1FBF503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9,798</w:t>
            </w:r>
          </w:p>
        </w:tc>
        <w:tc>
          <w:tcPr>
            <w:tcW w:w="0" w:type="auto"/>
            <w:shd w:val="clear" w:color="auto" w:fill="auto"/>
            <w:noWrap/>
            <w:hideMark/>
          </w:tcPr>
          <w:p w14:paraId="09747A7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6,315</w:t>
            </w:r>
          </w:p>
        </w:tc>
        <w:tc>
          <w:tcPr>
            <w:tcW w:w="0" w:type="auto"/>
            <w:shd w:val="clear" w:color="auto" w:fill="auto"/>
            <w:noWrap/>
            <w:hideMark/>
          </w:tcPr>
          <w:p w14:paraId="5489E03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4,031</w:t>
            </w:r>
          </w:p>
        </w:tc>
      </w:tr>
      <w:tr w:rsidR="00A00C97" w:rsidRPr="009E5255" w14:paraId="5F0A6DC2" w14:textId="77777777" w:rsidTr="00F63F3E">
        <w:trPr>
          <w:trHeight w:val="20"/>
        </w:trPr>
        <w:tc>
          <w:tcPr>
            <w:tcW w:w="0" w:type="auto"/>
            <w:shd w:val="clear" w:color="auto" w:fill="auto"/>
            <w:noWrap/>
            <w:hideMark/>
          </w:tcPr>
          <w:p w14:paraId="66DC1D80"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2564934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1E7344E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660</w:t>
            </w:r>
          </w:p>
        </w:tc>
        <w:tc>
          <w:tcPr>
            <w:tcW w:w="0" w:type="auto"/>
            <w:shd w:val="clear" w:color="auto" w:fill="auto"/>
            <w:noWrap/>
            <w:hideMark/>
          </w:tcPr>
          <w:p w14:paraId="4727A65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90,185</w:t>
            </w:r>
          </w:p>
        </w:tc>
        <w:tc>
          <w:tcPr>
            <w:tcW w:w="0" w:type="auto"/>
            <w:shd w:val="clear" w:color="auto" w:fill="auto"/>
            <w:noWrap/>
            <w:hideMark/>
          </w:tcPr>
          <w:p w14:paraId="57252F9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98,129</w:t>
            </w:r>
          </w:p>
        </w:tc>
        <w:tc>
          <w:tcPr>
            <w:tcW w:w="0" w:type="auto"/>
            <w:shd w:val="clear" w:color="auto" w:fill="auto"/>
            <w:noWrap/>
            <w:hideMark/>
          </w:tcPr>
          <w:p w14:paraId="489ED75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44,954</w:t>
            </w:r>
          </w:p>
        </w:tc>
        <w:tc>
          <w:tcPr>
            <w:tcW w:w="0" w:type="auto"/>
            <w:shd w:val="clear" w:color="auto" w:fill="auto"/>
            <w:noWrap/>
            <w:hideMark/>
          </w:tcPr>
          <w:p w14:paraId="10B7321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139,928</w:t>
            </w:r>
          </w:p>
        </w:tc>
      </w:tr>
      <w:tr w:rsidR="00A00C97" w:rsidRPr="009E5255" w14:paraId="5699EAE2" w14:textId="77777777" w:rsidTr="00F63F3E">
        <w:trPr>
          <w:trHeight w:val="20"/>
        </w:trPr>
        <w:tc>
          <w:tcPr>
            <w:tcW w:w="0" w:type="auto"/>
            <w:gridSpan w:val="7"/>
            <w:shd w:val="clear" w:color="auto" w:fill="auto"/>
            <w:noWrap/>
            <w:hideMark/>
          </w:tcPr>
          <w:p w14:paraId="2E21828B"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Cetuximab</w:t>
            </w:r>
          </w:p>
        </w:tc>
      </w:tr>
      <w:tr w:rsidR="00A00C97" w:rsidRPr="009E5255" w14:paraId="2D1DD782" w14:textId="77777777" w:rsidTr="00F63F3E">
        <w:trPr>
          <w:trHeight w:val="20"/>
        </w:trPr>
        <w:tc>
          <w:tcPr>
            <w:tcW w:w="0" w:type="auto"/>
            <w:shd w:val="clear" w:color="auto" w:fill="auto"/>
            <w:noWrap/>
            <w:hideMark/>
          </w:tcPr>
          <w:p w14:paraId="69D4B884"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20B786A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100,000</w:t>
            </w:r>
          </w:p>
        </w:tc>
        <w:tc>
          <w:tcPr>
            <w:tcW w:w="0" w:type="auto"/>
            <w:shd w:val="clear" w:color="auto" w:fill="auto"/>
            <w:noWrap/>
            <w:hideMark/>
          </w:tcPr>
          <w:p w14:paraId="3BB69C2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555,523</w:t>
            </w:r>
          </w:p>
        </w:tc>
        <w:tc>
          <w:tcPr>
            <w:tcW w:w="0" w:type="auto"/>
            <w:shd w:val="clear" w:color="auto" w:fill="auto"/>
            <w:noWrap/>
            <w:hideMark/>
          </w:tcPr>
          <w:p w14:paraId="6792317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609,288</w:t>
            </w:r>
          </w:p>
        </w:tc>
        <w:tc>
          <w:tcPr>
            <w:tcW w:w="0" w:type="auto"/>
            <w:shd w:val="clear" w:color="auto" w:fill="auto"/>
            <w:noWrap/>
            <w:hideMark/>
          </w:tcPr>
          <w:p w14:paraId="6E80177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669,546</w:t>
            </w:r>
          </w:p>
        </w:tc>
        <w:tc>
          <w:tcPr>
            <w:tcW w:w="0" w:type="auto"/>
            <w:shd w:val="clear" w:color="auto" w:fill="auto"/>
            <w:noWrap/>
            <w:hideMark/>
          </w:tcPr>
          <w:p w14:paraId="43101DE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694,312</w:t>
            </w:r>
          </w:p>
        </w:tc>
        <w:tc>
          <w:tcPr>
            <w:tcW w:w="0" w:type="auto"/>
            <w:shd w:val="clear" w:color="auto" w:fill="auto"/>
            <w:noWrap/>
            <w:hideMark/>
          </w:tcPr>
          <w:p w14:paraId="5C57BDE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8,628,669</w:t>
            </w:r>
          </w:p>
        </w:tc>
      </w:tr>
      <w:tr w:rsidR="00A00C97" w:rsidRPr="009E5255" w14:paraId="546275C8" w14:textId="77777777" w:rsidTr="00F63F3E">
        <w:trPr>
          <w:trHeight w:val="20"/>
        </w:trPr>
        <w:tc>
          <w:tcPr>
            <w:tcW w:w="0" w:type="auto"/>
            <w:shd w:val="clear" w:color="auto" w:fill="auto"/>
            <w:noWrap/>
            <w:hideMark/>
          </w:tcPr>
          <w:p w14:paraId="6CE168B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1E7B5A8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98,663</w:t>
            </w:r>
          </w:p>
        </w:tc>
        <w:tc>
          <w:tcPr>
            <w:tcW w:w="0" w:type="auto"/>
            <w:shd w:val="clear" w:color="auto" w:fill="auto"/>
            <w:noWrap/>
            <w:hideMark/>
          </w:tcPr>
          <w:p w14:paraId="7D4C8DE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70,312</w:t>
            </w:r>
          </w:p>
        </w:tc>
        <w:tc>
          <w:tcPr>
            <w:tcW w:w="0" w:type="auto"/>
            <w:shd w:val="clear" w:color="auto" w:fill="auto"/>
            <w:noWrap/>
            <w:hideMark/>
          </w:tcPr>
          <w:p w14:paraId="7CEE000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60,375</w:t>
            </w:r>
          </w:p>
        </w:tc>
        <w:tc>
          <w:tcPr>
            <w:tcW w:w="0" w:type="auto"/>
            <w:shd w:val="clear" w:color="auto" w:fill="auto"/>
            <w:noWrap/>
            <w:hideMark/>
          </w:tcPr>
          <w:p w14:paraId="5185319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5,530</w:t>
            </w:r>
          </w:p>
        </w:tc>
        <w:tc>
          <w:tcPr>
            <w:tcW w:w="0" w:type="auto"/>
            <w:shd w:val="clear" w:color="auto" w:fill="auto"/>
            <w:noWrap/>
            <w:hideMark/>
          </w:tcPr>
          <w:p w14:paraId="7DCB53B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43,910</w:t>
            </w:r>
          </w:p>
        </w:tc>
        <w:tc>
          <w:tcPr>
            <w:tcW w:w="0" w:type="auto"/>
            <w:shd w:val="clear" w:color="auto" w:fill="auto"/>
            <w:noWrap/>
            <w:hideMark/>
          </w:tcPr>
          <w:p w14:paraId="7C57EE6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78,790</w:t>
            </w:r>
          </w:p>
        </w:tc>
      </w:tr>
      <w:tr w:rsidR="00A00C97" w:rsidRPr="009E5255" w14:paraId="13E5D51C" w14:textId="77777777" w:rsidTr="00F63F3E">
        <w:trPr>
          <w:trHeight w:val="20"/>
        </w:trPr>
        <w:tc>
          <w:tcPr>
            <w:tcW w:w="0" w:type="auto"/>
            <w:shd w:val="clear" w:color="auto" w:fill="auto"/>
            <w:noWrap/>
            <w:hideMark/>
          </w:tcPr>
          <w:p w14:paraId="604D5DAF"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130FEF3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298,663</w:t>
            </w:r>
          </w:p>
        </w:tc>
        <w:tc>
          <w:tcPr>
            <w:tcW w:w="0" w:type="auto"/>
            <w:shd w:val="clear" w:color="auto" w:fill="auto"/>
            <w:noWrap/>
            <w:hideMark/>
          </w:tcPr>
          <w:p w14:paraId="65591FB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025,835</w:t>
            </w:r>
          </w:p>
        </w:tc>
        <w:tc>
          <w:tcPr>
            <w:tcW w:w="0" w:type="auto"/>
            <w:shd w:val="clear" w:color="auto" w:fill="auto"/>
            <w:noWrap/>
            <w:hideMark/>
          </w:tcPr>
          <w:p w14:paraId="2722B0A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969,663</w:t>
            </w:r>
          </w:p>
        </w:tc>
        <w:tc>
          <w:tcPr>
            <w:tcW w:w="0" w:type="auto"/>
            <w:shd w:val="clear" w:color="auto" w:fill="auto"/>
            <w:noWrap/>
            <w:hideMark/>
          </w:tcPr>
          <w:p w14:paraId="78DFFC9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975,076</w:t>
            </w:r>
          </w:p>
        </w:tc>
        <w:tc>
          <w:tcPr>
            <w:tcW w:w="0" w:type="auto"/>
            <w:shd w:val="clear" w:color="auto" w:fill="auto"/>
            <w:noWrap/>
            <w:hideMark/>
          </w:tcPr>
          <w:p w14:paraId="43E910D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038,222</w:t>
            </w:r>
          </w:p>
        </w:tc>
        <w:tc>
          <w:tcPr>
            <w:tcW w:w="0" w:type="auto"/>
            <w:shd w:val="clear" w:color="auto" w:fill="auto"/>
            <w:noWrap/>
            <w:hideMark/>
          </w:tcPr>
          <w:p w14:paraId="5F3874C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1,307,459</w:t>
            </w:r>
          </w:p>
        </w:tc>
      </w:tr>
      <w:tr w:rsidR="00A00C97" w:rsidRPr="009E5255" w14:paraId="2D85C2C0" w14:textId="77777777" w:rsidTr="00F63F3E">
        <w:trPr>
          <w:trHeight w:val="20"/>
        </w:trPr>
        <w:tc>
          <w:tcPr>
            <w:tcW w:w="0" w:type="auto"/>
            <w:gridSpan w:val="7"/>
            <w:shd w:val="clear" w:color="auto" w:fill="auto"/>
            <w:noWrap/>
            <w:hideMark/>
          </w:tcPr>
          <w:p w14:paraId="732D5794"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Cisplatin</w:t>
            </w:r>
          </w:p>
        </w:tc>
      </w:tr>
      <w:tr w:rsidR="00A00C97" w:rsidRPr="009E5255" w14:paraId="083E0D78" w14:textId="77777777" w:rsidTr="00F63F3E">
        <w:trPr>
          <w:trHeight w:val="20"/>
        </w:trPr>
        <w:tc>
          <w:tcPr>
            <w:tcW w:w="0" w:type="auto"/>
            <w:shd w:val="clear" w:color="auto" w:fill="auto"/>
            <w:noWrap/>
            <w:hideMark/>
          </w:tcPr>
          <w:p w14:paraId="7F8D0E7F"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61721AA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98,432</w:t>
            </w:r>
          </w:p>
        </w:tc>
        <w:tc>
          <w:tcPr>
            <w:tcW w:w="0" w:type="auto"/>
            <w:shd w:val="clear" w:color="auto" w:fill="auto"/>
            <w:noWrap/>
            <w:hideMark/>
          </w:tcPr>
          <w:p w14:paraId="7175E7C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41,425</w:t>
            </w:r>
          </w:p>
        </w:tc>
        <w:tc>
          <w:tcPr>
            <w:tcW w:w="0" w:type="auto"/>
            <w:shd w:val="clear" w:color="auto" w:fill="auto"/>
            <w:noWrap/>
            <w:hideMark/>
          </w:tcPr>
          <w:p w14:paraId="5349154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53,669</w:t>
            </w:r>
          </w:p>
        </w:tc>
        <w:tc>
          <w:tcPr>
            <w:tcW w:w="0" w:type="auto"/>
            <w:shd w:val="clear" w:color="auto" w:fill="auto"/>
            <w:noWrap/>
            <w:hideMark/>
          </w:tcPr>
          <w:p w14:paraId="35C2454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01,893</w:t>
            </w:r>
          </w:p>
        </w:tc>
        <w:tc>
          <w:tcPr>
            <w:tcW w:w="0" w:type="auto"/>
            <w:shd w:val="clear" w:color="auto" w:fill="auto"/>
            <w:noWrap/>
            <w:hideMark/>
          </w:tcPr>
          <w:p w14:paraId="78E93BC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23,841</w:t>
            </w:r>
          </w:p>
        </w:tc>
        <w:tc>
          <w:tcPr>
            <w:tcW w:w="0" w:type="auto"/>
            <w:shd w:val="clear" w:color="auto" w:fill="auto"/>
            <w:noWrap/>
            <w:hideMark/>
          </w:tcPr>
          <w:p w14:paraId="26A7A3A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219,260</w:t>
            </w:r>
          </w:p>
        </w:tc>
      </w:tr>
      <w:tr w:rsidR="00A00C97" w:rsidRPr="009E5255" w14:paraId="231AE34C" w14:textId="77777777" w:rsidTr="00F63F3E">
        <w:trPr>
          <w:trHeight w:val="20"/>
        </w:trPr>
        <w:tc>
          <w:tcPr>
            <w:tcW w:w="0" w:type="auto"/>
            <w:shd w:val="clear" w:color="auto" w:fill="auto"/>
            <w:noWrap/>
            <w:hideMark/>
          </w:tcPr>
          <w:p w14:paraId="4F97793A"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01128E9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9,255</w:t>
            </w:r>
          </w:p>
        </w:tc>
        <w:tc>
          <w:tcPr>
            <w:tcW w:w="0" w:type="auto"/>
            <w:shd w:val="clear" w:color="auto" w:fill="auto"/>
            <w:noWrap/>
            <w:hideMark/>
          </w:tcPr>
          <w:p w14:paraId="3FF545F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0,226</w:t>
            </w:r>
          </w:p>
        </w:tc>
        <w:tc>
          <w:tcPr>
            <w:tcW w:w="0" w:type="auto"/>
            <w:shd w:val="clear" w:color="auto" w:fill="auto"/>
            <w:noWrap/>
            <w:hideMark/>
          </w:tcPr>
          <w:p w14:paraId="3F8A126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3,854</w:t>
            </w:r>
          </w:p>
        </w:tc>
        <w:tc>
          <w:tcPr>
            <w:tcW w:w="0" w:type="auto"/>
            <w:shd w:val="clear" w:color="auto" w:fill="auto"/>
            <w:noWrap/>
            <w:hideMark/>
          </w:tcPr>
          <w:p w14:paraId="2EF0365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3,746</w:t>
            </w:r>
          </w:p>
        </w:tc>
        <w:tc>
          <w:tcPr>
            <w:tcW w:w="0" w:type="auto"/>
            <w:shd w:val="clear" w:color="auto" w:fill="auto"/>
            <w:noWrap/>
            <w:hideMark/>
          </w:tcPr>
          <w:p w14:paraId="50622B7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4,497</w:t>
            </w:r>
          </w:p>
        </w:tc>
        <w:tc>
          <w:tcPr>
            <w:tcW w:w="0" w:type="auto"/>
            <w:shd w:val="clear" w:color="auto" w:fill="auto"/>
            <w:noWrap/>
            <w:hideMark/>
          </w:tcPr>
          <w:p w14:paraId="6129FEA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91,578</w:t>
            </w:r>
          </w:p>
        </w:tc>
      </w:tr>
      <w:tr w:rsidR="00A00C97" w:rsidRPr="009E5255" w14:paraId="6CBD781C" w14:textId="77777777" w:rsidTr="00F63F3E">
        <w:trPr>
          <w:trHeight w:val="20"/>
        </w:trPr>
        <w:tc>
          <w:tcPr>
            <w:tcW w:w="0" w:type="auto"/>
            <w:shd w:val="clear" w:color="auto" w:fill="auto"/>
            <w:noWrap/>
            <w:hideMark/>
          </w:tcPr>
          <w:p w14:paraId="598EAEE7"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51D8BB0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77,687</w:t>
            </w:r>
          </w:p>
        </w:tc>
        <w:tc>
          <w:tcPr>
            <w:tcW w:w="0" w:type="auto"/>
            <w:shd w:val="clear" w:color="auto" w:fill="auto"/>
            <w:noWrap/>
            <w:hideMark/>
          </w:tcPr>
          <w:p w14:paraId="028B864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91,651</w:t>
            </w:r>
          </w:p>
        </w:tc>
        <w:tc>
          <w:tcPr>
            <w:tcW w:w="0" w:type="auto"/>
            <w:shd w:val="clear" w:color="auto" w:fill="auto"/>
            <w:noWrap/>
            <w:hideMark/>
          </w:tcPr>
          <w:p w14:paraId="3DAA6AD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37,523</w:t>
            </w:r>
          </w:p>
        </w:tc>
        <w:tc>
          <w:tcPr>
            <w:tcW w:w="0" w:type="auto"/>
            <w:shd w:val="clear" w:color="auto" w:fill="auto"/>
            <w:noWrap/>
            <w:hideMark/>
          </w:tcPr>
          <w:p w14:paraId="4DD1A44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85,639</w:t>
            </w:r>
          </w:p>
        </w:tc>
        <w:tc>
          <w:tcPr>
            <w:tcW w:w="0" w:type="auto"/>
            <w:shd w:val="clear" w:color="auto" w:fill="auto"/>
            <w:noWrap/>
            <w:hideMark/>
          </w:tcPr>
          <w:p w14:paraId="7E98376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18,338</w:t>
            </w:r>
          </w:p>
        </w:tc>
        <w:tc>
          <w:tcPr>
            <w:tcW w:w="0" w:type="auto"/>
            <w:shd w:val="clear" w:color="auto" w:fill="auto"/>
            <w:noWrap/>
            <w:hideMark/>
          </w:tcPr>
          <w:p w14:paraId="3092045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810,838</w:t>
            </w:r>
          </w:p>
        </w:tc>
      </w:tr>
      <w:tr w:rsidR="00A00C97" w:rsidRPr="009E5255" w14:paraId="4807B7DC" w14:textId="77777777" w:rsidTr="00F63F3E">
        <w:trPr>
          <w:trHeight w:val="20"/>
        </w:trPr>
        <w:tc>
          <w:tcPr>
            <w:tcW w:w="0" w:type="auto"/>
            <w:gridSpan w:val="7"/>
            <w:shd w:val="clear" w:color="auto" w:fill="auto"/>
            <w:noWrap/>
            <w:hideMark/>
          </w:tcPr>
          <w:p w14:paraId="3BB5C9B3"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Cladribine</w:t>
            </w:r>
          </w:p>
        </w:tc>
      </w:tr>
      <w:tr w:rsidR="00A00C97" w:rsidRPr="009E5255" w14:paraId="569103C6" w14:textId="77777777" w:rsidTr="00F63F3E">
        <w:trPr>
          <w:trHeight w:val="20"/>
        </w:trPr>
        <w:tc>
          <w:tcPr>
            <w:tcW w:w="0" w:type="auto"/>
            <w:shd w:val="clear" w:color="auto" w:fill="auto"/>
            <w:noWrap/>
            <w:hideMark/>
          </w:tcPr>
          <w:p w14:paraId="6B2558F9"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12D3316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909</w:t>
            </w:r>
          </w:p>
        </w:tc>
        <w:tc>
          <w:tcPr>
            <w:tcW w:w="0" w:type="auto"/>
            <w:shd w:val="clear" w:color="auto" w:fill="auto"/>
            <w:noWrap/>
            <w:hideMark/>
          </w:tcPr>
          <w:p w14:paraId="4B1C353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902</w:t>
            </w:r>
          </w:p>
        </w:tc>
        <w:tc>
          <w:tcPr>
            <w:tcW w:w="0" w:type="auto"/>
            <w:shd w:val="clear" w:color="auto" w:fill="auto"/>
            <w:noWrap/>
            <w:hideMark/>
          </w:tcPr>
          <w:p w14:paraId="1433045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334</w:t>
            </w:r>
          </w:p>
        </w:tc>
        <w:tc>
          <w:tcPr>
            <w:tcW w:w="0" w:type="auto"/>
            <w:shd w:val="clear" w:color="auto" w:fill="auto"/>
            <w:noWrap/>
            <w:hideMark/>
          </w:tcPr>
          <w:p w14:paraId="0439F9F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899</w:t>
            </w:r>
          </w:p>
        </w:tc>
        <w:tc>
          <w:tcPr>
            <w:tcW w:w="0" w:type="auto"/>
            <w:shd w:val="clear" w:color="auto" w:fill="auto"/>
            <w:noWrap/>
            <w:hideMark/>
          </w:tcPr>
          <w:p w14:paraId="3F36237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501</w:t>
            </w:r>
          </w:p>
        </w:tc>
        <w:tc>
          <w:tcPr>
            <w:tcW w:w="0" w:type="auto"/>
            <w:shd w:val="clear" w:color="auto" w:fill="auto"/>
            <w:noWrap/>
            <w:hideMark/>
          </w:tcPr>
          <w:p w14:paraId="1AFC27D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0,545</w:t>
            </w:r>
          </w:p>
        </w:tc>
      </w:tr>
      <w:tr w:rsidR="00A00C97" w:rsidRPr="009E5255" w14:paraId="4C0F60E0" w14:textId="77777777" w:rsidTr="00F63F3E">
        <w:trPr>
          <w:trHeight w:val="20"/>
        </w:trPr>
        <w:tc>
          <w:tcPr>
            <w:tcW w:w="0" w:type="auto"/>
            <w:shd w:val="clear" w:color="auto" w:fill="auto"/>
            <w:noWrap/>
            <w:hideMark/>
          </w:tcPr>
          <w:p w14:paraId="144AA444"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0E8C764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20</w:t>
            </w:r>
          </w:p>
        </w:tc>
        <w:tc>
          <w:tcPr>
            <w:tcW w:w="0" w:type="auto"/>
            <w:shd w:val="clear" w:color="auto" w:fill="auto"/>
            <w:noWrap/>
            <w:hideMark/>
          </w:tcPr>
          <w:p w14:paraId="3DA3719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9</w:t>
            </w:r>
          </w:p>
        </w:tc>
        <w:tc>
          <w:tcPr>
            <w:tcW w:w="0" w:type="auto"/>
            <w:shd w:val="clear" w:color="auto" w:fill="auto"/>
            <w:noWrap/>
            <w:hideMark/>
          </w:tcPr>
          <w:p w14:paraId="424A87B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5</w:t>
            </w:r>
          </w:p>
        </w:tc>
        <w:tc>
          <w:tcPr>
            <w:tcW w:w="0" w:type="auto"/>
            <w:shd w:val="clear" w:color="auto" w:fill="auto"/>
            <w:noWrap/>
            <w:hideMark/>
          </w:tcPr>
          <w:p w14:paraId="4045AF6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64</w:t>
            </w:r>
          </w:p>
        </w:tc>
        <w:tc>
          <w:tcPr>
            <w:tcW w:w="0" w:type="auto"/>
            <w:shd w:val="clear" w:color="auto" w:fill="auto"/>
            <w:noWrap/>
            <w:hideMark/>
          </w:tcPr>
          <w:p w14:paraId="4C67E60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75</w:t>
            </w:r>
          </w:p>
        </w:tc>
        <w:tc>
          <w:tcPr>
            <w:tcW w:w="0" w:type="auto"/>
            <w:shd w:val="clear" w:color="auto" w:fill="auto"/>
            <w:noWrap/>
            <w:hideMark/>
          </w:tcPr>
          <w:p w14:paraId="48F076E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53</w:t>
            </w:r>
          </w:p>
        </w:tc>
      </w:tr>
      <w:tr w:rsidR="00A00C97" w:rsidRPr="009E5255" w14:paraId="6F8880B0" w14:textId="77777777" w:rsidTr="00F63F3E">
        <w:trPr>
          <w:trHeight w:val="20"/>
        </w:trPr>
        <w:tc>
          <w:tcPr>
            <w:tcW w:w="0" w:type="auto"/>
            <w:shd w:val="clear" w:color="auto" w:fill="auto"/>
            <w:noWrap/>
            <w:hideMark/>
          </w:tcPr>
          <w:p w14:paraId="0504581B"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12B4B86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629</w:t>
            </w:r>
          </w:p>
        </w:tc>
        <w:tc>
          <w:tcPr>
            <w:tcW w:w="0" w:type="auto"/>
            <w:shd w:val="clear" w:color="auto" w:fill="auto"/>
            <w:noWrap/>
            <w:hideMark/>
          </w:tcPr>
          <w:p w14:paraId="3A135B4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171</w:t>
            </w:r>
          </w:p>
        </w:tc>
        <w:tc>
          <w:tcPr>
            <w:tcW w:w="0" w:type="auto"/>
            <w:shd w:val="clear" w:color="auto" w:fill="auto"/>
            <w:noWrap/>
            <w:hideMark/>
          </w:tcPr>
          <w:p w14:paraId="13A08E8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459</w:t>
            </w:r>
          </w:p>
        </w:tc>
        <w:tc>
          <w:tcPr>
            <w:tcW w:w="0" w:type="auto"/>
            <w:shd w:val="clear" w:color="auto" w:fill="auto"/>
            <w:noWrap/>
            <w:hideMark/>
          </w:tcPr>
          <w:p w14:paraId="11898B1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463</w:t>
            </w:r>
          </w:p>
        </w:tc>
        <w:tc>
          <w:tcPr>
            <w:tcW w:w="0" w:type="auto"/>
            <w:shd w:val="clear" w:color="auto" w:fill="auto"/>
            <w:noWrap/>
            <w:hideMark/>
          </w:tcPr>
          <w:p w14:paraId="64A8EED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976</w:t>
            </w:r>
          </w:p>
        </w:tc>
        <w:tc>
          <w:tcPr>
            <w:tcW w:w="0" w:type="auto"/>
            <w:shd w:val="clear" w:color="auto" w:fill="auto"/>
            <w:noWrap/>
            <w:hideMark/>
          </w:tcPr>
          <w:p w14:paraId="3FDF2B2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2,698</w:t>
            </w:r>
          </w:p>
        </w:tc>
      </w:tr>
      <w:tr w:rsidR="00A00C97" w:rsidRPr="009E5255" w14:paraId="292A1861" w14:textId="77777777" w:rsidTr="00F63F3E">
        <w:trPr>
          <w:trHeight w:val="20"/>
        </w:trPr>
        <w:tc>
          <w:tcPr>
            <w:tcW w:w="0" w:type="auto"/>
            <w:gridSpan w:val="7"/>
            <w:shd w:val="clear" w:color="auto" w:fill="auto"/>
            <w:noWrap/>
            <w:hideMark/>
          </w:tcPr>
          <w:p w14:paraId="62BDDF3D"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Cyclophosphamide</w:t>
            </w:r>
          </w:p>
        </w:tc>
      </w:tr>
      <w:tr w:rsidR="00A00C97" w:rsidRPr="009E5255" w14:paraId="4C857659" w14:textId="77777777" w:rsidTr="00F63F3E">
        <w:trPr>
          <w:trHeight w:val="20"/>
        </w:trPr>
        <w:tc>
          <w:tcPr>
            <w:tcW w:w="0" w:type="auto"/>
            <w:shd w:val="clear" w:color="auto" w:fill="auto"/>
            <w:noWrap/>
            <w:hideMark/>
          </w:tcPr>
          <w:p w14:paraId="4EF60652"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4F5D63C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9,500,000</w:t>
            </w:r>
          </w:p>
        </w:tc>
        <w:tc>
          <w:tcPr>
            <w:tcW w:w="0" w:type="auto"/>
            <w:shd w:val="clear" w:color="auto" w:fill="auto"/>
            <w:noWrap/>
            <w:hideMark/>
          </w:tcPr>
          <w:p w14:paraId="4CC8FFD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9,600,000</w:t>
            </w:r>
          </w:p>
        </w:tc>
        <w:tc>
          <w:tcPr>
            <w:tcW w:w="0" w:type="auto"/>
            <w:shd w:val="clear" w:color="auto" w:fill="auto"/>
            <w:noWrap/>
            <w:hideMark/>
          </w:tcPr>
          <w:p w14:paraId="560C9AD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3,600,000</w:t>
            </w:r>
          </w:p>
        </w:tc>
        <w:tc>
          <w:tcPr>
            <w:tcW w:w="0" w:type="auto"/>
            <w:shd w:val="clear" w:color="auto" w:fill="auto"/>
            <w:noWrap/>
            <w:hideMark/>
          </w:tcPr>
          <w:p w14:paraId="3C9C6CD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3,600,000</w:t>
            </w:r>
          </w:p>
        </w:tc>
        <w:tc>
          <w:tcPr>
            <w:tcW w:w="0" w:type="auto"/>
            <w:shd w:val="clear" w:color="auto" w:fill="auto"/>
            <w:noWrap/>
            <w:hideMark/>
          </w:tcPr>
          <w:p w14:paraId="5807516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0,100,000</w:t>
            </w:r>
          </w:p>
        </w:tc>
        <w:tc>
          <w:tcPr>
            <w:tcW w:w="0" w:type="auto"/>
            <w:shd w:val="clear" w:color="auto" w:fill="auto"/>
            <w:noWrap/>
            <w:hideMark/>
          </w:tcPr>
          <w:p w14:paraId="2BCC026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56,400,000</w:t>
            </w:r>
          </w:p>
        </w:tc>
      </w:tr>
      <w:tr w:rsidR="00A00C97" w:rsidRPr="009E5255" w14:paraId="15C64A66" w14:textId="77777777" w:rsidTr="00F63F3E">
        <w:trPr>
          <w:trHeight w:val="20"/>
        </w:trPr>
        <w:tc>
          <w:tcPr>
            <w:tcW w:w="0" w:type="auto"/>
            <w:shd w:val="clear" w:color="auto" w:fill="auto"/>
            <w:noWrap/>
            <w:hideMark/>
          </w:tcPr>
          <w:p w14:paraId="371A0601"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7C652DC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803,473</w:t>
            </w:r>
          </w:p>
        </w:tc>
        <w:tc>
          <w:tcPr>
            <w:tcW w:w="0" w:type="auto"/>
            <w:shd w:val="clear" w:color="auto" w:fill="auto"/>
            <w:noWrap/>
            <w:hideMark/>
          </w:tcPr>
          <w:p w14:paraId="5099135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938,766</w:t>
            </w:r>
          </w:p>
        </w:tc>
        <w:tc>
          <w:tcPr>
            <w:tcW w:w="0" w:type="auto"/>
            <w:shd w:val="clear" w:color="auto" w:fill="auto"/>
            <w:noWrap/>
            <w:hideMark/>
          </w:tcPr>
          <w:p w14:paraId="1B87BC5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00,200</w:t>
            </w:r>
          </w:p>
        </w:tc>
        <w:tc>
          <w:tcPr>
            <w:tcW w:w="0" w:type="auto"/>
            <w:shd w:val="clear" w:color="auto" w:fill="auto"/>
            <w:noWrap/>
            <w:hideMark/>
          </w:tcPr>
          <w:p w14:paraId="4151E16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41,546</w:t>
            </w:r>
          </w:p>
        </w:tc>
        <w:tc>
          <w:tcPr>
            <w:tcW w:w="0" w:type="auto"/>
            <w:shd w:val="clear" w:color="auto" w:fill="auto"/>
            <w:noWrap/>
            <w:hideMark/>
          </w:tcPr>
          <w:p w14:paraId="7D40E6E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59,760</w:t>
            </w:r>
          </w:p>
        </w:tc>
        <w:tc>
          <w:tcPr>
            <w:tcW w:w="0" w:type="auto"/>
            <w:shd w:val="clear" w:color="auto" w:fill="auto"/>
            <w:noWrap/>
            <w:hideMark/>
          </w:tcPr>
          <w:p w14:paraId="3DE859B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243,745</w:t>
            </w:r>
          </w:p>
        </w:tc>
      </w:tr>
      <w:tr w:rsidR="00A00C97" w:rsidRPr="009E5255" w14:paraId="20FE7053" w14:textId="77777777" w:rsidTr="00F63F3E">
        <w:trPr>
          <w:trHeight w:val="20"/>
        </w:trPr>
        <w:tc>
          <w:tcPr>
            <w:tcW w:w="0" w:type="auto"/>
            <w:shd w:val="clear" w:color="auto" w:fill="auto"/>
            <w:noWrap/>
            <w:hideMark/>
          </w:tcPr>
          <w:p w14:paraId="7320F621"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528F505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5,303,473</w:t>
            </w:r>
          </w:p>
        </w:tc>
        <w:tc>
          <w:tcPr>
            <w:tcW w:w="0" w:type="auto"/>
            <w:shd w:val="clear" w:color="auto" w:fill="auto"/>
            <w:noWrap/>
            <w:hideMark/>
          </w:tcPr>
          <w:p w14:paraId="5F09F94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2,538,766</w:t>
            </w:r>
          </w:p>
        </w:tc>
        <w:tc>
          <w:tcPr>
            <w:tcW w:w="0" w:type="auto"/>
            <w:shd w:val="clear" w:color="auto" w:fill="auto"/>
            <w:noWrap/>
            <w:hideMark/>
          </w:tcPr>
          <w:p w14:paraId="1CAD640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5,700,200</w:t>
            </w:r>
          </w:p>
        </w:tc>
        <w:tc>
          <w:tcPr>
            <w:tcW w:w="0" w:type="auto"/>
            <w:shd w:val="clear" w:color="auto" w:fill="auto"/>
            <w:noWrap/>
            <w:hideMark/>
          </w:tcPr>
          <w:p w14:paraId="42E21ED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5,841,546</w:t>
            </w:r>
          </w:p>
        </w:tc>
        <w:tc>
          <w:tcPr>
            <w:tcW w:w="0" w:type="auto"/>
            <w:shd w:val="clear" w:color="auto" w:fill="auto"/>
            <w:noWrap/>
            <w:hideMark/>
          </w:tcPr>
          <w:p w14:paraId="77C67CA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2,259,760</w:t>
            </w:r>
          </w:p>
        </w:tc>
        <w:tc>
          <w:tcPr>
            <w:tcW w:w="0" w:type="auto"/>
            <w:shd w:val="clear" w:color="auto" w:fill="auto"/>
            <w:noWrap/>
            <w:hideMark/>
          </w:tcPr>
          <w:p w14:paraId="14A88B8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71,643,745</w:t>
            </w:r>
          </w:p>
        </w:tc>
      </w:tr>
      <w:tr w:rsidR="00A00C97" w:rsidRPr="009E5255" w14:paraId="7FEE6DA6" w14:textId="77777777" w:rsidTr="00F63F3E">
        <w:trPr>
          <w:trHeight w:val="20"/>
        </w:trPr>
        <w:tc>
          <w:tcPr>
            <w:tcW w:w="0" w:type="auto"/>
            <w:gridSpan w:val="7"/>
            <w:shd w:val="clear" w:color="auto" w:fill="auto"/>
            <w:noWrap/>
            <w:hideMark/>
          </w:tcPr>
          <w:p w14:paraId="5C27DA4C"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Cytarabine</w:t>
            </w:r>
          </w:p>
        </w:tc>
      </w:tr>
      <w:tr w:rsidR="00A00C97" w:rsidRPr="009E5255" w14:paraId="32DD1BE4" w14:textId="77777777" w:rsidTr="00F63F3E">
        <w:trPr>
          <w:trHeight w:val="20"/>
        </w:trPr>
        <w:tc>
          <w:tcPr>
            <w:tcW w:w="0" w:type="auto"/>
            <w:shd w:val="clear" w:color="auto" w:fill="auto"/>
            <w:noWrap/>
            <w:hideMark/>
          </w:tcPr>
          <w:p w14:paraId="78F1638D"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5F8507F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4,500,000</w:t>
            </w:r>
          </w:p>
        </w:tc>
        <w:tc>
          <w:tcPr>
            <w:tcW w:w="0" w:type="auto"/>
            <w:shd w:val="clear" w:color="auto" w:fill="auto"/>
            <w:noWrap/>
            <w:hideMark/>
          </w:tcPr>
          <w:p w14:paraId="0D8E7BC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6,500,000</w:t>
            </w:r>
          </w:p>
        </w:tc>
        <w:tc>
          <w:tcPr>
            <w:tcW w:w="0" w:type="auto"/>
            <w:shd w:val="clear" w:color="auto" w:fill="auto"/>
            <w:noWrap/>
            <w:hideMark/>
          </w:tcPr>
          <w:p w14:paraId="2E30136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7,400,000</w:t>
            </w:r>
          </w:p>
        </w:tc>
        <w:tc>
          <w:tcPr>
            <w:tcW w:w="0" w:type="auto"/>
            <w:shd w:val="clear" w:color="auto" w:fill="auto"/>
            <w:noWrap/>
            <w:hideMark/>
          </w:tcPr>
          <w:p w14:paraId="05645B0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9,200,000</w:t>
            </w:r>
          </w:p>
        </w:tc>
        <w:tc>
          <w:tcPr>
            <w:tcW w:w="0" w:type="auto"/>
            <w:shd w:val="clear" w:color="auto" w:fill="auto"/>
            <w:noWrap/>
            <w:hideMark/>
          </w:tcPr>
          <w:p w14:paraId="760455B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9,600,000</w:t>
            </w:r>
          </w:p>
        </w:tc>
        <w:tc>
          <w:tcPr>
            <w:tcW w:w="0" w:type="auto"/>
            <w:shd w:val="clear" w:color="auto" w:fill="auto"/>
            <w:noWrap/>
            <w:hideMark/>
          </w:tcPr>
          <w:p w14:paraId="1F58F5D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7,200,000</w:t>
            </w:r>
          </w:p>
        </w:tc>
      </w:tr>
      <w:tr w:rsidR="00A00C97" w:rsidRPr="009E5255" w14:paraId="01B6F3BF" w14:textId="77777777" w:rsidTr="00F63F3E">
        <w:trPr>
          <w:trHeight w:val="20"/>
        </w:trPr>
        <w:tc>
          <w:tcPr>
            <w:tcW w:w="0" w:type="auto"/>
            <w:shd w:val="clear" w:color="auto" w:fill="auto"/>
            <w:noWrap/>
            <w:hideMark/>
          </w:tcPr>
          <w:p w14:paraId="6783D64A"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47C0B44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23,360</w:t>
            </w:r>
          </w:p>
        </w:tc>
        <w:tc>
          <w:tcPr>
            <w:tcW w:w="0" w:type="auto"/>
            <w:shd w:val="clear" w:color="auto" w:fill="auto"/>
            <w:noWrap/>
            <w:hideMark/>
          </w:tcPr>
          <w:p w14:paraId="46D0774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47,065</w:t>
            </w:r>
          </w:p>
        </w:tc>
        <w:tc>
          <w:tcPr>
            <w:tcW w:w="0" w:type="auto"/>
            <w:shd w:val="clear" w:color="auto" w:fill="auto"/>
            <w:noWrap/>
            <w:hideMark/>
          </w:tcPr>
          <w:p w14:paraId="467DED0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6,520</w:t>
            </w:r>
          </w:p>
        </w:tc>
        <w:tc>
          <w:tcPr>
            <w:tcW w:w="0" w:type="auto"/>
            <w:shd w:val="clear" w:color="auto" w:fill="auto"/>
            <w:noWrap/>
            <w:hideMark/>
          </w:tcPr>
          <w:p w14:paraId="67FB5C3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84,610</w:t>
            </w:r>
          </w:p>
        </w:tc>
        <w:tc>
          <w:tcPr>
            <w:tcW w:w="0" w:type="auto"/>
            <w:shd w:val="clear" w:color="auto" w:fill="auto"/>
            <w:noWrap/>
            <w:hideMark/>
          </w:tcPr>
          <w:p w14:paraId="310DA40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37,691</w:t>
            </w:r>
          </w:p>
        </w:tc>
        <w:tc>
          <w:tcPr>
            <w:tcW w:w="0" w:type="auto"/>
            <w:shd w:val="clear" w:color="auto" w:fill="auto"/>
            <w:noWrap/>
            <w:hideMark/>
          </w:tcPr>
          <w:p w14:paraId="735AE95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869,246</w:t>
            </w:r>
          </w:p>
        </w:tc>
      </w:tr>
      <w:tr w:rsidR="00A00C97" w:rsidRPr="009E5255" w14:paraId="27F2FBAF" w14:textId="77777777" w:rsidTr="00F63F3E">
        <w:trPr>
          <w:trHeight w:val="20"/>
        </w:trPr>
        <w:tc>
          <w:tcPr>
            <w:tcW w:w="0" w:type="auto"/>
            <w:shd w:val="clear" w:color="auto" w:fill="auto"/>
            <w:noWrap/>
            <w:hideMark/>
          </w:tcPr>
          <w:p w14:paraId="62B195F7"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51D30BA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5,223,360</w:t>
            </w:r>
          </w:p>
        </w:tc>
        <w:tc>
          <w:tcPr>
            <w:tcW w:w="0" w:type="auto"/>
            <w:shd w:val="clear" w:color="auto" w:fill="auto"/>
            <w:noWrap/>
            <w:hideMark/>
          </w:tcPr>
          <w:p w14:paraId="2874191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7,547,065</w:t>
            </w:r>
          </w:p>
        </w:tc>
        <w:tc>
          <w:tcPr>
            <w:tcW w:w="0" w:type="auto"/>
            <w:shd w:val="clear" w:color="auto" w:fill="auto"/>
            <w:noWrap/>
            <w:hideMark/>
          </w:tcPr>
          <w:p w14:paraId="08F312A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7,676,520</w:t>
            </w:r>
          </w:p>
        </w:tc>
        <w:tc>
          <w:tcPr>
            <w:tcW w:w="0" w:type="auto"/>
            <w:shd w:val="clear" w:color="auto" w:fill="auto"/>
            <w:noWrap/>
            <w:hideMark/>
          </w:tcPr>
          <w:p w14:paraId="7020145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9,484,610</w:t>
            </w:r>
          </w:p>
        </w:tc>
        <w:tc>
          <w:tcPr>
            <w:tcW w:w="0" w:type="auto"/>
            <w:shd w:val="clear" w:color="auto" w:fill="auto"/>
            <w:noWrap/>
            <w:hideMark/>
          </w:tcPr>
          <w:p w14:paraId="19BA49B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0,137,691</w:t>
            </w:r>
          </w:p>
        </w:tc>
        <w:tc>
          <w:tcPr>
            <w:tcW w:w="0" w:type="auto"/>
            <w:shd w:val="clear" w:color="auto" w:fill="auto"/>
            <w:noWrap/>
            <w:hideMark/>
          </w:tcPr>
          <w:p w14:paraId="1AAADD2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0,069,246</w:t>
            </w:r>
          </w:p>
        </w:tc>
      </w:tr>
      <w:tr w:rsidR="00A00C97" w:rsidRPr="009E5255" w14:paraId="47E3D476" w14:textId="77777777" w:rsidTr="00F63F3E">
        <w:trPr>
          <w:trHeight w:val="20"/>
        </w:trPr>
        <w:tc>
          <w:tcPr>
            <w:tcW w:w="0" w:type="auto"/>
            <w:gridSpan w:val="7"/>
            <w:shd w:val="clear" w:color="auto" w:fill="auto"/>
            <w:noWrap/>
            <w:hideMark/>
          </w:tcPr>
          <w:p w14:paraId="2FAE2C3C"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Docetaxel</w:t>
            </w:r>
          </w:p>
        </w:tc>
      </w:tr>
      <w:tr w:rsidR="00A00C97" w:rsidRPr="009E5255" w14:paraId="4225E631" w14:textId="77777777" w:rsidTr="00F63F3E">
        <w:trPr>
          <w:trHeight w:val="20"/>
        </w:trPr>
        <w:tc>
          <w:tcPr>
            <w:tcW w:w="0" w:type="auto"/>
            <w:shd w:val="clear" w:color="auto" w:fill="auto"/>
            <w:noWrap/>
            <w:hideMark/>
          </w:tcPr>
          <w:p w14:paraId="0A5A847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4D989BA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25,995</w:t>
            </w:r>
          </w:p>
        </w:tc>
        <w:tc>
          <w:tcPr>
            <w:tcW w:w="0" w:type="auto"/>
            <w:shd w:val="clear" w:color="auto" w:fill="auto"/>
            <w:noWrap/>
            <w:hideMark/>
          </w:tcPr>
          <w:p w14:paraId="7298280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72,947</w:t>
            </w:r>
          </w:p>
        </w:tc>
        <w:tc>
          <w:tcPr>
            <w:tcW w:w="0" w:type="auto"/>
            <w:shd w:val="clear" w:color="auto" w:fill="auto"/>
            <w:noWrap/>
            <w:hideMark/>
          </w:tcPr>
          <w:p w14:paraId="5243ECD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66,706</w:t>
            </w:r>
          </w:p>
        </w:tc>
        <w:tc>
          <w:tcPr>
            <w:tcW w:w="0" w:type="auto"/>
            <w:shd w:val="clear" w:color="auto" w:fill="auto"/>
            <w:noWrap/>
            <w:hideMark/>
          </w:tcPr>
          <w:p w14:paraId="12E1770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77,923</w:t>
            </w:r>
          </w:p>
        </w:tc>
        <w:tc>
          <w:tcPr>
            <w:tcW w:w="0" w:type="auto"/>
            <w:shd w:val="clear" w:color="auto" w:fill="auto"/>
            <w:noWrap/>
            <w:hideMark/>
          </w:tcPr>
          <w:p w14:paraId="6EA0249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39,678</w:t>
            </w:r>
          </w:p>
        </w:tc>
        <w:tc>
          <w:tcPr>
            <w:tcW w:w="0" w:type="auto"/>
            <w:shd w:val="clear" w:color="auto" w:fill="auto"/>
            <w:noWrap/>
            <w:hideMark/>
          </w:tcPr>
          <w:p w14:paraId="10A918B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383,249</w:t>
            </w:r>
          </w:p>
        </w:tc>
      </w:tr>
      <w:tr w:rsidR="00A00C97" w:rsidRPr="009E5255" w14:paraId="576F89D5" w14:textId="77777777" w:rsidTr="00F63F3E">
        <w:trPr>
          <w:trHeight w:val="20"/>
        </w:trPr>
        <w:tc>
          <w:tcPr>
            <w:tcW w:w="0" w:type="auto"/>
            <w:shd w:val="clear" w:color="auto" w:fill="auto"/>
            <w:noWrap/>
            <w:hideMark/>
          </w:tcPr>
          <w:p w14:paraId="42FCCB1B"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7708947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89,860</w:t>
            </w:r>
          </w:p>
        </w:tc>
        <w:tc>
          <w:tcPr>
            <w:tcW w:w="0" w:type="auto"/>
            <w:shd w:val="clear" w:color="auto" w:fill="auto"/>
            <w:noWrap/>
            <w:hideMark/>
          </w:tcPr>
          <w:p w14:paraId="1F3461E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1,654</w:t>
            </w:r>
          </w:p>
        </w:tc>
        <w:tc>
          <w:tcPr>
            <w:tcW w:w="0" w:type="auto"/>
            <w:shd w:val="clear" w:color="auto" w:fill="auto"/>
            <w:noWrap/>
            <w:hideMark/>
          </w:tcPr>
          <w:p w14:paraId="379D08F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6,780</w:t>
            </w:r>
          </w:p>
        </w:tc>
        <w:tc>
          <w:tcPr>
            <w:tcW w:w="0" w:type="auto"/>
            <w:shd w:val="clear" w:color="auto" w:fill="auto"/>
            <w:noWrap/>
            <w:hideMark/>
          </w:tcPr>
          <w:p w14:paraId="1E6E36C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5,539</w:t>
            </w:r>
          </w:p>
        </w:tc>
        <w:tc>
          <w:tcPr>
            <w:tcW w:w="0" w:type="auto"/>
            <w:shd w:val="clear" w:color="auto" w:fill="auto"/>
            <w:noWrap/>
            <w:hideMark/>
          </w:tcPr>
          <w:p w14:paraId="0538A04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4,684</w:t>
            </w:r>
          </w:p>
        </w:tc>
        <w:tc>
          <w:tcPr>
            <w:tcW w:w="0" w:type="auto"/>
            <w:shd w:val="clear" w:color="auto" w:fill="auto"/>
            <w:noWrap/>
            <w:hideMark/>
          </w:tcPr>
          <w:p w14:paraId="686A774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78,517</w:t>
            </w:r>
          </w:p>
        </w:tc>
      </w:tr>
      <w:tr w:rsidR="00A00C97" w:rsidRPr="009E5255" w14:paraId="109E7AA5" w14:textId="77777777" w:rsidTr="00F63F3E">
        <w:trPr>
          <w:trHeight w:val="20"/>
        </w:trPr>
        <w:tc>
          <w:tcPr>
            <w:tcW w:w="0" w:type="auto"/>
            <w:shd w:val="clear" w:color="auto" w:fill="auto"/>
            <w:noWrap/>
            <w:hideMark/>
          </w:tcPr>
          <w:p w14:paraId="6D078771"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54E3FCC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715,855</w:t>
            </w:r>
          </w:p>
        </w:tc>
        <w:tc>
          <w:tcPr>
            <w:tcW w:w="0" w:type="auto"/>
            <w:shd w:val="clear" w:color="auto" w:fill="auto"/>
            <w:noWrap/>
            <w:hideMark/>
          </w:tcPr>
          <w:p w14:paraId="49661CF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404,601</w:t>
            </w:r>
          </w:p>
        </w:tc>
        <w:tc>
          <w:tcPr>
            <w:tcW w:w="0" w:type="auto"/>
            <w:shd w:val="clear" w:color="auto" w:fill="auto"/>
            <w:noWrap/>
            <w:hideMark/>
          </w:tcPr>
          <w:p w14:paraId="6D71F70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523,486</w:t>
            </w:r>
          </w:p>
        </w:tc>
        <w:tc>
          <w:tcPr>
            <w:tcW w:w="0" w:type="auto"/>
            <w:shd w:val="clear" w:color="auto" w:fill="auto"/>
            <w:noWrap/>
            <w:hideMark/>
          </w:tcPr>
          <w:p w14:paraId="481FF7A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543,462</w:t>
            </w:r>
          </w:p>
        </w:tc>
        <w:tc>
          <w:tcPr>
            <w:tcW w:w="0" w:type="auto"/>
            <w:shd w:val="clear" w:color="auto" w:fill="auto"/>
            <w:noWrap/>
            <w:hideMark/>
          </w:tcPr>
          <w:p w14:paraId="0D6CAF9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274,362</w:t>
            </w:r>
          </w:p>
        </w:tc>
        <w:tc>
          <w:tcPr>
            <w:tcW w:w="0" w:type="auto"/>
            <w:shd w:val="clear" w:color="auto" w:fill="auto"/>
            <w:noWrap/>
            <w:hideMark/>
          </w:tcPr>
          <w:p w14:paraId="1D98F93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461,766</w:t>
            </w:r>
          </w:p>
        </w:tc>
      </w:tr>
      <w:tr w:rsidR="00A00C97" w:rsidRPr="009E5255" w14:paraId="1A3208B9" w14:textId="77777777" w:rsidTr="00F63F3E">
        <w:trPr>
          <w:trHeight w:val="20"/>
        </w:trPr>
        <w:tc>
          <w:tcPr>
            <w:tcW w:w="0" w:type="auto"/>
            <w:gridSpan w:val="7"/>
            <w:shd w:val="clear" w:color="auto" w:fill="auto"/>
            <w:noWrap/>
            <w:hideMark/>
          </w:tcPr>
          <w:p w14:paraId="2AD3CB7B"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Doxorubicin</w:t>
            </w:r>
          </w:p>
        </w:tc>
      </w:tr>
      <w:tr w:rsidR="00A00C97" w:rsidRPr="009E5255" w14:paraId="7B3EEC76" w14:textId="77777777" w:rsidTr="00F63F3E">
        <w:trPr>
          <w:trHeight w:val="20"/>
        </w:trPr>
        <w:tc>
          <w:tcPr>
            <w:tcW w:w="0" w:type="auto"/>
            <w:shd w:val="clear" w:color="auto" w:fill="auto"/>
            <w:noWrap/>
            <w:hideMark/>
          </w:tcPr>
          <w:p w14:paraId="0C856F49"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760B015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539,243</w:t>
            </w:r>
          </w:p>
        </w:tc>
        <w:tc>
          <w:tcPr>
            <w:tcW w:w="0" w:type="auto"/>
            <w:shd w:val="clear" w:color="auto" w:fill="auto"/>
            <w:noWrap/>
            <w:hideMark/>
          </w:tcPr>
          <w:p w14:paraId="1F3F147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750,005</w:t>
            </w:r>
          </w:p>
        </w:tc>
        <w:tc>
          <w:tcPr>
            <w:tcW w:w="0" w:type="auto"/>
            <w:shd w:val="clear" w:color="auto" w:fill="auto"/>
            <w:noWrap/>
            <w:hideMark/>
          </w:tcPr>
          <w:p w14:paraId="5200D30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030,161</w:t>
            </w:r>
          </w:p>
        </w:tc>
        <w:tc>
          <w:tcPr>
            <w:tcW w:w="0" w:type="auto"/>
            <w:shd w:val="clear" w:color="auto" w:fill="auto"/>
            <w:noWrap/>
            <w:hideMark/>
          </w:tcPr>
          <w:p w14:paraId="04AB829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212,907</w:t>
            </w:r>
          </w:p>
        </w:tc>
        <w:tc>
          <w:tcPr>
            <w:tcW w:w="0" w:type="auto"/>
            <w:shd w:val="clear" w:color="auto" w:fill="auto"/>
            <w:noWrap/>
            <w:hideMark/>
          </w:tcPr>
          <w:p w14:paraId="42BCA6C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209,549</w:t>
            </w:r>
          </w:p>
        </w:tc>
        <w:tc>
          <w:tcPr>
            <w:tcW w:w="0" w:type="auto"/>
            <w:shd w:val="clear" w:color="auto" w:fill="auto"/>
            <w:noWrap/>
            <w:hideMark/>
          </w:tcPr>
          <w:p w14:paraId="5A57F42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741,865</w:t>
            </w:r>
          </w:p>
        </w:tc>
      </w:tr>
      <w:tr w:rsidR="00A00C97" w:rsidRPr="009E5255" w14:paraId="3C568608" w14:textId="77777777" w:rsidTr="00F63F3E">
        <w:trPr>
          <w:trHeight w:val="20"/>
        </w:trPr>
        <w:tc>
          <w:tcPr>
            <w:tcW w:w="0" w:type="auto"/>
            <w:shd w:val="clear" w:color="auto" w:fill="auto"/>
            <w:noWrap/>
            <w:hideMark/>
          </w:tcPr>
          <w:p w14:paraId="380258B6"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4D12230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7,407</w:t>
            </w:r>
          </w:p>
        </w:tc>
        <w:tc>
          <w:tcPr>
            <w:tcW w:w="0" w:type="auto"/>
            <w:shd w:val="clear" w:color="auto" w:fill="auto"/>
            <w:noWrap/>
            <w:hideMark/>
          </w:tcPr>
          <w:p w14:paraId="4BD7508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1,819</w:t>
            </w:r>
          </w:p>
        </w:tc>
        <w:tc>
          <w:tcPr>
            <w:tcW w:w="0" w:type="auto"/>
            <w:shd w:val="clear" w:color="auto" w:fill="auto"/>
            <w:noWrap/>
            <w:hideMark/>
          </w:tcPr>
          <w:p w14:paraId="1E39750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8,924</w:t>
            </w:r>
          </w:p>
        </w:tc>
        <w:tc>
          <w:tcPr>
            <w:tcW w:w="0" w:type="auto"/>
            <w:shd w:val="clear" w:color="auto" w:fill="auto"/>
            <w:noWrap/>
            <w:hideMark/>
          </w:tcPr>
          <w:p w14:paraId="1D4C796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5,827</w:t>
            </w:r>
          </w:p>
        </w:tc>
        <w:tc>
          <w:tcPr>
            <w:tcW w:w="0" w:type="auto"/>
            <w:shd w:val="clear" w:color="auto" w:fill="auto"/>
            <w:noWrap/>
            <w:hideMark/>
          </w:tcPr>
          <w:p w14:paraId="19D9F35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2,025</w:t>
            </w:r>
          </w:p>
        </w:tc>
        <w:tc>
          <w:tcPr>
            <w:tcW w:w="0" w:type="auto"/>
            <w:shd w:val="clear" w:color="auto" w:fill="auto"/>
            <w:noWrap/>
            <w:hideMark/>
          </w:tcPr>
          <w:p w14:paraId="5958BCF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86,002</w:t>
            </w:r>
          </w:p>
        </w:tc>
      </w:tr>
      <w:tr w:rsidR="00A00C97" w:rsidRPr="009E5255" w14:paraId="24DBCBC4" w14:textId="77777777" w:rsidTr="00F63F3E">
        <w:trPr>
          <w:trHeight w:val="20"/>
        </w:trPr>
        <w:tc>
          <w:tcPr>
            <w:tcW w:w="0" w:type="auto"/>
            <w:shd w:val="clear" w:color="auto" w:fill="auto"/>
            <w:noWrap/>
            <w:hideMark/>
          </w:tcPr>
          <w:p w14:paraId="5E60B81F"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3F84679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846,650</w:t>
            </w:r>
          </w:p>
        </w:tc>
        <w:tc>
          <w:tcPr>
            <w:tcW w:w="0" w:type="auto"/>
            <w:shd w:val="clear" w:color="auto" w:fill="auto"/>
            <w:noWrap/>
            <w:hideMark/>
          </w:tcPr>
          <w:p w14:paraId="5586B5A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931,824</w:t>
            </w:r>
          </w:p>
        </w:tc>
        <w:tc>
          <w:tcPr>
            <w:tcW w:w="0" w:type="auto"/>
            <w:shd w:val="clear" w:color="auto" w:fill="auto"/>
            <w:noWrap/>
            <w:hideMark/>
          </w:tcPr>
          <w:p w14:paraId="2BF4223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169,085</w:t>
            </w:r>
          </w:p>
        </w:tc>
        <w:tc>
          <w:tcPr>
            <w:tcW w:w="0" w:type="auto"/>
            <w:shd w:val="clear" w:color="auto" w:fill="auto"/>
            <w:noWrap/>
            <w:hideMark/>
          </w:tcPr>
          <w:p w14:paraId="4FD22BB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408,734</w:t>
            </w:r>
          </w:p>
        </w:tc>
        <w:tc>
          <w:tcPr>
            <w:tcW w:w="0" w:type="auto"/>
            <w:shd w:val="clear" w:color="auto" w:fill="auto"/>
            <w:noWrap/>
            <w:hideMark/>
          </w:tcPr>
          <w:p w14:paraId="4CE3F61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371,574</w:t>
            </w:r>
          </w:p>
        </w:tc>
        <w:tc>
          <w:tcPr>
            <w:tcW w:w="0" w:type="auto"/>
            <w:shd w:val="clear" w:color="auto" w:fill="auto"/>
            <w:noWrap/>
            <w:hideMark/>
          </w:tcPr>
          <w:p w14:paraId="60652F7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727,867</w:t>
            </w:r>
          </w:p>
        </w:tc>
      </w:tr>
      <w:tr w:rsidR="00A00C97" w:rsidRPr="009E5255" w14:paraId="67A2F74C" w14:textId="77777777" w:rsidTr="00F63F3E">
        <w:trPr>
          <w:trHeight w:val="20"/>
        </w:trPr>
        <w:tc>
          <w:tcPr>
            <w:tcW w:w="0" w:type="auto"/>
            <w:gridSpan w:val="7"/>
            <w:shd w:val="clear" w:color="auto" w:fill="auto"/>
            <w:noWrap/>
            <w:hideMark/>
          </w:tcPr>
          <w:p w14:paraId="1F24F3A0"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Durvalumab</w:t>
            </w:r>
          </w:p>
        </w:tc>
      </w:tr>
      <w:tr w:rsidR="00145348" w:rsidRPr="009E5255" w14:paraId="7EEEDCA4" w14:textId="77777777" w:rsidTr="00F63F3E">
        <w:trPr>
          <w:trHeight w:val="20"/>
        </w:trPr>
        <w:tc>
          <w:tcPr>
            <w:tcW w:w="0" w:type="auto"/>
            <w:shd w:val="clear" w:color="auto" w:fill="auto"/>
            <w:noWrap/>
            <w:hideMark/>
          </w:tcPr>
          <w:p w14:paraId="71F604F5" w14:textId="77777777" w:rsidR="00145348" w:rsidRPr="009E5255" w:rsidRDefault="00145348" w:rsidP="00145348">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06292FDB" w14:textId="48A475C3" w:rsidR="00145348" w:rsidRPr="009E5255" w:rsidRDefault="00145348"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751D99FB" w14:textId="755D3A3C" w:rsidR="00145348" w:rsidRPr="009E5255" w:rsidRDefault="00145348"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0BA91F95" w14:textId="754147A3" w:rsidR="00145348" w:rsidRPr="009E5255" w:rsidRDefault="00145348"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722D5218" w14:textId="77777777" w:rsidR="00145348" w:rsidRPr="009E5255" w:rsidRDefault="00145348"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703</w:t>
            </w:r>
          </w:p>
        </w:tc>
        <w:tc>
          <w:tcPr>
            <w:tcW w:w="0" w:type="auto"/>
            <w:shd w:val="clear" w:color="auto" w:fill="auto"/>
            <w:noWrap/>
            <w:hideMark/>
          </w:tcPr>
          <w:p w14:paraId="4FB3610C" w14:textId="77777777" w:rsidR="00145348" w:rsidRPr="009E5255" w:rsidRDefault="00145348"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439,335</w:t>
            </w:r>
          </w:p>
        </w:tc>
        <w:tc>
          <w:tcPr>
            <w:tcW w:w="0" w:type="auto"/>
            <w:shd w:val="clear" w:color="auto" w:fill="auto"/>
            <w:noWrap/>
            <w:hideMark/>
          </w:tcPr>
          <w:p w14:paraId="2F9EECCA" w14:textId="77777777" w:rsidR="00145348" w:rsidRPr="009E5255" w:rsidRDefault="00145348"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443,038</w:t>
            </w:r>
          </w:p>
        </w:tc>
      </w:tr>
      <w:tr w:rsidR="00145348" w:rsidRPr="009E5255" w14:paraId="33058996" w14:textId="77777777" w:rsidTr="00F63F3E">
        <w:trPr>
          <w:trHeight w:val="20"/>
        </w:trPr>
        <w:tc>
          <w:tcPr>
            <w:tcW w:w="0" w:type="auto"/>
            <w:shd w:val="clear" w:color="auto" w:fill="auto"/>
            <w:noWrap/>
            <w:hideMark/>
          </w:tcPr>
          <w:p w14:paraId="2C9388EC" w14:textId="77777777" w:rsidR="00145348" w:rsidRPr="009E5255" w:rsidRDefault="00145348" w:rsidP="00145348">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32F89DA0" w14:textId="68468B5C" w:rsidR="00145348" w:rsidRPr="009E5255" w:rsidRDefault="00145348"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06C3DF71" w14:textId="14900CA1" w:rsidR="00145348" w:rsidRPr="009E5255" w:rsidRDefault="00145348"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235F9D23" w14:textId="64663F89" w:rsidR="00145348" w:rsidRPr="009E5255" w:rsidRDefault="00145348"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261C0C34" w14:textId="2878FAE1" w:rsidR="00145348" w:rsidRPr="009E5255" w:rsidRDefault="00ED07F5"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1D0CDB1E" w14:textId="77777777" w:rsidR="00145348" w:rsidRPr="009E5255" w:rsidRDefault="00145348"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9,680</w:t>
            </w:r>
          </w:p>
        </w:tc>
        <w:tc>
          <w:tcPr>
            <w:tcW w:w="0" w:type="auto"/>
            <w:shd w:val="clear" w:color="auto" w:fill="auto"/>
            <w:noWrap/>
            <w:hideMark/>
          </w:tcPr>
          <w:p w14:paraId="113ED888" w14:textId="77777777" w:rsidR="00145348" w:rsidRPr="009E5255" w:rsidRDefault="00145348" w:rsidP="00145348">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9,680</w:t>
            </w:r>
          </w:p>
        </w:tc>
      </w:tr>
      <w:tr w:rsidR="00A00C97" w:rsidRPr="009E5255" w14:paraId="2467D25C" w14:textId="77777777" w:rsidTr="00F63F3E">
        <w:trPr>
          <w:trHeight w:val="20"/>
        </w:trPr>
        <w:tc>
          <w:tcPr>
            <w:tcW w:w="0" w:type="auto"/>
            <w:shd w:val="clear" w:color="auto" w:fill="auto"/>
            <w:noWrap/>
            <w:hideMark/>
          </w:tcPr>
          <w:p w14:paraId="767C1176"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10B6D12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5081C32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1D291CD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4D44443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703</w:t>
            </w:r>
          </w:p>
        </w:tc>
        <w:tc>
          <w:tcPr>
            <w:tcW w:w="0" w:type="auto"/>
            <w:shd w:val="clear" w:color="auto" w:fill="auto"/>
            <w:noWrap/>
            <w:hideMark/>
          </w:tcPr>
          <w:p w14:paraId="4EFAB3B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579,015</w:t>
            </w:r>
          </w:p>
        </w:tc>
        <w:tc>
          <w:tcPr>
            <w:tcW w:w="0" w:type="auto"/>
            <w:shd w:val="clear" w:color="auto" w:fill="auto"/>
            <w:noWrap/>
            <w:hideMark/>
          </w:tcPr>
          <w:p w14:paraId="02CD98B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582,718</w:t>
            </w:r>
          </w:p>
        </w:tc>
      </w:tr>
      <w:tr w:rsidR="00A00C97" w:rsidRPr="009E5255" w14:paraId="51111130" w14:textId="77777777" w:rsidTr="00F63F3E">
        <w:trPr>
          <w:trHeight w:val="20"/>
        </w:trPr>
        <w:tc>
          <w:tcPr>
            <w:tcW w:w="0" w:type="auto"/>
            <w:gridSpan w:val="7"/>
            <w:shd w:val="clear" w:color="auto" w:fill="auto"/>
            <w:noWrap/>
            <w:hideMark/>
          </w:tcPr>
          <w:p w14:paraId="3DFDEA44"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Epirubicin</w:t>
            </w:r>
          </w:p>
        </w:tc>
      </w:tr>
      <w:tr w:rsidR="00A00C97" w:rsidRPr="009E5255" w14:paraId="642B974E" w14:textId="77777777" w:rsidTr="00F63F3E">
        <w:trPr>
          <w:trHeight w:val="20"/>
        </w:trPr>
        <w:tc>
          <w:tcPr>
            <w:tcW w:w="0" w:type="auto"/>
            <w:shd w:val="clear" w:color="auto" w:fill="auto"/>
            <w:noWrap/>
            <w:hideMark/>
          </w:tcPr>
          <w:p w14:paraId="16CD3A27"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5A3CAA3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90,453</w:t>
            </w:r>
          </w:p>
        </w:tc>
        <w:tc>
          <w:tcPr>
            <w:tcW w:w="0" w:type="auto"/>
            <w:shd w:val="clear" w:color="auto" w:fill="auto"/>
            <w:noWrap/>
            <w:hideMark/>
          </w:tcPr>
          <w:p w14:paraId="645B7EE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65,115</w:t>
            </w:r>
          </w:p>
        </w:tc>
        <w:tc>
          <w:tcPr>
            <w:tcW w:w="0" w:type="auto"/>
            <w:shd w:val="clear" w:color="auto" w:fill="auto"/>
            <w:noWrap/>
            <w:hideMark/>
          </w:tcPr>
          <w:p w14:paraId="251FA20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05,972</w:t>
            </w:r>
          </w:p>
        </w:tc>
        <w:tc>
          <w:tcPr>
            <w:tcW w:w="0" w:type="auto"/>
            <w:shd w:val="clear" w:color="auto" w:fill="auto"/>
            <w:noWrap/>
            <w:hideMark/>
          </w:tcPr>
          <w:p w14:paraId="4998D9E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52,717</w:t>
            </w:r>
          </w:p>
        </w:tc>
        <w:tc>
          <w:tcPr>
            <w:tcW w:w="0" w:type="auto"/>
            <w:shd w:val="clear" w:color="auto" w:fill="auto"/>
            <w:noWrap/>
            <w:hideMark/>
          </w:tcPr>
          <w:p w14:paraId="07EBBB6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5,336</w:t>
            </w:r>
          </w:p>
        </w:tc>
        <w:tc>
          <w:tcPr>
            <w:tcW w:w="0" w:type="auto"/>
            <w:shd w:val="clear" w:color="auto" w:fill="auto"/>
            <w:noWrap/>
            <w:hideMark/>
          </w:tcPr>
          <w:p w14:paraId="7980FB0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869,593</w:t>
            </w:r>
          </w:p>
        </w:tc>
      </w:tr>
      <w:tr w:rsidR="00A00C97" w:rsidRPr="009E5255" w14:paraId="6B24B9D1" w14:textId="77777777" w:rsidTr="00F63F3E">
        <w:trPr>
          <w:trHeight w:val="20"/>
        </w:trPr>
        <w:tc>
          <w:tcPr>
            <w:tcW w:w="0" w:type="auto"/>
            <w:shd w:val="clear" w:color="auto" w:fill="auto"/>
            <w:noWrap/>
            <w:hideMark/>
          </w:tcPr>
          <w:p w14:paraId="7758821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1983CF1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1,898</w:t>
            </w:r>
          </w:p>
        </w:tc>
        <w:tc>
          <w:tcPr>
            <w:tcW w:w="0" w:type="auto"/>
            <w:shd w:val="clear" w:color="auto" w:fill="auto"/>
            <w:noWrap/>
            <w:hideMark/>
          </w:tcPr>
          <w:p w14:paraId="70ACE00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9,195</w:t>
            </w:r>
          </w:p>
        </w:tc>
        <w:tc>
          <w:tcPr>
            <w:tcW w:w="0" w:type="auto"/>
            <w:shd w:val="clear" w:color="auto" w:fill="auto"/>
            <w:noWrap/>
            <w:hideMark/>
          </w:tcPr>
          <w:p w14:paraId="331A4BB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274</w:t>
            </w:r>
          </w:p>
        </w:tc>
        <w:tc>
          <w:tcPr>
            <w:tcW w:w="0" w:type="auto"/>
            <w:shd w:val="clear" w:color="auto" w:fill="auto"/>
            <w:noWrap/>
            <w:hideMark/>
          </w:tcPr>
          <w:p w14:paraId="12D8C00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631</w:t>
            </w:r>
          </w:p>
        </w:tc>
        <w:tc>
          <w:tcPr>
            <w:tcW w:w="0" w:type="auto"/>
            <w:shd w:val="clear" w:color="auto" w:fill="auto"/>
            <w:noWrap/>
            <w:hideMark/>
          </w:tcPr>
          <w:p w14:paraId="204B4D4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580</w:t>
            </w:r>
          </w:p>
        </w:tc>
        <w:tc>
          <w:tcPr>
            <w:tcW w:w="0" w:type="auto"/>
            <w:shd w:val="clear" w:color="auto" w:fill="auto"/>
            <w:noWrap/>
            <w:hideMark/>
          </w:tcPr>
          <w:p w14:paraId="03E1090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7,578</w:t>
            </w:r>
          </w:p>
        </w:tc>
      </w:tr>
      <w:tr w:rsidR="00A00C97" w:rsidRPr="009E5255" w14:paraId="74C82DCA" w14:textId="77777777" w:rsidTr="00F63F3E">
        <w:trPr>
          <w:trHeight w:val="20"/>
        </w:trPr>
        <w:tc>
          <w:tcPr>
            <w:tcW w:w="0" w:type="auto"/>
            <w:shd w:val="clear" w:color="auto" w:fill="auto"/>
            <w:noWrap/>
            <w:hideMark/>
          </w:tcPr>
          <w:p w14:paraId="7AF98A6C"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5240490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92,351</w:t>
            </w:r>
          </w:p>
        </w:tc>
        <w:tc>
          <w:tcPr>
            <w:tcW w:w="0" w:type="auto"/>
            <w:shd w:val="clear" w:color="auto" w:fill="auto"/>
            <w:noWrap/>
            <w:hideMark/>
          </w:tcPr>
          <w:p w14:paraId="073F15E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14,310</w:t>
            </w:r>
          </w:p>
        </w:tc>
        <w:tc>
          <w:tcPr>
            <w:tcW w:w="0" w:type="auto"/>
            <w:shd w:val="clear" w:color="auto" w:fill="auto"/>
            <w:noWrap/>
            <w:hideMark/>
          </w:tcPr>
          <w:p w14:paraId="1A38B9E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29,246</w:t>
            </w:r>
          </w:p>
        </w:tc>
        <w:tc>
          <w:tcPr>
            <w:tcW w:w="0" w:type="auto"/>
            <w:shd w:val="clear" w:color="auto" w:fill="auto"/>
            <w:noWrap/>
            <w:hideMark/>
          </w:tcPr>
          <w:p w14:paraId="0D41A5F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64,348</w:t>
            </w:r>
          </w:p>
        </w:tc>
        <w:tc>
          <w:tcPr>
            <w:tcW w:w="0" w:type="auto"/>
            <w:shd w:val="clear" w:color="auto" w:fill="auto"/>
            <w:noWrap/>
            <w:hideMark/>
          </w:tcPr>
          <w:p w14:paraId="2A88F20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6,916</w:t>
            </w:r>
          </w:p>
        </w:tc>
        <w:tc>
          <w:tcPr>
            <w:tcW w:w="0" w:type="auto"/>
            <w:shd w:val="clear" w:color="auto" w:fill="auto"/>
            <w:noWrap/>
            <w:hideMark/>
          </w:tcPr>
          <w:p w14:paraId="62B92B8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67,171</w:t>
            </w:r>
          </w:p>
        </w:tc>
      </w:tr>
      <w:tr w:rsidR="00A00C97" w:rsidRPr="009E5255" w14:paraId="6F8F9F80" w14:textId="77777777" w:rsidTr="00F63F3E">
        <w:trPr>
          <w:trHeight w:val="20"/>
        </w:trPr>
        <w:tc>
          <w:tcPr>
            <w:tcW w:w="0" w:type="auto"/>
            <w:gridSpan w:val="7"/>
            <w:shd w:val="clear" w:color="auto" w:fill="auto"/>
            <w:noWrap/>
            <w:hideMark/>
          </w:tcPr>
          <w:p w14:paraId="3E91845C"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Eribulin</w:t>
            </w:r>
          </w:p>
        </w:tc>
      </w:tr>
      <w:tr w:rsidR="00A00C97" w:rsidRPr="009E5255" w14:paraId="3C88558B" w14:textId="77777777" w:rsidTr="00F63F3E">
        <w:trPr>
          <w:trHeight w:val="20"/>
        </w:trPr>
        <w:tc>
          <w:tcPr>
            <w:tcW w:w="0" w:type="auto"/>
            <w:shd w:val="clear" w:color="auto" w:fill="auto"/>
            <w:noWrap/>
            <w:hideMark/>
          </w:tcPr>
          <w:p w14:paraId="73E6E8C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7C7D477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842</w:t>
            </w:r>
          </w:p>
        </w:tc>
        <w:tc>
          <w:tcPr>
            <w:tcW w:w="0" w:type="auto"/>
            <w:shd w:val="clear" w:color="auto" w:fill="auto"/>
            <w:noWrap/>
            <w:hideMark/>
          </w:tcPr>
          <w:p w14:paraId="6D2AFE4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629</w:t>
            </w:r>
          </w:p>
        </w:tc>
        <w:tc>
          <w:tcPr>
            <w:tcW w:w="0" w:type="auto"/>
            <w:shd w:val="clear" w:color="auto" w:fill="auto"/>
            <w:noWrap/>
            <w:hideMark/>
          </w:tcPr>
          <w:p w14:paraId="256A2BE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472</w:t>
            </w:r>
          </w:p>
        </w:tc>
        <w:tc>
          <w:tcPr>
            <w:tcW w:w="0" w:type="auto"/>
            <w:shd w:val="clear" w:color="auto" w:fill="auto"/>
            <w:noWrap/>
            <w:hideMark/>
          </w:tcPr>
          <w:p w14:paraId="75243B9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398</w:t>
            </w:r>
          </w:p>
        </w:tc>
        <w:tc>
          <w:tcPr>
            <w:tcW w:w="0" w:type="auto"/>
            <w:shd w:val="clear" w:color="auto" w:fill="auto"/>
            <w:noWrap/>
            <w:hideMark/>
          </w:tcPr>
          <w:p w14:paraId="0A0E68B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883</w:t>
            </w:r>
          </w:p>
        </w:tc>
        <w:tc>
          <w:tcPr>
            <w:tcW w:w="0" w:type="auto"/>
            <w:shd w:val="clear" w:color="auto" w:fill="auto"/>
            <w:noWrap/>
            <w:hideMark/>
          </w:tcPr>
          <w:p w14:paraId="65D5220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9,224</w:t>
            </w:r>
          </w:p>
        </w:tc>
      </w:tr>
      <w:tr w:rsidR="00A00C97" w:rsidRPr="009E5255" w14:paraId="6A69B872" w14:textId="77777777" w:rsidTr="00F63F3E">
        <w:trPr>
          <w:trHeight w:val="20"/>
        </w:trPr>
        <w:tc>
          <w:tcPr>
            <w:tcW w:w="0" w:type="auto"/>
            <w:shd w:val="clear" w:color="auto" w:fill="auto"/>
            <w:noWrap/>
            <w:hideMark/>
          </w:tcPr>
          <w:p w14:paraId="554682E5"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0D187D6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98</w:t>
            </w:r>
          </w:p>
        </w:tc>
        <w:tc>
          <w:tcPr>
            <w:tcW w:w="0" w:type="auto"/>
            <w:shd w:val="clear" w:color="auto" w:fill="auto"/>
            <w:noWrap/>
            <w:hideMark/>
          </w:tcPr>
          <w:p w14:paraId="7F8EEB8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35</w:t>
            </w:r>
          </w:p>
        </w:tc>
        <w:tc>
          <w:tcPr>
            <w:tcW w:w="0" w:type="auto"/>
            <w:shd w:val="clear" w:color="auto" w:fill="auto"/>
            <w:noWrap/>
            <w:hideMark/>
          </w:tcPr>
          <w:p w14:paraId="28EF369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92</w:t>
            </w:r>
          </w:p>
        </w:tc>
        <w:tc>
          <w:tcPr>
            <w:tcW w:w="0" w:type="auto"/>
            <w:shd w:val="clear" w:color="auto" w:fill="auto"/>
            <w:noWrap/>
            <w:hideMark/>
          </w:tcPr>
          <w:p w14:paraId="7C0F46C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79</w:t>
            </w:r>
          </w:p>
        </w:tc>
        <w:tc>
          <w:tcPr>
            <w:tcW w:w="0" w:type="auto"/>
            <w:shd w:val="clear" w:color="auto" w:fill="auto"/>
            <w:noWrap/>
            <w:hideMark/>
          </w:tcPr>
          <w:p w14:paraId="711C2CE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21</w:t>
            </w:r>
          </w:p>
        </w:tc>
        <w:tc>
          <w:tcPr>
            <w:tcW w:w="0" w:type="auto"/>
            <w:shd w:val="clear" w:color="auto" w:fill="auto"/>
            <w:noWrap/>
            <w:hideMark/>
          </w:tcPr>
          <w:p w14:paraId="60F321E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725</w:t>
            </w:r>
          </w:p>
        </w:tc>
      </w:tr>
      <w:tr w:rsidR="00A00C97" w:rsidRPr="009E5255" w14:paraId="18F50A3E" w14:textId="77777777" w:rsidTr="00F63F3E">
        <w:trPr>
          <w:trHeight w:val="20"/>
        </w:trPr>
        <w:tc>
          <w:tcPr>
            <w:tcW w:w="0" w:type="auto"/>
            <w:shd w:val="clear" w:color="auto" w:fill="auto"/>
            <w:noWrap/>
            <w:hideMark/>
          </w:tcPr>
          <w:p w14:paraId="74D5D975"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4B045AD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840</w:t>
            </w:r>
          </w:p>
        </w:tc>
        <w:tc>
          <w:tcPr>
            <w:tcW w:w="0" w:type="auto"/>
            <w:shd w:val="clear" w:color="auto" w:fill="auto"/>
            <w:noWrap/>
            <w:hideMark/>
          </w:tcPr>
          <w:p w14:paraId="011E7F6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664</w:t>
            </w:r>
          </w:p>
        </w:tc>
        <w:tc>
          <w:tcPr>
            <w:tcW w:w="0" w:type="auto"/>
            <w:shd w:val="clear" w:color="auto" w:fill="auto"/>
            <w:noWrap/>
            <w:hideMark/>
          </w:tcPr>
          <w:p w14:paraId="0A0AE90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964</w:t>
            </w:r>
          </w:p>
        </w:tc>
        <w:tc>
          <w:tcPr>
            <w:tcW w:w="0" w:type="auto"/>
            <w:shd w:val="clear" w:color="auto" w:fill="auto"/>
            <w:noWrap/>
            <w:hideMark/>
          </w:tcPr>
          <w:p w14:paraId="5F99FA5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877</w:t>
            </w:r>
          </w:p>
        </w:tc>
        <w:tc>
          <w:tcPr>
            <w:tcW w:w="0" w:type="auto"/>
            <w:shd w:val="clear" w:color="auto" w:fill="auto"/>
            <w:noWrap/>
            <w:hideMark/>
          </w:tcPr>
          <w:p w14:paraId="3125062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604</w:t>
            </w:r>
          </w:p>
        </w:tc>
        <w:tc>
          <w:tcPr>
            <w:tcW w:w="0" w:type="auto"/>
            <w:shd w:val="clear" w:color="auto" w:fill="auto"/>
            <w:noWrap/>
            <w:hideMark/>
          </w:tcPr>
          <w:p w14:paraId="7469C69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2,949</w:t>
            </w:r>
          </w:p>
        </w:tc>
      </w:tr>
      <w:tr w:rsidR="00A00C97" w:rsidRPr="009E5255" w14:paraId="2EDAD6C6" w14:textId="77777777" w:rsidTr="00F63F3E">
        <w:trPr>
          <w:trHeight w:val="20"/>
        </w:trPr>
        <w:tc>
          <w:tcPr>
            <w:tcW w:w="0" w:type="auto"/>
            <w:gridSpan w:val="7"/>
            <w:shd w:val="clear" w:color="auto" w:fill="auto"/>
            <w:noWrap/>
            <w:hideMark/>
          </w:tcPr>
          <w:p w14:paraId="0B96AF96"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Etoposide</w:t>
            </w:r>
          </w:p>
        </w:tc>
      </w:tr>
      <w:tr w:rsidR="00A00C97" w:rsidRPr="009E5255" w14:paraId="48409790" w14:textId="77777777" w:rsidTr="00F63F3E">
        <w:trPr>
          <w:trHeight w:val="20"/>
        </w:trPr>
        <w:tc>
          <w:tcPr>
            <w:tcW w:w="0" w:type="auto"/>
            <w:shd w:val="clear" w:color="auto" w:fill="auto"/>
            <w:noWrap/>
            <w:hideMark/>
          </w:tcPr>
          <w:p w14:paraId="1C6E3622"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4B1F85C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09,103</w:t>
            </w:r>
          </w:p>
        </w:tc>
        <w:tc>
          <w:tcPr>
            <w:tcW w:w="0" w:type="auto"/>
            <w:shd w:val="clear" w:color="auto" w:fill="auto"/>
            <w:noWrap/>
            <w:hideMark/>
          </w:tcPr>
          <w:p w14:paraId="135BEB7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368,389</w:t>
            </w:r>
          </w:p>
        </w:tc>
        <w:tc>
          <w:tcPr>
            <w:tcW w:w="0" w:type="auto"/>
            <w:shd w:val="clear" w:color="auto" w:fill="auto"/>
            <w:noWrap/>
            <w:hideMark/>
          </w:tcPr>
          <w:p w14:paraId="4864718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83,310</w:t>
            </w:r>
          </w:p>
        </w:tc>
        <w:tc>
          <w:tcPr>
            <w:tcW w:w="0" w:type="auto"/>
            <w:shd w:val="clear" w:color="auto" w:fill="auto"/>
            <w:noWrap/>
            <w:hideMark/>
          </w:tcPr>
          <w:p w14:paraId="5064C85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74,773</w:t>
            </w:r>
          </w:p>
        </w:tc>
        <w:tc>
          <w:tcPr>
            <w:tcW w:w="0" w:type="auto"/>
            <w:shd w:val="clear" w:color="auto" w:fill="auto"/>
            <w:noWrap/>
            <w:hideMark/>
          </w:tcPr>
          <w:p w14:paraId="4567CD6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70,637</w:t>
            </w:r>
          </w:p>
        </w:tc>
        <w:tc>
          <w:tcPr>
            <w:tcW w:w="0" w:type="auto"/>
            <w:shd w:val="clear" w:color="auto" w:fill="auto"/>
            <w:noWrap/>
            <w:hideMark/>
          </w:tcPr>
          <w:p w14:paraId="3A401A6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906,212</w:t>
            </w:r>
          </w:p>
        </w:tc>
      </w:tr>
      <w:tr w:rsidR="00A00C97" w:rsidRPr="009E5255" w14:paraId="5EE717E0" w14:textId="77777777" w:rsidTr="00F63F3E">
        <w:trPr>
          <w:trHeight w:val="20"/>
        </w:trPr>
        <w:tc>
          <w:tcPr>
            <w:tcW w:w="0" w:type="auto"/>
            <w:shd w:val="clear" w:color="auto" w:fill="auto"/>
            <w:noWrap/>
            <w:hideMark/>
          </w:tcPr>
          <w:p w14:paraId="71033C1D"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2426055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9,503</w:t>
            </w:r>
          </w:p>
        </w:tc>
        <w:tc>
          <w:tcPr>
            <w:tcW w:w="0" w:type="auto"/>
            <w:shd w:val="clear" w:color="auto" w:fill="auto"/>
            <w:noWrap/>
            <w:hideMark/>
          </w:tcPr>
          <w:p w14:paraId="61A7CE8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22,677</w:t>
            </w:r>
          </w:p>
        </w:tc>
        <w:tc>
          <w:tcPr>
            <w:tcW w:w="0" w:type="auto"/>
            <w:shd w:val="clear" w:color="auto" w:fill="auto"/>
            <w:noWrap/>
            <w:hideMark/>
          </w:tcPr>
          <w:p w14:paraId="7DAA9E1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0,396</w:t>
            </w:r>
          </w:p>
        </w:tc>
        <w:tc>
          <w:tcPr>
            <w:tcW w:w="0" w:type="auto"/>
            <w:shd w:val="clear" w:color="auto" w:fill="auto"/>
            <w:noWrap/>
            <w:hideMark/>
          </w:tcPr>
          <w:p w14:paraId="157F565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4,550</w:t>
            </w:r>
          </w:p>
        </w:tc>
        <w:tc>
          <w:tcPr>
            <w:tcW w:w="0" w:type="auto"/>
            <w:shd w:val="clear" w:color="auto" w:fill="auto"/>
            <w:noWrap/>
            <w:hideMark/>
          </w:tcPr>
          <w:p w14:paraId="511FD87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510</w:t>
            </w:r>
          </w:p>
        </w:tc>
        <w:tc>
          <w:tcPr>
            <w:tcW w:w="0" w:type="auto"/>
            <w:shd w:val="clear" w:color="auto" w:fill="auto"/>
            <w:noWrap/>
            <w:hideMark/>
          </w:tcPr>
          <w:p w14:paraId="4DC0220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99,636</w:t>
            </w:r>
          </w:p>
        </w:tc>
      </w:tr>
      <w:tr w:rsidR="00A00C97" w:rsidRPr="009E5255" w14:paraId="56E3949C" w14:textId="77777777" w:rsidTr="00F63F3E">
        <w:trPr>
          <w:trHeight w:val="20"/>
        </w:trPr>
        <w:tc>
          <w:tcPr>
            <w:tcW w:w="0" w:type="auto"/>
            <w:shd w:val="clear" w:color="auto" w:fill="auto"/>
            <w:noWrap/>
            <w:hideMark/>
          </w:tcPr>
          <w:p w14:paraId="628BCD55"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2851115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28,606</w:t>
            </w:r>
          </w:p>
        </w:tc>
        <w:tc>
          <w:tcPr>
            <w:tcW w:w="0" w:type="auto"/>
            <w:shd w:val="clear" w:color="auto" w:fill="auto"/>
            <w:noWrap/>
            <w:hideMark/>
          </w:tcPr>
          <w:p w14:paraId="491414A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691,066</w:t>
            </w:r>
          </w:p>
        </w:tc>
        <w:tc>
          <w:tcPr>
            <w:tcW w:w="0" w:type="auto"/>
            <w:shd w:val="clear" w:color="auto" w:fill="auto"/>
            <w:noWrap/>
            <w:hideMark/>
          </w:tcPr>
          <w:p w14:paraId="2269D5F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73,706</w:t>
            </w:r>
          </w:p>
        </w:tc>
        <w:tc>
          <w:tcPr>
            <w:tcW w:w="0" w:type="auto"/>
            <w:shd w:val="clear" w:color="auto" w:fill="auto"/>
            <w:noWrap/>
            <w:hideMark/>
          </w:tcPr>
          <w:p w14:paraId="51412EA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19,323</w:t>
            </w:r>
          </w:p>
        </w:tc>
        <w:tc>
          <w:tcPr>
            <w:tcW w:w="0" w:type="auto"/>
            <w:shd w:val="clear" w:color="auto" w:fill="auto"/>
            <w:noWrap/>
            <w:hideMark/>
          </w:tcPr>
          <w:p w14:paraId="4CA7AE0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93,147</w:t>
            </w:r>
          </w:p>
        </w:tc>
        <w:tc>
          <w:tcPr>
            <w:tcW w:w="0" w:type="auto"/>
            <w:shd w:val="clear" w:color="auto" w:fill="auto"/>
            <w:noWrap/>
            <w:hideMark/>
          </w:tcPr>
          <w:p w14:paraId="57CC624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605,848</w:t>
            </w:r>
          </w:p>
        </w:tc>
      </w:tr>
      <w:tr w:rsidR="00A00C97" w:rsidRPr="009E5255" w14:paraId="053CA6B3" w14:textId="77777777" w:rsidTr="00F63F3E">
        <w:trPr>
          <w:trHeight w:val="20"/>
        </w:trPr>
        <w:tc>
          <w:tcPr>
            <w:tcW w:w="0" w:type="auto"/>
            <w:gridSpan w:val="7"/>
            <w:shd w:val="clear" w:color="auto" w:fill="auto"/>
            <w:noWrap/>
            <w:hideMark/>
          </w:tcPr>
          <w:p w14:paraId="73C91BCE"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Etoposide Phosphate</w:t>
            </w:r>
          </w:p>
        </w:tc>
      </w:tr>
      <w:tr w:rsidR="00A00C97" w:rsidRPr="009E5255" w14:paraId="12EFA005" w14:textId="77777777" w:rsidTr="00F63F3E">
        <w:trPr>
          <w:trHeight w:val="20"/>
        </w:trPr>
        <w:tc>
          <w:tcPr>
            <w:tcW w:w="0" w:type="auto"/>
            <w:shd w:val="clear" w:color="auto" w:fill="auto"/>
            <w:noWrap/>
            <w:hideMark/>
          </w:tcPr>
          <w:p w14:paraId="02D3D40F"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137AEB5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348,671</w:t>
            </w:r>
          </w:p>
        </w:tc>
        <w:tc>
          <w:tcPr>
            <w:tcW w:w="0" w:type="auto"/>
            <w:shd w:val="clear" w:color="auto" w:fill="auto"/>
            <w:noWrap/>
            <w:hideMark/>
          </w:tcPr>
          <w:p w14:paraId="6DA227D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54,335</w:t>
            </w:r>
          </w:p>
        </w:tc>
        <w:tc>
          <w:tcPr>
            <w:tcW w:w="0" w:type="auto"/>
            <w:shd w:val="clear" w:color="auto" w:fill="auto"/>
            <w:noWrap/>
            <w:hideMark/>
          </w:tcPr>
          <w:p w14:paraId="00DE5FE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659,010</w:t>
            </w:r>
          </w:p>
        </w:tc>
        <w:tc>
          <w:tcPr>
            <w:tcW w:w="0" w:type="auto"/>
            <w:shd w:val="clear" w:color="auto" w:fill="auto"/>
            <w:noWrap/>
            <w:hideMark/>
          </w:tcPr>
          <w:p w14:paraId="6E121F2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748,653</w:t>
            </w:r>
          </w:p>
        </w:tc>
        <w:tc>
          <w:tcPr>
            <w:tcW w:w="0" w:type="auto"/>
            <w:shd w:val="clear" w:color="auto" w:fill="auto"/>
            <w:noWrap/>
            <w:hideMark/>
          </w:tcPr>
          <w:p w14:paraId="4842B74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785,539</w:t>
            </w:r>
          </w:p>
        </w:tc>
        <w:tc>
          <w:tcPr>
            <w:tcW w:w="0" w:type="auto"/>
            <w:shd w:val="clear" w:color="auto" w:fill="auto"/>
            <w:noWrap/>
            <w:hideMark/>
          </w:tcPr>
          <w:p w14:paraId="427EBB9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2,696,208</w:t>
            </w:r>
          </w:p>
        </w:tc>
      </w:tr>
      <w:tr w:rsidR="00A00C97" w:rsidRPr="009E5255" w14:paraId="1209A2B0" w14:textId="77777777" w:rsidTr="00F63F3E">
        <w:trPr>
          <w:trHeight w:val="20"/>
        </w:trPr>
        <w:tc>
          <w:tcPr>
            <w:tcW w:w="0" w:type="auto"/>
            <w:shd w:val="clear" w:color="auto" w:fill="auto"/>
            <w:noWrap/>
            <w:hideMark/>
          </w:tcPr>
          <w:p w14:paraId="0DDAA594"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180ED65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50,980</w:t>
            </w:r>
          </w:p>
        </w:tc>
        <w:tc>
          <w:tcPr>
            <w:tcW w:w="0" w:type="auto"/>
            <w:shd w:val="clear" w:color="auto" w:fill="auto"/>
            <w:noWrap/>
            <w:hideMark/>
          </w:tcPr>
          <w:p w14:paraId="0C427F1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6,912</w:t>
            </w:r>
          </w:p>
        </w:tc>
        <w:tc>
          <w:tcPr>
            <w:tcW w:w="0" w:type="auto"/>
            <w:shd w:val="clear" w:color="auto" w:fill="auto"/>
            <w:noWrap/>
            <w:hideMark/>
          </w:tcPr>
          <w:p w14:paraId="6E12258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5,671</w:t>
            </w:r>
          </w:p>
        </w:tc>
        <w:tc>
          <w:tcPr>
            <w:tcW w:w="0" w:type="auto"/>
            <w:shd w:val="clear" w:color="auto" w:fill="auto"/>
            <w:noWrap/>
            <w:hideMark/>
          </w:tcPr>
          <w:p w14:paraId="493701F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2,744</w:t>
            </w:r>
          </w:p>
        </w:tc>
        <w:tc>
          <w:tcPr>
            <w:tcW w:w="0" w:type="auto"/>
            <w:shd w:val="clear" w:color="auto" w:fill="auto"/>
            <w:noWrap/>
            <w:hideMark/>
          </w:tcPr>
          <w:p w14:paraId="5E532AA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3,227</w:t>
            </w:r>
          </w:p>
        </w:tc>
        <w:tc>
          <w:tcPr>
            <w:tcW w:w="0" w:type="auto"/>
            <w:shd w:val="clear" w:color="auto" w:fill="auto"/>
            <w:noWrap/>
            <w:hideMark/>
          </w:tcPr>
          <w:p w14:paraId="3799602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29,534</w:t>
            </w:r>
          </w:p>
        </w:tc>
      </w:tr>
      <w:tr w:rsidR="00A00C97" w:rsidRPr="009E5255" w14:paraId="48CAE028" w14:textId="77777777" w:rsidTr="00F63F3E">
        <w:trPr>
          <w:trHeight w:val="20"/>
        </w:trPr>
        <w:tc>
          <w:tcPr>
            <w:tcW w:w="0" w:type="auto"/>
            <w:shd w:val="clear" w:color="auto" w:fill="auto"/>
            <w:noWrap/>
            <w:hideMark/>
          </w:tcPr>
          <w:p w14:paraId="16B3057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6CE583A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699,651</w:t>
            </w:r>
          </w:p>
        </w:tc>
        <w:tc>
          <w:tcPr>
            <w:tcW w:w="0" w:type="auto"/>
            <w:shd w:val="clear" w:color="auto" w:fill="auto"/>
            <w:noWrap/>
            <w:hideMark/>
          </w:tcPr>
          <w:p w14:paraId="3BF8FE0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21,247</w:t>
            </w:r>
          </w:p>
        </w:tc>
        <w:tc>
          <w:tcPr>
            <w:tcW w:w="0" w:type="auto"/>
            <w:shd w:val="clear" w:color="auto" w:fill="auto"/>
            <w:noWrap/>
            <w:hideMark/>
          </w:tcPr>
          <w:p w14:paraId="5A353FE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784,681</w:t>
            </w:r>
          </w:p>
        </w:tc>
        <w:tc>
          <w:tcPr>
            <w:tcW w:w="0" w:type="auto"/>
            <w:shd w:val="clear" w:color="auto" w:fill="auto"/>
            <w:noWrap/>
            <w:hideMark/>
          </w:tcPr>
          <w:p w14:paraId="47E1956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941,397</w:t>
            </w:r>
          </w:p>
        </w:tc>
        <w:tc>
          <w:tcPr>
            <w:tcW w:w="0" w:type="auto"/>
            <w:shd w:val="clear" w:color="auto" w:fill="auto"/>
            <w:noWrap/>
            <w:hideMark/>
          </w:tcPr>
          <w:p w14:paraId="342E50E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978,766</w:t>
            </w:r>
          </w:p>
        </w:tc>
        <w:tc>
          <w:tcPr>
            <w:tcW w:w="0" w:type="auto"/>
            <w:shd w:val="clear" w:color="auto" w:fill="auto"/>
            <w:noWrap/>
            <w:hideMark/>
          </w:tcPr>
          <w:p w14:paraId="6FE1E99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625,742</w:t>
            </w:r>
          </w:p>
        </w:tc>
      </w:tr>
      <w:tr w:rsidR="00A00C97" w:rsidRPr="009E5255" w14:paraId="4A48F638" w14:textId="77777777" w:rsidTr="00F63F3E">
        <w:trPr>
          <w:trHeight w:val="20"/>
        </w:trPr>
        <w:tc>
          <w:tcPr>
            <w:tcW w:w="0" w:type="auto"/>
            <w:gridSpan w:val="7"/>
            <w:shd w:val="clear" w:color="auto" w:fill="auto"/>
            <w:noWrap/>
            <w:hideMark/>
          </w:tcPr>
          <w:p w14:paraId="2A062F15"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Fludarabine</w:t>
            </w:r>
          </w:p>
        </w:tc>
      </w:tr>
      <w:tr w:rsidR="00A00C97" w:rsidRPr="009E5255" w14:paraId="607E381C" w14:textId="77777777" w:rsidTr="00F63F3E">
        <w:trPr>
          <w:trHeight w:val="20"/>
        </w:trPr>
        <w:tc>
          <w:tcPr>
            <w:tcW w:w="0" w:type="auto"/>
            <w:shd w:val="clear" w:color="auto" w:fill="auto"/>
            <w:noWrap/>
            <w:hideMark/>
          </w:tcPr>
          <w:p w14:paraId="6C1AA805"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55ACB45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74,117</w:t>
            </w:r>
          </w:p>
        </w:tc>
        <w:tc>
          <w:tcPr>
            <w:tcW w:w="0" w:type="auto"/>
            <w:shd w:val="clear" w:color="auto" w:fill="auto"/>
            <w:noWrap/>
            <w:hideMark/>
          </w:tcPr>
          <w:p w14:paraId="5D8E3B8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0,754</w:t>
            </w:r>
          </w:p>
        </w:tc>
        <w:tc>
          <w:tcPr>
            <w:tcW w:w="0" w:type="auto"/>
            <w:shd w:val="clear" w:color="auto" w:fill="auto"/>
            <w:noWrap/>
            <w:hideMark/>
          </w:tcPr>
          <w:p w14:paraId="348D808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25,502</w:t>
            </w:r>
          </w:p>
        </w:tc>
        <w:tc>
          <w:tcPr>
            <w:tcW w:w="0" w:type="auto"/>
            <w:shd w:val="clear" w:color="auto" w:fill="auto"/>
            <w:noWrap/>
            <w:hideMark/>
          </w:tcPr>
          <w:p w14:paraId="3389A65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0,177</w:t>
            </w:r>
          </w:p>
        </w:tc>
        <w:tc>
          <w:tcPr>
            <w:tcW w:w="0" w:type="auto"/>
            <w:shd w:val="clear" w:color="auto" w:fill="auto"/>
            <w:noWrap/>
            <w:hideMark/>
          </w:tcPr>
          <w:p w14:paraId="42C05BB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4,971</w:t>
            </w:r>
          </w:p>
        </w:tc>
        <w:tc>
          <w:tcPr>
            <w:tcW w:w="0" w:type="auto"/>
            <w:shd w:val="clear" w:color="auto" w:fill="auto"/>
            <w:noWrap/>
            <w:hideMark/>
          </w:tcPr>
          <w:p w14:paraId="688C113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95,521</w:t>
            </w:r>
          </w:p>
        </w:tc>
      </w:tr>
      <w:tr w:rsidR="00A00C97" w:rsidRPr="009E5255" w14:paraId="32C58673" w14:textId="77777777" w:rsidTr="00F63F3E">
        <w:trPr>
          <w:trHeight w:val="20"/>
        </w:trPr>
        <w:tc>
          <w:tcPr>
            <w:tcW w:w="0" w:type="auto"/>
            <w:shd w:val="clear" w:color="auto" w:fill="auto"/>
            <w:noWrap/>
            <w:hideMark/>
          </w:tcPr>
          <w:p w14:paraId="653B7A0A"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35C5B2B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541</w:t>
            </w:r>
          </w:p>
        </w:tc>
        <w:tc>
          <w:tcPr>
            <w:tcW w:w="0" w:type="auto"/>
            <w:shd w:val="clear" w:color="auto" w:fill="auto"/>
            <w:noWrap/>
            <w:hideMark/>
          </w:tcPr>
          <w:p w14:paraId="7C66E61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973</w:t>
            </w:r>
          </w:p>
        </w:tc>
        <w:tc>
          <w:tcPr>
            <w:tcW w:w="0" w:type="auto"/>
            <w:shd w:val="clear" w:color="auto" w:fill="auto"/>
            <w:noWrap/>
            <w:hideMark/>
          </w:tcPr>
          <w:p w14:paraId="1295A34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867</w:t>
            </w:r>
          </w:p>
        </w:tc>
        <w:tc>
          <w:tcPr>
            <w:tcW w:w="0" w:type="auto"/>
            <w:shd w:val="clear" w:color="auto" w:fill="auto"/>
            <w:noWrap/>
            <w:hideMark/>
          </w:tcPr>
          <w:p w14:paraId="11A580C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557</w:t>
            </w:r>
          </w:p>
        </w:tc>
        <w:tc>
          <w:tcPr>
            <w:tcW w:w="0" w:type="auto"/>
            <w:shd w:val="clear" w:color="auto" w:fill="auto"/>
            <w:noWrap/>
            <w:hideMark/>
          </w:tcPr>
          <w:p w14:paraId="154A560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296</w:t>
            </w:r>
          </w:p>
        </w:tc>
        <w:tc>
          <w:tcPr>
            <w:tcW w:w="0" w:type="auto"/>
            <w:shd w:val="clear" w:color="auto" w:fill="auto"/>
            <w:noWrap/>
            <w:hideMark/>
          </w:tcPr>
          <w:p w14:paraId="5FD2BDB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6,234</w:t>
            </w:r>
          </w:p>
        </w:tc>
      </w:tr>
      <w:tr w:rsidR="00A00C97" w:rsidRPr="009E5255" w14:paraId="1B430538" w14:textId="77777777" w:rsidTr="00F63F3E">
        <w:trPr>
          <w:trHeight w:val="20"/>
        </w:trPr>
        <w:tc>
          <w:tcPr>
            <w:tcW w:w="0" w:type="auto"/>
            <w:shd w:val="clear" w:color="auto" w:fill="auto"/>
            <w:noWrap/>
            <w:hideMark/>
          </w:tcPr>
          <w:p w14:paraId="5EC3C99C"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181A4BB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94,658</w:t>
            </w:r>
          </w:p>
        </w:tc>
        <w:tc>
          <w:tcPr>
            <w:tcW w:w="0" w:type="auto"/>
            <w:shd w:val="clear" w:color="auto" w:fill="auto"/>
            <w:noWrap/>
            <w:hideMark/>
          </w:tcPr>
          <w:p w14:paraId="43D7E12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8,727</w:t>
            </w:r>
          </w:p>
        </w:tc>
        <w:tc>
          <w:tcPr>
            <w:tcW w:w="0" w:type="auto"/>
            <w:shd w:val="clear" w:color="auto" w:fill="auto"/>
            <w:noWrap/>
            <w:hideMark/>
          </w:tcPr>
          <w:p w14:paraId="4BE68DE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4,369</w:t>
            </w:r>
          </w:p>
        </w:tc>
        <w:tc>
          <w:tcPr>
            <w:tcW w:w="0" w:type="auto"/>
            <w:shd w:val="clear" w:color="auto" w:fill="auto"/>
            <w:noWrap/>
            <w:hideMark/>
          </w:tcPr>
          <w:p w14:paraId="66DEE23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4,734</w:t>
            </w:r>
          </w:p>
        </w:tc>
        <w:tc>
          <w:tcPr>
            <w:tcW w:w="0" w:type="auto"/>
            <w:shd w:val="clear" w:color="auto" w:fill="auto"/>
            <w:noWrap/>
            <w:hideMark/>
          </w:tcPr>
          <w:p w14:paraId="0F98FEC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9,267</w:t>
            </w:r>
          </w:p>
        </w:tc>
        <w:tc>
          <w:tcPr>
            <w:tcW w:w="0" w:type="auto"/>
            <w:shd w:val="clear" w:color="auto" w:fill="auto"/>
            <w:noWrap/>
            <w:hideMark/>
          </w:tcPr>
          <w:p w14:paraId="7B738F0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41,755</w:t>
            </w:r>
          </w:p>
        </w:tc>
      </w:tr>
      <w:tr w:rsidR="00A00C97" w:rsidRPr="009E5255" w14:paraId="30D48EDC" w14:textId="77777777" w:rsidTr="00F63F3E">
        <w:trPr>
          <w:trHeight w:val="20"/>
        </w:trPr>
        <w:tc>
          <w:tcPr>
            <w:tcW w:w="0" w:type="auto"/>
            <w:gridSpan w:val="7"/>
            <w:shd w:val="clear" w:color="auto" w:fill="auto"/>
            <w:noWrap/>
            <w:hideMark/>
          </w:tcPr>
          <w:p w14:paraId="752BEA9D"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Fluorouracil</w:t>
            </w:r>
          </w:p>
        </w:tc>
      </w:tr>
      <w:tr w:rsidR="00A00C97" w:rsidRPr="009E5255" w14:paraId="50AD0FD7" w14:textId="77777777" w:rsidTr="00F63F3E">
        <w:trPr>
          <w:trHeight w:val="20"/>
        </w:trPr>
        <w:tc>
          <w:tcPr>
            <w:tcW w:w="0" w:type="auto"/>
            <w:shd w:val="clear" w:color="auto" w:fill="auto"/>
            <w:noWrap/>
            <w:hideMark/>
          </w:tcPr>
          <w:p w14:paraId="6579514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7A301C4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0,000,000</w:t>
            </w:r>
          </w:p>
        </w:tc>
        <w:tc>
          <w:tcPr>
            <w:tcW w:w="0" w:type="auto"/>
            <w:shd w:val="clear" w:color="auto" w:fill="auto"/>
            <w:noWrap/>
            <w:hideMark/>
          </w:tcPr>
          <w:p w14:paraId="22BAE4C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4,000,000</w:t>
            </w:r>
          </w:p>
        </w:tc>
        <w:tc>
          <w:tcPr>
            <w:tcW w:w="0" w:type="auto"/>
            <w:shd w:val="clear" w:color="auto" w:fill="auto"/>
            <w:noWrap/>
            <w:hideMark/>
          </w:tcPr>
          <w:p w14:paraId="76E79DA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60,000,000</w:t>
            </w:r>
          </w:p>
        </w:tc>
        <w:tc>
          <w:tcPr>
            <w:tcW w:w="0" w:type="auto"/>
            <w:shd w:val="clear" w:color="auto" w:fill="auto"/>
            <w:noWrap/>
            <w:hideMark/>
          </w:tcPr>
          <w:p w14:paraId="2E97F71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89,000,000</w:t>
            </w:r>
          </w:p>
        </w:tc>
        <w:tc>
          <w:tcPr>
            <w:tcW w:w="0" w:type="auto"/>
            <w:shd w:val="clear" w:color="auto" w:fill="auto"/>
            <w:noWrap/>
            <w:hideMark/>
          </w:tcPr>
          <w:p w14:paraId="16EE3A7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18,000,000</w:t>
            </w:r>
          </w:p>
        </w:tc>
        <w:tc>
          <w:tcPr>
            <w:tcW w:w="0" w:type="auto"/>
            <w:shd w:val="clear" w:color="auto" w:fill="auto"/>
            <w:noWrap/>
            <w:hideMark/>
          </w:tcPr>
          <w:p w14:paraId="4C46BC2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01,000,000</w:t>
            </w:r>
          </w:p>
        </w:tc>
      </w:tr>
      <w:tr w:rsidR="00A00C97" w:rsidRPr="009E5255" w14:paraId="6179864D" w14:textId="77777777" w:rsidTr="00F63F3E">
        <w:trPr>
          <w:trHeight w:val="20"/>
        </w:trPr>
        <w:tc>
          <w:tcPr>
            <w:tcW w:w="0" w:type="auto"/>
            <w:shd w:val="clear" w:color="auto" w:fill="auto"/>
            <w:noWrap/>
            <w:hideMark/>
          </w:tcPr>
          <w:p w14:paraId="1A45859F"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7823E86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8,800,000</w:t>
            </w:r>
          </w:p>
        </w:tc>
        <w:tc>
          <w:tcPr>
            <w:tcW w:w="0" w:type="auto"/>
            <w:shd w:val="clear" w:color="auto" w:fill="auto"/>
            <w:noWrap/>
            <w:hideMark/>
          </w:tcPr>
          <w:p w14:paraId="149851E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1,900,000</w:t>
            </w:r>
          </w:p>
        </w:tc>
        <w:tc>
          <w:tcPr>
            <w:tcW w:w="0" w:type="auto"/>
            <w:shd w:val="clear" w:color="auto" w:fill="auto"/>
            <w:noWrap/>
            <w:hideMark/>
          </w:tcPr>
          <w:p w14:paraId="328AB64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1,500,000</w:t>
            </w:r>
          </w:p>
        </w:tc>
        <w:tc>
          <w:tcPr>
            <w:tcW w:w="0" w:type="auto"/>
            <w:shd w:val="clear" w:color="auto" w:fill="auto"/>
            <w:noWrap/>
            <w:hideMark/>
          </w:tcPr>
          <w:p w14:paraId="0E80885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5,000,000</w:t>
            </w:r>
          </w:p>
        </w:tc>
        <w:tc>
          <w:tcPr>
            <w:tcW w:w="0" w:type="auto"/>
            <w:shd w:val="clear" w:color="auto" w:fill="auto"/>
            <w:noWrap/>
            <w:hideMark/>
          </w:tcPr>
          <w:p w14:paraId="73FAEEF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6,000,000</w:t>
            </w:r>
          </w:p>
        </w:tc>
        <w:tc>
          <w:tcPr>
            <w:tcW w:w="0" w:type="auto"/>
            <w:shd w:val="clear" w:color="auto" w:fill="auto"/>
            <w:noWrap/>
            <w:hideMark/>
          </w:tcPr>
          <w:p w14:paraId="7CAF05A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33,200,000</w:t>
            </w:r>
          </w:p>
        </w:tc>
      </w:tr>
      <w:tr w:rsidR="00A00C97" w:rsidRPr="009E5255" w14:paraId="04D57FD5" w14:textId="77777777" w:rsidTr="00F63F3E">
        <w:trPr>
          <w:trHeight w:val="20"/>
        </w:trPr>
        <w:tc>
          <w:tcPr>
            <w:tcW w:w="0" w:type="auto"/>
            <w:shd w:val="clear" w:color="auto" w:fill="auto"/>
            <w:noWrap/>
            <w:hideMark/>
          </w:tcPr>
          <w:p w14:paraId="0E222AB1"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4FCC7F4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28,800,000</w:t>
            </w:r>
          </w:p>
        </w:tc>
        <w:tc>
          <w:tcPr>
            <w:tcW w:w="0" w:type="auto"/>
            <w:shd w:val="clear" w:color="auto" w:fill="auto"/>
            <w:noWrap/>
            <w:hideMark/>
          </w:tcPr>
          <w:p w14:paraId="733C6CE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05,900,000</w:t>
            </w:r>
          </w:p>
        </w:tc>
        <w:tc>
          <w:tcPr>
            <w:tcW w:w="0" w:type="auto"/>
            <w:shd w:val="clear" w:color="auto" w:fill="auto"/>
            <w:noWrap/>
            <w:hideMark/>
          </w:tcPr>
          <w:p w14:paraId="702A17F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51,500,000</w:t>
            </w:r>
          </w:p>
        </w:tc>
        <w:tc>
          <w:tcPr>
            <w:tcW w:w="0" w:type="auto"/>
            <w:shd w:val="clear" w:color="auto" w:fill="auto"/>
            <w:noWrap/>
            <w:hideMark/>
          </w:tcPr>
          <w:p w14:paraId="19E6D80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04,000,000</w:t>
            </w:r>
          </w:p>
        </w:tc>
        <w:tc>
          <w:tcPr>
            <w:tcW w:w="0" w:type="auto"/>
            <w:shd w:val="clear" w:color="auto" w:fill="auto"/>
            <w:noWrap/>
            <w:hideMark/>
          </w:tcPr>
          <w:p w14:paraId="47F9F79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44,000,000</w:t>
            </w:r>
          </w:p>
        </w:tc>
        <w:tc>
          <w:tcPr>
            <w:tcW w:w="0" w:type="auto"/>
            <w:shd w:val="clear" w:color="auto" w:fill="auto"/>
            <w:noWrap/>
            <w:hideMark/>
          </w:tcPr>
          <w:p w14:paraId="5B9BD8B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34,200,000</w:t>
            </w:r>
          </w:p>
        </w:tc>
      </w:tr>
      <w:tr w:rsidR="00A00C97" w:rsidRPr="009E5255" w14:paraId="46F28C72" w14:textId="77777777" w:rsidTr="00F63F3E">
        <w:trPr>
          <w:trHeight w:val="20"/>
        </w:trPr>
        <w:tc>
          <w:tcPr>
            <w:tcW w:w="0" w:type="auto"/>
            <w:gridSpan w:val="7"/>
            <w:shd w:val="clear" w:color="auto" w:fill="auto"/>
            <w:noWrap/>
            <w:hideMark/>
          </w:tcPr>
          <w:p w14:paraId="0D95CD52"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Fotemustine</w:t>
            </w:r>
          </w:p>
        </w:tc>
      </w:tr>
      <w:tr w:rsidR="00A00C97" w:rsidRPr="009E5255" w14:paraId="25611938" w14:textId="77777777" w:rsidTr="00F63F3E">
        <w:trPr>
          <w:trHeight w:val="20"/>
        </w:trPr>
        <w:tc>
          <w:tcPr>
            <w:tcW w:w="0" w:type="auto"/>
            <w:shd w:val="clear" w:color="auto" w:fill="auto"/>
            <w:noWrap/>
            <w:hideMark/>
          </w:tcPr>
          <w:p w14:paraId="6202BA1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1DAA0BE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745</w:t>
            </w:r>
          </w:p>
        </w:tc>
        <w:tc>
          <w:tcPr>
            <w:tcW w:w="0" w:type="auto"/>
            <w:shd w:val="clear" w:color="auto" w:fill="auto"/>
            <w:noWrap/>
            <w:hideMark/>
          </w:tcPr>
          <w:p w14:paraId="1F9766F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117</w:t>
            </w:r>
          </w:p>
        </w:tc>
        <w:tc>
          <w:tcPr>
            <w:tcW w:w="0" w:type="auto"/>
            <w:shd w:val="clear" w:color="auto" w:fill="auto"/>
            <w:noWrap/>
            <w:hideMark/>
          </w:tcPr>
          <w:p w14:paraId="0E553D7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916</w:t>
            </w:r>
          </w:p>
        </w:tc>
        <w:tc>
          <w:tcPr>
            <w:tcW w:w="0" w:type="auto"/>
            <w:shd w:val="clear" w:color="auto" w:fill="auto"/>
            <w:noWrap/>
            <w:hideMark/>
          </w:tcPr>
          <w:p w14:paraId="7722BE4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304</w:t>
            </w:r>
          </w:p>
        </w:tc>
        <w:tc>
          <w:tcPr>
            <w:tcW w:w="0" w:type="auto"/>
            <w:shd w:val="clear" w:color="auto" w:fill="auto"/>
            <w:noWrap/>
            <w:hideMark/>
          </w:tcPr>
          <w:p w14:paraId="0AEA029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923</w:t>
            </w:r>
          </w:p>
        </w:tc>
        <w:tc>
          <w:tcPr>
            <w:tcW w:w="0" w:type="auto"/>
            <w:shd w:val="clear" w:color="auto" w:fill="auto"/>
            <w:noWrap/>
            <w:hideMark/>
          </w:tcPr>
          <w:p w14:paraId="4E72CE4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0,005</w:t>
            </w:r>
          </w:p>
        </w:tc>
      </w:tr>
      <w:tr w:rsidR="00A00C97" w:rsidRPr="009E5255" w14:paraId="5C72E5FF" w14:textId="77777777" w:rsidTr="00F63F3E">
        <w:trPr>
          <w:trHeight w:val="20"/>
        </w:trPr>
        <w:tc>
          <w:tcPr>
            <w:tcW w:w="0" w:type="auto"/>
            <w:shd w:val="clear" w:color="auto" w:fill="auto"/>
            <w:noWrap/>
            <w:hideMark/>
          </w:tcPr>
          <w:p w14:paraId="19114A7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476392B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27</w:t>
            </w:r>
          </w:p>
        </w:tc>
        <w:tc>
          <w:tcPr>
            <w:tcW w:w="0" w:type="auto"/>
            <w:shd w:val="clear" w:color="auto" w:fill="auto"/>
            <w:noWrap/>
            <w:hideMark/>
          </w:tcPr>
          <w:p w14:paraId="5201947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03</w:t>
            </w:r>
          </w:p>
        </w:tc>
        <w:tc>
          <w:tcPr>
            <w:tcW w:w="0" w:type="auto"/>
            <w:shd w:val="clear" w:color="auto" w:fill="auto"/>
            <w:noWrap/>
            <w:hideMark/>
          </w:tcPr>
          <w:p w14:paraId="21A93C0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72</w:t>
            </w:r>
          </w:p>
        </w:tc>
        <w:tc>
          <w:tcPr>
            <w:tcW w:w="0" w:type="auto"/>
            <w:shd w:val="clear" w:color="auto" w:fill="auto"/>
            <w:noWrap/>
            <w:hideMark/>
          </w:tcPr>
          <w:p w14:paraId="746F8A43" w14:textId="62B87725" w:rsidR="00A00C97" w:rsidRPr="009E5255" w:rsidRDefault="00B12486"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76182A5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60</w:t>
            </w:r>
          </w:p>
        </w:tc>
        <w:tc>
          <w:tcPr>
            <w:tcW w:w="0" w:type="auto"/>
            <w:shd w:val="clear" w:color="auto" w:fill="auto"/>
            <w:noWrap/>
            <w:hideMark/>
          </w:tcPr>
          <w:p w14:paraId="181E461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962</w:t>
            </w:r>
          </w:p>
        </w:tc>
      </w:tr>
      <w:tr w:rsidR="00A00C97" w:rsidRPr="009E5255" w14:paraId="7DA0EA6A" w14:textId="77777777" w:rsidTr="00F63F3E">
        <w:trPr>
          <w:trHeight w:val="20"/>
        </w:trPr>
        <w:tc>
          <w:tcPr>
            <w:tcW w:w="0" w:type="auto"/>
            <w:shd w:val="clear" w:color="auto" w:fill="auto"/>
            <w:noWrap/>
            <w:hideMark/>
          </w:tcPr>
          <w:p w14:paraId="3EEE5016"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57833DC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072</w:t>
            </w:r>
          </w:p>
        </w:tc>
        <w:tc>
          <w:tcPr>
            <w:tcW w:w="0" w:type="auto"/>
            <w:shd w:val="clear" w:color="auto" w:fill="auto"/>
            <w:noWrap/>
            <w:hideMark/>
          </w:tcPr>
          <w:p w14:paraId="60E5B05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620</w:t>
            </w:r>
          </w:p>
        </w:tc>
        <w:tc>
          <w:tcPr>
            <w:tcW w:w="0" w:type="auto"/>
            <w:shd w:val="clear" w:color="auto" w:fill="auto"/>
            <w:noWrap/>
            <w:hideMark/>
          </w:tcPr>
          <w:p w14:paraId="66AAEA8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788</w:t>
            </w:r>
          </w:p>
        </w:tc>
        <w:tc>
          <w:tcPr>
            <w:tcW w:w="0" w:type="auto"/>
            <w:shd w:val="clear" w:color="auto" w:fill="auto"/>
            <w:noWrap/>
            <w:hideMark/>
          </w:tcPr>
          <w:p w14:paraId="45F3E64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304</w:t>
            </w:r>
          </w:p>
        </w:tc>
        <w:tc>
          <w:tcPr>
            <w:tcW w:w="0" w:type="auto"/>
            <w:shd w:val="clear" w:color="auto" w:fill="auto"/>
            <w:noWrap/>
            <w:hideMark/>
          </w:tcPr>
          <w:p w14:paraId="38D521B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183</w:t>
            </w:r>
          </w:p>
        </w:tc>
        <w:tc>
          <w:tcPr>
            <w:tcW w:w="0" w:type="auto"/>
            <w:shd w:val="clear" w:color="auto" w:fill="auto"/>
            <w:noWrap/>
            <w:hideMark/>
          </w:tcPr>
          <w:p w14:paraId="637AEB4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6,967</w:t>
            </w:r>
          </w:p>
        </w:tc>
      </w:tr>
      <w:tr w:rsidR="00A00C97" w:rsidRPr="009E5255" w14:paraId="457F7E1A" w14:textId="77777777" w:rsidTr="00F63F3E">
        <w:trPr>
          <w:trHeight w:val="20"/>
        </w:trPr>
        <w:tc>
          <w:tcPr>
            <w:tcW w:w="0" w:type="auto"/>
            <w:gridSpan w:val="7"/>
            <w:shd w:val="clear" w:color="auto" w:fill="auto"/>
            <w:noWrap/>
            <w:hideMark/>
          </w:tcPr>
          <w:p w14:paraId="214DECBB"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Gemcitabine</w:t>
            </w:r>
          </w:p>
        </w:tc>
      </w:tr>
      <w:tr w:rsidR="00A00C97" w:rsidRPr="009E5255" w14:paraId="4429A449" w14:textId="77777777" w:rsidTr="00F63F3E">
        <w:trPr>
          <w:trHeight w:val="20"/>
        </w:trPr>
        <w:tc>
          <w:tcPr>
            <w:tcW w:w="0" w:type="auto"/>
            <w:shd w:val="clear" w:color="auto" w:fill="auto"/>
            <w:noWrap/>
            <w:hideMark/>
          </w:tcPr>
          <w:p w14:paraId="47157FD1"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1ED53CA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8,000,000</w:t>
            </w:r>
          </w:p>
        </w:tc>
        <w:tc>
          <w:tcPr>
            <w:tcW w:w="0" w:type="auto"/>
            <w:shd w:val="clear" w:color="auto" w:fill="auto"/>
            <w:noWrap/>
            <w:hideMark/>
          </w:tcPr>
          <w:p w14:paraId="7583E62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2,600,000</w:t>
            </w:r>
          </w:p>
        </w:tc>
        <w:tc>
          <w:tcPr>
            <w:tcW w:w="0" w:type="auto"/>
            <w:shd w:val="clear" w:color="auto" w:fill="auto"/>
            <w:noWrap/>
            <w:hideMark/>
          </w:tcPr>
          <w:p w14:paraId="6021FF3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1,300,000</w:t>
            </w:r>
          </w:p>
        </w:tc>
        <w:tc>
          <w:tcPr>
            <w:tcW w:w="0" w:type="auto"/>
            <w:shd w:val="clear" w:color="auto" w:fill="auto"/>
            <w:noWrap/>
            <w:hideMark/>
          </w:tcPr>
          <w:p w14:paraId="1349147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6,500,000</w:t>
            </w:r>
          </w:p>
        </w:tc>
        <w:tc>
          <w:tcPr>
            <w:tcW w:w="0" w:type="auto"/>
            <w:shd w:val="clear" w:color="auto" w:fill="auto"/>
            <w:noWrap/>
            <w:hideMark/>
          </w:tcPr>
          <w:p w14:paraId="75A1C14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4,900,000</w:t>
            </w:r>
          </w:p>
        </w:tc>
        <w:tc>
          <w:tcPr>
            <w:tcW w:w="0" w:type="auto"/>
            <w:shd w:val="clear" w:color="auto" w:fill="auto"/>
            <w:noWrap/>
            <w:hideMark/>
          </w:tcPr>
          <w:p w14:paraId="5980FAF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43,300,000</w:t>
            </w:r>
          </w:p>
        </w:tc>
      </w:tr>
      <w:tr w:rsidR="00A00C97" w:rsidRPr="009E5255" w14:paraId="28B216F4" w14:textId="77777777" w:rsidTr="00F63F3E">
        <w:trPr>
          <w:trHeight w:val="20"/>
        </w:trPr>
        <w:tc>
          <w:tcPr>
            <w:tcW w:w="0" w:type="auto"/>
            <w:shd w:val="clear" w:color="auto" w:fill="auto"/>
            <w:noWrap/>
            <w:hideMark/>
          </w:tcPr>
          <w:p w14:paraId="0C905F56"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19A61F6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139,063</w:t>
            </w:r>
          </w:p>
        </w:tc>
        <w:tc>
          <w:tcPr>
            <w:tcW w:w="0" w:type="auto"/>
            <w:shd w:val="clear" w:color="auto" w:fill="auto"/>
            <w:noWrap/>
            <w:hideMark/>
          </w:tcPr>
          <w:p w14:paraId="150FEFB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226,743</w:t>
            </w:r>
          </w:p>
        </w:tc>
        <w:tc>
          <w:tcPr>
            <w:tcW w:w="0" w:type="auto"/>
            <w:shd w:val="clear" w:color="auto" w:fill="auto"/>
            <w:noWrap/>
            <w:hideMark/>
          </w:tcPr>
          <w:p w14:paraId="1F6B060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096,660</w:t>
            </w:r>
          </w:p>
        </w:tc>
        <w:tc>
          <w:tcPr>
            <w:tcW w:w="0" w:type="auto"/>
            <w:shd w:val="clear" w:color="auto" w:fill="auto"/>
            <w:noWrap/>
            <w:hideMark/>
          </w:tcPr>
          <w:p w14:paraId="67D34B9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805,673</w:t>
            </w:r>
          </w:p>
        </w:tc>
        <w:tc>
          <w:tcPr>
            <w:tcW w:w="0" w:type="auto"/>
            <w:shd w:val="clear" w:color="auto" w:fill="auto"/>
            <w:noWrap/>
            <w:hideMark/>
          </w:tcPr>
          <w:p w14:paraId="300845F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730,052</w:t>
            </w:r>
          </w:p>
        </w:tc>
        <w:tc>
          <w:tcPr>
            <w:tcW w:w="0" w:type="auto"/>
            <w:shd w:val="clear" w:color="auto" w:fill="auto"/>
            <w:noWrap/>
            <w:hideMark/>
          </w:tcPr>
          <w:p w14:paraId="4870C13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998,191</w:t>
            </w:r>
          </w:p>
        </w:tc>
      </w:tr>
      <w:tr w:rsidR="00A00C97" w:rsidRPr="009E5255" w14:paraId="0C3D467F" w14:textId="77777777" w:rsidTr="00F63F3E">
        <w:trPr>
          <w:trHeight w:val="20"/>
        </w:trPr>
        <w:tc>
          <w:tcPr>
            <w:tcW w:w="0" w:type="auto"/>
            <w:shd w:val="clear" w:color="auto" w:fill="auto"/>
            <w:noWrap/>
            <w:hideMark/>
          </w:tcPr>
          <w:p w14:paraId="532767A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29C069C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6,139,063</w:t>
            </w:r>
          </w:p>
        </w:tc>
        <w:tc>
          <w:tcPr>
            <w:tcW w:w="0" w:type="auto"/>
            <w:shd w:val="clear" w:color="auto" w:fill="auto"/>
            <w:noWrap/>
            <w:hideMark/>
          </w:tcPr>
          <w:p w14:paraId="55A6D7A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7,826,743</w:t>
            </w:r>
          </w:p>
        </w:tc>
        <w:tc>
          <w:tcPr>
            <w:tcW w:w="0" w:type="auto"/>
            <w:shd w:val="clear" w:color="auto" w:fill="auto"/>
            <w:noWrap/>
            <w:hideMark/>
          </w:tcPr>
          <w:p w14:paraId="7CABEBC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5,396,660</w:t>
            </w:r>
          </w:p>
        </w:tc>
        <w:tc>
          <w:tcPr>
            <w:tcW w:w="0" w:type="auto"/>
            <w:shd w:val="clear" w:color="auto" w:fill="auto"/>
            <w:noWrap/>
            <w:hideMark/>
          </w:tcPr>
          <w:p w14:paraId="6A80D70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0,305,673</w:t>
            </w:r>
          </w:p>
        </w:tc>
        <w:tc>
          <w:tcPr>
            <w:tcW w:w="0" w:type="auto"/>
            <w:shd w:val="clear" w:color="auto" w:fill="auto"/>
            <w:noWrap/>
            <w:hideMark/>
          </w:tcPr>
          <w:p w14:paraId="6BC722E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9,630,052</w:t>
            </w:r>
          </w:p>
        </w:tc>
        <w:tc>
          <w:tcPr>
            <w:tcW w:w="0" w:type="auto"/>
            <w:shd w:val="clear" w:color="auto" w:fill="auto"/>
            <w:noWrap/>
            <w:hideMark/>
          </w:tcPr>
          <w:p w14:paraId="5192EA8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69,298,191</w:t>
            </w:r>
          </w:p>
        </w:tc>
      </w:tr>
      <w:tr w:rsidR="00A00C97" w:rsidRPr="009E5255" w14:paraId="3D096B49" w14:textId="77777777" w:rsidTr="00F63F3E">
        <w:trPr>
          <w:trHeight w:val="20"/>
        </w:trPr>
        <w:tc>
          <w:tcPr>
            <w:tcW w:w="0" w:type="auto"/>
            <w:gridSpan w:val="7"/>
            <w:shd w:val="clear" w:color="auto" w:fill="auto"/>
            <w:noWrap/>
            <w:hideMark/>
          </w:tcPr>
          <w:p w14:paraId="25C621BF"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Idarubicin</w:t>
            </w:r>
          </w:p>
        </w:tc>
      </w:tr>
      <w:tr w:rsidR="00A00C97" w:rsidRPr="009E5255" w14:paraId="07EE006C" w14:textId="77777777" w:rsidTr="00F63F3E">
        <w:trPr>
          <w:trHeight w:val="20"/>
        </w:trPr>
        <w:tc>
          <w:tcPr>
            <w:tcW w:w="0" w:type="auto"/>
            <w:shd w:val="clear" w:color="auto" w:fill="auto"/>
            <w:noWrap/>
            <w:hideMark/>
          </w:tcPr>
          <w:p w14:paraId="2D65B3A0"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31A8CE6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2,890</w:t>
            </w:r>
          </w:p>
        </w:tc>
        <w:tc>
          <w:tcPr>
            <w:tcW w:w="0" w:type="auto"/>
            <w:shd w:val="clear" w:color="auto" w:fill="auto"/>
            <w:noWrap/>
            <w:hideMark/>
          </w:tcPr>
          <w:p w14:paraId="34021D2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5,510</w:t>
            </w:r>
          </w:p>
        </w:tc>
        <w:tc>
          <w:tcPr>
            <w:tcW w:w="0" w:type="auto"/>
            <w:shd w:val="clear" w:color="auto" w:fill="auto"/>
            <w:noWrap/>
            <w:hideMark/>
          </w:tcPr>
          <w:p w14:paraId="5024562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0,049</w:t>
            </w:r>
          </w:p>
        </w:tc>
        <w:tc>
          <w:tcPr>
            <w:tcW w:w="0" w:type="auto"/>
            <w:shd w:val="clear" w:color="auto" w:fill="auto"/>
            <w:noWrap/>
            <w:hideMark/>
          </w:tcPr>
          <w:p w14:paraId="1D0AD85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9,902</w:t>
            </w:r>
          </w:p>
        </w:tc>
        <w:tc>
          <w:tcPr>
            <w:tcW w:w="0" w:type="auto"/>
            <w:shd w:val="clear" w:color="auto" w:fill="auto"/>
            <w:noWrap/>
            <w:hideMark/>
          </w:tcPr>
          <w:p w14:paraId="441B1D5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4,429</w:t>
            </w:r>
          </w:p>
        </w:tc>
        <w:tc>
          <w:tcPr>
            <w:tcW w:w="0" w:type="auto"/>
            <w:shd w:val="clear" w:color="auto" w:fill="auto"/>
            <w:noWrap/>
            <w:hideMark/>
          </w:tcPr>
          <w:p w14:paraId="5F42276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2,780</w:t>
            </w:r>
          </w:p>
        </w:tc>
      </w:tr>
      <w:tr w:rsidR="00A00C97" w:rsidRPr="009E5255" w14:paraId="6507CE7D" w14:textId="77777777" w:rsidTr="00F63F3E">
        <w:trPr>
          <w:trHeight w:val="20"/>
        </w:trPr>
        <w:tc>
          <w:tcPr>
            <w:tcW w:w="0" w:type="auto"/>
            <w:shd w:val="clear" w:color="auto" w:fill="auto"/>
            <w:noWrap/>
            <w:hideMark/>
          </w:tcPr>
          <w:p w14:paraId="5092E196"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2DE513B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71</w:t>
            </w:r>
          </w:p>
        </w:tc>
        <w:tc>
          <w:tcPr>
            <w:tcW w:w="0" w:type="auto"/>
            <w:shd w:val="clear" w:color="auto" w:fill="auto"/>
            <w:noWrap/>
            <w:hideMark/>
          </w:tcPr>
          <w:p w14:paraId="4832B76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24</w:t>
            </w:r>
          </w:p>
        </w:tc>
        <w:tc>
          <w:tcPr>
            <w:tcW w:w="0" w:type="auto"/>
            <w:shd w:val="clear" w:color="auto" w:fill="auto"/>
            <w:noWrap/>
            <w:hideMark/>
          </w:tcPr>
          <w:p w14:paraId="5CB3261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39</w:t>
            </w:r>
          </w:p>
        </w:tc>
        <w:tc>
          <w:tcPr>
            <w:tcW w:w="0" w:type="auto"/>
            <w:shd w:val="clear" w:color="auto" w:fill="auto"/>
            <w:noWrap/>
            <w:hideMark/>
          </w:tcPr>
          <w:p w14:paraId="5FCA00B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40</w:t>
            </w:r>
          </w:p>
        </w:tc>
        <w:tc>
          <w:tcPr>
            <w:tcW w:w="0" w:type="auto"/>
            <w:shd w:val="clear" w:color="auto" w:fill="auto"/>
            <w:noWrap/>
            <w:hideMark/>
          </w:tcPr>
          <w:p w14:paraId="638B93E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40</w:t>
            </w:r>
          </w:p>
        </w:tc>
        <w:tc>
          <w:tcPr>
            <w:tcW w:w="0" w:type="auto"/>
            <w:shd w:val="clear" w:color="auto" w:fill="auto"/>
            <w:noWrap/>
            <w:hideMark/>
          </w:tcPr>
          <w:p w14:paraId="7CB5C9B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14</w:t>
            </w:r>
          </w:p>
        </w:tc>
      </w:tr>
      <w:tr w:rsidR="00A00C97" w:rsidRPr="009E5255" w14:paraId="5A725C1A" w14:textId="77777777" w:rsidTr="00F63F3E">
        <w:trPr>
          <w:trHeight w:val="20"/>
        </w:trPr>
        <w:tc>
          <w:tcPr>
            <w:tcW w:w="0" w:type="auto"/>
            <w:shd w:val="clear" w:color="auto" w:fill="auto"/>
            <w:noWrap/>
            <w:hideMark/>
          </w:tcPr>
          <w:p w14:paraId="778971FD"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6EE6FC4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3,361</w:t>
            </w:r>
          </w:p>
        </w:tc>
        <w:tc>
          <w:tcPr>
            <w:tcW w:w="0" w:type="auto"/>
            <w:shd w:val="clear" w:color="auto" w:fill="auto"/>
            <w:noWrap/>
            <w:hideMark/>
          </w:tcPr>
          <w:p w14:paraId="2E693C4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6,134</w:t>
            </w:r>
          </w:p>
        </w:tc>
        <w:tc>
          <w:tcPr>
            <w:tcW w:w="0" w:type="auto"/>
            <w:shd w:val="clear" w:color="auto" w:fill="auto"/>
            <w:noWrap/>
            <w:hideMark/>
          </w:tcPr>
          <w:p w14:paraId="163A862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0,688</w:t>
            </w:r>
          </w:p>
        </w:tc>
        <w:tc>
          <w:tcPr>
            <w:tcW w:w="0" w:type="auto"/>
            <w:shd w:val="clear" w:color="auto" w:fill="auto"/>
            <w:noWrap/>
            <w:hideMark/>
          </w:tcPr>
          <w:p w14:paraId="5E3A350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0,342</w:t>
            </w:r>
          </w:p>
        </w:tc>
        <w:tc>
          <w:tcPr>
            <w:tcW w:w="0" w:type="auto"/>
            <w:shd w:val="clear" w:color="auto" w:fill="auto"/>
            <w:noWrap/>
            <w:hideMark/>
          </w:tcPr>
          <w:p w14:paraId="7A112EB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5,369</w:t>
            </w:r>
          </w:p>
        </w:tc>
        <w:tc>
          <w:tcPr>
            <w:tcW w:w="0" w:type="auto"/>
            <w:shd w:val="clear" w:color="auto" w:fill="auto"/>
            <w:noWrap/>
            <w:hideMark/>
          </w:tcPr>
          <w:p w14:paraId="003A5F9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5,894</w:t>
            </w:r>
          </w:p>
        </w:tc>
      </w:tr>
      <w:tr w:rsidR="00A00C97" w:rsidRPr="009E5255" w14:paraId="06006442" w14:textId="77777777" w:rsidTr="00F63F3E">
        <w:trPr>
          <w:trHeight w:val="20"/>
        </w:trPr>
        <w:tc>
          <w:tcPr>
            <w:tcW w:w="0" w:type="auto"/>
            <w:gridSpan w:val="7"/>
            <w:shd w:val="clear" w:color="auto" w:fill="auto"/>
            <w:noWrap/>
            <w:hideMark/>
          </w:tcPr>
          <w:p w14:paraId="70444462"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Ifosfamide</w:t>
            </w:r>
          </w:p>
        </w:tc>
      </w:tr>
      <w:tr w:rsidR="00A00C97" w:rsidRPr="009E5255" w14:paraId="0A5A68B1" w14:textId="77777777" w:rsidTr="00F63F3E">
        <w:trPr>
          <w:trHeight w:val="20"/>
        </w:trPr>
        <w:tc>
          <w:tcPr>
            <w:tcW w:w="0" w:type="auto"/>
            <w:shd w:val="clear" w:color="auto" w:fill="auto"/>
            <w:noWrap/>
            <w:hideMark/>
          </w:tcPr>
          <w:p w14:paraId="5812E6C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682D5AD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400,000</w:t>
            </w:r>
          </w:p>
        </w:tc>
        <w:tc>
          <w:tcPr>
            <w:tcW w:w="0" w:type="auto"/>
            <w:shd w:val="clear" w:color="auto" w:fill="auto"/>
            <w:noWrap/>
            <w:hideMark/>
          </w:tcPr>
          <w:p w14:paraId="2F0269B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400,000</w:t>
            </w:r>
          </w:p>
        </w:tc>
        <w:tc>
          <w:tcPr>
            <w:tcW w:w="0" w:type="auto"/>
            <w:shd w:val="clear" w:color="auto" w:fill="auto"/>
            <w:noWrap/>
            <w:hideMark/>
          </w:tcPr>
          <w:p w14:paraId="0A9F084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800,000</w:t>
            </w:r>
          </w:p>
        </w:tc>
        <w:tc>
          <w:tcPr>
            <w:tcW w:w="0" w:type="auto"/>
            <w:shd w:val="clear" w:color="auto" w:fill="auto"/>
            <w:noWrap/>
            <w:hideMark/>
          </w:tcPr>
          <w:p w14:paraId="120E0B8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100,000</w:t>
            </w:r>
          </w:p>
        </w:tc>
        <w:tc>
          <w:tcPr>
            <w:tcW w:w="0" w:type="auto"/>
            <w:shd w:val="clear" w:color="auto" w:fill="auto"/>
            <w:noWrap/>
            <w:hideMark/>
          </w:tcPr>
          <w:p w14:paraId="3FDCEB3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500,000</w:t>
            </w:r>
          </w:p>
        </w:tc>
        <w:tc>
          <w:tcPr>
            <w:tcW w:w="0" w:type="auto"/>
            <w:shd w:val="clear" w:color="auto" w:fill="auto"/>
            <w:noWrap/>
            <w:hideMark/>
          </w:tcPr>
          <w:p w14:paraId="1937BD0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2,200,000</w:t>
            </w:r>
          </w:p>
        </w:tc>
      </w:tr>
      <w:tr w:rsidR="00A00C97" w:rsidRPr="009E5255" w14:paraId="1E762E33" w14:textId="77777777" w:rsidTr="00F63F3E">
        <w:trPr>
          <w:trHeight w:val="20"/>
        </w:trPr>
        <w:tc>
          <w:tcPr>
            <w:tcW w:w="0" w:type="auto"/>
            <w:shd w:val="clear" w:color="auto" w:fill="auto"/>
            <w:noWrap/>
            <w:hideMark/>
          </w:tcPr>
          <w:p w14:paraId="496F10E9"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44E8A6D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17,540</w:t>
            </w:r>
          </w:p>
        </w:tc>
        <w:tc>
          <w:tcPr>
            <w:tcW w:w="0" w:type="auto"/>
            <w:shd w:val="clear" w:color="auto" w:fill="auto"/>
            <w:noWrap/>
            <w:hideMark/>
          </w:tcPr>
          <w:p w14:paraId="2C556B0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11,212</w:t>
            </w:r>
          </w:p>
        </w:tc>
        <w:tc>
          <w:tcPr>
            <w:tcW w:w="0" w:type="auto"/>
            <w:shd w:val="clear" w:color="auto" w:fill="auto"/>
            <w:noWrap/>
            <w:hideMark/>
          </w:tcPr>
          <w:p w14:paraId="63F8057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5,040</w:t>
            </w:r>
          </w:p>
        </w:tc>
        <w:tc>
          <w:tcPr>
            <w:tcW w:w="0" w:type="auto"/>
            <w:shd w:val="clear" w:color="auto" w:fill="auto"/>
            <w:noWrap/>
            <w:hideMark/>
          </w:tcPr>
          <w:p w14:paraId="3CF5C3B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19,600</w:t>
            </w:r>
          </w:p>
        </w:tc>
        <w:tc>
          <w:tcPr>
            <w:tcW w:w="0" w:type="auto"/>
            <w:shd w:val="clear" w:color="auto" w:fill="auto"/>
            <w:noWrap/>
            <w:hideMark/>
          </w:tcPr>
          <w:p w14:paraId="3B61895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93,500</w:t>
            </w:r>
          </w:p>
        </w:tc>
        <w:tc>
          <w:tcPr>
            <w:tcW w:w="0" w:type="auto"/>
            <w:shd w:val="clear" w:color="auto" w:fill="auto"/>
            <w:noWrap/>
            <w:hideMark/>
          </w:tcPr>
          <w:p w14:paraId="27DE83E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66,892</w:t>
            </w:r>
          </w:p>
        </w:tc>
      </w:tr>
      <w:tr w:rsidR="00A00C97" w:rsidRPr="009E5255" w14:paraId="79E353B5" w14:textId="77777777" w:rsidTr="00F63F3E">
        <w:trPr>
          <w:trHeight w:val="20"/>
        </w:trPr>
        <w:tc>
          <w:tcPr>
            <w:tcW w:w="0" w:type="auto"/>
            <w:shd w:val="clear" w:color="auto" w:fill="auto"/>
            <w:noWrap/>
            <w:hideMark/>
          </w:tcPr>
          <w:p w14:paraId="36D71DBD"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759CB2E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317,540</w:t>
            </w:r>
          </w:p>
        </w:tc>
        <w:tc>
          <w:tcPr>
            <w:tcW w:w="0" w:type="auto"/>
            <w:shd w:val="clear" w:color="auto" w:fill="auto"/>
            <w:noWrap/>
            <w:hideMark/>
          </w:tcPr>
          <w:p w14:paraId="178725B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111,212</w:t>
            </w:r>
          </w:p>
        </w:tc>
        <w:tc>
          <w:tcPr>
            <w:tcW w:w="0" w:type="auto"/>
            <w:shd w:val="clear" w:color="auto" w:fill="auto"/>
            <w:noWrap/>
            <w:hideMark/>
          </w:tcPr>
          <w:p w14:paraId="36BE144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025,040</w:t>
            </w:r>
          </w:p>
        </w:tc>
        <w:tc>
          <w:tcPr>
            <w:tcW w:w="0" w:type="auto"/>
            <w:shd w:val="clear" w:color="auto" w:fill="auto"/>
            <w:noWrap/>
            <w:hideMark/>
          </w:tcPr>
          <w:p w14:paraId="351CAFE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519,600</w:t>
            </w:r>
          </w:p>
        </w:tc>
        <w:tc>
          <w:tcPr>
            <w:tcW w:w="0" w:type="auto"/>
            <w:shd w:val="clear" w:color="auto" w:fill="auto"/>
            <w:noWrap/>
            <w:hideMark/>
          </w:tcPr>
          <w:p w14:paraId="2893F42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893,500</w:t>
            </w:r>
          </w:p>
        </w:tc>
        <w:tc>
          <w:tcPr>
            <w:tcW w:w="0" w:type="auto"/>
            <w:shd w:val="clear" w:color="auto" w:fill="auto"/>
            <w:noWrap/>
            <w:hideMark/>
          </w:tcPr>
          <w:p w14:paraId="4F0B26F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4,866,892</w:t>
            </w:r>
          </w:p>
        </w:tc>
      </w:tr>
      <w:tr w:rsidR="00A00C97" w:rsidRPr="009E5255" w14:paraId="5E9E3F4E" w14:textId="77777777" w:rsidTr="00F63F3E">
        <w:trPr>
          <w:trHeight w:val="20"/>
        </w:trPr>
        <w:tc>
          <w:tcPr>
            <w:tcW w:w="0" w:type="auto"/>
            <w:gridSpan w:val="7"/>
            <w:shd w:val="clear" w:color="auto" w:fill="auto"/>
            <w:noWrap/>
            <w:hideMark/>
          </w:tcPr>
          <w:p w14:paraId="210F2F82"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Inotuzumab Ozogamicin</w:t>
            </w:r>
          </w:p>
        </w:tc>
      </w:tr>
      <w:tr w:rsidR="00F63F3E" w:rsidRPr="009E5255" w14:paraId="76996E27" w14:textId="77777777" w:rsidTr="00F63F3E">
        <w:trPr>
          <w:trHeight w:val="20"/>
        </w:trPr>
        <w:tc>
          <w:tcPr>
            <w:tcW w:w="0" w:type="auto"/>
            <w:shd w:val="clear" w:color="auto" w:fill="auto"/>
            <w:noWrap/>
            <w:hideMark/>
          </w:tcPr>
          <w:p w14:paraId="77EF6C33" w14:textId="77777777" w:rsidR="00F63F3E" w:rsidRPr="009E5255" w:rsidRDefault="00F63F3E"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3716CAB4" w14:textId="6C3BA878" w:rsidR="00F63F3E" w:rsidRPr="009E5255" w:rsidRDefault="00F63F3E" w:rsidP="00F63F3E">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006B1DB5" w14:textId="47BAFEA0" w:rsidR="00F63F3E" w:rsidRPr="009E5255" w:rsidRDefault="00F63F3E" w:rsidP="00F63F3E">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285F52B7" w14:textId="6BC723DA" w:rsidR="00F63F3E" w:rsidRPr="009E5255" w:rsidRDefault="00F63F3E" w:rsidP="00F63F3E">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6BF50587" w14:textId="77777777" w:rsidR="00F63F3E" w:rsidRPr="009E5255" w:rsidRDefault="00F63F3E" w:rsidP="00F63F3E">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8</w:t>
            </w:r>
          </w:p>
        </w:tc>
        <w:tc>
          <w:tcPr>
            <w:tcW w:w="0" w:type="auto"/>
            <w:shd w:val="clear" w:color="auto" w:fill="auto"/>
            <w:noWrap/>
            <w:hideMark/>
          </w:tcPr>
          <w:p w14:paraId="31E20996" w14:textId="77777777" w:rsidR="00F63F3E" w:rsidRPr="009E5255" w:rsidRDefault="00F63F3E" w:rsidP="00F63F3E">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40</w:t>
            </w:r>
          </w:p>
        </w:tc>
        <w:tc>
          <w:tcPr>
            <w:tcW w:w="0" w:type="auto"/>
            <w:shd w:val="clear" w:color="auto" w:fill="auto"/>
            <w:noWrap/>
            <w:hideMark/>
          </w:tcPr>
          <w:p w14:paraId="47969330" w14:textId="77777777" w:rsidR="00F63F3E" w:rsidRPr="009E5255" w:rsidRDefault="00F63F3E" w:rsidP="00F63F3E">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18</w:t>
            </w:r>
          </w:p>
        </w:tc>
      </w:tr>
      <w:tr w:rsidR="00F63F3E" w:rsidRPr="009E5255" w14:paraId="00AEBD77" w14:textId="77777777" w:rsidTr="00F63F3E">
        <w:trPr>
          <w:trHeight w:val="20"/>
        </w:trPr>
        <w:tc>
          <w:tcPr>
            <w:tcW w:w="0" w:type="auto"/>
            <w:shd w:val="clear" w:color="auto" w:fill="auto"/>
            <w:noWrap/>
          </w:tcPr>
          <w:p w14:paraId="33B1DE26" w14:textId="11A88BC3" w:rsidR="00F63F3E" w:rsidRPr="009E5255" w:rsidRDefault="00F63F3E" w:rsidP="00F63F3E">
            <w:pPr>
              <w:pStyle w:val="NoSpacing"/>
              <w:ind w:left="89"/>
              <w:rPr>
                <w:rFonts w:asciiTheme="majorHAnsi" w:hAnsiTheme="majorHAnsi" w:cstheme="majorHAnsi"/>
                <w:color w:val="000000" w:themeColor="text1"/>
                <w:szCs w:val="20"/>
              </w:rPr>
            </w:pPr>
            <w:r w:rsidRPr="009E5255">
              <w:rPr>
                <w:rFonts w:asciiTheme="majorHAnsi" w:hAnsiTheme="majorHAnsi" w:cstheme="majorHAnsi"/>
                <w:color w:val="000000" w:themeColor="text1"/>
                <w:szCs w:val="20"/>
              </w:rPr>
              <w:t>Retail</w:t>
            </w:r>
          </w:p>
        </w:tc>
        <w:tc>
          <w:tcPr>
            <w:tcW w:w="0" w:type="auto"/>
            <w:shd w:val="clear" w:color="auto" w:fill="auto"/>
            <w:noWrap/>
          </w:tcPr>
          <w:p w14:paraId="49A41878" w14:textId="19B027A1" w:rsidR="00F63F3E" w:rsidRPr="009E5255" w:rsidRDefault="00F63F3E" w:rsidP="00F63F3E">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tcPr>
          <w:p w14:paraId="374B8411" w14:textId="15ECFA9F" w:rsidR="00F63F3E" w:rsidRPr="009E5255" w:rsidRDefault="00F63F3E" w:rsidP="00F63F3E">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tcPr>
          <w:p w14:paraId="67165D29" w14:textId="3F5762E7" w:rsidR="00F63F3E" w:rsidRPr="009E5255" w:rsidRDefault="00F63F3E" w:rsidP="00F63F3E">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tcPr>
          <w:p w14:paraId="6000D7B1" w14:textId="167A1A27" w:rsidR="00F63F3E" w:rsidRPr="009E5255" w:rsidRDefault="00F63F3E" w:rsidP="00F63F3E">
            <w:pPr>
              <w:pStyle w:val="NoSpacing"/>
              <w:jc w:val="center"/>
              <w:rPr>
                <w:rFonts w:asciiTheme="majorHAnsi" w:hAnsiTheme="majorHAnsi" w:cstheme="majorHAnsi"/>
                <w:color w:val="000000" w:themeColor="text1"/>
                <w:szCs w:val="20"/>
              </w:rPr>
            </w:pPr>
            <w:r w:rsidRPr="009E5255">
              <w:rPr>
                <w:rFonts w:asciiTheme="majorHAnsi" w:hAnsiTheme="majorHAnsi" w:cstheme="majorHAnsi"/>
                <w:color w:val="000000" w:themeColor="text1"/>
                <w:szCs w:val="20"/>
              </w:rPr>
              <w:t>-</w:t>
            </w:r>
          </w:p>
        </w:tc>
        <w:tc>
          <w:tcPr>
            <w:tcW w:w="0" w:type="auto"/>
            <w:shd w:val="clear" w:color="auto" w:fill="auto"/>
            <w:noWrap/>
          </w:tcPr>
          <w:p w14:paraId="1B5F8D6D" w14:textId="654A02A9" w:rsidR="00F63F3E" w:rsidRPr="009E5255" w:rsidRDefault="00F63F3E" w:rsidP="00F63F3E">
            <w:pPr>
              <w:pStyle w:val="NoSpacing"/>
              <w:jc w:val="center"/>
              <w:rPr>
                <w:rFonts w:asciiTheme="majorHAnsi" w:hAnsiTheme="majorHAnsi" w:cstheme="majorHAnsi"/>
                <w:color w:val="000000" w:themeColor="text1"/>
                <w:szCs w:val="20"/>
              </w:rPr>
            </w:pPr>
            <w:r w:rsidRPr="009E5255">
              <w:rPr>
                <w:rFonts w:asciiTheme="majorHAnsi" w:hAnsiTheme="majorHAnsi" w:cstheme="majorHAnsi"/>
                <w:color w:val="000000" w:themeColor="text1"/>
                <w:szCs w:val="20"/>
              </w:rPr>
              <w:t>-</w:t>
            </w:r>
          </w:p>
        </w:tc>
        <w:tc>
          <w:tcPr>
            <w:tcW w:w="0" w:type="auto"/>
            <w:shd w:val="clear" w:color="auto" w:fill="auto"/>
            <w:noWrap/>
          </w:tcPr>
          <w:p w14:paraId="3BC14632" w14:textId="63550BF2" w:rsidR="00F63F3E" w:rsidRPr="009E5255" w:rsidRDefault="00F63F3E" w:rsidP="00F63F3E">
            <w:pPr>
              <w:pStyle w:val="NoSpacing"/>
              <w:jc w:val="center"/>
              <w:rPr>
                <w:rFonts w:asciiTheme="majorHAnsi" w:hAnsiTheme="majorHAnsi" w:cstheme="majorHAnsi"/>
                <w:color w:val="000000" w:themeColor="text1"/>
                <w:szCs w:val="20"/>
              </w:rPr>
            </w:pPr>
            <w:r w:rsidRPr="009E5255">
              <w:rPr>
                <w:rFonts w:asciiTheme="majorHAnsi" w:hAnsiTheme="majorHAnsi" w:cstheme="majorHAnsi"/>
                <w:color w:val="000000" w:themeColor="text1"/>
                <w:szCs w:val="20"/>
              </w:rPr>
              <w:t>-</w:t>
            </w:r>
          </w:p>
        </w:tc>
      </w:tr>
      <w:tr w:rsidR="00A00C97" w:rsidRPr="009E5255" w14:paraId="582C2F55" w14:textId="77777777" w:rsidTr="00F63F3E">
        <w:trPr>
          <w:trHeight w:val="20"/>
        </w:trPr>
        <w:tc>
          <w:tcPr>
            <w:tcW w:w="0" w:type="auto"/>
            <w:shd w:val="clear" w:color="auto" w:fill="auto"/>
            <w:noWrap/>
            <w:hideMark/>
          </w:tcPr>
          <w:p w14:paraId="7723C693"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3285F1B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579693C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46B0302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70333EF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8</w:t>
            </w:r>
          </w:p>
        </w:tc>
        <w:tc>
          <w:tcPr>
            <w:tcW w:w="0" w:type="auto"/>
            <w:shd w:val="clear" w:color="auto" w:fill="auto"/>
            <w:noWrap/>
            <w:hideMark/>
          </w:tcPr>
          <w:p w14:paraId="7903C04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40</w:t>
            </w:r>
          </w:p>
        </w:tc>
        <w:tc>
          <w:tcPr>
            <w:tcW w:w="0" w:type="auto"/>
            <w:shd w:val="clear" w:color="auto" w:fill="auto"/>
            <w:noWrap/>
            <w:hideMark/>
          </w:tcPr>
          <w:p w14:paraId="1FF369B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18</w:t>
            </w:r>
          </w:p>
        </w:tc>
      </w:tr>
      <w:tr w:rsidR="00A00C97" w:rsidRPr="009E5255" w14:paraId="29DF6C3C" w14:textId="77777777" w:rsidTr="00F63F3E">
        <w:trPr>
          <w:trHeight w:val="20"/>
        </w:trPr>
        <w:tc>
          <w:tcPr>
            <w:tcW w:w="0" w:type="auto"/>
            <w:gridSpan w:val="7"/>
            <w:shd w:val="clear" w:color="auto" w:fill="auto"/>
            <w:noWrap/>
            <w:hideMark/>
          </w:tcPr>
          <w:p w14:paraId="3220A825"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Ipilimumab</w:t>
            </w:r>
          </w:p>
        </w:tc>
      </w:tr>
      <w:tr w:rsidR="00A00C97" w:rsidRPr="009E5255" w14:paraId="77B590D8" w14:textId="77777777" w:rsidTr="00F63F3E">
        <w:trPr>
          <w:trHeight w:val="20"/>
        </w:trPr>
        <w:tc>
          <w:tcPr>
            <w:tcW w:w="0" w:type="auto"/>
            <w:shd w:val="clear" w:color="auto" w:fill="auto"/>
            <w:noWrap/>
            <w:hideMark/>
          </w:tcPr>
          <w:p w14:paraId="7B47F6A3"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12CDB7F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0,485</w:t>
            </w:r>
          </w:p>
        </w:tc>
        <w:tc>
          <w:tcPr>
            <w:tcW w:w="0" w:type="auto"/>
            <w:shd w:val="clear" w:color="auto" w:fill="auto"/>
            <w:noWrap/>
            <w:hideMark/>
          </w:tcPr>
          <w:p w14:paraId="79163B3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72,166</w:t>
            </w:r>
          </w:p>
        </w:tc>
        <w:tc>
          <w:tcPr>
            <w:tcW w:w="0" w:type="auto"/>
            <w:shd w:val="clear" w:color="auto" w:fill="auto"/>
            <w:noWrap/>
            <w:hideMark/>
          </w:tcPr>
          <w:p w14:paraId="64EB972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46,815</w:t>
            </w:r>
          </w:p>
        </w:tc>
        <w:tc>
          <w:tcPr>
            <w:tcW w:w="0" w:type="auto"/>
            <w:shd w:val="clear" w:color="auto" w:fill="auto"/>
            <w:noWrap/>
            <w:hideMark/>
          </w:tcPr>
          <w:p w14:paraId="3D13C20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24,770</w:t>
            </w:r>
          </w:p>
        </w:tc>
        <w:tc>
          <w:tcPr>
            <w:tcW w:w="0" w:type="auto"/>
            <w:shd w:val="clear" w:color="auto" w:fill="auto"/>
            <w:noWrap/>
            <w:hideMark/>
          </w:tcPr>
          <w:p w14:paraId="3A06C20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73,389</w:t>
            </w:r>
          </w:p>
        </w:tc>
        <w:tc>
          <w:tcPr>
            <w:tcW w:w="0" w:type="auto"/>
            <w:shd w:val="clear" w:color="auto" w:fill="auto"/>
            <w:noWrap/>
            <w:hideMark/>
          </w:tcPr>
          <w:p w14:paraId="304F928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27,625</w:t>
            </w:r>
          </w:p>
        </w:tc>
      </w:tr>
      <w:tr w:rsidR="00A00C97" w:rsidRPr="009E5255" w14:paraId="5E99F35B" w14:textId="77777777" w:rsidTr="00F63F3E">
        <w:trPr>
          <w:trHeight w:val="20"/>
        </w:trPr>
        <w:tc>
          <w:tcPr>
            <w:tcW w:w="0" w:type="auto"/>
            <w:shd w:val="clear" w:color="auto" w:fill="auto"/>
            <w:noWrap/>
            <w:hideMark/>
          </w:tcPr>
          <w:p w14:paraId="0B82B113"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2FCFCA1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362</w:t>
            </w:r>
          </w:p>
        </w:tc>
        <w:tc>
          <w:tcPr>
            <w:tcW w:w="0" w:type="auto"/>
            <w:shd w:val="clear" w:color="auto" w:fill="auto"/>
            <w:noWrap/>
            <w:hideMark/>
          </w:tcPr>
          <w:p w14:paraId="5188CA4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405</w:t>
            </w:r>
          </w:p>
        </w:tc>
        <w:tc>
          <w:tcPr>
            <w:tcW w:w="0" w:type="auto"/>
            <w:shd w:val="clear" w:color="auto" w:fill="auto"/>
            <w:noWrap/>
            <w:hideMark/>
          </w:tcPr>
          <w:p w14:paraId="07C5755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003</w:t>
            </w:r>
          </w:p>
        </w:tc>
        <w:tc>
          <w:tcPr>
            <w:tcW w:w="0" w:type="auto"/>
            <w:shd w:val="clear" w:color="auto" w:fill="auto"/>
            <w:noWrap/>
            <w:hideMark/>
          </w:tcPr>
          <w:p w14:paraId="3D33592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699</w:t>
            </w:r>
          </w:p>
        </w:tc>
        <w:tc>
          <w:tcPr>
            <w:tcW w:w="0" w:type="auto"/>
            <w:shd w:val="clear" w:color="auto" w:fill="auto"/>
            <w:noWrap/>
            <w:hideMark/>
          </w:tcPr>
          <w:p w14:paraId="75EF2E9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2,730</w:t>
            </w:r>
          </w:p>
        </w:tc>
        <w:tc>
          <w:tcPr>
            <w:tcW w:w="0" w:type="auto"/>
            <w:shd w:val="clear" w:color="auto" w:fill="auto"/>
            <w:noWrap/>
            <w:hideMark/>
          </w:tcPr>
          <w:p w14:paraId="73DC1EE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4,199</w:t>
            </w:r>
          </w:p>
        </w:tc>
      </w:tr>
      <w:tr w:rsidR="00A00C97" w:rsidRPr="009E5255" w14:paraId="6C2A3BA6" w14:textId="77777777" w:rsidTr="00F63F3E">
        <w:trPr>
          <w:trHeight w:val="20"/>
        </w:trPr>
        <w:tc>
          <w:tcPr>
            <w:tcW w:w="0" w:type="auto"/>
            <w:shd w:val="clear" w:color="auto" w:fill="auto"/>
            <w:noWrap/>
            <w:hideMark/>
          </w:tcPr>
          <w:p w14:paraId="5319E4DD"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236DE75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4,847</w:t>
            </w:r>
          </w:p>
        </w:tc>
        <w:tc>
          <w:tcPr>
            <w:tcW w:w="0" w:type="auto"/>
            <w:shd w:val="clear" w:color="auto" w:fill="auto"/>
            <w:noWrap/>
            <w:hideMark/>
          </w:tcPr>
          <w:p w14:paraId="4A502A5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03,571</w:t>
            </w:r>
          </w:p>
        </w:tc>
        <w:tc>
          <w:tcPr>
            <w:tcW w:w="0" w:type="auto"/>
            <w:shd w:val="clear" w:color="auto" w:fill="auto"/>
            <w:noWrap/>
            <w:hideMark/>
          </w:tcPr>
          <w:p w14:paraId="0075985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71,818</w:t>
            </w:r>
          </w:p>
        </w:tc>
        <w:tc>
          <w:tcPr>
            <w:tcW w:w="0" w:type="auto"/>
            <w:shd w:val="clear" w:color="auto" w:fill="auto"/>
            <w:noWrap/>
            <w:hideMark/>
          </w:tcPr>
          <w:p w14:paraId="3A60F1D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45,469</w:t>
            </w:r>
          </w:p>
        </w:tc>
        <w:tc>
          <w:tcPr>
            <w:tcW w:w="0" w:type="auto"/>
            <w:shd w:val="clear" w:color="auto" w:fill="auto"/>
            <w:noWrap/>
            <w:hideMark/>
          </w:tcPr>
          <w:p w14:paraId="342A37C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16,119</w:t>
            </w:r>
          </w:p>
        </w:tc>
        <w:tc>
          <w:tcPr>
            <w:tcW w:w="0" w:type="auto"/>
            <w:shd w:val="clear" w:color="auto" w:fill="auto"/>
            <w:noWrap/>
            <w:hideMark/>
          </w:tcPr>
          <w:p w14:paraId="52AA592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861,824</w:t>
            </w:r>
          </w:p>
        </w:tc>
      </w:tr>
      <w:tr w:rsidR="00A00C97" w:rsidRPr="009E5255" w14:paraId="35C8EC2F" w14:textId="77777777" w:rsidTr="00F63F3E">
        <w:trPr>
          <w:trHeight w:val="20"/>
        </w:trPr>
        <w:tc>
          <w:tcPr>
            <w:tcW w:w="0" w:type="auto"/>
            <w:gridSpan w:val="7"/>
            <w:shd w:val="clear" w:color="auto" w:fill="auto"/>
            <w:noWrap/>
            <w:hideMark/>
          </w:tcPr>
          <w:p w14:paraId="2B3F4864"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Irinotecan</w:t>
            </w:r>
          </w:p>
        </w:tc>
      </w:tr>
      <w:tr w:rsidR="00A00C97" w:rsidRPr="009E5255" w14:paraId="5B2E78A3" w14:textId="77777777" w:rsidTr="00F63F3E">
        <w:trPr>
          <w:trHeight w:val="20"/>
        </w:trPr>
        <w:tc>
          <w:tcPr>
            <w:tcW w:w="0" w:type="auto"/>
            <w:shd w:val="clear" w:color="auto" w:fill="auto"/>
            <w:noWrap/>
            <w:hideMark/>
          </w:tcPr>
          <w:p w14:paraId="7819A854"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0B5B95E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013,041</w:t>
            </w:r>
          </w:p>
        </w:tc>
        <w:tc>
          <w:tcPr>
            <w:tcW w:w="0" w:type="auto"/>
            <w:shd w:val="clear" w:color="auto" w:fill="auto"/>
            <w:noWrap/>
            <w:hideMark/>
          </w:tcPr>
          <w:p w14:paraId="539199D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499,776</w:t>
            </w:r>
          </w:p>
        </w:tc>
        <w:tc>
          <w:tcPr>
            <w:tcW w:w="0" w:type="auto"/>
            <w:shd w:val="clear" w:color="auto" w:fill="auto"/>
            <w:noWrap/>
            <w:hideMark/>
          </w:tcPr>
          <w:p w14:paraId="13C8141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530,478</w:t>
            </w:r>
          </w:p>
        </w:tc>
        <w:tc>
          <w:tcPr>
            <w:tcW w:w="0" w:type="auto"/>
            <w:shd w:val="clear" w:color="auto" w:fill="auto"/>
            <w:noWrap/>
            <w:hideMark/>
          </w:tcPr>
          <w:p w14:paraId="7DB8872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700,000</w:t>
            </w:r>
          </w:p>
        </w:tc>
        <w:tc>
          <w:tcPr>
            <w:tcW w:w="0" w:type="auto"/>
            <w:shd w:val="clear" w:color="auto" w:fill="auto"/>
            <w:noWrap/>
            <w:hideMark/>
          </w:tcPr>
          <w:p w14:paraId="2B25F59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100,000</w:t>
            </w:r>
          </w:p>
        </w:tc>
        <w:tc>
          <w:tcPr>
            <w:tcW w:w="0" w:type="auto"/>
            <w:shd w:val="clear" w:color="auto" w:fill="auto"/>
            <w:noWrap/>
            <w:hideMark/>
          </w:tcPr>
          <w:p w14:paraId="6A4B05E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8,843,295</w:t>
            </w:r>
          </w:p>
        </w:tc>
      </w:tr>
      <w:tr w:rsidR="00A00C97" w:rsidRPr="009E5255" w14:paraId="737EA69C" w14:textId="77777777" w:rsidTr="00F63F3E">
        <w:trPr>
          <w:trHeight w:val="20"/>
        </w:trPr>
        <w:tc>
          <w:tcPr>
            <w:tcW w:w="0" w:type="auto"/>
            <w:shd w:val="clear" w:color="auto" w:fill="auto"/>
            <w:noWrap/>
            <w:hideMark/>
          </w:tcPr>
          <w:p w14:paraId="20D6D983"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6D63375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04,160</w:t>
            </w:r>
          </w:p>
        </w:tc>
        <w:tc>
          <w:tcPr>
            <w:tcW w:w="0" w:type="auto"/>
            <w:shd w:val="clear" w:color="auto" w:fill="auto"/>
            <w:noWrap/>
            <w:hideMark/>
          </w:tcPr>
          <w:p w14:paraId="124E68F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50,981</w:t>
            </w:r>
          </w:p>
        </w:tc>
        <w:tc>
          <w:tcPr>
            <w:tcW w:w="0" w:type="auto"/>
            <w:shd w:val="clear" w:color="auto" w:fill="auto"/>
            <w:noWrap/>
            <w:hideMark/>
          </w:tcPr>
          <w:p w14:paraId="651D57F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62,938</w:t>
            </w:r>
          </w:p>
        </w:tc>
        <w:tc>
          <w:tcPr>
            <w:tcW w:w="0" w:type="auto"/>
            <w:shd w:val="clear" w:color="auto" w:fill="auto"/>
            <w:noWrap/>
            <w:hideMark/>
          </w:tcPr>
          <w:p w14:paraId="31C3A9B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11,548</w:t>
            </w:r>
          </w:p>
        </w:tc>
        <w:tc>
          <w:tcPr>
            <w:tcW w:w="0" w:type="auto"/>
            <w:shd w:val="clear" w:color="auto" w:fill="auto"/>
            <w:noWrap/>
            <w:hideMark/>
          </w:tcPr>
          <w:p w14:paraId="3A51CFC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30,965</w:t>
            </w:r>
          </w:p>
        </w:tc>
        <w:tc>
          <w:tcPr>
            <w:tcW w:w="0" w:type="auto"/>
            <w:shd w:val="clear" w:color="auto" w:fill="auto"/>
            <w:noWrap/>
            <w:hideMark/>
          </w:tcPr>
          <w:p w14:paraId="6F9CF56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60,592</w:t>
            </w:r>
          </w:p>
        </w:tc>
      </w:tr>
      <w:tr w:rsidR="00A00C97" w:rsidRPr="009E5255" w14:paraId="344E1E8E" w14:textId="77777777" w:rsidTr="00F63F3E">
        <w:trPr>
          <w:trHeight w:val="20"/>
        </w:trPr>
        <w:tc>
          <w:tcPr>
            <w:tcW w:w="0" w:type="auto"/>
            <w:shd w:val="clear" w:color="auto" w:fill="auto"/>
            <w:noWrap/>
            <w:hideMark/>
          </w:tcPr>
          <w:p w14:paraId="5CCAB22B"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6722136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717,201</w:t>
            </w:r>
          </w:p>
        </w:tc>
        <w:tc>
          <w:tcPr>
            <w:tcW w:w="0" w:type="auto"/>
            <w:shd w:val="clear" w:color="auto" w:fill="auto"/>
            <w:noWrap/>
            <w:hideMark/>
          </w:tcPr>
          <w:p w14:paraId="21504DD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950,757</w:t>
            </w:r>
          </w:p>
        </w:tc>
        <w:tc>
          <w:tcPr>
            <w:tcW w:w="0" w:type="auto"/>
            <w:shd w:val="clear" w:color="auto" w:fill="auto"/>
            <w:noWrap/>
            <w:hideMark/>
          </w:tcPr>
          <w:p w14:paraId="20C5D8C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993,416</w:t>
            </w:r>
          </w:p>
        </w:tc>
        <w:tc>
          <w:tcPr>
            <w:tcW w:w="0" w:type="auto"/>
            <w:shd w:val="clear" w:color="auto" w:fill="auto"/>
            <w:noWrap/>
            <w:hideMark/>
          </w:tcPr>
          <w:p w14:paraId="611A880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211,548</w:t>
            </w:r>
          </w:p>
        </w:tc>
        <w:tc>
          <w:tcPr>
            <w:tcW w:w="0" w:type="auto"/>
            <w:shd w:val="clear" w:color="auto" w:fill="auto"/>
            <w:noWrap/>
            <w:hideMark/>
          </w:tcPr>
          <w:p w14:paraId="51E0B1A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630,965</w:t>
            </w:r>
          </w:p>
        </w:tc>
        <w:tc>
          <w:tcPr>
            <w:tcW w:w="0" w:type="auto"/>
            <w:shd w:val="clear" w:color="auto" w:fill="auto"/>
            <w:noWrap/>
            <w:hideMark/>
          </w:tcPr>
          <w:p w14:paraId="340B65D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1,503,887</w:t>
            </w:r>
          </w:p>
        </w:tc>
      </w:tr>
      <w:tr w:rsidR="00A00C97" w:rsidRPr="009E5255" w14:paraId="22AEC2C5" w14:textId="77777777" w:rsidTr="00F63F3E">
        <w:trPr>
          <w:trHeight w:val="20"/>
        </w:trPr>
        <w:tc>
          <w:tcPr>
            <w:tcW w:w="0" w:type="auto"/>
            <w:gridSpan w:val="7"/>
            <w:shd w:val="clear" w:color="auto" w:fill="auto"/>
            <w:noWrap/>
            <w:hideMark/>
          </w:tcPr>
          <w:p w14:paraId="33F6EB54"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Methotrexate</w:t>
            </w:r>
          </w:p>
        </w:tc>
      </w:tr>
      <w:tr w:rsidR="00A00C97" w:rsidRPr="009E5255" w14:paraId="5B9C269E" w14:textId="77777777" w:rsidTr="00F63F3E">
        <w:trPr>
          <w:trHeight w:val="20"/>
        </w:trPr>
        <w:tc>
          <w:tcPr>
            <w:tcW w:w="0" w:type="auto"/>
            <w:shd w:val="clear" w:color="auto" w:fill="auto"/>
            <w:noWrap/>
            <w:hideMark/>
          </w:tcPr>
          <w:p w14:paraId="2572BD76"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3DDB0CB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400,000</w:t>
            </w:r>
          </w:p>
        </w:tc>
        <w:tc>
          <w:tcPr>
            <w:tcW w:w="0" w:type="auto"/>
            <w:shd w:val="clear" w:color="auto" w:fill="auto"/>
            <w:noWrap/>
            <w:hideMark/>
          </w:tcPr>
          <w:p w14:paraId="1782BE5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100,000</w:t>
            </w:r>
          </w:p>
        </w:tc>
        <w:tc>
          <w:tcPr>
            <w:tcW w:w="0" w:type="auto"/>
            <w:shd w:val="clear" w:color="auto" w:fill="auto"/>
            <w:noWrap/>
            <w:hideMark/>
          </w:tcPr>
          <w:p w14:paraId="0DCBDF0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200,000</w:t>
            </w:r>
          </w:p>
        </w:tc>
        <w:tc>
          <w:tcPr>
            <w:tcW w:w="0" w:type="auto"/>
            <w:shd w:val="clear" w:color="auto" w:fill="auto"/>
            <w:noWrap/>
            <w:hideMark/>
          </w:tcPr>
          <w:p w14:paraId="6136D7F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300,000</w:t>
            </w:r>
          </w:p>
        </w:tc>
        <w:tc>
          <w:tcPr>
            <w:tcW w:w="0" w:type="auto"/>
            <w:shd w:val="clear" w:color="auto" w:fill="auto"/>
            <w:noWrap/>
            <w:hideMark/>
          </w:tcPr>
          <w:p w14:paraId="10081E3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700,000</w:t>
            </w:r>
          </w:p>
        </w:tc>
        <w:tc>
          <w:tcPr>
            <w:tcW w:w="0" w:type="auto"/>
            <w:shd w:val="clear" w:color="auto" w:fill="auto"/>
            <w:noWrap/>
            <w:hideMark/>
          </w:tcPr>
          <w:p w14:paraId="227AC9C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0,700,000</w:t>
            </w:r>
          </w:p>
        </w:tc>
      </w:tr>
      <w:tr w:rsidR="00A00C97" w:rsidRPr="009E5255" w14:paraId="543E3DAC" w14:textId="77777777" w:rsidTr="00F63F3E">
        <w:trPr>
          <w:trHeight w:val="20"/>
        </w:trPr>
        <w:tc>
          <w:tcPr>
            <w:tcW w:w="0" w:type="auto"/>
            <w:shd w:val="clear" w:color="auto" w:fill="auto"/>
            <w:noWrap/>
            <w:hideMark/>
          </w:tcPr>
          <w:p w14:paraId="10826C3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767F4F2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206,061</w:t>
            </w:r>
          </w:p>
        </w:tc>
        <w:tc>
          <w:tcPr>
            <w:tcW w:w="0" w:type="auto"/>
            <w:shd w:val="clear" w:color="auto" w:fill="auto"/>
            <w:noWrap/>
            <w:hideMark/>
          </w:tcPr>
          <w:p w14:paraId="0D0B7F3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524,179</w:t>
            </w:r>
          </w:p>
        </w:tc>
        <w:tc>
          <w:tcPr>
            <w:tcW w:w="0" w:type="auto"/>
            <w:shd w:val="clear" w:color="auto" w:fill="auto"/>
            <w:noWrap/>
            <w:hideMark/>
          </w:tcPr>
          <w:p w14:paraId="0D1BBC0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918,282</w:t>
            </w:r>
          </w:p>
        </w:tc>
        <w:tc>
          <w:tcPr>
            <w:tcW w:w="0" w:type="auto"/>
            <w:shd w:val="clear" w:color="auto" w:fill="auto"/>
            <w:noWrap/>
            <w:hideMark/>
          </w:tcPr>
          <w:p w14:paraId="7C09B6C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665,142</w:t>
            </w:r>
          </w:p>
        </w:tc>
        <w:tc>
          <w:tcPr>
            <w:tcW w:w="0" w:type="auto"/>
            <w:shd w:val="clear" w:color="auto" w:fill="auto"/>
            <w:noWrap/>
            <w:hideMark/>
          </w:tcPr>
          <w:p w14:paraId="1BB5E6C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638,072</w:t>
            </w:r>
          </w:p>
        </w:tc>
        <w:tc>
          <w:tcPr>
            <w:tcW w:w="0" w:type="auto"/>
            <w:shd w:val="clear" w:color="auto" w:fill="auto"/>
            <w:noWrap/>
            <w:hideMark/>
          </w:tcPr>
          <w:p w14:paraId="2C625AB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951,736</w:t>
            </w:r>
          </w:p>
        </w:tc>
      </w:tr>
      <w:tr w:rsidR="00A00C97" w:rsidRPr="009E5255" w14:paraId="4E889B6A" w14:textId="77777777" w:rsidTr="00F63F3E">
        <w:trPr>
          <w:trHeight w:val="20"/>
        </w:trPr>
        <w:tc>
          <w:tcPr>
            <w:tcW w:w="0" w:type="auto"/>
            <w:shd w:val="clear" w:color="auto" w:fill="auto"/>
            <w:noWrap/>
            <w:hideMark/>
          </w:tcPr>
          <w:p w14:paraId="72D0D59C"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509FB19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9,606,061</w:t>
            </w:r>
          </w:p>
        </w:tc>
        <w:tc>
          <w:tcPr>
            <w:tcW w:w="0" w:type="auto"/>
            <w:shd w:val="clear" w:color="auto" w:fill="auto"/>
            <w:noWrap/>
            <w:hideMark/>
          </w:tcPr>
          <w:p w14:paraId="196DBC4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8,624,179</w:t>
            </w:r>
          </w:p>
        </w:tc>
        <w:tc>
          <w:tcPr>
            <w:tcW w:w="0" w:type="auto"/>
            <w:shd w:val="clear" w:color="auto" w:fill="auto"/>
            <w:noWrap/>
            <w:hideMark/>
          </w:tcPr>
          <w:p w14:paraId="21DC233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9,118,282</w:t>
            </w:r>
          </w:p>
        </w:tc>
        <w:tc>
          <w:tcPr>
            <w:tcW w:w="0" w:type="auto"/>
            <w:shd w:val="clear" w:color="auto" w:fill="auto"/>
            <w:noWrap/>
            <w:hideMark/>
          </w:tcPr>
          <w:p w14:paraId="153FDCC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965,142</w:t>
            </w:r>
          </w:p>
        </w:tc>
        <w:tc>
          <w:tcPr>
            <w:tcW w:w="0" w:type="auto"/>
            <w:shd w:val="clear" w:color="auto" w:fill="auto"/>
            <w:noWrap/>
            <w:hideMark/>
          </w:tcPr>
          <w:p w14:paraId="4E04C7E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338,072</w:t>
            </w:r>
          </w:p>
        </w:tc>
        <w:tc>
          <w:tcPr>
            <w:tcW w:w="0" w:type="auto"/>
            <w:shd w:val="clear" w:color="auto" w:fill="auto"/>
            <w:noWrap/>
            <w:hideMark/>
          </w:tcPr>
          <w:p w14:paraId="2875E96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2,651,736</w:t>
            </w:r>
          </w:p>
        </w:tc>
      </w:tr>
      <w:tr w:rsidR="00A00C97" w:rsidRPr="009E5255" w14:paraId="64594204" w14:textId="77777777" w:rsidTr="00F63F3E">
        <w:trPr>
          <w:trHeight w:val="20"/>
        </w:trPr>
        <w:tc>
          <w:tcPr>
            <w:tcW w:w="0" w:type="auto"/>
            <w:gridSpan w:val="7"/>
            <w:shd w:val="clear" w:color="auto" w:fill="auto"/>
            <w:noWrap/>
            <w:hideMark/>
          </w:tcPr>
          <w:p w14:paraId="69BF20C6"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Nivolumab</w:t>
            </w:r>
          </w:p>
        </w:tc>
      </w:tr>
      <w:tr w:rsidR="00A00C97" w:rsidRPr="009E5255" w14:paraId="1F45271A" w14:textId="77777777" w:rsidTr="00F63F3E">
        <w:trPr>
          <w:trHeight w:val="20"/>
        </w:trPr>
        <w:tc>
          <w:tcPr>
            <w:tcW w:w="0" w:type="auto"/>
            <w:shd w:val="clear" w:color="auto" w:fill="auto"/>
            <w:noWrap/>
            <w:hideMark/>
          </w:tcPr>
          <w:p w14:paraId="4F46777B"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5D62965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4,132</w:t>
            </w:r>
          </w:p>
        </w:tc>
        <w:tc>
          <w:tcPr>
            <w:tcW w:w="0" w:type="auto"/>
            <w:shd w:val="clear" w:color="auto" w:fill="auto"/>
            <w:noWrap/>
            <w:hideMark/>
          </w:tcPr>
          <w:p w14:paraId="2A2DFCE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155,858</w:t>
            </w:r>
          </w:p>
        </w:tc>
        <w:tc>
          <w:tcPr>
            <w:tcW w:w="0" w:type="auto"/>
            <w:shd w:val="clear" w:color="auto" w:fill="auto"/>
            <w:noWrap/>
            <w:hideMark/>
          </w:tcPr>
          <w:p w14:paraId="414B91A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400,000</w:t>
            </w:r>
          </w:p>
        </w:tc>
        <w:tc>
          <w:tcPr>
            <w:tcW w:w="0" w:type="auto"/>
            <w:shd w:val="clear" w:color="auto" w:fill="auto"/>
            <w:noWrap/>
            <w:hideMark/>
          </w:tcPr>
          <w:p w14:paraId="0B1F201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500,000</w:t>
            </w:r>
          </w:p>
        </w:tc>
        <w:tc>
          <w:tcPr>
            <w:tcW w:w="0" w:type="auto"/>
            <w:shd w:val="clear" w:color="auto" w:fill="auto"/>
            <w:noWrap/>
            <w:hideMark/>
          </w:tcPr>
          <w:p w14:paraId="441FC2B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200,000</w:t>
            </w:r>
          </w:p>
        </w:tc>
        <w:tc>
          <w:tcPr>
            <w:tcW w:w="0" w:type="auto"/>
            <w:shd w:val="clear" w:color="auto" w:fill="auto"/>
            <w:noWrap/>
            <w:hideMark/>
          </w:tcPr>
          <w:p w14:paraId="117DB99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4,449,990</w:t>
            </w:r>
          </w:p>
        </w:tc>
      </w:tr>
      <w:tr w:rsidR="00A00C97" w:rsidRPr="009E5255" w14:paraId="78BC73F7" w14:textId="77777777" w:rsidTr="00F63F3E">
        <w:trPr>
          <w:trHeight w:val="20"/>
        </w:trPr>
        <w:tc>
          <w:tcPr>
            <w:tcW w:w="0" w:type="auto"/>
            <w:shd w:val="clear" w:color="auto" w:fill="auto"/>
            <w:noWrap/>
            <w:hideMark/>
          </w:tcPr>
          <w:p w14:paraId="3AF9DD19"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1EA3DAF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140</w:t>
            </w:r>
          </w:p>
        </w:tc>
        <w:tc>
          <w:tcPr>
            <w:tcW w:w="0" w:type="auto"/>
            <w:shd w:val="clear" w:color="auto" w:fill="auto"/>
            <w:noWrap/>
            <w:hideMark/>
          </w:tcPr>
          <w:p w14:paraId="0F13987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3,619</w:t>
            </w:r>
          </w:p>
        </w:tc>
        <w:tc>
          <w:tcPr>
            <w:tcW w:w="0" w:type="auto"/>
            <w:shd w:val="clear" w:color="auto" w:fill="auto"/>
            <w:noWrap/>
            <w:hideMark/>
          </w:tcPr>
          <w:p w14:paraId="7DCBB35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37,666</w:t>
            </w:r>
          </w:p>
        </w:tc>
        <w:tc>
          <w:tcPr>
            <w:tcW w:w="0" w:type="auto"/>
            <w:shd w:val="clear" w:color="auto" w:fill="auto"/>
            <w:noWrap/>
            <w:hideMark/>
          </w:tcPr>
          <w:p w14:paraId="0AABE25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21,273</w:t>
            </w:r>
          </w:p>
        </w:tc>
        <w:tc>
          <w:tcPr>
            <w:tcW w:w="0" w:type="auto"/>
            <w:shd w:val="clear" w:color="auto" w:fill="auto"/>
            <w:noWrap/>
            <w:hideMark/>
          </w:tcPr>
          <w:p w14:paraId="7F17772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82,287</w:t>
            </w:r>
          </w:p>
        </w:tc>
        <w:tc>
          <w:tcPr>
            <w:tcW w:w="0" w:type="auto"/>
            <w:shd w:val="clear" w:color="auto" w:fill="auto"/>
            <w:noWrap/>
            <w:hideMark/>
          </w:tcPr>
          <w:p w14:paraId="4241FE1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37,985</w:t>
            </w:r>
          </w:p>
        </w:tc>
      </w:tr>
      <w:tr w:rsidR="00A00C97" w:rsidRPr="009E5255" w14:paraId="5B39AFAD" w14:textId="77777777" w:rsidTr="00F63F3E">
        <w:trPr>
          <w:trHeight w:val="20"/>
        </w:trPr>
        <w:tc>
          <w:tcPr>
            <w:tcW w:w="0" w:type="auto"/>
            <w:shd w:val="clear" w:color="auto" w:fill="auto"/>
            <w:noWrap/>
            <w:hideMark/>
          </w:tcPr>
          <w:p w14:paraId="70B9C7DC"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223529F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7,272</w:t>
            </w:r>
          </w:p>
        </w:tc>
        <w:tc>
          <w:tcPr>
            <w:tcW w:w="0" w:type="auto"/>
            <w:shd w:val="clear" w:color="auto" w:fill="auto"/>
            <w:noWrap/>
            <w:hideMark/>
          </w:tcPr>
          <w:p w14:paraId="6C971FD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429,477</w:t>
            </w:r>
          </w:p>
        </w:tc>
        <w:tc>
          <w:tcPr>
            <w:tcW w:w="0" w:type="auto"/>
            <w:shd w:val="clear" w:color="auto" w:fill="auto"/>
            <w:noWrap/>
            <w:hideMark/>
          </w:tcPr>
          <w:p w14:paraId="7CACC59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137,666</w:t>
            </w:r>
          </w:p>
        </w:tc>
        <w:tc>
          <w:tcPr>
            <w:tcW w:w="0" w:type="auto"/>
            <w:shd w:val="clear" w:color="auto" w:fill="auto"/>
            <w:noWrap/>
            <w:hideMark/>
          </w:tcPr>
          <w:p w14:paraId="0B25B12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421,273</w:t>
            </w:r>
          </w:p>
        </w:tc>
        <w:tc>
          <w:tcPr>
            <w:tcW w:w="0" w:type="auto"/>
            <w:shd w:val="clear" w:color="auto" w:fill="auto"/>
            <w:noWrap/>
            <w:hideMark/>
          </w:tcPr>
          <w:p w14:paraId="40095FD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382,287</w:t>
            </w:r>
          </w:p>
        </w:tc>
        <w:tc>
          <w:tcPr>
            <w:tcW w:w="0" w:type="auto"/>
            <w:shd w:val="clear" w:color="auto" w:fill="auto"/>
            <w:noWrap/>
            <w:hideMark/>
          </w:tcPr>
          <w:p w14:paraId="42AF541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7,587,975</w:t>
            </w:r>
          </w:p>
        </w:tc>
      </w:tr>
      <w:tr w:rsidR="00A00C97" w:rsidRPr="009E5255" w14:paraId="00DC6997" w14:textId="77777777" w:rsidTr="00F63F3E">
        <w:trPr>
          <w:trHeight w:val="20"/>
        </w:trPr>
        <w:tc>
          <w:tcPr>
            <w:tcW w:w="0" w:type="auto"/>
            <w:gridSpan w:val="7"/>
            <w:shd w:val="clear" w:color="auto" w:fill="auto"/>
            <w:noWrap/>
            <w:hideMark/>
          </w:tcPr>
          <w:p w14:paraId="4F1557F6"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Obinutuzumab</w:t>
            </w:r>
          </w:p>
        </w:tc>
      </w:tr>
      <w:tr w:rsidR="00A00C97" w:rsidRPr="009E5255" w14:paraId="7B3DCA80" w14:textId="77777777" w:rsidTr="00F63F3E">
        <w:trPr>
          <w:trHeight w:val="20"/>
        </w:trPr>
        <w:tc>
          <w:tcPr>
            <w:tcW w:w="0" w:type="auto"/>
            <w:shd w:val="clear" w:color="auto" w:fill="auto"/>
            <w:noWrap/>
            <w:hideMark/>
          </w:tcPr>
          <w:p w14:paraId="22CB6494"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6FDE475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12,300</w:t>
            </w:r>
          </w:p>
        </w:tc>
        <w:tc>
          <w:tcPr>
            <w:tcW w:w="0" w:type="auto"/>
            <w:shd w:val="clear" w:color="auto" w:fill="auto"/>
            <w:noWrap/>
            <w:hideMark/>
          </w:tcPr>
          <w:p w14:paraId="3D65096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03,550</w:t>
            </w:r>
          </w:p>
        </w:tc>
        <w:tc>
          <w:tcPr>
            <w:tcW w:w="0" w:type="auto"/>
            <w:shd w:val="clear" w:color="auto" w:fill="auto"/>
            <w:noWrap/>
            <w:hideMark/>
          </w:tcPr>
          <w:p w14:paraId="6826764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30,000</w:t>
            </w:r>
          </w:p>
        </w:tc>
        <w:tc>
          <w:tcPr>
            <w:tcW w:w="0" w:type="auto"/>
            <w:shd w:val="clear" w:color="auto" w:fill="auto"/>
            <w:noWrap/>
            <w:hideMark/>
          </w:tcPr>
          <w:p w14:paraId="2694750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159,797</w:t>
            </w:r>
          </w:p>
        </w:tc>
        <w:tc>
          <w:tcPr>
            <w:tcW w:w="0" w:type="auto"/>
            <w:shd w:val="clear" w:color="auto" w:fill="auto"/>
            <w:noWrap/>
            <w:hideMark/>
          </w:tcPr>
          <w:p w14:paraId="285A9BA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328,860</w:t>
            </w:r>
          </w:p>
        </w:tc>
        <w:tc>
          <w:tcPr>
            <w:tcW w:w="0" w:type="auto"/>
            <w:shd w:val="clear" w:color="auto" w:fill="auto"/>
            <w:noWrap/>
            <w:hideMark/>
          </w:tcPr>
          <w:p w14:paraId="3713520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034,507</w:t>
            </w:r>
          </w:p>
        </w:tc>
      </w:tr>
      <w:tr w:rsidR="00A00C97" w:rsidRPr="009E5255" w14:paraId="0233E6A2" w14:textId="77777777" w:rsidTr="00F63F3E">
        <w:trPr>
          <w:trHeight w:val="20"/>
        </w:trPr>
        <w:tc>
          <w:tcPr>
            <w:tcW w:w="0" w:type="auto"/>
            <w:shd w:val="clear" w:color="auto" w:fill="auto"/>
            <w:noWrap/>
            <w:hideMark/>
          </w:tcPr>
          <w:p w14:paraId="0C8E7E0C"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51865B6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5,000</w:t>
            </w:r>
          </w:p>
        </w:tc>
        <w:tc>
          <w:tcPr>
            <w:tcW w:w="0" w:type="auto"/>
            <w:shd w:val="clear" w:color="auto" w:fill="auto"/>
            <w:noWrap/>
            <w:hideMark/>
          </w:tcPr>
          <w:p w14:paraId="2A6DCF2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1,000</w:t>
            </w:r>
          </w:p>
        </w:tc>
        <w:tc>
          <w:tcPr>
            <w:tcW w:w="0" w:type="auto"/>
            <w:shd w:val="clear" w:color="auto" w:fill="auto"/>
            <w:noWrap/>
            <w:hideMark/>
          </w:tcPr>
          <w:p w14:paraId="51B1806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5,000</w:t>
            </w:r>
          </w:p>
        </w:tc>
        <w:tc>
          <w:tcPr>
            <w:tcW w:w="0" w:type="auto"/>
            <w:shd w:val="clear" w:color="auto" w:fill="auto"/>
            <w:noWrap/>
            <w:hideMark/>
          </w:tcPr>
          <w:p w14:paraId="2198032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49,000</w:t>
            </w:r>
          </w:p>
        </w:tc>
        <w:tc>
          <w:tcPr>
            <w:tcW w:w="0" w:type="auto"/>
            <w:shd w:val="clear" w:color="auto" w:fill="auto"/>
            <w:noWrap/>
            <w:hideMark/>
          </w:tcPr>
          <w:p w14:paraId="5FBEB6A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84,000</w:t>
            </w:r>
          </w:p>
        </w:tc>
        <w:tc>
          <w:tcPr>
            <w:tcW w:w="0" w:type="auto"/>
            <w:shd w:val="clear" w:color="auto" w:fill="auto"/>
            <w:noWrap/>
            <w:hideMark/>
          </w:tcPr>
          <w:p w14:paraId="3273092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84,000</w:t>
            </w:r>
          </w:p>
        </w:tc>
      </w:tr>
      <w:tr w:rsidR="00A00C97" w:rsidRPr="009E5255" w14:paraId="1954B66B" w14:textId="77777777" w:rsidTr="00F63F3E">
        <w:trPr>
          <w:trHeight w:val="20"/>
        </w:trPr>
        <w:tc>
          <w:tcPr>
            <w:tcW w:w="0" w:type="auto"/>
            <w:shd w:val="clear" w:color="auto" w:fill="auto"/>
            <w:noWrap/>
            <w:hideMark/>
          </w:tcPr>
          <w:p w14:paraId="1C237BD1"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1851C5C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27,300</w:t>
            </w:r>
          </w:p>
        </w:tc>
        <w:tc>
          <w:tcPr>
            <w:tcW w:w="0" w:type="auto"/>
            <w:shd w:val="clear" w:color="auto" w:fill="auto"/>
            <w:noWrap/>
            <w:hideMark/>
          </w:tcPr>
          <w:p w14:paraId="141D9E1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84,550</w:t>
            </w:r>
          </w:p>
        </w:tc>
        <w:tc>
          <w:tcPr>
            <w:tcW w:w="0" w:type="auto"/>
            <w:shd w:val="clear" w:color="auto" w:fill="auto"/>
            <w:noWrap/>
            <w:hideMark/>
          </w:tcPr>
          <w:p w14:paraId="4F46ABA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85,000</w:t>
            </w:r>
          </w:p>
        </w:tc>
        <w:tc>
          <w:tcPr>
            <w:tcW w:w="0" w:type="auto"/>
            <w:shd w:val="clear" w:color="auto" w:fill="auto"/>
            <w:noWrap/>
            <w:hideMark/>
          </w:tcPr>
          <w:p w14:paraId="6534E51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508,797</w:t>
            </w:r>
          </w:p>
        </w:tc>
        <w:tc>
          <w:tcPr>
            <w:tcW w:w="0" w:type="auto"/>
            <w:shd w:val="clear" w:color="auto" w:fill="auto"/>
            <w:noWrap/>
            <w:hideMark/>
          </w:tcPr>
          <w:p w14:paraId="394563A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812,860</w:t>
            </w:r>
          </w:p>
        </w:tc>
        <w:tc>
          <w:tcPr>
            <w:tcW w:w="0" w:type="auto"/>
            <w:shd w:val="clear" w:color="auto" w:fill="auto"/>
            <w:noWrap/>
            <w:hideMark/>
          </w:tcPr>
          <w:p w14:paraId="360C84F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118,507</w:t>
            </w:r>
          </w:p>
        </w:tc>
      </w:tr>
      <w:tr w:rsidR="00A00C97" w:rsidRPr="009E5255" w14:paraId="726FC1B0" w14:textId="77777777" w:rsidTr="00F63F3E">
        <w:trPr>
          <w:trHeight w:val="20"/>
        </w:trPr>
        <w:tc>
          <w:tcPr>
            <w:tcW w:w="0" w:type="auto"/>
            <w:gridSpan w:val="7"/>
            <w:shd w:val="clear" w:color="auto" w:fill="auto"/>
            <w:noWrap/>
            <w:hideMark/>
          </w:tcPr>
          <w:p w14:paraId="61E6E86E"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Oxaliplatin</w:t>
            </w:r>
          </w:p>
        </w:tc>
      </w:tr>
      <w:tr w:rsidR="00A00C97" w:rsidRPr="009E5255" w14:paraId="538DB3AA" w14:textId="77777777" w:rsidTr="00F63F3E">
        <w:trPr>
          <w:trHeight w:val="20"/>
        </w:trPr>
        <w:tc>
          <w:tcPr>
            <w:tcW w:w="0" w:type="auto"/>
            <w:shd w:val="clear" w:color="auto" w:fill="auto"/>
            <w:noWrap/>
            <w:hideMark/>
          </w:tcPr>
          <w:p w14:paraId="44667533"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29AAED8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218,576</w:t>
            </w:r>
          </w:p>
        </w:tc>
        <w:tc>
          <w:tcPr>
            <w:tcW w:w="0" w:type="auto"/>
            <w:shd w:val="clear" w:color="auto" w:fill="auto"/>
            <w:noWrap/>
            <w:hideMark/>
          </w:tcPr>
          <w:p w14:paraId="1D67699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656,756</w:t>
            </w:r>
          </w:p>
        </w:tc>
        <w:tc>
          <w:tcPr>
            <w:tcW w:w="0" w:type="auto"/>
            <w:shd w:val="clear" w:color="auto" w:fill="auto"/>
            <w:noWrap/>
            <w:hideMark/>
          </w:tcPr>
          <w:p w14:paraId="234B01B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375,750</w:t>
            </w:r>
          </w:p>
        </w:tc>
        <w:tc>
          <w:tcPr>
            <w:tcW w:w="0" w:type="auto"/>
            <w:shd w:val="clear" w:color="auto" w:fill="auto"/>
            <w:noWrap/>
            <w:hideMark/>
          </w:tcPr>
          <w:p w14:paraId="0F8D182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659,962</w:t>
            </w:r>
          </w:p>
        </w:tc>
        <w:tc>
          <w:tcPr>
            <w:tcW w:w="0" w:type="auto"/>
            <w:shd w:val="clear" w:color="auto" w:fill="auto"/>
            <w:noWrap/>
            <w:hideMark/>
          </w:tcPr>
          <w:p w14:paraId="32E5629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241,131</w:t>
            </w:r>
          </w:p>
        </w:tc>
        <w:tc>
          <w:tcPr>
            <w:tcW w:w="0" w:type="auto"/>
            <w:shd w:val="clear" w:color="auto" w:fill="auto"/>
            <w:noWrap/>
            <w:hideMark/>
          </w:tcPr>
          <w:p w14:paraId="2505334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6,152,175</w:t>
            </w:r>
          </w:p>
        </w:tc>
      </w:tr>
      <w:tr w:rsidR="00A00C97" w:rsidRPr="009E5255" w14:paraId="4EAD6076" w14:textId="77777777" w:rsidTr="00F63F3E">
        <w:trPr>
          <w:trHeight w:val="20"/>
        </w:trPr>
        <w:tc>
          <w:tcPr>
            <w:tcW w:w="0" w:type="auto"/>
            <w:shd w:val="clear" w:color="auto" w:fill="auto"/>
            <w:noWrap/>
            <w:hideMark/>
          </w:tcPr>
          <w:p w14:paraId="7E325E6A"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6D5D0AA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08,787</w:t>
            </w:r>
          </w:p>
        </w:tc>
        <w:tc>
          <w:tcPr>
            <w:tcW w:w="0" w:type="auto"/>
            <w:shd w:val="clear" w:color="auto" w:fill="auto"/>
            <w:noWrap/>
            <w:hideMark/>
          </w:tcPr>
          <w:p w14:paraId="256EBC8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20,517</w:t>
            </w:r>
          </w:p>
        </w:tc>
        <w:tc>
          <w:tcPr>
            <w:tcW w:w="0" w:type="auto"/>
            <w:shd w:val="clear" w:color="auto" w:fill="auto"/>
            <w:noWrap/>
            <w:hideMark/>
          </w:tcPr>
          <w:p w14:paraId="244262E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43,671</w:t>
            </w:r>
          </w:p>
        </w:tc>
        <w:tc>
          <w:tcPr>
            <w:tcW w:w="0" w:type="auto"/>
            <w:shd w:val="clear" w:color="auto" w:fill="auto"/>
            <w:noWrap/>
            <w:hideMark/>
          </w:tcPr>
          <w:p w14:paraId="21D8063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8,550</w:t>
            </w:r>
          </w:p>
        </w:tc>
        <w:tc>
          <w:tcPr>
            <w:tcW w:w="0" w:type="auto"/>
            <w:shd w:val="clear" w:color="auto" w:fill="auto"/>
            <w:noWrap/>
            <w:hideMark/>
          </w:tcPr>
          <w:p w14:paraId="77723EF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1,222</w:t>
            </w:r>
          </w:p>
        </w:tc>
        <w:tc>
          <w:tcPr>
            <w:tcW w:w="0" w:type="auto"/>
            <w:shd w:val="clear" w:color="auto" w:fill="auto"/>
            <w:noWrap/>
            <w:hideMark/>
          </w:tcPr>
          <w:p w14:paraId="74E6A0A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62,747</w:t>
            </w:r>
          </w:p>
        </w:tc>
      </w:tr>
      <w:tr w:rsidR="00A00C97" w:rsidRPr="009E5255" w14:paraId="39D798D5" w14:textId="77777777" w:rsidTr="00F63F3E">
        <w:trPr>
          <w:trHeight w:val="20"/>
        </w:trPr>
        <w:tc>
          <w:tcPr>
            <w:tcW w:w="0" w:type="auto"/>
            <w:shd w:val="clear" w:color="auto" w:fill="auto"/>
            <w:noWrap/>
            <w:hideMark/>
          </w:tcPr>
          <w:p w14:paraId="6C5A6136"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6250465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827,363</w:t>
            </w:r>
          </w:p>
        </w:tc>
        <w:tc>
          <w:tcPr>
            <w:tcW w:w="0" w:type="auto"/>
            <w:shd w:val="clear" w:color="auto" w:fill="auto"/>
            <w:noWrap/>
            <w:hideMark/>
          </w:tcPr>
          <w:p w14:paraId="3CA8071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077,273</w:t>
            </w:r>
          </w:p>
        </w:tc>
        <w:tc>
          <w:tcPr>
            <w:tcW w:w="0" w:type="auto"/>
            <w:shd w:val="clear" w:color="auto" w:fill="auto"/>
            <w:noWrap/>
            <w:hideMark/>
          </w:tcPr>
          <w:p w14:paraId="15241A9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719,421</w:t>
            </w:r>
          </w:p>
        </w:tc>
        <w:tc>
          <w:tcPr>
            <w:tcW w:w="0" w:type="auto"/>
            <w:shd w:val="clear" w:color="auto" w:fill="auto"/>
            <w:noWrap/>
            <w:hideMark/>
          </w:tcPr>
          <w:p w14:paraId="251D505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938,512</w:t>
            </w:r>
          </w:p>
        </w:tc>
        <w:tc>
          <w:tcPr>
            <w:tcW w:w="0" w:type="auto"/>
            <w:shd w:val="clear" w:color="auto" w:fill="auto"/>
            <w:noWrap/>
            <w:hideMark/>
          </w:tcPr>
          <w:p w14:paraId="70A04E5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552,353</w:t>
            </w:r>
          </w:p>
        </w:tc>
        <w:tc>
          <w:tcPr>
            <w:tcW w:w="0" w:type="auto"/>
            <w:shd w:val="clear" w:color="auto" w:fill="auto"/>
            <w:noWrap/>
            <w:hideMark/>
          </w:tcPr>
          <w:p w14:paraId="50E9F13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8,114,922</w:t>
            </w:r>
          </w:p>
        </w:tc>
      </w:tr>
      <w:tr w:rsidR="00A00C97" w:rsidRPr="009E5255" w14:paraId="1B7FD141" w14:textId="77777777" w:rsidTr="00F63F3E">
        <w:trPr>
          <w:trHeight w:val="20"/>
        </w:trPr>
        <w:tc>
          <w:tcPr>
            <w:tcW w:w="0" w:type="auto"/>
            <w:gridSpan w:val="7"/>
            <w:shd w:val="clear" w:color="auto" w:fill="auto"/>
            <w:noWrap/>
            <w:hideMark/>
          </w:tcPr>
          <w:p w14:paraId="1F0EF2A8"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Paclitaxel</w:t>
            </w:r>
          </w:p>
        </w:tc>
      </w:tr>
      <w:tr w:rsidR="00A00C97" w:rsidRPr="009E5255" w14:paraId="422199FD" w14:textId="77777777" w:rsidTr="00F63F3E">
        <w:trPr>
          <w:trHeight w:val="20"/>
        </w:trPr>
        <w:tc>
          <w:tcPr>
            <w:tcW w:w="0" w:type="auto"/>
            <w:shd w:val="clear" w:color="auto" w:fill="auto"/>
            <w:noWrap/>
            <w:hideMark/>
          </w:tcPr>
          <w:p w14:paraId="118B6343"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2B6BC11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600,000</w:t>
            </w:r>
          </w:p>
        </w:tc>
        <w:tc>
          <w:tcPr>
            <w:tcW w:w="0" w:type="auto"/>
            <w:shd w:val="clear" w:color="auto" w:fill="auto"/>
            <w:noWrap/>
            <w:hideMark/>
          </w:tcPr>
          <w:p w14:paraId="5FDBF26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100,000</w:t>
            </w:r>
          </w:p>
        </w:tc>
        <w:tc>
          <w:tcPr>
            <w:tcW w:w="0" w:type="auto"/>
            <w:shd w:val="clear" w:color="auto" w:fill="auto"/>
            <w:noWrap/>
            <w:hideMark/>
          </w:tcPr>
          <w:p w14:paraId="13EEA80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500,000</w:t>
            </w:r>
          </w:p>
        </w:tc>
        <w:tc>
          <w:tcPr>
            <w:tcW w:w="0" w:type="auto"/>
            <w:shd w:val="clear" w:color="auto" w:fill="auto"/>
            <w:noWrap/>
            <w:hideMark/>
          </w:tcPr>
          <w:p w14:paraId="45B16CF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200,000</w:t>
            </w:r>
          </w:p>
        </w:tc>
        <w:tc>
          <w:tcPr>
            <w:tcW w:w="0" w:type="auto"/>
            <w:shd w:val="clear" w:color="auto" w:fill="auto"/>
            <w:noWrap/>
            <w:hideMark/>
          </w:tcPr>
          <w:p w14:paraId="42ACFCD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100,000</w:t>
            </w:r>
          </w:p>
        </w:tc>
        <w:tc>
          <w:tcPr>
            <w:tcW w:w="0" w:type="auto"/>
            <w:shd w:val="clear" w:color="auto" w:fill="auto"/>
            <w:noWrap/>
            <w:hideMark/>
          </w:tcPr>
          <w:p w14:paraId="016CB32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5,500,000</w:t>
            </w:r>
          </w:p>
        </w:tc>
      </w:tr>
      <w:tr w:rsidR="00A00C97" w:rsidRPr="009E5255" w14:paraId="32370604" w14:textId="77777777" w:rsidTr="00F63F3E">
        <w:trPr>
          <w:trHeight w:val="20"/>
        </w:trPr>
        <w:tc>
          <w:tcPr>
            <w:tcW w:w="0" w:type="auto"/>
            <w:shd w:val="clear" w:color="auto" w:fill="auto"/>
            <w:noWrap/>
            <w:hideMark/>
          </w:tcPr>
          <w:p w14:paraId="1E1D48F1"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6484162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48,517</w:t>
            </w:r>
          </w:p>
        </w:tc>
        <w:tc>
          <w:tcPr>
            <w:tcW w:w="0" w:type="auto"/>
            <w:shd w:val="clear" w:color="auto" w:fill="auto"/>
            <w:noWrap/>
            <w:hideMark/>
          </w:tcPr>
          <w:p w14:paraId="3A5380E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20,211</w:t>
            </w:r>
          </w:p>
        </w:tc>
        <w:tc>
          <w:tcPr>
            <w:tcW w:w="0" w:type="auto"/>
            <w:shd w:val="clear" w:color="auto" w:fill="auto"/>
            <w:noWrap/>
            <w:hideMark/>
          </w:tcPr>
          <w:p w14:paraId="308525D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80,900</w:t>
            </w:r>
          </w:p>
        </w:tc>
        <w:tc>
          <w:tcPr>
            <w:tcW w:w="0" w:type="auto"/>
            <w:shd w:val="clear" w:color="auto" w:fill="auto"/>
            <w:noWrap/>
            <w:hideMark/>
          </w:tcPr>
          <w:p w14:paraId="7F096F9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73,010</w:t>
            </w:r>
          </w:p>
        </w:tc>
        <w:tc>
          <w:tcPr>
            <w:tcW w:w="0" w:type="auto"/>
            <w:shd w:val="clear" w:color="auto" w:fill="auto"/>
            <w:noWrap/>
            <w:hideMark/>
          </w:tcPr>
          <w:p w14:paraId="280BB0F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60,985</w:t>
            </w:r>
          </w:p>
        </w:tc>
        <w:tc>
          <w:tcPr>
            <w:tcW w:w="0" w:type="auto"/>
            <w:shd w:val="clear" w:color="auto" w:fill="auto"/>
            <w:noWrap/>
            <w:hideMark/>
          </w:tcPr>
          <w:p w14:paraId="63904F1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183,623</w:t>
            </w:r>
          </w:p>
        </w:tc>
      </w:tr>
      <w:tr w:rsidR="00A00C97" w:rsidRPr="009E5255" w14:paraId="5FFBF9D7" w14:textId="77777777" w:rsidTr="00F63F3E">
        <w:trPr>
          <w:trHeight w:val="20"/>
        </w:trPr>
        <w:tc>
          <w:tcPr>
            <w:tcW w:w="0" w:type="auto"/>
            <w:shd w:val="clear" w:color="auto" w:fill="auto"/>
            <w:noWrap/>
            <w:hideMark/>
          </w:tcPr>
          <w:p w14:paraId="03EE8712"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70C0792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048,517</w:t>
            </w:r>
          </w:p>
        </w:tc>
        <w:tc>
          <w:tcPr>
            <w:tcW w:w="0" w:type="auto"/>
            <w:shd w:val="clear" w:color="auto" w:fill="auto"/>
            <w:noWrap/>
            <w:hideMark/>
          </w:tcPr>
          <w:p w14:paraId="22F5CA0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020,211</w:t>
            </w:r>
          </w:p>
        </w:tc>
        <w:tc>
          <w:tcPr>
            <w:tcW w:w="0" w:type="auto"/>
            <w:shd w:val="clear" w:color="auto" w:fill="auto"/>
            <w:noWrap/>
            <w:hideMark/>
          </w:tcPr>
          <w:p w14:paraId="4A54532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080,900</w:t>
            </w:r>
          </w:p>
        </w:tc>
        <w:tc>
          <w:tcPr>
            <w:tcW w:w="0" w:type="auto"/>
            <w:shd w:val="clear" w:color="auto" w:fill="auto"/>
            <w:noWrap/>
            <w:hideMark/>
          </w:tcPr>
          <w:p w14:paraId="200796A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773,010</w:t>
            </w:r>
          </w:p>
        </w:tc>
        <w:tc>
          <w:tcPr>
            <w:tcW w:w="0" w:type="auto"/>
            <w:shd w:val="clear" w:color="auto" w:fill="auto"/>
            <w:noWrap/>
            <w:hideMark/>
          </w:tcPr>
          <w:p w14:paraId="5E2B4C1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760,985</w:t>
            </w:r>
          </w:p>
        </w:tc>
        <w:tc>
          <w:tcPr>
            <w:tcW w:w="0" w:type="auto"/>
            <w:shd w:val="clear" w:color="auto" w:fill="auto"/>
            <w:noWrap/>
            <w:hideMark/>
          </w:tcPr>
          <w:p w14:paraId="3E1252B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9,683,623</w:t>
            </w:r>
          </w:p>
        </w:tc>
      </w:tr>
      <w:tr w:rsidR="00A00C97" w:rsidRPr="009E5255" w14:paraId="5773D00E" w14:textId="77777777" w:rsidTr="00F63F3E">
        <w:trPr>
          <w:trHeight w:val="20"/>
        </w:trPr>
        <w:tc>
          <w:tcPr>
            <w:tcW w:w="0" w:type="auto"/>
            <w:gridSpan w:val="7"/>
            <w:shd w:val="clear" w:color="auto" w:fill="auto"/>
            <w:noWrap/>
            <w:hideMark/>
          </w:tcPr>
          <w:p w14:paraId="60AC9242"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Panitumumab</w:t>
            </w:r>
          </w:p>
        </w:tc>
      </w:tr>
      <w:tr w:rsidR="00A00C97" w:rsidRPr="009E5255" w14:paraId="5D0784A0" w14:textId="77777777" w:rsidTr="00F63F3E">
        <w:trPr>
          <w:trHeight w:val="20"/>
        </w:trPr>
        <w:tc>
          <w:tcPr>
            <w:tcW w:w="0" w:type="auto"/>
            <w:shd w:val="clear" w:color="auto" w:fill="auto"/>
            <w:noWrap/>
            <w:hideMark/>
          </w:tcPr>
          <w:p w14:paraId="1101A060"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06723CF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22,991</w:t>
            </w:r>
          </w:p>
        </w:tc>
        <w:tc>
          <w:tcPr>
            <w:tcW w:w="0" w:type="auto"/>
            <w:shd w:val="clear" w:color="auto" w:fill="auto"/>
            <w:noWrap/>
            <w:hideMark/>
          </w:tcPr>
          <w:p w14:paraId="6798E0F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48,774</w:t>
            </w:r>
          </w:p>
        </w:tc>
        <w:tc>
          <w:tcPr>
            <w:tcW w:w="0" w:type="auto"/>
            <w:shd w:val="clear" w:color="auto" w:fill="auto"/>
            <w:noWrap/>
            <w:hideMark/>
          </w:tcPr>
          <w:p w14:paraId="6EFC11E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04,091</w:t>
            </w:r>
          </w:p>
        </w:tc>
        <w:tc>
          <w:tcPr>
            <w:tcW w:w="0" w:type="auto"/>
            <w:shd w:val="clear" w:color="auto" w:fill="auto"/>
            <w:noWrap/>
            <w:hideMark/>
          </w:tcPr>
          <w:p w14:paraId="57482D3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69,511</w:t>
            </w:r>
          </w:p>
        </w:tc>
        <w:tc>
          <w:tcPr>
            <w:tcW w:w="0" w:type="auto"/>
            <w:shd w:val="clear" w:color="auto" w:fill="auto"/>
            <w:noWrap/>
            <w:hideMark/>
          </w:tcPr>
          <w:p w14:paraId="06FAECA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02,510</w:t>
            </w:r>
          </w:p>
        </w:tc>
        <w:tc>
          <w:tcPr>
            <w:tcW w:w="0" w:type="auto"/>
            <w:shd w:val="clear" w:color="auto" w:fill="auto"/>
            <w:noWrap/>
            <w:hideMark/>
          </w:tcPr>
          <w:p w14:paraId="63555E1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247,877</w:t>
            </w:r>
          </w:p>
        </w:tc>
      </w:tr>
      <w:tr w:rsidR="00A00C97" w:rsidRPr="009E5255" w14:paraId="64E27F4E" w14:textId="77777777" w:rsidTr="00F63F3E">
        <w:trPr>
          <w:trHeight w:val="20"/>
        </w:trPr>
        <w:tc>
          <w:tcPr>
            <w:tcW w:w="0" w:type="auto"/>
            <w:shd w:val="clear" w:color="auto" w:fill="auto"/>
            <w:noWrap/>
            <w:hideMark/>
          </w:tcPr>
          <w:p w14:paraId="0477DA07"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04F3E13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4,662</w:t>
            </w:r>
          </w:p>
        </w:tc>
        <w:tc>
          <w:tcPr>
            <w:tcW w:w="0" w:type="auto"/>
            <w:shd w:val="clear" w:color="auto" w:fill="auto"/>
            <w:noWrap/>
            <w:hideMark/>
          </w:tcPr>
          <w:p w14:paraId="1B14987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8,955</w:t>
            </w:r>
          </w:p>
        </w:tc>
        <w:tc>
          <w:tcPr>
            <w:tcW w:w="0" w:type="auto"/>
            <w:shd w:val="clear" w:color="auto" w:fill="auto"/>
            <w:noWrap/>
            <w:hideMark/>
          </w:tcPr>
          <w:p w14:paraId="00299C4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9,269</w:t>
            </w:r>
          </w:p>
        </w:tc>
        <w:tc>
          <w:tcPr>
            <w:tcW w:w="0" w:type="auto"/>
            <w:shd w:val="clear" w:color="auto" w:fill="auto"/>
            <w:noWrap/>
            <w:hideMark/>
          </w:tcPr>
          <w:p w14:paraId="575DB04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7,360</w:t>
            </w:r>
          </w:p>
        </w:tc>
        <w:tc>
          <w:tcPr>
            <w:tcW w:w="0" w:type="auto"/>
            <w:shd w:val="clear" w:color="auto" w:fill="auto"/>
            <w:noWrap/>
            <w:hideMark/>
          </w:tcPr>
          <w:p w14:paraId="4040752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1,730</w:t>
            </w:r>
          </w:p>
        </w:tc>
        <w:tc>
          <w:tcPr>
            <w:tcW w:w="0" w:type="auto"/>
            <w:shd w:val="clear" w:color="auto" w:fill="auto"/>
            <w:noWrap/>
            <w:hideMark/>
          </w:tcPr>
          <w:p w14:paraId="03DA32F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61,976</w:t>
            </w:r>
          </w:p>
        </w:tc>
      </w:tr>
      <w:tr w:rsidR="00A00C97" w:rsidRPr="009E5255" w14:paraId="7A39282C" w14:textId="77777777" w:rsidTr="00F63F3E">
        <w:trPr>
          <w:trHeight w:val="20"/>
        </w:trPr>
        <w:tc>
          <w:tcPr>
            <w:tcW w:w="0" w:type="auto"/>
            <w:shd w:val="clear" w:color="auto" w:fill="auto"/>
            <w:noWrap/>
            <w:hideMark/>
          </w:tcPr>
          <w:p w14:paraId="603AAF0C"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465A45C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77,653</w:t>
            </w:r>
          </w:p>
        </w:tc>
        <w:tc>
          <w:tcPr>
            <w:tcW w:w="0" w:type="auto"/>
            <w:shd w:val="clear" w:color="auto" w:fill="auto"/>
            <w:noWrap/>
            <w:hideMark/>
          </w:tcPr>
          <w:p w14:paraId="1034157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37,729</w:t>
            </w:r>
          </w:p>
        </w:tc>
        <w:tc>
          <w:tcPr>
            <w:tcW w:w="0" w:type="auto"/>
            <w:shd w:val="clear" w:color="auto" w:fill="auto"/>
            <w:noWrap/>
            <w:hideMark/>
          </w:tcPr>
          <w:p w14:paraId="39289A8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83,360</w:t>
            </w:r>
          </w:p>
        </w:tc>
        <w:tc>
          <w:tcPr>
            <w:tcW w:w="0" w:type="auto"/>
            <w:shd w:val="clear" w:color="auto" w:fill="auto"/>
            <w:noWrap/>
            <w:hideMark/>
          </w:tcPr>
          <w:p w14:paraId="65BDD3A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26,871</w:t>
            </w:r>
          </w:p>
        </w:tc>
        <w:tc>
          <w:tcPr>
            <w:tcW w:w="0" w:type="auto"/>
            <w:shd w:val="clear" w:color="auto" w:fill="auto"/>
            <w:noWrap/>
            <w:hideMark/>
          </w:tcPr>
          <w:p w14:paraId="3E6DDC5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84,240</w:t>
            </w:r>
          </w:p>
        </w:tc>
        <w:tc>
          <w:tcPr>
            <w:tcW w:w="0" w:type="auto"/>
            <w:shd w:val="clear" w:color="auto" w:fill="auto"/>
            <w:noWrap/>
            <w:hideMark/>
          </w:tcPr>
          <w:p w14:paraId="17AA458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809,853</w:t>
            </w:r>
          </w:p>
        </w:tc>
      </w:tr>
      <w:tr w:rsidR="00A00C97" w:rsidRPr="009E5255" w14:paraId="59BD9388" w14:textId="77777777" w:rsidTr="00F63F3E">
        <w:trPr>
          <w:trHeight w:val="20"/>
        </w:trPr>
        <w:tc>
          <w:tcPr>
            <w:tcW w:w="0" w:type="auto"/>
            <w:gridSpan w:val="7"/>
            <w:shd w:val="clear" w:color="auto" w:fill="auto"/>
            <w:noWrap/>
            <w:hideMark/>
          </w:tcPr>
          <w:p w14:paraId="7DC716AB"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Pembrolizumab</w:t>
            </w:r>
          </w:p>
        </w:tc>
      </w:tr>
      <w:tr w:rsidR="00A00C97" w:rsidRPr="009E5255" w14:paraId="44CCDFE5" w14:textId="77777777" w:rsidTr="00F63F3E">
        <w:trPr>
          <w:trHeight w:val="20"/>
        </w:trPr>
        <w:tc>
          <w:tcPr>
            <w:tcW w:w="0" w:type="auto"/>
            <w:shd w:val="clear" w:color="auto" w:fill="auto"/>
            <w:noWrap/>
            <w:hideMark/>
          </w:tcPr>
          <w:p w14:paraId="58D1BA85"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00ED72A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33,764</w:t>
            </w:r>
          </w:p>
        </w:tc>
        <w:tc>
          <w:tcPr>
            <w:tcW w:w="0" w:type="auto"/>
            <w:shd w:val="clear" w:color="auto" w:fill="auto"/>
            <w:noWrap/>
            <w:hideMark/>
          </w:tcPr>
          <w:p w14:paraId="305477E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36,956</w:t>
            </w:r>
          </w:p>
        </w:tc>
        <w:tc>
          <w:tcPr>
            <w:tcW w:w="0" w:type="auto"/>
            <w:shd w:val="clear" w:color="auto" w:fill="auto"/>
            <w:noWrap/>
            <w:hideMark/>
          </w:tcPr>
          <w:p w14:paraId="3389208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25,201</w:t>
            </w:r>
          </w:p>
        </w:tc>
        <w:tc>
          <w:tcPr>
            <w:tcW w:w="0" w:type="auto"/>
            <w:shd w:val="clear" w:color="auto" w:fill="auto"/>
            <w:noWrap/>
            <w:hideMark/>
          </w:tcPr>
          <w:p w14:paraId="2EB1BC3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380,951</w:t>
            </w:r>
          </w:p>
        </w:tc>
        <w:tc>
          <w:tcPr>
            <w:tcW w:w="0" w:type="auto"/>
            <w:shd w:val="clear" w:color="auto" w:fill="auto"/>
            <w:noWrap/>
            <w:hideMark/>
          </w:tcPr>
          <w:p w14:paraId="738D572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711,491</w:t>
            </w:r>
          </w:p>
        </w:tc>
        <w:tc>
          <w:tcPr>
            <w:tcW w:w="0" w:type="auto"/>
            <w:shd w:val="clear" w:color="auto" w:fill="auto"/>
            <w:noWrap/>
            <w:hideMark/>
          </w:tcPr>
          <w:p w14:paraId="1055C0A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788,363</w:t>
            </w:r>
          </w:p>
        </w:tc>
      </w:tr>
      <w:tr w:rsidR="00A00C97" w:rsidRPr="009E5255" w14:paraId="5B3D156D" w14:textId="77777777" w:rsidTr="00F63F3E">
        <w:trPr>
          <w:trHeight w:val="20"/>
        </w:trPr>
        <w:tc>
          <w:tcPr>
            <w:tcW w:w="0" w:type="auto"/>
            <w:shd w:val="clear" w:color="auto" w:fill="auto"/>
            <w:noWrap/>
            <w:hideMark/>
          </w:tcPr>
          <w:p w14:paraId="02B63F7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24AE7C7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9,522</w:t>
            </w:r>
          </w:p>
        </w:tc>
        <w:tc>
          <w:tcPr>
            <w:tcW w:w="0" w:type="auto"/>
            <w:shd w:val="clear" w:color="auto" w:fill="auto"/>
            <w:noWrap/>
            <w:hideMark/>
          </w:tcPr>
          <w:p w14:paraId="54E8F9A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3,457</w:t>
            </w:r>
          </w:p>
        </w:tc>
        <w:tc>
          <w:tcPr>
            <w:tcW w:w="0" w:type="auto"/>
            <w:shd w:val="clear" w:color="auto" w:fill="auto"/>
            <w:noWrap/>
            <w:hideMark/>
          </w:tcPr>
          <w:p w14:paraId="08BF780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4,905</w:t>
            </w:r>
          </w:p>
        </w:tc>
        <w:tc>
          <w:tcPr>
            <w:tcW w:w="0" w:type="auto"/>
            <w:shd w:val="clear" w:color="auto" w:fill="auto"/>
            <w:noWrap/>
            <w:hideMark/>
          </w:tcPr>
          <w:p w14:paraId="346B988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5,944</w:t>
            </w:r>
          </w:p>
        </w:tc>
        <w:tc>
          <w:tcPr>
            <w:tcW w:w="0" w:type="auto"/>
            <w:shd w:val="clear" w:color="auto" w:fill="auto"/>
            <w:noWrap/>
            <w:hideMark/>
          </w:tcPr>
          <w:p w14:paraId="1EC6540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21,733</w:t>
            </w:r>
          </w:p>
        </w:tc>
        <w:tc>
          <w:tcPr>
            <w:tcW w:w="0" w:type="auto"/>
            <w:shd w:val="clear" w:color="auto" w:fill="auto"/>
            <w:noWrap/>
            <w:hideMark/>
          </w:tcPr>
          <w:p w14:paraId="3993194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55,561</w:t>
            </w:r>
          </w:p>
        </w:tc>
      </w:tr>
      <w:tr w:rsidR="00A00C97" w:rsidRPr="009E5255" w14:paraId="43B51E2D" w14:textId="77777777" w:rsidTr="00F63F3E">
        <w:trPr>
          <w:trHeight w:val="20"/>
        </w:trPr>
        <w:tc>
          <w:tcPr>
            <w:tcW w:w="0" w:type="auto"/>
            <w:shd w:val="clear" w:color="auto" w:fill="auto"/>
            <w:noWrap/>
            <w:hideMark/>
          </w:tcPr>
          <w:p w14:paraId="516BDAA0"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31AF18C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13,286</w:t>
            </w:r>
          </w:p>
        </w:tc>
        <w:tc>
          <w:tcPr>
            <w:tcW w:w="0" w:type="auto"/>
            <w:shd w:val="clear" w:color="auto" w:fill="auto"/>
            <w:noWrap/>
            <w:hideMark/>
          </w:tcPr>
          <w:p w14:paraId="255625F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00,413</w:t>
            </w:r>
          </w:p>
        </w:tc>
        <w:tc>
          <w:tcPr>
            <w:tcW w:w="0" w:type="auto"/>
            <w:shd w:val="clear" w:color="auto" w:fill="auto"/>
            <w:noWrap/>
            <w:hideMark/>
          </w:tcPr>
          <w:p w14:paraId="74FA695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70,106</w:t>
            </w:r>
          </w:p>
        </w:tc>
        <w:tc>
          <w:tcPr>
            <w:tcW w:w="0" w:type="auto"/>
            <w:shd w:val="clear" w:color="auto" w:fill="auto"/>
            <w:noWrap/>
            <w:hideMark/>
          </w:tcPr>
          <w:p w14:paraId="45A8F45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626,895</w:t>
            </w:r>
          </w:p>
        </w:tc>
        <w:tc>
          <w:tcPr>
            <w:tcW w:w="0" w:type="auto"/>
            <w:shd w:val="clear" w:color="auto" w:fill="auto"/>
            <w:noWrap/>
            <w:hideMark/>
          </w:tcPr>
          <w:p w14:paraId="7DB1B80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033,224</w:t>
            </w:r>
          </w:p>
        </w:tc>
        <w:tc>
          <w:tcPr>
            <w:tcW w:w="0" w:type="auto"/>
            <w:shd w:val="clear" w:color="auto" w:fill="auto"/>
            <w:noWrap/>
            <w:hideMark/>
          </w:tcPr>
          <w:p w14:paraId="25EE581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843,924</w:t>
            </w:r>
          </w:p>
        </w:tc>
      </w:tr>
      <w:tr w:rsidR="00A00C97" w:rsidRPr="009E5255" w14:paraId="1C47E72C" w14:textId="77777777" w:rsidTr="00F63F3E">
        <w:trPr>
          <w:trHeight w:val="20"/>
        </w:trPr>
        <w:tc>
          <w:tcPr>
            <w:tcW w:w="0" w:type="auto"/>
            <w:gridSpan w:val="7"/>
            <w:shd w:val="clear" w:color="auto" w:fill="auto"/>
            <w:noWrap/>
            <w:hideMark/>
          </w:tcPr>
          <w:p w14:paraId="16537F50"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Pemetrexed</w:t>
            </w:r>
          </w:p>
        </w:tc>
      </w:tr>
      <w:tr w:rsidR="00A00C97" w:rsidRPr="009E5255" w14:paraId="0F021BFC" w14:textId="77777777" w:rsidTr="00F63F3E">
        <w:trPr>
          <w:trHeight w:val="20"/>
        </w:trPr>
        <w:tc>
          <w:tcPr>
            <w:tcW w:w="0" w:type="auto"/>
            <w:shd w:val="clear" w:color="auto" w:fill="auto"/>
            <w:noWrap/>
            <w:hideMark/>
          </w:tcPr>
          <w:p w14:paraId="0D7C44ED"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736CE59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672,891</w:t>
            </w:r>
          </w:p>
        </w:tc>
        <w:tc>
          <w:tcPr>
            <w:tcW w:w="0" w:type="auto"/>
            <w:shd w:val="clear" w:color="auto" w:fill="auto"/>
            <w:noWrap/>
            <w:hideMark/>
          </w:tcPr>
          <w:p w14:paraId="33B0426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733,338</w:t>
            </w:r>
          </w:p>
        </w:tc>
        <w:tc>
          <w:tcPr>
            <w:tcW w:w="0" w:type="auto"/>
            <w:shd w:val="clear" w:color="auto" w:fill="auto"/>
            <w:noWrap/>
            <w:hideMark/>
          </w:tcPr>
          <w:p w14:paraId="0BF0F33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623,639</w:t>
            </w:r>
          </w:p>
        </w:tc>
        <w:tc>
          <w:tcPr>
            <w:tcW w:w="0" w:type="auto"/>
            <w:shd w:val="clear" w:color="auto" w:fill="auto"/>
            <w:noWrap/>
            <w:hideMark/>
          </w:tcPr>
          <w:p w14:paraId="35AE5CF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400,000</w:t>
            </w:r>
          </w:p>
        </w:tc>
        <w:tc>
          <w:tcPr>
            <w:tcW w:w="0" w:type="auto"/>
            <w:shd w:val="clear" w:color="auto" w:fill="auto"/>
            <w:noWrap/>
            <w:hideMark/>
          </w:tcPr>
          <w:p w14:paraId="7D324CF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400,000</w:t>
            </w:r>
          </w:p>
        </w:tc>
        <w:tc>
          <w:tcPr>
            <w:tcW w:w="0" w:type="auto"/>
            <w:shd w:val="clear" w:color="auto" w:fill="auto"/>
            <w:noWrap/>
            <w:hideMark/>
          </w:tcPr>
          <w:p w14:paraId="0DBFB7F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0,829,868</w:t>
            </w:r>
          </w:p>
        </w:tc>
      </w:tr>
      <w:tr w:rsidR="00A00C97" w:rsidRPr="009E5255" w14:paraId="08528CEB" w14:textId="77777777" w:rsidTr="00F63F3E">
        <w:trPr>
          <w:trHeight w:val="20"/>
        </w:trPr>
        <w:tc>
          <w:tcPr>
            <w:tcW w:w="0" w:type="auto"/>
            <w:shd w:val="clear" w:color="auto" w:fill="auto"/>
            <w:noWrap/>
            <w:hideMark/>
          </w:tcPr>
          <w:p w14:paraId="5EF8596D"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788BA45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11,625</w:t>
            </w:r>
          </w:p>
        </w:tc>
        <w:tc>
          <w:tcPr>
            <w:tcW w:w="0" w:type="auto"/>
            <w:shd w:val="clear" w:color="auto" w:fill="auto"/>
            <w:noWrap/>
            <w:hideMark/>
          </w:tcPr>
          <w:p w14:paraId="202D174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71,030</w:t>
            </w:r>
          </w:p>
        </w:tc>
        <w:tc>
          <w:tcPr>
            <w:tcW w:w="0" w:type="auto"/>
            <w:shd w:val="clear" w:color="auto" w:fill="auto"/>
            <w:noWrap/>
            <w:hideMark/>
          </w:tcPr>
          <w:p w14:paraId="7CE26E3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3,555</w:t>
            </w:r>
          </w:p>
        </w:tc>
        <w:tc>
          <w:tcPr>
            <w:tcW w:w="0" w:type="auto"/>
            <w:shd w:val="clear" w:color="auto" w:fill="auto"/>
            <w:noWrap/>
            <w:hideMark/>
          </w:tcPr>
          <w:p w14:paraId="15ABC82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47,680</w:t>
            </w:r>
          </w:p>
        </w:tc>
        <w:tc>
          <w:tcPr>
            <w:tcW w:w="0" w:type="auto"/>
            <w:shd w:val="clear" w:color="auto" w:fill="auto"/>
            <w:noWrap/>
            <w:hideMark/>
          </w:tcPr>
          <w:p w14:paraId="7A2AE17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15,065</w:t>
            </w:r>
          </w:p>
        </w:tc>
        <w:tc>
          <w:tcPr>
            <w:tcW w:w="0" w:type="auto"/>
            <w:shd w:val="clear" w:color="auto" w:fill="auto"/>
            <w:noWrap/>
            <w:hideMark/>
          </w:tcPr>
          <w:p w14:paraId="5A18E69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88,955</w:t>
            </w:r>
          </w:p>
        </w:tc>
      </w:tr>
      <w:tr w:rsidR="00A00C97" w:rsidRPr="009E5255" w14:paraId="1603623B" w14:textId="77777777" w:rsidTr="00F63F3E">
        <w:trPr>
          <w:trHeight w:val="20"/>
        </w:trPr>
        <w:tc>
          <w:tcPr>
            <w:tcW w:w="0" w:type="auto"/>
            <w:shd w:val="clear" w:color="auto" w:fill="auto"/>
            <w:noWrap/>
            <w:hideMark/>
          </w:tcPr>
          <w:p w14:paraId="61F4BBFB"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04DC774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484,516</w:t>
            </w:r>
          </w:p>
        </w:tc>
        <w:tc>
          <w:tcPr>
            <w:tcW w:w="0" w:type="auto"/>
            <w:shd w:val="clear" w:color="auto" w:fill="auto"/>
            <w:noWrap/>
            <w:hideMark/>
          </w:tcPr>
          <w:p w14:paraId="18D7E81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104,368</w:t>
            </w:r>
          </w:p>
        </w:tc>
        <w:tc>
          <w:tcPr>
            <w:tcW w:w="0" w:type="auto"/>
            <w:shd w:val="clear" w:color="auto" w:fill="auto"/>
            <w:noWrap/>
            <w:hideMark/>
          </w:tcPr>
          <w:p w14:paraId="2DF0387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867,194</w:t>
            </w:r>
          </w:p>
        </w:tc>
        <w:tc>
          <w:tcPr>
            <w:tcW w:w="0" w:type="auto"/>
            <w:shd w:val="clear" w:color="auto" w:fill="auto"/>
            <w:noWrap/>
            <w:hideMark/>
          </w:tcPr>
          <w:p w14:paraId="73B1F85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747,680</w:t>
            </w:r>
          </w:p>
        </w:tc>
        <w:tc>
          <w:tcPr>
            <w:tcW w:w="0" w:type="auto"/>
            <w:shd w:val="clear" w:color="auto" w:fill="auto"/>
            <w:noWrap/>
            <w:hideMark/>
          </w:tcPr>
          <w:p w14:paraId="0D91827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915,065</w:t>
            </w:r>
          </w:p>
        </w:tc>
        <w:tc>
          <w:tcPr>
            <w:tcW w:w="0" w:type="auto"/>
            <w:shd w:val="clear" w:color="auto" w:fill="auto"/>
            <w:noWrap/>
            <w:hideMark/>
          </w:tcPr>
          <w:p w14:paraId="2246ED1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3,118,823</w:t>
            </w:r>
          </w:p>
        </w:tc>
      </w:tr>
      <w:tr w:rsidR="00A00C97" w:rsidRPr="009E5255" w14:paraId="0B94C3E8" w14:textId="77777777" w:rsidTr="00F63F3E">
        <w:trPr>
          <w:trHeight w:val="20"/>
        </w:trPr>
        <w:tc>
          <w:tcPr>
            <w:tcW w:w="0" w:type="auto"/>
            <w:gridSpan w:val="7"/>
            <w:shd w:val="clear" w:color="auto" w:fill="auto"/>
            <w:noWrap/>
            <w:hideMark/>
          </w:tcPr>
          <w:p w14:paraId="1ADC2C1B"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Pertuzumab</w:t>
            </w:r>
          </w:p>
        </w:tc>
      </w:tr>
      <w:tr w:rsidR="00A00C97" w:rsidRPr="009E5255" w14:paraId="20573775" w14:textId="77777777" w:rsidTr="00F63F3E">
        <w:trPr>
          <w:trHeight w:val="20"/>
        </w:trPr>
        <w:tc>
          <w:tcPr>
            <w:tcW w:w="0" w:type="auto"/>
            <w:shd w:val="clear" w:color="auto" w:fill="auto"/>
            <w:noWrap/>
            <w:hideMark/>
          </w:tcPr>
          <w:p w14:paraId="652C4251"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6DF90F9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825,595</w:t>
            </w:r>
          </w:p>
        </w:tc>
        <w:tc>
          <w:tcPr>
            <w:tcW w:w="0" w:type="auto"/>
            <w:shd w:val="clear" w:color="auto" w:fill="auto"/>
            <w:noWrap/>
            <w:hideMark/>
          </w:tcPr>
          <w:p w14:paraId="06D8F35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136,244</w:t>
            </w:r>
          </w:p>
        </w:tc>
        <w:tc>
          <w:tcPr>
            <w:tcW w:w="0" w:type="auto"/>
            <w:shd w:val="clear" w:color="auto" w:fill="auto"/>
            <w:noWrap/>
            <w:hideMark/>
          </w:tcPr>
          <w:p w14:paraId="4BFC53C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978,620</w:t>
            </w:r>
          </w:p>
        </w:tc>
        <w:tc>
          <w:tcPr>
            <w:tcW w:w="0" w:type="auto"/>
            <w:shd w:val="clear" w:color="auto" w:fill="auto"/>
            <w:noWrap/>
            <w:hideMark/>
          </w:tcPr>
          <w:p w14:paraId="2A27E1B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561,375</w:t>
            </w:r>
          </w:p>
        </w:tc>
        <w:tc>
          <w:tcPr>
            <w:tcW w:w="0" w:type="auto"/>
            <w:shd w:val="clear" w:color="auto" w:fill="auto"/>
            <w:noWrap/>
            <w:hideMark/>
          </w:tcPr>
          <w:p w14:paraId="570A5E0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647,016</w:t>
            </w:r>
          </w:p>
        </w:tc>
        <w:tc>
          <w:tcPr>
            <w:tcW w:w="0" w:type="auto"/>
            <w:shd w:val="clear" w:color="auto" w:fill="auto"/>
            <w:noWrap/>
            <w:hideMark/>
          </w:tcPr>
          <w:p w14:paraId="43C60FC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9,148,850</w:t>
            </w:r>
          </w:p>
        </w:tc>
      </w:tr>
      <w:tr w:rsidR="00A00C97" w:rsidRPr="009E5255" w14:paraId="4E8581EC" w14:textId="77777777" w:rsidTr="00F63F3E">
        <w:trPr>
          <w:trHeight w:val="20"/>
        </w:trPr>
        <w:tc>
          <w:tcPr>
            <w:tcW w:w="0" w:type="auto"/>
            <w:shd w:val="clear" w:color="auto" w:fill="auto"/>
            <w:noWrap/>
            <w:hideMark/>
          </w:tcPr>
          <w:p w14:paraId="4CF73CE6"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43E822A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42,720</w:t>
            </w:r>
          </w:p>
        </w:tc>
        <w:tc>
          <w:tcPr>
            <w:tcW w:w="0" w:type="auto"/>
            <w:shd w:val="clear" w:color="auto" w:fill="auto"/>
            <w:noWrap/>
            <w:hideMark/>
          </w:tcPr>
          <w:p w14:paraId="3B85B45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7,400</w:t>
            </w:r>
          </w:p>
        </w:tc>
        <w:tc>
          <w:tcPr>
            <w:tcW w:w="0" w:type="auto"/>
            <w:shd w:val="clear" w:color="auto" w:fill="auto"/>
            <w:noWrap/>
            <w:hideMark/>
          </w:tcPr>
          <w:p w14:paraId="1363268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7,260</w:t>
            </w:r>
          </w:p>
        </w:tc>
        <w:tc>
          <w:tcPr>
            <w:tcW w:w="0" w:type="auto"/>
            <w:shd w:val="clear" w:color="auto" w:fill="auto"/>
            <w:noWrap/>
            <w:hideMark/>
          </w:tcPr>
          <w:p w14:paraId="5DC9A4C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3,760</w:t>
            </w:r>
          </w:p>
        </w:tc>
        <w:tc>
          <w:tcPr>
            <w:tcW w:w="0" w:type="auto"/>
            <w:shd w:val="clear" w:color="auto" w:fill="auto"/>
            <w:noWrap/>
            <w:hideMark/>
          </w:tcPr>
          <w:p w14:paraId="1BC2D4F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7,380</w:t>
            </w:r>
          </w:p>
        </w:tc>
        <w:tc>
          <w:tcPr>
            <w:tcW w:w="0" w:type="auto"/>
            <w:shd w:val="clear" w:color="auto" w:fill="auto"/>
            <w:noWrap/>
            <w:hideMark/>
          </w:tcPr>
          <w:p w14:paraId="1C71A2F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78,520</w:t>
            </w:r>
          </w:p>
        </w:tc>
      </w:tr>
      <w:tr w:rsidR="00A00C97" w:rsidRPr="009E5255" w14:paraId="475BF2FB" w14:textId="77777777" w:rsidTr="00F63F3E">
        <w:trPr>
          <w:trHeight w:val="20"/>
        </w:trPr>
        <w:tc>
          <w:tcPr>
            <w:tcW w:w="0" w:type="auto"/>
            <w:shd w:val="clear" w:color="auto" w:fill="auto"/>
            <w:noWrap/>
            <w:hideMark/>
          </w:tcPr>
          <w:p w14:paraId="72D60A4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18564EC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168,315</w:t>
            </w:r>
          </w:p>
        </w:tc>
        <w:tc>
          <w:tcPr>
            <w:tcW w:w="0" w:type="auto"/>
            <w:shd w:val="clear" w:color="auto" w:fill="auto"/>
            <w:noWrap/>
            <w:hideMark/>
          </w:tcPr>
          <w:p w14:paraId="4219905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333,644</w:t>
            </w:r>
          </w:p>
        </w:tc>
        <w:tc>
          <w:tcPr>
            <w:tcW w:w="0" w:type="auto"/>
            <w:shd w:val="clear" w:color="auto" w:fill="auto"/>
            <w:noWrap/>
            <w:hideMark/>
          </w:tcPr>
          <w:p w14:paraId="69C36E9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105,880</w:t>
            </w:r>
          </w:p>
        </w:tc>
        <w:tc>
          <w:tcPr>
            <w:tcW w:w="0" w:type="auto"/>
            <w:shd w:val="clear" w:color="auto" w:fill="auto"/>
            <w:noWrap/>
            <w:hideMark/>
          </w:tcPr>
          <w:p w14:paraId="0975680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825,135</w:t>
            </w:r>
          </w:p>
        </w:tc>
        <w:tc>
          <w:tcPr>
            <w:tcW w:w="0" w:type="auto"/>
            <w:shd w:val="clear" w:color="auto" w:fill="auto"/>
            <w:noWrap/>
            <w:hideMark/>
          </w:tcPr>
          <w:p w14:paraId="7825771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894,396</w:t>
            </w:r>
          </w:p>
        </w:tc>
        <w:tc>
          <w:tcPr>
            <w:tcW w:w="0" w:type="auto"/>
            <w:shd w:val="clear" w:color="auto" w:fill="auto"/>
            <w:noWrap/>
            <w:hideMark/>
          </w:tcPr>
          <w:p w14:paraId="50577CC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327,370</w:t>
            </w:r>
          </w:p>
        </w:tc>
      </w:tr>
      <w:tr w:rsidR="00A00C97" w:rsidRPr="009E5255" w14:paraId="71245222" w14:textId="77777777" w:rsidTr="00F63F3E">
        <w:trPr>
          <w:trHeight w:val="20"/>
        </w:trPr>
        <w:tc>
          <w:tcPr>
            <w:tcW w:w="0" w:type="auto"/>
            <w:gridSpan w:val="7"/>
            <w:shd w:val="clear" w:color="auto" w:fill="auto"/>
            <w:noWrap/>
            <w:hideMark/>
          </w:tcPr>
          <w:p w14:paraId="2D856299"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Pralatrexate</w:t>
            </w:r>
          </w:p>
        </w:tc>
      </w:tr>
      <w:tr w:rsidR="00A00C97" w:rsidRPr="009E5255" w14:paraId="540F39A3" w14:textId="77777777" w:rsidTr="00F63F3E">
        <w:trPr>
          <w:trHeight w:val="20"/>
        </w:trPr>
        <w:tc>
          <w:tcPr>
            <w:tcW w:w="0" w:type="auto"/>
            <w:shd w:val="clear" w:color="auto" w:fill="auto"/>
            <w:noWrap/>
            <w:hideMark/>
          </w:tcPr>
          <w:p w14:paraId="196FD84B"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72C9651F" w14:textId="59BFBD20" w:rsidR="00A00C97" w:rsidRPr="009E5255" w:rsidRDefault="00B12486"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33395916" w14:textId="3D403B12" w:rsidR="00A00C97" w:rsidRPr="009E5255" w:rsidRDefault="00B12486"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3A1B808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959</w:t>
            </w:r>
          </w:p>
        </w:tc>
        <w:tc>
          <w:tcPr>
            <w:tcW w:w="0" w:type="auto"/>
            <w:shd w:val="clear" w:color="auto" w:fill="auto"/>
            <w:noWrap/>
            <w:hideMark/>
          </w:tcPr>
          <w:p w14:paraId="4C1E853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4,150</w:t>
            </w:r>
          </w:p>
        </w:tc>
        <w:tc>
          <w:tcPr>
            <w:tcW w:w="0" w:type="auto"/>
            <w:shd w:val="clear" w:color="auto" w:fill="auto"/>
            <w:noWrap/>
            <w:hideMark/>
          </w:tcPr>
          <w:p w14:paraId="49E9AEC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7,144</w:t>
            </w:r>
          </w:p>
        </w:tc>
        <w:tc>
          <w:tcPr>
            <w:tcW w:w="0" w:type="auto"/>
            <w:shd w:val="clear" w:color="auto" w:fill="auto"/>
            <w:noWrap/>
            <w:hideMark/>
          </w:tcPr>
          <w:p w14:paraId="24E3D92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5,253</w:t>
            </w:r>
          </w:p>
        </w:tc>
      </w:tr>
      <w:tr w:rsidR="00A00C97" w:rsidRPr="009E5255" w14:paraId="1BE55AB5" w14:textId="77777777" w:rsidTr="00F63F3E">
        <w:trPr>
          <w:trHeight w:val="20"/>
        </w:trPr>
        <w:tc>
          <w:tcPr>
            <w:tcW w:w="0" w:type="auto"/>
            <w:shd w:val="clear" w:color="auto" w:fill="auto"/>
            <w:noWrap/>
            <w:hideMark/>
          </w:tcPr>
          <w:p w14:paraId="6722F515"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432122C9" w14:textId="2BC76A0A" w:rsidR="00A00C97" w:rsidRPr="009E5255" w:rsidRDefault="00B12486"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69405208" w14:textId="1C3BCD50" w:rsidR="00A00C97" w:rsidRPr="009E5255" w:rsidRDefault="00B12486"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lang w:eastAsia="en-AU"/>
              </w:rPr>
              <w:t>-</w:t>
            </w:r>
          </w:p>
        </w:tc>
        <w:tc>
          <w:tcPr>
            <w:tcW w:w="0" w:type="auto"/>
            <w:shd w:val="clear" w:color="auto" w:fill="auto"/>
            <w:noWrap/>
            <w:hideMark/>
          </w:tcPr>
          <w:p w14:paraId="6397F50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80</w:t>
            </w:r>
          </w:p>
        </w:tc>
        <w:tc>
          <w:tcPr>
            <w:tcW w:w="0" w:type="auto"/>
            <w:shd w:val="clear" w:color="auto" w:fill="auto"/>
            <w:noWrap/>
            <w:hideMark/>
          </w:tcPr>
          <w:p w14:paraId="579F7AC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120</w:t>
            </w:r>
          </w:p>
        </w:tc>
        <w:tc>
          <w:tcPr>
            <w:tcW w:w="0" w:type="auto"/>
            <w:shd w:val="clear" w:color="auto" w:fill="auto"/>
            <w:noWrap/>
            <w:hideMark/>
          </w:tcPr>
          <w:p w14:paraId="1C3747A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04</w:t>
            </w:r>
          </w:p>
        </w:tc>
        <w:tc>
          <w:tcPr>
            <w:tcW w:w="0" w:type="auto"/>
            <w:shd w:val="clear" w:color="auto" w:fill="auto"/>
            <w:noWrap/>
            <w:hideMark/>
          </w:tcPr>
          <w:p w14:paraId="0FC5374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204</w:t>
            </w:r>
          </w:p>
        </w:tc>
      </w:tr>
      <w:tr w:rsidR="00A00C97" w:rsidRPr="009E5255" w14:paraId="5555E5CB" w14:textId="77777777" w:rsidTr="00F63F3E">
        <w:trPr>
          <w:trHeight w:val="20"/>
        </w:trPr>
        <w:tc>
          <w:tcPr>
            <w:tcW w:w="0" w:type="auto"/>
            <w:shd w:val="clear" w:color="auto" w:fill="auto"/>
            <w:noWrap/>
            <w:hideMark/>
          </w:tcPr>
          <w:p w14:paraId="48D59E0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461C6F4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4BE6A10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w:t>
            </w:r>
          </w:p>
        </w:tc>
        <w:tc>
          <w:tcPr>
            <w:tcW w:w="0" w:type="auto"/>
            <w:shd w:val="clear" w:color="auto" w:fill="auto"/>
            <w:noWrap/>
            <w:hideMark/>
          </w:tcPr>
          <w:p w14:paraId="69BBA0D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339</w:t>
            </w:r>
          </w:p>
        </w:tc>
        <w:tc>
          <w:tcPr>
            <w:tcW w:w="0" w:type="auto"/>
            <w:shd w:val="clear" w:color="auto" w:fill="auto"/>
            <w:noWrap/>
            <w:hideMark/>
          </w:tcPr>
          <w:p w14:paraId="5E17480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4,270</w:t>
            </w:r>
          </w:p>
        </w:tc>
        <w:tc>
          <w:tcPr>
            <w:tcW w:w="0" w:type="auto"/>
            <w:shd w:val="clear" w:color="auto" w:fill="auto"/>
            <w:noWrap/>
            <w:hideMark/>
          </w:tcPr>
          <w:p w14:paraId="3E3222A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9,848</w:t>
            </w:r>
          </w:p>
        </w:tc>
        <w:tc>
          <w:tcPr>
            <w:tcW w:w="0" w:type="auto"/>
            <w:shd w:val="clear" w:color="auto" w:fill="auto"/>
            <w:noWrap/>
            <w:hideMark/>
          </w:tcPr>
          <w:p w14:paraId="24686E2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9,457</w:t>
            </w:r>
          </w:p>
        </w:tc>
      </w:tr>
      <w:tr w:rsidR="00A00C97" w:rsidRPr="009E5255" w14:paraId="2B75CBD9" w14:textId="77777777" w:rsidTr="00F63F3E">
        <w:trPr>
          <w:trHeight w:val="20"/>
        </w:trPr>
        <w:tc>
          <w:tcPr>
            <w:tcW w:w="0" w:type="auto"/>
            <w:gridSpan w:val="7"/>
            <w:shd w:val="clear" w:color="auto" w:fill="auto"/>
            <w:noWrap/>
            <w:hideMark/>
          </w:tcPr>
          <w:p w14:paraId="5B5D759C"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altitrexed</w:t>
            </w:r>
          </w:p>
        </w:tc>
      </w:tr>
      <w:tr w:rsidR="00A00C97" w:rsidRPr="009E5255" w14:paraId="65F5C99B" w14:textId="77777777" w:rsidTr="00F63F3E">
        <w:trPr>
          <w:trHeight w:val="20"/>
        </w:trPr>
        <w:tc>
          <w:tcPr>
            <w:tcW w:w="0" w:type="auto"/>
            <w:shd w:val="clear" w:color="auto" w:fill="auto"/>
            <w:noWrap/>
            <w:hideMark/>
          </w:tcPr>
          <w:p w14:paraId="611A0611"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3E67A9E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11</w:t>
            </w:r>
          </w:p>
        </w:tc>
        <w:tc>
          <w:tcPr>
            <w:tcW w:w="0" w:type="auto"/>
            <w:shd w:val="clear" w:color="auto" w:fill="auto"/>
            <w:noWrap/>
            <w:hideMark/>
          </w:tcPr>
          <w:p w14:paraId="29ED895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58</w:t>
            </w:r>
          </w:p>
        </w:tc>
        <w:tc>
          <w:tcPr>
            <w:tcW w:w="0" w:type="auto"/>
            <w:shd w:val="clear" w:color="auto" w:fill="auto"/>
            <w:noWrap/>
            <w:hideMark/>
          </w:tcPr>
          <w:p w14:paraId="18BB801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65</w:t>
            </w:r>
          </w:p>
        </w:tc>
        <w:tc>
          <w:tcPr>
            <w:tcW w:w="0" w:type="auto"/>
            <w:shd w:val="clear" w:color="auto" w:fill="auto"/>
            <w:noWrap/>
            <w:hideMark/>
          </w:tcPr>
          <w:p w14:paraId="6C2DBAE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32</w:t>
            </w:r>
          </w:p>
        </w:tc>
        <w:tc>
          <w:tcPr>
            <w:tcW w:w="0" w:type="auto"/>
            <w:shd w:val="clear" w:color="auto" w:fill="auto"/>
            <w:noWrap/>
            <w:hideMark/>
          </w:tcPr>
          <w:p w14:paraId="316769B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72</w:t>
            </w:r>
          </w:p>
        </w:tc>
        <w:tc>
          <w:tcPr>
            <w:tcW w:w="0" w:type="auto"/>
            <w:shd w:val="clear" w:color="auto" w:fill="auto"/>
            <w:noWrap/>
            <w:hideMark/>
          </w:tcPr>
          <w:p w14:paraId="674F3D7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838</w:t>
            </w:r>
          </w:p>
        </w:tc>
      </w:tr>
      <w:tr w:rsidR="00A00C97" w:rsidRPr="009E5255" w14:paraId="6A2F98C3" w14:textId="77777777" w:rsidTr="00F63F3E">
        <w:trPr>
          <w:trHeight w:val="20"/>
        </w:trPr>
        <w:tc>
          <w:tcPr>
            <w:tcW w:w="0" w:type="auto"/>
            <w:shd w:val="clear" w:color="auto" w:fill="auto"/>
            <w:noWrap/>
            <w:hideMark/>
          </w:tcPr>
          <w:p w14:paraId="2144352C"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50B8A81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0</w:t>
            </w:r>
          </w:p>
        </w:tc>
        <w:tc>
          <w:tcPr>
            <w:tcW w:w="0" w:type="auto"/>
            <w:shd w:val="clear" w:color="auto" w:fill="auto"/>
            <w:noWrap/>
            <w:hideMark/>
          </w:tcPr>
          <w:p w14:paraId="57160CD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5</w:t>
            </w:r>
          </w:p>
        </w:tc>
        <w:tc>
          <w:tcPr>
            <w:tcW w:w="0" w:type="auto"/>
            <w:shd w:val="clear" w:color="auto" w:fill="auto"/>
            <w:noWrap/>
            <w:hideMark/>
          </w:tcPr>
          <w:p w14:paraId="03F6952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0</w:t>
            </w:r>
          </w:p>
        </w:tc>
        <w:tc>
          <w:tcPr>
            <w:tcW w:w="0" w:type="auto"/>
            <w:shd w:val="clear" w:color="auto" w:fill="auto"/>
            <w:noWrap/>
            <w:hideMark/>
          </w:tcPr>
          <w:p w14:paraId="25C5C4B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4</w:t>
            </w:r>
          </w:p>
        </w:tc>
        <w:tc>
          <w:tcPr>
            <w:tcW w:w="0" w:type="auto"/>
            <w:shd w:val="clear" w:color="auto" w:fill="auto"/>
            <w:noWrap/>
            <w:hideMark/>
          </w:tcPr>
          <w:p w14:paraId="2F18E43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8</w:t>
            </w:r>
          </w:p>
        </w:tc>
        <w:tc>
          <w:tcPr>
            <w:tcW w:w="0" w:type="auto"/>
            <w:shd w:val="clear" w:color="auto" w:fill="auto"/>
            <w:noWrap/>
            <w:hideMark/>
          </w:tcPr>
          <w:p w14:paraId="68F716B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07</w:t>
            </w:r>
          </w:p>
        </w:tc>
      </w:tr>
      <w:tr w:rsidR="00A00C97" w:rsidRPr="009E5255" w14:paraId="45548E95" w14:textId="77777777" w:rsidTr="00F63F3E">
        <w:trPr>
          <w:trHeight w:val="20"/>
        </w:trPr>
        <w:tc>
          <w:tcPr>
            <w:tcW w:w="0" w:type="auto"/>
            <w:shd w:val="clear" w:color="auto" w:fill="auto"/>
            <w:noWrap/>
            <w:hideMark/>
          </w:tcPr>
          <w:p w14:paraId="3F045DB6"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258BE60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61</w:t>
            </w:r>
          </w:p>
        </w:tc>
        <w:tc>
          <w:tcPr>
            <w:tcW w:w="0" w:type="auto"/>
            <w:shd w:val="clear" w:color="auto" w:fill="auto"/>
            <w:noWrap/>
            <w:hideMark/>
          </w:tcPr>
          <w:p w14:paraId="0304B5B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63</w:t>
            </w:r>
          </w:p>
        </w:tc>
        <w:tc>
          <w:tcPr>
            <w:tcW w:w="0" w:type="auto"/>
            <w:shd w:val="clear" w:color="auto" w:fill="auto"/>
            <w:noWrap/>
            <w:hideMark/>
          </w:tcPr>
          <w:p w14:paraId="66BC348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15</w:t>
            </w:r>
          </w:p>
        </w:tc>
        <w:tc>
          <w:tcPr>
            <w:tcW w:w="0" w:type="auto"/>
            <w:shd w:val="clear" w:color="auto" w:fill="auto"/>
            <w:noWrap/>
            <w:hideMark/>
          </w:tcPr>
          <w:p w14:paraId="5D36F87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66</w:t>
            </w:r>
          </w:p>
        </w:tc>
        <w:tc>
          <w:tcPr>
            <w:tcW w:w="0" w:type="auto"/>
            <w:shd w:val="clear" w:color="auto" w:fill="auto"/>
            <w:noWrap/>
            <w:hideMark/>
          </w:tcPr>
          <w:p w14:paraId="20E7595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40</w:t>
            </w:r>
          </w:p>
        </w:tc>
        <w:tc>
          <w:tcPr>
            <w:tcW w:w="0" w:type="auto"/>
            <w:shd w:val="clear" w:color="auto" w:fill="auto"/>
            <w:noWrap/>
            <w:hideMark/>
          </w:tcPr>
          <w:p w14:paraId="665AD2C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745</w:t>
            </w:r>
          </w:p>
        </w:tc>
      </w:tr>
      <w:tr w:rsidR="00A00C97" w:rsidRPr="009E5255" w14:paraId="7C7F42AB" w14:textId="77777777" w:rsidTr="00F63F3E">
        <w:trPr>
          <w:trHeight w:val="20"/>
        </w:trPr>
        <w:tc>
          <w:tcPr>
            <w:tcW w:w="0" w:type="auto"/>
            <w:gridSpan w:val="7"/>
            <w:shd w:val="clear" w:color="auto" w:fill="auto"/>
            <w:noWrap/>
            <w:hideMark/>
          </w:tcPr>
          <w:p w14:paraId="57EEBAC0"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ituximab</w:t>
            </w:r>
          </w:p>
        </w:tc>
      </w:tr>
      <w:tr w:rsidR="00A00C97" w:rsidRPr="009E5255" w14:paraId="3B4586C1" w14:textId="77777777" w:rsidTr="00F63F3E">
        <w:trPr>
          <w:trHeight w:val="20"/>
        </w:trPr>
        <w:tc>
          <w:tcPr>
            <w:tcW w:w="0" w:type="auto"/>
            <w:shd w:val="clear" w:color="auto" w:fill="auto"/>
            <w:noWrap/>
            <w:hideMark/>
          </w:tcPr>
          <w:p w14:paraId="392DA20B"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26AE46A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5,300,000</w:t>
            </w:r>
          </w:p>
        </w:tc>
        <w:tc>
          <w:tcPr>
            <w:tcW w:w="0" w:type="auto"/>
            <w:shd w:val="clear" w:color="auto" w:fill="auto"/>
            <w:noWrap/>
            <w:hideMark/>
          </w:tcPr>
          <w:p w14:paraId="06D9598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6,300,000</w:t>
            </w:r>
          </w:p>
        </w:tc>
        <w:tc>
          <w:tcPr>
            <w:tcW w:w="0" w:type="auto"/>
            <w:shd w:val="clear" w:color="auto" w:fill="auto"/>
            <w:noWrap/>
            <w:hideMark/>
          </w:tcPr>
          <w:p w14:paraId="5B4C2FE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5,600,000</w:t>
            </w:r>
          </w:p>
        </w:tc>
        <w:tc>
          <w:tcPr>
            <w:tcW w:w="0" w:type="auto"/>
            <w:shd w:val="clear" w:color="auto" w:fill="auto"/>
            <w:noWrap/>
            <w:hideMark/>
          </w:tcPr>
          <w:p w14:paraId="14D5F8E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600,000</w:t>
            </w:r>
          </w:p>
        </w:tc>
        <w:tc>
          <w:tcPr>
            <w:tcW w:w="0" w:type="auto"/>
            <w:shd w:val="clear" w:color="auto" w:fill="auto"/>
            <w:noWrap/>
            <w:hideMark/>
          </w:tcPr>
          <w:p w14:paraId="6FB961F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900,000</w:t>
            </w:r>
          </w:p>
        </w:tc>
        <w:tc>
          <w:tcPr>
            <w:tcW w:w="0" w:type="auto"/>
            <w:shd w:val="clear" w:color="auto" w:fill="auto"/>
            <w:noWrap/>
            <w:hideMark/>
          </w:tcPr>
          <w:p w14:paraId="35EF601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4,700,000</w:t>
            </w:r>
          </w:p>
        </w:tc>
      </w:tr>
      <w:tr w:rsidR="00A00C97" w:rsidRPr="009E5255" w14:paraId="71880F4A" w14:textId="77777777" w:rsidTr="00F63F3E">
        <w:trPr>
          <w:trHeight w:val="20"/>
        </w:trPr>
        <w:tc>
          <w:tcPr>
            <w:tcW w:w="0" w:type="auto"/>
            <w:shd w:val="clear" w:color="auto" w:fill="auto"/>
            <w:noWrap/>
            <w:hideMark/>
          </w:tcPr>
          <w:p w14:paraId="754F6962"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028ADB8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282,434</w:t>
            </w:r>
          </w:p>
        </w:tc>
        <w:tc>
          <w:tcPr>
            <w:tcW w:w="0" w:type="auto"/>
            <w:shd w:val="clear" w:color="auto" w:fill="auto"/>
            <w:noWrap/>
            <w:hideMark/>
          </w:tcPr>
          <w:p w14:paraId="241568F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09,113</w:t>
            </w:r>
          </w:p>
        </w:tc>
        <w:tc>
          <w:tcPr>
            <w:tcW w:w="0" w:type="auto"/>
            <w:shd w:val="clear" w:color="auto" w:fill="auto"/>
            <w:noWrap/>
            <w:hideMark/>
          </w:tcPr>
          <w:p w14:paraId="6467D2A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66,077</w:t>
            </w:r>
          </w:p>
        </w:tc>
        <w:tc>
          <w:tcPr>
            <w:tcW w:w="0" w:type="auto"/>
            <w:shd w:val="clear" w:color="auto" w:fill="auto"/>
            <w:noWrap/>
            <w:hideMark/>
          </w:tcPr>
          <w:p w14:paraId="7E0906C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44,737</w:t>
            </w:r>
          </w:p>
        </w:tc>
        <w:tc>
          <w:tcPr>
            <w:tcW w:w="0" w:type="auto"/>
            <w:shd w:val="clear" w:color="auto" w:fill="auto"/>
            <w:noWrap/>
            <w:hideMark/>
          </w:tcPr>
          <w:p w14:paraId="3B556C9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45,253</w:t>
            </w:r>
          </w:p>
        </w:tc>
        <w:tc>
          <w:tcPr>
            <w:tcW w:w="0" w:type="auto"/>
            <w:shd w:val="clear" w:color="auto" w:fill="auto"/>
            <w:noWrap/>
            <w:hideMark/>
          </w:tcPr>
          <w:p w14:paraId="5733992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647,614</w:t>
            </w:r>
          </w:p>
        </w:tc>
      </w:tr>
      <w:tr w:rsidR="00A00C97" w:rsidRPr="009E5255" w14:paraId="42CA466F" w14:textId="77777777" w:rsidTr="00F63F3E">
        <w:trPr>
          <w:trHeight w:val="20"/>
        </w:trPr>
        <w:tc>
          <w:tcPr>
            <w:tcW w:w="0" w:type="auto"/>
            <w:shd w:val="clear" w:color="auto" w:fill="auto"/>
            <w:noWrap/>
            <w:hideMark/>
          </w:tcPr>
          <w:p w14:paraId="0BBF6FB7"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4A2D6D4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8,582,434</w:t>
            </w:r>
          </w:p>
        </w:tc>
        <w:tc>
          <w:tcPr>
            <w:tcW w:w="0" w:type="auto"/>
            <w:shd w:val="clear" w:color="auto" w:fill="auto"/>
            <w:noWrap/>
            <w:hideMark/>
          </w:tcPr>
          <w:p w14:paraId="4BC57C8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8,409,113</w:t>
            </w:r>
          </w:p>
        </w:tc>
        <w:tc>
          <w:tcPr>
            <w:tcW w:w="0" w:type="auto"/>
            <w:shd w:val="clear" w:color="auto" w:fill="auto"/>
            <w:noWrap/>
            <w:hideMark/>
          </w:tcPr>
          <w:p w14:paraId="7246408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7,366,077</w:t>
            </w:r>
          </w:p>
        </w:tc>
        <w:tc>
          <w:tcPr>
            <w:tcW w:w="0" w:type="auto"/>
            <w:shd w:val="clear" w:color="auto" w:fill="auto"/>
            <w:noWrap/>
            <w:hideMark/>
          </w:tcPr>
          <w:p w14:paraId="0C2712F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5,644,737</w:t>
            </w:r>
          </w:p>
        </w:tc>
        <w:tc>
          <w:tcPr>
            <w:tcW w:w="0" w:type="auto"/>
            <w:shd w:val="clear" w:color="auto" w:fill="auto"/>
            <w:noWrap/>
            <w:hideMark/>
          </w:tcPr>
          <w:p w14:paraId="520FCBA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6,345,253</w:t>
            </w:r>
          </w:p>
        </w:tc>
        <w:tc>
          <w:tcPr>
            <w:tcW w:w="0" w:type="auto"/>
            <w:shd w:val="clear" w:color="auto" w:fill="auto"/>
            <w:noWrap/>
            <w:hideMark/>
          </w:tcPr>
          <w:p w14:paraId="430570E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6,347,614</w:t>
            </w:r>
          </w:p>
        </w:tc>
      </w:tr>
      <w:tr w:rsidR="00A00C97" w:rsidRPr="009E5255" w14:paraId="54378FDF" w14:textId="77777777" w:rsidTr="00F63F3E">
        <w:trPr>
          <w:trHeight w:val="20"/>
        </w:trPr>
        <w:tc>
          <w:tcPr>
            <w:tcW w:w="0" w:type="auto"/>
            <w:gridSpan w:val="7"/>
            <w:shd w:val="clear" w:color="auto" w:fill="auto"/>
            <w:noWrap/>
            <w:hideMark/>
          </w:tcPr>
          <w:p w14:paraId="64FCE059"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potecan</w:t>
            </w:r>
          </w:p>
        </w:tc>
      </w:tr>
      <w:tr w:rsidR="00A00C97" w:rsidRPr="009E5255" w14:paraId="20E03BD0" w14:textId="77777777" w:rsidTr="00F63F3E">
        <w:trPr>
          <w:trHeight w:val="20"/>
        </w:trPr>
        <w:tc>
          <w:tcPr>
            <w:tcW w:w="0" w:type="auto"/>
            <w:shd w:val="clear" w:color="auto" w:fill="auto"/>
            <w:noWrap/>
            <w:hideMark/>
          </w:tcPr>
          <w:p w14:paraId="72973A2C"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2E9F93D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000</w:t>
            </w:r>
          </w:p>
        </w:tc>
        <w:tc>
          <w:tcPr>
            <w:tcW w:w="0" w:type="auto"/>
            <w:shd w:val="clear" w:color="auto" w:fill="auto"/>
            <w:noWrap/>
            <w:hideMark/>
          </w:tcPr>
          <w:p w14:paraId="3AF82BB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543</w:t>
            </w:r>
          </w:p>
        </w:tc>
        <w:tc>
          <w:tcPr>
            <w:tcW w:w="0" w:type="auto"/>
            <w:shd w:val="clear" w:color="auto" w:fill="auto"/>
            <w:noWrap/>
            <w:hideMark/>
          </w:tcPr>
          <w:p w14:paraId="5DB2390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204</w:t>
            </w:r>
          </w:p>
        </w:tc>
        <w:tc>
          <w:tcPr>
            <w:tcW w:w="0" w:type="auto"/>
            <w:shd w:val="clear" w:color="auto" w:fill="auto"/>
            <w:noWrap/>
            <w:hideMark/>
          </w:tcPr>
          <w:p w14:paraId="19421C0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742</w:t>
            </w:r>
          </w:p>
        </w:tc>
        <w:tc>
          <w:tcPr>
            <w:tcW w:w="0" w:type="auto"/>
            <w:shd w:val="clear" w:color="auto" w:fill="auto"/>
            <w:noWrap/>
            <w:hideMark/>
          </w:tcPr>
          <w:p w14:paraId="18392C2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549</w:t>
            </w:r>
          </w:p>
        </w:tc>
        <w:tc>
          <w:tcPr>
            <w:tcW w:w="0" w:type="auto"/>
            <w:shd w:val="clear" w:color="auto" w:fill="auto"/>
            <w:noWrap/>
            <w:hideMark/>
          </w:tcPr>
          <w:p w14:paraId="645EB8B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038</w:t>
            </w:r>
          </w:p>
        </w:tc>
      </w:tr>
      <w:tr w:rsidR="00A00C97" w:rsidRPr="009E5255" w14:paraId="54B86F3C" w14:textId="77777777" w:rsidTr="00F63F3E">
        <w:trPr>
          <w:trHeight w:val="20"/>
        </w:trPr>
        <w:tc>
          <w:tcPr>
            <w:tcW w:w="0" w:type="auto"/>
            <w:shd w:val="clear" w:color="auto" w:fill="auto"/>
            <w:noWrap/>
            <w:hideMark/>
          </w:tcPr>
          <w:p w14:paraId="55636869"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61A979C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37</w:t>
            </w:r>
          </w:p>
        </w:tc>
        <w:tc>
          <w:tcPr>
            <w:tcW w:w="0" w:type="auto"/>
            <w:shd w:val="clear" w:color="auto" w:fill="auto"/>
            <w:noWrap/>
            <w:hideMark/>
          </w:tcPr>
          <w:p w14:paraId="3DB1CE3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4</w:t>
            </w:r>
          </w:p>
        </w:tc>
        <w:tc>
          <w:tcPr>
            <w:tcW w:w="0" w:type="auto"/>
            <w:shd w:val="clear" w:color="auto" w:fill="auto"/>
            <w:noWrap/>
            <w:hideMark/>
          </w:tcPr>
          <w:p w14:paraId="6941D92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1</w:t>
            </w:r>
          </w:p>
        </w:tc>
        <w:tc>
          <w:tcPr>
            <w:tcW w:w="0" w:type="auto"/>
            <w:shd w:val="clear" w:color="auto" w:fill="auto"/>
            <w:noWrap/>
            <w:hideMark/>
          </w:tcPr>
          <w:p w14:paraId="1E352CC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91</w:t>
            </w:r>
          </w:p>
        </w:tc>
        <w:tc>
          <w:tcPr>
            <w:tcW w:w="0" w:type="auto"/>
            <w:shd w:val="clear" w:color="auto" w:fill="auto"/>
            <w:noWrap/>
            <w:hideMark/>
          </w:tcPr>
          <w:p w14:paraId="79028B5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6</w:t>
            </w:r>
          </w:p>
        </w:tc>
        <w:tc>
          <w:tcPr>
            <w:tcW w:w="0" w:type="auto"/>
            <w:shd w:val="clear" w:color="auto" w:fill="auto"/>
            <w:noWrap/>
            <w:hideMark/>
          </w:tcPr>
          <w:p w14:paraId="71A7FD9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99</w:t>
            </w:r>
          </w:p>
        </w:tc>
      </w:tr>
      <w:tr w:rsidR="00A00C97" w:rsidRPr="009E5255" w14:paraId="68D29B74" w14:textId="77777777" w:rsidTr="00F63F3E">
        <w:trPr>
          <w:trHeight w:val="20"/>
        </w:trPr>
        <w:tc>
          <w:tcPr>
            <w:tcW w:w="0" w:type="auto"/>
            <w:shd w:val="clear" w:color="auto" w:fill="auto"/>
            <w:noWrap/>
            <w:hideMark/>
          </w:tcPr>
          <w:p w14:paraId="4290217F"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2E61D0A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437</w:t>
            </w:r>
          </w:p>
        </w:tc>
        <w:tc>
          <w:tcPr>
            <w:tcW w:w="0" w:type="auto"/>
            <w:shd w:val="clear" w:color="auto" w:fill="auto"/>
            <w:noWrap/>
            <w:hideMark/>
          </w:tcPr>
          <w:p w14:paraId="798EE73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877</w:t>
            </w:r>
          </w:p>
        </w:tc>
        <w:tc>
          <w:tcPr>
            <w:tcW w:w="0" w:type="auto"/>
            <w:shd w:val="clear" w:color="auto" w:fill="auto"/>
            <w:noWrap/>
            <w:hideMark/>
          </w:tcPr>
          <w:p w14:paraId="7A48300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475</w:t>
            </w:r>
          </w:p>
        </w:tc>
        <w:tc>
          <w:tcPr>
            <w:tcW w:w="0" w:type="auto"/>
            <w:shd w:val="clear" w:color="auto" w:fill="auto"/>
            <w:noWrap/>
            <w:hideMark/>
          </w:tcPr>
          <w:p w14:paraId="3E680FE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933</w:t>
            </w:r>
          </w:p>
        </w:tc>
        <w:tc>
          <w:tcPr>
            <w:tcW w:w="0" w:type="auto"/>
            <w:shd w:val="clear" w:color="auto" w:fill="auto"/>
            <w:noWrap/>
            <w:hideMark/>
          </w:tcPr>
          <w:p w14:paraId="3936FF2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815</w:t>
            </w:r>
          </w:p>
        </w:tc>
        <w:tc>
          <w:tcPr>
            <w:tcW w:w="0" w:type="auto"/>
            <w:shd w:val="clear" w:color="auto" w:fill="auto"/>
            <w:noWrap/>
            <w:hideMark/>
          </w:tcPr>
          <w:p w14:paraId="0DE6C2F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537</w:t>
            </w:r>
          </w:p>
        </w:tc>
      </w:tr>
      <w:tr w:rsidR="00A00C97" w:rsidRPr="009E5255" w14:paraId="62C2D972" w14:textId="77777777" w:rsidTr="00F63F3E">
        <w:trPr>
          <w:trHeight w:val="20"/>
        </w:trPr>
        <w:tc>
          <w:tcPr>
            <w:tcW w:w="0" w:type="auto"/>
            <w:gridSpan w:val="7"/>
            <w:shd w:val="clear" w:color="auto" w:fill="auto"/>
            <w:noWrap/>
            <w:hideMark/>
          </w:tcPr>
          <w:p w14:paraId="72A2988A"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rastuzumab</w:t>
            </w:r>
          </w:p>
        </w:tc>
      </w:tr>
      <w:tr w:rsidR="00A00C97" w:rsidRPr="009E5255" w14:paraId="67817848" w14:textId="77777777" w:rsidTr="00F63F3E">
        <w:trPr>
          <w:trHeight w:val="20"/>
        </w:trPr>
        <w:tc>
          <w:tcPr>
            <w:tcW w:w="0" w:type="auto"/>
            <w:shd w:val="clear" w:color="auto" w:fill="auto"/>
            <w:noWrap/>
            <w:hideMark/>
          </w:tcPr>
          <w:p w14:paraId="681CD93B"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35C69F1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200,000</w:t>
            </w:r>
          </w:p>
        </w:tc>
        <w:tc>
          <w:tcPr>
            <w:tcW w:w="0" w:type="auto"/>
            <w:shd w:val="clear" w:color="auto" w:fill="auto"/>
            <w:noWrap/>
            <w:hideMark/>
          </w:tcPr>
          <w:p w14:paraId="1FD1724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3,500,000</w:t>
            </w:r>
          </w:p>
        </w:tc>
        <w:tc>
          <w:tcPr>
            <w:tcW w:w="0" w:type="auto"/>
            <w:shd w:val="clear" w:color="auto" w:fill="auto"/>
            <w:noWrap/>
            <w:hideMark/>
          </w:tcPr>
          <w:p w14:paraId="411A91A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700,000</w:t>
            </w:r>
          </w:p>
        </w:tc>
        <w:tc>
          <w:tcPr>
            <w:tcW w:w="0" w:type="auto"/>
            <w:shd w:val="clear" w:color="auto" w:fill="auto"/>
            <w:noWrap/>
            <w:hideMark/>
          </w:tcPr>
          <w:p w14:paraId="33523E1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800,000</w:t>
            </w:r>
          </w:p>
        </w:tc>
        <w:tc>
          <w:tcPr>
            <w:tcW w:w="0" w:type="auto"/>
            <w:shd w:val="clear" w:color="auto" w:fill="auto"/>
            <w:noWrap/>
            <w:hideMark/>
          </w:tcPr>
          <w:p w14:paraId="75248EF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500,000</w:t>
            </w:r>
          </w:p>
        </w:tc>
        <w:tc>
          <w:tcPr>
            <w:tcW w:w="0" w:type="auto"/>
            <w:shd w:val="clear" w:color="auto" w:fill="auto"/>
            <w:noWrap/>
            <w:hideMark/>
          </w:tcPr>
          <w:p w14:paraId="168E2DD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1,700,000</w:t>
            </w:r>
          </w:p>
        </w:tc>
      </w:tr>
      <w:tr w:rsidR="00A00C97" w:rsidRPr="009E5255" w14:paraId="6DCB419D" w14:textId="77777777" w:rsidTr="00F63F3E">
        <w:trPr>
          <w:trHeight w:val="20"/>
        </w:trPr>
        <w:tc>
          <w:tcPr>
            <w:tcW w:w="0" w:type="auto"/>
            <w:shd w:val="clear" w:color="auto" w:fill="auto"/>
            <w:noWrap/>
            <w:hideMark/>
          </w:tcPr>
          <w:p w14:paraId="6CF04090"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57E9CF6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748,278</w:t>
            </w:r>
          </w:p>
        </w:tc>
        <w:tc>
          <w:tcPr>
            <w:tcW w:w="0" w:type="auto"/>
            <w:shd w:val="clear" w:color="auto" w:fill="auto"/>
            <w:noWrap/>
            <w:hideMark/>
          </w:tcPr>
          <w:p w14:paraId="3FC7267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58,150</w:t>
            </w:r>
          </w:p>
        </w:tc>
        <w:tc>
          <w:tcPr>
            <w:tcW w:w="0" w:type="auto"/>
            <w:shd w:val="clear" w:color="auto" w:fill="auto"/>
            <w:noWrap/>
            <w:hideMark/>
          </w:tcPr>
          <w:p w14:paraId="561C9BD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03,219</w:t>
            </w:r>
          </w:p>
        </w:tc>
        <w:tc>
          <w:tcPr>
            <w:tcW w:w="0" w:type="auto"/>
            <w:shd w:val="clear" w:color="auto" w:fill="auto"/>
            <w:noWrap/>
            <w:hideMark/>
          </w:tcPr>
          <w:p w14:paraId="22929E4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23,782</w:t>
            </w:r>
          </w:p>
        </w:tc>
        <w:tc>
          <w:tcPr>
            <w:tcW w:w="0" w:type="auto"/>
            <w:shd w:val="clear" w:color="auto" w:fill="auto"/>
            <w:noWrap/>
            <w:hideMark/>
          </w:tcPr>
          <w:p w14:paraId="6DCF059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01,658</w:t>
            </w:r>
          </w:p>
        </w:tc>
        <w:tc>
          <w:tcPr>
            <w:tcW w:w="0" w:type="auto"/>
            <w:shd w:val="clear" w:color="auto" w:fill="auto"/>
            <w:noWrap/>
            <w:hideMark/>
          </w:tcPr>
          <w:p w14:paraId="3A15B4F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635,087</w:t>
            </w:r>
          </w:p>
        </w:tc>
      </w:tr>
      <w:tr w:rsidR="00A00C97" w:rsidRPr="009E5255" w14:paraId="2E70A473" w14:textId="77777777" w:rsidTr="00F63F3E">
        <w:trPr>
          <w:trHeight w:val="20"/>
        </w:trPr>
        <w:tc>
          <w:tcPr>
            <w:tcW w:w="0" w:type="auto"/>
            <w:shd w:val="clear" w:color="auto" w:fill="auto"/>
            <w:noWrap/>
            <w:hideMark/>
          </w:tcPr>
          <w:p w14:paraId="29A1097D"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21F5D82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948,278</w:t>
            </w:r>
          </w:p>
        </w:tc>
        <w:tc>
          <w:tcPr>
            <w:tcW w:w="0" w:type="auto"/>
            <w:shd w:val="clear" w:color="auto" w:fill="auto"/>
            <w:noWrap/>
            <w:hideMark/>
          </w:tcPr>
          <w:p w14:paraId="6F721E8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458,150</w:t>
            </w:r>
          </w:p>
        </w:tc>
        <w:tc>
          <w:tcPr>
            <w:tcW w:w="0" w:type="auto"/>
            <w:shd w:val="clear" w:color="auto" w:fill="auto"/>
            <w:noWrap/>
            <w:hideMark/>
          </w:tcPr>
          <w:p w14:paraId="080A943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303,219</w:t>
            </w:r>
          </w:p>
        </w:tc>
        <w:tc>
          <w:tcPr>
            <w:tcW w:w="0" w:type="auto"/>
            <w:shd w:val="clear" w:color="auto" w:fill="auto"/>
            <w:noWrap/>
            <w:hideMark/>
          </w:tcPr>
          <w:p w14:paraId="18E3B94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823,782</w:t>
            </w:r>
          </w:p>
        </w:tc>
        <w:tc>
          <w:tcPr>
            <w:tcW w:w="0" w:type="auto"/>
            <w:shd w:val="clear" w:color="auto" w:fill="auto"/>
            <w:noWrap/>
            <w:hideMark/>
          </w:tcPr>
          <w:p w14:paraId="73468E7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7,801,658</w:t>
            </w:r>
          </w:p>
        </w:tc>
        <w:tc>
          <w:tcPr>
            <w:tcW w:w="0" w:type="auto"/>
            <w:shd w:val="clear" w:color="auto" w:fill="auto"/>
            <w:noWrap/>
            <w:hideMark/>
          </w:tcPr>
          <w:p w14:paraId="74D51AC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7,335,087</w:t>
            </w:r>
          </w:p>
        </w:tc>
      </w:tr>
      <w:tr w:rsidR="00A00C97" w:rsidRPr="009E5255" w14:paraId="66957100" w14:textId="77777777" w:rsidTr="00F63F3E">
        <w:trPr>
          <w:trHeight w:val="20"/>
        </w:trPr>
        <w:tc>
          <w:tcPr>
            <w:tcW w:w="0" w:type="auto"/>
            <w:gridSpan w:val="7"/>
            <w:shd w:val="clear" w:color="auto" w:fill="auto"/>
            <w:noWrap/>
            <w:hideMark/>
          </w:tcPr>
          <w:p w14:paraId="3261A220"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rastuzumab Emtansine</w:t>
            </w:r>
          </w:p>
        </w:tc>
      </w:tr>
      <w:tr w:rsidR="00A00C97" w:rsidRPr="009E5255" w14:paraId="70F21748" w14:textId="77777777" w:rsidTr="00F63F3E">
        <w:trPr>
          <w:trHeight w:val="20"/>
        </w:trPr>
        <w:tc>
          <w:tcPr>
            <w:tcW w:w="0" w:type="auto"/>
            <w:shd w:val="clear" w:color="auto" w:fill="auto"/>
            <w:noWrap/>
            <w:hideMark/>
          </w:tcPr>
          <w:p w14:paraId="0E1D02D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0A03A76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35,281</w:t>
            </w:r>
          </w:p>
        </w:tc>
        <w:tc>
          <w:tcPr>
            <w:tcW w:w="0" w:type="auto"/>
            <w:shd w:val="clear" w:color="auto" w:fill="auto"/>
            <w:noWrap/>
            <w:hideMark/>
          </w:tcPr>
          <w:p w14:paraId="493A39C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16,111</w:t>
            </w:r>
          </w:p>
        </w:tc>
        <w:tc>
          <w:tcPr>
            <w:tcW w:w="0" w:type="auto"/>
            <w:shd w:val="clear" w:color="auto" w:fill="auto"/>
            <w:noWrap/>
            <w:hideMark/>
          </w:tcPr>
          <w:p w14:paraId="59C7E1A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48,833</w:t>
            </w:r>
          </w:p>
        </w:tc>
        <w:tc>
          <w:tcPr>
            <w:tcW w:w="0" w:type="auto"/>
            <w:shd w:val="clear" w:color="auto" w:fill="auto"/>
            <w:noWrap/>
            <w:hideMark/>
          </w:tcPr>
          <w:p w14:paraId="6427E93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874,314</w:t>
            </w:r>
          </w:p>
        </w:tc>
        <w:tc>
          <w:tcPr>
            <w:tcW w:w="0" w:type="auto"/>
            <w:shd w:val="clear" w:color="auto" w:fill="auto"/>
            <w:noWrap/>
            <w:hideMark/>
          </w:tcPr>
          <w:p w14:paraId="6A2B4D0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48,370</w:t>
            </w:r>
          </w:p>
        </w:tc>
        <w:tc>
          <w:tcPr>
            <w:tcW w:w="0" w:type="auto"/>
            <w:shd w:val="clear" w:color="auto" w:fill="auto"/>
            <w:noWrap/>
            <w:hideMark/>
          </w:tcPr>
          <w:p w14:paraId="1A37FD0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322,909</w:t>
            </w:r>
          </w:p>
        </w:tc>
      </w:tr>
      <w:tr w:rsidR="00A00C97" w:rsidRPr="009E5255" w14:paraId="74471BF2" w14:textId="77777777" w:rsidTr="00F63F3E">
        <w:trPr>
          <w:trHeight w:val="20"/>
        </w:trPr>
        <w:tc>
          <w:tcPr>
            <w:tcW w:w="0" w:type="auto"/>
            <w:shd w:val="clear" w:color="auto" w:fill="auto"/>
            <w:noWrap/>
            <w:hideMark/>
          </w:tcPr>
          <w:p w14:paraId="1274120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09E46D8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1,362</w:t>
            </w:r>
          </w:p>
        </w:tc>
        <w:tc>
          <w:tcPr>
            <w:tcW w:w="0" w:type="auto"/>
            <w:shd w:val="clear" w:color="auto" w:fill="auto"/>
            <w:noWrap/>
            <w:hideMark/>
          </w:tcPr>
          <w:p w14:paraId="1B4AF63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2,262</w:t>
            </w:r>
          </w:p>
        </w:tc>
        <w:tc>
          <w:tcPr>
            <w:tcW w:w="0" w:type="auto"/>
            <w:shd w:val="clear" w:color="auto" w:fill="auto"/>
            <w:noWrap/>
            <w:hideMark/>
          </w:tcPr>
          <w:p w14:paraId="25D36BF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1,856</w:t>
            </w:r>
          </w:p>
        </w:tc>
        <w:tc>
          <w:tcPr>
            <w:tcW w:w="0" w:type="auto"/>
            <w:shd w:val="clear" w:color="auto" w:fill="auto"/>
            <w:noWrap/>
            <w:hideMark/>
          </w:tcPr>
          <w:p w14:paraId="3AE215C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530</w:t>
            </w:r>
          </w:p>
        </w:tc>
        <w:tc>
          <w:tcPr>
            <w:tcW w:w="0" w:type="auto"/>
            <w:shd w:val="clear" w:color="auto" w:fill="auto"/>
            <w:noWrap/>
            <w:hideMark/>
          </w:tcPr>
          <w:p w14:paraId="0E6B84B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6,168</w:t>
            </w:r>
          </w:p>
        </w:tc>
        <w:tc>
          <w:tcPr>
            <w:tcW w:w="0" w:type="auto"/>
            <w:shd w:val="clear" w:color="auto" w:fill="auto"/>
            <w:noWrap/>
            <w:hideMark/>
          </w:tcPr>
          <w:p w14:paraId="4DCE094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3,178</w:t>
            </w:r>
          </w:p>
        </w:tc>
      </w:tr>
      <w:tr w:rsidR="00A00C97" w:rsidRPr="009E5255" w14:paraId="71CD5BA0" w14:textId="77777777" w:rsidTr="00F63F3E">
        <w:trPr>
          <w:trHeight w:val="20"/>
        </w:trPr>
        <w:tc>
          <w:tcPr>
            <w:tcW w:w="0" w:type="auto"/>
            <w:shd w:val="clear" w:color="auto" w:fill="auto"/>
            <w:noWrap/>
            <w:hideMark/>
          </w:tcPr>
          <w:p w14:paraId="6707F85D"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37D005E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46,643</w:t>
            </w:r>
          </w:p>
        </w:tc>
        <w:tc>
          <w:tcPr>
            <w:tcW w:w="0" w:type="auto"/>
            <w:shd w:val="clear" w:color="auto" w:fill="auto"/>
            <w:noWrap/>
            <w:hideMark/>
          </w:tcPr>
          <w:p w14:paraId="427ECA3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58,373</w:t>
            </w:r>
          </w:p>
        </w:tc>
        <w:tc>
          <w:tcPr>
            <w:tcW w:w="0" w:type="auto"/>
            <w:shd w:val="clear" w:color="auto" w:fill="auto"/>
            <w:noWrap/>
            <w:hideMark/>
          </w:tcPr>
          <w:p w14:paraId="1520069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60,689</w:t>
            </w:r>
          </w:p>
        </w:tc>
        <w:tc>
          <w:tcPr>
            <w:tcW w:w="0" w:type="auto"/>
            <w:shd w:val="clear" w:color="auto" w:fill="auto"/>
            <w:noWrap/>
            <w:hideMark/>
          </w:tcPr>
          <w:p w14:paraId="08A945D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05,844</w:t>
            </w:r>
          </w:p>
        </w:tc>
        <w:tc>
          <w:tcPr>
            <w:tcW w:w="0" w:type="auto"/>
            <w:shd w:val="clear" w:color="auto" w:fill="auto"/>
            <w:noWrap/>
            <w:hideMark/>
          </w:tcPr>
          <w:p w14:paraId="60EA10E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94,538</w:t>
            </w:r>
          </w:p>
        </w:tc>
        <w:tc>
          <w:tcPr>
            <w:tcW w:w="0" w:type="auto"/>
            <w:shd w:val="clear" w:color="auto" w:fill="auto"/>
            <w:noWrap/>
            <w:hideMark/>
          </w:tcPr>
          <w:p w14:paraId="0E97D4D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566,087</w:t>
            </w:r>
          </w:p>
        </w:tc>
      </w:tr>
      <w:tr w:rsidR="00A00C97" w:rsidRPr="009E5255" w14:paraId="4E692033" w14:textId="77777777" w:rsidTr="00F63F3E">
        <w:trPr>
          <w:trHeight w:val="20"/>
        </w:trPr>
        <w:tc>
          <w:tcPr>
            <w:tcW w:w="0" w:type="auto"/>
            <w:gridSpan w:val="7"/>
            <w:shd w:val="clear" w:color="auto" w:fill="auto"/>
            <w:noWrap/>
            <w:hideMark/>
          </w:tcPr>
          <w:p w14:paraId="6E40FE4F"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Vinblastine</w:t>
            </w:r>
          </w:p>
        </w:tc>
      </w:tr>
      <w:tr w:rsidR="00A00C97" w:rsidRPr="009E5255" w14:paraId="6EDF05BA" w14:textId="77777777" w:rsidTr="00F63F3E">
        <w:trPr>
          <w:trHeight w:val="20"/>
        </w:trPr>
        <w:tc>
          <w:tcPr>
            <w:tcW w:w="0" w:type="auto"/>
            <w:shd w:val="clear" w:color="auto" w:fill="auto"/>
            <w:noWrap/>
            <w:hideMark/>
          </w:tcPr>
          <w:p w14:paraId="320515FA"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0828DC4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7,844</w:t>
            </w:r>
          </w:p>
        </w:tc>
        <w:tc>
          <w:tcPr>
            <w:tcW w:w="0" w:type="auto"/>
            <w:shd w:val="clear" w:color="auto" w:fill="auto"/>
            <w:noWrap/>
            <w:hideMark/>
          </w:tcPr>
          <w:p w14:paraId="229876E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9,668</w:t>
            </w:r>
          </w:p>
        </w:tc>
        <w:tc>
          <w:tcPr>
            <w:tcW w:w="0" w:type="auto"/>
            <w:shd w:val="clear" w:color="auto" w:fill="auto"/>
            <w:noWrap/>
            <w:hideMark/>
          </w:tcPr>
          <w:p w14:paraId="4E172CB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5,325</w:t>
            </w:r>
          </w:p>
        </w:tc>
        <w:tc>
          <w:tcPr>
            <w:tcW w:w="0" w:type="auto"/>
            <w:shd w:val="clear" w:color="auto" w:fill="auto"/>
            <w:noWrap/>
            <w:hideMark/>
          </w:tcPr>
          <w:p w14:paraId="6A1BB21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3,337</w:t>
            </w:r>
          </w:p>
        </w:tc>
        <w:tc>
          <w:tcPr>
            <w:tcW w:w="0" w:type="auto"/>
            <w:shd w:val="clear" w:color="auto" w:fill="auto"/>
            <w:noWrap/>
            <w:hideMark/>
          </w:tcPr>
          <w:p w14:paraId="438CD48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8,325</w:t>
            </w:r>
          </w:p>
        </w:tc>
        <w:tc>
          <w:tcPr>
            <w:tcW w:w="0" w:type="auto"/>
            <w:shd w:val="clear" w:color="auto" w:fill="auto"/>
            <w:noWrap/>
            <w:hideMark/>
          </w:tcPr>
          <w:p w14:paraId="0CC14E2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4,499</w:t>
            </w:r>
          </w:p>
        </w:tc>
      </w:tr>
      <w:tr w:rsidR="00A00C97" w:rsidRPr="009E5255" w14:paraId="75A526FE" w14:textId="77777777" w:rsidTr="00F63F3E">
        <w:trPr>
          <w:trHeight w:val="20"/>
        </w:trPr>
        <w:tc>
          <w:tcPr>
            <w:tcW w:w="0" w:type="auto"/>
            <w:shd w:val="clear" w:color="auto" w:fill="auto"/>
            <w:noWrap/>
            <w:hideMark/>
          </w:tcPr>
          <w:p w14:paraId="7CEBA42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7706836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4,903</w:t>
            </w:r>
          </w:p>
        </w:tc>
        <w:tc>
          <w:tcPr>
            <w:tcW w:w="0" w:type="auto"/>
            <w:shd w:val="clear" w:color="auto" w:fill="auto"/>
            <w:noWrap/>
            <w:hideMark/>
          </w:tcPr>
          <w:p w14:paraId="4FEBE8A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409</w:t>
            </w:r>
          </w:p>
        </w:tc>
        <w:tc>
          <w:tcPr>
            <w:tcW w:w="0" w:type="auto"/>
            <w:shd w:val="clear" w:color="auto" w:fill="auto"/>
            <w:noWrap/>
            <w:hideMark/>
          </w:tcPr>
          <w:p w14:paraId="2849073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846</w:t>
            </w:r>
          </w:p>
        </w:tc>
        <w:tc>
          <w:tcPr>
            <w:tcW w:w="0" w:type="auto"/>
            <w:shd w:val="clear" w:color="auto" w:fill="auto"/>
            <w:noWrap/>
            <w:hideMark/>
          </w:tcPr>
          <w:p w14:paraId="14A78E5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164</w:t>
            </w:r>
          </w:p>
        </w:tc>
        <w:tc>
          <w:tcPr>
            <w:tcW w:w="0" w:type="auto"/>
            <w:shd w:val="clear" w:color="auto" w:fill="auto"/>
            <w:noWrap/>
            <w:hideMark/>
          </w:tcPr>
          <w:p w14:paraId="7B0BAD7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257</w:t>
            </w:r>
          </w:p>
        </w:tc>
        <w:tc>
          <w:tcPr>
            <w:tcW w:w="0" w:type="auto"/>
            <w:shd w:val="clear" w:color="auto" w:fill="auto"/>
            <w:noWrap/>
            <w:hideMark/>
          </w:tcPr>
          <w:p w14:paraId="0A0B7C1D"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4,579</w:t>
            </w:r>
          </w:p>
        </w:tc>
      </w:tr>
      <w:tr w:rsidR="00A00C97" w:rsidRPr="009E5255" w14:paraId="6BE96E2F" w14:textId="77777777" w:rsidTr="00F63F3E">
        <w:trPr>
          <w:trHeight w:val="20"/>
        </w:trPr>
        <w:tc>
          <w:tcPr>
            <w:tcW w:w="0" w:type="auto"/>
            <w:shd w:val="clear" w:color="auto" w:fill="auto"/>
            <w:noWrap/>
            <w:hideMark/>
          </w:tcPr>
          <w:p w14:paraId="5BD5E2E5"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376E588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2,747</w:t>
            </w:r>
          </w:p>
        </w:tc>
        <w:tc>
          <w:tcPr>
            <w:tcW w:w="0" w:type="auto"/>
            <w:shd w:val="clear" w:color="auto" w:fill="auto"/>
            <w:noWrap/>
            <w:hideMark/>
          </w:tcPr>
          <w:p w14:paraId="1F4673F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3,077</w:t>
            </w:r>
          </w:p>
        </w:tc>
        <w:tc>
          <w:tcPr>
            <w:tcW w:w="0" w:type="auto"/>
            <w:shd w:val="clear" w:color="auto" w:fill="auto"/>
            <w:noWrap/>
            <w:hideMark/>
          </w:tcPr>
          <w:p w14:paraId="6CDB33B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7,171</w:t>
            </w:r>
          </w:p>
        </w:tc>
        <w:tc>
          <w:tcPr>
            <w:tcW w:w="0" w:type="auto"/>
            <w:shd w:val="clear" w:color="auto" w:fill="auto"/>
            <w:noWrap/>
            <w:hideMark/>
          </w:tcPr>
          <w:p w14:paraId="305C497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65,501</w:t>
            </w:r>
          </w:p>
        </w:tc>
        <w:tc>
          <w:tcPr>
            <w:tcW w:w="0" w:type="auto"/>
            <w:shd w:val="clear" w:color="auto" w:fill="auto"/>
            <w:noWrap/>
            <w:hideMark/>
          </w:tcPr>
          <w:p w14:paraId="5F7B9E2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70,582</w:t>
            </w:r>
          </w:p>
        </w:tc>
        <w:tc>
          <w:tcPr>
            <w:tcW w:w="0" w:type="auto"/>
            <w:shd w:val="clear" w:color="auto" w:fill="auto"/>
            <w:noWrap/>
            <w:hideMark/>
          </w:tcPr>
          <w:p w14:paraId="246FB11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29,078</w:t>
            </w:r>
          </w:p>
        </w:tc>
      </w:tr>
      <w:tr w:rsidR="00A00C97" w:rsidRPr="009E5255" w14:paraId="0AC451E5" w14:textId="77777777" w:rsidTr="00F63F3E">
        <w:trPr>
          <w:trHeight w:val="20"/>
        </w:trPr>
        <w:tc>
          <w:tcPr>
            <w:tcW w:w="0" w:type="auto"/>
            <w:gridSpan w:val="7"/>
            <w:shd w:val="clear" w:color="auto" w:fill="auto"/>
            <w:noWrap/>
            <w:hideMark/>
          </w:tcPr>
          <w:p w14:paraId="7534EF11"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Vincristine</w:t>
            </w:r>
          </w:p>
        </w:tc>
      </w:tr>
      <w:tr w:rsidR="00A00C97" w:rsidRPr="009E5255" w14:paraId="63C21BA2" w14:textId="77777777" w:rsidTr="00F63F3E">
        <w:trPr>
          <w:trHeight w:val="20"/>
        </w:trPr>
        <w:tc>
          <w:tcPr>
            <w:tcW w:w="0" w:type="auto"/>
            <w:shd w:val="clear" w:color="auto" w:fill="auto"/>
            <w:noWrap/>
            <w:hideMark/>
          </w:tcPr>
          <w:p w14:paraId="28867544"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494D7896"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0,424</w:t>
            </w:r>
          </w:p>
        </w:tc>
        <w:tc>
          <w:tcPr>
            <w:tcW w:w="0" w:type="auto"/>
            <w:shd w:val="clear" w:color="auto" w:fill="auto"/>
            <w:noWrap/>
            <w:hideMark/>
          </w:tcPr>
          <w:p w14:paraId="3C17E5E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1,705</w:t>
            </w:r>
          </w:p>
        </w:tc>
        <w:tc>
          <w:tcPr>
            <w:tcW w:w="0" w:type="auto"/>
            <w:shd w:val="clear" w:color="auto" w:fill="auto"/>
            <w:noWrap/>
            <w:hideMark/>
          </w:tcPr>
          <w:p w14:paraId="7BDB15A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1,357</w:t>
            </w:r>
          </w:p>
        </w:tc>
        <w:tc>
          <w:tcPr>
            <w:tcW w:w="0" w:type="auto"/>
            <w:shd w:val="clear" w:color="auto" w:fill="auto"/>
            <w:noWrap/>
            <w:hideMark/>
          </w:tcPr>
          <w:p w14:paraId="1EDB4A0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1,517</w:t>
            </w:r>
          </w:p>
        </w:tc>
        <w:tc>
          <w:tcPr>
            <w:tcW w:w="0" w:type="auto"/>
            <w:shd w:val="clear" w:color="auto" w:fill="auto"/>
            <w:noWrap/>
            <w:hideMark/>
          </w:tcPr>
          <w:p w14:paraId="5DB34FE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4,241</w:t>
            </w:r>
          </w:p>
        </w:tc>
        <w:tc>
          <w:tcPr>
            <w:tcW w:w="0" w:type="auto"/>
            <w:shd w:val="clear" w:color="auto" w:fill="auto"/>
            <w:noWrap/>
            <w:hideMark/>
          </w:tcPr>
          <w:p w14:paraId="430CF93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9,244</w:t>
            </w:r>
          </w:p>
        </w:tc>
      </w:tr>
      <w:tr w:rsidR="00A00C97" w:rsidRPr="009E5255" w14:paraId="31D4091F" w14:textId="77777777" w:rsidTr="00F63F3E">
        <w:trPr>
          <w:trHeight w:val="20"/>
        </w:trPr>
        <w:tc>
          <w:tcPr>
            <w:tcW w:w="0" w:type="auto"/>
            <w:shd w:val="clear" w:color="auto" w:fill="auto"/>
            <w:noWrap/>
            <w:hideMark/>
          </w:tcPr>
          <w:p w14:paraId="28AAEF78"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40B18B5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72</w:t>
            </w:r>
          </w:p>
        </w:tc>
        <w:tc>
          <w:tcPr>
            <w:tcW w:w="0" w:type="auto"/>
            <w:shd w:val="clear" w:color="auto" w:fill="auto"/>
            <w:noWrap/>
            <w:hideMark/>
          </w:tcPr>
          <w:p w14:paraId="763C2E2C"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66</w:t>
            </w:r>
          </w:p>
        </w:tc>
        <w:tc>
          <w:tcPr>
            <w:tcW w:w="0" w:type="auto"/>
            <w:shd w:val="clear" w:color="auto" w:fill="auto"/>
            <w:noWrap/>
            <w:hideMark/>
          </w:tcPr>
          <w:p w14:paraId="7DC4417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94</w:t>
            </w:r>
          </w:p>
        </w:tc>
        <w:tc>
          <w:tcPr>
            <w:tcW w:w="0" w:type="auto"/>
            <w:shd w:val="clear" w:color="auto" w:fill="auto"/>
            <w:noWrap/>
            <w:hideMark/>
          </w:tcPr>
          <w:p w14:paraId="6D0FAF2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324</w:t>
            </w:r>
          </w:p>
        </w:tc>
        <w:tc>
          <w:tcPr>
            <w:tcW w:w="0" w:type="auto"/>
            <w:shd w:val="clear" w:color="auto" w:fill="auto"/>
            <w:noWrap/>
            <w:hideMark/>
          </w:tcPr>
          <w:p w14:paraId="0DBFEF19"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027</w:t>
            </w:r>
          </w:p>
        </w:tc>
        <w:tc>
          <w:tcPr>
            <w:tcW w:w="0" w:type="auto"/>
            <w:shd w:val="clear" w:color="auto" w:fill="auto"/>
            <w:noWrap/>
            <w:hideMark/>
          </w:tcPr>
          <w:p w14:paraId="174449E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683</w:t>
            </w:r>
          </w:p>
        </w:tc>
      </w:tr>
      <w:tr w:rsidR="00A00C97" w:rsidRPr="009E5255" w14:paraId="32F28713" w14:textId="77777777" w:rsidTr="00F63F3E">
        <w:trPr>
          <w:trHeight w:val="20"/>
        </w:trPr>
        <w:tc>
          <w:tcPr>
            <w:tcW w:w="0" w:type="auto"/>
            <w:shd w:val="clear" w:color="auto" w:fill="auto"/>
            <w:noWrap/>
            <w:hideMark/>
          </w:tcPr>
          <w:p w14:paraId="2E6EBAD0"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69017B27"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3,496</w:t>
            </w:r>
          </w:p>
        </w:tc>
        <w:tc>
          <w:tcPr>
            <w:tcW w:w="0" w:type="auto"/>
            <w:shd w:val="clear" w:color="auto" w:fill="auto"/>
            <w:noWrap/>
            <w:hideMark/>
          </w:tcPr>
          <w:p w14:paraId="78DE6CD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3,371</w:t>
            </w:r>
          </w:p>
        </w:tc>
        <w:tc>
          <w:tcPr>
            <w:tcW w:w="0" w:type="auto"/>
            <w:shd w:val="clear" w:color="auto" w:fill="auto"/>
            <w:noWrap/>
            <w:hideMark/>
          </w:tcPr>
          <w:p w14:paraId="080286F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3,951</w:t>
            </w:r>
          </w:p>
        </w:tc>
        <w:tc>
          <w:tcPr>
            <w:tcW w:w="0" w:type="auto"/>
            <w:shd w:val="clear" w:color="auto" w:fill="auto"/>
            <w:noWrap/>
            <w:hideMark/>
          </w:tcPr>
          <w:p w14:paraId="64008C2B"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2,841</w:t>
            </w:r>
          </w:p>
        </w:tc>
        <w:tc>
          <w:tcPr>
            <w:tcW w:w="0" w:type="auto"/>
            <w:shd w:val="clear" w:color="auto" w:fill="auto"/>
            <w:noWrap/>
            <w:hideMark/>
          </w:tcPr>
          <w:p w14:paraId="040E30A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56,268</w:t>
            </w:r>
          </w:p>
        </w:tc>
        <w:tc>
          <w:tcPr>
            <w:tcW w:w="0" w:type="auto"/>
            <w:shd w:val="clear" w:color="auto" w:fill="auto"/>
            <w:noWrap/>
            <w:hideMark/>
          </w:tcPr>
          <w:p w14:paraId="2F6E3BA2"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69,927</w:t>
            </w:r>
          </w:p>
        </w:tc>
      </w:tr>
      <w:tr w:rsidR="00A00C97" w:rsidRPr="009E5255" w14:paraId="0ACA7A6C" w14:textId="77777777" w:rsidTr="00F63F3E">
        <w:trPr>
          <w:trHeight w:val="20"/>
        </w:trPr>
        <w:tc>
          <w:tcPr>
            <w:tcW w:w="0" w:type="auto"/>
            <w:gridSpan w:val="7"/>
            <w:shd w:val="clear" w:color="auto" w:fill="auto"/>
            <w:noWrap/>
            <w:hideMark/>
          </w:tcPr>
          <w:p w14:paraId="1D34B9D9" w14:textId="77777777" w:rsidR="00A00C97" w:rsidRPr="009E5255" w:rsidRDefault="00A00C97" w:rsidP="00F63F3E">
            <w:pPr>
              <w:pStyle w:val="NoSpacing"/>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Vinorelbine</w:t>
            </w:r>
          </w:p>
        </w:tc>
      </w:tr>
      <w:tr w:rsidR="00A00C97" w:rsidRPr="009E5255" w14:paraId="3C8C41BA" w14:textId="77777777" w:rsidTr="00F63F3E">
        <w:trPr>
          <w:trHeight w:val="20"/>
        </w:trPr>
        <w:tc>
          <w:tcPr>
            <w:tcW w:w="0" w:type="auto"/>
            <w:shd w:val="clear" w:color="auto" w:fill="auto"/>
            <w:noWrap/>
            <w:hideMark/>
          </w:tcPr>
          <w:p w14:paraId="14C74ABE"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Hospital</w:t>
            </w:r>
          </w:p>
        </w:tc>
        <w:tc>
          <w:tcPr>
            <w:tcW w:w="0" w:type="auto"/>
            <w:shd w:val="clear" w:color="auto" w:fill="auto"/>
            <w:noWrap/>
            <w:hideMark/>
          </w:tcPr>
          <w:p w14:paraId="3C8B15C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34,181</w:t>
            </w:r>
          </w:p>
        </w:tc>
        <w:tc>
          <w:tcPr>
            <w:tcW w:w="0" w:type="auto"/>
            <w:shd w:val="clear" w:color="auto" w:fill="auto"/>
            <w:noWrap/>
            <w:hideMark/>
          </w:tcPr>
          <w:p w14:paraId="3ECEE9A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1,624</w:t>
            </w:r>
          </w:p>
        </w:tc>
        <w:tc>
          <w:tcPr>
            <w:tcW w:w="0" w:type="auto"/>
            <w:shd w:val="clear" w:color="auto" w:fill="auto"/>
            <w:noWrap/>
            <w:hideMark/>
          </w:tcPr>
          <w:p w14:paraId="22E58EC5"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28,801</w:t>
            </w:r>
          </w:p>
        </w:tc>
        <w:tc>
          <w:tcPr>
            <w:tcW w:w="0" w:type="auto"/>
            <w:shd w:val="clear" w:color="auto" w:fill="auto"/>
            <w:noWrap/>
            <w:hideMark/>
          </w:tcPr>
          <w:p w14:paraId="5BA2E7C4"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00,751</w:t>
            </w:r>
          </w:p>
        </w:tc>
        <w:tc>
          <w:tcPr>
            <w:tcW w:w="0" w:type="auto"/>
            <w:shd w:val="clear" w:color="auto" w:fill="auto"/>
            <w:noWrap/>
            <w:hideMark/>
          </w:tcPr>
          <w:p w14:paraId="13A23FF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47,166</w:t>
            </w:r>
          </w:p>
        </w:tc>
        <w:tc>
          <w:tcPr>
            <w:tcW w:w="0" w:type="auto"/>
            <w:shd w:val="clear" w:color="auto" w:fill="auto"/>
            <w:noWrap/>
            <w:hideMark/>
          </w:tcPr>
          <w:p w14:paraId="527DBB6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22,523</w:t>
            </w:r>
          </w:p>
        </w:tc>
      </w:tr>
      <w:tr w:rsidR="00A00C97" w:rsidRPr="009E5255" w14:paraId="33B333B7" w14:textId="77777777" w:rsidTr="00F63F3E">
        <w:trPr>
          <w:trHeight w:val="20"/>
        </w:trPr>
        <w:tc>
          <w:tcPr>
            <w:tcW w:w="0" w:type="auto"/>
            <w:shd w:val="clear" w:color="auto" w:fill="auto"/>
            <w:noWrap/>
            <w:hideMark/>
          </w:tcPr>
          <w:p w14:paraId="6BC26372"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Retail</w:t>
            </w:r>
          </w:p>
        </w:tc>
        <w:tc>
          <w:tcPr>
            <w:tcW w:w="0" w:type="auto"/>
            <w:shd w:val="clear" w:color="auto" w:fill="auto"/>
            <w:noWrap/>
            <w:hideMark/>
          </w:tcPr>
          <w:p w14:paraId="1B6DF55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6,151</w:t>
            </w:r>
          </w:p>
        </w:tc>
        <w:tc>
          <w:tcPr>
            <w:tcW w:w="0" w:type="auto"/>
            <w:shd w:val="clear" w:color="auto" w:fill="auto"/>
            <w:noWrap/>
            <w:hideMark/>
          </w:tcPr>
          <w:p w14:paraId="6468E34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838</w:t>
            </w:r>
          </w:p>
        </w:tc>
        <w:tc>
          <w:tcPr>
            <w:tcW w:w="0" w:type="auto"/>
            <w:shd w:val="clear" w:color="auto" w:fill="auto"/>
            <w:noWrap/>
            <w:hideMark/>
          </w:tcPr>
          <w:p w14:paraId="26E476EF"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5,981</w:t>
            </w:r>
          </w:p>
        </w:tc>
        <w:tc>
          <w:tcPr>
            <w:tcW w:w="0" w:type="auto"/>
            <w:shd w:val="clear" w:color="auto" w:fill="auto"/>
            <w:noWrap/>
            <w:hideMark/>
          </w:tcPr>
          <w:p w14:paraId="25B37BA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0,417</w:t>
            </w:r>
          </w:p>
        </w:tc>
        <w:tc>
          <w:tcPr>
            <w:tcW w:w="0" w:type="auto"/>
            <w:shd w:val="clear" w:color="auto" w:fill="auto"/>
            <w:noWrap/>
            <w:hideMark/>
          </w:tcPr>
          <w:p w14:paraId="719A89E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2,364</w:t>
            </w:r>
          </w:p>
        </w:tc>
        <w:tc>
          <w:tcPr>
            <w:tcW w:w="0" w:type="auto"/>
            <w:shd w:val="clear" w:color="auto" w:fill="auto"/>
            <w:noWrap/>
            <w:hideMark/>
          </w:tcPr>
          <w:p w14:paraId="50AA636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90,751</w:t>
            </w:r>
          </w:p>
        </w:tc>
      </w:tr>
      <w:tr w:rsidR="00A00C97" w:rsidRPr="009E5255" w14:paraId="1165F56C" w14:textId="77777777" w:rsidTr="00F63F3E">
        <w:trPr>
          <w:trHeight w:val="20"/>
        </w:trPr>
        <w:tc>
          <w:tcPr>
            <w:tcW w:w="0" w:type="auto"/>
            <w:shd w:val="clear" w:color="auto" w:fill="auto"/>
            <w:noWrap/>
            <w:hideMark/>
          </w:tcPr>
          <w:p w14:paraId="7CD3C526" w14:textId="77777777" w:rsidR="00A00C97" w:rsidRPr="009E5255" w:rsidRDefault="00A00C97" w:rsidP="00F63F3E">
            <w:pPr>
              <w:pStyle w:val="NoSpacing"/>
              <w:ind w:left="89"/>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Total</w:t>
            </w:r>
          </w:p>
        </w:tc>
        <w:tc>
          <w:tcPr>
            <w:tcW w:w="0" w:type="auto"/>
            <w:shd w:val="clear" w:color="auto" w:fill="auto"/>
            <w:noWrap/>
            <w:hideMark/>
          </w:tcPr>
          <w:p w14:paraId="633F428E"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70,332</w:t>
            </w:r>
          </w:p>
        </w:tc>
        <w:tc>
          <w:tcPr>
            <w:tcW w:w="0" w:type="auto"/>
            <w:shd w:val="clear" w:color="auto" w:fill="auto"/>
            <w:noWrap/>
            <w:hideMark/>
          </w:tcPr>
          <w:p w14:paraId="0CE93641"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27,462</w:t>
            </w:r>
          </w:p>
        </w:tc>
        <w:tc>
          <w:tcPr>
            <w:tcW w:w="0" w:type="auto"/>
            <w:shd w:val="clear" w:color="auto" w:fill="auto"/>
            <w:noWrap/>
            <w:hideMark/>
          </w:tcPr>
          <w:p w14:paraId="69D307F8"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44,782</w:t>
            </w:r>
          </w:p>
        </w:tc>
        <w:tc>
          <w:tcPr>
            <w:tcW w:w="0" w:type="auto"/>
            <w:shd w:val="clear" w:color="auto" w:fill="auto"/>
            <w:noWrap/>
            <w:hideMark/>
          </w:tcPr>
          <w:p w14:paraId="5FE5A350"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311,168</w:t>
            </w:r>
          </w:p>
        </w:tc>
        <w:tc>
          <w:tcPr>
            <w:tcW w:w="0" w:type="auto"/>
            <w:shd w:val="clear" w:color="auto" w:fill="auto"/>
            <w:noWrap/>
            <w:hideMark/>
          </w:tcPr>
          <w:p w14:paraId="07B71553"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259,530</w:t>
            </w:r>
          </w:p>
        </w:tc>
        <w:tc>
          <w:tcPr>
            <w:tcW w:w="0" w:type="auto"/>
            <w:shd w:val="clear" w:color="auto" w:fill="auto"/>
            <w:noWrap/>
            <w:hideMark/>
          </w:tcPr>
          <w:p w14:paraId="15B9BBCA" w14:textId="77777777" w:rsidR="00A00C97" w:rsidRPr="009E5255" w:rsidRDefault="00A00C97" w:rsidP="00EA0B5A">
            <w:pPr>
              <w:pStyle w:val="NoSpacing"/>
              <w:jc w:val="center"/>
              <w:rPr>
                <w:rFonts w:asciiTheme="majorHAnsi" w:hAnsiTheme="majorHAnsi" w:cstheme="majorHAnsi"/>
                <w:color w:val="000000" w:themeColor="text1"/>
                <w:szCs w:val="20"/>
                <w:lang w:eastAsia="en-AU"/>
              </w:rPr>
            </w:pPr>
            <w:r w:rsidRPr="009E5255">
              <w:rPr>
                <w:rFonts w:asciiTheme="majorHAnsi" w:hAnsiTheme="majorHAnsi" w:cstheme="majorHAnsi"/>
                <w:color w:val="000000" w:themeColor="text1"/>
                <w:szCs w:val="20"/>
              </w:rPr>
              <w:t>1,613,274</w:t>
            </w:r>
          </w:p>
        </w:tc>
      </w:tr>
    </w:tbl>
    <w:p w14:paraId="7BF1E2D1" w14:textId="7E0F3189"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0997579A" w14:textId="74EB91FE" w:rsidR="00A00C97" w:rsidRPr="009E5255" w:rsidRDefault="005229B8" w:rsidP="00777F39">
      <w:pPr>
        <w:pStyle w:val="Caption"/>
      </w:pPr>
      <w:bookmarkStart w:id="540" w:name="_Ref89163537"/>
      <w:r w:rsidRPr="009E5255">
        <w:t>Figure A</w:t>
      </w:r>
      <w:r w:rsidR="00E36C93">
        <w:fldChar w:fldCharType="begin"/>
      </w:r>
      <w:r w:rsidR="00E36C93">
        <w:instrText xml:space="preserve"> SEQ Figure_A \* ARABIC </w:instrText>
      </w:r>
      <w:r w:rsidR="00E36C93">
        <w:fldChar w:fldCharType="separate"/>
      </w:r>
      <w:r w:rsidR="000C766B">
        <w:rPr>
          <w:noProof/>
        </w:rPr>
        <w:t>75</w:t>
      </w:r>
      <w:r w:rsidR="00E36C93">
        <w:rPr>
          <w:noProof/>
        </w:rPr>
        <w:fldChar w:fldCharType="end"/>
      </w:r>
      <w:bookmarkEnd w:id="540"/>
      <w:r w:rsidRPr="009E5255">
        <w:t xml:space="preserve">. </w:t>
      </w:r>
      <w:r w:rsidR="00A00C97" w:rsidRPr="009E5255">
        <w:t xml:space="preserve">Total </w:t>
      </w:r>
      <w:r w:rsidR="008508F8" w:rsidRPr="009E5255">
        <w:t>u</w:t>
      </w:r>
      <w:r w:rsidR="00A00C97" w:rsidRPr="009E5255">
        <w:t xml:space="preserve">nits </w:t>
      </w:r>
      <w:r w:rsidR="008508F8" w:rsidRPr="009E5255">
        <w:t>p</w:t>
      </w:r>
      <w:r w:rsidR="00A00C97" w:rsidRPr="009E5255">
        <w:t>urchased by</w:t>
      </w:r>
      <w:r w:rsidR="008508F8" w:rsidRPr="009E5255">
        <w:t xml:space="preserve"> </w:t>
      </w:r>
      <w:r w:rsidR="00ED07F5" w:rsidRPr="009E5255">
        <w:t>EFC-listed drug</w:t>
      </w:r>
      <w:r w:rsidR="008508F8" w:rsidRPr="009E5255">
        <w:t xml:space="preserve"> and</w:t>
      </w:r>
      <w:r w:rsidR="00A00C97" w:rsidRPr="009E5255">
        <w:t xml:space="preserve"> </w:t>
      </w:r>
      <w:r w:rsidR="008508F8" w:rsidRPr="009E5255">
        <w:t>pharmacy setting</w:t>
      </w:r>
      <w:r w:rsidR="00A00C97" w:rsidRPr="009E5255">
        <w:t xml:space="preserve"> </w:t>
      </w:r>
      <w:r w:rsidR="008508F8" w:rsidRPr="009E5255">
        <w:t>(</w:t>
      </w:r>
      <w:r w:rsidR="00A00C97" w:rsidRPr="009E5255">
        <w:t>2016</w:t>
      </w:r>
      <w:r w:rsidR="008508F8" w:rsidRPr="009E5255">
        <w:t>-</w:t>
      </w:r>
      <w:r w:rsidR="00A00C97" w:rsidRPr="009E5255">
        <w:t>2020</w:t>
      </w:r>
      <w:r w:rsidR="008508F8" w:rsidRPr="009E5255">
        <w:t>)</w:t>
      </w:r>
    </w:p>
    <w:p w14:paraId="0E08632C" w14:textId="77777777" w:rsidR="00A00C97" w:rsidRPr="009E5255" w:rsidRDefault="00A00C97" w:rsidP="00A00C97">
      <w:pPr>
        <w:keepNext/>
        <w:keepLines/>
        <w:rPr>
          <w:color w:val="000000" w:themeColor="text1"/>
        </w:rPr>
      </w:pPr>
      <w:r w:rsidRPr="009E5255">
        <w:rPr>
          <w:noProof/>
        </w:rPr>
        <w:drawing>
          <wp:inline distT="0" distB="0" distL="0" distR="0" wp14:anchorId="3BA5A686" wp14:editId="6425DE41">
            <wp:extent cx="5044113" cy="6864263"/>
            <wp:effectExtent l="0" t="0" r="0" b="0"/>
            <wp:docPr id="188" name="Graphic 188" descr="a bar chart of the Total units purchased by EFC-listed drug and pharmacy setting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Graphic 188" descr="a bar chart of the Total units purchased by EFC-listed drug and pharmacy setting from 2016 to 2020"/>
                    <pic:cNvPicPr/>
                  </pic:nvPicPr>
                  <pic:blipFill>
                    <a:blip r:embed="rId234">
                      <a:extLst>
                        <a:ext uri="{96DAC541-7B7A-43D3-8B79-37D633B846F1}">
                          <asvg:svgBlip xmlns:asvg="http://schemas.microsoft.com/office/drawing/2016/SVG/main" r:embed="rId235"/>
                        </a:ext>
                      </a:extLst>
                    </a:blip>
                    <a:stretch>
                      <a:fillRect/>
                    </a:stretch>
                  </pic:blipFill>
                  <pic:spPr>
                    <a:xfrm>
                      <a:off x="0" y="0"/>
                      <a:ext cx="5051979" cy="6874968"/>
                    </a:xfrm>
                    <a:prstGeom prst="rect">
                      <a:avLst/>
                    </a:prstGeom>
                  </pic:spPr>
                </pic:pic>
              </a:graphicData>
            </a:graphic>
          </wp:inline>
        </w:drawing>
      </w:r>
    </w:p>
    <w:p w14:paraId="72D1599C" w14:textId="2DB60689"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6467B293" w14:textId="5F5F6A10" w:rsidR="00A00C97" w:rsidRPr="009E5255" w:rsidRDefault="005229B8" w:rsidP="00777F39">
      <w:pPr>
        <w:pStyle w:val="Caption"/>
      </w:pPr>
      <w:bookmarkStart w:id="541" w:name="_Ref93488218"/>
      <w:r w:rsidRPr="009E5255">
        <w:t>Figure A</w:t>
      </w:r>
      <w:r w:rsidR="00E36C93">
        <w:fldChar w:fldCharType="begin"/>
      </w:r>
      <w:r w:rsidR="00E36C93">
        <w:instrText xml:space="preserve"> SEQ Figure_A \* ARABIC </w:instrText>
      </w:r>
      <w:r w:rsidR="00E36C93">
        <w:fldChar w:fldCharType="separate"/>
      </w:r>
      <w:r w:rsidR="000C766B">
        <w:rPr>
          <w:noProof/>
        </w:rPr>
        <w:t>76</w:t>
      </w:r>
      <w:r w:rsidR="00E36C93">
        <w:rPr>
          <w:noProof/>
        </w:rPr>
        <w:fldChar w:fldCharType="end"/>
      </w:r>
      <w:bookmarkEnd w:id="541"/>
      <w:r w:rsidRPr="009E5255">
        <w:t xml:space="preserve">. </w:t>
      </w:r>
      <w:r w:rsidR="00A00C97" w:rsidRPr="009E5255">
        <w:t xml:space="preserve">Distribution of </w:t>
      </w:r>
      <w:r w:rsidR="008508F8" w:rsidRPr="009E5255">
        <w:t>u</w:t>
      </w:r>
      <w:r w:rsidR="00A00C97" w:rsidRPr="009E5255">
        <w:t xml:space="preserve">nits </w:t>
      </w:r>
      <w:r w:rsidR="008508F8" w:rsidRPr="009E5255">
        <w:t>p</w:t>
      </w:r>
      <w:r w:rsidR="00A00C97" w:rsidRPr="009E5255">
        <w:t>urchased by</w:t>
      </w:r>
      <w:r w:rsidR="008508F8" w:rsidRPr="009E5255">
        <w:t xml:space="preserve"> </w:t>
      </w:r>
      <w:r w:rsidR="00ED07F5" w:rsidRPr="009E5255">
        <w:t>EFC-listed drug</w:t>
      </w:r>
      <w:r w:rsidR="008508F8" w:rsidRPr="009E5255">
        <w:t xml:space="preserve"> and</w:t>
      </w:r>
      <w:r w:rsidR="00A00C97" w:rsidRPr="009E5255">
        <w:t xml:space="preserve"> </w:t>
      </w:r>
      <w:r w:rsidR="009E5255" w:rsidRPr="009E5255">
        <w:t>pharmacy</w:t>
      </w:r>
      <w:r w:rsidR="008508F8" w:rsidRPr="009E5255">
        <w:t xml:space="preserve"> setting</w:t>
      </w:r>
      <w:r w:rsidR="00A00C97" w:rsidRPr="009E5255">
        <w:t xml:space="preserve"> </w:t>
      </w:r>
      <w:r w:rsidR="008508F8" w:rsidRPr="009E5255">
        <w:t>(</w:t>
      </w:r>
      <w:r w:rsidR="00A00C97" w:rsidRPr="009E5255">
        <w:t>2016</w:t>
      </w:r>
      <w:r w:rsidR="00325EB2" w:rsidRPr="009E5255">
        <w:t xml:space="preserve"> </w:t>
      </w:r>
      <w:r w:rsidR="008508F8" w:rsidRPr="009E5255">
        <w:t>-</w:t>
      </w:r>
      <w:r w:rsidR="00325EB2" w:rsidRPr="009E5255">
        <w:t xml:space="preserve"> </w:t>
      </w:r>
      <w:r w:rsidR="00A00C97" w:rsidRPr="009E5255">
        <w:t>2020</w:t>
      </w:r>
      <w:r w:rsidR="008508F8" w:rsidRPr="009E5255">
        <w:t>)</w:t>
      </w:r>
    </w:p>
    <w:p w14:paraId="793AA9CF" w14:textId="77777777" w:rsidR="00A00C97" w:rsidRPr="009E5255" w:rsidRDefault="00A00C97" w:rsidP="00A00C97">
      <w:pPr>
        <w:pStyle w:val="NoSpacing"/>
        <w:keepNext/>
        <w:keepLines/>
        <w:rPr>
          <w:rFonts w:asciiTheme="majorHAnsi" w:hAnsiTheme="majorHAnsi" w:cstheme="majorHAnsi"/>
          <w:b/>
          <w:color w:val="000000" w:themeColor="text1"/>
        </w:rPr>
      </w:pPr>
      <w:r w:rsidRPr="009E5255">
        <w:rPr>
          <w:noProof/>
        </w:rPr>
        <w:drawing>
          <wp:inline distT="0" distB="0" distL="0" distR="0" wp14:anchorId="5527FF0E" wp14:editId="4841B310">
            <wp:extent cx="5731510" cy="3309620"/>
            <wp:effectExtent l="0" t="0" r="0" b="5080"/>
            <wp:docPr id="189" name="Graphic 189" descr="an area graph showing the Distribution of units purchased by EFC-listed drug and pharmacy setting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Graphic 189" descr="an area graph showing the Distribution of units purchased by EFC-listed drug and pharmacy setting from 2016 to 2020"/>
                    <pic:cNvPicPr/>
                  </pic:nvPicPr>
                  <pic:blipFill>
                    <a:blip r:embed="rId236">
                      <a:extLst>
                        <a:ext uri="{96DAC541-7B7A-43D3-8B79-37D633B846F1}">
                          <asvg:svgBlip xmlns:asvg="http://schemas.microsoft.com/office/drawing/2016/SVG/main" r:embed="rId237"/>
                        </a:ext>
                      </a:extLst>
                    </a:blip>
                    <a:stretch>
                      <a:fillRect/>
                    </a:stretch>
                  </pic:blipFill>
                  <pic:spPr>
                    <a:xfrm>
                      <a:off x="0" y="0"/>
                      <a:ext cx="5731510" cy="3309620"/>
                    </a:xfrm>
                    <a:prstGeom prst="rect">
                      <a:avLst/>
                    </a:prstGeom>
                  </pic:spPr>
                </pic:pic>
              </a:graphicData>
            </a:graphic>
          </wp:inline>
        </w:drawing>
      </w:r>
    </w:p>
    <w:p w14:paraId="5A91666E" w14:textId="2B2883AA"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17136A19" w14:textId="7BF7E1C5" w:rsidR="00A00C97" w:rsidRPr="009E5255" w:rsidRDefault="00A00C97" w:rsidP="00A00C97">
      <w:pPr>
        <w:rPr>
          <w:color w:val="000000" w:themeColor="text1"/>
        </w:rPr>
      </w:pPr>
      <w:r w:rsidRPr="009E5255">
        <w:rPr>
          <w:color w:val="000000" w:themeColor="text1"/>
        </w:rPr>
        <w:t xml:space="preserve">A summary of the total units purchased by drug and compounding status is provided in </w:t>
      </w:r>
      <w:r w:rsidRPr="009E5255">
        <w:rPr>
          <w:color w:val="000000" w:themeColor="text1"/>
        </w:rPr>
        <w:fldChar w:fldCharType="begin"/>
      </w:r>
      <w:r w:rsidRPr="009E5255">
        <w:rPr>
          <w:color w:val="000000" w:themeColor="text1"/>
        </w:rPr>
        <w:instrText xml:space="preserve"> REF _Ref88489604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Table </w:t>
      </w:r>
      <w:r w:rsidR="000C766B" w:rsidRPr="000C766B">
        <w:rPr>
          <w:noProof/>
          <w:color w:val="000000" w:themeColor="text1"/>
        </w:rPr>
        <w:t>A46</w:t>
      </w:r>
      <w:r w:rsidRPr="009E5255">
        <w:rPr>
          <w:color w:val="000000" w:themeColor="text1"/>
        </w:rPr>
        <w:fldChar w:fldCharType="end"/>
      </w:r>
      <w:r w:rsidRPr="009E5255">
        <w:rPr>
          <w:color w:val="000000" w:themeColor="text1"/>
        </w:rPr>
        <w:t xml:space="preserve"> and </w:t>
      </w:r>
      <w:r w:rsidRPr="009E5255">
        <w:rPr>
          <w:color w:val="000000" w:themeColor="text1"/>
        </w:rPr>
        <w:fldChar w:fldCharType="begin"/>
      </w:r>
      <w:r w:rsidRPr="009E5255">
        <w:rPr>
          <w:color w:val="000000" w:themeColor="text1"/>
        </w:rPr>
        <w:instrText xml:space="preserve"> REF _Ref93488250 \h </w:instrText>
      </w:r>
      <w:r w:rsidRPr="009E5255">
        <w:rPr>
          <w:color w:val="000000" w:themeColor="text1"/>
        </w:rPr>
      </w:r>
      <w:r w:rsidRPr="009E5255">
        <w:rPr>
          <w:color w:val="000000" w:themeColor="text1"/>
        </w:rPr>
        <w:fldChar w:fldCharType="separate"/>
      </w:r>
      <w:r w:rsidR="000C766B" w:rsidRPr="009E5255">
        <w:t>Figure A</w:t>
      </w:r>
      <w:r w:rsidR="000C766B">
        <w:rPr>
          <w:noProof/>
        </w:rPr>
        <w:t>77</w:t>
      </w:r>
      <w:r w:rsidRPr="009E5255">
        <w:rPr>
          <w:color w:val="000000" w:themeColor="text1"/>
        </w:rPr>
        <w:fldChar w:fldCharType="end"/>
      </w:r>
      <w:r w:rsidRPr="009E5255">
        <w:rPr>
          <w:color w:val="000000" w:themeColor="text1"/>
        </w:rPr>
        <w:t xml:space="preserve">.  Overall, approximately half of the products purchased by hospitals and pharmacies were purchased in compounding solutions. </w:t>
      </w:r>
    </w:p>
    <w:p w14:paraId="5ED9F648" w14:textId="40545BEA" w:rsidR="00A00C97" w:rsidRPr="009E5255" w:rsidRDefault="00032C6F" w:rsidP="00777F39">
      <w:pPr>
        <w:pStyle w:val="Caption"/>
      </w:pPr>
      <w:bookmarkStart w:id="542" w:name="_Ref88489604"/>
      <w:r w:rsidRPr="009E5255">
        <w:t>Table A</w:t>
      </w:r>
      <w:r w:rsidR="00E36C93">
        <w:fldChar w:fldCharType="begin"/>
      </w:r>
      <w:r w:rsidR="00E36C93">
        <w:instrText xml:space="preserve"> SEQ Table_A \* ARABIC </w:instrText>
      </w:r>
      <w:r w:rsidR="00E36C93">
        <w:fldChar w:fldCharType="separate"/>
      </w:r>
      <w:r w:rsidR="000C766B">
        <w:rPr>
          <w:noProof/>
        </w:rPr>
        <w:t>46</w:t>
      </w:r>
      <w:r w:rsidR="00E36C93">
        <w:rPr>
          <w:noProof/>
        </w:rPr>
        <w:fldChar w:fldCharType="end"/>
      </w:r>
      <w:bookmarkEnd w:id="542"/>
      <w:r w:rsidRPr="009E5255">
        <w:t xml:space="preserve">. </w:t>
      </w:r>
      <w:r w:rsidR="00A00C97" w:rsidRPr="009E5255">
        <w:t xml:space="preserve">Total </w:t>
      </w:r>
      <w:r w:rsidR="008508F8" w:rsidRPr="009E5255">
        <w:t>u</w:t>
      </w:r>
      <w:r w:rsidR="00A00C97" w:rsidRPr="009E5255">
        <w:t xml:space="preserve">nits </w:t>
      </w:r>
      <w:r w:rsidR="008508F8" w:rsidRPr="009E5255">
        <w:t>p</w:t>
      </w:r>
      <w:r w:rsidR="00A00C97" w:rsidRPr="009E5255">
        <w:t xml:space="preserve">urchased by </w:t>
      </w:r>
      <w:r w:rsidR="00456574" w:rsidRPr="009E5255">
        <w:t>EFC-listed drug</w:t>
      </w:r>
      <w:r w:rsidR="008508F8" w:rsidRPr="009E5255">
        <w:t xml:space="preserve"> and c</w:t>
      </w:r>
      <w:r w:rsidR="00A00C97" w:rsidRPr="009E5255">
        <w:t xml:space="preserve">ompounding </w:t>
      </w:r>
      <w:r w:rsidR="008508F8" w:rsidRPr="009E5255">
        <w:t>s</w:t>
      </w:r>
      <w:r w:rsidR="00A00C97" w:rsidRPr="009E5255">
        <w:t>tatus</w:t>
      </w:r>
      <w:r w:rsidR="00456574" w:rsidRPr="009E5255">
        <w:t xml:space="preserve"> (2016 - 2020)</w:t>
      </w:r>
    </w:p>
    <w:tbl>
      <w:tblPr>
        <w:tblW w:w="9776" w:type="dxa"/>
        <w:tblBorders>
          <w:bottom w:val="single" w:sz="4" w:space="0" w:color="auto"/>
        </w:tblBorders>
        <w:tblLayout w:type="fixed"/>
        <w:tblLook w:val="04A0" w:firstRow="1" w:lastRow="0" w:firstColumn="1" w:lastColumn="0" w:noHBand="0" w:noVBand="1"/>
        <w:tblCaption w:val="Total units purchased by EFC-listed drug and compounding status from 2016 to 2020"/>
      </w:tblPr>
      <w:tblGrid>
        <w:gridCol w:w="1413"/>
        <w:gridCol w:w="1393"/>
        <w:gridCol w:w="1394"/>
        <w:gridCol w:w="1394"/>
        <w:gridCol w:w="1394"/>
        <w:gridCol w:w="1394"/>
        <w:gridCol w:w="1394"/>
      </w:tblGrid>
      <w:tr w:rsidR="00A00C97" w:rsidRPr="009E5255" w14:paraId="0285DFB6" w14:textId="77777777" w:rsidTr="004B2115">
        <w:trPr>
          <w:trHeight w:val="20"/>
          <w:tblHeader/>
        </w:trPr>
        <w:tc>
          <w:tcPr>
            <w:tcW w:w="1413" w:type="dxa"/>
            <w:tcBorders>
              <w:bottom w:val="single" w:sz="4" w:space="0" w:color="auto"/>
            </w:tcBorders>
            <w:shd w:val="clear" w:color="auto" w:fill="auto"/>
            <w:noWrap/>
            <w:vAlign w:val="bottom"/>
            <w:hideMark/>
          </w:tcPr>
          <w:p w14:paraId="6ACA00A5" w14:textId="4A68A780" w:rsidR="00A00C97" w:rsidRPr="009E5255" w:rsidRDefault="004B2115" w:rsidP="004B2115">
            <w:pPr>
              <w:pStyle w:val="NoSpacing"/>
              <w:rPr>
                <w:rFonts w:asciiTheme="majorHAnsi" w:hAnsiTheme="majorHAnsi" w:cstheme="majorHAnsi"/>
                <w:bCs/>
                <w:i/>
                <w:iCs/>
                <w:color w:val="000000" w:themeColor="text1"/>
                <w:lang w:eastAsia="en-AU"/>
              </w:rPr>
            </w:pPr>
            <w:r w:rsidRPr="009E5255">
              <w:rPr>
                <w:rFonts w:asciiTheme="majorHAnsi" w:hAnsiTheme="majorHAnsi" w:cstheme="majorHAnsi"/>
                <w:bCs/>
                <w:i/>
                <w:iCs/>
                <w:color w:val="000000" w:themeColor="text1"/>
                <w:lang w:eastAsia="en-AU"/>
              </w:rPr>
              <w:t>Drug</w:t>
            </w:r>
          </w:p>
        </w:tc>
        <w:tc>
          <w:tcPr>
            <w:tcW w:w="1393" w:type="dxa"/>
            <w:tcBorders>
              <w:bottom w:val="single" w:sz="4" w:space="0" w:color="auto"/>
            </w:tcBorders>
            <w:shd w:val="clear" w:color="auto" w:fill="auto"/>
            <w:noWrap/>
            <w:vAlign w:val="bottom"/>
            <w:hideMark/>
          </w:tcPr>
          <w:p w14:paraId="6287A7A2" w14:textId="77777777" w:rsidR="00A00C97" w:rsidRPr="009E5255" w:rsidRDefault="00A00C97" w:rsidP="004B2115">
            <w:pPr>
              <w:pStyle w:val="NoSpacing"/>
              <w:jc w:val="center"/>
              <w:rPr>
                <w:rFonts w:asciiTheme="majorHAnsi" w:hAnsiTheme="majorHAnsi" w:cstheme="majorHAnsi"/>
                <w:bCs/>
                <w:i/>
                <w:iCs/>
                <w:color w:val="000000" w:themeColor="text1"/>
                <w:lang w:eastAsia="en-AU"/>
              </w:rPr>
            </w:pPr>
            <w:r w:rsidRPr="009E5255">
              <w:rPr>
                <w:rFonts w:asciiTheme="majorHAnsi" w:hAnsiTheme="majorHAnsi" w:cstheme="majorHAnsi"/>
                <w:bCs/>
                <w:i/>
                <w:iCs/>
                <w:color w:val="000000" w:themeColor="text1"/>
                <w:lang w:eastAsia="en-AU"/>
              </w:rPr>
              <w:t>2016</w:t>
            </w:r>
          </w:p>
        </w:tc>
        <w:tc>
          <w:tcPr>
            <w:tcW w:w="1394" w:type="dxa"/>
            <w:tcBorders>
              <w:bottom w:val="single" w:sz="4" w:space="0" w:color="auto"/>
            </w:tcBorders>
            <w:shd w:val="clear" w:color="auto" w:fill="auto"/>
            <w:noWrap/>
            <w:vAlign w:val="bottom"/>
            <w:hideMark/>
          </w:tcPr>
          <w:p w14:paraId="0936EF0F" w14:textId="77777777" w:rsidR="00A00C97" w:rsidRPr="009E5255" w:rsidRDefault="00A00C97" w:rsidP="004B2115">
            <w:pPr>
              <w:pStyle w:val="NoSpacing"/>
              <w:jc w:val="center"/>
              <w:rPr>
                <w:rFonts w:asciiTheme="majorHAnsi" w:hAnsiTheme="majorHAnsi" w:cstheme="majorHAnsi"/>
                <w:bCs/>
                <w:i/>
                <w:iCs/>
                <w:color w:val="000000" w:themeColor="text1"/>
                <w:lang w:eastAsia="en-AU"/>
              </w:rPr>
            </w:pPr>
            <w:r w:rsidRPr="009E5255">
              <w:rPr>
                <w:rFonts w:asciiTheme="majorHAnsi" w:hAnsiTheme="majorHAnsi" w:cstheme="majorHAnsi"/>
                <w:bCs/>
                <w:i/>
                <w:iCs/>
                <w:color w:val="000000" w:themeColor="text1"/>
                <w:lang w:eastAsia="en-AU"/>
              </w:rPr>
              <w:t>2017</w:t>
            </w:r>
          </w:p>
        </w:tc>
        <w:tc>
          <w:tcPr>
            <w:tcW w:w="1394" w:type="dxa"/>
            <w:tcBorders>
              <w:bottom w:val="single" w:sz="4" w:space="0" w:color="auto"/>
            </w:tcBorders>
            <w:shd w:val="clear" w:color="auto" w:fill="auto"/>
            <w:noWrap/>
            <w:vAlign w:val="bottom"/>
            <w:hideMark/>
          </w:tcPr>
          <w:p w14:paraId="1B7DD9EF" w14:textId="77777777" w:rsidR="00A00C97" w:rsidRPr="009E5255" w:rsidRDefault="00A00C97" w:rsidP="004B2115">
            <w:pPr>
              <w:pStyle w:val="NoSpacing"/>
              <w:jc w:val="center"/>
              <w:rPr>
                <w:rFonts w:asciiTheme="majorHAnsi" w:hAnsiTheme="majorHAnsi" w:cstheme="majorHAnsi"/>
                <w:bCs/>
                <w:i/>
                <w:iCs/>
                <w:color w:val="000000" w:themeColor="text1"/>
                <w:lang w:eastAsia="en-AU"/>
              </w:rPr>
            </w:pPr>
            <w:r w:rsidRPr="009E5255">
              <w:rPr>
                <w:rFonts w:asciiTheme="majorHAnsi" w:hAnsiTheme="majorHAnsi" w:cstheme="majorHAnsi"/>
                <w:bCs/>
                <w:i/>
                <w:iCs/>
                <w:color w:val="000000" w:themeColor="text1"/>
                <w:lang w:eastAsia="en-AU"/>
              </w:rPr>
              <w:t>2018</w:t>
            </w:r>
          </w:p>
        </w:tc>
        <w:tc>
          <w:tcPr>
            <w:tcW w:w="1394" w:type="dxa"/>
            <w:tcBorders>
              <w:bottom w:val="single" w:sz="4" w:space="0" w:color="auto"/>
            </w:tcBorders>
            <w:shd w:val="clear" w:color="auto" w:fill="auto"/>
            <w:noWrap/>
            <w:vAlign w:val="bottom"/>
            <w:hideMark/>
          </w:tcPr>
          <w:p w14:paraId="461E643D" w14:textId="77777777" w:rsidR="00A00C97" w:rsidRPr="009E5255" w:rsidRDefault="00A00C97" w:rsidP="004B2115">
            <w:pPr>
              <w:pStyle w:val="NoSpacing"/>
              <w:jc w:val="center"/>
              <w:rPr>
                <w:rFonts w:asciiTheme="majorHAnsi" w:hAnsiTheme="majorHAnsi" w:cstheme="majorHAnsi"/>
                <w:bCs/>
                <w:i/>
                <w:iCs/>
                <w:color w:val="000000" w:themeColor="text1"/>
                <w:lang w:eastAsia="en-AU"/>
              </w:rPr>
            </w:pPr>
            <w:r w:rsidRPr="009E5255">
              <w:rPr>
                <w:rFonts w:asciiTheme="majorHAnsi" w:hAnsiTheme="majorHAnsi" w:cstheme="majorHAnsi"/>
                <w:bCs/>
                <w:i/>
                <w:iCs/>
                <w:color w:val="000000" w:themeColor="text1"/>
                <w:lang w:eastAsia="en-AU"/>
              </w:rPr>
              <w:t>2019</w:t>
            </w:r>
          </w:p>
        </w:tc>
        <w:tc>
          <w:tcPr>
            <w:tcW w:w="1394" w:type="dxa"/>
            <w:tcBorders>
              <w:bottom w:val="single" w:sz="4" w:space="0" w:color="auto"/>
            </w:tcBorders>
            <w:shd w:val="clear" w:color="auto" w:fill="auto"/>
            <w:noWrap/>
            <w:vAlign w:val="bottom"/>
            <w:hideMark/>
          </w:tcPr>
          <w:p w14:paraId="16F85DC4" w14:textId="77777777" w:rsidR="00A00C97" w:rsidRPr="009E5255" w:rsidRDefault="00A00C97" w:rsidP="004B2115">
            <w:pPr>
              <w:pStyle w:val="NoSpacing"/>
              <w:jc w:val="center"/>
              <w:rPr>
                <w:rFonts w:asciiTheme="majorHAnsi" w:hAnsiTheme="majorHAnsi" w:cstheme="majorHAnsi"/>
                <w:bCs/>
                <w:i/>
                <w:iCs/>
                <w:color w:val="000000" w:themeColor="text1"/>
                <w:lang w:eastAsia="en-AU"/>
              </w:rPr>
            </w:pPr>
            <w:r w:rsidRPr="009E5255">
              <w:rPr>
                <w:rFonts w:asciiTheme="majorHAnsi" w:hAnsiTheme="majorHAnsi" w:cstheme="majorHAnsi"/>
                <w:bCs/>
                <w:i/>
                <w:iCs/>
                <w:color w:val="000000" w:themeColor="text1"/>
                <w:lang w:eastAsia="en-AU"/>
              </w:rPr>
              <w:t>2020</w:t>
            </w:r>
          </w:p>
        </w:tc>
        <w:tc>
          <w:tcPr>
            <w:tcW w:w="1394" w:type="dxa"/>
            <w:tcBorders>
              <w:bottom w:val="single" w:sz="4" w:space="0" w:color="auto"/>
            </w:tcBorders>
            <w:shd w:val="clear" w:color="auto" w:fill="auto"/>
            <w:noWrap/>
            <w:vAlign w:val="bottom"/>
            <w:hideMark/>
          </w:tcPr>
          <w:p w14:paraId="5131E75E" w14:textId="77777777" w:rsidR="00A00C97" w:rsidRPr="009E5255" w:rsidRDefault="00A00C97" w:rsidP="004B2115">
            <w:pPr>
              <w:pStyle w:val="NoSpacing"/>
              <w:jc w:val="center"/>
              <w:rPr>
                <w:rFonts w:asciiTheme="majorHAnsi" w:hAnsiTheme="majorHAnsi" w:cstheme="majorHAnsi"/>
                <w:bCs/>
                <w:i/>
                <w:iCs/>
                <w:color w:val="000000" w:themeColor="text1"/>
                <w:lang w:eastAsia="en-AU"/>
              </w:rPr>
            </w:pPr>
            <w:r w:rsidRPr="009E5255">
              <w:rPr>
                <w:rFonts w:asciiTheme="majorHAnsi" w:hAnsiTheme="majorHAnsi" w:cstheme="majorHAnsi"/>
                <w:bCs/>
                <w:i/>
                <w:iCs/>
                <w:color w:val="000000" w:themeColor="text1"/>
                <w:lang w:eastAsia="en-AU"/>
              </w:rPr>
              <w:t>2016-2020</w:t>
            </w:r>
          </w:p>
        </w:tc>
      </w:tr>
      <w:tr w:rsidR="00A00C97" w:rsidRPr="009E5255" w14:paraId="1AB155A3" w14:textId="77777777" w:rsidTr="004B2115">
        <w:trPr>
          <w:trHeight w:val="20"/>
        </w:trPr>
        <w:tc>
          <w:tcPr>
            <w:tcW w:w="9776" w:type="dxa"/>
            <w:gridSpan w:val="7"/>
            <w:tcBorders>
              <w:top w:val="single" w:sz="4" w:space="0" w:color="auto"/>
            </w:tcBorders>
            <w:shd w:val="clear" w:color="auto" w:fill="auto"/>
            <w:noWrap/>
            <w:vAlign w:val="center"/>
            <w:hideMark/>
          </w:tcPr>
          <w:p w14:paraId="64E4056F"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Arsenic</w:t>
            </w:r>
          </w:p>
        </w:tc>
      </w:tr>
      <w:tr w:rsidR="00A00C97" w:rsidRPr="009E5255" w14:paraId="7F0F8A62" w14:textId="77777777" w:rsidTr="004B2115">
        <w:trPr>
          <w:trHeight w:val="20"/>
        </w:trPr>
        <w:tc>
          <w:tcPr>
            <w:tcW w:w="1413" w:type="dxa"/>
            <w:shd w:val="clear" w:color="auto" w:fill="auto"/>
            <w:noWrap/>
            <w:vAlign w:val="center"/>
            <w:hideMark/>
          </w:tcPr>
          <w:p w14:paraId="202EFE52"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45DF5AC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490</w:t>
            </w:r>
          </w:p>
        </w:tc>
        <w:tc>
          <w:tcPr>
            <w:tcW w:w="1394" w:type="dxa"/>
            <w:shd w:val="clear" w:color="auto" w:fill="auto"/>
            <w:noWrap/>
            <w:vAlign w:val="center"/>
            <w:hideMark/>
          </w:tcPr>
          <w:p w14:paraId="24AAF0C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385</w:t>
            </w:r>
          </w:p>
        </w:tc>
        <w:tc>
          <w:tcPr>
            <w:tcW w:w="1394" w:type="dxa"/>
            <w:shd w:val="clear" w:color="auto" w:fill="auto"/>
            <w:noWrap/>
            <w:vAlign w:val="center"/>
            <w:hideMark/>
          </w:tcPr>
          <w:p w14:paraId="4CE372E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3,912</w:t>
            </w:r>
          </w:p>
        </w:tc>
        <w:tc>
          <w:tcPr>
            <w:tcW w:w="1394" w:type="dxa"/>
            <w:shd w:val="clear" w:color="auto" w:fill="auto"/>
            <w:noWrap/>
            <w:vAlign w:val="center"/>
            <w:hideMark/>
          </w:tcPr>
          <w:p w14:paraId="4CBD0B9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096</w:t>
            </w:r>
          </w:p>
        </w:tc>
        <w:tc>
          <w:tcPr>
            <w:tcW w:w="1394" w:type="dxa"/>
            <w:shd w:val="clear" w:color="auto" w:fill="auto"/>
            <w:noWrap/>
            <w:vAlign w:val="center"/>
            <w:hideMark/>
          </w:tcPr>
          <w:p w14:paraId="0B72BF1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241</w:t>
            </w:r>
          </w:p>
        </w:tc>
        <w:tc>
          <w:tcPr>
            <w:tcW w:w="1394" w:type="dxa"/>
            <w:shd w:val="clear" w:color="auto" w:fill="auto"/>
            <w:noWrap/>
            <w:vAlign w:val="center"/>
            <w:hideMark/>
          </w:tcPr>
          <w:p w14:paraId="4C193B9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4,124</w:t>
            </w:r>
          </w:p>
        </w:tc>
      </w:tr>
      <w:tr w:rsidR="00A00C97" w:rsidRPr="009E5255" w14:paraId="79B0B5D7" w14:textId="77777777" w:rsidTr="004B2115">
        <w:trPr>
          <w:trHeight w:val="20"/>
        </w:trPr>
        <w:tc>
          <w:tcPr>
            <w:tcW w:w="1413" w:type="dxa"/>
            <w:shd w:val="clear" w:color="auto" w:fill="auto"/>
            <w:noWrap/>
            <w:vAlign w:val="center"/>
            <w:hideMark/>
          </w:tcPr>
          <w:p w14:paraId="123CC7D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40CB4ED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700</w:t>
            </w:r>
          </w:p>
        </w:tc>
        <w:tc>
          <w:tcPr>
            <w:tcW w:w="1394" w:type="dxa"/>
            <w:shd w:val="clear" w:color="auto" w:fill="auto"/>
            <w:noWrap/>
            <w:vAlign w:val="center"/>
            <w:hideMark/>
          </w:tcPr>
          <w:p w14:paraId="529D19E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200</w:t>
            </w:r>
          </w:p>
        </w:tc>
        <w:tc>
          <w:tcPr>
            <w:tcW w:w="1394" w:type="dxa"/>
            <w:shd w:val="clear" w:color="auto" w:fill="auto"/>
            <w:noWrap/>
            <w:vAlign w:val="center"/>
            <w:hideMark/>
          </w:tcPr>
          <w:p w14:paraId="6FF76D6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200</w:t>
            </w:r>
          </w:p>
        </w:tc>
        <w:tc>
          <w:tcPr>
            <w:tcW w:w="1394" w:type="dxa"/>
            <w:shd w:val="clear" w:color="auto" w:fill="auto"/>
            <w:noWrap/>
            <w:vAlign w:val="center"/>
            <w:hideMark/>
          </w:tcPr>
          <w:p w14:paraId="022E363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700</w:t>
            </w:r>
          </w:p>
        </w:tc>
        <w:tc>
          <w:tcPr>
            <w:tcW w:w="1394" w:type="dxa"/>
            <w:shd w:val="clear" w:color="auto" w:fill="auto"/>
            <w:noWrap/>
            <w:vAlign w:val="center"/>
            <w:hideMark/>
          </w:tcPr>
          <w:p w14:paraId="41E264E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200</w:t>
            </w:r>
          </w:p>
        </w:tc>
        <w:tc>
          <w:tcPr>
            <w:tcW w:w="1394" w:type="dxa"/>
            <w:shd w:val="clear" w:color="auto" w:fill="auto"/>
            <w:noWrap/>
            <w:vAlign w:val="center"/>
            <w:hideMark/>
          </w:tcPr>
          <w:p w14:paraId="254596A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5,000</w:t>
            </w:r>
          </w:p>
        </w:tc>
      </w:tr>
      <w:tr w:rsidR="00A00C97" w:rsidRPr="009E5255" w14:paraId="79C5E94B" w14:textId="77777777" w:rsidTr="004B2115">
        <w:trPr>
          <w:trHeight w:val="20"/>
        </w:trPr>
        <w:tc>
          <w:tcPr>
            <w:tcW w:w="1413" w:type="dxa"/>
            <w:shd w:val="clear" w:color="auto" w:fill="auto"/>
            <w:noWrap/>
            <w:vAlign w:val="center"/>
            <w:hideMark/>
          </w:tcPr>
          <w:p w14:paraId="0B3CF604"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3CB6A32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190</w:t>
            </w:r>
          </w:p>
        </w:tc>
        <w:tc>
          <w:tcPr>
            <w:tcW w:w="1394" w:type="dxa"/>
            <w:shd w:val="clear" w:color="auto" w:fill="auto"/>
            <w:noWrap/>
            <w:vAlign w:val="center"/>
            <w:hideMark/>
          </w:tcPr>
          <w:p w14:paraId="459D4B9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585</w:t>
            </w:r>
          </w:p>
        </w:tc>
        <w:tc>
          <w:tcPr>
            <w:tcW w:w="1394" w:type="dxa"/>
            <w:shd w:val="clear" w:color="auto" w:fill="auto"/>
            <w:noWrap/>
            <w:vAlign w:val="center"/>
            <w:hideMark/>
          </w:tcPr>
          <w:p w14:paraId="3E69731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3,112</w:t>
            </w:r>
          </w:p>
        </w:tc>
        <w:tc>
          <w:tcPr>
            <w:tcW w:w="1394" w:type="dxa"/>
            <w:shd w:val="clear" w:color="auto" w:fill="auto"/>
            <w:noWrap/>
            <w:vAlign w:val="center"/>
            <w:hideMark/>
          </w:tcPr>
          <w:p w14:paraId="6E71ED2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2,796</w:t>
            </w:r>
          </w:p>
        </w:tc>
        <w:tc>
          <w:tcPr>
            <w:tcW w:w="1394" w:type="dxa"/>
            <w:shd w:val="clear" w:color="auto" w:fill="auto"/>
            <w:noWrap/>
            <w:vAlign w:val="center"/>
            <w:hideMark/>
          </w:tcPr>
          <w:p w14:paraId="23A41EA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0,441</w:t>
            </w:r>
          </w:p>
        </w:tc>
        <w:tc>
          <w:tcPr>
            <w:tcW w:w="1394" w:type="dxa"/>
            <w:shd w:val="clear" w:color="auto" w:fill="auto"/>
            <w:noWrap/>
            <w:vAlign w:val="center"/>
            <w:hideMark/>
          </w:tcPr>
          <w:p w14:paraId="6A37CD2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9,124</w:t>
            </w:r>
          </w:p>
        </w:tc>
      </w:tr>
      <w:tr w:rsidR="00A00C97" w:rsidRPr="009E5255" w14:paraId="19720969" w14:textId="77777777" w:rsidTr="004B2115">
        <w:trPr>
          <w:trHeight w:val="20"/>
        </w:trPr>
        <w:tc>
          <w:tcPr>
            <w:tcW w:w="9776" w:type="dxa"/>
            <w:gridSpan w:val="7"/>
            <w:shd w:val="clear" w:color="auto" w:fill="auto"/>
            <w:noWrap/>
            <w:vAlign w:val="center"/>
            <w:hideMark/>
          </w:tcPr>
          <w:p w14:paraId="3893CED1"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Atezolizumab</w:t>
            </w:r>
          </w:p>
        </w:tc>
      </w:tr>
      <w:tr w:rsidR="00095489" w:rsidRPr="009E5255" w14:paraId="2E65B004" w14:textId="77777777" w:rsidTr="002301D4">
        <w:trPr>
          <w:trHeight w:val="20"/>
        </w:trPr>
        <w:tc>
          <w:tcPr>
            <w:tcW w:w="1413" w:type="dxa"/>
            <w:shd w:val="clear" w:color="auto" w:fill="auto"/>
            <w:noWrap/>
            <w:vAlign w:val="center"/>
            <w:hideMark/>
          </w:tcPr>
          <w:p w14:paraId="46DFC0AF" w14:textId="77777777" w:rsidR="00095489" w:rsidRPr="009E5255" w:rsidRDefault="00095489" w:rsidP="00095489">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hideMark/>
          </w:tcPr>
          <w:p w14:paraId="10EFD49E" w14:textId="451A6630"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5BBC591C" w14:textId="423AD64A"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63B36B59"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06,400</w:t>
            </w:r>
          </w:p>
        </w:tc>
        <w:tc>
          <w:tcPr>
            <w:tcW w:w="1394" w:type="dxa"/>
            <w:shd w:val="clear" w:color="auto" w:fill="auto"/>
            <w:noWrap/>
            <w:vAlign w:val="center"/>
            <w:hideMark/>
          </w:tcPr>
          <w:p w14:paraId="752A2FE9"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128,240</w:t>
            </w:r>
          </w:p>
        </w:tc>
        <w:tc>
          <w:tcPr>
            <w:tcW w:w="1394" w:type="dxa"/>
            <w:shd w:val="clear" w:color="auto" w:fill="auto"/>
            <w:noWrap/>
            <w:vAlign w:val="center"/>
            <w:hideMark/>
          </w:tcPr>
          <w:p w14:paraId="6E7D0423"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422,320</w:t>
            </w:r>
          </w:p>
        </w:tc>
        <w:tc>
          <w:tcPr>
            <w:tcW w:w="1394" w:type="dxa"/>
            <w:shd w:val="clear" w:color="auto" w:fill="auto"/>
            <w:noWrap/>
            <w:vAlign w:val="center"/>
            <w:hideMark/>
          </w:tcPr>
          <w:p w14:paraId="4D14B4B7"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356,960</w:t>
            </w:r>
          </w:p>
        </w:tc>
      </w:tr>
      <w:tr w:rsidR="00095489" w:rsidRPr="009E5255" w14:paraId="43C64AA1" w14:textId="77777777" w:rsidTr="002301D4">
        <w:trPr>
          <w:trHeight w:val="20"/>
        </w:trPr>
        <w:tc>
          <w:tcPr>
            <w:tcW w:w="1413" w:type="dxa"/>
            <w:shd w:val="clear" w:color="auto" w:fill="auto"/>
            <w:noWrap/>
            <w:vAlign w:val="center"/>
            <w:hideMark/>
          </w:tcPr>
          <w:p w14:paraId="0E1E53A3" w14:textId="77777777" w:rsidR="00095489" w:rsidRPr="009E5255" w:rsidRDefault="00095489" w:rsidP="00095489">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hideMark/>
          </w:tcPr>
          <w:p w14:paraId="3C7B40F3" w14:textId="20CF0D38"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5F776E9C" w14:textId="663BB085"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03DB49B1"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05,600</w:t>
            </w:r>
          </w:p>
        </w:tc>
        <w:tc>
          <w:tcPr>
            <w:tcW w:w="1394" w:type="dxa"/>
            <w:shd w:val="clear" w:color="auto" w:fill="auto"/>
            <w:noWrap/>
            <w:vAlign w:val="center"/>
            <w:hideMark/>
          </w:tcPr>
          <w:p w14:paraId="0EA6B7D0"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404,400</w:t>
            </w:r>
          </w:p>
        </w:tc>
        <w:tc>
          <w:tcPr>
            <w:tcW w:w="1394" w:type="dxa"/>
            <w:shd w:val="clear" w:color="auto" w:fill="auto"/>
            <w:noWrap/>
            <w:vAlign w:val="center"/>
            <w:hideMark/>
          </w:tcPr>
          <w:p w14:paraId="2CE655FE"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339,840</w:t>
            </w:r>
          </w:p>
        </w:tc>
        <w:tc>
          <w:tcPr>
            <w:tcW w:w="1394" w:type="dxa"/>
            <w:shd w:val="clear" w:color="auto" w:fill="auto"/>
            <w:noWrap/>
            <w:vAlign w:val="center"/>
            <w:hideMark/>
          </w:tcPr>
          <w:p w14:paraId="1B7DCA4A"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349,840</w:t>
            </w:r>
          </w:p>
        </w:tc>
      </w:tr>
      <w:tr w:rsidR="00A00C97" w:rsidRPr="009E5255" w14:paraId="47D8D7C7" w14:textId="77777777" w:rsidTr="004B2115">
        <w:trPr>
          <w:trHeight w:val="20"/>
        </w:trPr>
        <w:tc>
          <w:tcPr>
            <w:tcW w:w="1413" w:type="dxa"/>
            <w:shd w:val="clear" w:color="auto" w:fill="auto"/>
            <w:noWrap/>
            <w:vAlign w:val="center"/>
            <w:hideMark/>
          </w:tcPr>
          <w:p w14:paraId="2929E2D9"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46F068F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0FF68B5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004B6AE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12,000</w:t>
            </w:r>
          </w:p>
        </w:tc>
        <w:tc>
          <w:tcPr>
            <w:tcW w:w="1394" w:type="dxa"/>
            <w:shd w:val="clear" w:color="auto" w:fill="auto"/>
            <w:noWrap/>
            <w:vAlign w:val="center"/>
            <w:hideMark/>
          </w:tcPr>
          <w:p w14:paraId="68502C6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32,640</w:t>
            </w:r>
          </w:p>
        </w:tc>
        <w:tc>
          <w:tcPr>
            <w:tcW w:w="1394" w:type="dxa"/>
            <w:shd w:val="clear" w:color="auto" w:fill="auto"/>
            <w:noWrap/>
            <w:vAlign w:val="center"/>
            <w:hideMark/>
          </w:tcPr>
          <w:p w14:paraId="66C35BA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762,160</w:t>
            </w:r>
          </w:p>
        </w:tc>
        <w:tc>
          <w:tcPr>
            <w:tcW w:w="1394" w:type="dxa"/>
            <w:shd w:val="clear" w:color="auto" w:fill="auto"/>
            <w:noWrap/>
            <w:vAlign w:val="center"/>
            <w:hideMark/>
          </w:tcPr>
          <w:p w14:paraId="6F9F284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3,706,800</w:t>
            </w:r>
          </w:p>
        </w:tc>
      </w:tr>
      <w:tr w:rsidR="00A00C97" w:rsidRPr="009E5255" w14:paraId="35EE4DDB" w14:textId="77777777" w:rsidTr="004B2115">
        <w:trPr>
          <w:trHeight w:val="20"/>
        </w:trPr>
        <w:tc>
          <w:tcPr>
            <w:tcW w:w="9776" w:type="dxa"/>
            <w:gridSpan w:val="7"/>
            <w:shd w:val="clear" w:color="auto" w:fill="auto"/>
            <w:noWrap/>
            <w:vAlign w:val="center"/>
            <w:hideMark/>
          </w:tcPr>
          <w:p w14:paraId="64DAB8BE"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Avelumab</w:t>
            </w:r>
          </w:p>
        </w:tc>
      </w:tr>
      <w:tr w:rsidR="00095489" w:rsidRPr="009E5255" w14:paraId="6EEB3C5D" w14:textId="77777777" w:rsidTr="00D12FFF">
        <w:trPr>
          <w:trHeight w:val="20"/>
        </w:trPr>
        <w:tc>
          <w:tcPr>
            <w:tcW w:w="1413" w:type="dxa"/>
            <w:shd w:val="clear" w:color="auto" w:fill="auto"/>
            <w:noWrap/>
            <w:vAlign w:val="center"/>
            <w:hideMark/>
          </w:tcPr>
          <w:p w14:paraId="122D9591" w14:textId="77777777" w:rsidR="00095489" w:rsidRPr="009E5255" w:rsidRDefault="00095489" w:rsidP="00095489">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hideMark/>
          </w:tcPr>
          <w:p w14:paraId="79CF8854" w14:textId="03FAAA29"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29AE089C" w14:textId="42EA7975"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148D1986" w14:textId="666DC1FF"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0418DCC9"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15,975</w:t>
            </w:r>
          </w:p>
        </w:tc>
        <w:tc>
          <w:tcPr>
            <w:tcW w:w="1394" w:type="dxa"/>
            <w:shd w:val="clear" w:color="auto" w:fill="auto"/>
            <w:noWrap/>
            <w:vAlign w:val="center"/>
            <w:hideMark/>
          </w:tcPr>
          <w:p w14:paraId="48DAB9D9"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92,143</w:t>
            </w:r>
          </w:p>
        </w:tc>
        <w:tc>
          <w:tcPr>
            <w:tcW w:w="1394" w:type="dxa"/>
            <w:shd w:val="clear" w:color="auto" w:fill="auto"/>
            <w:noWrap/>
            <w:vAlign w:val="center"/>
            <w:hideMark/>
          </w:tcPr>
          <w:p w14:paraId="0A18A7D5"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08,118</w:t>
            </w:r>
          </w:p>
        </w:tc>
      </w:tr>
      <w:tr w:rsidR="00095489" w:rsidRPr="009E5255" w14:paraId="4A919A98" w14:textId="77777777" w:rsidTr="00D12FFF">
        <w:trPr>
          <w:trHeight w:val="20"/>
        </w:trPr>
        <w:tc>
          <w:tcPr>
            <w:tcW w:w="1413" w:type="dxa"/>
            <w:shd w:val="clear" w:color="auto" w:fill="auto"/>
            <w:noWrap/>
            <w:vAlign w:val="center"/>
            <w:hideMark/>
          </w:tcPr>
          <w:p w14:paraId="5177BF82" w14:textId="77777777" w:rsidR="00095489" w:rsidRPr="009E5255" w:rsidRDefault="00095489" w:rsidP="00095489">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hideMark/>
          </w:tcPr>
          <w:p w14:paraId="79FAC4A6" w14:textId="425E9E44"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2457201F" w14:textId="384266C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3D781D01" w14:textId="1BB84E72"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43FD7DBD"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5,600</w:t>
            </w:r>
          </w:p>
        </w:tc>
        <w:tc>
          <w:tcPr>
            <w:tcW w:w="1394" w:type="dxa"/>
            <w:shd w:val="clear" w:color="auto" w:fill="auto"/>
            <w:noWrap/>
            <w:vAlign w:val="center"/>
            <w:hideMark/>
          </w:tcPr>
          <w:p w14:paraId="6ECD9559"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81,000</w:t>
            </w:r>
          </w:p>
        </w:tc>
        <w:tc>
          <w:tcPr>
            <w:tcW w:w="1394" w:type="dxa"/>
            <w:shd w:val="clear" w:color="auto" w:fill="auto"/>
            <w:noWrap/>
            <w:vAlign w:val="center"/>
            <w:hideMark/>
          </w:tcPr>
          <w:p w14:paraId="5FE7616E" w14:textId="77777777" w:rsidR="00095489" w:rsidRPr="009E5255" w:rsidRDefault="00095489" w:rsidP="00095489">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16,600</w:t>
            </w:r>
          </w:p>
        </w:tc>
      </w:tr>
      <w:tr w:rsidR="00A00C97" w:rsidRPr="009E5255" w14:paraId="6CC3BA86" w14:textId="77777777" w:rsidTr="004B2115">
        <w:trPr>
          <w:trHeight w:val="20"/>
        </w:trPr>
        <w:tc>
          <w:tcPr>
            <w:tcW w:w="1413" w:type="dxa"/>
            <w:shd w:val="clear" w:color="auto" w:fill="auto"/>
            <w:noWrap/>
            <w:vAlign w:val="center"/>
            <w:hideMark/>
          </w:tcPr>
          <w:p w14:paraId="4EE486B2"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30102D7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77ACD6B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3CB5217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0BD0972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51,575</w:t>
            </w:r>
          </w:p>
        </w:tc>
        <w:tc>
          <w:tcPr>
            <w:tcW w:w="1394" w:type="dxa"/>
            <w:shd w:val="clear" w:color="auto" w:fill="auto"/>
            <w:noWrap/>
            <w:vAlign w:val="center"/>
            <w:hideMark/>
          </w:tcPr>
          <w:p w14:paraId="5C42DE3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73,143</w:t>
            </w:r>
          </w:p>
        </w:tc>
        <w:tc>
          <w:tcPr>
            <w:tcW w:w="1394" w:type="dxa"/>
            <w:shd w:val="clear" w:color="auto" w:fill="auto"/>
            <w:noWrap/>
            <w:vAlign w:val="center"/>
            <w:hideMark/>
          </w:tcPr>
          <w:p w14:paraId="0C53251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224,718</w:t>
            </w:r>
          </w:p>
        </w:tc>
      </w:tr>
      <w:tr w:rsidR="00A00C97" w:rsidRPr="009E5255" w14:paraId="0AAB838B" w14:textId="77777777" w:rsidTr="004B2115">
        <w:trPr>
          <w:trHeight w:val="20"/>
        </w:trPr>
        <w:tc>
          <w:tcPr>
            <w:tcW w:w="9776" w:type="dxa"/>
            <w:gridSpan w:val="7"/>
            <w:shd w:val="clear" w:color="auto" w:fill="auto"/>
            <w:noWrap/>
            <w:vAlign w:val="center"/>
            <w:hideMark/>
          </w:tcPr>
          <w:p w14:paraId="2BD7A396"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endamustine</w:t>
            </w:r>
          </w:p>
        </w:tc>
      </w:tr>
      <w:tr w:rsidR="00A00C97" w:rsidRPr="009E5255" w14:paraId="7FB304CF" w14:textId="77777777" w:rsidTr="004B2115">
        <w:trPr>
          <w:trHeight w:val="20"/>
        </w:trPr>
        <w:tc>
          <w:tcPr>
            <w:tcW w:w="1413" w:type="dxa"/>
            <w:shd w:val="clear" w:color="auto" w:fill="auto"/>
            <w:noWrap/>
            <w:vAlign w:val="center"/>
            <w:hideMark/>
          </w:tcPr>
          <w:p w14:paraId="70E21AFF"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2D32AEF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1,025</w:t>
            </w:r>
          </w:p>
        </w:tc>
        <w:tc>
          <w:tcPr>
            <w:tcW w:w="1394" w:type="dxa"/>
            <w:shd w:val="clear" w:color="auto" w:fill="auto"/>
            <w:noWrap/>
            <w:vAlign w:val="center"/>
            <w:hideMark/>
          </w:tcPr>
          <w:p w14:paraId="0C6FC74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90,486</w:t>
            </w:r>
          </w:p>
        </w:tc>
        <w:tc>
          <w:tcPr>
            <w:tcW w:w="1394" w:type="dxa"/>
            <w:shd w:val="clear" w:color="auto" w:fill="auto"/>
            <w:noWrap/>
            <w:vAlign w:val="center"/>
            <w:hideMark/>
          </w:tcPr>
          <w:p w14:paraId="373BA39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47,870</w:t>
            </w:r>
          </w:p>
        </w:tc>
        <w:tc>
          <w:tcPr>
            <w:tcW w:w="1394" w:type="dxa"/>
            <w:shd w:val="clear" w:color="auto" w:fill="auto"/>
            <w:noWrap/>
            <w:vAlign w:val="center"/>
            <w:hideMark/>
          </w:tcPr>
          <w:p w14:paraId="05FF9A5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33,699</w:t>
            </w:r>
          </w:p>
        </w:tc>
        <w:tc>
          <w:tcPr>
            <w:tcW w:w="1394" w:type="dxa"/>
            <w:shd w:val="clear" w:color="auto" w:fill="auto"/>
            <w:noWrap/>
            <w:vAlign w:val="center"/>
            <w:hideMark/>
          </w:tcPr>
          <w:p w14:paraId="39CFF3B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54,845</w:t>
            </w:r>
          </w:p>
        </w:tc>
        <w:tc>
          <w:tcPr>
            <w:tcW w:w="1394" w:type="dxa"/>
            <w:shd w:val="clear" w:color="auto" w:fill="auto"/>
            <w:noWrap/>
            <w:vAlign w:val="center"/>
            <w:hideMark/>
          </w:tcPr>
          <w:p w14:paraId="79C46DB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497,925</w:t>
            </w:r>
          </w:p>
        </w:tc>
      </w:tr>
      <w:tr w:rsidR="00A00C97" w:rsidRPr="009E5255" w14:paraId="3095EBFC" w14:textId="77777777" w:rsidTr="004B2115">
        <w:trPr>
          <w:trHeight w:val="20"/>
        </w:trPr>
        <w:tc>
          <w:tcPr>
            <w:tcW w:w="1413" w:type="dxa"/>
            <w:shd w:val="clear" w:color="auto" w:fill="auto"/>
            <w:noWrap/>
            <w:vAlign w:val="center"/>
            <w:hideMark/>
          </w:tcPr>
          <w:p w14:paraId="11CC83E5"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6DECA40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56,550</w:t>
            </w:r>
          </w:p>
        </w:tc>
        <w:tc>
          <w:tcPr>
            <w:tcW w:w="1394" w:type="dxa"/>
            <w:shd w:val="clear" w:color="auto" w:fill="auto"/>
            <w:noWrap/>
            <w:vAlign w:val="center"/>
            <w:hideMark/>
          </w:tcPr>
          <w:p w14:paraId="2A5EB24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61,050</w:t>
            </w:r>
          </w:p>
        </w:tc>
        <w:tc>
          <w:tcPr>
            <w:tcW w:w="1394" w:type="dxa"/>
            <w:shd w:val="clear" w:color="auto" w:fill="auto"/>
            <w:noWrap/>
            <w:vAlign w:val="center"/>
            <w:hideMark/>
          </w:tcPr>
          <w:p w14:paraId="0DEB590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65,375</w:t>
            </w:r>
          </w:p>
        </w:tc>
        <w:tc>
          <w:tcPr>
            <w:tcW w:w="1394" w:type="dxa"/>
            <w:shd w:val="clear" w:color="auto" w:fill="auto"/>
            <w:noWrap/>
            <w:vAlign w:val="center"/>
            <w:hideMark/>
          </w:tcPr>
          <w:p w14:paraId="18C3B46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65,550</w:t>
            </w:r>
          </w:p>
        </w:tc>
        <w:tc>
          <w:tcPr>
            <w:tcW w:w="1394" w:type="dxa"/>
            <w:shd w:val="clear" w:color="auto" w:fill="auto"/>
            <w:noWrap/>
            <w:vAlign w:val="center"/>
            <w:hideMark/>
          </w:tcPr>
          <w:p w14:paraId="26EC3F6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94,925</w:t>
            </w:r>
          </w:p>
        </w:tc>
        <w:tc>
          <w:tcPr>
            <w:tcW w:w="1394" w:type="dxa"/>
            <w:shd w:val="clear" w:color="auto" w:fill="auto"/>
            <w:noWrap/>
            <w:vAlign w:val="center"/>
            <w:hideMark/>
          </w:tcPr>
          <w:p w14:paraId="50498C3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43,450</w:t>
            </w:r>
          </w:p>
        </w:tc>
      </w:tr>
      <w:tr w:rsidR="00A00C97" w:rsidRPr="009E5255" w14:paraId="00329430" w14:textId="77777777" w:rsidTr="004B2115">
        <w:trPr>
          <w:trHeight w:val="20"/>
        </w:trPr>
        <w:tc>
          <w:tcPr>
            <w:tcW w:w="1413" w:type="dxa"/>
            <w:shd w:val="clear" w:color="auto" w:fill="auto"/>
            <w:noWrap/>
            <w:vAlign w:val="center"/>
            <w:hideMark/>
          </w:tcPr>
          <w:p w14:paraId="028AE4A3"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2571FCA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27,575</w:t>
            </w:r>
          </w:p>
        </w:tc>
        <w:tc>
          <w:tcPr>
            <w:tcW w:w="1394" w:type="dxa"/>
            <w:shd w:val="clear" w:color="auto" w:fill="auto"/>
            <w:noWrap/>
            <w:vAlign w:val="center"/>
            <w:hideMark/>
          </w:tcPr>
          <w:p w14:paraId="20F5AE4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51,536</w:t>
            </w:r>
          </w:p>
        </w:tc>
        <w:tc>
          <w:tcPr>
            <w:tcW w:w="1394" w:type="dxa"/>
            <w:shd w:val="clear" w:color="auto" w:fill="auto"/>
            <w:noWrap/>
            <w:vAlign w:val="center"/>
            <w:hideMark/>
          </w:tcPr>
          <w:p w14:paraId="0C2B484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13,245</w:t>
            </w:r>
          </w:p>
        </w:tc>
        <w:tc>
          <w:tcPr>
            <w:tcW w:w="1394" w:type="dxa"/>
            <w:shd w:val="clear" w:color="auto" w:fill="auto"/>
            <w:noWrap/>
            <w:vAlign w:val="center"/>
            <w:hideMark/>
          </w:tcPr>
          <w:p w14:paraId="737FF8D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99,249</w:t>
            </w:r>
          </w:p>
        </w:tc>
        <w:tc>
          <w:tcPr>
            <w:tcW w:w="1394" w:type="dxa"/>
            <w:shd w:val="clear" w:color="auto" w:fill="auto"/>
            <w:noWrap/>
            <w:vAlign w:val="center"/>
            <w:hideMark/>
          </w:tcPr>
          <w:p w14:paraId="0F7A73C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49,770</w:t>
            </w:r>
          </w:p>
        </w:tc>
        <w:tc>
          <w:tcPr>
            <w:tcW w:w="1394" w:type="dxa"/>
            <w:shd w:val="clear" w:color="auto" w:fill="auto"/>
            <w:noWrap/>
            <w:vAlign w:val="center"/>
            <w:hideMark/>
          </w:tcPr>
          <w:p w14:paraId="67B75B3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141,375</w:t>
            </w:r>
          </w:p>
        </w:tc>
      </w:tr>
      <w:tr w:rsidR="00A00C97" w:rsidRPr="009E5255" w14:paraId="520D95BB" w14:textId="77777777" w:rsidTr="004B2115">
        <w:trPr>
          <w:trHeight w:val="20"/>
        </w:trPr>
        <w:tc>
          <w:tcPr>
            <w:tcW w:w="9776" w:type="dxa"/>
            <w:gridSpan w:val="7"/>
            <w:shd w:val="clear" w:color="auto" w:fill="auto"/>
            <w:noWrap/>
            <w:vAlign w:val="center"/>
            <w:hideMark/>
          </w:tcPr>
          <w:p w14:paraId="2F6BB50E"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evacizumab</w:t>
            </w:r>
          </w:p>
        </w:tc>
      </w:tr>
      <w:tr w:rsidR="00A00C97" w:rsidRPr="009E5255" w14:paraId="5B2E5AFF" w14:textId="77777777" w:rsidTr="004B2115">
        <w:trPr>
          <w:trHeight w:val="20"/>
        </w:trPr>
        <w:tc>
          <w:tcPr>
            <w:tcW w:w="1413" w:type="dxa"/>
            <w:shd w:val="clear" w:color="auto" w:fill="auto"/>
            <w:noWrap/>
            <w:vAlign w:val="center"/>
            <w:hideMark/>
          </w:tcPr>
          <w:p w14:paraId="6E35FF4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288F003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752,610</w:t>
            </w:r>
          </w:p>
        </w:tc>
        <w:tc>
          <w:tcPr>
            <w:tcW w:w="1394" w:type="dxa"/>
            <w:shd w:val="clear" w:color="auto" w:fill="auto"/>
            <w:noWrap/>
            <w:vAlign w:val="center"/>
            <w:hideMark/>
          </w:tcPr>
          <w:p w14:paraId="110710A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988,035</w:t>
            </w:r>
          </w:p>
        </w:tc>
        <w:tc>
          <w:tcPr>
            <w:tcW w:w="1394" w:type="dxa"/>
            <w:shd w:val="clear" w:color="auto" w:fill="auto"/>
            <w:noWrap/>
            <w:vAlign w:val="center"/>
            <w:hideMark/>
          </w:tcPr>
          <w:p w14:paraId="57176B2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256,778</w:t>
            </w:r>
          </w:p>
        </w:tc>
        <w:tc>
          <w:tcPr>
            <w:tcW w:w="1394" w:type="dxa"/>
            <w:shd w:val="clear" w:color="auto" w:fill="auto"/>
            <w:noWrap/>
            <w:vAlign w:val="center"/>
            <w:hideMark/>
          </w:tcPr>
          <w:p w14:paraId="38769AC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437,826</w:t>
            </w:r>
          </w:p>
        </w:tc>
        <w:tc>
          <w:tcPr>
            <w:tcW w:w="1394" w:type="dxa"/>
            <w:shd w:val="clear" w:color="auto" w:fill="auto"/>
            <w:noWrap/>
            <w:vAlign w:val="center"/>
            <w:hideMark/>
          </w:tcPr>
          <w:p w14:paraId="391B7A9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990,191</w:t>
            </w:r>
          </w:p>
        </w:tc>
        <w:tc>
          <w:tcPr>
            <w:tcW w:w="1394" w:type="dxa"/>
            <w:shd w:val="clear" w:color="auto" w:fill="auto"/>
            <w:noWrap/>
            <w:vAlign w:val="center"/>
            <w:hideMark/>
          </w:tcPr>
          <w:p w14:paraId="6E3AA73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7,425,440</w:t>
            </w:r>
          </w:p>
        </w:tc>
      </w:tr>
      <w:tr w:rsidR="00A00C97" w:rsidRPr="009E5255" w14:paraId="6A57F3BB" w14:textId="77777777" w:rsidTr="004B2115">
        <w:trPr>
          <w:trHeight w:val="20"/>
        </w:trPr>
        <w:tc>
          <w:tcPr>
            <w:tcW w:w="1413" w:type="dxa"/>
            <w:shd w:val="clear" w:color="auto" w:fill="auto"/>
            <w:noWrap/>
            <w:vAlign w:val="center"/>
            <w:hideMark/>
          </w:tcPr>
          <w:p w14:paraId="1C65DD74"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0AED657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923,300</w:t>
            </w:r>
          </w:p>
        </w:tc>
        <w:tc>
          <w:tcPr>
            <w:tcW w:w="1394" w:type="dxa"/>
            <w:shd w:val="clear" w:color="auto" w:fill="auto"/>
            <w:noWrap/>
            <w:vAlign w:val="center"/>
            <w:hideMark/>
          </w:tcPr>
          <w:p w14:paraId="5059394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994,700</w:t>
            </w:r>
          </w:p>
        </w:tc>
        <w:tc>
          <w:tcPr>
            <w:tcW w:w="1394" w:type="dxa"/>
            <w:shd w:val="clear" w:color="auto" w:fill="auto"/>
            <w:noWrap/>
            <w:vAlign w:val="center"/>
            <w:hideMark/>
          </w:tcPr>
          <w:p w14:paraId="09F820F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09,100</w:t>
            </w:r>
          </w:p>
        </w:tc>
        <w:tc>
          <w:tcPr>
            <w:tcW w:w="1394" w:type="dxa"/>
            <w:shd w:val="clear" w:color="auto" w:fill="auto"/>
            <w:noWrap/>
            <w:vAlign w:val="center"/>
            <w:hideMark/>
          </w:tcPr>
          <w:p w14:paraId="0F16072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084,800</w:t>
            </w:r>
          </w:p>
        </w:tc>
        <w:tc>
          <w:tcPr>
            <w:tcW w:w="1394" w:type="dxa"/>
            <w:shd w:val="clear" w:color="auto" w:fill="auto"/>
            <w:noWrap/>
            <w:vAlign w:val="center"/>
            <w:hideMark/>
          </w:tcPr>
          <w:p w14:paraId="5B1CAE4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477,600</w:t>
            </w:r>
          </w:p>
        </w:tc>
        <w:tc>
          <w:tcPr>
            <w:tcW w:w="1394" w:type="dxa"/>
            <w:shd w:val="clear" w:color="auto" w:fill="auto"/>
            <w:noWrap/>
            <w:vAlign w:val="center"/>
            <w:hideMark/>
          </w:tcPr>
          <w:p w14:paraId="76565DC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2,789,500</w:t>
            </w:r>
          </w:p>
        </w:tc>
      </w:tr>
      <w:tr w:rsidR="00A00C97" w:rsidRPr="009E5255" w14:paraId="6EA0E1F4" w14:textId="77777777" w:rsidTr="004B2115">
        <w:trPr>
          <w:trHeight w:val="20"/>
        </w:trPr>
        <w:tc>
          <w:tcPr>
            <w:tcW w:w="1413" w:type="dxa"/>
            <w:shd w:val="clear" w:color="auto" w:fill="auto"/>
            <w:noWrap/>
            <w:vAlign w:val="center"/>
            <w:hideMark/>
          </w:tcPr>
          <w:p w14:paraId="4B2E2A5E"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451C456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675,910</w:t>
            </w:r>
          </w:p>
        </w:tc>
        <w:tc>
          <w:tcPr>
            <w:tcW w:w="1394" w:type="dxa"/>
            <w:shd w:val="clear" w:color="auto" w:fill="auto"/>
            <w:noWrap/>
            <w:vAlign w:val="center"/>
            <w:hideMark/>
          </w:tcPr>
          <w:p w14:paraId="689F071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982,735</w:t>
            </w:r>
          </w:p>
        </w:tc>
        <w:tc>
          <w:tcPr>
            <w:tcW w:w="1394" w:type="dxa"/>
            <w:shd w:val="clear" w:color="auto" w:fill="auto"/>
            <w:noWrap/>
            <w:vAlign w:val="center"/>
            <w:hideMark/>
          </w:tcPr>
          <w:p w14:paraId="37DFB73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565,878</w:t>
            </w:r>
          </w:p>
        </w:tc>
        <w:tc>
          <w:tcPr>
            <w:tcW w:w="1394" w:type="dxa"/>
            <w:shd w:val="clear" w:color="auto" w:fill="auto"/>
            <w:noWrap/>
            <w:vAlign w:val="center"/>
            <w:hideMark/>
          </w:tcPr>
          <w:p w14:paraId="1C84020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522,626</w:t>
            </w:r>
          </w:p>
        </w:tc>
        <w:tc>
          <w:tcPr>
            <w:tcW w:w="1394" w:type="dxa"/>
            <w:shd w:val="clear" w:color="auto" w:fill="auto"/>
            <w:noWrap/>
            <w:vAlign w:val="center"/>
            <w:hideMark/>
          </w:tcPr>
          <w:p w14:paraId="0F4FCDD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467,791</w:t>
            </w:r>
          </w:p>
        </w:tc>
        <w:tc>
          <w:tcPr>
            <w:tcW w:w="1394" w:type="dxa"/>
            <w:shd w:val="clear" w:color="auto" w:fill="auto"/>
            <w:noWrap/>
            <w:vAlign w:val="center"/>
            <w:hideMark/>
          </w:tcPr>
          <w:p w14:paraId="0397B90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0,214,940</w:t>
            </w:r>
          </w:p>
        </w:tc>
      </w:tr>
      <w:tr w:rsidR="00A00C97" w:rsidRPr="009E5255" w14:paraId="58E52A40" w14:textId="77777777" w:rsidTr="004B2115">
        <w:trPr>
          <w:trHeight w:val="20"/>
        </w:trPr>
        <w:tc>
          <w:tcPr>
            <w:tcW w:w="9776" w:type="dxa"/>
            <w:gridSpan w:val="7"/>
            <w:shd w:val="clear" w:color="auto" w:fill="auto"/>
            <w:noWrap/>
            <w:vAlign w:val="center"/>
            <w:hideMark/>
          </w:tcPr>
          <w:p w14:paraId="2D094D3F"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leomycin</w:t>
            </w:r>
          </w:p>
        </w:tc>
      </w:tr>
      <w:tr w:rsidR="00A00C97" w:rsidRPr="009E5255" w14:paraId="7DA81923" w14:textId="77777777" w:rsidTr="004B2115">
        <w:trPr>
          <w:trHeight w:val="20"/>
        </w:trPr>
        <w:tc>
          <w:tcPr>
            <w:tcW w:w="1413" w:type="dxa"/>
            <w:shd w:val="clear" w:color="auto" w:fill="auto"/>
            <w:noWrap/>
            <w:vAlign w:val="center"/>
            <w:hideMark/>
          </w:tcPr>
          <w:p w14:paraId="6A92B43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1918691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23,611,008</w:t>
            </w:r>
          </w:p>
        </w:tc>
        <w:tc>
          <w:tcPr>
            <w:tcW w:w="1394" w:type="dxa"/>
            <w:shd w:val="clear" w:color="auto" w:fill="auto"/>
            <w:noWrap/>
            <w:vAlign w:val="center"/>
            <w:hideMark/>
          </w:tcPr>
          <w:p w14:paraId="5884594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7,841,664</w:t>
            </w:r>
          </w:p>
        </w:tc>
        <w:tc>
          <w:tcPr>
            <w:tcW w:w="1394" w:type="dxa"/>
            <w:shd w:val="clear" w:color="auto" w:fill="auto"/>
            <w:noWrap/>
            <w:vAlign w:val="center"/>
            <w:hideMark/>
          </w:tcPr>
          <w:p w14:paraId="6862661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05,503,296</w:t>
            </w:r>
          </w:p>
        </w:tc>
        <w:tc>
          <w:tcPr>
            <w:tcW w:w="1394" w:type="dxa"/>
            <w:shd w:val="clear" w:color="auto" w:fill="auto"/>
            <w:noWrap/>
            <w:vAlign w:val="center"/>
            <w:hideMark/>
          </w:tcPr>
          <w:p w14:paraId="21F3640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37,053,184</w:t>
            </w:r>
          </w:p>
        </w:tc>
        <w:tc>
          <w:tcPr>
            <w:tcW w:w="1394" w:type="dxa"/>
            <w:shd w:val="clear" w:color="auto" w:fill="auto"/>
            <w:noWrap/>
            <w:vAlign w:val="center"/>
            <w:hideMark/>
          </w:tcPr>
          <w:p w14:paraId="115090E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50,641,984</w:t>
            </w:r>
          </w:p>
        </w:tc>
        <w:tc>
          <w:tcPr>
            <w:tcW w:w="1394" w:type="dxa"/>
            <w:shd w:val="clear" w:color="auto" w:fill="auto"/>
            <w:noWrap/>
            <w:vAlign w:val="center"/>
            <w:hideMark/>
          </w:tcPr>
          <w:p w14:paraId="5AD377C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54,651,136</w:t>
            </w:r>
          </w:p>
        </w:tc>
      </w:tr>
      <w:tr w:rsidR="00A00C97" w:rsidRPr="009E5255" w14:paraId="60044F72" w14:textId="77777777" w:rsidTr="004B2115">
        <w:trPr>
          <w:trHeight w:val="20"/>
        </w:trPr>
        <w:tc>
          <w:tcPr>
            <w:tcW w:w="1413" w:type="dxa"/>
            <w:shd w:val="clear" w:color="auto" w:fill="auto"/>
            <w:noWrap/>
            <w:vAlign w:val="center"/>
            <w:hideMark/>
          </w:tcPr>
          <w:p w14:paraId="34D944DC"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0E336A3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2,335</w:t>
            </w:r>
          </w:p>
        </w:tc>
        <w:tc>
          <w:tcPr>
            <w:tcW w:w="1394" w:type="dxa"/>
            <w:shd w:val="clear" w:color="auto" w:fill="auto"/>
            <w:noWrap/>
            <w:vAlign w:val="center"/>
            <w:hideMark/>
          </w:tcPr>
          <w:p w14:paraId="657D8B1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6,645</w:t>
            </w:r>
          </w:p>
        </w:tc>
        <w:tc>
          <w:tcPr>
            <w:tcW w:w="1394" w:type="dxa"/>
            <w:shd w:val="clear" w:color="auto" w:fill="auto"/>
            <w:noWrap/>
            <w:vAlign w:val="center"/>
            <w:hideMark/>
          </w:tcPr>
          <w:p w14:paraId="1C4E523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7,035</w:t>
            </w:r>
          </w:p>
        </w:tc>
        <w:tc>
          <w:tcPr>
            <w:tcW w:w="1394" w:type="dxa"/>
            <w:shd w:val="clear" w:color="auto" w:fill="auto"/>
            <w:noWrap/>
            <w:vAlign w:val="center"/>
            <w:hideMark/>
          </w:tcPr>
          <w:p w14:paraId="03B4E5C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0,120</w:t>
            </w:r>
          </w:p>
        </w:tc>
        <w:tc>
          <w:tcPr>
            <w:tcW w:w="1394" w:type="dxa"/>
            <w:shd w:val="clear" w:color="auto" w:fill="auto"/>
            <w:noWrap/>
            <w:vAlign w:val="center"/>
            <w:hideMark/>
          </w:tcPr>
          <w:p w14:paraId="4DE0601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4,240</w:t>
            </w:r>
          </w:p>
        </w:tc>
        <w:tc>
          <w:tcPr>
            <w:tcW w:w="1394" w:type="dxa"/>
            <w:shd w:val="clear" w:color="auto" w:fill="auto"/>
            <w:noWrap/>
            <w:vAlign w:val="center"/>
            <w:hideMark/>
          </w:tcPr>
          <w:p w14:paraId="33D3D0F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0,375</w:t>
            </w:r>
          </w:p>
        </w:tc>
      </w:tr>
      <w:tr w:rsidR="00A00C97" w:rsidRPr="009E5255" w14:paraId="1E69B142" w14:textId="77777777" w:rsidTr="004B2115">
        <w:trPr>
          <w:trHeight w:val="20"/>
        </w:trPr>
        <w:tc>
          <w:tcPr>
            <w:tcW w:w="1413" w:type="dxa"/>
            <w:shd w:val="clear" w:color="auto" w:fill="auto"/>
            <w:noWrap/>
            <w:vAlign w:val="center"/>
            <w:hideMark/>
          </w:tcPr>
          <w:p w14:paraId="2068BFB4"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6D8F167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23,693,343</w:t>
            </w:r>
          </w:p>
        </w:tc>
        <w:tc>
          <w:tcPr>
            <w:tcW w:w="1394" w:type="dxa"/>
            <w:shd w:val="clear" w:color="auto" w:fill="auto"/>
            <w:noWrap/>
            <w:vAlign w:val="center"/>
            <w:hideMark/>
          </w:tcPr>
          <w:p w14:paraId="255D7DF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7,908,309</w:t>
            </w:r>
          </w:p>
        </w:tc>
        <w:tc>
          <w:tcPr>
            <w:tcW w:w="1394" w:type="dxa"/>
            <w:shd w:val="clear" w:color="auto" w:fill="auto"/>
            <w:noWrap/>
            <w:vAlign w:val="center"/>
            <w:hideMark/>
          </w:tcPr>
          <w:p w14:paraId="0EB54EB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05,570,331</w:t>
            </w:r>
          </w:p>
        </w:tc>
        <w:tc>
          <w:tcPr>
            <w:tcW w:w="1394" w:type="dxa"/>
            <w:shd w:val="clear" w:color="auto" w:fill="auto"/>
            <w:noWrap/>
            <w:vAlign w:val="center"/>
            <w:hideMark/>
          </w:tcPr>
          <w:p w14:paraId="5C994C8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37,113,304</w:t>
            </w:r>
          </w:p>
        </w:tc>
        <w:tc>
          <w:tcPr>
            <w:tcW w:w="1394" w:type="dxa"/>
            <w:shd w:val="clear" w:color="auto" w:fill="auto"/>
            <w:noWrap/>
            <w:vAlign w:val="center"/>
            <w:hideMark/>
          </w:tcPr>
          <w:p w14:paraId="0019713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50,696,224</w:t>
            </w:r>
          </w:p>
        </w:tc>
        <w:tc>
          <w:tcPr>
            <w:tcW w:w="1394" w:type="dxa"/>
            <w:shd w:val="clear" w:color="auto" w:fill="auto"/>
            <w:noWrap/>
            <w:vAlign w:val="center"/>
            <w:hideMark/>
          </w:tcPr>
          <w:p w14:paraId="6B184DB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54,981,511</w:t>
            </w:r>
          </w:p>
        </w:tc>
      </w:tr>
      <w:tr w:rsidR="00A00C97" w:rsidRPr="009E5255" w14:paraId="48BB95E4" w14:textId="77777777" w:rsidTr="004B2115">
        <w:trPr>
          <w:trHeight w:val="20"/>
        </w:trPr>
        <w:tc>
          <w:tcPr>
            <w:tcW w:w="9776" w:type="dxa"/>
            <w:gridSpan w:val="7"/>
            <w:shd w:val="clear" w:color="auto" w:fill="auto"/>
            <w:noWrap/>
            <w:vAlign w:val="center"/>
            <w:hideMark/>
          </w:tcPr>
          <w:p w14:paraId="57C20160"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linatumomab</w:t>
            </w:r>
          </w:p>
        </w:tc>
      </w:tr>
      <w:tr w:rsidR="00A00C97" w:rsidRPr="009E5255" w14:paraId="34DBD091" w14:textId="77777777" w:rsidTr="004B2115">
        <w:trPr>
          <w:trHeight w:val="20"/>
        </w:trPr>
        <w:tc>
          <w:tcPr>
            <w:tcW w:w="1413" w:type="dxa"/>
            <w:shd w:val="clear" w:color="auto" w:fill="auto"/>
            <w:noWrap/>
            <w:vAlign w:val="center"/>
            <w:hideMark/>
          </w:tcPr>
          <w:p w14:paraId="5F7239BF"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3C1E4022" w14:textId="71E719C9" w:rsidR="00A00C97" w:rsidRPr="009E5255" w:rsidRDefault="004B2115"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6F8F39D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722</w:t>
            </w:r>
          </w:p>
        </w:tc>
        <w:tc>
          <w:tcPr>
            <w:tcW w:w="1394" w:type="dxa"/>
            <w:shd w:val="clear" w:color="auto" w:fill="auto"/>
            <w:noWrap/>
            <w:vAlign w:val="center"/>
            <w:hideMark/>
          </w:tcPr>
          <w:p w14:paraId="64AA864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975</w:t>
            </w:r>
          </w:p>
        </w:tc>
        <w:tc>
          <w:tcPr>
            <w:tcW w:w="1394" w:type="dxa"/>
            <w:shd w:val="clear" w:color="auto" w:fill="auto"/>
            <w:noWrap/>
            <w:vAlign w:val="center"/>
            <w:hideMark/>
          </w:tcPr>
          <w:p w14:paraId="7CEE533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420</w:t>
            </w:r>
          </w:p>
        </w:tc>
        <w:tc>
          <w:tcPr>
            <w:tcW w:w="1394" w:type="dxa"/>
            <w:shd w:val="clear" w:color="auto" w:fill="auto"/>
            <w:noWrap/>
            <w:vAlign w:val="center"/>
            <w:hideMark/>
          </w:tcPr>
          <w:p w14:paraId="5DFA733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922</w:t>
            </w:r>
          </w:p>
        </w:tc>
        <w:tc>
          <w:tcPr>
            <w:tcW w:w="1394" w:type="dxa"/>
            <w:shd w:val="clear" w:color="auto" w:fill="auto"/>
            <w:noWrap/>
            <w:vAlign w:val="center"/>
            <w:hideMark/>
          </w:tcPr>
          <w:p w14:paraId="6C23CF7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1,039</w:t>
            </w:r>
          </w:p>
        </w:tc>
      </w:tr>
      <w:tr w:rsidR="00A00C97" w:rsidRPr="009E5255" w14:paraId="32AD37E5" w14:textId="77777777" w:rsidTr="004B2115">
        <w:trPr>
          <w:trHeight w:val="20"/>
        </w:trPr>
        <w:tc>
          <w:tcPr>
            <w:tcW w:w="1413" w:type="dxa"/>
            <w:shd w:val="clear" w:color="auto" w:fill="auto"/>
            <w:noWrap/>
            <w:vAlign w:val="center"/>
            <w:hideMark/>
          </w:tcPr>
          <w:p w14:paraId="6FDD22B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1189B0BB" w14:textId="49D524C9" w:rsidR="00A00C97" w:rsidRPr="009E5255" w:rsidRDefault="004B2115"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6A4DBF4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9,414</w:t>
            </w:r>
          </w:p>
        </w:tc>
        <w:tc>
          <w:tcPr>
            <w:tcW w:w="1394" w:type="dxa"/>
            <w:shd w:val="clear" w:color="auto" w:fill="auto"/>
            <w:noWrap/>
            <w:vAlign w:val="center"/>
            <w:hideMark/>
          </w:tcPr>
          <w:p w14:paraId="43B04D0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0,378</w:t>
            </w:r>
          </w:p>
        </w:tc>
        <w:tc>
          <w:tcPr>
            <w:tcW w:w="1394" w:type="dxa"/>
            <w:shd w:val="clear" w:color="auto" w:fill="auto"/>
            <w:noWrap/>
            <w:vAlign w:val="center"/>
            <w:hideMark/>
          </w:tcPr>
          <w:p w14:paraId="5D88DD6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5,854</w:t>
            </w:r>
          </w:p>
        </w:tc>
        <w:tc>
          <w:tcPr>
            <w:tcW w:w="1394" w:type="dxa"/>
            <w:shd w:val="clear" w:color="auto" w:fill="auto"/>
            <w:noWrap/>
            <w:vAlign w:val="center"/>
            <w:hideMark/>
          </w:tcPr>
          <w:p w14:paraId="66A20DD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9,359</w:t>
            </w:r>
          </w:p>
        </w:tc>
        <w:tc>
          <w:tcPr>
            <w:tcW w:w="1394" w:type="dxa"/>
            <w:shd w:val="clear" w:color="auto" w:fill="auto"/>
            <w:noWrap/>
            <w:vAlign w:val="center"/>
            <w:hideMark/>
          </w:tcPr>
          <w:p w14:paraId="71FA842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35,004</w:t>
            </w:r>
          </w:p>
        </w:tc>
      </w:tr>
      <w:tr w:rsidR="00A00C97" w:rsidRPr="009E5255" w14:paraId="4E09EDE6" w14:textId="77777777" w:rsidTr="004B2115">
        <w:trPr>
          <w:trHeight w:val="20"/>
        </w:trPr>
        <w:tc>
          <w:tcPr>
            <w:tcW w:w="1413" w:type="dxa"/>
            <w:shd w:val="clear" w:color="auto" w:fill="auto"/>
            <w:noWrap/>
            <w:vAlign w:val="center"/>
            <w:hideMark/>
          </w:tcPr>
          <w:p w14:paraId="3A4610C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2CFD774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12D6D83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0,136</w:t>
            </w:r>
          </w:p>
        </w:tc>
        <w:tc>
          <w:tcPr>
            <w:tcW w:w="1394" w:type="dxa"/>
            <w:shd w:val="clear" w:color="auto" w:fill="auto"/>
            <w:noWrap/>
            <w:vAlign w:val="center"/>
            <w:hideMark/>
          </w:tcPr>
          <w:p w14:paraId="5731402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2,353</w:t>
            </w:r>
          </w:p>
        </w:tc>
        <w:tc>
          <w:tcPr>
            <w:tcW w:w="1394" w:type="dxa"/>
            <w:shd w:val="clear" w:color="auto" w:fill="auto"/>
            <w:noWrap/>
            <w:vAlign w:val="center"/>
            <w:hideMark/>
          </w:tcPr>
          <w:p w14:paraId="1777A67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274</w:t>
            </w:r>
          </w:p>
        </w:tc>
        <w:tc>
          <w:tcPr>
            <w:tcW w:w="1394" w:type="dxa"/>
            <w:shd w:val="clear" w:color="auto" w:fill="auto"/>
            <w:noWrap/>
            <w:vAlign w:val="center"/>
            <w:hideMark/>
          </w:tcPr>
          <w:p w14:paraId="6438D0F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8,281</w:t>
            </w:r>
          </w:p>
        </w:tc>
        <w:tc>
          <w:tcPr>
            <w:tcW w:w="1394" w:type="dxa"/>
            <w:shd w:val="clear" w:color="auto" w:fill="auto"/>
            <w:noWrap/>
            <w:vAlign w:val="center"/>
            <w:hideMark/>
          </w:tcPr>
          <w:p w14:paraId="72B6132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16,043</w:t>
            </w:r>
          </w:p>
        </w:tc>
      </w:tr>
      <w:tr w:rsidR="00A00C97" w:rsidRPr="009E5255" w14:paraId="7174CF90" w14:textId="77777777" w:rsidTr="004B2115">
        <w:trPr>
          <w:trHeight w:val="20"/>
        </w:trPr>
        <w:tc>
          <w:tcPr>
            <w:tcW w:w="9776" w:type="dxa"/>
            <w:gridSpan w:val="7"/>
            <w:shd w:val="clear" w:color="auto" w:fill="auto"/>
            <w:noWrap/>
            <w:vAlign w:val="center"/>
            <w:hideMark/>
          </w:tcPr>
          <w:p w14:paraId="6DF880DF"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ortezomib</w:t>
            </w:r>
          </w:p>
        </w:tc>
      </w:tr>
      <w:tr w:rsidR="00A00C97" w:rsidRPr="009E5255" w14:paraId="54C148E5" w14:textId="77777777" w:rsidTr="004B2115">
        <w:trPr>
          <w:trHeight w:val="20"/>
        </w:trPr>
        <w:tc>
          <w:tcPr>
            <w:tcW w:w="1413" w:type="dxa"/>
            <w:shd w:val="clear" w:color="auto" w:fill="auto"/>
            <w:noWrap/>
            <w:vAlign w:val="center"/>
            <w:hideMark/>
          </w:tcPr>
          <w:p w14:paraId="294BBE8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59D8F43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038</w:t>
            </w:r>
          </w:p>
        </w:tc>
        <w:tc>
          <w:tcPr>
            <w:tcW w:w="1394" w:type="dxa"/>
            <w:shd w:val="clear" w:color="auto" w:fill="auto"/>
            <w:noWrap/>
            <w:vAlign w:val="center"/>
            <w:hideMark/>
          </w:tcPr>
          <w:p w14:paraId="731DE48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6,531</w:t>
            </w:r>
          </w:p>
        </w:tc>
        <w:tc>
          <w:tcPr>
            <w:tcW w:w="1394" w:type="dxa"/>
            <w:shd w:val="clear" w:color="auto" w:fill="auto"/>
            <w:noWrap/>
            <w:vAlign w:val="center"/>
            <w:hideMark/>
          </w:tcPr>
          <w:p w14:paraId="5CD412B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7,914</w:t>
            </w:r>
          </w:p>
        </w:tc>
        <w:tc>
          <w:tcPr>
            <w:tcW w:w="1394" w:type="dxa"/>
            <w:shd w:val="clear" w:color="auto" w:fill="auto"/>
            <w:noWrap/>
            <w:vAlign w:val="center"/>
            <w:hideMark/>
          </w:tcPr>
          <w:p w14:paraId="4EDFA97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4,915</w:t>
            </w:r>
          </w:p>
        </w:tc>
        <w:tc>
          <w:tcPr>
            <w:tcW w:w="1394" w:type="dxa"/>
            <w:shd w:val="clear" w:color="auto" w:fill="auto"/>
            <w:noWrap/>
            <w:vAlign w:val="center"/>
            <w:hideMark/>
          </w:tcPr>
          <w:p w14:paraId="7574F4A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4,030</w:t>
            </w:r>
          </w:p>
        </w:tc>
        <w:tc>
          <w:tcPr>
            <w:tcW w:w="1394" w:type="dxa"/>
            <w:shd w:val="clear" w:color="auto" w:fill="auto"/>
            <w:noWrap/>
            <w:vAlign w:val="center"/>
            <w:hideMark/>
          </w:tcPr>
          <w:p w14:paraId="22DB5E6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6,428</w:t>
            </w:r>
          </w:p>
        </w:tc>
      </w:tr>
      <w:tr w:rsidR="00A00C97" w:rsidRPr="009E5255" w14:paraId="63BAB450" w14:textId="77777777" w:rsidTr="004B2115">
        <w:trPr>
          <w:trHeight w:val="20"/>
        </w:trPr>
        <w:tc>
          <w:tcPr>
            <w:tcW w:w="1413" w:type="dxa"/>
            <w:shd w:val="clear" w:color="auto" w:fill="auto"/>
            <w:noWrap/>
            <w:vAlign w:val="center"/>
            <w:hideMark/>
          </w:tcPr>
          <w:p w14:paraId="16164ADE"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7042D9A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4,760</w:t>
            </w:r>
          </w:p>
        </w:tc>
        <w:tc>
          <w:tcPr>
            <w:tcW w:w="1394" w:type="dxa"/>
            <w:shd w:val="clear" w:color="auto" w:fill="auto"/>
            <w:noWrap/>
            <w:vAlign w:val="center"/>
            <w:hideMark/>
          </w:tcPr>
          <w:p w14:paraId="4FA5901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6,244</w:t>
            </w:r>
          </w:p>
        </w:tc>
        <w:tc>
          <w:tcPr>
            <w:tcW w:w="1394" w:type="dxa"/>
            <w:shd w:val="clear" w:color="auto" w:fill="auto"/>
            <w:noWrap/>
            <w:vAlign w:val="center"/>
            <w:hideMark/>
          </w:tcPr>
          <w:p w14:paraId="1D94F4A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092</w:t>
            </w:r>
          </w:p>
        </w:tc>
        <w:tc>
          <w:tcPr>
            <w:tcW w:w="1394" w:type="dxa"/>
            <w:shd w:val="clear" w:color="auto" w:fill="auto"/>
            <w:noWrap/>
            <w:vAlign w:val="center"/>
            <w:hideMark/>
          </w:tcPr>
          <w:p w14:paraId="767A9D0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392</w:t>
            </w:r>
          </w:p>
        </w:tc>
        <w:tc>
          <w:tcPr>
            <w:tcW w:w="1394" w:type="dxa"/>
            <w:shd w:val="clear" w:color="auto" w:fill="auto"/>
            <w:noWrap/>
            <w:vAlign w:val="center"/>
            <w:hideMark/>
          </w:tcPr>
          <w:p w14:paraId="58E6369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625</w:t>
            </w:r>
          </w:p>
        </w:tc>
        <w:tc>
          <w:tcPr>
            <w:tcW w:w="1394" w:type="dxa"/>
            <w:shd w:val="clear" w:color="auto" w:fill="auto"/>
            <w:noWrap/>
            <w:vAlign w:val="center"/>
            <w:hideMark/>
          </w:tcPr>
          <w:p w14:paraId="12C9D34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5,113</w:t>
            </w:r>
          </w:p>
        </w:tc>
      </w:tr>
      <w:tr w:rsidR="00A00C97" w:rsidRPr="009E5255" w14:paraId="4001EB5D" w14:textId="77777777" w:rsidTr="004B2115">
        <w:trPr>
          <w:trHeight w:val="20"/>
        </w:trPr>
        <w:tc>
          <w:tcPr>
            <w:tcW w:w="1413" w:type="dxa"/>
            <w:shd w:val="clear" w:color="auto" w:fill="auto"/>
            <w:noWrap/>
            <w:vAlign w:val="center"/>
            <w:hideMark/>
          </w:tcPr>
          <w:p w14:paraId="0CA44E63"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165FDFF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7,798</w:t>
            </w:r>
          </w:p>
        </w:tc>
        <w:tc>
          <w:tcPr>
            <w:tcW w:w="1394" w:type="dxa"/>
            <w:shd w:val="clear" w:color="auto" w:fill="auto"/>
            <w:noWrap/>
            <w:vAlign w:val="center"/>
            <w:hideMark/>
          </w:tcPr>
          <w:p w14:paraId="771FE2D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2,775</w:t>
            </w:r>
          </w:p>
        </w:tc>
        <w:tc>
          <w:tcPr>
            <w:tcW w:w="1394" w:type="dxa"/>
            <w:shd w:val="clear" w:color="auto" w:fill="auto"/>
            <w:noWrap/>
            <w:vAlign w:val="center"/>
            <w:hideMark/>
          </w:tcPr>
          <w:p w14:paraId="1D4D4ED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9,006</w:t>
            </w:r>
          </w:p>
        </w:tc>
        <w:tc>
          <w:tcPr>
            <w:tcW w:w="1394" w:type="dxa"/>
            <w:shd w:val="clear" w:color="auto" w:fill="auto"/>
            <w:noWrap/>
            <w:vAlign w:val="center"/>
            <w:hideMark/>
          </w:tcPr>
          <w:p w14:paraId="39D6123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6,307</w:t>
            </w:r>
          </w:p>
        </w:tc>
        <w:tc>
          <w:tcPr>
            <w:tcW w:w="1394" w:type="dxa"/>
            <w:shd w:val="clear" w:color="auto" w:fill="auto"/>
            <w:noWrap/>
            <w:vAlign w:val="center"/>
            <w:hideMark/>
          </w:tcPr>
          <w:p w14:paraId="6486148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5,655</w:t>
            </w:r>
          </w:p>
        </w:tc>
        <w:tc>
          <w:tcPr>
            <w:tcW w:w="1394" w:type="dxa"/>
            <w:shd w:val="clear" w:color="auto" w:fill="auto"/>
            <w:noWrap/>
            <w:vAlign w:val="center"/>
            <w:hideMark/>
          </w:tcPr>
          <w:p w14:paraId="06CEA0F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1,541</w:t>
            </w:r>
          </w:p>
        </w:tc>
      </w:tr>
      <w:tr w:rsidR="00A00C97" w:rsidRPr="009E5255" w14:paraId="6CB0EB13" w14:textId="77777777" w:rsidTr="004B2115">
        <w:trPr>
          <w:trHeight w:val="20"/>
        </w:trPr>
        <w:tc>
          <w:tcPr>
            <w:tcW w:w="9776" w:type="dxa"/>
            <w:gridSpan w:val="7"/>
            <w:shd w:val="clear" w:color="auto" w:fill="auto"/>
            <w:noWrap/>
            <w:vAlign w:val="center"/>
            <w:hideMark/>
          </w:tcPr>
          <w:p w14:paraId="24AF1B24"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Brentuximab Vedotin</w:t>
            </w:r>
          </w:p>
        </w:tc>
      </w:tr>
      <w:tr w:rsidR="00A00C97" w:rsidRPr="009E5255" w14:paraId="332D2562" w14:textId="77777777" w:rsidTr="004B2115">
        <w:trPr>
          <w:trHeight w:val="20"/>
        </w:trPr>
        <w:tc>
          <w:tcPr>
            <w:tcW w:w="1413" w:type="dxa"/>
            <w:shd w:val="clear" w:color="auto" w:fill="auto"/>
            <w:noWrap/>
            <w:vAlign w:val="center"/>
            <w:hideMark/>
          </w:tcPr>
          <w:p w14:paraId="5A371E2E"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0F8DA24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982</w:t>
            </w:r>
          </w:p>
        </w:tc>
        <w:tc>
          <w:tcPr>
            <w:tcW w:w="1394" w:type="dxa"/>
            <w:shd w:val="clear" w:color="auto" w:fill="auto"/>
            <w:noWrap/>
            <w:vAlign w:val="center"/>
            <w:hideMark/>
          </w:tcPr>
          <w:p w14:paraId="47984AC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892</w:t>
            </w:r>
          </w:p>
        </w:tc>
        <w:tc>
          <w:tcPr>
            <w:tcW w:w="1394" w:type="dxa"/>
            <w:shd w:val="clear" w:color="auto" w:fill="auto"/>
            <w:noWrap/>
            <w:vAlign w:val="center"/>
            <w:hideMark/>
          </w:tcPr>
          <w:p w14:paraId="38796FD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397</w:t>
            </w:r>
          </w:p>
        </w:tc>
        <w:tc>
          <w:tcPr>
            <w:tcW w:w="1394" w:type="dxa"/>
            <w:shd w:val="clear" w:color="auto" w:fill="auto"/>
            <w:noWrap/>
            <w:vAlign w:val="center"/>
            <w:hideMark/>
          </w:tcPr>
          <w:p w14:paraId="25C5344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988</w:t>
            </w:r>
          </w:p>
        </w:tc>
        <w:tc>
          <w:tcPr>
            <w:tcW w:w="1394" w:type="dxa"/>
            <w:shd w:val="clear" w:color="auto" w:fill="auto"/>
            <w:noWrap/>
            <w:vAlign w:val="center"/>
            <w:hideMark/>
          </w:tcPr>
          <w:p w14:paraId="197323B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8,012</w:t>
            </w:r>
          </w:p>
        </w:tc>
        <w:tc>
          <w:tcPr>
            <w:tcW w:w="1394" w:type="dxa"/>
            <w:shd w:val="clear" w:color="auto" w:fill="auto"/>
            <w:noWrap/>
            <w:vAlign w:val="center"/>
            <w:hideMark/>
          </w:tcPr>
          <w:p w14:paraId="712F005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1,271</w:t>
            </w:r>
          </w:p>
        </w:tc>
      </w:tr>
      <w:tr w:rsidR="00A00C97" w:rsidRPr="009E5255" w14:paraId="68359A21" w14:textId="77777777" w:rsidTr="004B2115">
        <w:trPr>
          <w:trHeight w:val="20"/>
        </w:trPr>
        <w:tc>
          <w:tcPr>
            <w:tcW w:w="1413" w:type="dxa"/>
            <w:shd w:val="clear" w:color="auto" w:fill="auto"/>
            <w:noWrap/>
            <w:vAlign w:val="center"/>
            <w:hideMark/>
          </w:tcPr>
          <w:p w14:paraId="65FFEC5A"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261B2B0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2,100</w:t>
            </w:r>
          </w:p>
        </w:tc>
        <w:tc>
          <w:tcPr>
            <w:tcW w:w="1394" w:type="dxa"/>
            <w:shd w:val="clear" w:color="auto" w:fill="auto"/>
            <w:noWrap/>
            <w:vAlign w:val="center"/>
            <w:hideMark/>
          </w:tcPr>
          <w:p w14:paraId="7B4ED92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4,000</w:t>
            </w:r>
          </w:p>
        </w:tc>
        <w:tc>
          <w:tcPr>
            <w:tcW w:w="1394" w:type="dxa"/>
            <w:shd w:val="clear" w:color="auto" w:fill="auto"/>
            <w:noWrap/>
            <w:vAlign w:val="center"/>
            <w:hideMark/>
          </w:tcPr>
          <w:p w14:paraId="1AED81B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200</w:t>
            </w:r>
          </w:p>
        </w:tc>
        <w:tc>
          <w:tcPr>
            <w:tcW w:w="1394" w:type="dxa"/>
            <w:shd w:val="clear" w:color="auto" w:fill="auto"/>
            <w:noWrap/>
            <w:vAlign w:val="center"/>
            <w:hideMark/>
          </w:tcPr>
          <w:p w14:paraId="2495129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1,300</w:t>
            </w:r>
          </w:p>
        </w:tc>
        <w:tc>
          <w:tcPr>
            <w:tcW w:w="1394" w:type="dxa"/>
            <w:shd w:val="clear" w:color="auto" w:fill="auto"/>
            <w:noWrap/>
            <w:vAlign w:val="center"/>
            <w:hideMark/>
          </w:tcPr>
          <w:p w14:paraId="05F6A93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6,350</w:t>
            </w:r>
          </w:p>
        </w:tc>
        <w:tc>
          <w:tcPr>
            <w:tcW w:w="1394" w:type="dxa"/>
            <w:shd w:val="clear" w:color="auto" w:fill="auto"/>
            <w:noWrap/>
            <w:vAlign w:val="center"/>
            <w:hideMark/>
          </w:tcPr>
          <w:p w14:paraId="62C6303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6,950</w:t>
            </w:r>
          </w:p>
        </w:tc>
      </w:tr>
      <w:tr w:rsidR="00A00C97" w:rsidRPr="009E5255" w14:paraId="68FE2F28" w14:textId="77777777" w:rsidTr="004B2115">
        <w:trPr>
          <w:trHeight w:val="20"/>
        </w:trPr>
        <w:tc>
          <w:tcPr>
            <w:tcW w:w="1413" w:type="dxa"/>
            <w:shd w:val="clear" w:color="auto" w:fill="auto"/>
            <w:noWrap/>
            <w:vAlign w:val="center"/>
            <w:hideMark/>
          </w:tcPr>
          <w:p w14:paraId="6B66DB7F"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63FF8C7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1,082</w:t>
            </w:r>
          </w:p>
        </w:tc>
        <w:tc>
          <w:tcPr>
            <w:tcW w:w="1394" w:type="dxa"/>
            <w:shd w:val="clear" w:color="auto" w:fill="auto"/>
            <w:noWrap/>
            <w:vAlign w:val="center"/>
            <w:hideMark/>
          </w:tcPr>
          <w:p w14:paraId="5DBCE92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7,892</w:t>
            </w:r>
          </w:p>
        </w:tc>
        <w:tc>
          <w:tcPr>
            <w:tcW w:w="1394" w:type="dxa"/>
            <w:shd w:val="clear" w:color="auto" w:fill="auto"/>
            <w:noWrap/>
            <w:vAlign w:val="center"/>
            <w:hideMark/>
          </w:tcPr>
          <w:p w14:paraId="334A60C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0,597</w:t>
            </w:r>
          </w:p>
        </w:tc>
        <w:tc>
          <w:tcPr>
            <w:tcW w:w="1394" w:type="dxa"/>
            <w:shd w:val="clear" w:color="auto" w:fill="auto"/>
            <w:noWrap/>
            <w:vAlign w:val="center"/>
            <w:hideMark/>
          </w:tcPr>
          <w:p w14:paraId="476F8EA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4,288</w:t>
            </w:r>
          </w:p>
        </w:tc>
        <w:tc>
          <w:tcPr>
            <w:tcW w:w="1394" w:type="dxa"/>
            <w:shd w:val="clear" w:color="auto" w:fill="auto"/>
            <w:noWrap/>
            <w:vAlign w:val="center"/>
            <w:hideMark/>
          </w:tcPr>
          <w:p w14:paraId="1DC181A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4,362</w:t>
            </w:r>
          </w:p>
        </w:tc>
        <w:tc>
          <w:tcPr>
            <w:tcW w:w="1394" w:type="dxa"/>
            <w:shd w:val="clear" w:color="auto" w:fill="auto"/>
            <w:noWrap/>
            <w:vAlign w:val="center"/>
            <w:hideMark/>
          </w:tcPr>
          <w:p w14:paraId="2396BDD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98,221</w:t>
            </w:r>
          </w:p>
        </w:tc>
      </w:tr>
      <w:tr w:rsidR="00A00C97" w:rsidRPr="009E5255" w14:paraId="693A8B4C" w14:textId="77777777" w:rsidTr="004B2115">
        <w:trPr>
          <w:trHeight w:val="20"/>
        </w:trPr>
        <w:tc>
          <w:tcPr>
            <w:tcW w:w="9776" w:type="dxa"/>
            <w:gridSpan w:val="7"/>
            <w:shd w:val="clear" w:color="auto" w:fill="auto"/>
            <w:noWrap/>
            <w:vAlign w:val="center"/>
            <w:hideMark/>
          </w:tcPr>
          <w:p w14:paraId="7A63FF00"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abazitaxel</w:t>
            </w:r>
          </w:p>
        </w:tc>
      </w:tr>
      <w:tr w:rsidR="00A00C97" w:rsidRPr="009E5255" w14:paraId="42F0EEB2" w14:textId="77777777" w:rsidTr="004B2115">
        <w:trPr>
          <w:trHeight w:val="20"/>
        </w:trPr>
        <w:tc>
          <w:tcPr>
            <w:tcW w:w="1413" w:type="dxa"/>
            <w:shd w:val="clear" w:color="auto" w:fill="auto"/>
            <w:noWrap/>
            <w:vAlign w:val="center"/>
            <w:hideMark/>
          </w:tcPr>
          <w:p w14:paraId="05FEDCD2"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1D6A219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9,081</w:t>
            </w:r>
          </w:p>
        </w:tc>
        <w:tc>
          <w:tcPr>
            <w:tcW w:w="1394" w:type="dxa"/>
            <w:shd w:val="clear" w:color="auto" w:fill="auto"/>
            <w:noWrap/>
            <w:vAlign w:val="center"/>
            <w:hideMark/>
          </w:tcPr>
          <w:p w14:paraId="0B971AF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7,403</w:t>
            </w:r>
          </w:p>
        </w:tc>
        <w:tc>
          <w:tcPr>
            <w:tcW w:w="1394" w:type="dxa"/>
            <w:shd w:val="clear" w:color="auto" w:fill="auto"/>
            <w:noWrap/>
            <w:vAlign w:val="center"/>
            <w:hideMark/>
          </w:tcPr>
          <w:p w14:paraId="3EF1197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2,349</w:t>
            </w:r>
          </w:p>
        </w:tc>
        <w:tc>
          <w:tcPr>
            <w:tcW w:w="1394" w:type="dxa"/>
            <w:shd w:val="clear" w:color="auto" w:fill="auto"/>
            <w:noWrap/>
            <w:vAlign w:val="center"/>
            <w:hideMark/>
          </w:tcPr>
          <w:p w14:paraId="4269DCF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6,070</w:t>
            </w:r>
          </w:p>
        </w:tc>
        <w:tc>
          <w:tcPr>
            <w:tcW w:w="1394" w:type="dxa"/>
            <w:shd w:val="clear" w:color="auto" w:fill="auto"/>
            <w:noWrap/>
            <w:vAlign w:val="center"/>
            <w:hideMark/>
          </w:tcPr>
          <w:p w14:paraId="724FC70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8,155</w:t>
            </w:r>
          </w:p>
        </w:tc>
        <w:tc>
          <w:tcPr>
            <w:tcW w:w="1394" w:type="dxa"/>
            <w:shd w:val="clear" w:color="auto" w:fill="auto"/>
            <w:noWrap/>
            <w:vAlign w:val="center"/>
            <w:hideMark/>
          </w:tcPr>
          <w:p w14:paraId="7994223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23,058</w:t>
            </w:r>
          </w:p>
        </w:tc>
      </w:tr>
      <w:tr w:rsidR="00A00C97" w:rsidRPr="009E5255" w14:paraId="6E3C9DFA" w14:textId="77777777" w:rsidTr="004B2115">
        <w:trPr>
          <w:trHeight w:val="20"/>
        </w:trPr>
        <w:tc>
          <w:tcPr>
            <w:tcW w:w="1413" w:type="dxa"/>
            <w:shd w:val="clear" w:color="auto" w:fill="auto"/>
            <w:noWrap/>
            <w:vAlign w:val="center"/>
            <w:hideMark/>
          </w:tcPr>
          <w:p w14:paraId="3001F95B"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56C7F7F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6,660</w:t>
            </w:r>
          </w:p>
        </w:tc>
        <w:tc>
          <w:tcPr>
            <w:tcW w:w="1394" w:type="dxa"/>
            <w:shd w:val="clear" w:color="auto" w:fill="auto"/>
            <w:noWrap/>
            <w:vAlign w:val="center"/>
            <w:hideMark/>
          </w:tcPr>
          <w:p w14:paraId="5080ABC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160</w:t>
            </w:r>
          </w:p>
        </w:tc>
        <w:tc>
          <w:tcPr>
            <w:tcW w:w="1394" w:type="dxa"/>
            <w:shd w:val="clear" w:color="auto" w:fill="auto"/>
            <w:noWrap/>
            <w:vAlign w:val="center"/>
            <w:hideMark/>
          </w:tcPr>
          <w:p w14:paraId="7349C99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5,860</w:t>
            </w:r>
          </w:p>
        </w:tc>
        <w:tc>
          <w:tcPr>
            <w:tcW w:w="1394" w:type="dxa"/>
            <w:shd w:val="clear" w:color="auto" w:fill="auto"/>
            <w:noWrap/>
            <w:vAlign w:val="center"/>
            <w:hideMark/>
          </w:tcPr>
          <w:p w14:paraId="70C8058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2,420</w:t>
            </w:r>
          </w:p>
        </w:tc>
        <w:tc>
          <w:tcPr>
            <w:tcW w:w="1394" w:type="dxa"/>
            <w:shd w:val="clear" w:color="auto" w:fill="auto"/>
            <w:noWrap/>
            <w:vAlign w:val="center"/>
            <w:hideMark/>
          </w:tcPr>
          <w:p w14:paraId="44887A6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4,440</w:t>
            </w:r>
          </w:p>
        </w:tc>
        <w:tc>
          <w:tcPr>
            <w:tcW w:w="1394" w:type="dxa"/>
            <w:shd w:val="clear" w:color="auto" w:fill="auto"/>
            <w:noWrap/>
            <w:vAlign w:val="center"/>
            <w:hideMark/>
          </w:tcPr>
          <w:p w14:paraId="42CDDA4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4,540</w:t>
            </w:r>
          </w:p>
        </w:tc>
      </w:tr>
      <w:tr w:rsidR="00A00C97" w:rsidRPr="009E5255" w14:paraId="03CB6490" w14:textId="77777777" w:rsidTr="004B2115">
        <w:trPr>
          <w:trHeight w:val="20"/>
        </w:trPr>
        <w:tc>
          <w:tcPr>
            <w:tcW w:w="1413" w:type="dxa"/>
            <w:shd w:val="clear" w:color="auto" w:fill="auto"/>
            <w:noWrap/>
            <w:vAlign w:val="center"/>
            <w:hideMark/>
          </w:tcPr>
          <w:p w14:paraId="26857024"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682BD35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5,741</w:t>
            </w:r>
          </w:p>
        </w:tc>
        <w:tc>
          <w:tcPr>
            <w:tcW w:w="1394" w:type="dxa"/>
            <w:shd w:val="clear" w:color="auto" w:fill="auto"/>
            <w:noWrap/>
            <w:vAlign w:val="center"/>
            <w:hideMark/>
          </w:tcPr>
          <w:p w14:paraId="7457AEA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2,563</w:t>
            </w:r>
          </w:p>
        </w:tc>
        <w:tc>
          <w:tcPr>
            <w:tcW w:w="1394" w:type="dxa"/>
            <w:shd w:val="clear" w:color="auto" w:fill="auto"/>
            <w:noWrap/>
            <w:vAlign w:val="center"/>
            <w:hideMark/>
          </w:tcPr>
          <w:p w14:paraId="62D36A9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8,209</w:t>
            </w:r>
          </w:p>
        </w:tc>
        <w:tc>
          <w:tcPr>
            <w:tcW w:w="1394" w:type="dxa"/>
            <w:shd w:val="clear" w:color="auto" w:fill="auto"/>
            <w:noWrap/>
            <w:vAlign w:val="center"/>
            <w:hideMark/>
          </w:tcPr>
          <w:p w14:paraId="63AE33A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8,490</w:t>
            </w:r>
          </w:p>
        </w:tc>
        <w:tc>
          <w:tcPr>
            <w:tcW w:w="1394" w:type="dxa"/>
            <w:shd w:val="clear" w:color="auto" w:fill="auto"/>
            <w:noWrap/>
            <w:vAlign w:val="center"/>
            <w:hideMark/>
          </w:tcPr>
          <w:p w14:paraId="2D0031A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2,595</w:t>
            </w:r>
          </w:p>
        </w:tc>
        <w:tc>
          <w:tcPr>
            <w:tcW w:w="1394" w:type="dxa"/>
            <w:shd w:val="clear" w:color="auto" w:fill="auto"/>
            <w:noWrap/>
            <w:vAlign w:val="center"/>
            <w:hideMark/>
          </w:tcPr>
          <w:p w14:paraId="7B7CF4E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47,598</w:t>
            </w:r>
          </w:p>
        </w:tc>
      </w:tr>
      <w:tr w:rsidR="00A00C97" w:rsidRPr="009E5255" w14:paraId="4AD6FB44" w14:textId="77777777" w:rsidTr="004B2115">
        <w:trPr>
          <w:trHeight w:val="20"/>
        </w:trPr>
        <w:tc>
          <w:tcPr>
            <w:tcW w:w="9776" w:type="dxa"/>
            <w:gridSpan w:val="7"/>
            <w:shd w:val="clear" w:color="auto" w:fill="auto"/>
            <w:noWrap/>
            <w:vAlign w:val="center"/>
            <w:hideMark/>
          </w:tcPr>
          <w:p w14:paraId="2CDD8F80"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arboplatin</w:t>
            </w:r>
          </w:p>
        </w:tc>
      </w:tr>
      <w:tr w:rsidR="00A00C97" w:rsidRPr="009E5255" w14:paraId="2A1162A4" w14:textId="77777777" w:rsidTr="004B2115">
        <w:trPr>
          <w:trHeight w:val="20"/>
        </w:trPr>
        <w:tc>
          <w:tcPr>
            <w:tcW w:w="1413" w:type="dxa"/>
            <w:shd w:val="clear" w:color="auto" w:fill="auto"/>
            <w:noWrap/>
            <w:vAlign w:val="center"/>
            <w:hideMark/>
          </w:tcPr>
          <w:p w14:paraId="34722A68"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1AD1B54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981,798</w:t>
            </w:r>
          </w:p>
        </w:tc>
        <w:tc>
          <w:tcPr>
            <w:tcW w:w="1394" w:type="dxa"/>
            <w:shd w:val="clear" w:color="auto" w:fill="auto"/>
            <w:noWrap/>
            <w:vAlign w:val="center"/>
            <w:hideMark/>
          </w:tcPr>
          <w:p w14:paraId="7A24CC1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996,151</w:t>
            </w:r>
          </w:p>
        </w:tc>
        <w:tc>
          <w:tcPr>
            <w:tcW w:w="1394" w:type="dxa"/>
            <w:shd w:val="clear" w:color="auto" w:fill="auto"/>
            <w:noWrap/>
            <w:vAlign w:val="center"/>
            <w:hideMark/>
          </w:tcPr>
          <w:p w14:paraId="70B6AA5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431,288</w:t>
            </w:r>
          </w:p>
        </w:tc>
        <w:tc>
          <w:tcPr>
            <w:tcW w:w="1394" w:type="dxa"/>
            <w:shd w:val="clear" w:color="auto" w:fill="auto"/>
            <w:noWrap/>
            <w:vAlign w:val="center"/>
            <w:hideMark/>
          </w:tcPr>
          <w:p w14:paraId="2AB245C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382,892</w:t>
            </w:r>
          </w:p>
        </w:tc>
        <w:tc>
          <w:tcPr>
            <w:tcW w:w="1394" w:type="dxa"/>
            <w:shd w:val="clear" w:color="auto" w:fill="auto"/>
            <w:noWrap/>
            <w:vAlign w:val="center"/>
            <w:hideMark/>
          </w:tcPr>
          <w:p w14:paraId="142C436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884,768</w:t>
            </w:r>
          </w:p>
        </w:tc>
        <w:tc>
          <w:tcPr>
            <w:tcW w:w="1394" w:type="dxa"/>
            <w:shd w:val="clear" w:color="auto" w:fill="auto"/>
            <w:noWrap/>
            <w:vAlign w:val="center"/>
            <w:hideMark/>
          </w:tcPr>
          <w:p w14:paraId="0122AB4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6,676,897</w:t>
            </w:r>
          </w:p>
        </w:tc>
      </w:tr>
      <w:tr w:rsidR="00A00C97" w:rsidRPr="009E5255" w14:paraId="68E5A239" w14:textId="77777777" w:rsidTr="004B2115">
        <w:trPr>
          <w:trHeight w:val="20"/>
        </w:trPr>
        <w:tc>
          <w:tcPr>
            <w:tcW w:w="1413" w:type="dxa"/>
            <w:shd w:val="clear" w:color="auto" w:fill="auto"/>
            <w:noWrap/>
            <w:vAlign w:val="center"/>
            <w:hideMark/>
          </w:tcPr>
          <w:p w14:paraId="7801E89F"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7C46063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185,050</w:t>
            </w:r>
          </w:p>
        </w:tc>
        <w:tc>
          <w:tcPr>
            <w:tcW w:w="1394" w:type="dxa"/>
            <w:shd w:val="clear" w:color="auto" w:fill="auto"/>
            <w:noWrap/>
            <w:vAlign w:val="center"/>
            <w:hideMark/>
          </w:tcPr>
          <w:p w14:paraId="25689A1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255,900</w:t>
            </w:r>
          </w:p>
        </w:tc>
        <w:tc>
          <w:tcPr>
            <w:tcW w:w="1394" w:type="dxa"/>
            <w:shd w:val="clear" w:color="auto" w:fill="auto"/>
            <w:noWrap/>
            <w:vAlign w:val="center"/>
            <w:hideMark/>
          </w:tcPr>
          <w:p w14:paraId="38EC037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685,550</w:t>
            </w:r>
          </w:p>
        </w:tc>
        <w:tc>
          <w:tcPr>
            <w:tcW w:w="1394" w:type="dxa"/>
            <w:shd w:val="clear" w:color="auto" w:fill="auto"/>
            <w:noWrap/>
            <w:vAlign w:val="center"/>
            <w:hideMark/>
          </w:tcPr>
          <w:p w14:paraId="514D3B3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71,000</w:t>
            </w:r>
          </w:p>
        </w:tc>
        <w:tc>
          <w:tcPr>
            <w:tcW w:w="1394" w:type="dxa"/>
            <w:shd w:val="clear" w:color="auto" w:fill="auto"/>
            <w:noWrap/>
            <w:vAlign w:val="center"/>
            <w:hideMark/>
          </w:tcPr>
          <w:p w14:paraId="1AE601D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656,950</w:t>
            </w:r>
          </w:p>
        </w:tc>
        <w:tc>
          <w:tcPr>
            <w:tcW w:w="1394" w:type="dxa"/>
            <w:shd w:val="clear" w:color="auto" w:fill="auto"/>
            <w:noWrap/>
            <w:vAlign w:val="center"/>
            <w:hideMark/>
          </w:tcPr>
          <w:p w14:paraId="04E1E39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3,154,450</w:t>
            </w:r>
          </w:p>
        </w:tc>
      </w:tr>
      <w:tr w:rsidR="00A00C97" w:rsidRPr="009E5255" w14:paraId="5DC9D10D" w14:textId="77777777" w:rsidTr="004B2115">
        <w:trPr>
          <w:trHeight w:val="20"/>
        </w:trPr>
        <w:tc>
          <w:tcPr>
            <w:tcW w:w="1413" w:type="dxa"/>
            <w:shd w:val="clear" w:color="auto" w:fill="auto"/>
            <w:noWrap/>
            <w:vAlign w:val="center"/>
            <w:hideMark/>
          </w:tcPr>
          <w:p w14:paraId="4C8D5AA5"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65DB420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166,848</w:t>
            </w:r>
          </w:p>
        </w:tc>
        <w:tc>
          <w:tcPr>
            <w:tcW w:w="1394" w:type="dxa"/>
            <w:shd w:val="clear" w:color="auto" w:fill="auto"/>
            <w:noWrap/>
            <w:vAlign w:val="center"/>
            <w:hideMark/>
          </w:tcPr>
          <w:p w14:paraId="278121C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252,051</w:t>
            </w:r>
          </w:p>
        </w:tc>
        <w:tc>
          <w:tcPr>
            <w:tcW w:w="1394" w:type="dxa"/>
            <w:shd w:val="clear" w:color="auto" w:fill="auto"/>
            <w:noWrap/>
            <w:vAlign w:val="center"/>
            <w:hideMark/>
          </w:tcPr>
          <w:p w14:paraId="1FFA506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116,838</w:t>
            </w:r>
          </w:p>
        </w:tc>
        <w:tc>
          <w:tcPr>
            <w:tcW w:w="1394" w:type="dxa"/>
            <w:shd w:val="clear" w:color="auto" w:fill="auto"/>
            <w:noWrap/>
            <w:vAlign w:val="center"/>
            <w:hideMark/>
          </w:tcPr>
          <w:p w14:paraId="60EA2E5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753,892</w:t>
            </w:r>
          </w:p>
        </w:tc>
        <w:tc>
          <w:tcPr>
            <w:tcW w:w="1394" w:type="dxa"/>
            <w:shd w:val="clear" w:color="auto" w:fill="auto"/>
            <w:noWrap/>
            <w:vAlign w:val="center"/>
            <w:hideMark/>
          </w:tcPr>
          <w:p w14:paraId="1301AE8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541,718</w:t>
            </w:r>
          </w:p>
        </w:tc>
        <w:tc>
          <w:tcPr>
            <w:tcW w:w="1394" w:type="dxa"/>
            <w:shd w:val="clear" w:color="auto" w:fill="auto"/>
            <w:noWrap/>
            <w:vAlign w:val="center"/>
            <w:hideMark/>
          </w:tcPr>
          <w:p w14:paraId="42915DD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9,831,347</w:t>
            </w:r>
          </w:p>
        </w:tc>
      </w:tr>
      <w:tr w:rsidR="00A00C97" w:rsidRPr="009E5255" w14:paraId="38358551" w14:textId="77777777" w:rsidTr="004B2115">
        <w:trPr>
          <w:trHeight w:val="20"/>
        </w:trPr>
        <w:tc>
          <w:tcPr>
            <w:tcW w:w="9776" w:type="dxa"/>
            <w:gridSpan w:val="7"/>
            <w:shd w:val="clear" w:color="auto" w:fill="auto"/>
            <w:noWrap/>
            <w:vAlign w:val="center"/>
            <w:hideMark/>
          </w:tcPr>
          <w:p w14:paraId="2265D8A9"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arfilzomib</w:t>
            </w:r>
          </w:p>
        </w:tc>
      </w:tr>
      <w:tr w:rsidR="00A00C97" w:rsidRPr="009E5255" w14:paraId="6D249614" w14:textId="77777777" w:rsidTr="004B2115">
        <w:trPr>
          <w:trHeight w:val="20"/>
        </w:trPr>
        <w:tc>
          <w:tcPr>
            <w:tcW w:w="1413" w:type="dxa"/>
            <w:shd w:val="clear" w:color="auto" w:fill="auto"/>
            <w:noWrap/>
            <w:vAlign w:val="center"/>
            <w:hideMark/>
          </w:tcPr>
          <w:p w14:paraId="7848378F"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05885F91" w14:textId="26F06AFE" w:rsidR="00A00C97" w:rsidRPr="009E5255" w:rsidRDefault="009404B9"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5BC6DF78" w14:textId="70454FC9" w:rsidR="00A00C97" w:rsidRPr="009E5255" w:rsidRDefault="009404B9"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7777D55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35,245</w:t>
            </w:r>
          </w:p>
        </w:tc>
        <w:tc>
          <w:tcPr>
            <w:tcW w:w="1394" w:type="dxa"/>
            <w:shd w:val="clear" w:color="auto" w:fill="auto"/>
            <w:noWrap/>
            <w:vAlign w:val="center"/>
            <w:hideMark/>
          </w:tcPr>
          <w:p w14:paraId="4B41114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84,319</w:t>
            </w:r>
          </w:p>
        </w:tc>
        <w:tc>
          <w:tcPr>
            <w:tcW w:w="1394" w:type="dxa"/>
            <w:shd w:val="clear" w:color="auto" w:fill="auto"/>
            <w:noWrap/>
            <w:vAlign w:val="center"/>
            <w:hideMark/>
          </w:tcPr>
          <w:p w14:paraId="1A41799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56,504</w:t>
            </w:r>
          </w:p>
        </w:tc>
        <w:tc>
          <w:tcPr>
            <w:tcW w:w="1394" w:type="dxa"/>
            <w:shd w:val="clear" w:color="auto" w:fill="auto"/>
            <w:noWrap/>
            <w:vAlign w:val="center"/>
            <w:hideMark/>
          </w:tcPr>
          <w:p w14:paraId="5CE2355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76,068</w:t>
            </w:r>
          </w:p>
        </w:tc>
      </w:tr>
      <w:tr w:rsidR="00A00C97" w:rsidRPr="009E5255" w14:paraId="14BA874C" w14:textId="77777777" w:rsidTr="004B2115">
        <w:trPr>
          <w:trHeight w:val="20"/>
        </w:trPr>
        <w:tc>
          <w:tcPr>
            <w:tcW w:w="1413" w:type="dxa"/>
            <w:shd w:val="clear" w:color="auto" w:fill="auto"/>
            <w:noWrap/>
            <w:vAlign w:val="center"/>
            <w:hideMark/>
          </w:tcPr>
          <w:p w14:paraId="2F9E70CE"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6C5A6C45" w14:textId="08A63A18" w:rsidR="00A00C97" w:rsidRPr="009E5255" w:rsidRDefault="00095489"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63F8804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660</w:t>
            </w:r>
          </w:p>
        </w:tc>
        <w:tc>
          <w:tcPr>
            <w:tcW w:w="1394" w:type="dxa"/>
            <w:shd w:val="clear" w:color="auto" w:fill="auto"/>
            <w:noWrap/>
            <w:vAlign w:val="center"/>
            <w:hideMark/>
          </w:tcPr>
          <w:p w14:paraId="4F5F509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4,940</w:t>
            </w:r>
          </w:p>
        </w:tc>
        <w:tc>
          <w:tcPr>
            <w:tcW w:w="1394" w:type="dxa"/>
            <w:shd w:val="clear" w:color="auto" w:fill="auto"/>
            <w:noWrap/>
            <w:vAlign w:val="center"/>
            <w:hideMark/>
          </w:tcPr>
          <w:p w14:paraId="16A4387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3,810</w:t>
            </w:r>
          </w:p>
        </w:tc>
        <w:tc>
          <w:tcPr>
            <w:tcW w:w="1394" w:type="dxa"/>
            <w:shd w:val="clear" w:color="auto" w:fill="auto"/>
            <w:noWrap/>
            <w:vAlign w:val="center"/>
            <w:hideMark/>
          </w:tcPr>
          <w:p w14:paraId="3516946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88,450</w:t>
            </w:r>
          </w:p>
        </w:tc>
        <w:tc>
          <w:tcPr>
            <w:tcW w:w="1394" w:type="dxa"/>
            <w:shd w:val="clear" w:color="auto" w:fill="auto"/>
            <w:noWrap/>
            <w:vAlign w:val="center"/>
            <w:hideMark/>
          </w:tcPr>
          <w:p w14:paraId="3E49151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63,860</w:t>
            </w:r>
          </w:p>
        </w:tc>
      </w:tr>
      <w:tr w:rsidR="00A00C97" w:rsidRPr="009E5255" w14:paraId="2326279B" w14:textId="77777777" w:rsidTr="004B2115">
        <w:trPr>
          <w:trHeight w:val="20"/>
        </w:trPr>
        <w:tc>
          <w:tcPr>
            <w:tcW w:w="1413" w:type="dxa"/>
            <w:shd w:val="clear" w:color="auto" w:fill="auto"/>
            <w:noWrap/>
            <w:vAlign w:val="center"/>
            <w:hideMark/>
          </w:tcPr>
          <w:p w14:paraId="52E518B8"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39F227D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19EED9D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660</w:t>
            </w:r>
          </w:p>
        </w:tc>
        <w:tc>
          <w:tcPr>
            <w:tcW w:w="1394" w:type="dxa"/>
            <w:shd w:val="clear" w:color="auto" w:fill="auto"/>
            <w:noWrap/>
            <w:vAlign w:val="center"/>
            <w:hideMark/>
          </w:tcPr>
          <w:p w14:paraId="7B26ECA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90,185</w:t>
            </w:r>
          </w:p>
        </w:tc>
        <w:tc>
          <w:tcPr>
            <w:tcW w:w="1394" w:type="dxa"/>
            <w:shd w:val="clear" w:color="auto" w:fill="auto"/>
            <w:noWrap/>
            <w:vAlign w:val="center"/>
            <w:hideMark/>
          </w:tcPr>
          <w:p w14:paraId="1F52D38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98,129</w:t>
            </w:r>
          </w:p>
        </w:tc>
        <w:tc>
          <w:tcPr>
            <w:tcW w:w="1394" w:type="dxa"/>
            <w:shd w:val="clear" w:color="auto" w:fill="auto"/>
            <w:noWrap/>
            <w:vAlign w:val="center"/>
            <w:hideMark/>
          </w:tcPr>
          <w:p w14:paraId="478A003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44,954</w:t>
            </w:r>
          </w:p>
        </w:tc>
        <w:tc>
          <w:tcPr>
            <w:tcW w:w="1394" w:type="dxa"/>
            <w:shd w:val="clear" w:color="auto" w:fill="auto"/>
            <w:noWrap/>
            <w:vAlign w:val="center"/>
            <w:hideMark/>
          </w:tcPr>
          <w:p w14:paraId="143728D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39,928</w:t>
            </w:r>
          </w:p>
        </w:tc>
      </w:tr>
      <w:tr w:rsidR="00A00C97" w:rsidRPr="009E5255" w14:paraId="2C9DE0BB" w14:textId="77777777" w:rsidTr="004B2115">
        <w:trPr>
          <w:trHeight w:val="20"/>
        </w:trPr>
        <w:tc>
          <w:tcPr>
            <w:tcW w:w="9776" w:type="dxa"/>
            <w:gridSpan w:val="7"/>
            <w:shd w:val="clear" w:color="auto" w:fill="auto"/>
            <w:noWrap/>
            <w:vAlign w:val="center"/>
            <w:hideMark/>
          </w:tcPr>
          <w:p w14:paraId="09CA2FF1"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etuximab</w:t>
            </w:r>
          </w:p>
        </w:tc>
      </w:tr>
      <w:tr w:rsidR="00A00C97" w:rsidRPr="009E5255" w14:paraId="25377598" w14:textId="77777777" w:rsidTr="004B2115">
        <w:trPr>
          <w:trHeight w:val="20"/>
        </w:trPr>
        <w:tc>
          <w:tcPr>
            <w:tcW w:w="1413" w:type="dxa"/>
            <w:shd w:val="clear" w:color="auto" w:fill="auto"/>
            <w:noWrap/>
            <w:vAlign w:val="center"/>
            <w:hideMark/>
          </w:tcPr>
          <w:p w14:paraId="3FC337E8"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3F448E2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15,115</w:t>
            </w:r>
          </w:p>
        </w:tc>
        <w:tc>
          <w:tcPr>
            <w:tcW w:w="1394" w:type="dxa"/>
            <w:shd w:val="clear" w:color="auto" w:fill="auto"/>
            <w:noWrap/>
            <w:vAlign w:val="center"/>
            <w:hideMark/>
          </w:tcPr>
          <w:p w14:paraId="440F5ED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073,735</w:t>
            </w:r>
          </w:p>
        </w:tc>
        <w:tc>
          <w:tcPr>
            <w:tcW w:w="1394" w:type="dxa"/>
            <w:shd w:val="clear" w:color="auto" w:fill="auto"/>
            <w:noWrap/>
            <w:vAlign w:val="center"/>
            <w:hideMark/>
          </w:tcPr>
          <w:p w14:paraId="1CB5452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42,663</w:t>
            </w:r>
          </w:p>
        </w:tc>
        <w:tc>
          <w:tcPr>
            <w:tcW w:w="1394" w:type="dxa"/>
            <w:shd w:val="clear" w:color="auto" w:fill="auto"/>
            <w:noWrap/>
            <w:vAlign w:val="center"/>
            <w:hideMark/>
          </w:tcPr>
          <w:p w14:paraId="712BB39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75,276</w:t>
            </w:r>
          </w:p>
        </w:tc>
        <w:tc>
          <w:tcPr>
            <w:tcW w:w="1394" w:type="dxa"/>
            <w:shd w:val="clear" w:color="auto" w:fill="auto"/>
            <w:noWrap/>
            <w:vAlign w:val="center"/>
            <w:hideMark/>
          </w:tcPr>
          <w:p w14:paraId="3495F62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093,322</w:t>
            </w:r>
          </w:p>
        </w:tc>
        <w:tc>
          <w:tcPr>
            <w:tcW w:w="1394" w:type="dxa"/>
            <w:shd w:val="clear" w:color="auto" w:fill="auto"/>
            <w:noWrap/>
            <w:vAlign w:val="center"/>
            <w:hideMark/>
          </w:tcPr>
          <w:p w14:paraId="7810526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800,111</w:t>
            </w:r>
          </w:p>
        </w:tc>
      </w:tr>
      <w:tr w:rsidR="00A00C97" w:rsidRPr="009E5255" w14:paraId="1F95F4E8" w14:textId="77777777" w:rsidTr="004B2115">
        <w:trPr>
          <w:trHeight w:val="20"/>
        </w:trPr>
        <w:tc>
          <w:tcPr>
            <w:tcW w:w="1413" w:type="dxa"/>
            <w:shd w:val="clear" w:color="auto" w:fill="auto"/>
            <w:noWrap/>
            <w:vAlign w:val="center"/>
            <w:hideMark/>
          </w:tcPr>
          <w:p w14:paraId="5BA71911"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34797AA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822,500</w:t>
            </w:r>
          </w:p>
        </w:tc>
        <w:tc>
          <w:tcPr>
            <w:tcW w:w="1394" w:type="dxa"/>
            <w:shd w:val="clear" w:color="auto" w:fill="auto"/>
            <w:noWrap/>
            <w:vAlign w:val="center"/>
            <w:hideMark/>
          </w:tcPr>
          <w:p w14:paraId="3362BAC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952,100</w:t>
            </w:r>
          </w:p>
        </w:tc>
        <w:tc>
          <w:tcPr>
            <w:tcW w:w="1394" w:type="dxa"/>
            <w:shd w:val="clear" w:color="auto" w:fill="auto"/>
            <w:noWrap/>
            <w:vAlign w:val="center"/>
            <w:hideMark/>
          </w:tcPr>
          <w:p w14:paraId="6DA4058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427,000</w:t>
            </w:r>
          </w:p>
        </w:tc>
        <w:tc>
          <w:tcPr>
            <w:tcW w:w="1394" w:type="dxa"/>
            <w:shd w:val="clear" w:color="auto" w:fill="auto"/>
            <w:noWrap/>
            <w:vAlign w:val="center"/>
            <w:hideMark/>
          </w:tcPr>
          <w:p w14:paraId="487631A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99,800</w:t>
            </w:r>
          </w:p>
        </w:tc>
        <w:tc>
          <w:tcPr>
            <w:tcW w:w="1394" w:type="dxa"/>
            <w:shd w:val="clear" w:color="auto" w:fill="auto"/>
            <w:noWrap/>
            <w:vAlign w:val="center"/>
            <w:hideMark/>
          </w:tcPr>
          <w:p w14:paraId="795C243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944,900</w:t>
            </w:r>
          </w:p>
        </w:tc>
        <w:tc>
          <w:tcPr>
            <w:tcW w:w="1394" w:type="dxa"/>
            <w:shd w:val="clear" w:color="auto" w:fill="auto"/>
            <w:noWrap/>
            <w:vAlign w:val="center"/>
            <w:hideMark/>
          </w:tcPr>
          <w:p w14:paraId="5EE5590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546,300</w:t>
            </w:r>
          </w:p>
        </w:tc>
      </w:tr>
      <w:tr w:rsidR="00A00C97" w:rsidRPr="009E5255" w14:paraId="5DDCB0AF" w14:textId="77777777" w:rsidTr="004B2115">
        <w:trPr>
          <w:trHeight w:val="20"/>
        </w:trPr>
        <w:tc>
          <w:tcPr>
            <w:tcW w:w="1413" w:type="dxa"/>
            <w:shd w:val="clear" w:color="auto" w:fill="auto"/>
            <w:noWrap/>
            <w:vAlign w:val="center"/>
            <w:hideMark/>
          </w:tcPr>
          <w:p w14:paraId="56E1301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17FDB01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337,615</w:t>
            </w:r>
          </w:p>
        </w:tc>
        <w:tc>
          <w:tcPr>
            <w:tcW w:w="1394" w:type="dxa"/>
            <w:shd w:val="clear" w:color="auto" w:fill="auto"/>
            <w:noWrap/>
            <w:vAlign w:val="center"/>
            <w:hideMark/>
          </w:tcPr>
          <w:p w14:paraId="7A59AA9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025,835</w:t>
            </w:r>
          </w:p>
        </w:tc>
        <w:tc>
          <w:tcPr>
            <w:tcW w:w="1394" w:type="dxa"/>
            <w:shd w:val="clear" w:color="auto" w:fill="auto"/>
            <w:noWrap/>
            <w:vAlign w:val="center"/>
            <w:hideMark/>
          </w:tcPr>
          <w:p w14:paraId="5CF13D5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969,663</w:t>
            </w:r>
          </w:p>
        </w:tc>
        <w:tc>
          <w:tcPr>
            <w:tcW w:w="1394" w:type="dxa"/>
            <w:shd w:val="clear" w:color="auto" w:fill="auto"/>
            <w:noWrap/>
            <w:vAlign w:val="center"/>
            <w:hideMark/>
          </w:tcPr>
          <w:p w14:paraId="2DCB032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975,076</w:t>
            </w:r>
          </w:p>
        </w:tc>
        <w:tc>
          <w:tcPr>
            <w:tcW w:w="1394" w:type="dxa"/>
            <w:shd w:val="clear" w:color="auto" w:fill="auto"/>
            <w:noWrap/>
            <w:vAlign w:val="center"/>
            <w:hideMark/>
          </w:tcPr>
          <w:p w14:paraId="6044D31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038,222</w:t>
            </w:r>
          </w:p>
        </w:tc>
        <w:tc>
          <w:tcPr>
            <w:tcW w:w="1394" w:type="dxa"/>
            <w:shd w:val="clear" w:color="auto" w:fill="auto"/>
            <w:noWrap/>
            <w:vAlign w:val="center"/>
            <w:hideMark/>
          </w:tcPr>
          <w:p w14:paraId="4B6431F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1,346,411</w:t>
            </w:r>
          </w:p>
        </w:tc>
      </w:tr>
      <w:tr w:rsidR="00A00C97" w:rsidRPr="009E5255" w14:paraId="356DCA25" w14:textId="77777777" w:rsidTr="004B2115">
        <w:trPr>
          <w:trHeight w:val="20"/>
        </w:trPr>
        <w:tc>
          <w:tcPr>
            <w:tcW w:w="9776" w:type="dxa"/>
            <w:gridSpan w:val="7"/>
            <w:shd w:val="clear" w:color="auto" w:fill="auto"/>
            <w:noWrap/>
            <w:vAlign w:val="center"/>
            <w:hideMark/>
          </w:tcPr>
          <w:p w14:paraId="76730402"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isplatin</w:t>
            </w:r>
          </w:p>
        </w:tc>
      </w:tr>
      <w:tr w:rsidR="00A00C97" w:rsidRPr="009E5255" w14:paraId="55CC2561" w14:textId="77777777" w:rsidTr="004B2115">
        <w:trPr>
          <w:trHeight w:val="20"/>
        </w:trPr>
        <w:tc>
          <w:tcPr>
            <w:tcW w:w="1413" w:type="dxa"/>
            <w:shd w:val="clear" w:color="auto" w:fill="auto"/>
            <w:noWrap/>
            <w:vAlign w:val="center"/>
            <w:hideMark/>
          </w:tcPr>
          <w:p w14:paraId="4FF0CC6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63DD5E0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44,937</w:t>
            </w:r>
          </w:p>
        </w:tc>
        <w:tc>
          <w:tcPr>
            <w:tcW w:w="1394" w:type="dxa"/>
            <w:shd w:val="clear" w:color="auto" w:fill="auto"/>
            <w:noWrap/>
            <w:vAlign w:val="center"/>
            <w:hideMark/>
          </w:tcPr>
          <w:p w14:paraId="3E6D4CF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01,851</w:t>
            </w:r>
          </w:p>
        </w:tc>
        <w:tc>
          <w:tcPr>
            <w:tcW w:w="1394" w:type="dxa"/>
            <w:shd w:val="clear" w:color="auto" w:fill="auto"/>
            <w:noWrap/>
            <w:vAlign w:val="center"/>
            <w:hideMark/>
          </w:tcPr>
          <w:p w14:paraId="022EADC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80,223</w:t>
            </w:r>
          </w:p>
        </w:tc>
        <w:tc>
          <w:tcPr>
            <w:tcW w:w="1394" w:type="dxa"/>
            <w:shd w:val="clear" w:color="auto" w:fill="auto"/>
            <w:noWrap/>
            <w:vAlign w:val="center"/>
            <w:hideMark/>
          </w:tcPr>
          <w:p w14:paraId="53CE2D9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44,939</w:t>
            </w:r>
          </w:p>
        </w:tc>
        <w:tc>
          <w:tcPr>
            <w:tcW w:w="1394" w:type="dxa"/>
            <w:shd w:val="clear" w:color="auto" w:fill="auto"/>
            <w:noWrap/>
            <w:vAlign w:val="center"/>
            <w:hideMark/>
          </w:tcPr>
          <w:p w14:paraId="27B7184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92,988</w:t>
            </w:r>
          </w:p>
        </w:tc>
        <w:tc>
          <w:tcPr>
            <w:tcW w:w="1394" w:type="dxa"/>
            <w:shd w:val="clear" w:color="auto" w:fill="auto"/>
            <w:noWrap/>
            <w:vAlign w:val="center"/>
            <w:hideMark/>
          </w:tcPr>
          <w:p w14:paraId="362C1FC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964,938</w:t>
            </w:r>
          </w:p>
        </w:tc>
      </w:tr>
      <w:tr w:rsidR="00A00C97" w:rsidRPr="009E5255" w14:paraId="1C9F9E4F" w14:textId="77777777" w:rsidTr="004B2115">
        <w:trPr>
          <w:trHeight w:val="20"/>
        </w:trPr>
        <w:tc>
          <w:tcPr>
            <w:tcW w:w="1413" w:type="dxa"/>
            <w:shd w:val="clear" w:color="auto" w:fill="auto"/>
            <w:noWrap/>
            <w:vAlign w:val="center"/>
            <w:hideMark/>
          </w:tcPr>
          <w:p w14:paraId="13C2DF65"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3600E16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32,750</w:t>
            </w:r>
          </w:p>
        </w:tc>
        <w:tc>
          <w:tcPr>
            <w:tcW w:w="1394" w:type="dxa"/>
            <w:shd w:val="clear" w:color="auto" w:fill="auto"/>
            <w:noWrap/>
            <w:vAlign w:val="center"/>
            <w:hideMark/>
          </w:tcPr>
          <w:p w14:paraId="5AD44A1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89,800</w:t>
            </w:r>
          </w:p>
        </w:tc>
        <w:tc>
          <w:tcPr>
            <w:tcW w:w="1394" w:type="dxa"/>
            <w:shd w:val="clear" w:color="auto" w:fill="auto"/>
            <w:noWrap/>
            <w:vAlign w:val="center"/>
            <w:hideMark/>
          </w:tcPr>
          <w:p w14:paraId="1D2A4E9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57,300</w:t>
            </w:r>
          </w:p>
        </w:tc>
        <w:tc>
          <w:tcPr>
            <w:tcW w:w="1394" w:type="dxa"/>
            <w:shd w:val="clear" w:color="auto" w:fill="auto"/>
            <w:noWrap/>
            <w:vAlign w:val="center"/>
            <w:hideMark/>
          </w:tcPr>
          <w:p w14:paraId="7B1687B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40,700</w:t>
            </w:r>
          </w:p>
        </w:tc>
        <w:tc>
          <w:tcPr>
            <w:tcW w:w="1394" w:type="dxa"/>
            <w:shd w:val="clear" w:color="auto" w:fill="auto"/>
            <w:noWrap/>
            <w:vAlign w:val="center"/>
            <w:hideMark/>
          </w:tcPr>
          <w:p w14:paraId="2A62726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25,350</w:t>
            </w:r>
          </w:p>
        </w:tc>
        <w:tc>
          <w:tcPr>
            <w:tcW w:w="1394" w:type="dxa"/>
            <w:shd w:val="clear" w:color="auto" w:fill="auto"/>
            <w:noWrap/>
            <w:vAlign w:val="center"/>
            <w:hideMark/>
          </w:tcPr>
          <w:p w14:paraId="1DCB559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845,900</w:t>
            </w:r>
          </w:p>
        </w:tc>
      </w:tr>
      <w:tr w:rsidR="00A00C97" w:rsidRPr="009E5255" w14:paraId="6D1DA1A3" w14:textId="77777777" w:rsidTr="004B2115">
        <w:trPr>
          <w:trHeight w:val="20"/>
        </w:trPr>
        <w:tc>
          <w:tcPr>
            <w:tcW w:w="1413" w:type="dxa"/>
            <w:shd w:val="clear" w:color="auto" w:fill="auto"/>
            <w:noWrap/>
            <w:vAlign w:val="center"/>
            <w:hideMark/>
          </w:tcPr>
          <w:p w14:paraId="3288FA5E"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4BF9AE6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77,687</w:t>
            </w:r>
          </w:p>
        </w:tc>
        <w:tc>
          <w:tcPr>
            <w:tcW w:w="1394" w:type="dxa"/>
            <w:shd w:val="clear" w:color="auto" w:fill="auto"/>
            <w:noWrap/>
            <w:vAlign w:val="center"/>
            <w:hideMark/>
          </w:tcPr>
          <w:p w14:paraId="44A59A5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91,651</w:t>
            </w:r>
          </w:p>
        </w:tc>
        <w:tc>
          <w:tcPr>
            <w:tcW w:w="1394" w:type="dxa"/>
            <w:shd w:val="clear" w:color="auto" w:fill="auto"/>
            <w:noWrap/>
            <w:vAlign w:val="center"/>
            <w:hideMark/>
          </w:tcPr>
          <w:p w14:paraId="201EB00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37,523</w:t>
            </w:r>
          </w:p>
        </w:tc>
        <w:tc>
          <w:tcPr>
            <w:tcW w:w="1394" w:type="dxa"/>
            <w:shd w:val="clear" w:color="auto" w:fill="auto"/>
            <w:noWrap/>
            <w:vAlign w:val="center"/>
            <w:hideMark/>
          </w:tcPr>
          <w:p w14:paraId="5454E89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85,639</w:t>
            </w:r>
          </w:p>
        </w:tc>
        <w:tc>
          <w:tcPr>
            <w:tcW w:w="1394" w:type="dxa"/>
            <w:shd w:val="clear" w:color="auto" w:fill="auto"/>
            <w:noWrap/>
            <w:vAlign w:val="center"/>
            <w:hideMark/>
          </w:tcPr>
          <w:p w14:paraId="586CE5F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18,338</w:t>
            </w:r>
          </w:p>
        </w:tc>
        <w:tc>
          <w:tcPr>
            <w:tcW w:w="1394" w:type="dxa"/>
            <w:shd w:val="clear" w:color="auto" w:fill="auto"/>
            <w:noWrap/>
            <w:vAlign w:val="center"/>
            <w:hideMark/>
          </w:tcPr>
          <w:p w14:paraId="64BE21A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810,838</w:t>
            </w:r>
          </w:p>
        </w:tc>
      </w:tr>
      <w:tr w:rsidR="00A00C97" w:rsidRPr="009E5255" w14:paraId="2F09F361" w14:textId="77777777" w:rsidTr="004B2115">
        <w:trPr>
          <w:trHeight w:val="20"/>
        </w:trPr>
        <w:tc>
          <w:tcPr>
            <w:tcW w:w="9776" w:type="dxa"/>
            <w:gridSpan w:val="7"/>
            <w:shd w:val="clear" w:color="auto" w:fill="auto"/>
            <w:noWrap/>
            <w:vAlign w:val="center"/>
            <w:hideMark/>
          </w:tcPr>
          <w:p w14:paraId="24CEDD3B"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ladribine</w:t>
            </w:r>
          </w:p>
        </w:tc>
      </w:tr>
      <w:tr w:rsidR="00A00C97" w:rsidRPr="009E5255" w14:paraId="2CBBF554" w14:textId="77777777" w:rsidTr="004B2115">
        <w:trPr>
          <w:trHeight w:val="20"/>
        </w:trPr>
        <w:tc>
          <w:tcPr>
            <w:tcW w:w="1413" w:type="dxa"/>
            <w:shd w:val="clear" w:color="auto" w:fill="auto"/>
            <w:noWrap/>
            <w:vAlign w:val="center"/>
            <w:hideMark/>
          </w:tcPr>
          <w:p w14:paraId="2BCAAD0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195BADE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259</w:t>
            </w:r>
          </w:p>
        </w:tc>
        <w:tc>
          <w:tcPr>
            <w:tcW w:w="1394" w:type="dxa"/>
            <w:shd w:val="clear" w:color="auto" w:fill="auto"/>
            <w:noWrap/>
            <w:vAlign w:val="center"/>
            <w:hideMark/>
          </w:tcPr>
          <w:p w14:paraId="6D2AFC4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71</w:t>
            </w:r>
          </w:p>
        </w:tc>
        <w:tc>
          <w:tcPr>
            <w:tcW w:w="1394" w:type="dxa"/>
            <w:shd w:val="clear" w:color="auto" w:fill="auto"/>
            <w:noWrap/>
            <w:vAlign w:val="center"/>
            <w:hideMark/>
          </w:tcPr>
          <w:p w14:paraId="251E65E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099</w:t>
            </w:r>
          </w:p>
        </w:tc>
        <w:tc>
          <w:tcPr>
            <w:tcW w:w="1394" w:type="dxa"/>
            <w:shd w:val="clear" w:color="auto" w:fill="auto"/>
            <w:noWrap/>
            <w:vAlign w:val="center"/>
            <w:hideMark/>
          </w:tcPr>
          <w:p w14:paraId="1A38047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613</w:t>
            </w:r>
          </w:p>
        </w:tc>
        <w:tc>
          <w:tcPr>
            <w:tcW w:w="1394" w:type="dxa"/>
            <w:shd w:val="clear" w:color="auto" w:fill="auto"/>
            <w:noWrap/>
            <w:vAlign w:val="center"/>
            <w:hideMark/>
          </w:tcPr>
          <w:p w14:paraId="72112AB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26</w:t>
            </w:r>
          </w:p>
        </w:tc>
        <w:tc>
          <w:tcPr>
            <w:tcW w:w="1394" w:type="dxa"/>
            <w:shd w:val="clear" w:color="auto" w:fill="auto"/>
            <w:noWrap/>
            <w:vAlign w:val="center"/>
            <w:hideMark/>
          </w:tcPr>
          <w:p w14:paraId="17A1941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368</w:t>
            </w:r>
          </w:p>
        </w:tc>
      </w:tr>
      <w:tr w:rsidR="00A00C97" w:rsidRPr="009E5255" w14:paraId="1DB975D6" w14:textId="77777777" w:rsidTr="004B2115">
        <w:trPr>
          <w:trHeight w:val="20"/>
        </w:trPr>
        <w:tc>
          <w:tcPr>
            <w:tcW w:w="1413" w:type="dxa"/>
            <w:shd w:val="clear" w:color="auto" w:fill="auto"/>
            <w:noWrap/>
            <w:vAlign w:val="center"/>
            <w:hideMark/>
          </w:tcPr>
          <w:p w14:paraId="41BF545C"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641413C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70</w:t>
            </w:r>
          </w:p>
        </w:tc>
        <w:tc>
          <w:tcPr>
            <w:tcW w:w="1394" w:type="dxa"/>
            <w:shd w:val="clear" w:color="auto" w:fill="auto"/>
            <w:noWrap/>
            <w:vAlign w:val="center"/>
            <w:hideMark/>
          </w:tcPr>
          <w:p w14:paraId="7147A8A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500</w:t>
            </w:r>
          </w:p>
        </w:tc>
        <w:tc>
          <w:tcPr>
            <w:tcW w:w="1394" w:type="dxa"/>
            <w:shd w:val="clear" w:color="auto" w:fill="auto"/>
            <w:noWrap/>
            <w:vAlign w:val="center"/>
            <w:hideMark/>
          </w:tcPr>
          <w:p w14:paraId="651D4BE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360</w:t>
            </w:r>
          </w:p>
        </w:tc>
        <w:tc>
          <w:tcPr>
            <w:tcW w:w="1394" w:type="dxa"/>
            <w:shd w:val="clear" w:color="auto" w:fill="auto"/>
            <w:noWrap/>
            <w:vAlign w:val="center"/>
            <w:hideMark/>
          </w:tcPr>
          <w:p w14:paraId="2FF5E34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850</w:t>
            </w:r>
          </w:p>
        </w:tc>
        <w:tc>
          <w:tcPr>
            <w:tcW w:w="1394" w:type="dxa"/>
            <w:shd w:val="clear" w:color="auto" w:fill="auto"/>
            <w:noWrap/>
            <w:vAlign w:val="center"/>
            <w:hideMark/>
          </w:tcPr>
          <w:p w14:paraId="071C755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50</w:t>
            </w:r>
          </w:p>
        </w:tc>
        <w:tc>
          <w:tcPr>
            <w:tcW w:w="1394" w:type="dxa"/>
            <w:shd w:val="clear" w:color="auto" w:fill="auto"/>
            <w:noWrap/>
            <w:vAlign w:val="center"/>
            <w:hideMark/>
          </w:tcPr>
          <w:p w14:paraId="69CDF83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330</w:t>
            </w:r>
          </w:p>
        </w:tc>
      </w:tr>
      <w:tr w:rsidR="00A00C97" w:rsidRPr="009E5255" w14:paraId="2821B1D9" w14:textId="77777777" w:rsidTr="004B2115">
        <w:trPr>
          <w:trHeight w:val="20"/>
        </w:trPr>
        <w:tc>
          <w:tcPr>
            <w:tcW w:w="1413" w:type="dxa"/>
            <w:shd w:val="clear" w:color="auto" w:fill="auto"/>
            <w:noWrap/>
            <w:vAlign w:val="center"/>
            <w:hideMark/>
          </w:tcPr>
          <w:p w14:paraId="6EEA4A43"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2D2FDD0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629</w:t>
            </w:r>
          </w:p>
        </w:tc>
        <w:tc>
          <w:tcPr>
            <w:tcW w:w="1394" w:type="dxa"/>
            <w:shd w:val="clear" w:color="auto" w:fill="auto"/>
            <w:noWrap/>
            <w:vAlign w:val="center"/>
            <w:hideMark/>
          </w:tcPr>
          <w:p w14:paraId="203F5CF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171</w:t>
            </w:r>
          </w:p>
        </w:tc>
        <w:tc>
          <w:tcPr>
            <w:tcW w:w="1394" w:type="dxa"/>
            <w:shd w:val="clear" w:color="auto" w:fill="auto"/>
            <w:noWrap/>
            <w:vAlign w:val="center"/>
            <w:hideMark/>
          </w:tcPr>
          <w:p w14:paraId="39DD45A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459</w:t>
            </w:r>
          </w:p>
        </w:tc>
        <w:tc>
          <w:tcPr>
            <w:tcW w:w="1394" w:type="dxa"/>
            <w:shd w:val="clear" w:color="auto" w:fill="auto"/>
            <w:noWrap/>
            <w:vAlign w:val="center"/>
            <w:hideMark/>
          </w:tcPr>
          <w:p w14:paraId="78C5985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463</w:t>
            </w:r>
          </w:p>
        </w:tc>
        <w:tc>
          <w:tcPr>
            <w:tcW w:w="1394" w:type="dxa"/>
            <w:shd w:val="clear" w:color="auto" w:fill="auto"/>
            <w:noWrap/>
            <w:vAlign w:val="center"/>
            <w:hideMark/>
          </w:tcPr>
          <w:p w14:paraId="4F7233C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976</w:t>
            </w:r>
          </w:p>
        </w:tc>
        <w:tc>
          <w:tcPr>
            <w:tcW w:w="1394" w:type="dxa"/>
            <w:shd w:val="clear" w:color="auto" w:fill="auto"/>
            <w:noWrap/>
            <w:vAlign w:val="center"/>
            <w:hideMark/>
          </w:tcPr>
          <w:p w14:paraId="6B39EC0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2,698</w:t>
            </w:r>
          </w:p>
        </w:tc>
      </w:tr>
      <w:tr w:rsidR="00A00C97" w:rsidRPr="009E5255" w14:paraId="26FEBF6F" w14:textId="77777777" w:rsidTr="004B2115">
        <w:trPr>
          <w:trHeight w:val="20"/>
        </w:trPr>
        <w:tc>
          <w:tcPr>
            <w:tcW w:w="9776" w:type="dxa"/>
            <w:gridSpan w:val="7"/>
            <w:shd w:val="clear" w:color="auto" w:fill="auto"/>
            <w:noWrap/>
            <w:vAlign w:val="center"/>
            <w:hideMark/>
          </w:tcPr>
          <w:p w14:paraId="2FB0A6E1"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yclophosphamide</w:t>
            </w:r>
          </w:p>
        </w:tc>
      </w:tr>
      <w:tr w:rsidR="00A00C97" w:rsidRPr="009E5255" w14:paraId="5733A188" w14:textId="77777777" w:rsidTr="004B2115">
        <w:trPr>
          <w:trHeight w:val="20"/>
        </w:trPr>
        <w:tc>
          <w:tcPr>
            <w:tcW w:w="1413" w:type="dxa"/>
            <w:shd w:val="clear" w:color="auto" w:fill="auto"/>
            <w:noWrap/>
            <w:vAlign w:val="center"/>
            <w:hideMark/>
          </w:tcPr>
          <w:p w14:paraId="1602D9EC"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066EE8F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9,939,956</w:t>
            </w:r>
          </w:p>
        </w:tc>
        <w:tc>
          <w:tcPr>
            <w:tcW w:w="1394" w:type="dxa"/>
            <w:shd w:val="clear" w:color="auto" w:fill="auto"/>
            <w:noWrap/>
            <w:vAlign w:val="center"/>
            <w:hideMark/>
          </w:tcPr>
          <w:p w14:paraId="67ECD28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9,245,312</w:t>
            </w:r>
          </w:p>
        </w:tc>
        <w:tc>
          <w:tcPr>
            <w:tcW w:w="1394" w:type="dxa"/>
            <w:shd w:val="clear" w:color="auto" w:fill="auto"/>
            <w:noWrap/>
            <w:vAlign w:val="center"/>
            <w:hideMark/>
          </w:tcPr>
          <w:p w14:paraId="0354793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605,848</w:t>
            </w:r>
          </w:p>
        </w:tc>
        <w:tc>
          <w:tcPr>
            <w:tcW w:w="1394" w:type="dxa"/>
            <w:shd w:val="clear" w:color="auto" w:fill="auto"/>
            <w:noWrap/>
            <w:vAlign w:val="center"/>
            <w:hideMark/>
          </w:tcPr>
          <w:p w14:paraId="5ABB822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429,064</w:t>
            </w:r>
          </w:p>
        </w:tc>
        <w:tc>
          <w:tcPr>
            <w:tcW w:w="1394" w:type="dxa"/>
            <w:shd w:val="clear" w:color="auto" w:fill="auto"/>
            <w:noWrap/>
            <w:vAlign w:val="center"/>
            <w:hideMark/>
          </w:tcPr>
          <w:p w14:paraId="667D1B7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9,642,296</w:t>
            </w:r>
          </w:p>
        </w:tc>
        <w:tc>
          <w:tcPr>
            <w:tcW w:w="1394" w:type="dxa"/>
            <w:shd w:val="clear" w:color="auto" w:fill="auto"/>
            <w:noWrap/>
            <w:vAlign w:val="center"/>
            <w:hideMark/>
          </w:tcPr>
          <w:p w14:paraId="68927F8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1,862,476</w:t>
            </w:r>
          </w:p>
        </w:tc>
      </w:tr>
      <w:tr w:rsidR="00A00C97" w:rsidRPr="009E5255" w14:paraId="40098B67" w14:textId="77777777" w:rsidTr="004B2115">
        <w:trPr>
          <w:trHeight w:val="20"/>
        </w:trPr>
        <w:tc>
          <w:tcPr>
            <w:tcW w:w="1413" w:type="dxa"/>
            <w:shd w:val="clear" w:color="auto" w:fill="auto"/>
            <w:noWrap/>
            <w:vAlign w:val="center"/>
            <w:hideMark/>
          </w:tcPr>
          <w:p w14:paraId="72C8B46C"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18BE812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382,500</w:t>
            </w:r>
          </w:p>
        </w:tc>
        <w:tc>
          <w:tcPr>
            <w:tcW w:w="1394" w:type="dxa"/>
            <w:shd w:val="clear" w:color="auto" w:fill="auto"/>
            <w:noWrap/>
            <w:vAlign w:val="center"/>
            <w:hideMark/>
          </w:tcPr>
          <w:p w14:paraId="5F6DA0F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244,000</w:t>
            </w:r>
          </w:p>
        </w:tc>
        <w:tc>
          <w:tcPr>
            <w:tcW w:w="1394" w:type="dxa"/>
            <w:shd w:val="clear" w:color="auto" w:fill="auto"/>
            <w:noWrap/>
            <w:vAlign w:val="center"/>
            <w:hideMark/>
          </w:tcPr>
          <w:p w14:paraId="0BC5F25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141,000</w:t>
            </w:r>
          </w:p>
        </w:tc>
        <w:tc>
          <w:tcPr>
            <w:tcW w:w="1394" w:type="dxa"/>
            <w:shd w:val="clear" w:color="auto" w:fill="auto"/>
            <w:noWrap/>
            <w:vAlign w:val="center"/>
            <w:hideMark/>
          </w:tcPr>
          <w:p w14:paraId="43EF953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375,000</w:t>
            </w:r>
          </w:p>
        </w:tc>
        <w:tc>
          <w:tcPr>
            <w:tcW w:w="1394" w:type="dxa"/>
            <w:shd w:val="clear" w:color="auto" w:fill="auto"/>
            <w:noWrap/>
            <w:vAlign w:val="center"/>
            <w:hideMark/>
          </w:tcPr>
          <w:p w14:paraId="593BC74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615,000</w:t>
            </w:r>
          </w:p>
        </w:tc>
        <w:tc>
          <w:tcPr>
            <w:tcW w:w="1394" w:type="dxa"/>
            <w:shd w:val="clear" w:color="auto" w:fill="auto"/>
            <w:noWrap/>
            <w:vAlign w:val="center"/>
            <w:hideMark/>
          </w:tcPr>
          <w:p w14:paraId="6559C5E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9,757,500</w:t>
            </w:r>
          </w:p>
        </w:tc>
      </w:tr>
      <w:tr w:rsidR="00A00C97" w:rsidRPr="009E5255" w14:paraId="7E1632A9" w14:textId="77777777" w:rsidTr="004B2115">
        <w:trPr>
          <w:trHeight w:val="20"/>
        </w:trPr>
        <w:tc>
          <w:tcPr>
            <w:tcW w:w="1413" w:type="dxa"/>
            <w:shd w:val="clear" w:color="auto" w:fill="auto"/>
            <w:noWrap/>
            <w:vAlign w:val="center"/>
            <w:hideMark/>
          </w:tcPr>
          <w:p w14:paraId="4935C483"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2EC0A41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5,322,456</w:t>
            </w:r>
          </w:p>
        </w:tc>
        <w:tc>
          <w:tcPr>
            <w:tcW w:w="1394" w:type="dxa"/>
            <w:shd w:val="clear" w:color="auto" w:fill="auto"/>
            <w:noWrap/>
            <w:vAlign w:val="center"/>
            <w:hideMark/>
          </w:tcPr>
          <w:p w14:paraId="2F64D42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2,489,312</w:t>
            </w:r>
          </w:p>
        </w:tc>
        <w:tc>
          <w:tcPr>
            <w:tcW w:w="1394" w:type="dxa"/>
            <w:shd w:val="clear" w:color="auto" w:fill="auto"/>
            <w:noWrap/>
            <w:vAlign w:val="center"/>
            <w:hideMark/>
          </w:tcPr>
          <w:p w14:paraId="4A2C0AC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5,746,848</w:t>
            </w:r>
          </w:p>
        </w:tc>
        <w:tc>
          <w:tcPr>
            <w:tcW w:w="1394" w:type="dxa"/>
            <w:shd w:val="clear" w:color="auto" w:fill="auto"/>
            <w:noWrap/>
            <w:vAlign w:val="center"/>
            <w:hideMark/>
          </w:tcPr>
          <w:p w14:paraId="16A54A2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5,804,064</w:t>
            </w:r>
          </w:p>
        </w:tc>
        <w:tc>
          <w:tcPr>
            <w:tcW w:w="1394" w:type="dxa"/>
            <w:shd w:val="clear" w:color="auto" w:fill="auto"/>
            <w:noWrap/>
            <w:vAlign w:val="center"/>
            <w:hideMark/>
          </w:tcPr>
          <w:p w14:paraId="5E19C0C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2,257,296</w:t>
            </w:r>
          </w:p>
        </w:tc>
        <w:tc>
          <w:tcPr>
            <w:tcW w:w="1394" w:type="dxa"/>
            <w:shd w:val="clear" w:color="auto" w:fill="auto"/>
            <w:noWrap/>
            <w:vAlign w:val="center"/>
            <w:hideMark/>
          </w:tcPr>
          <w:p w14:paraId="1D05AEF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71,619,976</w:t>
            </w:r>
          </w:p>
        </w:tc>
      </w:tr>
      <w:tr w:rsidR="00A00C97" w:rsidRPr="009E5255" w14:paraId="59B05D35" w14:textId="77777777" w:rsidTr="004B2115">
        <w:trPr>
          <w:trHeight w:val="20"/>
        </w:trPr>
        <w:tc>
          <w:tcPr>
            <w:tcW w:w="9776" w:type="dxa"/>
            <w:gridSpan w:val="7"/>
            <w:shd w:val="clear" w:color="auto" w:fill="auto"/>
            <w:noWrap/>
            <w:vAlign w:val="center"/>
            <w:hideMark/>
          </w:tcPr>
          <w:p w14:paraId="34A2840B"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ytarabine</w:t>
            </w:r>
          </w:p>
        </w:tc>
      </w:tr>
      <w:tr w:rsidR="00A00C97" w:rsidRPr="009E5255" w14:paraId="298F1711" w14:textId="77777777" w:rsidTr="004B2115">
        <w:trPr>
          <w:trHeight w:val="20"/>
        </w:trPr>
        <w:tc>
          <w:tcPr>
            <w:tcW w:w="1413" w:type="dxa"/>
            <w:shd w:val="clear" w:color="auto" w:fill="auto"/>
            <w:noWrap/>
            <w:vAlign w:val="center"/>
            <w:hideMark/>
          </w:tcPr>
          <w:p w14:paraId="5DF49178"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0A7D92E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529,148</w:t>
            </w:r>
          </w:p>
        </w:tc>
        <w:tc>
          <w:tcPr>
            <w:tcW w:w="1394" w:type="dxa"/>
            <w:shd w:val="clear" w:color="auto" w:fill="auto"/>
            <w:noWrap/>
            <w:vAlign w:val="center"/>
            <w:hideMark/>
          </w:tcPr>
          <w:p w14:paraId="0E7A118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086,526</w:t>
            </w:r>
          </w:p>
        </w:tc>
        <w:tc>
          <w:tcPr>
            <w:tcW w:w="1394" w:type="dxa"/>
            <w:shd w:val="clear" w:color="auto" w:fill="auto"/>
            <w:noWrap/>
            <w:vAlign w:val="center"/>
            <w:hideMark/>
          </w:tcPr>
          <w:p w14:paraId="7BFFE8F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154,944</w:t>
            </w:r>
          </w:p>
        </w:tc>
        <w:tc>
          <w:tcPr>
            <w:tcW w:w="1394" w:type="dxa"/>
            <w:shd w:val="clear" w:color="auto" w:fill="auto"/>
            <w:noWrap/>
            <w:vAlign w:val="center"/>
            <w:hideMark/>
          </w:tcPr>
          <w:p w14:paraId="23996C6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137,134</w:t>
            </w:r>
          </w:p>
        </w:tc>
        <w:tc>
          <w:tcPr>
            <w:tcW w:w="1394" w:type="dxa"/>
            <w:shd w:val="clear" w:color="auto" w:fill="auto"/>
            <w:noWrap/>
            <w:vAlign w:val="center"/>
            <w:hideMark/>
          </w:tcPr>
          <w:p w14:paraId="4FDF897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3,145,764</w:t>
            </w:r>
          </w:p>
        </w:tc>
        <w:tc>
          <w:tcPr>
            <w:tcW w:w="1394" w:type="dxa"/>
            <w:shd w:val="clear" w:color="auto" w:fill="auto"/>
            <w:noWrap/>
            <w:vAlign w:val="center"/>
            <w:hideMark/>
          </w:tcPr>
          <w:p w14:paraId="4DAAB92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5,053,516</w:t>
            </w:r>
          </w:p>
        </w:tc>
      </w:tr>
      <w:tr w:rsidR="00A00C97" w:rsidRPr="009E5255" w14:paraId="51DDA72D" w14:textId="77777777" w:rsidTr="004B2115">
        <w:trPr>
          <w:trHeight w:val="20"/>
        </w:trPr>
        <w:tc>
          <w:tcPr>
            <w:tcW w:w="1413" w:type="dxa"/>
            <w:shd w:val="clear" w:color="auto" w:fill="auto"/>
            <w:noWrap/>
            <w:vAlign w:val="center"/>
            <w:hideMark/>
          </w:tcPr>
          <w:p w14:paraId="7174BC9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2673EFC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717,500</w:t>
            </w:r>
          </w:p>
        </w:tc>
        <w:tc>
          <w:tcPr>
            <w:tcW w:w="1394" w:type="dxa"/>
            <w:shd w:val="clear" w:color="auto" w:fill="auto"/>
            <w:noWrap/>
            <w:vAlign w:val="center"/>
            <w:hideMark/>
          </w:tcPr>
          <w:p w14:paraId="48C1A58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424,000</w:t>
            </w:r>
          </w:p>
        </w:tc>
        <w:tc>
          <w:tcPr>
            <w:tcW w:w="1394" w:type="dxa"/>
            <w:shd w:val="clear" w:color="auto" w:fill="auto"/>
            <w:noWrap/>
            <w:vAlign w:val="center"/>
            <w:hideMark/>
          </w:tcPr>
          <w:p w14:paraId="47F8849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511,000</w:t>
            </w:r>
          </w:p>
        </w:tc>
        <w:tc>
          <w:tcPr>
            <w:tcW w:w="1394" w:type="dxa"/>
            <w:shd w:val="clear" w:color="auto" w:fill="auto"/>
            <w:noWrap/>
            <w:vAlign w:val="center"/>
            <w:hideMark/>
          </w:tcPr>
          <w:p w14:paraId="2403461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335,000</w:t>
            </w:r>
          </w:p>
        </w:tc>
        <w:tc>
          <w:tcPr>
            <w:tcW w:w="1394" w:type="dxa"/>
            <w:shd w:val="clear" w:color="auto" w:fill="auto"/>
            <w:noWrap/>
            <w:vAlign w:val="center"/>
            <w:hideMark/>
          </w:tcPr>
          <w:p w14:paraId="2CA47A6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009,000</w:t>
            </w:r>
          </w:p>
        </w:tc>
        <w:tc>
          <w:tcPr>
            <w:tcW w:w="1394" w:type="dxa"/>
            <w:shd w:val="clear" w:color="auto" w:fill="auto"/>
            <w:noWrap/>
            <w:vAlign w:val="center"/>
            <w:hideMark/>
          </w:tcPr>
          <w:p w14:paraId="3CF9AFE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4,996,500</w:t>
            </w:r>
          </w:p>
        </w:tc>
      </w:tr>
      <w:tr w:rsidR="00A00C97" w:rsidRPr="009E5255" w14:paraId="04F03F1F" w14:textId="77777777" w:rsidTr="004B2115">
        <w:trPr>
          <w:trHeight w:val="20"/>
        </w:trPr>
        <w:tc>
          <w:tcPr>
            <w:tcW w:w="1413" w:type="dxa"/>
            <w:shd w:val="clear" w:color="auto" w:fill="auto"/>
            <w:noWrap/>
            <w:vAlign w:val="center"/>
            <w:hideMark/>
          </w:tcPr>
          <w:p w14:paraId="3F63520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604E808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5,246,648</w:t>
            </w:r>
          </w:p>
        </w:tc>
        <w:tc>
          <w:tcPr>
            <w:tcW w:w="1394" w:type="dxa"/>
            <w:shd w:val="clear" w:color="auto" w:fill="auto"/>
            <w:noWrap/>
            <w:vAlign w:val="center"/>
            <w:hideMark/>
          </w:tcPr>
          <w:p w14:paraId="3EA4A3E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510,526</w:t>
            </w:r>
          </w:p>
        </w:tc>
        <w:tc>
          <w:tcPr>
            <w:tcW w:w="1394" w:type="dxa"/>
            <w:shd w:val="clear" w:color="auto" w:fill="auto"/>
            <w:noWrap/>
            <w:vAlign w:val="center"/>
            <w:hideMark/>
          </w:tcPr>
          <w:p w14:paraId="4D3113A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665,944</w:t>
            </w:r>
          </w:p>
        </w:tc>
        <w:tc>
          <w:tcPr>
            <w:tcW w:w="1394" w:type="dxa"/>
            <w:shd w:val="clear" w:color="auto" w:fill="auto"/>
            <w:noWrap/>
            <w:vAlign w:val="center"/>
            <w:hideMark/>
          </w:tcPr>
          <w:p w14:paraId="6ECD0BF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9,472,134</w:t>
            </w:r>
          </w:p>
        </w:tc>
        <w:tc>
          <w:tcPr>
            <w:tcW w:w="1394" w:type="dxa"/>
            <w:shd w:val="clear" w:color="auto" w:fill="auto"/>
            <w:noWrap/>
            <w:vAlign w:val="center"/>
            <w:hideMark/>
          </w:tcPr>
          <w:p w14:paraId="4B5027E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0,154,764</w:t>
            </w:r>
          </w:p>
        </w:tc>
        <w:tc>
          <w:tcPr>
            <w:tcW w:w="1394" w:type="dxa"/>
            <w:shd w:val="clear" w:color="auto" w:fill="auto"/>
            <w:noWrap/>
            <w:vAlign w:val="center"/>
            <w:hideMark/>
          </w:tcPr>
          <w:p w14:paraId="5D18368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0,050,016</w:t>
            </w:r>
          </w:p>
        </w:tc>
      </w:tr>
      <w:tr w:rsidR="00A00C97" w:rsidRPr="009E5255" w14:paraId="448AC93F" w14:textId="77777777" w:rsidTr="004B2115">
        <w:trPr>
          <w:trHeight w:val="20"/>
        </w:trPr>
        <w:tc>
          <w:tcPr>
            <w:tcW w:w="9776" w:type="dxa"/>
            <w:gridSpan w:val="7"/>
            <w:shd w:val="clear" w:color="auto" w:fill="auto"/>
            <w:noWrap/>
            <w:vAlign w:val="center"/>
            <w:hideMark/>
          </w:tcPr>
          <w:p w14:paraId="0FB24196"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szCs w:val="20"/>
                <w:lang w:eastAsia="en-AU"/>
              </w:rPr>
              <w:t>Docetaxel</w:t>
            </w:r>
          </w:p>
        </w:tc>
      </w:tr>
      <w:tr w:rsidR="00A00C97" w:rsidRPr="009E5255" w14:paraId="1315DC6A" w14:textId="77777777" w:rsidTr="004B2115">
        <w:trPr>
          <w:trHeight w:val="20"/>
        </w:trPr>
        <w:tc>
          <w:tcPr>
            <w:tcW w:w="1413" w:type="dxa"/>
            <w:shd w:val="clear" w:color="auto" w:fill="auto"/>
            <w:noWrap/>
            <w:vAlign w:val="center"/>
            <w:hideMark/>
          </w:tcPr>
          <w:p w14:paraId="1B5740BE"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7D5B7E1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87,695</w:t>
            </w:r>
          </w:p>
        </w:tc>
        <w:tc>
          <w:tcPr>
            <w:tcW w:w="1394" w:type="dxa"/>
            <w:shd w:val="clear" w:color="auto" w:fill="auto"/>
            <w:noWrap/>
            <w:vAlign w:val="center"/>
            <w:hideMark/>
          </w:tcPr>
          <w:p w14:paraId="3A01BDC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45,021</w:t>
            </w:r>
          </w:p>
        </w:tc>
        <w:tc>
          <w:tcPr>
            <w:tcW w:w="1394" w:type="dxa"/>
            <w:shd w:val="clear" w:color="auto" w:fill="auto"/>
            <w:noWrap/>
            <w:vAlign w:val="center"/>
            <w:hideMark/>
          </w:tcPr>
          <w:p w14:paraId="6FDA71C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79,426</w:t>
            </w:r>
          </w:p>
        </w:tc>
        <w:tc>
          <w:tcPr>
            <w:tcW w:w="1394" w:type="dxa"/>
            <w:shd w:val="clear" w:color="auto" w:fill="auto"/>
            <w:noWrap/>
            <w:vAlign w:val="center"/>
            <w:hideMark/>
          </w:tcPr>
          <w:p w14:paraId="2A4AD99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53,322</w:t>
            </w:r>
          </w:p>
        </w:tc>
        <w:tc>
          <w:tcPr>
            <w:tcW w:w="1394" w:type="dxa"/>
            <w:shd w:val="clear" w:color="auto" w:fill="auto"/>
            <w:noWrap/>
            <w:vAlign w:val="center"/>
            <w:hideMark/>
          </w:tcPr>
          <w:p w14:paraId="148B80C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47,582</w:t>
            </w:r>
          </w:p>
        </w:tc>
        <w:tc>
          <w:tcPr>
            <w:tcW w:w="1394" w:type="dxa"/>
            <w:shd w:val="clear" w:color="auto" w:fill="auto"/>
            <w:noWrap/>
            <w:vAlign w:val="center"/>
            <w:hideMark/>
          </w:tcPr>
          <w:p w14:paraId="46D922B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813,046</w:t>
            </w:r>
          </w:p>
        </w:tc>
      </w:tr>
      <w:tr w:rsidR="00A00C97" w:rsidRPr="009E5255" w14:paraId="3C01B0CB" w14:textId="77777777" w:rsidTr="004B2115">
        <w:trPr>
          <w:trHeight w:val="20"/>
        </w:trPr>
        <w:tc>
          <w:tcPr>
            <w:tcW w:w="1413" w:type="dxa"/>
            <w:shd w:val="clear" w:color="auto" w:fill="auto"/>
            <w:noWrap/>
            <w:vAlign w:val="center"/>
            <w:hideMark/>
          </w:tcPr>
          <w:p w14:paraId="48B593BE"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78F1B39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28,160</w:t>
            </w:r>
          </w:p>
        </w:tc>
        <w:tc>
          <w:tcPr>
            <w:tcW w:w="1394" w:type="dxa"/>
            <w:shd w:val="clear" w:color="auto" w:fill="auto"/>
            <w:noWrap/>
            <w:vAlign w:val="center"/>
            <w:hideMark/>
          </w:tcPr>
          <w:p w14:paraId="6B82AFD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59,580</w:t>
            </w:r>
          </w:p>
        </w:tc>
        <w:tc>
          <w:tcPr>
            <w:tcW w:w="1394" w:type="dxa"/>
            <w:shd w:val="clear" w:color="auto" w:fill="auto"/>
            <w:noWrap/>
            <w:vAlign w:val="center"/>
            <w:hideMark/>
          </w:tcPr>
          <w:p w14:paraId="0F9FE5B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44,060</w:t>
            </w:r>
          </w:p>
        </w:tc>
        <w:tc>
          <w:tcPr>
            <w:tcW w:w="1394" w:type="dxa"/>
            <w:shd w:val="clear" w:color="auto" w:fill="auto"/>
            <w:noWrap/>
            <w:vAlign w:val="center"/>
            <w:hideMark/>
          </w:tcPr>
          <w:p w14:paraId="043CF3B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90,140</w:t>
            </w:r>
          </w:p>
        </w:tc>
        <w:tc>
          <w:tcPr>
            <w:tcW w:w="1394" w:type="dxa"/>
            <w:shd w:val="clear" w:color="auto" w:fill="auto"/>
            <w:noWrap/>
            <w:vAlign w:val="center"/>
            <w:hideMark/>
          </w:tcPr>
          <w:p w14:paraId="315DFFC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26,780</w:t>
            </w:r>
          </w:p>
        </w:tc>
        <w:tc>
          <w:tcPr>
            <w:tcW w:w="1394" w:type="dxa"/>
            <w:shd w:val="clear" w:color="auto" w:fill="auto"/>
            <w:noWrap/>
            <w:vAlign w:val="center"/>
            <w:hideMark/>
          </w:tcPr>
          <w:p w14:paraId="7E2A68C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648,720</w:t>
            </w:r>
          </w:p>
        </w:tc>
      </w:tr>
      <w:tr w:rsidR="00A00C97" w:rsidRPr="009E5255" w14:paraId="215C5E5F" w14:textId="77777777" w:rsidTr="004B2115">
        <w:trPr>
          <w:trHeight w:val="20"/>
        </w:trPr>
        <w:tc>
          <w:tcPr>
            <w:tcW w:w="1413" w:type="dxa"/>
            <w:shd w:val="clear" w:color="auto" w:fill="auto"/>
            <w:noWrap/>
            <w:vAlign w:val="center"/>
            <w:hideMark/>
          </w:tcPr>
          <w:p w14:paraId="27E83F2D"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13CC7C9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715,855</w:t>
            </w:r>
          </w:p>
        </w:tc>
        <w:tc>
          <w:tcPr>
            <w:tcW w:w="1394" w:type="dxa"/>
            <w:shd w:val="clear" w:color="auto" w:fill="auto"/>
            <w:noWrap/>
            <w:vAlign w:val="center"/>
            <w:hideMark/>
          </w:tcPr>
          <w:p w14:paraId="26D54FA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404,601</w:t>
            </w:r>
          </w:p>
        </w:tc>
        <w:tc>
          <w:tcPr>
            <w:tcW w:w="1394" w:type="dxa"/>
            <w:shd w:val="clear" w:color="auto" w:fill="auto"/>
            <w:noWrap/>
            <w:vAlign w:val="center"/>
            <w:hideMark/>
          </w:tcPr>
          <w:p w14:paraId="605D917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523,486</w:t>
            </w:r>
          </w:p>
        </w:tc>
        <w:tc>
          <w:tcPr>
            <w:tcW w:w="1394" w:type="dxa"/>
            <w:shd w:val="clear" w:color="auto" w:fill="auto"/>
            <w:noWrap/>
            <w:vAlign w:val="center"/>
            <w:hideMark/>
          </w:tcPr>
          <w:p w14:paraId="00A3176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543,462</w:t>
            </w:r>
          </w:p>
        </w:tc>
        <w:tc>
          <w:tcPr>
            <w:tcW w:w="1394" w:type="dxa"/>
            <w:shd w:val="clear" w:color="auto" w:fill="auto"/>
            <w:noWrap/>
            <w:vAlign w:val="center"/>
            <w:hideMark/>
          </w:tcPr>
          <w:p w14:paraId="0BC52CE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74,362</w:t>
            </w:r>
          </w:p>
        </w:tc>
        <w:tc>
          <w:tcPr>
            <w:tcW w:w="1394" w:type="dxa"/>
            <w:shd w:val="clear" w:color="auto" w:fill="auto"/>
            <w:noWrap/>
            <w:vAlign w:val="center"/>
            <w:hideMark/>
          </w:tcPr>
          <w:p w14:paraId="265837A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461,766</w:t>
            </w:r>
          </w:p>
        </w:tc>
      </w:tr>
      <w:tr w:rsidR="00A00C97" w:rsidRPr="009E5255" w14:paraId="7B6249FC" w14:textId="77777777" w:rsidTr="004B2115">
        <w:trPr>
          <w:trHeight w:val="20"/>
        </w:trPr>
        <w:tc>
          <w:tcPr>
            <w:tcW w:w="9776" w:type="dxa"/>
            <w:gridSpan w:val="7"/>
            <w:shd w:val="clear" w:color="auto" w:fill="auto"/>
            <w:noWrap/>
            <w:vAlign w:val="center"/>
            <w:hideMark/>
          </w:tcPr>
          <w:p w14:paraId="6F9D2A07"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Doxorubicin</w:t>
            </w:r>
          </w:p>
        </w:tc>
      </w:tr>
      <w:tr w:rsidR="00A00C97" w:rsidRPr="009E5255" w14:paraId="50480900" w14:textId="77777777" w:rsidTr="004B2115">
        <w:trPr>
          <w:trHeight w:val="20"/>
        </w:trPr>
        <w:tc>
          <w:tcPr>
            <w:tcW w:w="1413" w:type="dxa"/>
            <w:shd w:val="clear" w:color="auto" w:fill="auto"/>
            <w:noWrap/>
            <w:vAlign w:val="center"/>
            <w:hideMark/>
          </w:tcPr>
          <w:p w14:paraId="04BD3F5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6B328FC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74,320</w:t>
            </w:r>
          </w:p>
        </w:tc>
        <w:tc>
          <w:tcPr>
            <w:tcW w:w="1394" w:type="dxa"/>
            <w:shd w:val="clear" w:color="auto" w:fill="auto"/>
            <w:noWrap/>
            <w:vAlign w:val="center"/>
            <w:hideMark/>
          </w:tcPr>
          <w:p w14:paraId="0DC32D4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49,204</w:t>
            </w:r>
          </w:p>
        </w:tc>
        <w:tc>
          <w:tcPr>
            <w:tcW w:w="1394" w:type="dxa"/>
            <w:shd w:val="clear" w:color="auto" w:fill="auto"/>
            <w:noWrap/>
            <w:vAlign w:val="center"/>
            <w:hideMark/>
          </w:tcPr>
          <w:p w14:paraId="13AC97B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90,770</w:t>
            </w:r>
          </w:p>
        </w:tc>
        <w:tc>
          <w:tcPr>
            <w:tcW w:w="1394" w:type="dxa"/>
            <w:shd w:val="clear" w:color="auto" w:fill="auto"/>
            <w:noWrap/>
            <w:vAlign w:val="center"/>
            <w:hideMark/>
          </w:tcPr>
          <w:p w14:paraId="5F44432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82,254</w:t>
            </w:r>
          </w:p>
        </w:tc>
        <w:tc>
          <w:tcPr>
            <w:tcW w:w="1394" w:type="dxa"/>
            <w:shd w:val="clear" w:color="auto" w:fill="auto"/>
            <w:noWrap/>
            <w:vAlign w:val="center"/>
            <w:hideMark/>
          </w:tcPr>
          <w:p w14:paraId="58D137E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947,514</w:t>
            </w:r>
          </w:p>
        </w:tc>
        <w:tc>
          <w:tcPr>
            <w:tcW w:w="1394" w:type="dxa"/>
            <w:shd w:val="clear" w:color="auto" w:fill="auto"/>
            <w:noWrap/>
            <w:vAlign w:val="center"/>
            <w:hideMark/>
          </w:tcPr>
          <w:p w14:paraId="6D5AD27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344,062</w:t>
            </w:r>
          </w:p>
        </w:tc>
      </w:tr>
      <w:tr w:rsidR="00A00C97" w:rsidRPr="009E5255" w14:paraId="22CF2521" w14:textId="77777777" w:rsidTr="004B2115">
        <w:trPr>
          <w:trHeight w:val="20"/>
        </w:trPr>
        <w:tc>
          <w:tcPr>
            <w:tcW w:w="1413" w:type="dxa"/>
            <w:shd w:val="clear" w:color="auto" w:fill="auto"/>
            <w:noWrap/>
            <w:vAlign w:val="center"/>
            <w:hideMark/>
          </w:tcPr>
          <w:p w14:paraId="768E17A5"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442DFC3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72,330</w:t>
            </w:r>
          </w:p>
        </w:tc>
        <w:tc>
          <w:tcPr>
            <w:tcW w:w="1394" w:type="dxa"/>
            <w:shd w:val="clear" w:color="auto" w:fill="auto"/>
            <w:noWrap/>
            <w:vAlign w:val="center"/>
            <w:hideMark/>
          </w:tcPr>
          <w:p w14:paraId="3330C95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82,620</w:t>
            </w:r>
          </w:p>
        </w:tc>
        <w:tc>
          <w:tcPr>
            <w:tcW w:w="1394" w:type="dxa"/>
            <w:shd w:val="clear" w:color="auto" w:fill="auto"/>
            <w:noWrap/>
            <w:vAlign w:val="center"/>
            <w:hideMark/>
          </w:tcPr>
          <w:p w14:paraId="71A87A1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78,315</w:t>
            </w:r>
          </w:p>
        </w:tc>
        <w:tc>
          <w:tcPr>
            <w:tcW w:w="1394" w:type="dxa"/>
            <w:shd w:val="clear" w:color="auto" w:fill="auto"/>
            <w:noWrap/>
            <w:vAlign w:val="center"/>
            <w:hideMark/>
          </w:tcPr>
          <w:p w14:paraId="67600D9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26,480</w:t>
            </w:r>
          </w:p>
        </w:tc>
        <w:tc>
          <w:tcPr>
            <w:tcW w:w="1394" w:type="dxa"/>
            <w:shd w:val="clear" w:color="auto" w:fill="auto"/>
            <w:noWrap/>
            <w:vAlign w:val="center"/>
            <w:hideMark/>
          </w:tcPr>
          <w:p w14:paraId="6AF5EF8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24,060</w:t>
            </w:r>
          </w:p>
        </w:tc>
        <w:tc>
          <w:tcPr>
            <w:tcW w:w="1394" w:type="dxa"/>
            <w:shd w:val="clear" w:color="auto" w:fill="auto"/>
            <w:noWrap/>
            <w:vAlign w:val="center"/>
            <w:hideMark/>
          </w:tcPr>
          <w:p w14:paraId="77F23B0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383,805</w:t>
            </w:r>
          </w:p>
        </w:tc>
      </w:tr>
      <w:tr w:rsidR="00A00C97" w:rsidRPr="009E5255" w14:paraId="68571B5C" w14:textId="77777777" w:rsidTr="004B2115">
        <w:trPr>
          <w:trHeight w:val="20"/>
        </w:trPr>
        <w:tc>
          <w:tcPr>
            <w:tcW w:w="1413" w:type="dxa"/>
            <w:shd w:val="clear" w:color="auto" w:fill="auto"/>
            <w:noWrap/>
            <w:vAlign w:val="center"/>
            <w:hideMark/>
          </w:tcPr>
          <w:p w14:paraId="7FD035A1"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71A66F1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846,650</w:t>
            </w:r>
          </w:p>
        </w:tc>
        <w:tc>
          <w:tcPr>
            <w:tcW w:w="1394" w:type="dxa"/>
            <w:shd w:val="clear" w:color="auto" w:fill="auto"/>
            <w:noWrap/>
            <w:vAlign w:val="center"/>
            <w:hideMark/>
          </w:tcPr>
          <w:p w14:paraId="19011DF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931,824</w:t>
            </w:r>
          </w:p>
        </w:tc>
        <w:tc>
          <w:tcPr>
            <w:tcW w:w="1394" w:type="dxa"/>
            <w:shd w:val="clear" w:color="auto" w:fill="auto"/>
            <w:noWrap/>
            <w:vAlign w:val="center"/>
            <w:hideMark/>
          </w:tcPr>
          <w:p w14:paraId="5AE7B81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69,085</w:t>
            </w:r>
          </w:p>
        </w:tc>
        <w:tc>
          <w:tcPr>
            <w:tcW w:w="1394" w:type="dxa"/>
            <w:shd w:val="clear" w:color="auto" w:fill="auto"/>
            <w:noWrap/>
            <w:vAlign w:val="center"/>
            <w:hideMark/>
          </w:tcPr>
          <w:p w14:paraId="068E340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08,734</w:t>
            </w:r>
          </w:p>
        </w:tc>
        <w:tc>
          <w:tcPr>
            <w:tcW w:w="1394" w:type="dxa"/>
            <w:shd w:val="clear" w:color="auto" w:fill="auto"/>
            <w:noWrap/>
            <w:vAlign w:val="center"/>
            <w:hideMark/>
          </w:tcPr>
          <w:p w14:paraId="186DE88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371,574</w:t>
            </w:r>
          </w:p>
        </w:tc>
        <w:tc>
          <w:tcPr>
            <w:tcW w:w="1394" w:type="dxa"/>
            <w:shd w:val="clear" w:color="auto" w:fill="auto"/>
            <w:noWrap/>
            <w:vAlign w:val="center"/>
            <w:hideMark/>
          </w:tcPr>
          <w:p w14:paraId="4B7F291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727,867</w:t>
            </w:r>
          </w:p>
        </w:tc>
      </w:tr>
      <w:tr w:rsidR="00A00C97" w:rsidRPr="009E5255" w14:paraId="49CD548D" w14:textId="77777777" w:rsidTr="004B2115">
        <w:trPr>
          <w:trHeight w:val="20"/>
        </w:trPr>
        <w:tc>
          <w:tcPr>
            <w:tcW w:w="9776" w:type="dxa"/>
            <w:gridSpan w:val="7"/>
            <w:shd w:val="clear" w:color="auto" w:fill="auto"/>
            <w:noWrap/>
            <w:vAlign w:val="center"/>
            <w:hideMark/>
          </w:tcPr>
          <w:p w14:paraId="70C17C60"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Durvalumab</w:t>
            </w:r>
          </w:p>
        </w:tc>
      </w:tr>
      <w:tr w:rsidR="004B2115" w:rsidRPr="009E5255" w14:paraId="5284687E" w14:textId="77777777" w:rsidTr="004B2115">
        <w:trPr>
          <w:trHeight w:val="20"/>
        </w:trPr>
        <w:tc>
          <w:tcPr>
            <w:tcW w:w="1413" w:type="dxa"/>
            <w:shd w:val="clear" w:color="auto" w:fill="auto"/>
            <w:noWrap/>
            <w:vAlign w:val="center"/>
            <w:hideMark/>
          </w:tcPr>
          <w:p w14:paraId="653191CB" w14:textId="77777777" w:rsidR="004B2115" w:rsidRPr="009E5255" w:rsidRDefault="004B2115"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hideMark/>
          </w:tcPr>
          <w:p w14:paraId="39B2FA27" w14:textId="396E0DB4"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2233891B" w14:textId="6B5F2AEC"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2E1F899B" w14:textId="0E44F7A2"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0AEECD03"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83</w:t>
            </w:r>
          </w:p>
        </w:tc>
        <w:tc>
          <w:tcPr>
            <w:tcW w:w="1394" w:type="dxa"/>
            <w:shd w:val="clear" w:color="auto" w:fill="auto"/>
            <w:noWrap/>
            <w:vAlign w:val="center"/>
            <w:hideMark/>
          </w:tcPr>
          <w:p w14:paraId="063BAD6E"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72,315</w:t>
            </w:r>
          </w:p>
        </w:tc>
        <w:tc>
          <w:tcPr>
            <w:tcW w:w="1394" w:type="dxa"/>
            <w:shd w:val="clear" w:color="auto" w:fill="auto"/>
            <w:noWrap/>
            <w:vAlign w:val="center"/>
            <w:hideMark/>
          </w:tcPr>
          <w:p w14:paraId="3A79176C"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73,498</w:t>
            </w:r>
          </w:p>
        </w:tc>
      </w:tr>
      <w:tr w:rsidR="004B2115" w:rsidRPr="009E5255" w14:paraId="7B32C5E1" w14:textId="77777777" w:rsidTr="004B2115">
        <w:trPr>
          <w:trHeight w:val="20"/>
        </w:trPr>
        <w:tc>
          <w:tcPr>
            <w:tcW w:w="1413" w:type="dxa"/>
            <w:shd w:val="clear" w:color="auto" w:fill="auto"/>
            <w:noWrap/>
            <w:vAlign w:val="center"/>
            <w:hideMark/>
          </w:tcPr>
          <w:p w14:paraId="3CA996F2" w14:textId="77777777" w:rsidR="004B2115" w:rsidRPr="009E5255" w:rsidRDefault="004B2115"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hideMark/>
          </w:tcPr>
          <w:p w14:paraId="51108E57" w14:textId="4E1088DB"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033183F0" w14:textId="3CFE991E"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1D9F49FC" w14:textId="06DCAC44"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02E5FA15"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20</w:t>
            </w:r>
          </w:p>
        </w:tc>
        <w:tc>
          <w:tcPr>
            <w:tcW w:w="1394" w:type="dxa"/>
            <w:shd w:val="clear" w:color="auto" w:fill="auto"/>
            <w:noWrap/>
            <w:vAlign w:val="center"/>
            <w:hideMark/>
          </w:tcPr>
          <w:p w14:paraId="4BB79E37"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06,700</w:t>
            </w:r>
          </w:p>
        </w:tc>
        <w:tc>
          <w:tcPr>
            <w:tcW w:w="1394" w:type="dxa"/>
            <w:shd w:val="clear" w:color="auto" w:fill="auto"/>
            <w:noWrap/>
            <w:vAlign w:val="center"/>
            <w:hideMark/>
          </w:tcPr>
          <w:p w14:paraId="5E3D92BA"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09,220</w:t>
            </w:r>
          </w:p>
        </w:tc>
      </w:tr>
      <w:tr w:rsidR="00A00C97" w:rsidRPr="009E5255" w14:paraId="0367A0F2" w14:textId="77777777" w:rsidTr="004B2115">
        <w:trPr>
          <w:trHeight w:val="20"/>
        </w:trPr>
        <w:tc>
          <w:tcPr>
            <w:tcW w:w="1413" w:type="dxa"/>
            <w:shd w:val="clear" w:color="auto" w:fill="auto"/>
            <w:noWrap/>
            <w:vAlign w:val="center"/>
            <w:hideMark/>
          </w:tcPr>
          <w:p w14:paraId="65DE408C"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1A5F25C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4F394B3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6407437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05B4E95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703</w:t>
            </w:r>
          </w:p>
        </w:tc>
        <w:tc>
          <w:tcPr>
            <w:tcW w:w="1394" w:type="dxa"/>
            <w:shd w:val="clear" w:color="auto" w:fill="auto"/>
            <w:noWrap/>
            <w:vAlign w:val="center"/>
            <w:hideMark/>
          </w:tcPr>
          <w:p w14:paraId="086809F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79,015</w:t>
            </w:r>
          </w:p>
        </w:tc>
        <w:tc>
          <w:tcPr>
            <w:tcW w:w="1394" w:type="dxa"/>
            <w:shd w:val="clear" w:color="auto" w:fill="auto"/>
            <w:noWrap/>
            <w:vAlign w:val="center"/>
            <w:hideMark/>
          </w:tcPr>
          <w:p w14:paraId="1A53296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82,718</w:t>
            </w:r>
          </w:p>
        </w:tc>
      </w:tr>
      <w:tr w:rsidR="00A00C97" w:rsidRPr="009E5255" w14:paraId="4F457AE7" w14:textId="77777777" w:rsidTr="004B2115">
        <w:trPr>
          <w:trHeight w:val="20"/>
        </w:trPr>
        <w:tc>
          <w:tcPr>
            <w:tcW w:w="9776" w:type="dxa"/>
            <w:gridSpan w:val="7"/>
            <w:shd w:val="clear" w:color="auto" w:fill="auto"/>
            <w:noWrap/>
            <w:vAlign w:val="center"/>
            <w:hideMark/>
          </w:tcPr>
          <w:p w14:paraId="39961F8F"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Epirubicin</w:t>
            </w:r>
          </w:p>
        </w:tc>
      </w:tr>
      <w:tr w:rsidR="00A00C97" w:rsidRPr="009E5255" w14:paraId="7F301031" w14:textId="77777777" w:rsidTr="004B2115">
        <w:trPr>
          <w:trHeight w:val="20"/>
        </w:trPr>
        <w:tc>
          <w:tcPr>
            <w:tcW w:w="1413" w:type="dxa"/>
            <w:shd w:val="clear" w:color="auto" w:fill="auto"/>
            <w:noWrap/>
            <w:vAlign w:val="center"/>
            <w:hideMark/>
          </w:tcPr>
          <w:p w14:paraId="3788D479"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174BF6A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66,351</w:t>
            </w:r>
          </w:p>
        </w:tc>
        <w:tc>
          <w:tcPr>
            <w:tcW w:w="1394" w:type="dxa"/>
            <w:shd w:val="clear" w:color="auto" w:fill="auto"/>
            <w:noWrap/>
            <w:vAlign w:val="center"/>
            <w:hideMark/>
          </w:tcPr>
          <w:p w14:paraId="5842568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25,010</w:t>
            </w:r>
          </w:p>
        </w:tc>
        <w:tc>
          <w:tcPr>
            <w:tcW w:w="1394" w:type="dxa"/>
            <w:shd w:val="clear" w:color="auto" w:fill="auto"/>
            <w:noWrap/>
            <w:vAlign w:val="center"/>
            <w:hideMark/>
          </w:tcPr>
          <w:p w14:paraId="03FF896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73,446</w:t>
            </w:r>
          </w:p>
        </w:tc>
        <w:tc>
          <w:tcPr>
            <w:tcW w:w="1394" w:type="dxa"/>
            <w:shd w:val="clear" w:color="auto" w:fill="auto"/>
            <w:noWrap/>
            <w:vAlign w:val="center"/>
            <w:hideMark/>
          </w:tcPr>
          <w:p w14:paraId="7D4661D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4,048</w:t>
            </w:r>
          </w:p>
        </w:tc>
        <w:tc>
          <w:tcPr>
            <w:tcW w:w="1394" w:type="dxa"/>
            <w:shd w:val="clear" w:color="auto" w:fill="auto"/>
            <w:noWrap/>
            <w:vAlign w:val="center"/>
            <w:hideMark/>
          </w:tcPr>
          <w:p w14:paraId="1024953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2,266</w:t>
            </w:r>
          </w:p>
        </w:tc>
        <w:tc>
          <w:tcPr>
            <w:tcW w:w="1394" w:type="dxa"/>
            <w:shd w:val="clear" w:color="auto" w:fill="auto"/>
            <w:noWrap/>
            <w:vAlign w:val="center"/>
            <w:hideMark/>
          </w:tcPr>
          <w:p w14:paraId="667DB25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21,121</w:t>
            </w:r>
          </w:p>
        </w:tc>
      </w:tr>
      <w:tr w:rsidR="00A00C97" w:rsidRPr="009E5255" w14:paraId="59A25164" w14:textId="77777777" w:rsidTr="004B2115">
        <w:trPr>
          <w:trHeight w:val="20"/>
        </w:trPr>
        <w:tc>
          <w:tcPr>
            <w:tcW w:w="1413" w:type="dxa"/>
            <w:shd w:val="clear" w:color="auto" w:fill="auto"/>
            <w:noWrap/>
            <w:vAlign w:val="center"/>
            <w:hideMark/>
          </w:tcPr>
          <w:p w14:paraId="71EA1E69"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3D9D90A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26,000</w:t>
            </w:r>
          </w:p>
        </w:tc>
        <w:tc>
          <w:tcPr>
            <w:tcW w:w="1394" w:type="dxa"/>
            <w:shd w:val="clear" w:color="auto" w:fill="auto"/>
            <w:noWrap/>
            <w:vAlign w:val="center"/>
            <w:hideMark/>
          </w:tcPr>
          <w:p w14:paraId="60C3A09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9,300</w:t>
            </w:r>
          </w:p>
        </w:tc>
        <w:tc>
          <w:tcPr>
            <w:tcW w:w="1394" w:type="dxa"/>
            <w:shd w:val="clear" w:color="auto" w:fill="auto"/>
            <w:noWrap/>
            <w:vAlign w:val="center"/>
            <w:hideMark/>
          </w:tcPr>
          <w:p w14:paraId="4BF4FB6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5,800</w:t>
            </w:r>
          </w:p>
        </w:tc>
        <w:tc>
          <w:tcPr>
            <w:tcW w:w="1394" w:type="dxa"/>
            <w:shd w:val="clear" w:color="auto" w:fill="auto"/>
            <w:noWrap/>
            <w:vAlign w:val="center"/>
            <w:hideMark/>
          </w:tcPr>
          <w:p w14:paraId="105E696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0,300</w:t>
            </w:r>
          </w:p>
        </w:tc>
        <w:tc>
          <w:tcPr>
            <w:tcW w:w="1394" w:type="dxa"/>
            <w:shd w:val="clear" w:color="auto" w:fill="auto"/>
            <w:noWrap/>
            <w:vAlign w:val="center"/>
            <w:hideMark/>
          </w:tcPr>
          <w:p w14:paraId="10FD6D7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4,650</w:t>
            </w:r>
          </w:p>
        </w:tc>
        <w:tc>
          <w:tcPr>
            <w:tcW w:w="1394" w:type="dxa"/>
            <w:shd w:val="clear" w:color="auto" w:fill="auto"/>
            <w:noWrap/>
            <w:vAlign w:val="center"/>
            <w:hideMark/>
          </w:tcPr>
          <w:p w14:paraId="655DC6D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46,050</w:t>
            </w:r>
          </w:p>
        </w:tc>
      </w:tr>
      <w:tr w:rsidR="00A00C97" w:rsidRPr="009E5255" w14:paraId="3F0F4A57" w14:textId="77777777" w:rsidTr="004B2115">
        <w:trPr>
          <w:trHeight w:val="20"/>
        </w:trPr>
        <w:tc>
          <w:tcPr>
            <w:tcW w:w="1413" w:type="dxa"/>
            <w:shd w:val="clear" w:color="auto" w:fill="auto"/>
            <w:noWrap/>
            <w:vAlign w:val="center"/>
            <w:hideMark/>
          </w:tcPr>
          <w:p w14:paraId="43194C02"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3C85CB0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92,351</w:t>
            </w:r>
          </w:p>
        </w:tc>
        <w:tc>
          <w:tcPr>
            <w:tcW w:w="1394" w:type="dxa"/>
            <w:shd w:val="clear" w:color="auto" w:fill="auto"/>
            <w:noWrap/>
            <w:vAlign w:val="center"/>
            <w:hideMark/>
          </w:tcPr>
          <w:p w14:paraId="73CAD7B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14,310</w:t>
            </w:r>
          </w:p>
        </w:tc>
        <w:tc>
          <w:tcPr>
            <w:tcW w:w="1394" w:type="dxa"/>
            <w:shd w:val="clear" w:color="auto" w:fill="auto"/>
            <w:noWrap/>
            <w:vAlign w:val="center"/>
            <w:hideMark/>
          </w:tcPr>
          <w:p w14:paraId="47C31B5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29,246</w:t>
            </w:r>
          </w:p>
        </w:tc>
        <w:tc>
          <w:tcPr>
            <w:tcW w:w="1394" w:type="dxa"/>
            <w:shd w:val="clear" w:color="auto" w:fill="auto"/>
            <w:noWrap/>
            <w:vAlign w:val="center"/>
            <w:hideMark/>
          </w:tcPr>
          <w:p w14:paraId="22FDB77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4,348</w:t>
            </w:r>
          </w:p>
        </w:tc>
        <w:tc>
          <w:tcPr>
            <w:tcW w:w="1394" w:type="dxa"/>
            <w:shd w:val="clear" w:color="auto" w:fill="auto"/>
            <w:noWrap/>
            <w:vAlign w:val="center"/>
            <w:hideMark/>
          </w:tcPr>
          <w:p w14:paraId="7A754E8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6,916</w:t>
            </w:r>
          </w:p>
        </w:tc>
        <w:tc>
          <w:tcPr>
            <w:tcW w:w="1394" w:type="dxa"/>
            <w:shd w:val="clear" w:color="auto" w:fill="auto"/>
            <w:noWrap/>
            <w:vAlign w:val="center"/>
            <w:hideMark/>
          </w:tcPr>
          <w:p w14:paraId="0151ED7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67,171</w:t>
            </w:r>
          </w:p>
        </w:tc>
      </w:tr>
      <w:tr w:rsidR="00A00C97" w:rsidRPr="009E5255" w14:paraId="4DD1E3F0" w14:textId="77777777" w:rsidTr="004B2115">
        <w:trPr>
          <w:trHeight w:val="20"/>
        </w:trPr>
        <w:tc>
          <w:tcPr>
            <w:tcW w:w="9776" w:type="dxa"/>
            <w:gridSpan w:val="7"/>
            <w:shd w:val="clear" w:color="auto" w:fill="auto"/>
            <w:noWrap/>
            <w:vAlign w:val="center"/>
            <w:hideMark/>
          </w:tcPr>
          <w:p w14:paraId="48A3C538"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Eribulin</w:t>
            </w:r>
          </w:p>
        </w:tc>
      </w:tr>
      <w:tr w:rsidR="00A00C97" w:rsidRPr="009E5255" w14:paraId="7AA95EFB" w14:textId="77777777" w:rsidTr="004B2115">
        <w:trPr>
          <w:trHeight w:val="20"/>
        </w:trPr>
        <w:tc>
          <w:tcPr>
            <w:tcW w:w="1413" w:type="dxa"/>
            <w:shd w:val="clear" w:color="auto" w:fill="auto"/>
            <w:noWrap/>
            <w:vAlign w:val="center"/>
            <w:hideMark/>
          </w:tcPr>
          <w:p w14:paraId="08224BED"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26C77F7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840</w:t>
            </w:r>
          </w:p>
        </w:tc>
        <w:tc>
          <w:tcPr>
            <w:tcW w:w="1394" w:type="dxa"/>
            <w:shd w:val="clear" w:color="auto" w:fill="auto"/>
            <w:noWrap/>
            <w:vAlign w:val="center"/>
            <w:hideMark/>
          </w:tcPr>
          <w:p w14:paraId="4E72C7A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986</w:t>
            </w:r>
          </w:p>
        </w:tc>
        <w:tc>
          <w:tcPr>
            <w:tcW w:w="1394" w:type="dxa"/>
            <w:shd w:val="clear" w:color="auto" w:fill="auto"/>
            <w:noWrap/>
            <w:vAlign w:val="center"/>
            <w:hideMark/>
          </w:tcPr>
          <w:p w14:paraId="2463664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092</w:t>
            </w:r>
          </w:p>
        </w:tc>
        <w:tc>
          <w:tcPr>
            <w:tcW w:w="1394" w:type="dxa"/>
            <w:shd w:val="clear" w:color="auto" w:fill="auto"/>
            <w:noWrap/>
            <w:vAlign w:val="center"/>
            <w:hideMark/>
          </w:tcPr>
          <w:p w14:paraId="1457AC9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214</w:t>
            </w:r>
          </w:p>
        </w:tc>
        <w:tc>
          <w:tcPr>
            <w:tcW w:w="1394" w:type="dxa"/>
            <w:shd w:val="clear" w:color="auto" w:fill="auto"/>
            <w:noWrap/>
            <w:vAlign w:val="center"/>
            <w:hideMark/>
          </w:tcPr>
          <w:p w14:paraId="02855EA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797</w:t>
            </w:r>
          </w:p>
        </w:tc>
        <w:tc>
          <w:tcPr>
            <w:tcW w:w="1394" w:type="dxa"/>
            <w:shd w:val="clear" w:color="auto" w:fill="auto"/>
            <w:noWrap/>
            <w:vAlign w:val="center"/>
            <w:hideMark/>
          </w:tcPr>
          <w:p w14:paraId="518BC8F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8,929</w:t>
            </w:r>
          </w:p>
        </w:tc>
      </w:tr>
      <w:tr w:rsidR="00A00C97" w:rsidRPr="009E5255" w14:paraId="3D7239CE" w14:textId="77777777" w:rsidTr="004B2115">
        <w:trPr>
          <w:trHeight w:val="20"/>
        </w:trPr>
        <w:tc>
          <w:tcPr>
            <w:tcW w:w="1413" w:type="dxa"/>
            <w:shd w:val="clear" w:color="auto" w:fill="auto"/>
            <w:noWrap/>
            <w:vAlign w:val="center"/>
            <w:hideMark/>
          </w:tcPr>
          <w:p w14:paraId="4EADBD51"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7A44A94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000</w:t>
            </w:r>
          </w:p>
        </w:tc>
        <w:tc>
          <w:tcPr>
            <w:tcW w:w="1394" w:type="dxa"/>
            <w:shd w:val="clear" w:color="auto" w:fill="auto"/>
            <w:noWrap/>
            <w:vAlign w:val="center"/>
            <w:hideMark/>
          </w:tcPr>
          <w:p w14:paraId="371E4B3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678</w:t>
            </w:r>
          </w:p>
        </w:tc>
        <w:tc>
          <w:tcPr>
            <w:tcW w:w="1394" w:type="dxa"/>
            <w:shd w:val="clear" w:color="auto" w:fill="auto"/>
            <w:noWrap/>
            <w:vAlign w:val="center"/>
            <w:hideMark/>
          </w:tcPr>
          <w:p w14:paraId="2037D80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872</w:t>
            </w:r>
          </w:p>
        </w:tc>
        <w:tc>
          <w:tcPr>
            <w:tcW w:w="1394" w:type="dxa"/>
            <w:shd w:val="clear" w:color="auto" w:fill="auto"/>
            <w:noWrap/>
            <w:vAlign w:val="center"/>
            <w:hideMark/>
          </w:tcPr>
          <w:p w14:paraId="1967E2C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663</w:t>
            </w:r>
          </w:p>
        </w:tc>
        <w:tc>
          <w:tcPr>
            <w:tcW w:w="1394" w:type="dxa"/>
            <w:shd w:val="clear" w:color="auto" w:fill="auto"/>
            <w:noWrap/>
            <w:vAlign w:val="center"/>
            <w:hideMark/>
          </w:tcPr>
          <w:p w14:paraId="4173E2C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807</w:t>
            </w:r>
          </w:p>
        </w:tc>
        <w:tc>
          <w:tcPr>
            <w:tcW w:w="1394" w:type="dxa"/>
            <w:shd w:val="clear" w:color="auto" w:fill="auto"/>
            <w:noWrap/>
            <w:vAlign w:val="center"/>
            <w:hideMark/>
          </w:tcPr>
          <w:p w14:paraId="15CEE6A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020</w:t>
            </w:r>
          </w:p>
        </w:tc>
      </w:tr>
      <w:tr w:rsidR="00A00C97" w:rsidRPr="009E5255" w14:paraId="0B038501" w14:textId="77777777" w:rsidTr="004B2115">
        <w:trPr>
          <w:trHeight w:val="20"/>
        </w:trPr>
        <w:tc>
          <w:tcPr>
            <w:tcW w:w="1413" w:type="dxa"/>
            <w:shd w:val="clear" w:color="auto" w:fill="auto"/>
            <w:noWrap/>
            <w:vAlign w:val="center"/>
            <w:hideMark/>
          </w:tcPr>
          <w:p w14:paraId="622057B8"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0DD21D6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840</w:t>
            </w:r>
          </w:p>
        </w:tc>
        <w:tc>
          <w:tcPr>
            <w:tcW w:w="1394" w:type="dxa"/>
            <w:shd w:val="clear" w:color="auto" w:fill="auto"/>
            <w:noWrap/>
            <w:vAlign w:val="center"/>
            <w:hideMark/>
          </w:tcPr>
          <w:p w14:paraId="50BF30B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664</w:t>
            </w:r>
          </w:p>
        </w:tc>
        <w:tc>
          <w:tcPr>
            <w:tcW w:w="1394" w:type="dxa"/>
            <w:shd w:val="clear" w:color="auto" w:fill="auto"/>
            <w:noWrap/>
            <w:vAlign w:val="center"/>
            <w:hideMark/>
          </w:tcPr>
          <w:p w14:paraId="51BDBC9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964</w:t>
            </w:r>
          </w:p>
        </w:tc>
        <w:tc>
          <w:tcPr>
            <w:tcW w:w="1394" w:type="dxa"/>
            <w:shd w:val="clear" w:color="auto" w:fill="auto"/>
            <w:noWrap/>
            <w:vAlign w:val="center"/>
            <w:hideMark/>
          </w:tcPr>
          <w:p w14:paraId="76F7F4D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877</w:t>
            </w:r>
          </w:p>
        </w:tc>
        <w:tc>
          <w:tcPr>
            <w:tcW w:w="1394" w:type="dxa"/>
            <w:shd w:val="clear" w:color="auto" w:fill="auto"/>
            <w:noWrap/>
            <w:vAlign w:val="center"/>
            <w:hideMark/>
          </w:tcPr>
          <w:p w14:paraId="2177F69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604</w:t>
            </w:r>
          </w:p>
        </w:tc>
        <w:tc>
          <w:tcPr>
            <w:tcW w:w="1394" w:type="dxa"/>
            <w:shd w:val="clear" w:color="auto" w:fill="auto"/>
            <w:noWrap/>
            <w:vAlign w:val="center"/>
            <w:hideMark/>
          </w:tcPr>
          <w:p w14:paraId="123B60F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2,949</w:t>
            </w:r>
          </w:p>
        </w:tc>
      </w:tr>
      <w:tr w:rsidR="00A00C97" w:rsidRPr="009E5255" w14:paraId="4EFCE30E" w14:textId="77777777" w:rsidTr="004B2115">
        <w:trPr>
          <w:trHeight w:val="20"/>
        </w:trPr>
        <w:tc>
          <w:tcPr>
            <w:tcW w:w="9776" w:type="dxa"/>
            <w:gridSpan w:val="7"/>
            <w:shd w:val="clear" w:color="auto" w:fill="auto"/>
            <w:noWrap/>
            <w:vAlign w:val="center"/>
            <w:hideMark/>
          </w:tcPr>
          <w:p w14:paraId="21121D5B"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Etoposide</w:t>
            </w:r>
          </w:p>
        </w:tc>
      </w:tr>
      <w:tr w:rsidR="00A00C97" w:rsidRPr="009E5255" w14:paraId="3E5E2215" w14:textId="77777777" w:rsidTr="004B2115">
        <w:trPr>
          <w:trHeight w:val="20"/>
        </w:trPr>
        <w:tc>
          <w:tcPr>
            <w:tcW w:w="1413" w:type="dxa"/>
            <w:shd w:val="clear" w:color="auto" w:fill="auto"/>
            <w:noWrap/>
            <w:vAlign w:val="center"/>
            <w:hideMark/>
          </w:tcPr>
          <w:p w14:paraId="569F765D"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3E8CA54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66,706</w:t>
            </w:r>
          </w:p>
        </w:tc>
        <w:tc>
          <w:tcPr>
            <w:tcW w:w="1394" w:type="dxa"/>
            <w:shd w:val="clear" w:color="auto" w:fill="auto"/>
            <w:noWrap/>
            <w:vAlign w:val="center"/>
            <w:hideMark/>
          </w:tcPr>
          <w:p w14:paraId="34AE5AC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03,866</w:t>
            </w:r>
          </w:p>
        </w:tc>
        <w:tc>
          <w:tcPr>
            <w:tcW w:w="1394" w:type="dxa"/>
            <w:shd w:val="clear" w:color="auto" w:fill="auto"/>
            <w:noWrap/>
            <w:vAlign w:val="center"/>
            <w:hideMark/>
          </w:tcPr>
          <w:p w14:paraId="1FDE76E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92,906</w:t>
            </w:r>
          </w:p>
        </w:tc>
        <w:tc>
          <w:tcPr>
            <w:tcW w:w="1394" w:type="dxa"/>
            <w:shd w:val="clear" w:color="auto" w:fill="auto"/>
            <w:noWrap/>
            <w:vAlign w:val="center"/>
            <w:hideMark/>
          </w:tcPr>
          <w:p w14:paraId="3483CB7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46,723</w:t>
            </w:r>
          </w:p>
        </w:tc>
        <w:tc>
          <w:tcPr>
            <w:tcW w:w="1394" w:type="dxa"/>
            <w:shd w:val="clear" w:color="auto" w:fill="auto"/>
            <w:noWrap/>
            <w:vAlign w:val="center"/>
            <w:hideMark/>
          </w:tcPr>
          <w:p w14:paraId="3F2073E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11,547</w:t>
            </w:r>
          </w:p>
        </w:tc>
        <w:tc>
          <w:tcPr>
            <w:tcW w:w="1394" w:type="dxa"/>
            <w:shd w:val="clear" w:color="auto" w:fill="auto"/>
            <w:noWrap/>
            <w:vAlign w:val="center"/>
            <w:hideMark/>
          </w:tcPr>
          <w:p w14:paraId="5B0A8A0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21,748</w:t>
            </w:r>
          </w:p>
        </w:tc>
      </w:tr>
      <w:tr w:rsidR="00A00C97" w:rsidRPr="009E5255" w14:paraId="71633F1D" w14:textId="77777777" w:rsidTr="004B2115">
        <w:trPr>
          <w:trHeight w:val="20"/>
        </w:trPr>
        <w:tc>
          <w:tcPr>
            <w:tcW w:w="1413" w:type="dxa"/>
            <w:shd w:val="clear" w:color="auto" w:fill="auto"/>
            <w:noWrap/>
            <w:vAlign w:val="center"/>
            <w:hideMark/>
          </w:tcPr>
          <w:p w14:paraId="3C4E5CEA"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254F5C5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61,900</w:t>
            </w:r>
          </w:p>
        </w:tc>
        <w:tc>
          <w:tcPr>
            <w:tcW w:w="1394" w:type="dxa"/>
            <w:shd w:val="clear" w:color="auto" w:fill="auto"/>
            <w:noWrap/>
            <w:vAlign w:val="center"/>
            <w:hideMark/>
          </w:tcPr>
          <w:p w14:paraId="70956B0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87,200</w:t>
            </w:r>
          </w:p>
        </w:tc>
        <w:tc>
          <w:tcPr>
            <w:tcW w:w="1394" w:type="dxa"/>
            <w:shd w:val="clear" w:color="auto" w:fill="auto"/>
            <w:noWrap/>
            <w:vAlign w:val="center"/>
            <w:hideMark/>
          </w:tcPr>
          <w:p w14:paraId="2F39244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80,800</w:t>
            </w:r>
          </w:p>
        </w:tc>
        <w:tc>
          <w:tcPr>
            <w:tcW w:w="1394" w:type="dxa"/>
            <w:shd w:val="clear" w:color="auto" w:fill="auto"/>
            <w:noWrap/>
            <w:vAlign w:val="center"/>
            <w:hideMark/>
          </w:tcPr>
          <w:p w14:paraId="3E3154C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2,600</w:t>
            </w:r>
          </w:p>
        </w:tc>
        <w:tc>
          <w:tcPr>
            <w:tcW w:w="1394" w:type="dxa"/>
            <w:shd w:val="clear" w:color="auto" w:fill="auto"/>
            <w:noWrap/>
            <w:vAlign w:val="center"/>
            <w:hideMark/>
          </w:tcPr>
          <w:p w14:paraId="058EAE8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81,600</w:t>
            </w:r>
          </w:p>
        </w:tc>
        <w:tc>
          <w:tcPr>
            <w:tcW w:w="1394" w:type="dxa"/>
            <w:shd w:val="clear" w:color="auto" w:fill="auto"/>
            <w:noWrap/>
            <w:vAlign w:val="center"/>
            <w:hideMark/>
          </w:tcPr>
          <w:p w14:paraId="4DCA9FD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284,100</w:t>
            </w:r>
          </w:p>
        </w:tc>
      </w:tr>
      <w:tr w:rsidR="00A00C97" w:rsidRPr="009E5255" w14:paraId="4C49984C" w14:textId="77777777" w:rsidTr="004B2115">
        <w:trPr>
          <w:trHeight w:val="20"/>
        </w:trPr>
        <w:tc>
          <w:tcPr>
            <w:tcW w:w="1413" w:type="dxa"/>
            <w:shd w:val="clear" w:color="auto" w:fill="auto"/>
            <w:noWrap/>
            <w:vAlign w:val="center"/>
            <w:hideMark/>
          </w:tcPr>
          <w:p w14:paraId="0779425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51F2880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28,606</w:t>
            </w:r>
          </w:p>
        </w:tc>
        <w:tc>
          <w:tcPr>
            <w:tcW w:w="1394" w:type="dxa"/>
            <w:shd w:val="clear" w:color="auto" w:fill="auto"/>
            <w:noWrap/>
            <w:vAlign w:val="center"/>
            <w:hideMark/>
          </w:tcPr>
          <w:p w14:paraId="6059438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691,066</w:t>
            </w:r>
          </w:p>
        </w:tc>
        <w:tc>
          <w:tcPr>
            <w:tcW w:w="1394" w:type="dxa"/>
            <w:shd w:val="clear" w:color="auto" w:fill="auto"/>
            <w:noWrap/>
            <w:vAlign w:val="center"/>
            <w:hideMark/>
          </w:tcPr>
          <w:p w14:paraId="5B800A0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73,706</w:t>
            </w:r>
          </w:p>
        </w:tc>
        <w:tc>
          <w:tcPr>
            <w:tcW w:w="1394" w:type="dxa"/>
            <w:shd w:val="clear" w:color="auto" w:fill="auto"/>
            <w:noWrap/>
            <w:vAlign w:val="center"/>
            <w:hideMark/>
          </w:tcPr>
          <w:p w14:paraId="5A0D77A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19,323</w:t>
            </w:r>
          </w:p>
        </w:tc>
        <w:tc>
          <w:tcPr>
            <w:tcW w:w="1394" w:type="dxa"/>
            <w:shd w:val="clear" w:color="auto" w:fill="auto"/>
            <w:noWrap/>
            <w:vAlign w:val="center"/>
            <w:hideMark/>
          </w:tcPr>
          <w:p w14:paraId="51B4E61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93,147</w:t>
            </w:r>
          </w:p>
        </w:tc>
        <w:tc>
          <w:tcPr>
            <w:tcW w:w="1394" w:type="dxa"/>
            <w:shd w:val="clear" w:color="auto" w:fill="auto"/>
            <w:noWrap/>
            <w:vAlign w:val="center"/>
            <w:hideMark/>
          </w:tcPr>
          <w:p w14:paraId="23ECBE3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605,848</w:t>
            </w:r>
          </w:p>
        </w:tc>
      </w:tr>
      <w:tr w:rsidR="00A00C97" w:rsidRPr="009E5255" w14:paraId="2F92E799" w14:textId="77777777" w:rsidTr="004B2115">
        <w:trPr>
          <w:trHeight w:val="20"/>
        </w:trPr>
        <w:tc>
          <w:tcPr>
            <w:tcW w:w="9776" w:type="dxa"/>
            <w:gridSpan w:val="7"/>
            <w:shd w:val="clear" w:color="auto" w:fill="auto"/>
            <w:noWrap/>
            <w:vAlign w:val="center"/>
            <w:hideMark/>
          </w:tcPr>
          <w:p w14:paraId="3E64796C"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Etoposide Phosphate</w:t>
            </w:r>
          </w:p>
        </w:tc>
      </w:tr>
      <w:tr w:rsidR="00A00C97" w:rsidRPr="009E5255" w14:paraId="51271ECE" w14:textId="77777777" w:rsidTr="004B2115">
        <w:trPr>
          <w:trHeight w:val="20"/>
        </w:trPr>
        <w:tc>
          <w:tcPr>
            <w:tcW w:w="1413" w:type="dxa"/>
            <w:shd w:val="clear" w:color="auto" w:fill="auto"/>
            <w:noWrap/>
            <w:vAlign w:val="center"/>
            <w:hideMark/>
          </w:tcPr>
          <w:p w14:paraId="31CB976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6A7AF99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74,137</w:t>
            </w:r>
          </w:p>
        </w:tc>
        <w:tc>
          <w:tcPr>
            <w:tcW w:w="1394" w:type="dxa"/>
            <w:shd w:val="clear" w:color="auto" w:fill="auto"/>
            <w:noWrap/>
            <w:vAlign w:val="center"/>
            <w:hideMark/>
          </w:tcPr>
          <w:p w14:paraId="0AC60D2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56,513</w:t>
            </w:r>
          </w:p>
        </w:tc>
        <w:tc>
          <w:tcPr>
            <w:tcW w:w="1394" w:type="dxa"/>
            <w:shd w:val="clear" w:color="auto" w:fill="auto"/>
            <w:noWrap/>
            <w:vAlign w:val="center"/>
            <w:hideMark/>
          </w:tcPr>
          <w:p w14:paraId="6AF2FE8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50,357</w:t>
            </w:r>
          </w:p>
        </w:tc>
        <w:tc>
          <w:tcPr>
            <w:tcW w:w="1394" w:type="dxa"/>
            <w:shd w:val="clear" w:color="auto" w:fill="auto"/>
            <w:noWrap/>
            <w:vAlign w:val="center"/>
            <w:hideMark/>
          </w:tcPr>
          <w:p w14:paraId="071AB8A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656,179</w:t>
            </w:r>
          </w:p>
        </w:tc>
        <w:tc>
          <w:tcPr>
            <w:tcW w:w="1394" w:type="dxa"/>
            <w:shd w:val="clear" w:color="auto" w:fill="auto"/>
            <w:noWrap/>
            <w:vAlign w:val="center"/>
            <w:hideMark/>
          </w:tcPr>
          <w:p w14:paraId="272B19E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622,694</w:t>
            </w:r>
          </w:p>
        </w:tc>
        <w:tc>
          <w:tcPr>
            <w:tcW w:w="1394" w:type="dxa"/>
            <w:shd w:val="clear" w:color="auto" w:fill="auto"/>
            <w:noWrap/>
            <w:vAlign w:val="center"/>
            <w:hideMark/>
          </w:tcPr>
          <w:p w14:paraId="3B8DFCC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659,880</w:t>
            </w:r>
          </w:p>
        </w:tc>
      </w:tr>
      <w:tr w:rsidR="00A00C97" w:rsidRPr="009E5255" w14:paraId="1380E8C1" w14:textId="77777777" w:rsidTr="004B2115">
        <w:trPr>
          <w:trHeight w:val="20"/>
        </w:trPr>
        <w:tc>
          <w:tcPr>
            <w:tcW w:w="1413" w:type="dxa"/>
            <w:shd w:val="clear" w:color="auto" w:fill="auto"/>
            <w:noWrap/>
            <w:vAlign w:val="center"/>
            <w:hideMark/>
          </w:tcPr>
          <w:p w14:paraId="64D5ADBC"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7476EA8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025,514</w:t>
            </w:r>
          </w:p>
        </w:tc>
        <w:tc>
          <w:tcPr>
            <w:tcW w:w="1394" w:type="dxa"/>
            <w:shd w:val="clear" w:color="auto" w:fill="auto"/>
            <w:noWrap/>
            <w:vAlign w:val="center"/>
            <w:hideMark/>
          </w:tcPr>
          <w:p w14:paraId="110FFFB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64,734</w:t>
            </w:r>
          </w:p>
        </w:tc>
        <w:tc>
          <w:tcPr>
            <w:tcW w:w="1394" w:type="dxa"/>
            <w:shd w:val="clear" w:color="auto" w:fill="auto"/>
            <w:noWrap/>
            <w:vAlign w:val="center"/>
            <w:hideMark/>
          </w:tcPr>
          <w:p w14:paraId="2DD275E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34,324</w:t>
            </w:r>
          </w:p>
        </w:tc>
        <w:tc>
          <w:tcPr>
            <w:tcW w:w="1394" w:type="dxa"/>
            <w:shd w:val="clear" w:color="auto" w:fill="auto"/>
            <w:noWrap/>
            <w:vAlign w:val="center"/>
            <w:hideMark/>
          </w:tcPr>
          <w:p w14:paraId="7E014DD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85,218</w:t>
            </w:r>
          </w:p>
        </w:tc>
        <w:tc>
          <w:tcPr>
            <w:tcW w:w="1394" w:type="dxa"/>
            <w:shd w:val="clear" w:color="auto" w:fill="auto"/>
            <w:noWrap/>
            <w:vAlign w:val="center"/>
            <w:hideMark/>
          </w:tcPr>
          <w:p w14:paraId="1314432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56,072</w:t>
            </w:r>
          </w:p>
        </w:tc>
        <w:tc>
          <w:tcPr>
            <w:tcW w:w="1394" w:type="dxa"/>
            <w:shd w:val="clear" w:color="auto" w:fill="auto"/>
            <w:noWrap/>
            <w:vAlign w:val="center"/>
            <w:hideMark/>
          </w:tcPr>
          <w:p w14:paraId="0B6096A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965,862</w:t>
            </w:r>
          </w:p>
        </w:tc>
      </w:tr>
      <w:tr w:rsidR="00A00C97" w:rsidRPr="009E5255" w14:paraId="303A0D2D" w14:textId="77777777" w:rsidTr="004B2115">
        <w:trPr>
          <w:trHeight w:val="20"/>
        </w:trPr>
        <w:tc>
          <w:tcPr>
            <w:tcW w:w="1413" w:type="dxa"/>
            <w:shd w:val="clear" w:color="auto" w:fill="auto"/>
            <w:noWrap/>
            <w:vAlign w:val="center"/>
            <w:hideMark/>
          </w:tcPr>
          <w:p w14:paraId="536DE44B"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39DBE33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699,651</w:t>
            </w:r>
          </w:p>
        </w:tc>
        <w:tc>
          <w:tcPr>
            <w:tcW w:w="1394" w:type="dxa"/>
            <w:shd w:val="clear" w:color="auto" w:fill="auto"/>
            <w:noWrap/>
            <w:vAlign w:val="center"/>
            <w:hideMark/>
          </w:tcPr>
          <w:p w14:paraId="43A8AA3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21,247</w:t>
            </w:r>
          </w:p>
        </w:tc>
        <w:tc>
          <w:tcPr>
            <w:tcW w:w="1394" w:type="dxa"/>
            <w:shd w:val="clear" w:color="auto" w:fill="auto"/>
            <w:noWrap/>
            <w:vAlign w:val="center"/>
            <w:hideMark/>
          </w:tcPr>
          <w:p w14:paraId="3897F0A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784,681</w:t>
            </w:r>
          </w:p>
        </w:tc>
        <w:tc>
          <w:tcPr>
            <w:tcW w:w="1394" w:type="dxa"/>
            <w:shd w:val="clear" w:color="auto" w:fill="auto"/>
            <w:noWrap/>
            <w:vAlign w:val="center"/>
            <w:hideMark/>
          </w:tcPr>
          <w:p w14:paraId="37F71DB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941,397</w:t>
            </w:r>
          </w:p>
        </w:tc>
        <w:tc>
          <w:tcPr>
            <w:tcW w:w="1394" w:type="dxa"/>
            <w:shd w:val="clear" w:color="auto" w:fill="auto"/>
            <w:noWrap/>
            <w:vAlign w:val="center"/>
            <w:hideMark/>
          </w:tcPr>
          <w:p w14:paraId="1E3CBFE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978,766</w:t>
            </w:r>
          </w:p>
        </w:tc>
        <w:tc>
          <w:tcPr>
            <w:tcW w:w="1394" w:type="dxa"/>
            <w:shd w:val="clear" w:color="auto" w:fill="auto"/>
            <w:noWrap/>
            <w:vAlign w:val="center"/>
            <w:hideMark/>
          </w:tcPr>
          <w:p w14:paraId="1B9B4F3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625,742</w:t>
            </w:r>
          </w:p>
        </w:tc>
      </w:tr>
      <w:tr w:rsidR="00A00C97" w:rsidRPr="009E5255" w14:paraId="463FEC7D" w14:textId="77777777" w:rsidTr="004B2115">
        <w:trPr>
          <w:trHeight w:val="20"/>
        </w:trPr>
        <w:tc>
          <w:tcPr>
            <w:tcW w:w="9776" w:type="dxa"/>
            <w:gridSpan w:val="7"/>
            <w:shd w:val="clear" w:color="auto" w:fill="auto"/>
            <w:noWrap/>
            <w:vAlign w:val="center"/>
            <w:hideMark/>
          </w:tcPr>
          <w:p w14:paraId="3E185349"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Fludarabine</w:t>
            </w:r>
          </w:p>
        </w:tc>
      </w:tr>
      <w:tr w:rsidR="00A00C97" w:rsidRPr="009E5255" w14:paraId="5B934050" w14:textId="77777777" w:rsidTr="004B2115">
        <w:trPr>
          <w:trHeight w:val="20"/>
        </w:trPr>
        <w:tc>
          <w:tcPr>
            <w:tcW w:w="1413" w:type="dxa"/>
            <w:shd w:val="clear" w:color="auto" w:fill="auto"/>
            <w:noWrap/>
            <w:vAlign w:val="center"/>
            <w:hideMark/>
          </w:tcPr>
          <w:p w14:paraId="1D605081"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12FD173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3,808</w:t>
            </w:r>
          </w:p>
        </w:tc>
        <w:tc>
          <w:tcPr>
            <w:tcW w:w="1394" w:type="dxa"/>
            <w:shd w:val="clear" w:color="auto" w:fill="auto"/>
            <w:noWrap/>
            <w:vAlign w:val="center"/>
            <w:hideMark/>
          </w:tcPr>
          <w:p w14:paraId="1270753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7,327</w:t>
            </w:r>
          </w:p>
        </w:tc>
        <w:tc>
          <w:tcPr>
            <w:tcW w:w="1394" w:type="dxa"/>
            <w:shd w:val="clear" w:color="auto" w:fill="auto"/>
            <w:noWrap/>
            <w:vAlign w:val="center"/>
            <w:hideMark/>
          </w:tcPr>
          <w:p w14:paraId="7F4DAFD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0,269</w:t>
            </w:r>
          </w:p>
        </w:tc>
        <w:tc>
          <w:tcPr>
            <w:tcW w:w="1394" w:type="dxa"/>
            <w:shd w:val="clear" w:color="auto" w:fill="auto"/>
            <w:noWrap/>
            <w:vAlign w:val="center"/>
            <w:hideMark/>
          </w:tcPr>
          <w:p w14:paraId="625EFA4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9,184</w:t>
            </w:r>
          </w:p>
        </w:tc>
        <w:tc>
          <w:tcPr>
            <w:tcW w:w="1394" w:type="dxa"/>
            <w:shd w:val="clear" w:color="auto" w:fill="auto"/>
            <w:noWrap/>
            <w:vAlign w:val="center"/>
            <w:hideMark/>
          </w:tcPr>
          <w:p w14:paraId="70B3904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9,467</w:t>
            </w:r>
          </w:p>
        </w:tc>
        <w:tc>
          <w:tcPr>
            <w:tcW w:w="1394" w:type="dxa"/>
            <w:shd w:val="clear" w:color="auto" w:fill="auto"/>
            <w:noWrap/>
            <w:vAlign w:val="center"/>
            <w:hideMark/>
          </w:tcPr>
          <w:p w14:paraId="33B255D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10,055</w:t>
            </w:r>
          </w:p>
        </w:tc>
      </w:tr>
      <w:tr w:rsidR="00A00C97" w:rsidRPr="009E5255" w14:paraId="3E18C099" w14:textId="77777777" w:rsidTr="004B2115">
        <w:trPr>
          <w:trHeight w:val="20"/>
        </w:trPr>
        <w:tc>
          <w:tcPr>
            <w:tcW w:w="1413" w:type="dxa"/>
            <w:shd w:val="clear" w:color="auto" w:fill="auto"/>
            <w:noWrap/>
            <w:vAlign w:val="center"/>
            <w:hideMark/>
          </w:tcPr>
          <w:p w14:paraId="3B1733E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042EDB8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0,850</w:t>
            </w:r>
          </w:p>
        </w:tc>
        <w:tc>
          <w:tcPr>
            <w:tcW w:w="1394" w:type="dxa"/>
            <w:shd w:val="clear" w:color="auto" w:fill="auto"/>
            <w:noWrap/>
            <w:vAlign w:val="center"/>
            <w:hideMark/>
          </w:tcPr>
          <w:p w14:paraId="14A926E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1,400</w:t>
            </w:r>
          </w:p>
        </w:tc>
        <w:tc>
          <w:tcPr>
            <w:tcW w:w="1394" w:type="dxa"/>
            <w:shd w:val="clear" w:color="auto" w:fill="auto"/>
            <w:noWrap/>
            <w:vAlign w:val="center"/>
            <w:hideMark/>
          </w:tcPr>
          <w:p w14:paraId="3847649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4,100</w:t>
            </w:r>
          </w:p>
        </w:tc>
        <w:tc>
          <w:tcPr>
            <w:tcW w:w="1394" w:type="dxa"/>
            <w:shd w:val="clear" w:color="auto" w:fill="auto"/>
            <w:noWrap/>
            <w:vAlign w:val="center"/>
            <w:hideMark/>
          </w:tcPr>
          <w:p w14:paraId="25EA861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5,550</w:t>
            </w:r>
          </w:p>
        </w:tc>
        <w:tc>
          <w:tcPr>
            <w:tcW w:w="1394" w:type="dxa"/>
            <w:shd w:val="clear" w:color="auto" w:fill="auto"/>
            <w:noWrap/>
            <w:vAlign w:val="center"/>
            <w:hideMark/>
          </w:tcPr>
          <w:p w14:paraId="3126F1A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9,800</w:t>
            </w:r>
          </w:p>
        </w:tc>
        <w:tc>
          <w:tcPr>
            <w:tcW w:w="1394" w:type="dxa"/>
            <w:shd w:val="clear" w:color="auto" w:fill="auto"/>
            <w:noWrap/>
            <w:vAlign w:val="center"/>
            <w:hideMark/>
          </w:tcPr>
          <w:p w14:paraId="3E11709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1,700</w:t>
            </w:r>
          </w:p>
        </w:tc>
      </w:tr>
      <w:tr w:rsidR="00A00C97" w:rsidRPr="009E5255" w14:paraId="7B283AD2" w14:textId="77777777" w:rsidTr="004B2115">
        <w:trPr>
          <w:trHeight w:val="20"/>
        </w:trPr>
        <w:tc>
          <w:tcPr>
            <w:tcW w:w="1413" w:type="dxa"/>
            <w:shd w:val="clear" w:color="auto" w:fill="auto"/>
            <w:noWrap/>
            <w:vAlign w:val="center"/>
            <w:hideMark/>
          </w:tcPr>
          <w:p w14:paraId="56A1777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0B70C77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94,658</w:t>
            </w:r>
          </w:p>
        </w:tc>
        <w:tc>
          <w:tcPr>
            <w:tcW w:w="1394" w:type="dxa"/>
            <w:shd w:val="clear" w:color="auto" w:fill="auto"/>
            <w:noWrap/>
            <w:vAlign w:val="center"/>
            <w:hideMark/>
          </w:tcPr>
          <w:p w14:paraId="00A081F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8,727</w:t>
            </w:r>
          </w:p>
        </w:tc>
        <w:tc>
          <w:tcPr>
            <w:tcW w:w="1394" w:type="dxa"/>
            <w:shd w:val="clear" w:color="auto" w:fill="auto"/>
            <w:noWrap/>
            <w:vAlign w:val="center"/>
            <w:hideMark/>
          </w:tcPr>
          <w:p w14:paraId="28A6858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4,369</w:t>
            </w:r>
          </w:p>
        </w:tc>
        <w:tc>
          <w:tcPr>
            <w:tcW w:w="1394" w:type="dxa"/>
            <w:shd w:val="clear" w:color="auto" w:fill="auto"/>
            <w:noWrap/>
            <w:vAlign w:val="center"/>
            <w:hideMark/>
          </w:tcPr>
          <w:p w14:paraId="175D204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4,734</w:t>
            </w:r>
          </w:p>
        </w:tc>
        <w:tc>
          <w:tcPr>
            <w:tcW w:w="1394" w:type="dxa"/>
            <w:shd w:val="clear" w:color="auto" w:fill="auto"/>
            <w:noWrap/>
            <w:vAlign w:val="center"/>
            <w:hideMark/>
          </w:tcPr>
          <w:p w14:paraId="6AAC046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9,267</w:t>
            </w:r>
          </w:p>
        </w:tc>
        <w:tc>
          <w:tcPr>
            <w:tcW w:w="1394" w:type="dxa"/>
            <w:shd w:val="clear" w:color="auto" w:fill="auto"/>
            <w:noWrap/>
            <w:vAlign w:val="center"/>
            <w:hideMark/>
          </w:tcPr>
          <w:p w14:paraId="64325D0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41,755</w:t>
            </w:r>
          </w:p>
        </w:tc>
      </w:tr>
      <w:tr w:rsidR="00A00C97" w:rsidRPr="009E5255" w14:paraId="3E76616B" w14:textId="77777777" w:rsidTr="004B2115">
        <w:trPr>
          <w:trHeight w:val="20"/>
        </w:trPr>
        <w:tc>
          <w:tcPr>
            <w:tcW w:w="9776" w:type="dxa"/>
            <w:gridSpan w:val="7"/>
            <w:shd w:val="clear" w:color="auto" w:fill="auto"/>
            <w:noWrap/>
            <w:vAlign w:val="center"/>
            <w:hideMark/>
          </w:tcPr>
          <w:p w14:paraId="51658399"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Fluorouracil</w:t>
            </w:r>
          </w:p>
        </w:tc>
      </w:tr>
      <w:tr w:rsidR="00A00C97" w:rsidRPr="009E5255" w14:paraId="3DC9E85A" w14:textId="77777777" w:rsidTr="004B2115">
        <w:trPr>
          <w:trHeight w:val="20"/>
        </w:trPr>
        <w:tc>
          <w:tcPr>
            <w:tcW w:w="1413" w:type="dxa"/>
            <w:shd w:val="clear" w:color="auto" w:fill="auto"/>
            <w:noWrap/>
            <w:vAlign w:val="center"/>
            <w:hideMark/>
          </w:tcPr>
          <w:p w14:paraId="5E8421BB"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0E0EF74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1,274,000</w:t>
            </w:r>
          </w:p>
        </w:tc>
        <w:tc>
          <w:tcPr>
            <w:tcW w:w="1394" w:type="dxa"/>
            <w:shd w:val="clear" w:color="auto" w:fill="auto"/>
            <w:noWrap/>
            <w:vAlign w:val="center"/>
            <w:hideMark/>
          </w:tcPr>
          <w:p w14:paraId="6F31FBD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7,886,384</w:t>
            </w:r>
          </w:p>
        </w:tc>
        <w:tc>
          <w:tcPr>
            <w:tcW w:w="1394" w:type="dxa"/>
            <w:shd w:val="clear" w:color="auto" w:fill="auto"/>
            <w:noWrap/>
            <w:vAlign w:val="center"/>
            <w:hideMark/>
          </w:tcPr>
          <w:p w14:paraId="6B967FA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92,126,560</w:t>
            </w:r>
          </w:p>
        </w:tc>
        <w:tc>
          <w:tcPr>
            <w:tcW w:w="1394" w:type="dxa"/>
            <w:shd w:val="clear" w:color="auto" w:fill="auto"/>
            <w:noWrap/>
            <w:vAlign w:val="center"/>
            <w:hideMark/>
          </w:tcPr>
          <w:p w14:paraId="07AB235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3,686,752</w:t>
            </w:r>
          </w:p>
        </w:tc>
        <w:tc>
          <w:tcPr>
            <w:tcW w:w="1394" w:type="dxa"/>
            <w:shd w:val="clear" w:color="auto" w:fill="auto"/>
            <w:noWrap/>
            <w:vAlign w:val="center"/>
            <w:hideMark/>
          </w:tcPr>
          <w:p w14:paraId="4B76E6E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4,035,648</w:t>
            </w:r>
          </w:p>
        </w:tc>
        <w:tc>
          <w:tcPr>
            <w:tcW w:w="1394" w:type="dxa"/>
            <w:shd w:val="clear" w:color="auto" w:fill="auto"/>
            <w:noWrap/>
            <w:vAlign w:val="center"/>
            <w:hideMark/>
          </w:tcPr>
          <w:p w14:paraId="2B858EF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89,009,344</w:t>
            </w:r>
          </w:p>
        </w:tc>
      </w:tr>
      <w:tr w:rsidR="00A00C97" w:rsidRPr="009E5255" w14:paraId="2566CEE2" w14:textId="77777777" w:rsidTr="004B2115">
        <w:trPr>
          <w:trHeight w:val="20"/>
        </w:trPr>
        <w:tc>
          <w:tcPr>
            <w:tcW w:w="1413" w:type="dxa"/>
            <w:shd w:val="clear" w:color="auto" w:fill="auto"/>
            <w:noWrap/>
            <w:vAlign w:val="center"/>
            <w:hideMark/>
          </w:tcPr>
          <w:p w14:paraId="05E3AA01"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09FD8BA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7,845,000</w:t>
            </w:r>
          </w:p>
        </w:tc>
        <w:tc>
          <w:tcPr>
            <w:tcW w:w="1394" w:type="dxa"/>
            <w:shd w:val="clear" w:color="auto" w:fill="auto"/>
            <w:noWrap/>
            <w:vAlign w:val="center"/>
            <w:hideMark/>
          </w:tcPr>
          <w:p w14:paraId="5EE374B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8,264,992</w:t>
            </w:r>
          </w:p>
        </w:tc>
        <w:tc>
          <w:tcPr>
            <w:tcW w:w="1394" w:type="dxa"/>
            <w:shd w:val="clear" w:color="auto" w:fill="auto"/>
            <w:noWrap/>
            <w:vAlign w:val="center"/>
            <w:hideMark/>
          </w:tcPr>
          <w:p w14:paraId="57014B4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9,797,504</w:t>
            </w:r>
          </w:p>
        </w:tc>
        <w:tc>
          <w:tcPr>
            <w:tcW w:w="1394" w:type="dxa"/>
            <w:shd w:val="clear" w:color="auto" w:fill="auto"/>
            <w:noWrap/>
            <w:vAlign w:val="center"/>
            <w:hideMark/>
          </w:tcPr>
          <w:p w14:paraId="67B2930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9,504,992</w:t>
            </w:r>
          </w:p>
        </w:tc>
        <w:tc>
          <w:tcPr>
            <w:tcW w:w="1394" w:type="dxa"/>
            <w:shd w:val="clear" w:color="auto" w:fill="auto"/>
            <w:noWrap/>
            <w:vAlign w:val="center"/>
            <w:hideMark/>
          </w:tcPr>
          <w:p w14:paraId="48BE528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0,102,496</w:t>
            </w:r>
          </w:p>
        </w:tc>
        <w:tc>
          <w:tcPr>
            <w:tcW w:w="1394" w:type="dxa"/>
            <w:shd w:val="clear" w:color="auto" w:fill="auto"/>
            <w:noWrap/>
            <w:vAlign w:val="center"/>
            <w:hideMark/>
          </w:tcPr>
          <w:p w14:paraId="4870AB4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45,514,984</w:t>
            </w:r>
          </w:p>
        </w:tc>
      </w:tr>
      <w:tr w:rsidR="00A00C97" w:rsidRPr="009E5255" w14:paraId="669C5F61" w14:textId="77777777" w:rsidTr="004B2115">
        <w:trPr>
          <w:trHeight w:val="20"/>
        </w:trPr>
        <w:tc>
          <w:tcPr>
            <w:tcW w:w="1413" w:type="dxa"/>
            <w:shd w:val="clear" w:color="auto" w:fill="auto"/>
            <w:noWrap/>
            <w:vAlign w:val="center"/>
            <w:hideMark/>
          </w:tcPr>
          <w:p w14:paraId="741B67A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5A644A4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9,119,000</w:t>
            </w:r>
          </w:p>
        </w:tc>
        <w:tc>
          <w:tcPr>
            <w:tcW w:w="1394" w:type="dxa"/>
            <w:shd w:val="clear" w:color="auto" w:fill="auto"/>
            <w:noWrap/>
            <w:vAlign w:val="center"/>
            <w:hideMark/>
          </w:tcPr>
          <w:p w14:paraId="54838E0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06,151,376</w:t>
            </w:r>
          </w:p>
        </w:tc>
        <w:tc>
          <w:tcPr>
            <w:tcW w:w="1394" w:type="dxa"/>
            <w:shd w:val="clear" w:color="auto" w:fill="auto"/>
            <w:noWrap/>
            <w:vAlign w:val="center"/>
            <w:hideMark/>
          </w:tcPr>
          <w:p w14:paraId="55ED119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51,924,064</w:t>
            </w:r>
          </w:p>
        </w:tc>
        <w:tc>
          <w:tcPr>
            <w:tcW w:w="1394" w:type="dxa"/>
            <w:shd w:val="clear" w:color="auto" w:fill="auto"/>
            <w:noWrap/>
            <w:vAlign w:val="center"/>
            <w:hideMark/>
          </w:tcPr>
          <w:p w14:paraId="02C7ABC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03,191,744</w:t>
            </w:r>
          </w:p>
        </w:tc>
        <w:tc>
          <w:tcPr>
            <w:tcW w:w="1394" w:type="dxa"/>
            <w:shd w:val="clear" w:color="auto" w:fill="auto"/>
            <w:noWrap/>
            <w:vAlign w:val="center"/>
            <w:hideMark/>
          </w:tcPr>
          <w:p w14:paraId="41161C2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44,138,144</w:t>
            </w:r>
          </w:p>
        </w:tc>
        <w:tc>
          <w:tcPr>
            <w:tcW w:w="1394" w:type="dxa"/>
            <w:shd w:val="clear" w:color="auto" w:fill="auto"/>
            <w:noWrap/>
            <w:vAlign w:val="center"/>
            <w:hideMark/>
          </w:tcPr>
          <w:p w14:paraId="0841FD3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34,524,328</w:t>
            </w:r>
          </w:p>
        </w:tc>
      </w:tr>
      <w:tr w:rsidR="00A00C97" w:rsidRPr="009E5255" w14:paraId="68B83DC5" w14:textId="77777777" w:rsidTr="004B2115">
        <w:trPr>
          <w:trHeight w:val="20"/>
        </w:trPr>
        <w:tc>
          <w:tcPr>
            <w:tcW w:w="9776" w:type="dxa"/>
            <w:gridSpan w:val="7"/>
            <w:shd w:val="clear" w:color="auto" w:fill="auto"/>
            <w:noWrap/>
            <w:vAlign w:val="center"/>
            <w:hideMark/>
          </w:tcPr>
          <w:p w14:paraId="1803E6C1"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Fotemustine</w:t>
            </w:r>
          </w:p>
        </w:tc>
      </w:tr>
      <w:tr w:rsidR="00A00C97" w:rsidRPr="009E5255" w14:paraId="17E469AB" w14:textId="77777777" w:rsidTr="004B2115">
        <w:trPr>
          <w:trHeight w:val="20"/>
        </w:trPr>
        <w:tc>
          <w:tcPr>
            <w:tcW w:w="1413" w:type="dxa"/>
            <w:shd w:val="clear" w:color="auto" w:fill="auto"/>
            <w:noWrap/>
            <w:vAlign w:val="center"/>
            <w:hideMark/>
          </w:tcPr>
          <w:p w14:paraId="7F26AF9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0A2B2BD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008</w:t>
            </w:r>
          </w:p>
        </w:tc>
        <w:tc>
          <w:tcPr>
            <w:tcW w:w="1394" w:type="dxa"/>
            <w:shd w:val="clear" w:color="auto" w:fill="auto"/>
            <w:noWrap/>
            <w:vAlign w:val="center"/>
            <w:hideMark/>
          </w:tcPr>
          <w:p w14:paraId="353CC36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108</w:t>
            </w:r>
          </w:p>
        </w:tc>
        <w:tc>
          <w:tcPr>
            <w:tcW w:w="1394" w:type="dxa"/>
            <w:shd w:val="clear" w:color="auto" w:fill="auto"/>
            <w:noWrap/>
            <w:vAlign w:val="center"/>
            <w:hideMark/>
          </w:tcPr>
          <w:p w14:paraId="7721DF8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52</w:t>
            </w:r>
          </w:p>
        </w:tc>
        <w:tc>
          <w:tcPr>
            <w:tcW w:w="1394" w:type="dxa"/>
            <w:shd w:val="clear" w:color="auto" w:fill="auto"/>
            <w:noWrap/>
            <w:vAlign w:val="center"/>
            <w:hideMark/>
          </w:tcPr>
          <w:p w14:paraId="6989EB7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96</w:t>
            </w:r>
          </w:p>
        </w:tc>
        <w:tc>
          <w:tcPr>
            <w:tcW w:w="1394" w:type="dxa"/>
            <w:shd w:val="clear" w:color="auto" w:fill="auto"/>
            <w:noWrap/>
            <w:vAlign w:val="center"/>
            <w:hideMark/>
          </w:tcPr>
          <w:p w14:paraId="6B1B9DA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983</w:t>
            </w:r>
          </w:p>
        </w:tc>
        <w:tc>
          <w:tcPr>
            <w:tcW w:w="1394" w:type="dxa"/>
            <w:shd w:val="clear" w:color="auto" w:fill="auto"/>
            <w:noWrap/>
            <w:vAlign w:val="center"/>
            <w:hideMark/>
          </w:tcPr>
          <w:p w14:paraId="1D7B226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247</w:t>
            </w:r>
          </w:p>
        </w:tc>
      </w:tr>
      <w:tr w:rsidR="00A00C97" w:rsidRPr="009E5255" w14:paraId="4886E5DF" w14:textId="77777777" w:rsidTr="004B2115">
        <w:trPr>
          <w:trHeight w:val="20"/>
        </w:trPr>
        <w:tc>
          <w:tcPr>
            <w:tcW w:w="1413" w:type="dxa"/>
            <w:shd w:val="clear" w:color="auto" w:fill="auto"/>
            <w:noWrap/>
            <w:vAlign w:val="center"/>
            <w:hideMark/>
          </w:tcPr>
          <w:p w14:paraId="30B69632"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67ACC42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064</w:t>
            </w:r>
          </w:p>
        </w:tc>
        <w:tc>
          <w:tcPr>
            <w:tcW w:w="1394" w:type="dxa"/>
            <w:shd w:val="clear" w:color="auto" w:fill="auto"/>
            <w:noWrap/>
            <w:vAlign w:val="center"/>
            <w:hideMark/>
          </w:tcPr>
          <w:p w14:paraId="69EE94D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512</w:t>
            </w:r>
          </w:p>
        </w:tc>
        <w:tc>
          <w:tcPr>
            <w:tcW w:w="1394" w:type="dxa"/>
            <w:shd w:val="clear" w:color="auto" w:fill="auto"/>
            <w:noWrap/>
            <w:vAlign w:val="center"/>
            <w:hideMark/>
          </w:tcPr>
          <w:p w14:paraId="00CFDEA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536</w:t>
            </w:r>
          </w:p>
        </w:tc>
        <w:tc>
          <w:tcPr>
            <w:tcW w:w="1394" w:type="dxa"/>
            <w:shd w:val="clear" w:color="auto" w:fill="auto"/>
            <w:noWrap/>
            <w:vAlign w:val="center"/>
            <w:hideMark/>
          </w:tcPr>
          <w:p w14:paraId="419EA15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408</w:t>
            </w:r>
          </w:p>
        </w:tc>
        <w:tc>
          <w:tcPr>
            <w:tcW w:w="1394" w:type="dxa"/>
            <w:shd w:val="clear" w:color="auto" w:fill="auto"/>
            <w:noWrap/>
            <w:vAlign w:val="center"/>
            <w:hideMark/>
          </w:tcPr>
          <w:p w14:paraId="7DA132B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200</w:t>
            </w:r>
          </w:p>
        </w:tc>
        <w:tc>
          <w:tcPr>
            <w:tcW w:w="1394" w:type="dxa"/>
            <w:shd w:val="clear" w:color="auto" w:fill="auto"/>
            <w:noWrap/>
            <w:vAlign w:val="center"/>
            <w:hideMark/>
          </w:tcPr>
          <w:p w14:paraId="2C22A7A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720</w:t>
            </w:r>
          </w:p>
        </w:tc>
      </w:tr>
      <w:tr w:rsidR="00A00C97" w:rsidRPr="009E5255" w14:paraId="6331A4C0" w14:textId="77777777" w:rsidTr="004B2115">
        <w:trPr>
          <w:trHeight w:val="20"/>
        </w:trPr>
        <w:tc>
          <w:tcPr>
            <w:tcW w:w="1413" w:type="dxa"/>
            <w:shd w:val="clear" w:color="auto" w:fill="auto"/>
            <w:noWrap/>
            <w:vAlign w:val="center"/>
            <w:hideMark/>
          </w:tcPr>
          <w:p w14:paraId="7A2D6FEE"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3C2BE81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072</w:t>
            </w:r>
          </w:p>
        </w:tc>
        <w:tc>
          <w:tcPr>
            <w:tcW w:w="1394" w:type="dxa"/>
            <w:shd w:val="clear" w:color="auto" w:fill="auto"/>
            <w:noWrap/>
            <w:vAlign w:val="center"/>
            <w:hideMark/>
          </w:tcPr>
          <w:p w14:paraId="7B7359B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620</w:t>
            </w:r>
          </w:p>
        </w:tc>
        <w:tc>
          <w:tcPr>
            <w:tcW w:w="1394" w:type="dxa"/>
            <w:shd w:val="clear" w:color="auto" w:fill="auto"/>
            <w:noWrap/>
            <w:vAlign w:val="center"/>
            <w:hideMark/>
          </w:tcPr>
          <w:p w14:paraId="1346F8B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788</w:t>
            </w:r>
          </w:p>
        </w:tc>
        <w:tc>
          <w:tcPr>
            <w:tcW w:w="1394" w:type="dxa"/>
            <w:shd w:val="clear" w:color="auto" w:fill="auto"/>
            <w:noWrap/>
            <w:vAlign w:val="center"/>
            <w:hideMark/>
          </w:tcPr>
          <w:p w14:paraId="24C02F9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304</w:t>
            </w:r>
          </w:p>
        </w:tc>
        <w:tc>
          <w:tcPr>
            <w:tcW w:w="1394" w:type="dxa"/>
            <w:shd w:val="clear" w:color="auto" w:fill="auto"/>
            <w:noWrap/>
            <w:vAlign w:val="center"/>
            <w:hideMark/>
          </w:tcPr>
          <w:p w14:paraId="7BED922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183</w:t>
            </w:r>
          </w:p>
        </w:tc>
        <w:tc>
          <w:tcPr>
            <w:tcW w:w="1394" w:type="dxa"/>
            <w:shd w:val="clear" w:color="auto" w:fill="auto"/>
            <w:noWrap/>
            <w:vAlign w:val="center"/>
            <w:hideMark/>
          </w:tcPr>
          <w:p w14:paraId="640D097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6,967</w:t>
            </w:r>
          </w:p>
        </w:tc>
      </w:tr>
      <w:tr w:rsidR="00A00C97" w:rsidRPr="009E5255" w14:paraId="0B76D332" w14:textId="77777777" w:rsidTr="004B2115">
        <w:trPr>
          <w:trHeight w:val="20"/>
        </w:trPr>
        <w:tc>
          <w:tcPr>
            <w:tcW w:w="9776" w:type="dxa"/>
            <w:gridSpan w:val="7"/>
            <w:shd w:val="clear" w:color="auto" w:fill="auto"/>
            <w:noWrap/>
            <w:vAlign w:val="center"/>
            <w:hideMark/>
          </w:tcPr>
          <w:p w14:paraId="028A3744"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Gemcitabine</w:t>
            </w:r>
          </w:p>
        </w:tc>
      </w:tr>
      <w:tr w:rsidR="00A00C97" w:rsidRPr="009E5255" w14:paraId="34FC6F6B" w14:textId="77777777" w:rsidTr="004B2115">
        <w:trPr>
          <w:trHeight w:val="20"/>
        </w:trPr>
        <w:tc>
          <w:tcPr>
            <w:tcW w:w="1413" w:type="dxa"/>
            <w:shd w:val="clear" w:color="auto" w:fill="auto"/>
            <w:noWrap/>
            <w:vAlign w:val="center"/>
            <w:hideMark/>
          </w:tcPr>
          <w:p w14:paraId="6890CE13"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163EA67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075,660</w:t>
            </w:r>
          </w:p>
        </w:tc>
        <w:tc>
          <w:tcPr>
            <w:tcW w:w="1394" w:type="dxa"/>
            <w:shd w:val="clear" w:color="auto" w:fill="auto"/>
            <w:noWrap/>
            <w:vAlign w:val="center"/>
            <w:hideMark/>
          </w:tcPr>
          <w:p w14:paraId="7C85835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0,419,352</w:t>
            </w:r>
          </w:p>
        </w:tc>
        <w:tc>
          <w:tcPr>
            <w:tcW w:w="1394" w:type="dxa"/>
            <w:shd w:val="clear" w:color="auto" w:fill="auto"/>
            <w:noWrap/>
            <w:vAlign w:val="center"/>
            <w:hideMark/>
          </w:tcPr>
          <w:p w14:paraId="290C857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1,232,936</w:t>
            </w:r>
          </w:p>
        </w:tc>
        <w:tc>
          <w:tcPr>
            <w:tcW w:w="1394" w:type="dxa"/>
            <w:shd w:val="clear" w:color="auto" w:fill="auto"/>
            <w:noWrap/>
            <w:vAlign w:val="center"/>
            <w:hideMark/>
          </w:tcPr>
          <w:p w14:paraId="6068C63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9,183,000</w:t>
            </w:r>
          </w:p>
        </w:tc>
        <w:tc>
          <w:tcPr>
            <w:tcW w:w="1394" w:type="dxa"/>
            <w:shd w:val="clear" w:color="auto" w:fill="auto"/>
            <w:noWrap/>
            <w:vAlign w:val="center"/>
            <w:hideMark/>
          </w:tcPr>
          <w:p w14:paraId="2E89680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7,972,560</w:t>
            </w:r>
          </w:p>
        </w:tc>
        <w:tc>
          <w:tcPr>
            <w:tcW w:w="1394" w:type="dxa"/>
            <w:shd w:val="clear" w:color="auto" w:fill="auto"/>
            <w:noWrap/>
            <w:vAlign w:val="center"/>
            <w:hideMark/>
          </w:tcPr>
          <w:p w14:paraId="6869916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43,883,508</w:t>
            </w:r>
          </w:p>
        </w:tc>
      </w:tr>
      <w:tr w:rsidR="00A00C97" w:rsidRPr="009E5255" w14:paraId="5601D305" w14:textId="77777777" w:rsidTr="004B2115">
        <w:trPr>
          <w:trHeight w:val="20"/>
        </w:trPr>
        <w:tc>
          <w:tcPr>
            <w:tcW w:w="1413" w:type="dxa"/>
            <w:shd w:val="clear" w:color="auto" w:fill="auto"/>
            <w:noWrap/>
            <w:vAlign w:val="center"/>
            <w:hideMark/>
          </w:tcPr>
          <w:p w14:paraId="534B228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047879E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1,106,400</w:t>
            </w:r>
          </w:p>
        </w:tc>
        <w:tc>
          <w:tcPr>
            <w:tcW w:w="1394" w:type="dxa"/>
            <w:shd w:val="clear" w:color="auto" w:fill="auto"/>
            <w:noWrap/>
            <w:vAlign w:val="center"/>
            <w:hideMark/>
          </w:tcPr>
          <w:p w14:paraId="1CE932C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439,400</w:t>
            </w:r>
          </w:p>
        </w:tc>
        <w:tc>
          <w:tcPr>
            <w:tcW w:w="1394" w:type="dxa"/>
            <w:shd w:val="clear" w:color="auto" w:fill="auto"/>
            <w:noWrap/>
            <w:vAlign w:val="center"/>
            <w:hideMark/>
          </w:tcPr>
          <w:p w14:paraId="394D443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201,800</w:t>
            </w:r>
          </w:p>
        </w:tc>
        <w:tc>
          <w:tcPr>
            <w:tcW w:w="1394" w:type="dxa"/>
            <w:shd w:val="clear" w:color="auto" w:fill="auto"/>
            <w:noWrap/>
            <w:vAlign w:val="center"/>
            <w:hideMark/>
          </w:tcPr>
          <w:p w14:paraId="644003D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140,800</w:t>
            </w:r>
          </w:p>
        </w:tc>
        <w:tc>
          <w:tcPr>
            <w:tcW w:w="1394" w:type="dxa"/>
            <w:shd w:val="clear" w:color="auto" w:fill="auto"/>
            <w:noWrap/>
            <w:vAlign w:val="center"/>
            <w:hideMark/>
          </w:tcPr>
          <w:p w14:paraId="06DF6E7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701,000</w:t>
            </w:r>
          </w:p>
        </w:tc>
        <w:tc>
          <w:tcPr>
            <w:tcW w:w="1394" w:type="dxa"/>
            <w:shd w:val="clear" w:color="auto" w:fill="auto"/>
            <w:noWrap/>
            <w:vAlign w:val="center"/>
            <w:hideMark/>
          </w:tcPr>
          <w:p w14:paraId="449CFF7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5,589,400</w:t>
            </w:r>
          </w:p>
        </w:tc>
      </w:tr>
      <w:tr w:rsidR="00A00C97" w:rsidRPr="009E5255" w14:paraId="20E56BCF" w14:textId="77777777" w:rsidTr="004B2115">
        <w:trPr>
          <w:trHeight w:val="20"/>
        </w:trPr>
        <w:tc>
          <w:tcPr>
            <w:tcW w:w="1413" w:type="dxa"/>
            <w:shd w:val="clear" w:color="auto" w:fill="auto"/>
            <w:noWrap/>
            <w:vAlign w:val="center"/>
            <w:hideMark/>
          </w:tcPr>
          <w:p w14:paraId="1F094FA5"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434124D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6,182,060</w:t>
            </w:r>
          </w:p>
        </w:tc>
        <w:tc>
          <w:tcPr>
            <w:tcW w:w="1394" w:type="dxa"/>
            <w:shd w:val="clear" w:color="auto" w:fill="auto"/>
            <w:noWrap/>
            <w:vAlign w:val="center"/>
            <w:hideMark/>
          </w:tcPr>
          <w:p w14:paraId="352F12E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7,858,752</w:t>
            </w:r>
          </w:p>
        </w:tc>
        <w:tc>
          <w:tcPr>
            <w:tcW w:w="1394" w:type="dxa"/>
            <w:shd w:val="clear" w:color="auto" w:fill="auto"/>
            <w:noWrap/>
            <w:vAlign w:val="center"/>
            <w:hideMark/>
          </w:tcPr>
          <w:p w14:paraId="69F5676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5,434,736</w:t>
            </w:r>
          </w:p>
        </w:tc>
        <w:tc>
          <w:tcPr>
            <w:tcW w:w="1394" w:type="dxa"/>
            <w:shd w:val="clear" w:color="auto" w:fill="auto"/>
            <w:noWrap/>
            <w:vAlign w:val="center"/>
            <w:hideMark/>
          </w:tcPr>
          <w:p w14:paraId="068DF1A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0,323,800</w:t>
            </w:r>
          </w:p>
        </w:tc>
        <w:tc>
          <w:tcPr>
            <w:tcW w:w="1394" w:type="dxa"/>
            <w:shd w:val="clear" w:color="auto" w:fill="auto"/>
            <w:noWrap/>
            <w:vAlign w:val="center"/>
            <w:hideMark/>
          </w:tcPr>
          <w:p w14:paraId="0E7C75D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9,673,560</w:t>
            </w:r>
          </w:p>
        </w:tc>
        <w:tc>
          <w:tcPr>
            <w:tcW w:w="1394" w:type="dxa"/>
            <w:shd w:val="clear" w:color="auto" w:fill="auto"/>
            <w:noWrap/>
            <w:vAlign w:val="center"/>
            <w:hideMark/>
          </w:tcPr>
          <w:p w14:paraId="57C0F78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69,472,908</w:t>
            </w:r>
          </w:p>
        </w:tc>
      </w:tr>
      <w:tr w:rsidR="00A00C97" w:rsidRPr="009E5255" w14:paraId="04F665CB" w14:textId="77777777" w:rsidTr="004B2115">
        <w:trPr>
          <w:trHeight w:val="20"/>
        </w:trPr>
        <w:tc>
          <w:tcPr>
            <w:tcW w:w="9776" w:type="dxa"/>
            <w:gridSpan w:val="7"/>
            <w:shd w:val="clear" w:color="auto" w:fill="auto"/>
            <w:noWrap/>
            <w:vAlign w:val="center"/>
            <w:hideMark/>
          </w:tcPr>
          <w:p w14:paraId="1C65B5A6"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Idarubicin</w:t>
            </w:r>
          </w:p>
        </w:tc>
      </w:tr>
      <w:tr w:rsidR="00A00C97" w:rsidRPr="009E5255" w14:paraId="30669A50" w14:textId="77777777" w:rsidTr="004B2115">
        <w:trPr>
          <w:trHeight w:val="20"/>
        </w:trPr>
        <w:tc>
          <w:tcPr>
            <w:tcW w:w="1413" w:type="dxa"/>
            <w:shd w:val="clear" w:color="auto" w:fill="auto"/>
            <w:noWrap/>
            <w:vAlign w:val="center"/>
            <w:hideMark/>
          </w:tcPr>
          <w:p w14:paraId="7BABD0F8"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097CAB1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421</w:t>
            </w:r>
          </w:p>
        </w:tc>
        <w:tc>
          <w:tcPr>
            <w:tcW w:w="1394" w:type="dxa"/>
            <w:shd w:val="clear" w:color="auto" w:fill="auto"/>
            <w:noWrap/>
            <w:vAlign w:val="center"/>
            <w:hideMark/>
          </w:tcPr>
          <w:p w14:paraId="0EBC418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089</w:t>
            </w:r>
          </w:p>
        </w:tc>
        <w:tc>
          <w:tcPr>
            <w:tcW w:w="1394" w:type="dxa"/>
            <w:shd w:val="clear" w:color="auto" w:fill="auto"/>
            <w:noWrap/>
            <w:vAlign w:val="center"/>
            <w:hideMark/>
          </w:tcPr>
          <w:p w14:paraId="672AF6B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038</w:t>
            </w:r>
          </w:p>
        </w:tc>
        <w:tc>
          <w:tcPr>
            <w:tcW w:w="1394" w:type="dxa"/>
            <w:shd w:val="clear" w:color="auto" w:fill="auto"/>
            <w:noWrap/>
            <w:vAlign w:val="center"/>
            <w:hideMark/>
          </w:tcPr>
          <w:p w14:paraId="7648A5E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007</w:t>
            </w:r>
          </w:p>
        </w:tc>
        <w:tc>
          <w:tcPr>
            <w:tcW w:w="1394" w:type="dxa"/>
            <w:shd w:val="clear" w:color="auto" w:fill="auto"/>
            <w:noWrap/>
            <w:vAlign w:val="center"/>
            <w:hideMark/>
          </w:tcPr>
          <w:p w14:paraId="5C1232D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809</w:t>
            </w:r>
          </w:p>
        </w:tc>
        <w:tc>
          <w:tcPr>
            <w:tcW w:w="1394" w:type="dxa"/>
            <w:shd w:val="clear" w:color="auto" w:fill="auto"/>
            <w:noWrap/>
            <w:vAlign w:val="center"/>
            <w:hideMark/>
          </w:tcPr>
          <w:p w14:paraId="41352F5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9,364</w:t>
            </w:r>
          </w:p>
        </w:tc>
      </w:tr>
      <w:tr w:rsidR="00A00C97" w:rsidRPr="009E5255" w14:paraId="05153F1F" w14:textId="77777777" w:rsidTr="004B2115">
        <w:trPr>
          <w:trHeight w:val="20"/>
        </w:trPr>
        <w:tc>
          <w:tcPr>
            <w:tcW w:w="1413" w:type="dxa"/>
            <w:shd w:val="clear" w:color="auto" w:fill="auto"/>
            <w:noWrap/>
            <w:vAlign w:val="center"/>
            <w:hideMark/>
          </w:tcPr>
          <w:p w14:paraId="6B3ACA3F"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496DD54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940</w:t>
            </w:r>
          </w:p>
        </w:tc>
        <w:tc>
          <w:tcPr>
            <w:tcW w:w="1394" w:type="dxa"/>
            <w:shd w:val="clear" w:color="auto" w:fill="auto"/>
            <w:noWrap/>
            <w:vAlign w:val="center"/>
            <w:hideMark/>
          </w:tcPr>
          <w:p w14:paraId="159B474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9,045</w:t>
            </w:r>
          </w:p>
        </w:tc>
        <w:tc>
          <w:tcPr>
            <w:tcW w:w="1394" w:type="dxa"/>
            <w:shd w:val="clear" w:color="auto" w:fill="auto"/>
            <w:noWrap/>
            <w:vAlign w:val="center"/>
            <w:hideMark/>
          </w:tcPr>
          <w:p w14:paraId="010A43C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9,650</w:t>
            </w:r>
          </w:p>
        </w:tc>
        <w:tc>
          <w:tcPr>
            <w:tcW w:w="1394" w:type="dxa"/>
            <w:shd w:val="clear" w:color="auto" w:fill="auto"/>
            <w:noWrap/>
            <w:vAlign w:val="center"/>
            <w:hideMark/>
          </w:tcPr>
          <w:p w14:paraId="01D668E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335</w:t>
            </w:r>
          </w:p>
        </w:tc>
        <w:tc>
          <w:tcPr>
            <w:tcW w:w="1394" w:type="dxa"/>
            <w:shd w:val="clear" w:color="auto" w:fill="auto"/>
            <w:noWrap/>
            <w:vAlign w:val="center"/>
            <w:hideMark/>
          </w:tcPr>
          <w:p w14:paraId="19844B2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9,560</w:t>
            </w:r>
          </w:p>
        </w:tc>
        <w:tc>
          <w:tcPr>
            <w:tcW w:w="1394" w:type="dxa"/>
            <w:shd w:val="clear" w:color="auto" w:fill="auto"/>
            <w:noWrap/>
            <w:vAlign w:val="center"/>
            <w:hideMark/>
          </w:tcPr>
          <w:p w14:paraId="0344E51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6,530</w:t>
            </w:r>
          </w:p>
        </w:tc>
      </w:tr>
      <w:tr w:rsidR="00A00C97" w:rsidRPr="009E5255" w14:paraId="71799D21" w14:textId="77777777" w:rsidTr="004B2115">
        <w:trPr>
          <w:trHeight w:val="20"/>
        </w:trPr>
        <w:tc>
          <w:tcPr>
            <w:tcW w:w="1413" w:type="dxa"/>
            <w:shd w:val="clear" w:color="auto" w:fill="auto"/>
            <w:noWrap/>
            <w:vAlign w:val="center"/>
            <w:hideMark/>
          </w:tcPr>
          <w:p w14:paraId="1B2333FD"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308E27B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3,361</w:t>
            </w:r>
          </w:p>
        </w:tc>
        <w:tc>
          <w:tcPr>
            <w:tcW w:w="1394" w:type="dxa"/>
            <w:shd w:val="clear" w:color="auto" w:fill="auto"/>
            <w:noWrap/>
            <w:vAlign w:val="center"/>
            <w:hideMark/>
          </w:tcPr>
          <w:p w14:paraId="589649E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6,134</w:t>
            </w:r>
          </w:p>
        </w:tc>
        <w:tc>
          <w:tcPr>
            <w:tcW w:w="1394" w:type="dxa"/>
            <w:shd w:val="clear" w:color="auto" w:fill="auto"/>
            <w:noWrap/>
            <w:vAlign w:val="center"/>
            <w:hideMark/>
          </w:tcPr>
          <w:p w14:paraId="189E2C7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0,688</w:t>
            </w:r>
          </w:p>
        </w:tc>
        <w:tc>
          <w:tcPr>
            <w:tcW w:w="1394" w:type="dxa"/>
            <w:shd w:val="clear" w:color="auto" w:fill="auto"/>
            <w:noWrap/>
            <w:vAlign w:val="center"/>
            <w:hideMark/>
          </w:tcPr>
          <w:p w14:paraId="071D7DC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0,342</w:t>
            </w:r>
          </w:p>
        </w:tc>
        <w:tc>
          <w:tcPr>
            <w:tcW w:w="1394" w:type="dxa"/>
            <w:shd w:val="clear" w:color="auto" w:fill="auto"/>
            <w:noWrap/>
            <w:vAlign w:val="center"/>
            <w:hideMark/>
          </w:tcPr>
          <w:p w14:paraId="116EB78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5,369</w:t>
            </w:r>
          </w:p>
        </w:tc>
        <w:tc>
          <w:tcPr>
            <w:tcW w:w="1394" w:type="dxa"/>
            <w:shd w:val="clear" w:color="auto" w:fill="auto"/>
            <w:noWrap/>
            <w:vAlign w:val="center"/>
            <w:hideMark/>
          </w:tcPr>
          <w:p w14:paraId="5F844C8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5,894</w:t>
            </w:r>
          </w:p>
        </w:tc>
      </w:tr>
      <w:tr w:rsidR="00A00C97" w:rsidRPr="009E5255" w14:paraId="1C0A79A8" w14:textId="77777777" w:rsidTr="004B2115">
        <w:trPr>
          <w:trHeight w:val="20"/>
        </w:trPr>
        <w:tc>
          <w:tcPr>
            <w:tcW w:w="9776" w:type="dxa"/>
            <w:gridSpan w:val="7"/>
            <w:shd w:val="clear" w:color="auto" w:fill="auto"/>
            <w:noWrap/>
            <w:vAlign w:val="center"/>
            <w:hideMark/>
          </w:tcPr>
          <w:p w14:paraId="618DE802"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Ifosfamide</w:t>
            </w:r>
          </w:p>
        </w:tc>
      </w:tr>
      <w:tr w:rsidR="00A00C97" w:rsidRPr="009E5255" w14:paraId="73027FB1" w14:textId="77777777" w:rsidTr="004B2115">
        <w:trPr>
          <w:trHeight w:val="20"/>
        </w:trPr>
        <w:tc>
          <w:tcPr>
            <w:tcW w:w="1413" w:type="dxa"/>
            <w:shd w:val="clear" w:color="auto" w:fill="auto"/>
            <w:noWrap/>
            <w:vAlign w:val="center"/>
            <w:hideMark/>
          </w:tcPr>
          <w:p w14:paraId="58E9EF35"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218AA18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035,887</w:t>
            </w:r>
          </w:p>
        </w:tc>
        <w:tc>
          <w:tcPr>
            <w:tcW w:w="1394" w:type="dxa"/>
            <w:shd w:val="clear" w:color="auto" w:fill="auto"/>
            <w:noWrap/>
            <w:vAlign w:val="center"/>
            <w:hideMark/>
          </w:tcPr>
          <w:p w14:paraId="5E640A7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963,587</w:t>
            </w:r>
          </w:p>
        </w:tc>
        <w:tc>
          <w:tcPr>
            <w:tcW w:w="1394" w:type="dxa"/>
            <w:shd w:val="clear" w:color="auto" w:fill="auto"/>
            <w:noWrap/>
            <w:vAlign w:val="center"/>
            <w:hideMark/>
          </w:tcPr>
          <w:p w14:paraId="3EF16CB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354,267</w:t>
            </w:r>
          </w:p>
        </w:tc>
        <w:tc>
          <w:tcPr>
            <w:tcW w:w="1394" w:type="dxa"/>
            <w:shd w:val="clear" w:color="auto" w:fill="auto"/>
            <w:noWrap/>
            <w:vAlign w:val="center"/>
            <w:hideMark/>
          </w:tcPr>
          <w:p w14:paraId="4EE37B6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591,048</w:t>
            </w:r>
          </w:p>
        </w:tc>
        <w:tc>
          <w:tcPr>
            <w:tcW w:w="1394" w:type="dxa"/>
            <w:shd w:val="clear" w:color="auto" w:fill="auto"/>
            <w:noWrap/>
            <w:vAlign w:val="center"/>
            <w:hideMark/>
          </w:tcPr>
          <w:p w14:paraId="0801BB4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627,650</w:t>
            </w:r>
          </w:p>
        </w:tc>
        <w:tc>
          <w:tcPr>
            <w:tcW w:w="1394" w:type="dxa"/>
            <w:shd w:val="clear" w:color="auto" w:fill="auto"/>
            <w:noWrap/>
            <w:vAlign w:val="center"/>
            <w:hideMark/>
          </w:tcPr>
          <w:p w14:paraId="4579F6E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8,572,439</w:t>
            </w:r>
          </w:p>
        </w:tc>
      </w:tr>
      <w:tr w:rsidR="00A00C97" w:rsidRPr="009E5255" w14:paraId="289E3DA7" w14:textId="77777777" w:rsidTr="004B2115">
        <w:trPr>
          <w:trHeight w:val="20"/>
        </w:trPr>
        <w:tc>
          <w:tcPr>
            <w:tcW w:w="1413" w:type="dxa"/>
            <w:shd w:val="clear" w:color="auto" w:fill="auto"/>
            <w:noWrap/>
            <w:vAlign w:val="center"/>
            <w:hideMark/>
          </w:tcPr>
          <w:p w14:paraId="41E99FD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3AA5BC5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299,000</w:t>
            </w:r>
          </w:p>
        </w:tc>
        <w:tc>
          <w:tcPr>
            <w:tcW w:w="1394" w:type="dxa"/>
            <w:shd w:val="clear" w:color="auto" w:fill="auto"/>
            <w:noWrap/>
            <w:vAlign w:val="center"/>
            <w:hideMark/>
          </w:tcPr>
          <w:p w14:paraId="0338440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127,000</w:t>
            </w:r>
          </w:p>
        </w:tc>
        <w:tc>
          <w:tcPr>
            <w:tcW w:w="1394" w:type="dxa"/>
            <w:shd w:val="clear" w:color="auto" w:fill="auto"/>
            <w:noWrap/>
            <w:vAlign w:val="center"/>
            <w:hideMark/>
          </w:tcPr>
          <w:p w14:paraId="2095BCB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712,000</w:t>
            </w:r>
          </w:p>
        </w:tc>
        <w:tc>
          <w:tcPr>
            <w:tcW w:w="1394" w:type="dxa"/>
            <w:shd w:val="clear" w:color="auto" w:fill="auto"/>
            <w:noWrap/>
            <w:vAlign w:val="center"/>
            <w:hideMark/>
          </w:tcPr>
          <w:p w14:paraId="2B76B1D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914,000</w:t>
            </w:r>
          </w:p>
        </w:tc>
        <w:tc>
          <w:tcPr>
            <w:tcW w:w="1394" w:type="dxa"/>
            <w:shd w:val="clear" w:color="auto" w:fill="auto"/>
            <w:noWrap/>
            <w:vAlign w:val="center"/>
            <w:hideMark/>
          </w:tcPr>
          <w:p w14:paraId="0390AC3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263,000</w:t>
            </w:r>
          </w:p>
        </w:tc>
        <w:tc>
          <w:tcPr>
            <w:tcW w:w="1394" w:type="dxa"/>
            <w:shd w:val="clear" w:color="auto" w:fill="auto"/>
            <w:noWrap/>
            <w:vAlign w:val="center"/>
            <w:hideMark/>
          </w:tcPr>
          <w:p w14:paraId="602C900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6,315,000</w:t>
            </w:r>
          </w:p>
        </w:tc>
      </w:tr>
      <w:tr w:rsidR="00A00C97" w:rsidRPr="009E5255" w14:paraId="78B87A2F" w14:textId="77777777" w:rsidTr="004B2115">
        <w:trPr>
          <w:trHeight w:val="20"/>
        </w:trPr>
        <w:tc>
          <w:tcPr>
            <w:tcW w:w="1413" w:type="dxa"/>
            <w:shd w:val="clear" w:color="auto" w:fill="auto"/>
            <w:noWrap/>
            <w:vAlign w:val="center"/>
            <w:hideMark/>
          </w:tcPr>
          <w:p w14:paraId="59AFF2BA"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4DFFB93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334,887</w:t>
            </w:r>
          </w:p>
        </w:tc>
        <w:tc>
          <w:tcPr>
            <w:tcW w:w="1394" w:type="dxa"/>
            <w:shd w:val="clear" w:color="auto" w:fill="auto"/>
            <w:noWrap/>
            <w:vAlign w:val="center"/>
            <w:hideMark/>
          </w:tcPr>
          <w:p w14:paraId="66713F2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090,587</w:t>
            </w:r>
          </w:p>
        </w:tc>
        <w:tc>
          <w:tcPr>
            <w:tcW w:w="1394" w:type="dxa"/>
            <w:shd w:val="clear" w:color="auto" w:fill="auto"/>
            <w:noWrap/>
            <w:vAlign w:val="center"/>
            <w:hideMark/>
          </w:tcPr>
          <w:p w14:paraId="2191BD8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066,267</w:t>
            </w:r>
          </w:p>
        </w:tc>
        <w:tc>
          <w:tcPr>
            <w:tcW w:w="1394" w:type="dxa"/>
            <w:shd w:val="clear" w:color="auto" w:fill="auto"/>
            <w:noWrap/>
            <w:vAlign w:val="center"/>
            <w:hideMark/>
          </w:tcPr>
          <w:p w14:paraId="6F1F9FA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505,048</w:t>
            </w:r>
          </w:p>
        </w:tc>
        <w:tc>
          <w:tcPr>
            <w:tcW w:w="1394" w:type="dxa"/>
            <w:shd w:val="clear" w:color="auto" w:fill="auto"/>
            <w:noWrap/>
            <w:vAlign w:val="center"/>
            <w:hideMark/>
          </w:tcPr>
          <w:p w14:paraId="2B3CC6C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890,650</w:t>
            </w:r>
          </w:p>
        </w:tc>
        <w:tc>
          <w:tcPr>
            <w:tcW w:w="1394" w:type="dxa"/>
            <w:shd w:val="clear" w:color="auto" w:fill="auto"/>
            <w:noWrap/>
            <w:vAlign w:val="center"/>
            <w:hideMark/>
          </w:tcPr>
          <w:p w14:paraId="55A3672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4,887,439</w:t>
            </w:r>
          </w:p>
        </w:tc>
      </w:tr>
      <w:tr w:rsidR="00A00C97" w:rsidRPr="009E5255" w14:paraId="6C63F91B" w14:textId="77777777" w:rsidTr="004B2115">
        <w:trPr>
          <w:trHeight w:val="20"/>
        </w:trPr>
        <w:tc>
          <w:tcPr>
            <w:tcW w:w="9776" w:type="dxa"/>
            <w:gridSpan w:val="7"/>
            <w:shd w:val="clear" w:color="auto" w:fill="auto"/>
            <w:noWrap/>
            <w:vAlign w:val="center"/>
            <w:hideMark/>
          </w:tcPr>
          <w:p w14:paraId="5834606C"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Inotuzumab Ozogamicin</w:t>
            </w:r>
          </w:p>
        </w:tc>
      </w:tr>
      <w:tr w:rsidR="004B2115" w:rsidRPr="009E5255" w14:paraId="17CB7A1D" w14:textId="77777777" w:rsidTr="004B2115">
        <w:trPr>
          <w:trHeight w:val="20"/>
        </w:trPr>
        <w:tc>
          <w:tcPr>
            <w:tcW w:w="1413" w:type="dxa"/>
            <w:shd w:val="clear" w:color="auto" w:fill="auto"/>
            <w:noWrap/>
            <w:vAlign w:val="center"/>
            <w:hideMark/>
          </w:tcPr>
          <w:p w14:paraId="525873E6" w14:textId="77777777" w:rsidR="004B2115" w:rsidRPr="009E5255" w:rsidRDefault="004B2115"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hideMark/>
          </w:tcPr>
          <w:p w14:paraId="26631865" w14:textId="43AE8A4C"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42ABAC5D" w14:textId="19FC5124"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4F00452D" w14:textId="7FC18926"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586A9D92"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8</w:t>
            </w:r>
          </w:p>
        </w:tc>
        <w:tc>
          <w:tcPr>
            <w:tcW w:w="1394" w:type="dxa"/>
            <w:shd w:val="clear" w:color="auto" w:fill="auto"/>
            <w:noWrap/>
            <w:vAlign w:val="center"/>
            <w:hideMark/>
          </w:tcPr>
          <w:p w14:paraId="0D2BDC29"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40</w:t>
            </w:r>
          </w:p>
        </w:tc>
        <w:tc>
          <w:tcPr>
            <w:tcW w:w="1394" w:type="dxa"/>
            <w:shd w:val="clear" w:color="auto" w:fill="auto"/>
            <w:noWrap/>
            <w:vAlign w:val="center"/>
            <w:hideMark/>
          </w:tcPr>
          <w:p w14:paraId="66A9B682"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8</w:t>
            </w:r>
          </w:p>
        </w:tc>
      </w:tr>
      <w:tr w:rsidR="00A00C97" w:rsidRPr="009E5255" w14:paraId="58801E04" w14:textId="77777777" w:rsidTr="004B2115">
        <w:trPr>
          <w:trHeight w:val="20"/>
        </w:trPr>
        <w:tc>
          <w:tcPr>
            <w:tcW w:w="1413" w:type="dxa"/>
            <w:shd w:val="clear" w:color="auto" w:fill="auto"/>
            <w:noWrap/>
            <w:vAlign w:val="center"/>
            <w:hideMark/>
          </w:tcPr>
          <w:p w14:paraId="741858B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650F53F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1814361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5A6B0B2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5796F2D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8</w:t>
            </w:r>
          </w:p>
        </w:tc>
        <w:tc>
          <w:tcPr>
            <w:tcW w:w="1394" w:type="dxa"/>
            <w:shd w:val="clear" w:color="auto" w:fill="auto"/>
            <w:noWrap/>
            <w:vAlign w:val="center"/>
            <w:hideMark/>
          </w:tcPr>
          <w:p w14:paraId="54EEF3A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40</w:t>
            </w:r>
          </w:p>
        </w:tc>
        <w:tc>
          <w:tcPr>
            <w:tcW w:w="1394" w:type="dxa"/>
            <w:shd w:val="clear" w:color="auto" w:fill="auto"/>
            <w:noWrap/>
            <w:vAlign w:val="center"/>
            <w:hideMark/>
          </w:tcPr>
          <w:p w14:paraId="6E0532F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8</w:t>
            </w:r>
          </w:p>
        </w:tc>
      </w:tr>
      <w:tr w:rsidR="00A00C97" w:rsidRPr="009E5255" w14:paraId="6656BB0D" w14:textId="77777777" w:rsidTr="004B2115">
        <w:trPr>
          <w:trHeight w:val="20"/>
        </w:trPr>
        <w:tc>
          <w:tcPr>
            <w:tcW w:w="9776" w:type="dxa"/>
            <w:gridSpan w:val="7"/>
            <w:shd w:val="clear" w:color="auto" w:fill="auto"/>
            <w:noWrap/>
            <w:vAlign w:val="center"/>
            <w:hideMark/>
          </w:tcPr>
          <w:p w14:paraId="460C70F8"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Ipilimumab</w:t>
            </w:r>
          </w:p>
        </w:tc>
      </w:tr>
      <w:tr w:rsidR="00A00C97" w:rsidRPr="009E5255" w14:paraId="7BF3DC86" w14:textId="77777777" w:rsidTr="004B2115">
        <w:trPr>
          <w:trHeight w:val="20"/>
        </w:trPr>
        <w:tc>
          <w:tcPr>
            <w:tcW w:w="1413" w:type="dxa"/>
            <w:shd w:val="clear" w:color="auto" w:fill="auto"/>
            <w:noWrap/>
            <w:vAlign w:val="center"/>
            <w:hideMark/>
          </w:tcPr>
          <w:p w14:paraId="2852BD3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0931922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2,897</w:t>
            </w:r>
          </w:p>
        </w:tc>
        <w:tc>
          <w:tcPr>
            <w:tcW w:w="1394" w:type="dxa"/>
            <w:shd w:val="clear" w:color="auto" w:fill="auto"/>
            <w:noWrap/>
            <w:vAlign w:val="center"/>
            <w:hideMark/>
          </w:tcPr>
          <w:p w14:paraId="4DC03A8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2,521</w:t>
            </w:r>
          </w:p>
        </w:tc>
        <w:tc>
          <w:tcPr>
            <w:tcW w:w="1394" w:type="dxa"/>
            <w:shd w:val="clear" w:color="auto" w:fill="auto"/>
            <w:noWrap/>
            <w:vAlign w:val="center"/>
            <w:hideMark/>
          </w:tcPr>
          <w:p w14:paraId="629249D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2,018</w:t>
            </w:r>
          </w:p>
        </w:tc>
        <w:tc>
          <w:tcPr>
            <w:tcW w:w="1394" w:type="dxa"/>
            <w:shd w:val="clear" w:color="auto" w:fill="auto"/>
            <w:noWrap/>
            <w:vAlign w:val="center"/>
            <w:hideMark/>
          </w:tcPr>
          <w:p w14:paraId="2128E16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13,919</w:t>
            </w:r>
          </w:p>
        </w:tc>
        <w:tc>
          <w:tcPr>
            <w:tcW w:w="1394" w:type="dxa"/>
            <w:shd w:val="clear" w:color="auto" w:fill="auto"/>
            <w:noWrap/>
            <w:vAlign w:val="center"/>
            <w:hideMark/>
          </w:tcPr>
          <w:p w14:paraId="385B194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0,019</w:t>
            </w:r>
          </w:p>
        </w:tc>
        <w:tc>
          <w:tcPr>
            <w:tcW w:w="1394" w:type="dxa"/>
            <w:shd w:val="clear" w:color="auto" w:fill="auto"/>
            <w:noWrap/>
            <w:vAlign w:val="center"/>
            <w:hideMark/>
          </w:tcPr>
          <w:p w14:paraId="19E4DCB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91,374</w:t>
            </w:r>
          </w:p>
        </w:tc>
      </w:tr>
      <w:tr w:rsidR="00A00C97" w:rsidRPr="009E5255" w14:paraId="39B75F6B" w14:textId="77777777" w:rsidTr="004B2115">
        <w:trPr>
          <w:trHeight w:val="20"/>
        </w:trPr>
        <w:tc>
          <w:tcPr>
            <w:tcW w:w="1413" w:type="dxa"/>
            <w:shd w:val="clear" w:color="auto" w:fill="auto"/>
            <w:noWrap/>
            <w:vAlign w:val="center"/>
            <w:hideMark/>
          </w:tcPr>
          <w:p w14:paraId="555FF98A"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5DF4FC8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1,950</w:t>
            </w:r>
          </w:p>
        </w:tc>
        <w:tc>
          <w:tcPr>
            <w:tcW w:w="1394" w:type="dxa"/>
            <w:shd w:val="clear" w:color="auto" w:fill="auto"/>
            <w:noWrap/>
            <w:vAlign w:val="center"/>
            <w:hideMark/>
          </w:tcPr>
          <w:p w14:paraId="1A886EE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71,050</w:t>
            </w:r>
          </w:p>
        </w:tc>
        <w:tc>
          <w:tcPr>
            <w:tcW w:w="1394" w:type="dxa"/>
            <w:shd w:val="clear" w:color="auto" w:fill="auto"/>
            <w:noWrap/>
            <w:vAlign w:val="center"/>
            <w:hideMark/>
          </w:tcPr>
          <w:p w14:paraId="7F13860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89,800</w:t>
            </w:r>
          </w:p>
        </w:tc>
        <w:tc>
          <w:tcPr>
            <w:tcW w:w="1394" w:type="dxa"/>
            <w:shd w:val="clear" w:color="auto" w:fill="auto"/>
            <w:noWrap/>
            <w:vAlign w:val="center"/>
            <w:hideMark/>
          </w:tcPr>
          <w:p w14:paraId="2B09D34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31,550</w:t>
            </w:r>
          </w:p>
        </w:tc>
        <w:tc>
          <w:tcPr>
            <w:tcW w:w="1394" w:type="dxa"/>
            <w:shd w:val="clear" w:color="auto" w:fill="auto"/>
            <w:noWrap/>
            <w:vAlign w:val="center"/>
            <w:hideMark/>
          </w:tcPr>
          <w:p w14:paraId="32F9F8E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06,100</w:t>
            </w:r>
          </w:p>
        </w:tc>
        <w:tc>
          <w:tcPr>
            <w:tcW w:w="1394" w:type="dxa"/>
            <w:shd w:val="clear" w:color="auto" w:fill="auto"/>
            <w:noWrap/>
            <w:vAlign w:val="center"/>
            <w:hideMark/>
          </w:tcPr>
          <w:p w14:paraId="3ACF31D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70,450</w:t>
            </w:r>
          </w:p>
        </w:tc>
      </w:tr>
      <w:tr w:rsidR="00A00C97" w:rsidRPr="009E5255" w14:paraId="354F3E96" w14:textId="77777777" w:rsidTr="004B2115">
        <w:trPr>
          <w:trHeight w:val="20"/>
        </w:trPr>
        <w:tc>
          <w:tcPr>
            <w:tcW w:w="1413" w:type="dxa"/>
            <w:shd w:val="clear" w:color="auto" w:fill="auto"/>
            <w:noWrap/>
            <w:vAlign w:val="center"/>
            <w:hideMark/>
          </w:tcPr>
          <w:p w14:paraId="4AD457B3"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4F3540F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4,847</w:t>
            </w:r>
          </w:p>
        </w:tc>
        <w:tc>
          <w:tcPr>
            <w:tcW w:w="1394" w:type="dxa"/>
            <w:shd w:val="clear" w:color="auto" w:fill="auto"/>
            <w:noWrap/>
            <w:vAlign w:val="center"/>
            <w:hideMark/>
          </w:tcPr>
          <w:p w14:paraId="490A6D3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03,571</w:t>
            </w:r>
          </w:p>
        </w:tc>
        <w:tc>
          <w:tcPr>
            <w:tcW w:w="1394" w:type="dxa"/>
            <w:shd w:val="clear" w:color="auto" w:fill="auto"/>
            <w:noWrap/>
            <w:vAlign w:val="center"/>
            <w:hideMark/>
          </w:tcPr>
          <w:p w14:paraId="300CD23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71,818</w:t>
            </w:r>
          </w:p>
        </w:tc>
        <w:tc>
          <w:tcPr>
            <w:tcW w:w="1394" w:type="dxa"/>
            <w:shd w:val="clear" w:color="auto" w:fill="auto"/>
            <w:noWrap/>
            <w:vAlign w:val="center"/>
            <w:hideMark/>
          </w:tcPr>
          <w:p w14:paraId="76EA404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45,469</w:t>
            </w:r>
          </w:p>
        </w:tc>
        <w:tc>
          <w:tcPr>
            <w:tcW w:w="1394" w:type="dxa"/>
            <w:shd w:val="clear" w:color="auto" w:fill="auto"/>
            <w:noWrap/>
            <w:vAlign w:val="center"/>
            <w:hideMark/>
          </w:tcPr>
          <w:p w14:paraId="13B0E6F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16,119</w:t>
            </w:r>
          </w:p>
        </w:tc>
        <w:tc>
          <w:tcPr>
            <w:tcW w:w="1394" w:type="dxa"/>
            <w:shd w:val="clear" w:color="auto" w:fill="auto"/>
            <w:noWrap/>
            <w:vAlign w:val="center"/>
            <w:hideMark/>
          </w:tcPr>
          <w:p w14:paraId="049A7A3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61,824</w:t>
            </w:r>
          </w:p>
        </w:tc>
      </w:tr>
      <w:tr w:rsidR="00A00C97" w:rsidRPr="009E5255" w14:paraId="534801D8" w14:textId="77777777" w:rsidTr="004B2115">
        <w:trPr>
          <w:trHeight w:val="20"/>
        </w:trPr>
        <w:tc>
          <w:tcPr>
            <w:tcW w:w="9776" w:type="dxa"/>
            <w:gridSpan w:val="7"/>
            <w:shd w:val="clear" w:color="auto" w:fill="auto"/>
            <w:noWrap/>
            <w:vAlign w:val="center"/>
            <w:hideMark/>
          </w:tcPr>
          <w:p w14:paraId="3C20D995"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Irinotecan</w:t>
            </w:r>
          </w:p>
        </w:tc>
      </w:tr>
      <w:tr w:rsidR="00A00C97" w:rsidRPr="009E5255" w14:paraId="3A3D42CC" w14:textId="77777777" w:rsidTr="004B2115">
        <w:trPr>
          <w:trHeight w:val="20"/>
        </w:trPr>
        <w:tc>
          <w:tcPr>
            <w:tcW w:w="1413" w:type="dxa"/>
            <w:shd w:val="clear" w:color="auto" w:fill="auto"/>
            <w:noWrap/>
            <w:vAlign w:val="center"/>
            <w:hideMark/>
          </w:tcPr>
          <w:p w14:paraId="0C7B97B5"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7C77C53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854,201</w:t>
            </w:r>
          </w:p>
        </w:tc>
        <w:tc>
          <w:tcPr>
            <w:tcW w:w="1394" w:type="dxa"/>
            <w:shd w:val="clear" w:color="auto" w:fill="auto"/>
            <w:noWrap/>
            <w:vAlign w:val="center"/>
            <w:hideMark/>
          </w:tcPr>
          <w:p w14:paraId="19D6576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11,157</w:t>
            </w:r>
          </w:p>
        </w:tc>
        <w:tc>
          <w:tcPr>
            <w:tcW w:w="1394" w:type="dxa"/>
            <w:shd w:val="clear" w:color="auto" w:fill="auto"/>
            <w:noWrap/>
            <w:vAlign w:val="center"/>
            <w:hideMark/>
          </w:tcPr>
          <w:p w14:paraId="4EE3E4B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403,196</w:t>
            </w:r>
          </w:p>
        </w:tc>
        <w:tc>
          <w:tcPr>
            <w:tcW w:w="1394" w:type="dxa"/>
            <w:shd w:val="clear" w:color="auto" w:fill="auto"/>
            <w:noWrap/>
            <w:vAlign w:val="center"/>
            <w:hideMark/>
          </w:tcPr>
          <w:p w14:paraId="17C9C8E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79,999</w:t>
            </w:r>
          </w:p>
        </w:tc>
        <w:tc>
          <w:tcPr>
            <w:tcW w:w="1394" w:type="dxa"/>
            <w:shd w:val="clear" w:color="auto" w:fill="auto"/>
            <w:noWrap/>
            <w:vAlign w:val="center"/>
            <w:hideMark/>
          </w:tcPr>
          <w:p w14:paraId="332BFA0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589,659</w:t>
            </w:r>
          </w:p>
        </w:tc>
        <w:tc>
          <w:tcPr>
            <w:tcW w:w="1394" w:type="dxa"/>
            <w:shd w:val="clear" w:color="auto" w:fill="auto"/>
            <w:noWrap/>
            <w:vAlign w:val="center"/>
            <w:hideMark/>
          </w:tcPr>
          <w:p w14:paraId="3924221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7,738,212</w:t>
            </w:r>
          </w:p>
        </w:tc>
      </w:tr>
      <w:tr w:rsidR="00A00C97" w:rsidRPr="009E5255" w14:paraId="76378F54" w14:textId="77777777" w:rsidTr="004B2115">
        <w:trPr>
          <w:trHeight w:val="20"/>
        </w:trPr>
        <w:tc>
          <w:tcPr>
            <w:tcW w:w="1413" w:type="dxa"/>
            <w:shd w:val="clear" w:color="auto" w:fill="auto"/>
            <w:noWrap/>
            <w:vAlign w:val="center"/>
            <w:hideMark/>
          </w:tcPr>
          <w:p w14:paraId="5B384F8B"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1A50739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63,000</w:t>
            </w:r>
          </w:p>
        </w:tc>
        <w:tc>
          <w:tcPr>
            <w:tcW w:w="1394" w:type="dxa"/>
            <w:shd w:val="clear" w:color="auto" w:fill="auto"/>
            <w:noWrap/>
            <w:vAlign w:val="center"/>
            <w:hideMark/>
          </w:tcPr>
          <w:p w14:paraId="1B70525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39,600</w:t>
            </w:r>
          </w:p>
        </w:tc>
        <w:tc>
          <w:tcPr>
            <w:tcW w:w="1394" w:type="dxa"/>
            <w:shd w:val="clear" w:color="auto" w:fill="auto"/>
            <w:noWrap/>
            <w:vAlign w:val="center"/>
            <w:hideMark/>
          </w:tcPr>
          <w:p w14:paraId="3F1464B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90,220</w:t>
            </w:r>
          </w:p>
        </w:tc>
        <w:tc>
          <w:tcPr>
            <w:tcW w:w="1394" w:type="dxa"/>
            <w:shd w:val="clear" w:color="auto" w:fill="auto"/>
            <w:noWrap/>
            <w:vAlign w:val="center"/>
            <w:hideMark/>
          </w:tcPr>
          <w:p w14:paraId="0C68C3C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36,395</w:t>
            </w:r>
          </w:p>
        </w:tc>
        <w:tc>
          <w:tcPr>
            <w:tcW w:w="1394" w:type="dxa"/>
            <w:shd w:val="clear" w:color="auto" w:fill="auto"/>
            <w:noWrap/>
            <w:vAlign w:val="center"/>
            <w:hideMark/>
          </w:tcPr>
          <w:p w14:paraId="2A2AA5F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09,239</w:t>
            </w:r>
          </w:p>
        </w:tc>
        <w:tc>
          <w:tcPr>
            <w:tcW w:w="1394" w:type="dxa"/>
            <w:shd w:val="clear" w:color="auto" w:fill="auto"/>
            <w:noWrap/>
            <w:vAlign w:val="center"/>
            <w:hideMark/>
          </w:tcPr>
          <w:p w14:paraId="412CFEC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738,454</w:t>
            </w:r>
          </w:p>
        </w:tc>
      </w:tr>
      <w:tr w:rsidR="00A00C97" w:rsidRPr="009E5255" w14:paraId="180AFFCE" w14:textId="77777777" w:rsidTr="004B2115">
        <w:trPr>
          <w:trHeight w:val="20"/>
        </w:trPr>
        <w:tc>
          <w:tcPr>
            <w:tcW w:w="1413" w:type="dxa"/>
            <w:shd w:val="clear" w:color="auto" w:fill="auto"/>
            <w:noWrap/>
            <w:vAlign w:val="center"/>
            <w:hideMark/>
          </w:tcPr>
          <w:p w14:paraId="4C8284B3"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4629922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717,201</w:t>
            </w:r>
          </w:p>
        </w:tc>
        <w:tc>
          <w:tcPr>
            <w:tcW w:w="1394" w:type="dxa"/>
            <w:shd w:val="clear" w:color="auto" w:fill="auto"/>
            <w:noWrap/>
            <w:vAlign w:val="center"/>
            <w:hideMark/>
          </w:tcPr>
          <w:p w14:paraId="43D9CFA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950,757</w:t>
            </w:r>
          </w:p>
        </w:tc>
        <w:tc>
          <w:tcPr>
            <w:tcW w:w="1394" w:type="dxa"/>
            <w:shd w:val="clear" w:color="auto" w:fill="auto"/>
            <w:noWrap/>
            <w:vAlign w:val="center"/>
            <w:hideMark/>
          </w:tcPr>
          <w:p w14:paraId="1600AE9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993,416</w:t>
            </w:r>
          </w:p>
        </w:tc>
        <w:tc>
          <w:tcPr>
            <w:tcW w:w="1394" w:type="dxa"/>
            <w:shd w:val="clear" w:color="auto" w:fill="auto"/>
            <w:noWrap/>
            <w:vAlign w:val="center"/>
            <w:hideMark/>
          </w:tcPr>
          <w:p w14:paraId="3337683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216,394</w:t>
            </w:r>
          </w:p>
        </w:tc>
        <w:tc>
          <w:tcPr>
            <w:tcW w:w="1394" w:type="dxa"/>
            <w:shd w:val="clear" w:color="auto" w:fill="auto"/>
            <w:noWrap/>
            <w:vAlign w:val="center"/>
            <w:hideMark/>
          </w:tcPr>
          <w:p w14:paraId="6FA5119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598,898</w:t>
            </w:r>
          </w:p>
        </w:tc>
        <w:tc>
          <w:tcPr>
            <w:tcW w:w="1394" w:type="dxa"/>
            <w:shd w:val="clear" w:color="auto" w:fill="auto"/>
            <w:noWrap/>
            <w:vAlign w:val="center"/>
            <w:hideMark/>
          </w:tcPr>
          <w:p w14:paraId="2AA1B0D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1,476,666</w:t>
            </w:r>
          </w:p>
        </w:tc>
      </w:tr>
      <w:tr w:rsidR="00A00C97" w:rsidRPr="009E5255" w14:paraId="328F2373" w14:textId="77777777" w:rsidTr="004B2115">
        <w:trPr>
          <w:trHeight w:val="20"/>
        </w:trPr>
        <w:tc>
          <w:tcPr>
            <w:tcW w:w="9776" w:type="dxa"/>
            <w:gridSpan w:val="7"/>
            <w:shd w:val="clear" w:color="auto" w:fill="auto"/>
            <w:noWrap/>
            <w:vAlign w:val="center"/>
            <w:hideMark/>
          </w:tcPr>
          <w:p w14:paraId="79043C6D"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Methotrexate</w:t>
            </w:r>
          </w:p>
        </w:tc>
      </w:tr>
      <w:tr w:rsidR="00A00C97" w:rsidRPr="009E5255" w14:paraId="632AD4B7" w14:textId="77777777" w:rsidTr="004B2115">
        <w:trPr>
          <w:trHeight w:val="20"/>
        </w:trPr>
        <w:tc>
          <w:tcPr>
            <w:tcW w:w="1413" w:type="dxa"/>
            <w:shd w:val="clear" w:color="auto" w:fill="auto"/>
            <w:noWrap/>
            <w:vAlign w:val="center"/>
            <w:hideMark/>
          </w:tcPr>
          <w:p w14:paraId="384FC46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672D694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200,163</w:t>
            </w:r>
          </w:p>
        </w:tc>
        <w:tc>
          <w:tcPr>
            <w:tcW w:w="1394" w:type="dxa"/>
            <w:shd w:val="clear" w:color="auto" w:fill="auto"/>
            <w:noWrap/>
            <w:vAlign w:val="center"/>
            <w:hideMark/>
          </w:tcPr>
          <w:p w14:paraId="542D5AF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321,781</w:t>
            </w:r>
          </w:p>
        </w:tc>
        <w:tc>
          <w:tcPr>
            <w:tcW w:w="1394" w:type="dxa"/>
            <w:shd w:val="clear" w:color="auto" w:fill="auto"/>
            <w:noWrap/>
            <w:vAlign w:val="center"/>
            <w:hideMark/>
          </w:tcPr>
          <w:p w14:paraId="6B07346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625,077</w:t>
            </w:r>
          </w:p>
        </w:tc>
        <w:tc>
          <w:tcPr>
            <w:tcW w:w="1394" w:type="dxa"/>
            <w:shd w:val="clear" w:color="auto" w:fill="auto"/>
            <w:noWrap/>
            <w:vAlign w:val="center"/>
            <w:hideMark/>
          </w:tcPr>
          <w:p w14:paraId="0E71631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621,250</w:t>
            </w:r>
          </w:p>
        </w:tc>
        <w:tc>
          <w:tcPr>
            <w:tcW w:w="1394" w:type="dxa"/>
            <w:shd w:val="clear" w:color="auto" w:fill="auto"/>
            <w:noWrap/>
            <w:vAlign w:val="center"/>
            <w:hideMark/>
          </w:tcPr>
          <w:p w14:paraId="2EF3ABA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479,525</w:t>
            </w:r>
          </w:p>
        </w:tc>
        <w:tc>
          <w:tcPr>
            <w:tcW w:w="1394" w:type="dxa"/>
            <w:shd w:val="clear" w:color="auto" w:fill="auto"/>
            <w:noWrap/>
            <w:vAlign w:val="center"/>
            <w:hideMark/>
          </w:tcPr>
          <w:p w14:paraId="550CB28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247,796</w:t>
            </w:r>
          </w:p>
        </w:tc>
      </w:tr>
      <w:tr w:rsidR="00A00C97" w:rsidRPr="009E5255" w14:paraId="68E33DCF" w14:textId="77777777" w:rsidTr="004B2115">
        <w:trPr>
          <w:trHeight w:val="20"/>
        </w:trPr>
        <w:tc>
          <w:tcPr>
            <w:tcW w:w="1413" w:type="dxa"/>
            <w:shd w:val="clear" w:color="auto" w:fill="auto"/>
            <w:noWrap/>
            <w:vAlign w:val="center"/>
            <w:hideMark/>
          </w:tcPr>
          <w:p w14:paraId="7D2F563B"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1C0C08E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368,310</w:t>
            </w:r>
          </w:p>
        </w:tc>
        <w:tc>
          <w:tcPr>
            <w:tcW w:w="1394" w:type="dxa"/>
            <w:shd w:val="clear" w:color="auto" w:fill="auto"/>
            <w:noWrap/>
            <w:vAlign w:val="center"/>
            <w:hideMark/>
          </w:tcPr>
          <w:p w14:paraId="14BE35F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280,632</w:t>
            </w:r>
          </w:p>
        </w:tc>
        <w:tc>
          <w:tcPr>
            <w:tcW w:w="1394" w:type="dxa"/>
            <w:shd w:val="clear" w:color="auto" w:fill="auto"/>
            <w:noWrap/>
            <w:vAlign w:val="center"/>
            <w:hideMark/>
          </w:tcPr>
          <w:p w14:paraId="60286F5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471,416</w:t>
            </w:r>
          </w:p>
        </w:tc>
        <w:tc>
          <w:tcPr>
            <w:tcW w:w="1394" w:type="dxa"/>
            <w:shd w:val="clear" w:color="auto" w:fill="auto"/>
            <w:noWrap/>
            <w:vAlign w:val="center"/>
            <w:hideMark/>
          </w:tcPr>
          <w:p w14:paraId="0A43273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316,432</w:t>
            </w:r>
          </w:p>
        </w:tc>
        <w:tc>
          <w:tcPr>
            <w:tcW w:w="1394" w:type="dxa"/>
            <w:shd w:val="clear" w:color="auto" w:fill="auto"/>
            <w:noWrap/>
            <w:vAlign w:val="center"/>
            <w:hideMark/>
          </w:tcPr>
          <w:p w14:paraId="4D43D93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872,678</w:t>
            </w:r>
          </w:p>
        </w:tc>
        <w:tc>
          <w:tcPr>
            <w:tcW w:w="1394" w:type="dxa"/>
            <w:shd w:val="clear" w:color="auto" w:fill="auto"/>
            <w:noWrap/>
            <w:vAlign w:val="center"/>
            <w:hideMark/>
          </w:tcPr>
          <w:p w14:paraId="3EF21A2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9,309,468</w:t>
            </w:r>
          </w:p>
        </w:tc>
      </w:tr>
      <w:tr w:rsidR="00A00C97" w:rsidRPr="009E5255" w14:paraId="72EFAD20" w14:textId="77777777" w:rsidTr="004B2115">
        <w:trPr>
          <w:trHeight w:val="20"/>
        </w:trPr>
        <w:tc>
          <w:tcPr>
            <w:tcW w:w="1413" w:type="dxa"/>
            <w:shd w:val="clear" w:color="auto" w:fill="auto"/>
            <w:noWrap/>
            <w:vAlign w:val="center"/>
            <w:hideMark/>
          </w:tcPr>
          <w:p w14:paraId="70C72C0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23EFFB3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9,568,473</w:t>
            </w:r>
          </w:p>
        </w:tc>
        <w:tc>
          <w:tcPr>
            <w:tcW w:w="1394" w:type="dxa"/>
            <w:shd w:val="clear" w:color="auto" w:fill="auto"/>
            <w:noWrap/>
            <w:vAlign w:val="center"/>
            <w:hideMark/>
          </w:tcPr>
          <w:p w14:paraId="4885CA6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602,413</w:t>
            </w:r>
          </w:p>
        </w:tc>
        <w:tc>
          <w:tcPr>
            <w:tcW w:w="1394" w:type="dxa"/>
            <w:shd w:val="clear" w:color="auto" w:fill="auto"/>
            <w:noWrap/>
            <w:vAlign w:val="center"/>
            <w:hideMark/>
          </w:tcPr>
          <w:p w14:paraId="4FB254D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9,096,493</w:t>
            </w:r>
          </w:p>
        </w:tc>
        <w:tc>
          <w:tcPr>
            <w:tcW w:w="1394" w:type="dxa"/>
            <w:shd w:val="clear" w:color="auto" w:fill="auto"/>
            <w:noWrap/>
            <w:vAlign w:val="center"/>
            <w:hideMark/>
          </w:tcPr>
          <w:p w14:paraId="076E89C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1,937,682</w:t>
            </w:r>
          </w:p>
        </w:tc>
        <w:tc>
          <w:tcPr>
            <w:tcW w:w="1394" w:type="dxa"/>
            <w:shd w:val="clear" w:color="auto" w:fill="auto"/>
            <w:noWrap/>
            <w:vAlign w:val="center"/>
            <w:hideMark/>
          </w:tcPr>
          <w:p w14:paraId="36A7D1C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352,203</w:t>
            </w:r>
          </w:p>
        </w:tc>
        <w:tc>
          <w:tcPr>
            <w:tcW w:w="1394" w:type="dxa"/>
            <w:shd w:val="clear" w:color="auto" w:fill="auto"/>
            <w:noWrap/>
            <w:vAlign w:val="center"/>
            <w:hideMark/>
          </w:tcPr>
          <w:p w14:paraId="5F26EA1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2,557,264</w:t>
            </w:r>
          </w:p>
        </w:tc>
      </w:tr>
      <w:tr w:rsidR="00A00C97" w:rsidRPr="009E5255" w14:paraId="583FEFAD" w14:textId="77777777" w:rsidTr="004B2115">
        <w:trPr>
          <w:trHeight w:val="20"/>
        </w:trPr>
        <w:tc>
          <w:tcPr>
            <w:tcW w:w="9776" w:type="dxa"/>
            <w:gridSpan w:val="7"/>
            <w:shd w:val="clear" w:color="auto" w:fill="auto"/>
            <w:noWrap/>
            <w:vAlign w:val="center"/>
            <w:hideMark/>
          </w:tcPr>
          <w:p w14:paraId="6FD1A1FA"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ivolumab</w:t>
            </w:r>
          </w:p>
        </w:tc>
      </w:tr>
      <w:tr w:rsidR="00A00C97" w:rsidRPr="009E5255" w14:paraId="288852BD" w14:textId="77777777" w:rsidTr="004B2115">
        <w:trPr>
          <w:trHeight w:val="20"/>
        </w:trPr>
        <w:tc>
          <w:tcPr>
            <w:tcW w:w="1413" w:type="dxa"/>
            <w:shd w:val="clear" w:color="auto" w:fill="auto"/>
            <w:noWrap/>
            <w:vAlign w:val="center"/>
            <w:hideMark/>
          </w:tcPr>
          <w:p w14:paraId="27DAA36E"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09BC75C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3,692</w:t>
            </w:r>
          </w:p>
        </w:tc>
        <w:tc>
          <w:tcPr>
            <w:tcW w:w="1394" w:type="dxa"/>
            <w:shd w:val="clear" w:color="auto" w:fill="auto"/>
            <w:noWrap/>
            <w:vAlign w:val="center"/>
            <w:hideMark/>
          </w:tcPr>
          <w:p w14:paraId="1DFFEDD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34,977</w:t>
            </w:r>
          </w:p>
        </w:tc>
        <w:tc>
          <w:tcPr>
            <w:tcW w:w="1394" w:type="dxa"/>
            <w:shd w:val="clear" w:color="auto" w:fill="auto"/>
            <w:noWrap/>
            <w:vAlign w:val="center"/>
            <w:hideMark/>
          </w:tcPr>
          <w:p w14:paraId="7E54766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360,706</w:t>
            </w:r>
          </w:p>
        </w:tc>
        <w:tc>
          <w:tcPr>
            <w:tcW w:w="1394" w:type="dxa"/>
            <w:shd w:val="clear" w:color="auto" w:fill="auto"/>
            <w:noWrap/>
            <w:vAlign w:val="center"/>
            <w:hideMark/>
          </w:tcPr>
          <w:p w14:paraId="094EF55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74,010</w:t>
            </w:r>
          </w:p>
        </w:tc>
        <w:tc>
          <w:tcPr>
            <w:tcW w:w="1394" w:type="dxa"/>
            <w:shd w:val="clear" w:color="auto" w:fill="auto"/>
            <w:noWrap/>
            <w:vAlign w:val="center"/>
            <w:hideMark/>
          </w:tcPr>
          <w:p w14:paraId="352776D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930,574</w:t>
            </w:r>
          </w:p>
        </w:tc>
        <w:tc>
          <w:tcPr>
            <w:tcW w:w="1394" w:type="dxa"/>
            <w:shd w:val="clear" w:color="auto" w:fill="auto"/>
            <w:noWrap/>
            <w:vAlign w:val="center"/>
            <w:hideMark/>
          </w:tcPr>
          <w:p w14:paraId="46077E6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773,959</w:t>
            </w:r>
          </w:p>
        </w:tc>
      </w:tr>
      <w:tr w:rsidR="00A00C97" w:rsidRPr="009E5255" w14:paraId="5D9F4BB0" w14:textId="77777777" w:rsidTr="004B2115">
        <w:trPr>
          <w:trHeight w:val="20"/>
        </w:trPr>
        <w:tc>
          <w:tcPr>
            <w:tcW w:w="1413" w:type="dxa"/>
            <w:shd w:val="clear" w:color="auto" w:fill="auto"/>
            <w:noWrap/>
            <w:vAlign w:val="center"/>
            <w:hideMark/>
          </w:tcPr>
          <w:p w14:paraId="10DAEE09"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39EA8CC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3,580</w:t>
            </w:r>
          </w:p>
        </w:tc>
        <w:tc>
          <w:tcPr>
            <w:tcW w:w="1394" w:type="dxa"/>
            <w:shd w:val="clear" w:color="auto" w:fill="auto"/>
            <w:noWrap/>
            <w:vAlign w:val="center"/>
            <w:hideMark/>
          </w:tcPr>
          <w:p w14:paraId="7627D9B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394,500</w:t>
            </w:r>
          </w:p>
        </w:tc>
        <w:tc>
          <w:tcPr>
            <w:tcW w:w="1394" w:type="dxa"/>
            <w:shd w:val="clear" w:color="auto" w:fill="auto"/>
            <w:noWrap/>
            <w:vAlign w:val="center"/>
            <w:hideMark/>
          </w:tcPr>
          <w:p w14:paraId="71D8A52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76,140</w:t>
            </w:r>
          </w:p>
        </w:tc>
        <w:tc>
          <w:tcPr>
            <w:tcW w:w="1394" w:type="dxa"/>
            <w:shd w:val="clear" w:color="auto" w:fill="auto"/>
            <w:noWrap/>
            <w:vAlign w:val="center"/>
            <w:hideMark/>
          </w:tcPr>
          <w:p w14:paraId="1F45FC9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043,540</w:t>
            </w:r>
          </w:p>
        </w:tc>
        <w:tc>
          <w:tcPr>
            <w:tcW w:w="1394" w:type="dxa"/>
            <w:shd w:val="clear" w:color="auto" w:fill="auto"/>
            <w:noWrap/>
            <w:vAlign w:val="center"/>
            <w:hideMark/>
          </w:tcPr>
          <w:p w14:paraId="5AF7810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435,780</w:t>
            </w:r>
          </w:p>
        </w:tc>
        <w:tc>
          <w:tcPr>
            <w:tcW w:w="1394" w:type="dxa"/>
            <w:shd w:val="clear" w:color="auto" w:fill="auto"/>
            <w:noWrap/>
            <w:vAlign w:val="center"/>
            <w:hideMark/>
          </w:tcPr>
          <w:p w14:paraId="641D930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793,540</w:t>
            </w:r>
          </w:p>
        </w:tc>
      </w:tr>
      <w:tr w:rsidR="00A00C97" w:rsidRPr="009E5255" w14:paraId="27E10D18" w14:textId="77777777" w:rsidTr="004B2115">
        <w:trPr>
          <w:trHeight w:val="20"/>
        </w:trPr>
        <w:tc>
          <w:tcPr>
            <w:tcW w:w="1413" w:type="dxa"/>
            <w:shd w:val="clear" w:color="auto" w:fill="auto"/>
            <w:noWrap/>
            <w:vAlign w:val="center"/>
            <w:hideMark/>
          </w:tcPr>
          <w:p w14:paraId="4327835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5DE689B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7,272</w:t>
            </w:r>
          </w:p>
        </w:tc>
        <w:tc>
          <w:tcPr>
            <w:tcW w:w="1394" w:type="dxa"/>
            <w:shd w:val="clear" w:color="auto" w:fill="auto"/>
            <w:noWrap/>
            <w:vAlign w:val="center"/>
            <w:hideMark/>
          </w:tcPr>
          <w:p w14:paraId="703E9EB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29,477</w:t>
            </w:r>
          </w:p>
        </w:tc>
        <w:tc>
          <w:tcPr>
            <w:tcW w:w="1394" w:type="dxa"/>
            <w:shd w:val="clear" w:color="auto" w:fill="auto"/>
            <w:noWrap/>
            <w:vAlign w:val="center"/>
            <w:hideMark/>
          </w:tcPr>
          <w:p w14:paraId="2D5B3C1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136,846</w:t>
            </w:r>
          </w:p>
        </w:tc>
        <w:tc>
          <w:tcPr>
            <w:tcW w:w="1394" w:type="dxa"/>
            <w:shd w:val="clear" w:color="auto" w:fill="auto"/>
            <w:noWrap/>
            <w:vAlign w:val="center"/>
            <w:hideMark/>
          </w:tcPr>
          <w:p w14:paraId="201C994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417,550</w:t>
            </w:r>
          </w:p>
        </w:tc>
        <w:tc>
          <w:tcPr>
            <w:tcW w:w="1394" w:type="dxa"/>
            <w:shd w:val="clear" w:color="auto" w:fill="auto"/>
            <w:noWrap/>
            <w:vAlign w:val="center"/>
            <w:hideMark/>
          </w:tcPr>
          <w:p w14:paraId="0430A2E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366,354</w:t>
            </w:r>
          </w:p>
        </w:tc>
        <w:tc>
          <w:tcPr>
            <w:tcW w:w="1394" w:type="dxa"/>
            <w:shd w:val="clear" w:color="auto" w:fill="auto"/>
            <w:noWrap/>
            <w:vAlign w:val="center"/>
            <w:hideMark/>
          </w:tcPr>
          <w:p w14:paraId="58E6C35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567,499</w:t>
            </w:r>
          </w:p>
        </w:tc>
      </w:tr>
      <w:tr w:rsidR="00A00C97" w:rsidRPr="009E5255" w14:paraId="055D57C9" w14:textId="77777777" w:rsidTr="004B2115">
        <w:trPr>
          <w:trHeight w:val="20"/>
        </w:trPr>
        <w:tc>
          <w:tcPr>
            <w:tcW w:w="9776" w:type="dxa"/>
            <w:gridSpan w:val="7"/>
            <w:shd w:val="clear" w:color="auto" w:fill="auto"/>
            <w:noWrap/>
            <w:vAlign w:val="center"/>
            <w:hideMark/>
          </w:tcPr>
          <w:p w14:paraId="7FC00A70"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Obinutuzumab</w:t>
            </w:r>
          </w:p>
        </w:tc>
      </w:tr>
      <w:tr w:rsidR="00A00C97" w:rsidRPr="009E5255" w14:paraId="20B6775F" w14:textId="77777777" w:rsidTr="004B2115">
        <w:trPr>
          <w:trHeight w:val="20"/>
        </w:trPr>
        <w:tc>
          <w:tcPr>
            <w:tcW w:w="1413" w:type="dxa"/>
            <w:shd w:val="clear" w:color="auto" w:fill="auto"/>
            <w:noWrap/>
            <w:vAlign w:val="center"/>
            <w:hideMark/>
          </w:tcPr>
          <w:p w14:paraId="68FD7F7A"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601053C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4,300</w:t>
            </w:r>
          </w:p>
        </w:tc>
        <w:tc>
          <w:tcPr>
            <w:tcW w:w="1394" w:type="dxa"/>
            <w:shd w:val="clear" w:color="auto" w:fill="auto"/>
            <w:noWrap/>
            <w:vAlign w:val="center"/>
            <w:hideMark/>
          </w:tcPr>
          <w:p w14:paraId="6D6A8E5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18,550</w:t>
            </w:r>
          </w:p>
        </w:tc>
        <w:tc>
          <w:tcPr>
            <w:tcW w:w="1394" w:type="dxa"/>
            <w:shd w:val="clear" w:color="auto" w:fill="auto"/>
            <w:noWrap/>
            <w:vAlign w:val="center"/>
            <w:hideMark/>
          </w:tcPr>
          <w:p w14:paraId="2BE3C7B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74,000</w:t>
            </w:r>
          </w:p>
        </w:tc>
        <w:tc>
          <w:tcPr>
            <w:tcW w:w="1394" w:type="dxa"/>
            <w:shd w:val="clear" w:color="auto" w:fill="auto"/>
            <w:noWrap/>
            <w:vAlign w:val="center"/>
            <w:hideMark/>
          </w:tcPr>
          <w:p w14:paraId="5C72B4F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24,797</w:t>
            </w:r>
          </w:p>
        </w:tc>
        <w:tc>
          <w:tcPr>
            <w:tcW w:w="1394" w:type="dxa"/>
            <w:shd w:val="clear" w:color="auto" w:fill="auto"/>
            <w:noWrap/>
            <w:vAlign w:val="center"/>
            <w:hideMark/>
          </w:tcPr>
          <w:p w14:paraId="3794512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872,860</w:t>
            </w:r>
          </w:p>
        </w:tc>
        <w:tc>
          <w:tcPr>
            <w:tcW w:w="1394" w:type="dxa"/>
            <w:shd w:val="clear" w:color="auto" w:fill="auto"/>
            <w:noWrap/>
            <w:vAlign w:val="center"/>
            <w:hideMark/>
          </w:tcPr>
          <w:p w14:paraId="4FF90EB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514,507</w:t>
            </w:r>
          </w:p>
        </w:tc>
      </w:tr>
      <w:tr w:rsidR="00A00C97" w:rsidRPr="009E5255" w14:paraId="2E687AE7" w14:textId="77777777" w:rsidTr="004B2115">
        <w:trPr>
          <w:trHeight w:val="20"/>
        </w:trPr>
        <w:tc>
          <w:tcPr>
            <w:tcW w:w="1413" w:type="dxa"/>
            <w:shd w:val="clear" w:color="auto" w:fill="auto"/>
            <w:noWrap/>
            <w:vAlign w:val="center"/>
            <w:hideMark/>
          </w:tcPr>
          <w:p w14:paraId="130E38C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23A4E5C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03,000</w:t>
            </w:r>
          </w:p>
        </w:tc>
        <w:tc>
          <w:tcPr>
            <w:tcW w:w="1394" w:type="dxa"/>
            <w:shd w:val="clear" w:color="auto" w:fill="auto"/>
            <w:noWrap/>
            <w:vAlign w:val="center"/>
            <w:hideMark/>
          </w:tcPr>
          <w:p w14:paraId="0810326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66,000</w:t>
            </w:r>
          </w:p>
        </w:tc>
        <w:tc>
          <w:tcPr>
            <w:tcW w:w="1394" w:type="dxa"/>
            <w:shd w:val="clear" w:color="auto" w:fill="auto"/>
            <w:noWrap/>
            <w:vAlign w:val="center"/>
            <w:hideMark/>
          </w:tcPr>
          <w:p w14:paraId="706A5FD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11,000</w:t>
            </w:r>
          </w:p>
        </w:tc>
        <w:tc>
          <w:tcPr>
            <w:tcW w:w="1394" w:type="dxa"/>
            <w:shd w:val="clear" w:color="auto" w:fill="auto"/>
            <w:noWrap/>
            <w:vAlign w:val="center"/>
            <w:hideMark/>
          </w:tcPr>
          <w:p w14:paraId="3BEBFE2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84,000</w:t>
            </w:r>
          </w:p>
        </w:tc>
        <w:tc>
          <w:tcPr>
            <w:tcW w:w="1394" w:type="dxa"/>
            <w:shd w:val="clear" w:color="auto" w:fill="auto"/>
            <w:noWrap/>
            <w:vAlign w:val="center"/>
            <w:hideMark/>
          </w:tcPr>
          <w:p w14:paraId="6781A41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940,000</w:t>
            </w:r>
          </w:p>
        </w:tc>
        <w:tc>
          <w:tcPr>
            <w:tcW w:w="1394" w:type="dxa"/>
            <w:shd w:val="clear" w:color="auto" w:fill="auto"/>
            <w:noWrap/>
            <w:vAlign w:val="center"/>
            <w:hideMark/>
          </w:tcPr>
          <w:p w14:paraId="7380C73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604,000</w:t>
            </w:r>
          </w:p>
        </w:tc>
      </w:tr>
      <w:tr w:rsidR="00A00C97" w:rsidRPr="009E5255" w14:paraId="28F62FB4" w14:textId="77777777" w:rsidTr="004B2115">
        <w:trPr>
          <w:trHeight w:val="20"/>
        </w:trPr>
        <w:tc>
          <w:tcPr>
            <w:tcW w:w="1413" w:type="dxa"/>
            <w:shd w:val="clear" w:color="auto" w:fill="auto"/>
            <w:noWrap/>
            <w:vAlign w:val="center"/>
            <w:hideMark/>
          </w:tcPr>
          <w:p w14:paraId="793FC09D"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1DCD38E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27,300</w:t>
            </w:r>
          </w:p>
        </w:tc>
        <w:tc>
          <w:tcPr>
            <w:tcW w:w="1394" w:type="dxa"/>
            <w:shd w:val="clear" w:color="auto" w:fill="auto"/>
            <w:noWrap/>
            <w:vAlign w:val="center"/>
            <w:hideMark/>
          </w:tcPr>
          <w:p w14:paraId="650DB98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84,550</w:t>
            </w:r>
          </w:p>
        </w:tc>
        <w:tc>
          <w:tcPr>
            <w:tcW w:w="1394" w:type="dxa"/>
            <w:shd w:val="clear" w:color="auto" w:fill="auto"/>
            <w:noWrap/>
            <w:vAlign w:val="center"/>
            <w:hideMark/>
          </w:tcPr>
          <w:p w14:paraId="5A9383A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85,000</w:t>
            </w:r>
          </w:p>
        </w:tc>
        <w:tc>
          <w:tcPr>
            <w:tcW w:w="1394" w:type="dxa"/>
            <w:shd w:val="clear" w:color="auto" w:fill="auto"/>
            <w:noWrap/>
            <w:vAlign w:val="center"/>
            <w:hideMark/>
          </w:tcPr>
          <w:p w14:paraId="682E711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508,797</w:t>
            </w:r>
          </w:p>
        </w:tc>
        <w:tc>
          <w:tcPr>
            <w:tcW w:w="1394" w:type="dxa"/>
            <w:shd w:val="clear" w:color="auto" w:fill="auto"/>
            <w:noWrap/>
            <w:vAlign w:val="center"/>
            <w:hideMark/>
          </w:tcPr>
          <w:p w14:paraId="58B4530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812,860</w:t>
            </w:r>
          </w:p>
        </w:tc>
        <w:tc>
          <w:tcPr>
            <w:tcW w:w="1394" w:type="dxa"/>
            <w:shd w:val="clear" w:color="auto" w:fill="auto"/>
            <w:noWrap/>
            <w:vAlign w:val="center"/>
            <w:hideMark/>
          </w:tcPr>
          <w:p w14:paraId="18E1C95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118,507</w:t>
            </w:r>
          </w:p>
        </w:tc>
      </w:tr>
      <w:tr w:rsidR="00A00C97" w:rsidRPr="009E5255" w14:paraId="5A259667" w14:textId="77777777" w:rsidTr="004B2115">
        <w:trPr>
          <w:trHeight w:val="20"/>
        </w:trPr>
        <w:tc>
          <w:tcPr>
            <w:tcW w:w="9776" w:type="dxa"/>
            <w:gridSpan w:val="7"/>
            <w:shd w:val="clear" w:color="auto" w:fill="auto"/>
            <w:noWrap/>
            <w:vAlign w:val="center"/>
            <w:hideMark/>
          </w:tcPr>
          <w:p w14:paraId="0790D41A"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Oxaliplatin</w:t>
            </w:r>
          </w:p>
        </w:tc>
      </w:tr>
      <w:tr w:rsidR="00A00C97" w:rsidRPr="009E5255" w14:paraId="4760023F" w14:textId="77777777" w:rsidTr="004B2115">
        <w:trPr>
          <w:trHeight w:val="20"/>
        </w:trPr>
        <w:tc>
          <w:tcPr>
            <w:tcW w:w="1413" w:type="dxa"/>
            <w:shd w:val="clear" w:color="auto" w:fill="auto"/>
            <w:noWrap/>
            <w:vAlign w:val="center"/>
            <w:hideMark/>
          </w:tcPr>
          <w:p w14:paraId="6F07C6A8"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185D01B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63,063</w:t>
            </w:r>
          </w:p>
        </w:tc>
        <w:tc>
          <w:tcPr>
            <w:tcW w:w="1394" w:type="dxa"/>
            <w:shd w:val="clear" w:color="auto" w:fill="auto"/>
            <w:noWrap/>
            <w:vAlign w:val="center"/>
            <w:hideMark/>
          </w:tcPr>
          <w:p w14:paraId="43166AB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60,073</w:t>
            </w:r>
          </w:p>
        </w:tc>
        <w:tc>
          <w:tcPr>
            <w:tcW w:w="1394" w:type="dxa"/>
            <w:shd w:val="clear" w:color="auto" w:fill="auto"/>
            <w:noWrap/>
            <w:vAlign w:val="center"/>
            <w:hideMark/>
          </w:tcPr>
          <w:p w14:paraId="4E08EE0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751,221</w:t>
            </w:r>
          </w:p>
        </w:tc>
        <w:tc>
          <w:tcPr>
            <w:tcW w:w="1394" w:type="dxa"/>
            <w:shd w:val="clear" w:color="auto" w:fill="auto"/>
            <w:noWrap/>
            <w:vAlign w:val="center"/>
            <w:hideMark/>
          </w:tcPr>
          <w:p w14:paraId="479FA26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957,912</w:t>
            </w:r>
          </w:p>
        </w:tc>
        <w:tc>
          <w:tcPr>
            <w:tcW w:w="1394" w:type="dxa"/>
            <w:shd w:val="clear" w:color="auto" w:fill="auto"/>
            <w:noWrap/>
            <w:vAlign w:val="center"/>
            <w:hideMark/>
          </w:tcPr>
          <w:p w14:paraId="52266E4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468,953</w:t>
            </w:r>
          </w:p>
        </w:tc>
        <w:tc>
          <w:tcPr>
            <w:tcW w:w="1394" w:type="dxa"/>
            <w:shd w:val="clear" w:color="auto" w:fill="auto"/>
            <w:noWrap/>
            <w:vAlign w:val="center"/>
            <w:hideMark/>
          </w:tcPr>
          <w:p w14:paraId="2760CB3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301,222</w:t>
            </w:r>
          </w:p>
        </w:tc>
      </w:tr>
      <w:tr w:rsidR="00A00C97" w:rsidRPr="009E5255" w14:paraId="26B66E0E" w14:textId="77777777" w:rsidTr="004B2115">
        <w:trPr>
          <w:trHeight w:val="20"/>
        </w:trPr>
        <w:tc>
          <w:tcPr>
            <w:tcW w:w="1413" w:type="dxa"/>
            <w:shd w:val="clear" w:color="auto" w:fill="auto"/>
            <w:noWrap/>
            <w:vAlign w:val="center"/>
            <w:hideMark/>
          </w:tcPr>
          <w:p w14:paraId="494316DC"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2DD0C5F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64,300</w:t>
            </w:r>
          </w:p>
        </w:tc>
        <w:tc>
          <w:tcPr>
            <w:tcW w:w="1394" w:type="dxa"/>
            <w:shd w:val="clear" w:color="auto" w:fill="auto"/>
            <w:noWrap/>
            <w:vAlign w:val="center"/>
            <w:hideMark/>
          </w:tcPr>
          <w:p w14:paraId="3D46AE7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17,200</w:t>
            </w:r>
          </w:p>
        </w:tc>
        <w:tc>
          <w:tcPr>
            <w:tcW w:w="1394" w:type="dxa"/>
            <w:shd w:val="clear" w:color="auto" w:fill="auto"/>
            <w:noWrap/>
            <w:vAlign w:val="center"/>
            <w:hideMark/>
          </w:tcPr>
          <w:p w14:paraId="5B9F744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68,200</w:t>
            </w:r>
          </w:p>
        </w:tc>
        <w:tc>
          <w:tcPr>
            <w:tcW w:w="1394" w:type="dxa"/>
            <w:shd w:val="clear" w:color="auto" w:fill="auto"/>
            <w:noWrap/>
            <w:vAlign w:val="center"/>
            <w:hideMark/>
          </w:tcPr>
          <w:p w14:paraId="0F3D97D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80,600</w:t>
            </w:r>
          </w:p>
        </w:tc>
        <w:tc>
          <w:tcPr>
            <w:tcW w:w="1394" w:type="dxa"/>
            <w:shd w:val="clear" w:color="auto" w:fill="auto"/>
            <w:noWrap/>
            <w:vAlign w:val="center"/>
            <w:hideMark/>
          </w:tcPr>
          <w:p w14:paraId="48F72C8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83,400</w:t>
            </w:r>
          </w:p>
        </w:tc>
        <w:tc>
          <w:tcPr>
            <w:tcW w:w="1394" w:type="dxa"/>
            <w:shd w:val="clear" w:color="auto" w:fill="auto"/>
            <w:noWrap/>
            <w:vAlign w:val="center"/>
            <w:hideMark/>
          </w:tcPr>
          <w:p w14:paraId="4D7543C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813,700</w:t>
            </w:r>
          </w:p>
        </w:tc>
      </w:tr>
      <w:tr w:rsidR="00A00C97" w:rsidRPr="009E5255" w14:paraId="5BCE5E4F" w14:textId="77777777" w:rsidTr="004B2115">
        <w:trPr>
          <w:trHeight w:val="20"/>
        </w:trPr>
        <w:tc>
          <w:tcPr>
            <w:tcW w:w="1413" w:type="dxa"/>
            <w:shd w:val="clear" w:color="auto" w:fill="auto"/>
            <w:noWrap/>
            <w:vAlign w:val="center"/>
            <w:hideMark/>
          </w:tcPr>
          <w:p w14:paraId="3FA8E87A"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4DEB5E8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827,363</w:t>
            </w:r>
          </w:p>
        </w:tc>
        <w:tc>
          <w:tcPr>
            <w:tcW w:w="1394" w:type="dxa"/>
            <w:shd w:val="clear" w:color="auto" w:fill="auto"/>
            <w:noWrap/>
            <w:vAlign w:val="center"/>
            <w:hideMark/>
          </w:tcPr>
          <w:p w14:paraId="5996EC9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077,273</w:t>
            </w:r>
          </w:p>
        </w:tc>
        <w:tc>
          <w:tcPr>
            <w:tcW w:w="1394" w:type="dxa"/>
            <w:shd w:val="clear" w:color="auto" w:fill="auto"/>
            <w:noWrap/>
            <w:vAlign w:val="center"/>
            <w:hideMark/>
          </w:tcPr>
          <w:p w14:paraId="0E000F0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719,421</w:t>
            </w:r>
          </w:p>
        </w:tc>
        <w:tc>
          <w:tcPr>
            <w:tcW w:w="1394" w:type="dxa"/>
            <w:shd w:val="clear" w:color="auto" w:fill="auto"/>
            <w:noWrap/>
            <w:vAlign w:val="center"/>
            <w:hideMark/>
          </w:tcPr>
          <w:p w14:paraId="334CC6F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938,512</w:t>
            </w:r>
          </w:p>
        </w:tc>
        <w:tc>
          <w:tcPr>
            <w:tcW w:w="1394" w:type="dxa"/>
            <w:shd w:val="clear" w:color="auto" w:fill="auto"/>
            <w:noWrap/>
            <w:vAlign w:val="center"/>
            <w:hideMark/>
          </w:tcPr>
          <w:p w14:paraId="237A12F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552,353</w:t>
            </w:r>
          </w:p>
        </w:tc>
        <w:tc>
          <w:tcPr>
            <w:tcW w:w="1394" w:type="dxa"/>
            <w:shd w:val="clear" w:color="auto" w:fill="auto"/>
            <w:noWrap/>
            <w:vAlign w:val="center"/>
            <w:hideMark/>
          </w:tcPr>
          <w:p w14:paraId="1D36D67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8,114,922</w:t>
            </w:r>
          </w:p>
        </w:tc>
      </w:tr>
      <w:tr w:rsidR="00A00C97" w:rsidRPr="009E5255" w14:paraId="2FACFD8C" w14:textId="77777777" w:rsidTr="004B2115">
        <w:trPr>
          <w:trHeight w:val="20"/>
        </w:trPr>
        <w:tc>
          <w:tcPr>
            <w:tcW w:w="9776" w:type="dxa"/>
            <w:gridSpan w:val="7"/>
            <w:shd w:val="clear" w:color="auto" w:fill="auto"/>
            <w:noWrap/>
            <w:vAlign w:val="center"/>
            <w:hideMark/>
          </w:tcPr>
          <w:p w14:paraId="1704D6B1"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aclitaxel</w:t>
            </w:r>
          </w:p>
        </w:tc>
      </w:tr>
      <w:tr w:rsidR="00A00C97" w:rsidRPr="009E5255" w14:paraId="6C029F02" w14:textId="77777777" w:rsidTr="004B2115">
        <w:trPr>
          <w:trHeight w:val="20"/>
        </w:trPr>
        <w:tc>
          <w:tcPr>
            <w:tcW w:w="1413" w:type="dxa"/>
            <w:shd w:val="clear" w:color="auto" w:fill="auto"/>
            <w:noWrap/>
            <w:vAlign w:val="center"/>
            <w:hideMark/>
          </w:tcPr>
          <w:p w14:paraId="1A87B502"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6337DCB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176,470</w:t>
            </w:r>
          </w:p>
        </w:tc>
        <w:tc>
          <w:tcPr>
            <w:tcW w:w="1394" w:type="dxa"/>
            <w:shd w:val="clear" w:color="auto" w:fill="auto"/>
            <w:noWrap/>
            <w:vAlign w:val="center"/>
            <w:hideMark/>
          </w:tcPr>
          <w:p w14:paraId="711AAA1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597,299</w:t>
            </w:r>
          </w:p>
        </w:tc>
        <w:tc>
          <w:tcPr>
            <w:tcW w:w="1394" w:type="dxa"/>
            <w:shd w:val="clear" w:color="auto" w:fill="auto"/>
            <w:noWrap/>
            <w:vAlign w:val="center"/>
            <w:hideMark/>
          </w:tcPr>
          <w:p w14:paraId="26FC709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365,693</w:t>
            </w:r>
          </w:p>
        </w:tc>
        <w:tc>
          <w:tcPr>
            <w:tcW w:w="1394" w:type="dxa"/>
            <w:shd w:val="clear" w:color="auto" w:fill="auto"/>
            <w:noWrap/>
            <w:vAlign w:val="center"/>
            <w:hideMark/>
          </w:tcPr>
          <w:p w14:paraId="3D779C0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446,011</w:t>
            </w:r>
          </w:p>
        </w:tc>
        <w:tc>
          <w:tcPr>
            <w:tcW w:w="1394" w:type="dxa"/>
            <w:shd w:val="clear" w:color="auto" w:fill="auto"/>
            <w:noWrap/>
            <w:vAlign w:val="center"/>
            <w:hideMark/>
          </w:tcPr>
          <w:p w14:paraId="30A9B69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165,685</w:t>
            </w:r>
          </w:p>
        </w:tc>
        <w:tc>
          <w:tcPr>
            <w:tcW w:w="1394" w:type="dxa"/>
            <w:shd w:val="clear" w:color="auto" w:fill="auto"/>
            <w:noWrap/>
            <w:vAlign w:val="center"/>
            <w:hideMark/>
          </w:tcPr>
          <w:p w14:paraId="79CDECC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751,158</w:t>
            </w:r>
          </w:p>
        </w:tc>
      </w:tr>
      <w:tr w:rsidR="00A00C97" w:rsidRPr="009E5255" w14:paraId="22DBC340" w14:textId="77777777" w:rsidTr="004B2115">
        <w:trPr>
          <w:trHeight w:val="20"/>
        </w:trPr>
        <w:tc>
          <w:tcPr>
            <w:tcW w:w="1413" w:type="dxa"/>
            <w:shd w:val="clear" w:color="auto" w:fill="auto"/>
            <w:noWrap/>
            <w:vAlign w:val="center"/>
            <w:hideMark/>
          </w:tcPr>
          <w:p w14:paraId="3B9AF973"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4360960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855,010</w:t>
            </w:r>
          </w:p>
        </w:tc>
        <w:tc>
          <w:tcPr>
            <w:tcW w:w="1394" w:type="dxa"/>
            <w:shd w:val="clear" w:color="auto" w:fill="auto"/>
            <w:noWrap/>
            <w:vAlign w:val="center"/>
            <w:hideMark/>
          </w:tcPr>
          <w:p w14:paraId="6B678D6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434,830</w:t>
            </w:r>
          </w:p>
        </w:tc>
        <w:tc>
          <w:tcPr>
            <w:tcW w:w="1394" w:type="dxa"/>
            <w:shd w:val="clear" w:color="auto" w:fill="auto"/>
            <w:noWrap/>
            <w:vAlign w:val="center"/>
            <w:hideMark/>
          </w:tcPr>
          <w:p w14:paraId="7EA8E84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747,840</w:t>
            </w:r>
          </w:p>
        </w:tc>
        <w:tc>
          <w:tcPr>
            <w:tcW w:w="1394" w:type="dxa"/>
            <w:shd w:val="clear" w:color="auto" w:fill="auto"/>
            <w:noWrap/>
            <w:vAlign w:val="center"/>
            <w:hideMark/>
          </w:tcPr>
          <w:p w14:paraId="30E4FF9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04,430</w:t>
            </w:r>
          </w:p>
        </w:tc>
        <w:tc>
          <w:tcPr>
            <w:tcW w:w="1394" w:type="dxa"/>
            <w:shd w:val="clear" w:color="auto" w:fill="auto"/>
            <w:noWrap/>
            <w:vAlign w:val="center"/>
            <w:hideMark/>
          </w:tcPr>
          <w:p w14:paraId="5C2DCBB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556,150</w:t>
            </w:r>
          </w:p>
        </w:tc>
        <w:tc>
          <w:tcPr>
            <w:tcW w:w="1394" w:type="dxa"/>
            <w:shd w:val="clear" w:color="auto" w:fill="auto"/>
            <w:noWrap/>
            <w:vAlign w:val="center"/>
            <w:hideMark/>
          </w:tcPr>
          <w:p w14:paraId="63ED54D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898,260</w:t>
            </w:r>
          </w:p>
        </w:tc>
      </w:tr>
      <w:tr w:rsidR="00A00C97" w:rsidRPr="009E5255" w14:paraId="288BE5E9" w14:textId="77777777" w:rsidTr="004B2115">
        <w:trPr>
          <w:trHeight w:val="20"/>
        </w:trPr>
        <w:tc>
          <w:tcPr>
            <w:tcW w:w="1413" w:type="dxa"/>
            <w:shd w:val="clear" w:color="auto" w:fill="auto"/>
            <w:noWrap/>
            <w:vAlign w:val="center"/>
            <w:hideMark/>
          </w:tcPr>
          <w:p w14:paraId="63DE224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5BD4CD5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031,480</w:t>
            </w:r>
          </w:p>
        </w:tc>
        <w:tc>
          <w:tcPr>
            <w:tcW w:w="1394" w:type="dxa"/>
            <w:shd w:val="clear" w:color="auto" w:fill="auto"/>
            <w:noWrap/>
            <w:vAlign w:val="center"/>
            <w:hideMark/>
          </w:tcPr>
          <w:p w14:paraId="0DD63F2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032,129</w:t>
            </w:r>
          </w:p>
        </w:tc>
        <w:tc>
          <w:tcPr>
            <w:tcW w:w="1394" w:type="dxa"/>
            <w:shd w:val="clear" w:color="auto" w:fill="auto"/>
            <w:noWrap/>
            <w:vAlign w:val="center"/>
            <w:hideMark/>
          </w:tcPr>
          <w:p w14:paraId="6F4165A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113,533</w:t>
            </w:r>
          </w:p>
        </w:tc>
        <w:tc>
          <w:tcPr>
            <w:tcW w:w="1394" w:type="dxa"/>
            <w:shd w:val="clear" w:color="auto" w:fill="auto"/>
            <w:noWrap/>
            <w:vAlign w:val="center"/>
            <w:hideMark/>
          </w:tcPr>
          <w:p w14:paraId="3AE5912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750,441</w:t>
            </w:r>
          </w:p>
        </w:tc>
        <w:tc>
          <w:tcPr>
            <w:tcW w:w="1394" w:type="dxa"/>
            <w:shd w:val="clear" w:color="auto" w:fill="auto"/>
            <w:noWrap/>
            <w:vAlign w:val="center"/>
            <w:hideMark/>
          </w:tcPr>
          <w:p w14:paraId="13FD9AB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721,835</w:t>
            </w:r>
          </w:p>
        </w:tc>
        <w:tc>
          <w:tcPr>
            <w:tcW w:w="1394" w:type="dxa"/>
            <w:shd w:val="clear" w:color="auto" w:fill="auto"/>
            <w:noWrap/>
            <w:vAlign w:val="center"/>
            <w:hideMark/>
          </w:tcPr>
          <w:p w14:paraId="0324743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9,649,418</w:t>
            </w:r>
          </w:p>
        </w:tc>
      </w:tr>
      <w:tr w:rsidR="00A00C97" w:rsidRPr="009E5255" w14:paraId="065D9992" w14:textId="77777777" w:rsidTr="004B2115">
        <w:trPr>
          <w:trHeight w:val="20"/>
        </w:trPr>
        <w:tc>
          <w:tcPr>
            <w:tcW w:w="9776" w:type="dxa"/>
            <w:gridSpan w:val="7"/>
            <w:shd w:val="clear" w:color="auto" w:fill="auto"/>
            <w:noWrap/>
            <w:vAlign w:val="center"/>
            <w:hideMark/>
          </w:tcPr>
          <w:p w14:paraId="19FFD365"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anitumumab</w:t>
            </w:r>
          </w:p>
        </w:tc>
      </w:tr>
      <w:tr w:rsidR="00A00C97" w:rsidRPr="009E5255" w14:paraId="1E607225" w14:textId="77777777" w:rsidTr="004B2115">
        <w:trPr>
          <w:trHeight w:val="20"/>
        </w:trPr>
        <w:tc>
          <w:tcPr>
            <w:tcW w:w="1413" w:type="dxa"/>
            <w:shd w:val="clear" w:color="auto" w:fill="auto"/>
            <w:noWrap/>
            <w:vAlign w:val="center"/>
            <w:hideMark/>
          </w:tcPr>
          <w:p w14:paraId="4FD91B4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56F8573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74,453</w:t>
            </w:r>
          </w:p>
        </w:tc>
        <w:tc>
          <w:tcPr>
            <w:tcW w:w="1394" w:type="dxa"/>
            <w:shd w:val="clear" w:color="auto" w:fill="auto"/>
            <w:noWrap/>
            <w:vAlign w:val="center"/>
            <w:hideMark/>
          </w:tcPr>
          <w:p w14:paraId="1036024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04,729</w:t>
            </w:r>
          </w:p>
        </w:tc>
        <w:tc>
          <w:tcPr>
            <w:tcW w:w="1394" w:type="dxa"/>
            <w:shd w:val="clear" w:color="auto" w:fill="auto"/>
            <w:noWrap/>
            <w:vAlign w:val="center"/>
            <w:hideMark/>
          </w:tcPr>
          <w:p w14:paraId="0302A4A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12,760</w:t>
            </w:r>
          </w:p>
        </w:tc>
        <w:tc>
          <w:tcPr>
            <w:tcW w:w="1394" w:type="dxa"/>
            <w:shd w:val="clear" w:color="auto" w:fill="auto"/>
            <w:noWrap/>
            <w:vAlign w:val="center"/>
            <w:hideMark/>
          </w:tcPr>
          <w:p w14:paraId="1773775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22,171</w:t>
            </w:r>
          </w:p>
        </w:tc>
        <w:tc>
          <w:tcPr>
            <w:tcW w:w="1394" w:type="dxa"/>
            <w:shd w:val="clear" w:color="auto" w:fill="auto"/>
            <w:noWrap/>
            <w:vAlign w:val="center"/>
            <w:hideMark/>
          </w:tcPr>
          <w:p w14:paraId="43B6ABF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32,240</w:t>
            </w:r>
          </w:p>
        </w:tc>
        <w:tc>
          <w:tcPr>
            <w:tcW w:w="1394" w:type="dxa"/>
            <w:shd w:val="clear" w:color="auto" w:fill="auto"/>
            <w:noWrap/>
            <w:vAlign w:val="center"/>
            <w:hideMark/>
          </w:tcPr>
          <w:p w14:paraId="51F0CFC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346,353</w:t>
            </w:r>
          </w:p>
        </w:tc>
      </w:tr>
      <w:tr w:rsidR="00A00C97" w:rsidRPr="009E5255" w14:paraId="0C1584D1" w14:textId="77777777" w:rsidTr="004B2115">
        <w:trPr>
          <w:trHeight w:val="20"/>
        </w:trPr>
        <w:tc>
          <w:tcPr>
            <w:tcW w:w="1413" w:type="dxa"/>
            <w:shd w:val="clear" w:color="auto" w:fill="auto"/>
            <w:noWrap/>
            <w:vAlign w:val="center"/>
            <w:hideMark/>
          </w:tcPr>
          <w:p w14:paraId="7507AF48"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42DC660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03,200</w:t>
            </w:r>
          </w:p>
        </w:tc>
        <w:tc>
          <w:tcPr>
            <w:tcW w:w="1394" w:type="dxa"/>
            <w:shd w:val="clear" w:color="auto" w:fill="auto"/>
            <w:noWrap/>
            <w:vAlign w:val="center"/>
            <w:hideMark/>
          </w:tcPr>
          <w:p w14:paraId="1C43D52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33,000</w:t>
            </w:r>
          </w:p>
        </w:tc>
        <w:tc>
          <w:tcPr>
            <w:tcW w:w="1394" w:type="dxa"/>
            <w:shd w:val="clear" w:color="auto" w:fill="auto"/>
            <w:noWrap/>
            <w:vAlign w:val="center"/>
            <w:hideMark/>
          </w:tcPr>
          <w:p w14:paraId="7155A14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70,600</w:t>
            </w:r>
          </w:p>
        </w:tc>
        <w:tc>
          <w:tcPr>
            <w:tcW w:w="1394" w:type="dxa"/>
            <w:shd w:val="clear" w:color="auto" w:fill="auto"/>
            <w:noWrap/>
            <w:vAlign w:val="center"/>
            <w:hideMark/>
          </w:tcPr>
          <w:p w14:paraId="7D19AFC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04,700</w:t>
            </w:r>
          </w:p>
        </w:tc>
        <w:tc>
          <w:tcPr>
            <w:tcW w:w="1394" w:type="dxa"/>
            <w:shd w:val="clear" w:color="auto" w:fill="auto"/>
            <w:noWrap/>
            <w:vAlign w:val="center"/>
            <w:hideMark/>
          </w:tcPr>
          <w:p w14:paraId="5D7A71E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52,000</w:t>
            </w:r>
          </w:p>
        </w:tc>
        <w:tc>
          <w:tcPr>
            <w:tcW w:w="1394" w:type="dxa"/>
            <w:shd w:val="clear" w:color="auto" w:fill="auto"/>
            <w:noWrap/>
            <w:vAlign w:val="center"/>
            <w:hideMark/>
          </w:tcPr>
          <w:p w14:paraId="3D6FFBA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63,500</w:t>
            </w:r>
          </w:p>
        </w:tc>
      </w:tr>
      <w:tr w:rsidR="00A00C97" w:rsidRPr="009E5255" w14:paraId="1F80A97A" w14:textId="77777777" w:rsidTr="004B2115">
        <w:trPr>
          <w:trHeight w:val="20"/>
        </w:trPr>
        <w:tc>
          <w:tcPr>
            <w:tcW w:w="1413" w:type="dxa"/>
            <w:shd w:val="clear" w:color="auto" w:fill="auto"/>
            <w:noWrap/>
            <w:vAlign w:val="center"/>
            <w:hideMark/>
          </w:tcPr>
          <w:p w14:paraId="30950F48"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6178105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77,653</w:t>
            </w:r>
          </w:p>
        </w:tc>
        <w:tc>
          <w:tcPr>
            <w:tcW w:w="1394" w:type="dxa"/>
            <w:shd w:val="clear" w:color="auto" w:fill="auto"/>
            <w:noWrap/>
            <w:vAlign w:val="center"/>
            <w:hideMark/>
          </w:tcPr>
          <w:p w14:paraId="561731D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37,729</w:t>
            </w:r>
          </w:p>
        </w:tc>
        <w:tc>
          <w:tcPr>
            <w:tcW w:w="1394" w:type="dxa"/>
            <w:shd w:val="clear" w:color="auto" w:fill="auto"/>
            <w:noWrap/>
            <w:vAlign w:val="center"/>
            <w:hideMark/>
          </w:tcPr>
          <w:p w14:paraId="52DF0DD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83,360</w:t>
            </w:r>
          </w:p>
        </w:tc>
        <w:tc>
          <w:tcPr>
            <w:tcW w:w="1394" w:type="dxa"/>
            <w:shd w:val="clear" w:color="auto" w:fill="auto"/>
            <w:noWrap/>
            <w:vAlign w:val="center"/>
            <w:hideMark/>
          </w:tcPr>
          <w:p w14:paraId="5222048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326,871</w:t>
            </w:r>
          </w:p>
        </w:tc>
        <w:tc>
          <w:tcPr>
            <w:tcW w:w="1394" w:type="dxa"/>
            <w:shd w:val="clear" w:color="auto" w:fill="auto"/>
            <w:noWrap/>
            <w:vAlign w:val="center"/>
            <w:hideMark/>
          </w:tcPr>
          <w:p w14:paraId="7E14CE0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84,240</w:t>
            </w:r>
          </w:p>
        </w:tc>
        <w:tc>
          <w:tcPr>
            <w:tcW w:w="1394" w:type="dxa"/>
            <w:shd w:val="clear" w:color="auto" w:fill="auto"/>
            <w:noWrap/>
            <w:vAlign w:val="center"/>
            <w:hideMark/>
          </w:tcPr>
          <w:p w14:paraId="7F31406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809,853</w:t>
            </w:r>
          </w:p>
        </w:tc>
      </w:tr>
      <w:tr w:rsidR="00A00C97" w:rsidRPr="009E5255" w14:paraId="639CC88C" w14:textId="77777777" w:rsidTr="004B2115">
        <w:trPr>
          <w:trHeight w:val="20"/>
        </w:trPr>
        <w:tc>
          <w:tcPr>
            <w:tcW w:w="9776" w:type="dxa"/>
            <w:gridSpan w:val="7"/>
            <w:shd w:val="clear" w:color="auto" w:fill="auto"/>
            <w:noWrap/>
            <w:vAlign w:val="center"/>
            <w:hideMark/>
          </w:tcPr>
          <w:p w14:paraId="25F2831D"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embrolizumab</w:t>
            </w:r>
          </w:p>
        </w:tc>
      </w:tr>
      <w:tr w:rsidR="00A00C97" w:rsidRPr="009E5255" w14:paraId="73F08A05" w14:textId="77777777" w:rsidTr="004B2115">
        <w:trPr>
          <w:trHeight w:val="20"/>
        </w:trPr>
        <w:tc>
          <w:tcPr>
            <w:tcW w:w="1413" w:type="dxa"/>
            <w:shd w:val="clear" w:color="auto" w:fill="auto"/>
            <w:noWrap/>
            <w:vAlign w:val="center"/>
            <w:hideMark/>
          </w:tcPr>
          <w:p w14:paraId="10C69AF9"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2E33FC7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24,286</w:t>
            </w:r>
          </w:p>
        </w:tc>
        <w:tc>
          <w:tcPr>
            <w:tcW w:w="1394" w:type="dxa"/>
            <w:shd w:val="clear" w:color="auto" w:fill="auto"/>
            <w:noWrap/>
            <w:vAlign w:val="center"/>
            <w:hideMark/>
          </w:tcPr>
          <w:p w14:paraId="1B68B83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19,563</w:t>
            </w:r>
          </w:p>
        </w:tc>
        <w:tc>
          <w:tcPr>
            <w:tcW w:w="1394" w:type="dxa"/>
            <w:shd w:val="clear" w:color="auto" w:fill="auto"/>
            <w:noWrap/>
            <w:vAlign w:val="center"/>
            <w:hideMark/>
          </w:tcPr>
          <w:p w14:paraId="1B71150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05,856</w:t>
            </w:r>
          </w:p>
        </w:tc>
        <w:tc>
          <w:tcPr>
            <w:tcW w:w="1394" w:type="dxa"/>
            <w:shd w:val="clear" w:color="auto" w:fill="auto"/>
            <w:noWrap/>
            <w:vAlign w:val="center"/>
            <w:hideMark/>
          </w:tcPr>
          <w:p w14:paraId="5C4002E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920,545</w:t>
            </w:r>
          </w:p>
        </w:tc>
        <w:tc>
          <w:tcPr>
            <w:tcW w:w="1394" w:type="dxa"/>
            <w:shd w:val="clear" w:color="auto" w:fill="auto"/>
            <w:noWrap/>
            <w:vAlign w:val="center"/>
            <w:hideMark/>
          </w:tcPr>
          <w:p w14:paraId="1EBC70E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76,924</w:t>
            </w:r>
          </w:p>
        </w:tc>
        <w:tc>
          <w:tcPr>
            <w:tcW w:w="1394" w:type="dxa"/>
            <w:shd w:val="clear" w:color="auto" w:fill="auto"/>
            <w:noWrap/>
            <w:vAlign w:val="center"/>
            <w:hideMark/>
          </w:tcPr>
          <w:p w14:paraId="3E44E42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247,174</w:t>
            </w:r>
          </w:p>
        </w:tc>
      </w:tr>
      <w:tr w:rsidR="00A00C97" w:rsidRPr="009E5255" w14:paraId="6C40F114" w14:textId="77777777" w:rsidTr="004B2115">
        <w:trPr>
          <w:trHeight w:val="20"/>
        </w:trPr>
        <w:tc>
          <w:tcPr>
            <w:tcW w:w="1413" w:type="dxa"/>
            <w:shd w:val="clear" w:color="auto" w:fill="auto"/>
            <w:noWrap/>
            <w:vAlign w:val="center"/>
            <w:hideMark/>
          </w:tcPr>
          <w:p w14:paraId="6DEBDF52"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0CE3303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89,000</w:t>
            </w:r>
          </w:p>
        </w:tc>
        <w:tc>
          <w:tcPr>
            <w:tcW w:w="1394" w:type="dxa"/>
            <w:shd w:val="clear" w:color="auto" w:fill="auto"/>
            <w:noWrap/>
            <w:vAlign w:val="center"/>
            <w:hideMark/>
          </w:tcPr>
          <w:p w14:paraId="02BDAFA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80,850</w:t>
            </w:r>
          </w:p>
        </w:tc>
        <w:tc>
          <w:tcPr>
            <w:tcW w:w="1394" w:type="dxa"/>
            <w:shd w:val="clear" w:color="auto" w:fill="auto"/>
            <w:noWrap/>
            <w:vAlign w:val="center"/>
            <w:hideMark/>
          </w:tcPr>
          <w:p w14:paraId="4209902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64,250</w:t>
            </w:r>
          </w:p>
        </w:tc>
        <w:tc>
          <w:tcPr>
            <w:tcW w:w="1394" w:type="dxa"/>
            <w:shd w:val="clear" w:color="auto" w:fill="auto"/>
            <w:noWrap/>
            <w:vAlign w:val="center"/>
            <w:hideMark/>
          </w:tcPr>
          <w:p w14:paraId="03EC489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06,350</w:t>
            </w:r>
          </w:p>
        </w:tc>
        <w:tc>
          <w:tcPr>
            <w:tcW w:w="1394" w:type="dxa"/>
            <w:shd w:val="clear" w:color="auto" w:fill="auto"/>
            <w:noWrap/>
            <w:vAlign w:val="center"/>
            <w:hideMark/>
          </w:tcPr>
          <w:p w14:paraId="1AA9B59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56,300</w:t>
            </w:r>
          </w:p>
        </w:tc>
        <w:tc>
          <w:tcPr>
            <w:tcW w:w="1394" w:type="dxa"/>
            <w:shd w:val="clear" w:color="auto" w:fill="auto"/>
            <w:noWrap/>
            <w:vAlign w:val="center"/>
            <w:hideMark/>
          </w:tcPr>
          <w:p w14:paraId="7BA7B7B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596,750</w:t>
            </w:r>
          </w:p>
        </w:tc>
      </w:tr>
      <w:tr w:rsidR="00A00C97" w:rsidRPr="009E5255" w14:paraId="06060679" w14:textId="77777777" w:rsidTr="004B2115">
        <w:trPr>
          <w:trHeight w:val="20"/>
        </w:trPr>
        <w:tc>
          <w:tcPr>
            <w:tcW w:w="1413" w:type="dxa"/>
            <w:shd w:val="clear" w:color="auto" w:fill="auto"/>
            <w:noWrap/>
            <w:vAlign w:val="center"/>
            <w:hideMark/>
          </w:tcPr>
          <w:p w14:paraId="126D6C4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0ADEA0F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313,286</w:t>
            </w:r>
          </w:p>
        </w:tc>
        <w:tc>
          <w:tcPr>
            <w:tcW w:w="1394" w:type="dxa"/>
            <w:shd w:val="clear" w:color="auto" w:fill="auto"/>
            <w:noWrap/>
            <w:vAlign w:val="center"/>
            <w:hideMark/>
          </w:tcPr>
          <w:p w14:paraId="19D171F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00,413</w:t>
            </w:r>
          </w:p>
        </w:tc>
        <w:tc>
          <w:tcPr>
            <w:tcW w:w="1394" w:type="dxa"/>
            <w:shd w:val="clear" w:color="auto" w:fill="auto"/>
            <w:noWrap/>
            <w:vAlign w:val="center"/>
            <w:hideMark/>
          </w:tcPr>
          <w:p w14:paraId="130E6CA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170,106</w:t>
            </w:r>
          </w:p>
        </w:tc>
        <w:tc>
          <w:tcPr>
            <w:tcW w:w="1394" w:type="dxa"/>
            <w:shd w:val="clear" w:color="auto" w:fill="auto"/>
            <w:noWrap/>
            <w:vAlign w:val="center"/>
            <w:hideMark/>
          </w:tcPr>
          <w:p w14:paraId="2B6AD43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626,895</w:t>
            </w:r>
          </w:p>
        </w:tc>
        <w:tc>
          <w:tcPr>
            <w:tcW w:w="1394" w:type="dxa"/>
            <w:shd w:val="clear" w:color="auto" w:fill="auto"/>
            <w:noWrap/>
            <w:vAlign w:val="center"/>
            <w:hideMark/>
          </w:tcPr>
          <w:p w14:paraId="3C5B95B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033,224</w:t>
            </w:r>
          </w:p>
        </w:tc>
        <w:tc>
          <w:tcPr>
            <w:tcW w:w="1394" w:type="dxa"/>
            <w:shd w:val="clear" w:color="auto" w:fill="auto"/>
            <w:noWrap/>
            <w:vAlign w:val="center"/>
            <w:hideMark/>
          </w:tcPr>
          <w:p w14:paraId="208AC07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843,924</w:t>
            </w:r>
          </w:p>
        </w:tc>
      </w:tr>
      <w:tr w:rsidR="00A00C97" w:rsidRPr="009E5255" w14:paraId="31569CA4" w14:textId="77777777" w:rsidTr="004B2115">
        <w:trPr>
          <w:trHeight w:val="20"/>
        </w:trPr>
        <w:tc>
          <w:tcPr>
            <w:tcW w:w="9776" w:type="dxa"/>
            <w:gridSpan w:val="7"/>
            <w:shd w:val="clear" w:color="auto" w:fill="auto"/>
            <w:noWrap/>
            <w:vAlign w:val="center"/>
            <w:hideMark/>
          </w:tcPr>
          <w:p w14:paraId="30330BC0"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emetrexed</w:t>
            </w:r>
          </w:p>
        </w:tc>
      </w:tr>
      <w:tr w:rsidR="00A00C97" w:rsidRPr="009E5255" w14:paraId="00AFE2DA" w14:textId="77777777" w:rsidTr="004B2115">
        <w:trPr>
          <w:trHeight w:val="20"/>
        </w:trPr>
        <w:tc>
          <w:tcPr>
            <w:tcW w:w="1413" w:type="dxa"/>
            <w:shd w:val="clear" w:color="auto" w:fill="auto"/>
            <w:noWrap/>
            <w:vAlign w:val="center"/>
            <w:hideMark/>
          </w:tcPr>
          <w:p w14:paraId="62C41BE3"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186ECB4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195,716</w:t>
            </w:r>
          </w:p>
        </w:tc>
        <w:tc>
          <w:tcPr>
            <w:tcW w:w="1394" w:type="dxa"/>
            <w:shd w:val="clear" w:color="auto" w:fill="auto"/>
            <w:noWrap/>
            <w:vAlign w:val="center"/>
            <w:hideMark/>
          </w:tcPr>
          <w:p w14:paraId="6D79274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59,868</w:t>
            </w:r>
          </w:p>
        </w:tc>
        <w:tc>
          <w:tcPr>
            <w:tcW w:w="1394" w:type="dxa"/>
            <w:shd w:val="clear" w:color="auto" w:fill="auto"/>
            <w:noWrap/>
            <w:vAlign w:val="center"/>
            <w:hideMark/>
          </w:tcPr>
          <w:p w14:paraId="5BE4A96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801,694</w:t>
            </w:r>
          </w:p>
        </w:tc>
        <w:tc>
          <w:tcPr>
            <w:tcW w:w="1394" w:type="dxa"/>
            <w:shd w:val="clear" w:color="auto" w:fill="auto"/>
            <w:noWrap/>
            <w:vAlign w:val="center"/>
            <w:hideMark/>
          </w:tcPr>
          <w:p w14:paraId="6E42DF4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659,937</w:t>
            </w:r>
          </w:p>
        </w:tc>
        <w:tc>
          <w:tcPr>
            <w:tcW w:w="1394" w:type="dxa"/>
            <w:shd w:val="clear" w:color="auto" w:fill="auto"/>
            <w:noWrap/>
            <w:vAlign w:val="center"/>
            <w:hideMark/>
          </w:tcPr>
          <w:p w14:paraId="167D90D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665,237</w:t>
            </w:r>
          </w:p>
        </w:tc>
        <w:tc>
          <w:tcPr>
            <w:tcW w:w="1394" w:type="dxa"/>
            <w:shd w:val="clear" w:color="auto" w:fill="auto"/>
            <w:noWrap/>
            <w:vAlign w:val="center"/>
            <w:hideMark/>
          </w:tcPr>
          <w:p w14:paraId="6A2AA2A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682,452</w:t>
            </w:r>
          </w:p>
        </w:tc>
      </w:tr>
      <w:tr w:rsidR="00A00C97" w:rsidRPr="009E5255" w14:paraId="4F39F1ED" w14:textId="77777777" w:rsidTr="004B2115">
        <w:trPr>
          <w:trHeight w:val="20"/>
        </w:trPr>
        <w:tc>
          <w:tcPr>
            <w:tcW w:w="1413" w:type="dxa"/>
            <w:shd w:val="clear" w:color="auto" w:fill="auto"/>
            <w:noWrap/>
            <w:vAlign w:val="center"/>
            <w:hideMark/>
          </w:tcPr>
          <w:p w14:paraId="769E7F69"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398AE48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88,800</w:t>
            </w:r>
          </w:p>
        </w:tc>
        <w:tc>
          <w:tcPr>
            <w:tcW w:w="1394" w:type="dxa"/>
            <w:shd w:val="clear" w:color="auto" w:fill="auto"/>
            <w:noWrap/>
            <w:vAlign w:val="center"/>
            <w:hideMark/>
          </w:tcPr>
          <w:p w14:paraId="206D8D9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44,500</w:t>
            </w:r>
          </w:p>
        </w:tc>
        <w:tc>
          <w:tcPr>
            <w:tcW w:w="1394" w:type="dxa"/>
            <w:shd w:val="clear" w:color="auto" w:fill="auto"/>
            <w:noWrap/>
            <w:vAlign w:val="center"/>
            <w:hideMark/>
          </w:tcPr>
          <w:p w14:paraId="25DED54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65,500</w:t>
            </w:r>
          </w:p>
        </w:tc>
        <w:tc>
          <w:tcPr>
            <w:tcW w:w="1394" w:type="dxa"/>
            <w:shd w:val="clear" w:color="auto" w:fill="auto"/>
            <w:noWrap/>
            <w:vAlign w:val="center"/>
            <w:hideMark/>
          </w:tcPr>
          <w:p w14:paraId="70A9717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83,800</w:t>
            </w:r>
          </w:p>
        </w:tc>
        <w:tc>
          <w:tcPr>
            <w:tcW w:w="1394" w:type="dxa"/>
            <w:shd w:val="clear" w:color="auto" w:fill="auto"/>
            <w:noWrap/>
            <w:vAlign w:val="center"/>
            <w:hideMark/>
          </w:tcPr>
          <w:p w14:paraId="2F73C10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217,400</w:t>
            </w:r>
          </w:p>
        </w:tc>
        <w:tc>
          <w:tcPr>
            <w:tcW w:w="1394" w:type="dxa"/>
            <w:shd w:val="clear" w:color="auto" w:fill="auto"/>
            <w:noWrap/>
            <w:vAlign w:val="center"/>
            <w:hideMark/>
          </w:tcPr>
          <w:p w14:paraId="06C1ADE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400,000</w:t>
            </w:r>
          </w:p>
        </w:tc>
      </w:tr>
      <w:tr w:rsidR="00A00C97" w:rsidRPr="009E5255" w14:paraId="69DBECEE" w14:textId="77777777" w:rsidTr="004B2115">
        <w:trPr>
          <w:trHeight w:val="20"/>
        </w:trPr>
        <w:tc>
          <w:tcPr>
            <w:tcW w:w="1413" w:type="dxa"/>
            <w:shd w:val="clear" w:color="auto" w:fill="auto"/>
            <w:noWrap/>
            <w:vAlign w:val="center"/>
            <w:hideMark/>
          </w:tcPr>
          <w:p w14:paraId="7D02FDF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76D5EA0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484,516</w:t>
            </w:r>
          </w:p>
        </w:tc>
        <w:tc>
          <w:tcPr>
            <w:tcW w:w="1394" w:type="dxa"/>
            <w:shd w:val="clear" w:color="auto" w:fill="auto"/>
            <w:noWrap/>
            <w:vAlign w:val="center"/>
            <w:hideMark/>
          </w:tcPr>
          <w:p w14:paraId="077F438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104,368</w:t>
            </w:r>
          </w:p>
        </w:tc>
        <w:tc>
          <w:tcPr>
            <w:tcW w:w="1394" w:type="dxa"/>
            <w:shd w:val="clear" w:color="auto" w:fill="auto"/>
            <w:noWrap/>
            <w:vAlign w:val="center"/>
            <w:hideMark/>
          </w:tcPr>
          <w:p w14:paraId="384EE5D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867,194</w:t>
            </w:r>
          </w:p>
        </w:tc>
        <w:tc>
          <w:tcPr>
            <w:tcW w:w="1394" w:type="dxa"/>
            <w:shd w:val="clear" w:color="auto" w:fill="auto"/>
            <w:noWrap/>
            <w:vAlign w:val="center"/>
            <w:hideMark/>
          </w:tcPr>
          <w:p w14:paraId="45D53C3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743,737</w:t>
            </w:r>
          </w:p>
        </w:tc>
        <w:tc>
          <w:tcPr>
            <w:tcW w:w="1394" w:type="dxa"/>
            <w:shd w:val="clear" w:color="auto" w:fill="auto"/>
            <w:noWrap/>
            <w:vAlign w:val="center"/>
            <w:hideMark/>
          </w:tcPr>
          <w:p w14:paraId="2074815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882,637</w:t>
            </w:r>
          </w:p>
        </w:tc>
        <w:tc>
          <w:tcPr>
            <w:tcW w:w="1394" w:type="dxa"/>
            <w:shd w:val="clear" w:color="auto" w:fill="auto"/>
            <w:noWrap/>
            <w:vAlign w:val="center"/>
            <w:hideMark/>
          </w:tcPr>
          <w:p w14:paraId="3091F11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082,452</w:t>
            </w:r>
          </w:p>
        </w:tc>
      </w:tr>
      <w:tr w:rsidR="00A00C97" w:rsidRPr="009E5255" w14:paraId="3F832CC6" w14:textId="77777777" w:rsidTr="004B2115">
        <w:trPr>
          <w:trHeight w:val="20"/>
        </w:trPr>
        <w:tc>
          <w:tcPr>
            <w:tcW w:w="9776" w:type="dxa"/>
            <w:gridSpan w:val="7"/>
            <w:shd w:val="clear" w:color="auto" w:fill="auto"/>
            <w:noWrap/>
            <w:vAlign w:val="center"/>
            <w:hideMark/>
          </w:tcPr>
          <w:p w14:paraId="351D48EB"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ertuzumab</w:t>
            </w:r>
          </w:p>
        </w:tc>
      </w:tr>
      <w:tr w:rsidR="00A00C97" w:rsidRPr="009E5255" w14:paraId="39604D19" w14:textId="77777777" w:rsidTr="004B2115">
        <w:trPr>
          <w:trHeight w:val="20"/>
        </w:trPr>
        <w:tc>
          <w:tcPr>
            <w:tcW w:w="1413" w:type="dxa"/>
            <w:shd w:val="clear" w:color="auto" w:fill="auto"/>
            <w:noWrap/>
            <w:vAlign w:val="center"/>
            <w:hideMark/>
          </w:tcPr>
          <w:p w14:paraId="265973C2"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50BAAC6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82,835</w:t>
            </w:r>
          </w:p>
        </w:tc>
        <w:tc>
          <w:tcPr>
            <w:tcW w:w="1394" w:type="dxa"/>
            <w:shd w:val="clear" w:color="auto" w:fill="auto"/>
            <w:noWrap/>
            <w:vAlign w:val="center"/>
            <w:hideMark/>
          </w:tcPr>
          <w:p w14:paraId="247587F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25,644</w:t>
            </w:r>
          </w:p>
        </w:tc>
        <w:tc>
          <w:tcPr>
            <w:tcW w:w="1394" w:type="dxa"/>
            <w:shd w:val="clear" w:color="auto" w:fill="auto"/>
            <w:noWrap/>
            <w:vAlign w:val="center"/>
            <w:hideMark/>
          </w:tcPr>
          <w:p w14:paraId="4BEF168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18,540</w:t>
            </w:r>
          </w:p>
        </w:tc>
        <w:tc>
          <w:tcPr>
            <w:tcW w:w="1394" w:type="dxa"/>
            <w:shd w:val="clear" w:color="auto" w:fill="auto"/>
            <w:noWrap/>
            <w:vAlign w:val="center"/>
            <w:hideMark/>
          </w:tcPr>
          <w:p w14:paraId="2E40318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466,395</w:t>
            </w:r>
          </w:p>
        </w:tc>
        <w:tc>
          <w:tcPr>
            <w:tcW w:w="1394" w:type="dxa"/>
            <w:shd w:val="clear" w:color="auto" w:fill="auto"/>
            <w:noWrap/>
            <w:vAlign w:val="center"/>
            <w:hideMark/>
          </w:tcPr>
          <w:p w14:paraId="6FB8E4E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208,056</w:t>
            </w:r>
          </w:p>
        </w:tc>
        <w:tc>
          <w:tcPr>
            <w:tcW w:w="1394" w:type="dxa"/>
            <w:shd w:val="clear" w:color="auto" w:fill="auto"/>
            <w:noWrap/>
            <w:vAlign w:val="center"/>
            <w:hideMark/>
          </w:tcPr>
          <w:p w14:paraId="2331679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201,470</w:t>
            </w:r>
          </w:p>
        </w:tc>
      </w:tr>
      <w:tr w:rsidR="00A00C97" w:rsidRPr="009E5255" w14:paraId="2AD13803" w14:textId="77777777" w:rsidTr="004B2115">
        <w:trPr>
          <w:trHeight w:val="20"/>
        </w:trPr>
        <w:tc>
          <w:tcPr>
            <w:tcW w:w="1413" w:type="dxa"/>
            <w:shd w:val="clear" w:color="auto" w:fill="auto"/>
            <w:noWrap/>
            <w:vAlign w:val="center"/>
            <w:hideMark/>
          </w:tcPr>
          <w:p w14:paraId="3E7A7CDE"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7C1520B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85,480</w:t>
            </w:r>
          </w:p>
        </w:tc>
        <w:tc>
          <w:tcPr>
            <w:tcW w:w="1394" w:type="dxa"/>
            <w:shd w:val="clear" w:color="auto" w:fill="auto"/>
            <w:noWrap/>
            <w:vAlign w:val="center"/>
            <w:hideMark/>
          </w:tcPr>
          <w:p w14:paraId="51961FE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108,000</w:t>
            </w:r>
          </w:p>
        </w:tc>
        <w:tc>
          <w:tcPr>
            <w:tcW w:w="1394" w:type="dxa"/>
            <w:shd w:val="clear" w:color="auto" w:fill="auto"/>
            <w:noWrap/>
            <w:vAlign w:val="center"/>
            <w:hideMark/>
          </w:tcPr>
          <w:p w14:paraId="07526C3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87,340</w:t>
            </w:r>
          </w:p>
        </w:tc>
        <w:tc>
          <w:tcPr>
            <w:tcW w:w="1394" w:type="dxa"/>
            <w:shd w:val="clear" w:color="auto" w:fill="auto"/>
            <w:noWrap/>
            <w:vAlign w:val="center"/>
            <w:hideMark/>
          </w:tcPr>
          <w:p w14:paraId="000EFDB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358,740</w:t>
            </w:r>
          </w:p>
        </w:tc>
        <w:tc>
          <w:tcPr>
            <w:tcW w:w="1394" w:type="dxa"/>
            <w:shd w:val="clear" w:color="auto" w:fill="auto"/>
            <w:noWrap/>
            <w:vAlign w:val="center"/>
            <w:hideMark/>
          </w:tcPr>
          <w:p w14:paraId="5A26EBC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86,340</w:t>
            </w:r>
          </w:p>
        </w:tc>
        <w:tc>
          <w:tcPr>
            <w:tcW w:w="1394" w:type="dxa"/>
            <w:shd w:val="clear" w:color="auto" w:fill="auto"/>
            <w:noWrap/>
            <w:vAlign w:val="center"/>
            <w:hideMark/>
          </w:tcPr>
          <w:p w14:paraId="22301CE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125,900</w:t>
            </w:r>
          </w:p>
        </w:tc>
      </w:tr>
      <w:tr w:rsidR="00A00C97" w:rsidRPr="009E5255" w14:paraId="53F9F06E" w14:textId="77777777" w:rsidTr="004B2115">
        <w:trPr>
          <w:trHeight w:val="20"/>
        </w:trPr>
        <w:tc>
          <w:tcPr>
            <w:tcW w:w="1413" w:type="dxa"/>
            <w:shd w:val="clear" w:color="auto" w:fill="auto"/>
            <w:noWrap/>
            <w:vAlign w:val="center"/>
            <w:hideMark/>
          </w:tcPr>
          <w:p w14:paraId="375E951F"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428B8B6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68,315</w:t>
            </w:r>
          </w:p>
        </w:tc>
        <w:tc>
          <w:tcPr>
            <w:tcW w:w="1394" w:type="dxa"/>
            <w:shd w:val="clear" w:color="auto" w:fill="auto"/>
            <w:noWrap/>
            <w:vAlign w:val="center"/>
            <w:hideMark/>
          </w:tcPr>
          <w:p w14:paraId="7E707AC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33,644</w:t>
            </w:r>
          </w:p>
        </w:tc>
        <w:tc>
          <w:tcPr>
            <w:tcW w:w="1394" w:type="dxa"/>
            <w:shd w:val="clear" w:color="auto" w:fill="auto"/>
            <w:noWrap/>
            <w:vAlign w:val="center"/>
            <w:hideMark/>
          </w:tcPr>
          <w:p w14:paraId="3C24497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05,880</w:t>
            </w:r>
          </w:p>
        </w:tc>
        <w:tc>
          <w:tcPr>
            <w:tcW w:w="1394" w:type="dxa"/>
            <w:shd w:val="clear" w:color="auto" w:fill="auto"/>
            <w:noWrap/>
            <w:vAlign w:val="center"/>
            <w:hideMark/>
          </w:tcPr>
          <w:p w14:paraId="5723343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825,135</w:t>
            </w:r>
          </w:p>
        </w:tc>
        <w:tc>
          <w:tcPr>
            <w:tcW w:w="1394" w:type="dxa"/>
            <w:shd w:val="clear" w:color="auto" w:fill="auto"/>
            <w:noWrap/>
            <w:vAlign w:val="center"/>
            <w:hideMark/>
          </w:tcPr>
          <w:p w14:paraId="7C9727F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894,396</w:t>
            </w:r>
          </w:p>
        </w:tc>
        <w:tc>
          <w:tcPr>
            <w:tcW w:w="1394" w:type="dxa"/>
            <w:shd w:val="clear" w:color="auto" w:fill="auto"/>
            <w:noWrap/>
            <w:vAlign w:val="center"/>
            <w:hideMark/>
          </w:tcPr>
          <w:p w14:paraId="4DE48CC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327,370</w:t>
            </w:r>
          </w:p>
        </w:tc>
      </w:tr>
      <w:tr w:rsidR="00A00C97" w:rsidRPr="009E5255" w14:paraId="587F515F" w14:textId="77777777" w:rsidTr="004B2115">
        <w:trPr>
          <w:trHeight w:val="20"/>
        </w:trPr>
        <w:tc>
          <w:tcPr>
            <w:tcW w:w="9776" w:type="dxa"/>
            <w:gridSpan w:val="7"/>
            <w:shd w:val="clear" w:color="auto" w:fill="auto"/>
            <w:noWrap/>
            <w:vAlign w:val="center"/>
            <w:hideMark/>
          </w:tcPr>
          <w:p w14:paraId="36899E01"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Pralatrexate</w:t>
            </w:r>
          </w:p>
        </w:tc>
      </w:tr>
      <w:tr w:rsidR="004B2115" w:rsidRPr="009E5255" w14:paraId="73985F54" w14:textId="77777777" w:rsidTr="004B2115">
        <w:trPr>
          <w:trHeight w:val="20"/>
        </w:trPr>
        <w:tc>
          <w:tcPr>
            <w:tcW w:w="1413" w:type="dxa"/>
            <w:shd w:val="clear" w:color="auto" w:fill="auto"/>
            <w:noWrap/>
            <w:vAlign w:val="center"/>
            <w:hideMark/>
          </w:tcPr>
          <w:p w14:paraId="27618E84" w14:textId="77777777" w:rsidR="004B2115" w:rsidRPr="009E5255" w:rsidRDefault="004B2115"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hideMark/>
          </w:tcPr>
          <w:p w14:paraId="64A53218" w14:textId="2EA6A4FB"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307FC23F" w14:textId="7EA9EED4"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304BCA92"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359</w:t>
            </w:r>
          </w:p>
        </w:tc>
        <w:tc>
          <w:tcPr>
            <w:tcW w:w="1394" w:type="dxa"/>
            <w:shd w:val="clear" w:color="auto" w:fill="auto"/>
            <w:noWrap/>
            <w:vAlign w:val="center"/>
            <w:hideMark/>
          </w:tcPr>
          <w:p w14:paraId="66A71B27"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770</w:t>
            </w:r>
          </w:p>
        </w:tc>
        <w:tc>
          <w:tcPr>
            <w:tcW w:w="1394" w:type="dxa"/>
            <w:shd w:val="clear" w:color="auto" w:fill="auto"/>
            <w:noWrap/>
            <w:vAlign w:val="center"/>
            <w:hideMark/>
          </w:tcPr>
          <w:p w14:paraId="33C99863"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3,748</w:t>
            </w:r>
          </w:p>
        </w:tc>
        <w:tc>
          <w:tcPr>
            <w:tcW w:w="1394" w:type="dxa"/>
            <w:shd w:val="clear" w:color="auto" w:fill="auto"/>
            <w:noWrap/>
            <w:vAlign w:val="center"/>
            <w:hideMark/>
          </w:tcPr>
          <w:p w14:paraId="57E7D30C"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0,877</w:t>
            </w:r>
          </w:p>
        </w:tc>
      </w:tr>
      <w:tr w:rsidR="004B2115" w:rsidRPr="009E5255" w14:paraId="2D829493" w14:textId="77777777" w:rsidTr="004B2115">
        <w:trPr>
          <w:trHeight w:val="20"/>
        </w:trPr>
        <w:tc>
          <w:tcPr>
            <w:tcW w:w="1413" w:type="dxa"/>
            <w:shd w:val="clear" w:color="auto" w:fill="auto"/>
            <w:noWrap/>
            <w:vAlign w:val="center"/>
            <w:hideMark/>
          </w:tcPr>
          <w:p w14:paraId="378E0FE7" w14:textId="77777777" w:rsidR="004B2115" w:rsidRPr="009E5255" w:rsidRDefault="004B2115"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hideMark/>
          </w:tcPr>
          <w:p w14:paraId="6004EA75" w14:textId="4A140FAB"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hideMark/>
          </w:tcPr>
          <w:p w14:paraId="37A366AB" w14:textId="583C47CE"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12A671A2"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980</w:t>
            </w:r>
          </w:p>
        </w:tc>
        <w:tc>
          <w:tcPr>
            <w:tcW w:w="1394" w:type="dxa"/>
            <w:shd w:val="clear" w:color="auto" w:fill="auto"/>
            <w:noWrap/>
            <w:vAlign w:val="center"/>
            <w:hideMark/>
          </w:tcPr>
          <w:p w14:paraId="16622095"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500</w:t>
            </w:r>
          </w:p>
        </w:tc>
        <w:tc>
          <w:tcPr>
            <w:tcW w:w="1394" w:type="dxa"/>
            <w:shd w:val="clear" w:color="auto" w:fill="auto"/>
            <w:noWrap/>
            <w:vAlign w:val="center"/>
            <w:hideMark/>
          </w:tcPr>
          <w:p w14:paraId="4D88A79B"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100</w:t>
            </w:r>
          </w:p>
        </w:tc>
        <w:tc>
          <w:tcPr>
            <w:tcW w:w="1394" w:type="dxa"/>
            <w:shd w:val="clear" w:color="auto" w:fill="auto"/>
            <w:noWrap/>
            <w:vAlign w:val="center"/>
            <w:hideMark/>
          </w:tcPr>
          <w:p w14:paraId="0E92B6FC" w14:textId="77777777" w:rsidR="004B2115" w:rsidRPr="009E5255" w:rsidRDefault="004B2115" w:rsidP="004B2115">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8,580</w:t>
            </w:r>
          </w:p>
        </w:tc>
      </w:tr>
      <w:tr w:rsidR="00A00C97" w:rsidRPr="009E5255" w14:paraId="31D04168" w14:textId="77777777" w:rsidTr="004B2115">
        <w:trPr>
          <w:trHeight w:val="20"/>
        </w:trPr>
        <w:tc>
          <w:tcPr>
            <w:tcW w:w="1413" w:type="dxa"/>
            <w:shd w:val="clear" w:color="auto" w:fill="auto"/>
            <w:noWrap/>
            <w:vAlign w:val="center"/>
            <w:hideMark/>
          </w:tcPr>
          <w:p w14:paraId="058A99A2"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3134813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464EF38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w:t>
            </w:r>
          </w:p>
        </w:tc>
        <w:tc>
          <w:tcPr>
            <w:tcW w:w="1394" w:type="dxa"/>
            <w:shd w:val="clear" w:color="auto" w:fill="auto"/>
            <w:noWrap/>
            <w:vAlign w:val="center"/>
            <w:hideMark/>
          </w:tcPr>
          <w:p w14:paraId="5DE0566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339</w:t>
            </w:r>
          </w:p>
        </w:tc>
        <w:tc>
          <w:tcPr>
            <w:tcW w:w="1394" w:type="dxa"/>
            <w:shd w:val="clear" w:color="auto" w:fill="auto"/>
            <w:noWrap/>
            <w:vAlign w:val="center"/>
            <w:hideMark/>
          </w:tcPr>
          <w:p w14:paraId="025EC22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270</w:t>
            </w:r>
          </w:p>
        </w:tc>
        <w:tc>
          <w:tcPr>
            <w:tcW w:w="1394" w:type="dxa"/>
            <w:shd w:val="clear" w:color="auto" w:fill="auto"/>
            <w:noWrap/>
            <w:vAlign w:val="center"/>
            <w:hideMark/>
          </w:tcPr>
          <w:p w14:paraId="0849F4E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9,848</w:t>
            </w:r>
          </w:p>
        </w:tc>
        <w:tc>
          <w:tcPr>
            <w:tcW w:w="1394" w:type="dxa"/>
            <w:shd w:val="clear" w:color="auto" w:fill="auto"/>
            <w:noWrap/>
            <w:vAlign w:val="center"/>
            <w:hideMark/>
          </w:tcPr>
          <w:p w14:paraId="1845335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9,457</w:t>
            </w:r>
          </w:p>
        </w:tc>
      </w:tr>
      <w:tr w:rsidR="00A00C97" w:rsidRPr="009E5255" w14:paraId="05AB9172" w14:textId="77777777" w:rsidTr="004B2115">
        <w:trPr>
          <w:trHeight w:val="20"/>
        </w:trPr>
        <w:tc>
          <w:tcPr>
            <w:tcW w:w="9776" w:type="dxa"/>
            <w:gridSpan w:val="7"/>
            <w:shd w:val="clear" w:color="auto" w:fill="auto"/>
            <w:noWrap/>
            <w:vAlign w:val="center"/>
            <w:hideMark/>
          </w:tcPr>
          <w:p w14:paraId="1D69FA14"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Raltitrexed</w:t>
            </w:r>
          </w:p>
        </w:tc>
      </w:tr>
      <w:tr w:rsidR="00A00C97" w:rsidRPr="009E5255" w14:paraId="379FCB8A" w14:textId="77777777" w:rsidTr="004B2115">
        <w:trPr>
          <w:trHeight w:val="20"/>
        </w:trPr>
        <w:tc>
          <w:tcPr>
            <w:tcW w:w="1413" w:type="dxa"/>
            <w:shd w:val="clear" w:color="auto" w:fill="auto"/>
            <w:noWrap/>
            <w:vAlign w:val="center"/>
            <w:hideMark/>
          </w:tcPr>
          <w:p w14:paraId="21F778C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2DE1288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13</w:t>
            </w:r>
          </w:p>
        </w:tc>
        <w:tc>
          <w:tcPr>
            <w:tcW w:w="1394" w:type="dxa"/>
            <w:shd w:val="clear" w:color="auto" w:fill="auto"/>
            <w:noWrap/>
            <w:vAlign w:val="center"/>
            <w:hideMark/>
          </w:tcPr>
          <w:p w14:paraId="31DC5DA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67</w:t>
            </w:r>
          </w:p>
        </w:tc>
        <w:tc>
          <w:tcPr>
            <w:tcW w:w="1394" w:type="dxa"/>
            <w:shd w:val="clear" w:color="auto" w:fill="auto"/>
            <w:noWrap/>
            <w:vAlign w:val="center"/>
            <w:hideMark/>
          </w:tcPr>
          <w:p w14:paraId="6E02B8D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27</w:t>
            </w:r>
          </w:p>
        </w:tc>
        <w:tc>
          <w:tcPr>
            <w:tcW w:w="1394" w:type="dxa"/>
            <w:shd w:val="clear" w:color="auto" w:fill="auto"/>
            <w:noWrap/>
            <w:vAlign w:val="center"/>
            <w:hideMark/>
          </w:tcPr>
          <w:p w14:paraId="797AAD8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66</w:t>
            </w:r>
          </w:p>
        </w:tc>
        <w:tc>
          <w:tcPr>
            <w:tcW w:w="1394" w:type="dxa"/>
            <w:shd w:val="clear" w:color="auto" w:fill="auto"/>
            <w:noWrap/>
            <w:vAlign w:val="center"/>
            <w:hideMark/>
          </w:tcPr>
          <w:p w14:paraId="7260990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28</w:t>
            </w:r>
          </w:p>
        </w:tc>
        <w:tc>
          <w:tcPr>
            <w:tcW w:w="1394" w:type="dxa"/>
            <w:shd w:val="clear" w:color="auto" w:fill="auto"/>
            <w:noWrap/>
            <w:vAlign w:val="center"/>
            <w:hideMark/>
          </w:tcPr>
          <w:p w14:paraId="7EDB217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601</w:t>
            </w:r>
          </w:p>
        </w:tc>
      </w:tr>
      <w:tr w:rsidR="00A00C97" w:rsidRPr="009E5255" w14:paraId="66659B7F" w14:textId="77777777" w:rsidTr="004B2115">
        <w:trPr>
          <w:trHeight w:val="20"/>
        </w:trPr>
        <w:tc>
          <w:tcPr>
            <w:tcW w:w="1413" w:type="dxa"/>
            <w:shd w:val="clear" w:color="auto" w:fill="auto"/>
            <w:noWrap/>
            <w:vAlign w:val="center"/>
            <w:hideMark/>
          </w:tcPr>
          <w:p w14:paraId="085049F9"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0B328AF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48</w:t>
            </w:r>
          </w:p>
        </w:tc>
        <w:tc>
          <w:tcPr>
            <w:tcW w:w="1394" w:type="dxa"/>
            <w:shd w:val="clear" w:color="auto" w:fill="auto"/>
            <w:noWrap/>
            <w:vAlign w:val="center"/>
            <w:hideMark/>
          </w:tcPr>
          <w:p w14:paraId="2D09A70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96</w:t>
            </w:r>
          </w:p>
        </w:tc>
        <w:tc>
          <w:tcPr>
            <w:tcW w:w="1394" w:type="dxa"/>
            <w:shd w:val="clear" w:color="auto" w:fill="auto"/>
            <w:noWrap/>
            <w:vAlign w:val="center"/>
            <w:hideMark/>
          </w:tcPr>
          <w:p w14:paraId="6658AE9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88</w:t>
            </w:r>
          </w:p>
        </w:tc>
        <w:tc>
          <w:tcPr>
            <w:tcW w:w="1394" w:type="dxa"/>
            <w:shd w:val="clear" w:color="auto" w:fill="auto"/>
            <w:noWrap/>
            <w:vAlign w:val="center"/>
            <w:hideMark/>
          </w:tcPr>
          <w:p w14:paraId="732E15B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00</w:t>
            </w:r>
          </w:p>
        </w:tc>
        <w:tc>
          <w:tcPr>
            <w:tcW w:w="1394" w:type="dxa"/>
            <w:shd w:val="clear" w:color="auto" w:fill="auto"/>
            <w:noWrap/>
            <w:vAlign w:val="center"/>
            <w:hideMark/>
          </w:tcPr>
          <w:p w14:paraId="4A04F9C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12</w:t>
            </w:r>
          </w:p>
        </w:tc>
        <w:tc>
          <w:tcPr>
            <w:tcW w:w="1394" w:type="dxa"/>
            <w:shd w:val="clear" w:color="auto" w:fill="auto"/>
            <w:noWrap/>
            <w:vAlign w:val="center"/>
            <w:hideMark/>
          </w:tcPr>
          <w:p w14:paraId="3BEF4CE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44</w:t>
            </w:r>
          </w:p>
        </w:tc>
      </w:tr>
      <w:tr w:rsidR="00A00C97" w:rsidRPr="009E5255" w14:paraId="12EE27EC" w14:textId="77777777" w:rsidTr="004B2115">
        <w:trPr>
          <w:trHeight w:val="20"/>
        </w:trPr>
        <w:tc>
          <w:tcPr>
            <w:tcW w:w="1413" w:type="dxa"/>
            <w:shd w:val="clear" w:color="auto" w:fill="auto"/>
            <w:noWrap/>
            <w:vAlign w:val="center"/>
            <w:hideMark/>
          </w:tcPr>
          <w:p w14:paraId="630B3AB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40D867A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61</w:t>
            </w:r>
          </w:p>
        </w:tc>
        <w:tc>
          <w:tcPr>
            <w:tcW w:w="1394" w:type="dxa"/>
            <w:shd w:val="clear" w:color="auto" w:fill="auto"/>
            <w:noWrap/>
            <w:vAlign w:val="center"/>
            <w:hideMark/>
          </w:tcPr>
          <w:p w14:paraId="490E58F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363</w:t>
            </w:r>
          </w:p>
        </w:tc>
        <w:tc>
          <w:tcPr>
            <w:tcW w:w="1394" w:type="dxa"/>
            <w:shd w:val="clear" w:color="auto" w:fill="auto"/>
            <w:noWrap/>
            <w:vAlign w:val="center"/>
            <w:hideMark/>
          </w:tcPr>
          <w:p w14:paraId="46773AD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15</w:t>
            </w:r>
          </w:p>
        </w:tc>
        <w:tc>
          <w:tcPr>
            <w:tcW w:w="1394" w:type="dxa"/>
            <w:shd w:val="clear" w:color="auto" w:fill="auto"/>
            <w:noWrap/>
            <w:vAlign w:val="center"/>
            <w:hideMark/>
          </w:tcPr>
          <w:p w14:paraId="67193EC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66</w:t>
            </w:r>
          </w:p>
        </w:tc>
        <w:tc>
          <w:tcPr>
            <w:tcW w:w="1394" w:type="dxa"/>
            <w:shd w:val="clear" w:color="auto" w:fill="auto"/>
            <w:noWrap/>
            <w:vAlign w:val="center"/>
            <w:hideMark/>
          </w:tcPr>
          <w:p w14:paraId="4E89DE4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40</w:t>
            </w:r>
          </w:p>
        </w:tc>
        <w:tc>
          <w:tcPr>
            <w:tcW w:w="1394" w:type="dxa"/>
            <w:shd w:val="clear" w:color="auto" w:fill="auto"/>
            <w:noWrap/>
            <w:vAlign w:val="center"/>
            <w:hideMark/>
          </w:tcPr>
          <w:p w14:paraId="1A2184B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745</w:t>
            </w:r>
          </w:p>
        </w:tc>
      </w:tr>
      <w:tr w:rsidR="00A00C97" w:rsidRPr="009E5255" w14:paraId="6585848C" w14:textId="77777777" w:rsidTr="004B2115">
        <w:trPr>
          <w:trHeight w:val="20"/>
        </w:trPr>
        <w:tc>
          <w:tcPr>
            <w:tcW w:w="9776" w:type="dxa"/>
            <w:gridSpan w:val="7"/>
            <w:shd w:val="clear" w:color="auto" w:fill="auto"/>
            <w:noWrap/>
            <w:vAlign w:val="center"/>
            <w:hideMark/>
          </w:tcPr>
          <w:p w14:paraId="557E335E"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Rituximab</w:t>
            </w:r>
          </w:p>
        </w:tc>
      </w:tr>
      <w:tr w:rsidR="00A00C97" w:rsidRPr="009E5255" w14:paraId="0C49F4FD" w14:textId="77777777" w:rsidTr="004B2115">
        <w:trPr>
          <w:trHeight w:val="20"/>
        </w:trPr>
        <w:tc>
          <w:tcPr>
            <w:tcW w:w="1413" w:type="dxa"/>
            <w:shd w:val="clear" w:color="auto" w:fill="auto"/>
            <w:noWrap/>
            <w:vAlign w:val="center"/>
            <w:hideMark/>
          </w:tcPr>
          <w:p w14:paraId="4E3AE22C"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4403A0B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752,980</w:t>
            </w:r>
          </w:p>
        </w:tc>
        <w:tc>
          <w:tcPr>
            <w:tcW w:w="1394" w:type="dxa"/>
            <w:shd w:val="clear" w:color="auto" w:fill="auto"/>
            <w:noWrap/>
            <w:vAlign w:val="center"/>
            <w:hideMark/>
          </w:tcPr>
          <w:p w14:paraId="5A39EB3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600,110</w:t>
            </w:r>
          </w:p>
        </w:tc>
        <w:tc>
          <w:tcPr>
            <w:tcW w:w="1394" w:type="dxa"/>
            <w:shd w:val="clear" w:color="auto" w:fill="auto"/>
            <w:noWrap/>
            <w:vAlign w:val="center"/>
            <w:hideMark/>
          </w:tcPr>
          <w:p w14:paraId="7B02840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304,794</w:t>
            </w:r>
          </w:p>
        </w:tc>
        <w:tc>
          <w:tcPr>
            <w:tcW w:w="1394" w:type="dxa"/>
            <w:shd w:val="clear" w:color="auto" w:fill="auto"/>
            <w:noWrap/>
            <w:vAlign w:val="center"/>
            <w:hideMark/>
          </w:tcPr>
          <w:p w14:paraId="2A90374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296,844</w:t>
            </w:r>
          </w:p>
        </w:tc>
        <w:tc>
          <w:tcPr>
            <w:tcW w:w="1394" w:type="dxa"/>
            <w:shd w:val="clear" w:color="auto" w:fill="auto"/>
            <w:noWrap/>
            <w:vAlign w:val="center"/>
            <w:hideMark/>
          </w:tcPr>
          <w:p w14:paraId="79A612F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9,620,086</w:t>
            </w:r>
          </w:p>
        </w:tc>
        <w:tc>
          <w:tcPr>
            <w:tcW w:w="1394" w:type="dxa"/>
            <w:shd w:val="clear" w:color="auto" w:fill="auto"/>
            <w:noWrap/>
            <w:vAlign w:val="center"/>
            <w:hideMark/>
          </w:tcPr>
          <w:p w14:paraId="7333261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9,574,814</w:t>
            </w:r>
          </w:p>
        </w:tc>
      </w:tr>
      <w:tr w:rsidR="00A00C97" w:rsidRPr="009E5255" w14:paraId="2E2D3C74" w14:textId="77777777" w:rsidTr="004B2115">
        <w:trPr>
          <w:trHeight w:val="20"/>
        </w:trPr>
        <w:tc>
          <w:tcPr>
            <w:tcW w:w="1413" w:type="dxa"/>
            <w:shd w:val="clear" w:color="auto" w:fill="auto"/>
            <w:noWrap/>
            <w:vAlign w:val="center"/>
            <w:hideMark/>
          </w:tcPr>
          <w:p w14:paraId="0C484848"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4C09B8B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787,800</w:t>
            </w:r>
          </w:p>
        </w:tc>
        <w:tc>
          <w:tcPr>
            <w:tcW w:w="1394" w:type="dxa"/>
            <w:shd w:val="clear" w:color="auto" w:fill="auto"/>
            <w:noWrap/>
            <w:vAlign w:val="center"/>
            <w:hideMark/>
          </w:tcPr>
          <w:p w14:paraId="2C01088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765,800</w:t>
            </w:r>
          </w:p>
        </w:tc>
        <w:tc>
          <w:tcPr>
            <w:tcW w:w="1394" w:type="dxa"/>
            <w:shd w:val="clear" w:color="auto" w:fill="auto"/>
            <w:noWrap/>
            <w:vAlign w:val="center"/>
            <w:hideMark/>
          </w:tcPr>
          <w:p w14:paraId="3EB1AD3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7,039,800</w:t>
            </w:r>
          </w:p>
        </w:tc>
        <w:tc>
          <w:tcPr>
            <w:tcW w:w="1394" w:type="dxa"/>
            <w:shd w:val="clear" w:color="auto" w:fill="auto"/>
            <w:noWrap/>
            <w:vAlign w:val="center"/>
            <w:hideMark/>
          </w:tcPr>
          <w:p w14:paraId="414DEB7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379,100</w:t>
            </w:r>
          </w:p>
        </w:tc>
        <w:tc>
          <w:tcPr>
            <w:tcW w:w="1394" w:type="dxa"/>
            <w:shd w:val="clear" w:color="auto" w:fill="auto"/>
            <w:noWrap/>
            <w:vAlign w:val="center"/>
            <w:hideMark/>
          </w:tcPr>
          <w:p w14:paraId="654F3D0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747,100</w:t>
            </w:r>
          </w:p>
        </w:tc>
        <w:tc>
          <w:tcPr>
            <w:tcW w:w="1394" w:type="dxa"/>
            <w:shd w:val="clear" w:color="auto" w:fill="auto"/>
            <w:noWrap/>
            <w:vAlign w:val="center"/>
            <w:hideMark/>
          </w:tcPr>
          <w:p w14:paraId="2BE5E92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6,719,600</w:t>
            </w:r>
          </w:p>
        </w:tc>
      </w:tr>
      <w:tr w:rsidR="00A00C97" w:rsidRPr="009E5255" w14:paraId="2FDE2512" w14:textId="77777777" w:rsidTr="004B2115">
        <w:trPr>
          <w:trHeight w:val="20"/>
        </w:trPr>
        <w:tc>
          <w:tcPr>
            <w:tcW w:w="1413" w:type="dxa"/>
            <w:shd w:val="clear" w:color="auto" w:fill="auto"/>
            <w:noWrap/>
            <w:vAlign w:val="center"/>
            <w:hideMark/>
          </w:tcPr>
          <w:p w14:paraId="1875011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5BB785C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8,540,780</w:t>
            </w:r>
          </w:p>
        </w:tc>
        <w:tc>
          <w:tcPr>
            <w:tcW w:w="1394" w:type="dxa"/>
            <w:shd w:val="clear" w:color="auto" w:fill="auto"/>
            <w:noWrap/>
            <w:vAlign w:val="center"/>
            <w:hideMark/>
          </w:tcPr>
          <w:p w14:paraId="2A93120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8,365,910</w:t>
            </w:r>
          </w:p>
        </w:tc>
        <w:tc>
          <w:tcPr>
            <w:tcW w:w="1394" w:type="dxa"/>
            <w:shd w:val="clear" w:color="auto" w:fill="auto"/>
            <w:noWrap/>
            <w:vAlign w:val="center"/>
            <w:hideMark/>
          </w:tcPr>
          <w:p w14:paraId="6726A8D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7,344,594</w:t>
            </w:r>
          </w:p>
        </w:tc>
        <w:tc>
          <w:tcPr>
            <w:tcW w:w="1394" w:type="dxa"/>
            <w:shd w:val="clear" w:color="auto" w:fill="auto"/>
            <w:noWrap/>
            <w:vAlign w:val="center"/>
            <w:hideMark/>
          </w:tcPr>
          <w:p w14:paraId="512869A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5,675,944</w:t>
            </w:r>
          </w:p>
        </w:tc>
        <w:tc>
          <w:tcPr>
            <w:tcW w:w="1394" w:type="dxa"/>
            <w:shd w:val="clear" w:color="auto" w:fill="auto"/>
            <w:noWrap/>
            <w:vAlign w:val="center"/>
            <w:hideMark/>
          </w:tcPr>
          <w:p w14:paraId="166AA0F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367,186</w:t>
            </w:r>
          </w:p>
        </w:tc>
        <w:tc>
          <w:tcPr>
            <w:tcW w:w="1394" w:type="dxa"/>
            <w:shd w:val="clear" w:color="auto" w:fill="auto"/>
            <w:noWrap/>
            <w:vAlign w:val="center"/>
            <w:hideMark/>
          </w:tcPr>
          <w:p w14:paraId="13AEB18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6,294,414</w:t>
            </w:r>
          </w:p>
        </w:tc>
      </w:tr>
      <w:tr w:rsidR="00A00C97" w:rsidRPr="009E5255" w14:paraId="700BC67E" w14:textId="77777777" w:rsidTr="004B2115">
        <w:trPr>
          <w:trHeight w:val="20"/>
        </w:trPr>
        <w:tc>
          <w:tcPr>
            <w:tcW w:w="9776" w:type="dxa"/>
            <w:gridSpan w:val="7"/>
            <w:shd w:val="clear" w:color="auto" w:fill="auto"/>
            <w:noWrap/>
            <w:vAlign w:val="center"/>
            <w:hideMark/>
          </w:tcPr>
          <w:p w14:paraId="7840FBE0"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potecan</w:t>
            </w:r>
          </w:p>
        </w:tc>
      </w:tr>
      <w:tr w:rsidR="00A00C97" w:rsidRPr="009E5255" w14:paraId="453EC588" w14:textId="77777777" w:rsidTr="004B2115">
        <w:trPr>
          <w:trHeight w:val="20"/>
        </w:trPr>
        <w:tc>
          <w:tcPr>
            <w:tcW w:w="1413" w:type="dxa"/>
            <w:shd w:val="clear" w:color="auto" w:fill="auto"/>
            <w:noWrap/>
            <w:vAlign w:val="center"/>
            <w:hideMark/>
          </w:tcPr>
          <w:p w14:paraId="0ECAD56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1668724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613</w:t>
            </w:r>
          </w:p>
        </w:tc>
        <w:tc>
          <w:tcPr>
            <w:tcW w:w="1394" w:type="dxa"/>
            <w:shd w:val="clear" w:color="auto" w:fill="auto"/>
            <w:noWrap/>
            <w:vAlign w:val="center"/>
            <w:hideMark/>
          </w:tcPr>
          <w:p w14:paraId="3FF4122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209</w:t>
            </w:r>
          </w:p>
        </w:tc>
        <w:tc>
          <w:tcPr>
            <w:tcW w:w="1394" w:type="dxa"/>
            <w:shd w:val="clear" w:color="auto" w:fill="auto"/>
            <w:noWrap/>
            <w:vAlign w:val="center"/>
            <w:hideMark/>
          </w:tcPr>
          <w:p w14:paraId="116993F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887</w:t>
            </w:r>
          </w:p>
        </w:tc>
        <w:tc>
          <w:tcPr>
            <w:tcW w:w="1394" w:type="dxa"/>
            <w:shd w:val="clear" w:color="auto" w:fill="auto"/>
            <w:noWrap/>
            <w:vAlign w:val="center"/>
            <w:hideMark/>
          </w:tcPr>
          <w:p w14:paraId="1A5E929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185</w:t>
            </w:r>
          </w:p>
        </w:tc>
        <w:tc>
          <w:tcPr>
            <w:tcW w:w="1394" w:type="dxa"/>
            <w:shd w:val="clear" w:color="auto" w:fill="auto"/>
            <w:noWrap/>
            <w:vAlign w:val="center"/>
            <w:hideMark/>
          </w:tcPr>
          <w:p w14:paraId="3929C01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139</w:t>
            </w:r>
          </w:p>
        </w:tc>
        <w:tc>
          <w:tcPr>
            <w:tcW w:w="1394" w:type="dxa"/>
            <w:shd w:val="clear" w:color="auto" w:fill="auto"/>
            <w:noWrap/>
            <w:vAlign w:val="center"/>
            <w:hideMark/>
          </w:tcPr>
          <w:p w14:paraId="11BAC5B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033</w:t>
            </w:r>
          </w:p>
        </w:tc>
      </w:tr>
      <w:tr w:rsidR="00A00C97" w:rsidRPr="009E5255" w14:paraId="662199D6" w14:textId="77777777" w:rsidTr="004B2115">
        <w:trPr>
          <w:trHeight w:val="20"/>
        </w:trPr>
        <w:tc>
          <w:tcPr>
            <w:tcW w:w="1413" w:type="dxa"/>
            <w:shd w:val="clear" w:color="auto" w:fill="auto"/>
            <w:noWrap/>
            <w:vAlign w:val="center"/>
            <w:hideMark/>
          </w:tcPr>
          <w:p w14:paraId="142CCF05"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160EB9C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824</w:t>
            </w:r>
          </w:p>
        </w:tc>
        <w:tc>
          <w:tcPr>
            <w:tcW w:w="1394" w:type="dxa"/>
            <w:shd w:val="clear" w:color="auto" w:fill="auto"/>
            <w:noWrap/>
            <w:vAlign w:val="center"/>
            <w:hideMark/>
          </w:tcPr>
          <w:p w14:paraId="4DF9BB4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68</w:t>
            </w:r>
          </w:p>
        </w:tc>
        <w:tc>
          <w:tcPr>
            <w:tcW w:w="1394" w:type="dxa"/>
            <w:shd w:val="clear" w:color="auto" w:fill="auto"/>
            <w:noWrap/>
            <w:vAlign w:val="center"/>
            <w:hideMark/>
          </w:tcPr>
          <w:p w14:paraId="0093085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88</w:t>
            </w:r>
          </w:p>
        </w:tc>
        <w:tc>
          <w:tcPr>
            <w:tcW w:w="1394" w:type="dxa"/>
            <w:shd w:val="clear" w:color="auto" w:fill="auto"/>
            <w:noWrap/>
            <w:vAlign w:val="center"/>
            <w:hideMark/>
          </w:tcPr>
          <w:p w14:paraId="23B387C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48</w:t>
            </w:r>
          </w:p>
        </w:tc>
        <w:tc>
          <w:tcPr>
            <w:tcW w:w="1394" w:type="dxa"/>
            <w:shd w:val="clear" w:color="auto" w:fill="auto"/>
            <w:noWrap/>
            <w:vAlign w:val="center"/>
            <w:hideMark/>
          </w:tcPr>
          <w:p w14:paraId="396CFAD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76</w:t>
            </w:r>
          </w:p>
        </w:tc>
        <w:tc>
          <w:tcPr>
            <w:tcW w:w="1394" w:type="dxa"/>
            <w:shd w:val="clear" w:color="auto" w:fill="auto"/>
            <w:noWrap/>
            <w:vAlign w:val="center"/>
            <w:hideMark/>
          </w:tcPr>
          <w:p w14:paraId="24E0FB9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504</w:t>
            </w:r>
          </w:p>
        </w:tc>
      </w:tr>
      <w:tr w:rsidR="00A00C97" w:rsidRPr="009E5255" w14:paraId="47AEA369" w14:textId="77777777" w:rsidTr="004B2115">
        <w:trPr>
          <w:trHeight w:val="20"/>
        </w:trPr>
        <w:tc>
          <w:tcPr>
            <w:tcW w:w="1413" w:type="dxa"/>
            <w:shd w:val="clear" w:color="auto" w:fill="auto"/>
            <w:noWrap/>
            <w:vAlign w:val="center"/>
            <w:hideMark/>
          </w:tcPr>
          <w:p w14:paraId="3217A4D9"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501BE73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437</w:t>
            </w:r>
          </w:p>
        </w:tc>
        <w:tc>
          <w:tcPr>
            <w:tcW w:w="1394" w:type="dxa"/>
            <w:shd w:val="clear" w:color="auto" w:fill="auto"/>
            <w:noWrap/>
            <w:vAlign w:val="center"/>
            <w:hideMark/>
          </w:tcPr>
          <w:p w14:paraId="5981B5F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877</w:t>
            </w:r>
          </w:p>
        </w:tc>
        <w:tc>
          <w:tcPr>
            <w:tcW w:w="1394" w:type="dxa"/>
            <w:shd w:val="clear" w:color="auto" w:fill="auto"/>
            <w:noWrap/>
            <w:vAlign w:val="center"/>
            <w:hideMark/>
          </w:tcPr>
          <w:p w14:paraId="602DC8A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475</w:t>
            </w:r>
          </w:p>
        </w:tc>
        <w:tc>
          <w:tcPr>
            <w:tcW w:w="1394" w:type="dxa"/>
            <w:shd w:val="clear" w:color="auto" w:fill="auto"/>
            <w:noWrap/>
            <w:vAlign w:val="center"/>
            <w:hideMark/>
          </w:tcPr>
          <w:p w14:paraId="577769E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933</w:t>
            </w:r>
          </w:p>
        </w:tc>
        <w:tc>
          <w:tcPr>
            <w:tcW w:w="1394" w:type="dxa"/>
            <w:shd w:val="clear" w:color="auto" w:fill="auto"/>
            <w:noWrap/>
            <w:vAlign w:val="center"/>
            <w:hideMark/>
          </w:tcPr>
          <w:p w14:paraId="1B27E9A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815</w:t>
            </w:r>
          </w:p>
        </w:tc>
        <w:tc>
          <w:tcPr>
            <w:tcW w:w="1394" w:type="dxa"/>
            <w:shd w:val="clear" w:color="auto" w:fill="auto"/>
            <w:noWrap/>
            <w:vAlign w:val="center"/>
            <w:hideMark/>
          </w:tcPr>
          <w:p w14:paraId="653BF18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537</w:t>
            </w:r>
          </w:p>
        </w:tc>
      </w:tr>
      <w:tr w:rsidR="00A00C97" w:rsidRPr="009E5255" w14:paraId="06A62B88" w14:textId="77777777" w:rsidTr="004B2115">
        <w:trPr>
          <w:trHeight w:val="20"/>
        </w:trPr>
        <w:tc>
          <w:tcPr>
            <w:tcW w:w="9776" w:type="dxa"/>
            <w:gridSpan w:val="7"/>
            <w:shd w:val="clear" w:color="auto" w:fill="auto"/>
            <w:noWrap/>
            <w:vAlign w:val="center"/>
            <w:hideMark/>
          </w:tcPr>
          <w:p w14:paraId="11BFD049"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rastuzumab</w:t>
            </w:r>
          </w:p>
        </w:tc>
      </w:tr>
      <w:tr w:rsidR="00A00C97" w:rsidRPr="009E5255" w14:paraId="0C1630A5" w14:textId="77777777" w:rsidTr="004B2115">
        <w:trPr>
          <w:trHeight w:val="20"/>
        </w:trPr>
        <w:tc>
          <w:tcPr>
            <w:tcW w:w="1413" w:type="dxa"/>
            <w:shd w:val="clear" w:color="auto" w:fill="auto"/>
            <w:noWrap/>
            <w:vAlign w:val="center"/>
            <w:hideMark/>
          </w:tcPr>
          <w:p w14:paraId="2FE0BDEC"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5BE2E57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955,499</w:t>
            </w:r>
          </w:p>
        </w:tc>
        <w:tc>
          <w:tcPr>
            <w:tcW w:w="1394" w:type="dxa"/>
            <w:shd w:val="clear" w:color="auto" w:fill="auto"/>
            <w:noWrap/>
            <w:vAlign w:val="center"/>
            <w:hideMark/>
          </w:tcPr>
          <w:p w14:paraId="2A8910A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628,708</w:t>
            </w:r>
          </w:p>
        </w:tc>
        <w:tc>
          <w:tcPr>
            <w:tcW w:w="1394" w:type="dxa"/>
            <w:shd w:val="clear" w:color="auto" w:fill="auto"/>
            <w:noWrap/>
            <w:vAlign w:val="center"/>
            <w:hideMark/>
          </w:tcPr>
          <w:p w14:paraId="67514A2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3,761,333</w:t>
            </w:r>
          </w:p>
        </w:tc>
        <w:tc>
          <w:tcPr>
            <w:tcW w:w="1394" w:type="dxa"/>
            <w:shd w:val="clear" w:color="auto" w:fill="auto"/>
            <w:noWrap/>
            <w:vAlign w:val="center"/>
            <w:hideMark/>
          </w:tcPr>
          <w:p w14:paraId="3497D3A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179,877</w:t>
            </w:r>
          </w:p>
        </w:tc>
        <w:tc>
          <w:tcPr>
            <w:tcW w:w="1394" w:type="dxa"/>
            <w:shd w:val="clear" w:color="auto" w:fill="auto"/>
            <w:noWrap/>
            <w:vAlign w:val="center"/>
            <w:hideMark/>
          </w:tcPr>
          <w:p w14:paraId="3F9F7AB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922,155</w:t>
            </w:r>
          </w:p>
        </w:tc>
        <w:tc>
          <w:tcPr>
            <w:tcW w:w="1394" w:type="dxa"/>
            <w:shd w:val="clear" w:color="auto" w:fill="auto"/>
            <w:noWrap/>
            <w:vAlign w:val="center"/>
            <w:hideMark/>
          </w:tcPr>
          <w:p w14:paraId="6432CE0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9,447,572</w:t>
            </w:r>
          </w:p>
        </w:tc>
      </w:tr>
      <w:tr w:rsidR="00A00C97" w:rsidRPr="009E5255" w14:paraId="1695D11C" w14:textId="77777777" w:rsidTr="004B2115">
        <w:trPr>
          <w:trHeight w:val="20"/>
        </w:trPr>
        <w:tc>
          <w:tcPr>
            <w:tcW w:w="1413" w:type="dxa"/>
            <w:shd w:val="clear" w:color="auto" w:fill="auto"/>
            <w:noWrap/>
            <w:vAlign w:val="center"/>
            <w:hideMark/>
          </w:tcPr>
          <w:p w14:paraId="4A54DE77"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34E761B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992,090</w:t>
            </w:r>
          </w:p>
        </w:tc>
        <w:tc>
          <w:tcPr>
            <w:tcW w:w="1394" w:type="dxa"/>
            <w:shd w:val="clear" w:color="auto" w:fill="auto"/>
            <w:noWrap/>
            <w:vAlign w:val="center"/>
            <w:hideMark/>
          </w:tcPr>
          <w:p w14:paraId="2B9D2F5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827,200</w:t>
            </w:r>
          </w:p>
        </w:tc>
        <w:tc>
          <w:tcPr>
            <w:tcW w:w="1394" w:type="dxa"/>
            <w:shd w:val="clear" w:color="auto" w:fill="auto"/>
            <w:noWrap/>
            <w:vAlign w:val="center"/>
            <w:hideMark/>
          </w:tcPr>
          <w:p w14:paraId="482E898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558,550</w:t>
            </w:r>
          </w:p>
        </w:tc>
        <w:tc>
          <w:tcPr>
            <w:tcW w:w="1394" w:type="dxa"/>
            <w:shd w:val="clear" w:color="auto" w:fill="auto"/>
            <w:noWrap/>
            <w:vAlign w:val="center"/>
            <w:hideMark/>
          </w:tcPr>
          <w:p w14:paraId="3C5EE73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627,250</w:t>
            </w:r>
          </w:p>
        </w:tc>
        <w:tc>
          <w:tcPr>
            <w:tcW w:w="1394" w:type="dxa"/>
            <w:shd w:val="clear" w:color="auto" w:fill="auto"/>
            <w:noWrap/>
            <w:vAlign w:val="center"/>
            <w:hideMark/>
          </w:tcPr>
          <w:p w14:paraId="1FD92DC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893,080</w:t>
            </w:r>
          </w:p>
        </w:tc>
        <w:tc>
          <w:tcPr>
            <w:tcW w:w="1394" w:type="dxa"/>
            <w:shd w:val="clear" w:color="auto" w:fill="auto"/>
            <w:noWrap/>
            <w:vAlign w:val="center"/>
            <w:hideMark/>
          </w:tcPr>
          <w:p w14:paraId="69BD19D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7,898,170</w:t>
            </w:r>
          </w:p>
        </w:tc>
      </w:tr>
      <w:tr w:rsidR="00A00C97" w:rsidRPr="009E5255" w14:paraId="5B092AA1" w14:textId="77777777" w:rsidTr="004B2115">
        <w:trPr>
          <w:trHeight w:val="20"/>
        </w:trPr>
        <w:tc>
          <w:tcPr>
            <w:tcW w:w="1413" w:type="dxa"/>
            <w:shd w:val="clear" w:color="auto" w:fill="auto"/>
            <w:noWrap/>
            <w:vAlign w:val="center"/>
            <w:hideMark/>
          </w:tcPr>
          <w:p w14:paraId="0C83DDE4"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39E4289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947,589</w:t>
            </w:r>
          </w:p>
        </w:tc>
        <w:tc>
          <w:tcPr>
            <w:tcW w:w="1394" w:type="dxa"/>
            <w:shd w:val="clear" w:color="auto" w:fill="auto"/>
            <w:noWrap/>
            <w:vAlign w:val="center"/>
            <w:hideMark/>
          </w:tcPr>
          <w:p w14:paraId="00F58AD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455,908</w:t>
            </w:r>
          </w:p>
        </w:tc>
        <w:tc>
          <w:tcPr>
            <w:tcW w:w="1394" w:type="dxa"/>
            <w:shd w:val="clear" w:color="auto" w:fill="auto"/>
            <w:noWrap/>
            <w:vAlign w:val="center"/>
            <w:hideMark/>
          </w:tcPr>
          <w:p w14:paraId="66DB074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319,883</w:t>
            </w:r>
          </w:p>
        </w:tc>
        <w:tc>
          <w:tcPr>
            <w:tcW w:w="1394" w:type="dxa"/>
            <w:shd w:val="clear" w:color="auto" w:fill="auto"/>
            <w:noWrap/>
            <w:vAlign w:val="center"/>
            <w:hideMark/>
          </w:tcPr>
          <w:p w14:paraId="7BB2439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807,127</w:t>
            </w:r>
          </w:p>
        </w:tc>
        <w:tc>
          <w:tcPr>
            <w:tcW w:w="1394" w:type="dxa"/>
            <w:shd w:val="clear" w:color="auto" w:fill="auto"/>
            <w:noWrap/>
            <w:vAlign w:val="center"/>
            <w:hideMark/>
          </w:tcPr>
          <w:p w14:paraId="00D7201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815,235</w:t>
            </w:r>
          </w:p>
        </w:tc>
        <w:tc>
          <w:tcPr>
            <w:tcW w:w="1394" w:type="dxa"/>
            <w:shd w:val="clear" w:color="auto" w:fill="auto"/>
            <w:noWrap/>
            <w:vAlign w:val="center"/>
            <w:hideMark/>
          </w:tcPr>
          <w:p w14:paraId="57F7DDE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7,345,742</w:t>
            </w:r>
          </w:p>
        </w:tc>
      </w:tr>
      <w:tr w:rsidR="00A00C97" w:rsidRPr="009E5255" w14:paraId="0D1F62EB" w14:textId="77777777" w:rsidTr="004B2115">
        <w:trPr>
          <w:trHeight w:val="20"/>
        </w:trPr>
        <w:tc>
          <w:tcPr>
            <w:tcW w:w="9776" w:type="dxa"/>
            <w:gridSpan w:val="7"/>
            <w:shd w:val="clear" w:color="auto" w:fill="auto"/>
            <w:noWrap/>
            <w:vAlign w:val="center"/>
            <w:hideMark/>
          </w:tcPr>
          <w:p w14:paraId="09B558E1"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rastuzumab Emtansine</w:t>
            </w:r>
          </w:p>
        </w:tc>
      </w:tr>
      <w:tr w:rsidR="00A00C97" w:rsidRPr="009E5255" w14:paraId="7029FAD2" w14:textId="77777777" w:rsidTr="004B2115">
        <w:trPr>
          <w:trHeight w:val="20"/>
        </w:trPr>
        <w:tc>
          <w:tcPr>
            <w:tcW w:w="1413" w:type="dxa"/>
            <w:shd w:val="clear" w:color="auto" w:fill="auto"/>
            <w:noWrap/>
            <w:vAlign w:val="center"/>
            <w:hideMark/>
          </w:tcPr>
          <w:p w14:paraId="0822872C"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2FA8667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25,263</w:t>
            </w:r>
          </w:p>
        </w:tc>
        <w:tc>
          <w:tcPr>
            <w:tcW w:w="1394" w:type="dxa"/>
            <w:shd w:val="clear" w:color="auto" w:fill="auto"/>
            <w:noWrap/>
            <w:vAlign w:val="center"/>
            <w:hideMark/>
          </w:tcPr>
          <w:p w14:paraId="6A70E2D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83,933</w:t>
            </w:r>
          </w:p>
        </w:tc>
        <w:tc>
          <w:tcPr>
            <w:tcW w:w="1394" w:type="dxa"/>
            <w:shd w:val="clear" w:color="auto" w:fill="auto"/>
            <w:noWrap/>
            <w:vAlign w:val="center"/>
            <w:hideMark/>
          </w:tcPr>
          <w:p w14:paraId="07BC122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98,449</w:t>
            </w:r>
          </w:p>
        </w:tc>
        <w:tc>
          <w:tcPr>
            <w:tcW w:w="1394" w:type="dxa"/>
            <w:shd w:val="clear" w:color="auto" w:fill="auto"/>
            <w:noWrap/>
            <w:vAlign w:val="center"/>
            <w:hideMark/>
          </w:tcPr>
          <w:p w14:paraId="5510274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90,164</w:t>
            </w:r>
          </w:p>
        </w:tc>
        <w:tc>
          <w:tcPr>
            <w:tcW w:w="1394" w:type="dxa"/>
            <w:shd w:val="clear" w:color="auto" w:fill="auto"/>
            <w:noWrap/>
            <w:vAlign w:val="center"/>
            <w:hideMark/>
          </w:tcPr>
          <w:p w14:paraId="67C067F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20,338</w:t>
            </w:r>
          </w:p>
        </w:tc>
        <w:tc>
          <w:tcPr>
            <w:tcW w:w="1394" w:type="dxa"/>
            <w:shd w:val="clear" w:color="auto" w:fill="auto"/>
            <w:noWrap/>
            <w:vAlign w:val="center"/>
            <w:hideMark/>
          </w:tcPr>
          <w:p w14:paraId="5B62963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18,147</w:t>
            </w:r>
          </w:p>
        </w:tc>
      </w:tr>
      <w:tr w:rsidR="00A00C97" w:rsidRPr="009E5255" w14:paraId="51F0B547" w14:textId="77777777" w:rsidTr="004B2115">
        <w:trPr>
          <w:trHeight w:val="20"/>
        </w:trPr>
        <w:tc>
          <w:tcPr>
            <w:tcW w:w="1413" w:type="dxa"/>
            <w:shd w:val="clear" w:color="auto" w:fill="auto"/>
            <w:noWrap/>
            <w:vAlign w:val="center"/>
            <w:hideMark/>
          </w:tcPr>
          <w:p w14:paraId="15883CA2"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268ACD8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21,380</w:t>
            </w:r>
          </w:p>
        </w:tc>
        <w:tc>
          <w:tcPr>
            <w:tcW w:w="1394" w:type="dxa"/>
            <w:shd w:val="clear" w:color="auto" w:fill="auto"/>
            <w:noWrap/>
            <w:vAlign w:val="center"/>
            <w:hideMark/>
          </w:tcPr>
          <w:p w14:paraId="35FB49C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74,440</w:t>
            </w:r>
          </w:p>
        </w:tc>
        <w:tc>
          <w:tcPr>
            <w:tcW w:w="1394" w:type="dxa"/>
            <w:shd w:val="clear" w:color="auto" w:fill="auto"/>
            <w:noWrap/>
            <w:vAlign w:val="center"/>
            <w:hideMark/>
          </w:tcPr>
          <w:p w14:paraId="0449FE5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62,240</w:t>
            </w:r>
          </w:p>
        </w:tc>
        <w:tc>
          <w:tcPr>
            <w:tcW w:w="1394" w:type="dxa"/>
            <w:shd w:val="clear" w:color="auto" w:fill="auto"/>
            <w:noWrap/>
            <w:vAlign w:val="center"/>
            <w:hideMark/>
          </w:tcPr>
          <w:p w14:paraId="25AECEB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415,680</w:t>
            </w:r>
          </w:p>
        </w:tc>
        <w:tc>
          <w:tcPr>
            <w:tcW w:w="1394" w:type="dxa"/>
            <w:shd w:val="clear" w:color="auto" w:fill="auto"/>
            <w:noWrap/>
            <w:vAlign w:val="center"/>
            <w:hideMark/>
          </w:tcPr>
          <w:p w14:paraId="3E3CC8B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74,200</w:t>
            </w:r>
          </w:p>
        </w:tc>
        <w:tc>
          <w:tcPr>
            <w:tcW w:w="1394" w:type="dxa"/>
            <w:shd w:val="clear" w:color="auto" w:fill="auto"/>
            <w:noWrap/>
            <w:vAlign w:val="center"/>
            <w:hideMark/>
          </w:tcPr>
          <w:p w14:paraId="3CEC57C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47,940</w:t>
            </w:r>
          </w:p>
        </w:tc>
      </w:tr>
      <w:tr w:rsidR="00A00C97" w:rsidRPr="009E5255" w14:paraId="706DBB9D" w14:textId="77777777" w:rsidTr="004B2115">
        <w:trPr>
          <w:trHeight w:val="20"/>
        </w:trPr>
        <w:tc>
          <w:tcPr>
            <w:tcW w:w="1413" w:type="dxa"/>
            <w:shd w:val="clear" w:color="auto" w:fill="auto"/>
            <w:noWrap/>
            <w:vAlign w:val="center"/>
            <w:hideMark/>
          </w:tcPr>
          <w:p w14:paraId="1A6736EB"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04B28BD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46,643</w:t>
            </w:r>
          </w:p>
        </w:tc>
        <w:tc>
          <w:tcPr>
            <w:tcW w:w="1394" w:type="dxa"/>
            <w:shd w:val="clear" w:color="auto" w:fill="auto"/>
            <w:noWrap/>
            <w:vAlign w:val="center"/>
            <w:hideMark/>
          </w:tcPr>
          <w:p w14:paraId="50ABB95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58,373</w:t>
            </w:r>
          </w:p>
        </w:tc>
        <w:tc>
          <w:tcPr>
            <w:tcW w:w="1394" w:type="dxa"/>
            <w:shd w:val="clear" w:color="auto" w:fill="auto"/>
            <w:noWrap/>
            <w:vAlign w:val="center"/>
            <w:hideMark/>
          </w:tcPr>
          <w:p w14:paraId="66F1BFE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60,689</w:t>
            </w:r>
          </w:p>
        </w:tc>
        <w:tc>
          <w:tcPr>
            <w:tcW w:w="1394" w:type="dxa"/>
            <w:shd w:val="clear" w:color="auto" w:fill="auto"/>
            <w:noWrap/>
            <w:vAlign w:val="center"/>
            <w:hideMark/>
          </w:tcPr>
          <w:p w14:paraId="635AF7F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905,844</w:t>
            </w:r>
          </w:p>
        </w:tc>
        <w:tc>
          <w:tcPr>
            <w:tcW w:w="1394" w:type="dxa"/>
            <w:shd w:val="clear" w:color="auto" w:fill="auto"/>
            <w:noWrap/>
            <w:vAlign w:val="center"/>
            <w:hideMark/>
          </w:tcPr>
          <w:p w14:paraId="33E6FD9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94,538</w:t>
            </w:r>
          </w:p>
        </w:tc>
        <w:tc>
          <w:tcPr>
            <w:tcW w:w="1394" w:type="dxa"/>
            <w:shd w:val="clear" w:color="auto" w:fill="auto"/>
            <w:noWrap/>
            <w:vAlign w:val="center"/>
            <w:hideMark/>
          </w:tcPr>
          <w:p w14:paraId="3F9C762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566,087</w:t>
            </w:r>
          </w:p>
        </w:tc>
      </w:tr>
      <w:tr w:rsidR="00A00C97" w:rsidRPr="009E5255" w14:paraId="2EBED4D0" w14:textId="77777777" w:rsidTr="004B2115">
        <w:trPr>
          <w:trHeight w:val="20"/>
        </w:trPr>
        <w:tc>
          <w:tcPr>
            <w:tcW w:w="9776" w:type="dxa"/>
            <w:gridSpan w:val="7"/>
            <w:shd w:val="clear" w:color="auto" w:fill="auto"/>
            <w:noWrap/>
            <w:vAlign w:val="center"/>
            <w:hideMark/>
          </w:tcPr>
          <w:p w14:paraId="3CC36322"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Vinblastine</w:t>
            </w:r>
          </w:p>
        </w:tc>
      </w:tr>
      <w:tr w:rsidR="00A00C97" w:rsidRPr="009E5255" w14:paraId="07319B3C" w14:textId="77777777" w:rsidTr="004B2115">
        <w:trPr>
          <w:trHeight w:val="20"/>
        </w:trPr>
        <w:tc>
          <w:tcPr>
            <w:tcW w:w="1413" w:type="dxa"/>
            <w:shd w:val="clear" w:color="auto" w:fill="auto"/>
            <w:noWrap/>
            <w:vAlign w:val="center"/>
            <w:hideMark/>
          </w:tcPr>
          <w:p w14:paraId="69F6F1A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41A14F1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8,347</w:t>
            </w:r>
          </w:p>
        </w:tc>
        <w:tc>
          <w:tcPr>
            <w:tcW w:w="1394" w:type="dxa"/>
            <w:shd w:val="clear" w:color="auto" w:fill="auto"/>
            <w:noWrap/>
            <w:vAlign w:val="center"/>
            <w:hideMark/>
          </w:tcPr>
          <w:p w14:paraId="6463DA6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4,677</w:t>
            </w:r>
          </w:p>
        </w:tc>
        <w:tc>
          <w:tcPr>
            <w:tcW w:w="1394" w:type="dxa"/>
            <w:shd w:val="clear" w:color="auto" w:fill="auto"/>
            <w:noWrap/>
            <w:vAlign w:val="center"/>
            <w:hideMark/>
          </w:tcPr>
          <w:p w14:paraId="65BE925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9,871</w:t>
            </w:r>
          </w:p>
        </w:tc>
        <w:tc>
          <w:tcPr>
            <w:tcW w:w="1394" w:type="dxa"/>
            <w:shd w:val="clear" w:color="auto" w:fill="auto"/>
            <w:noWrap/>
            <w:vAlign w:val="center"/>
            <w:hideMark/>
          </w:tcPr>
          <w:p w14:paraId="5B00BCD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8,701</w:t>
            </w:r>
          </w:p>
        </w:tc>
        <w:tc>
          <w:tcPr>
            <w:tcW w:w="1394" w:type="dxa"/>
            <w:shd w:val="clear" w:color="auto" w:fill="auto"/>
            <w:noWrap/>
            <w:vAlign w:val="center"/>
            <w:hideMark/>
          </w:tcPr>
          <w:p w14:paraId="4658740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8,882</w:t>
            </w:r>
          </w:p>
        </w:tc>
        <w:tc>
          <w:tcPr>
            <w:tcW w:w="1394" w:type="dxa"/>
            <w:shd w:val="clear" w:color="auto" w:fill="auto"/>
            <w:noWrap/>
            <w:vAlign w:val="center"/>
            <w:hideMark/>
          </w:tcPr>
          <w:p w14:paraId="4A67B25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0,478</w:t>
            </w:r>
          </w:p>
        </w:tc>
      </w:tr>
      <w:tr w:rsidR="00A00C97" w:rsidRPr="009E5255" w14:paraId="44406433" w14:textId="77777777" w:rsidTr="004B2115">
        <w:trPr>
          <w:trHeight w:val="20"/>
        </w:trPr>
        <w:tc>
          <w:tcPr>
            <w:tcW w:w="1413" w:type="dxa"/>
            <w:shd w:val="clear" w:color="auto" w:fill="auto"/>
            <w:noWrap/>
            <w:vAlign w:val="center"/>
            <w:hideMark/>
          </w:tcPr>
          <w:p w14:paraId="151D084B"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15D3E14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4,400</w:t>
            </w:r>
          </w:p>
        </w:tc>
        <w:tc>
          <w:tcPr>
            <w:tcW w:w="1394" w:type="dxa"/>
            <w:shd w:val="clear" w:color="auto" w:fill="auto"/>
            <w:noWrap/>
            <w:vAlign w:val="center"/>
            <w:hideMark/>
          </w:tcPr>
          <w:p w14:paraId="7C75B422"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8,400</w:t>
            </w:r>
          </w:p>
        </w:tc>
        <w:tc>
          <w:tcPr>
            <w:tcW w:w="1394" w:type="dxa"/>
            <w:shd w:val="clear" w:color="auto" w:fill="auto"/>
            <w:noWrap/>
            <w:vAlign w:val="center"/>
            <w:hideMark/>
          </w:tcPr>
          <w:p w14:paraId="4A8C72A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7,300</w:t>
            </w:r>
          </w:p>
        </w:tc>
        <w:tc>
          <w:tcPr>
            <w:tcW w:w="1394" w:type="dxa"/>
            <w:shd w:val="clear" w:color="auto" w:fill="auto"/>
            <w:noWrap/>
            <w:vAlign w:val="center"/>
            <w:hideMark/>
          </w:tcPr>
          <w:p w14:paraId="0917B66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800</w:t>
            </w:r>
          </w:p>
        </w:tc>
        <w:tc>
          <w:tcPr>
            <w:tcW w:w="1394" w:type="dxa"/>
            <w:shd w:val="clear" w:color="auto" w:fill="auto"/>
            <w:noWrap/>
            <w:vAlign w:val="center"/>
            <w:hideMark/>
          </w:tcPr>
          <w:p w14:paraId="6DBD74A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1,700</w:t>
            </w:r>
          </w:p>
        </w:tc>
        <w:tc>
          <w:tcPr>
            <w:tcW w:w="1394" w:type="dxa"/>
            <w:shd w:val="clear" w:color="auto" w:fill="auto"/>
            <w:noWrap/>
            <w:vAlign w:val="center"/>
            <w:hideMark/>
          </w:tcPr>
          <w:p w14:paraId="1831A98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8,600</w:t>
            </w:r>
          </w:p>
        </w:tc>
      </w:tr>
      <w:tr w:rsidR="00A00C97" w:rsidRPr="009E5255" w14:paraId="6F30AFB5" w14:textId="77777777" w:rsidTr="004B2115">
        <w:trPr>
          <w:trHeight w:val="20"/>
        </w:trPr>
        <w:tc>
          <w:tcPr>
            <w:tcW w:w="1413" w:type="dxa"/>
            <w:shd w:val="clear" w:color="auto" w:fill="auto"/>
            <w:noWrap/>
            <w:vAlign w:val="center"/>
            <w:hideMark/>
          </w:tcPr>
          <w:p w14:paraId="7550C40D"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367E2A8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2,747</w:t>
            </w:r>
          </w:p>
        </w:tc>
        <w:tc>
          <w:tcPr>
            <w:tcW w:w="1394" w:type="dxa"/>
            <w:shd w:val="clear" w:color="auto" w:fill="auto"/>
            <w:noWrap/>
            <w:vAlign w:val="center"/>
            <w:hideMark/>
          </w:tcPr>
          <w:p w14:paraId="21321DA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3,077</w:t>
            </w:r>
          </w:p>
        </w:tc>
        <w:tc>
          <w:tcPr>
            <w:tcW w:w="1394" w:type="dxa"/>
            <w:shd w:val="clear" w:color="auto" w:fill="auto"/>
            <w:noWrap/>
            <w:vAlign w:val="center"/>
            <w:hideMark/>
          </w:tcPr>
          <w:p w14:paraId="1AA7D095"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7,171</w:t>
            </w:r>
          </w:p>
        </w:tc>
        <w:tc>
          <w:tcPr>
            <w:tcW w:w="1394" w:type="dxa"/>
            <w:shd w:val="clear" w:color="auto" w:fill="auto"/>
            <w:noWrap/>
            <w:vAlign w:val="center"/>
            <w:hideMark/>
          </w:tcPr>
          <w:p w14:paraId="32F999D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65,501</w:t>
            </w:r>
          </w:p>
        </w:tc>
        <w:tc>
          <w:tcPr>
            <w:tcW w:w="1394" w:type="dxa"/>
            <w:shd w:val="clear" w:color="auto" w:fill="auto"/>
            <w:noWrap/>
            <w:vAlign w:val="center"/>
            <w:hideMark/>
          </w:tcPr>
          <w:p w14:paraId="2C90231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0,582</w:t>
            </w:r>
          </w:p>
        </w:tc>
        <w:tc>
          <w:tcPr>
            <w:tcW w:w="1394" w:type="dxa"/>
            <w:shd w:val="clear" w:color="auto" w:fill="auto"/>
            <w:noWrap/>
            <w:vAlign w:val="center"/>
            <w:hideMark/>
          </w:tcPr>
          <w:p w14:paraId="309F6D4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9,078</w:t>
            </w:r>
          </w:p>
        </w:tc>
      </w:tr>
      <w:tr w:rsidR="00A00C97" w:rsidRPr="009E5255" w14:paraId="3C18FAC5" w14:textId="77777777" w:rsidTr="004B2115">
        <w:trPr>
          <w:trHeight w:val="20"/>
        </w:trPr>
        <w:tc>
          <w:tcPr>
            <w:tcW w:w="9776" w:type="dxa"/>
            <w:gridSpan w:val="7"/>
            <w:shd w:val="clear" w:color="auto" w:fill="auto"/>
            <w:noWrap/>
            <w:vAlign w:val="center"/>
            <w:hideMark/>
          </w:tcPr>
          <w:p w14:paraId="39D1AE50"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Vincristine</w:t>
            </w:r>
          </w:p>
        </w:tc>
      </w:tr>
      <w:tr w:rsidR="00A00C97" w:rsidRPr="009E5255" w14:paraId="4D78DED4" w14:textId="77777777" w:rsidTr="004B2115">
        <w:trPr>
          <w:trHeight w:val="20"/>
        </w:trPr>
        <w:tc>
          <w:tcPr>
            <w:tcW w:w="1413" w:type="dxa"/>
            <w:shd w:val="clear" w:color="auto" w:fill="auto"/>
            <w:noWrap/>
            <w:vAlign w:val="center"/>
            <w:hideMark/>
          </w:tcPr>
          <w:p w14:paraId="25592AE3"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68CF1FB4"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171</w:t>
            </w:r>
          </w:p>
        </w:tc>
        <w:tc>
          <w:tcPr>
            <w:tcW w:w="1394" w:type="dxa"/>
            <w:shd w:val="clear" w:color="auto" w:fill="auto"/>
            <w:noWrap/>
            <w:vAlign w:val="center"/>
            <w:hideMark/>
          </w:tcPr>
          <w:p w14:paraId="6D00230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9,256</w:t>
            </w:r>
          </w:p>
        </w:tc>
        <w:tc>
          <w:tcPr>
            <w:tcW w:w="1394" w:type="dxa"/>
            <w:shd w:val="clear" w:color="auto" w:fill="auto"/>
            <w:noWrap/>
            <w:vAlign w:val="center"/>
            <w:hideMark/>
          </w:tcPr>
          <w:p w14:paraId="394D30F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1,886</w:t>
            </w:r>
          </w:p>
        </w:tc>
        <w:tc>
          <w:tcPr>
            <w:tcW w:w="1394" w:type="dxa"/>
            <w:shd w:val="clear" w:color="auto" w:fill="auto"/>
            <w:noWrap/>
            <w:vAlign w:val="center"/>
            <w:hideMark/>
          </w:tcPr>
          <w:p w14:paraId="615D4B9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1,096</w:t>
            </w:r>
          </w:p>
        </w:tc>
        <w:tc>
          <w:tcPr>
            <w:tcW w:w="1394" w:type="dxa"/>
            <w:shd w:val="clear" w:color="auto" w:fill="auto"/>
            <w:noWrap/>
            <w:vAlign w:val="center"/>
            <w:hideMark/>
          </w:tcPr>
          <w:p w14:paraId="5329354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0,918</w:t>
            </w:r>
          </w:p>
        </w:tc>
        <w:tc>
          <w:tcPr>
            <w:tcW w:w="1394" w:type="dxa"/>
            <w:shd w:val="clear" w:color="auto" w:fill="auto"/>
            <w:noWrap/>
            <w:vAlign w:val="center"/>
            <w:hideMark/>
          </w:tcPr>
          <w:p w14:paraId="6EEE77D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53,327</w:t>
            </w:r>
          </w:p>
        </w:tc>
      </w:tr>
      <w:tr w:rsidR="00A00C97" w:rsidRPr="009E5255" w14:paraId="04AED4E2" w14:textId="77777777" w:rsidTr="004B2115">
        <w:trPr>
          <w:trHeight w:val="20"/>
        </w:trPr>
        <w:tc>
          <w:tcPr>
            <w:tcW w:w="1413" w:type="dxa"/>
            <w:shd w:val="clear" w:color="auto" w:fill="auto"/>
            <w:noWrap/>
            <w:vAlign w:val="center"/>
            <w:hideMark/>
          </w:tcPr>
          <w:p w14:paraId="310955F1"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4E32B9B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3,325</w:t>
            </w:r>
          </w:p>
        </w:tc>
        <w:tc>
          <w:tcPr>
            <w:tcW w:w="1394" w:type="dxa"/>
            <w:shd w:val="clear" w:color="auto" w:fill="auto"/>
            <w:noWrap/>
            <w:vAlign w:val="center"/>
            <w:hideMark/>
          </w:tcPr>
          <w:p w14:paraId="0B0C9AE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4,115</w:t>
            </w:r>
          </w:p>
        </w:tc>
        <w:tc>
          <w:tcPr>
            <w:tcW w:w="1394" w:type="dxa"/>
            <w:shd w:val="clear" w:color="auto" w:fill="auto"/>
            <w:noWrap/>
            <w:vAlign w:val="center"/>
            <w:hideMark/>
          </w:tcPr>
          <w:p w14:paraId="7D9F1A1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065</w:t>
            </w:r>
          </w:p>
        </w:tc>
        <w:tc>
          <w:tcPr>
            <w:tcW w:w="1394" w:type="dxa"/>
            <w:shd w:val="clear" w:color="auto" w:fill="auto"/>
            <w:noWrap/>
            <w:vAlign w:val="center"/>
            <w:hideMark/>
          </w:tcPr>
          <w:p w14:paraId="5BB9729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745</w:t>
            </w:r>
          </w:p>
        </w:tc>
        <w:tc>
          <w:tcPr>
            <w:tcW w:w="1394" w:type="dxa"/>
            <w:shd w:val="clear" w:color="auto" w:fill="auto"/>
            <w:noWrap/>
            <w:vAlign w:val="center"/>
            <w:hideMark/>
          </w:tcPr>
          <w:p w14:paraId="746F1E7E"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350</w:t>
            </w:r>
          </w:p>
        </w:tc>
        <w:tc>
          <w:tcPr>
            <w:tcW w:w="1394" w:type="dxa"/>
            <w:shd w:val="clear" w:color="auto" w:fill="auto"/>
            <w:noWrap/>
            <w:vAlign w:val="center"/>
            <w:hideMark/>
          </w:tcPr>
          <w:p w14:paraId="65F1B4B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6,600</w:t>
            </w:r>
          </w:p>
        </w:tc>
      </w:tr>
      <w:tr w:rsidR="00A00C97" w:rsidRPr="009E5255" w14:paraId="75853F70" w14:textId="77777777" w:rsidTr="004B2115">
        <w:trPr>
          <w:trHeight w:val="20"/>
        </w:trPr>
        <w:tc>
          <w:tcPr>
            <w:tcW w:w="1413" w:type="dxa"/>
            <w:shd w:val="clear" w:color="auto" w:fill="auto"/>
            <w:noWrap/>
            <w:vAlign w:val="center"/>
            <w:hideMark/>
          </w:tcPr>
          <w:p w14:paraId="42299401"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501FC32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496</w:t>
            </w:r>
          </w:p>
        </w:tc>
        <w:tc>
          <w:tcPr>
            <w:tcW w:w="1394" w:type="dxa"/>
            <w:shd w:val="clear" w:color="auto" w:fill="auto"/>
            <w:noWrap/>
            <w:vAlign w:val="center"/>
            <w:hideMark/>
          </w:tcPr>
          <w:p w14:paraId="6D8E925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371</w:t>
            </w:r>
          </w:p>
        </w:tc>
        <w:tc>
          <w:tcPr>
            <w:tcW w:w="1394" w:type="dxa"/>
            <w:shd w:val="clear" w:color="auto" w:fill="auto"/>
            <w:noWrap/>
            <w:vAlign w:val="center"/>
            <w:hideMark/>
          </w:tcPr>
          <w:p w14:paraId="1192333C"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3,951</w:t>
            </w:r>
          </w:p>
        </w:tc>
        <w:tc>
          <w:tcPr>
            <w:tcW w:w="1394" w:type="dxa"/>
            <w:shd w:val="clear" w:color="auto" w:fill="auto"/>
            <w:noWrap/>
            <w:vAlign w:val="center"/>
            <w:hideMark/>
          </w:tcPr>
          <w:p w14:paraId="30C44DD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2,841</w:t>
            </w:r>
          </w:p>
        </w:tc>
        <w:tc>
          <w:tcPr>
            <w:tcW w:w="1394" w:type="dxa"/>
            <w:shd w:val="clear" w:color="auto" w:fill="auto"/>
            <w:noWrap/>
            <w:vAlign w:val="center"/>
            <w:hideMark/>
          </w:tcPr>
          <w:p w14:paraId="75EB81DA"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6,268</w:t>
            </w:r>
          </w:p>
        </w:tc>
        <w:tc>
          <w:tcPr>
            <w:tcW w:w="1394" w:type="dxa"/>
            <w:shd w:val="clear" w:color="auto" w:fill="auto"/>
            <w:noWrap/>
            <w:vAlign w:val="center"/>
            <w:hideMark/>
          </w:tcPr>
          <w:p w14:paraId="66E18A5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69,927</w:t>
            </w:r>
          </w:p>
        </w:tc>
      </w:tr>
      <w:tr w:rsidR="00A00C97" w:rsidRPr="009E5255" w14:paraId="033D24C2" w14:textId="77777777" w:rsidTr="004B2115">
        <w:trPr>
          <w:trHeight w:val="20"/>
        </w:trPr>
        <w:tc>
          <w:tcPr>
            <w:tcW w:w="9776" w:type="dxa"/>
            <w:gridSpan w:val="7"/>
            <w:shd w:val="clear" w:color="auto" w:fill="auto"/>
            <w:noWrap/>
            <w:vAlign w:val="center"/>
            <w:hideMark/>
          </w:tcPr>
          <w:p w14:paraId="13DF93FE" w14:textId="77777777" w:rsidR="00A00C97" w:rsidRPr="009E5255" w:rsidRDefault="00A00C97" w:rsidP="004B2115">
            <w:pPr>
              <w:pStyle w:val="NoSpacing"/>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Vinorelbine</w:t>
            </w:r>
          </w:p>
        </w:tc>
      </w:tr>
      <w:tr w:rsidR="00A00C97" w:rsidRPr="009E5255" w14:paraId="65EF13A0" w14:textId="77777777" w:rsidTr="004B2115">
        <w:trPr>
          <w:trHeight w:val="20"/>
        </w:trPr>
        <w:tc>
          <w:tcPr>
            <w:tcW w:w="1413" w:type="dxa"/>
            <w:shd w:val="clear" w:color="auto" w:fill="auto"/>
            <w:noWrap/>
            <w:vAlign w:val="center"/>
            <w:hideMark/>
          </w:tcPr>
          <w:p w14:paraId="5BB7E3C4"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Comp. Pack</w:t>
            </w:r>
          </w:p>
        </w:tc>
        <w:tc>
          <w:tcPr>
            <w:tcW w:w="1393" w:type="dxa"/>
            <w:shd w:val="clear" w:color="auto" w:fill="auto"/>
            <w:noWrap/>
            <w:vAlign w:val="center"/>
            <w:hideMark/>
          </w:tcPr>
          <w:p w14:paraId="38A9C66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8,282</w:t>
            </w:r>
          </w:p>
        </w:tc>
        <w:tc>
          <w:tcPr>
            <w:tcW w:w="1394" w:type="dxa"/>
            <w:shd w:val="clear" w:color="auto" w:fill="auto"/>
            <w:noWrap/>
            <w:vAlign w:val="center"/>
            <w:hideMark/>
          </w:tcPr>
          <w:p w14:paraId="642C182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01,992</w:t>
            </w:r>
          </w:p>
        </w:tc>
        <w:tc>
          <w:tcPr>
            <w:tcW w:w="1394" w:type="dxa"/>
            <w:shd w:val="clear" w:color="auto" w:fill="auto"/>
            <w:noWrap/>
            <w:vAlign w:val="center"/>
            <w:hideMark/>
          </w:tcPr>
          <w:p w14:paraId="0AA6A03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28,502</w:t>
            </w:r>
          </w:p>
        </w:tc>
        <w:tc>
          <w:tcPr>
            <w:tcW w:w="1394" w:type="dxa"/>
            <w:shd w:val="clear" w:color="auto" w:fill="auto"/>
            <w:noWrap/>
            <w:vAlign w:val="center"/>
            <w:hideMark/>
          </w:tcPr>
          <w:p w14:paraId="355D9CA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10,518</w:t>
            </w:r>
          </w:p>
        </w:tc>
        <w:tc>
          <w:tcPr>
            <w:tcW w:w="1394" w:type="dxa"/>
            <w:shd w:val="clear" w:color="auto" w:fill="auto"/>
            <w:noWrap/>
            <w:vAlign w:val="center"/>
            <w:hideMark/>
          </w:tcPr>
          <w:p w14:paraId="635056E3"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85,090</w:t>
            </w:r>
          </w:p>
        </w:tc>
        <w:tc>
          <w:tcPr>
            <w:tcW w:w="1394" w:type="dxa"/>
            <w:shd w:val="clear" w:color="auto" w:fill="auto"/>
            <w:noWrap/>
            <w:vAlign w:val="center"/>
            <w:hideMark/>
          </w:tcPr>
          <w:p w14:paraId="1C222B97"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54,384</w:t>
            </w:r>
          </w:p>
        </w:tc>
      </w:tr>
      <w:tr w:rsidR="00A00C97" w:rsidRPr="009E5255" w14:paraId="0E9567C0" w14:textId="77777777" w:rsidTr="004B2115">
        <w:trPr>
          <w:trHeight w:val="20"/>
        </w:trPr>
        <w:tc>
          <w:tcPr>
            <w:tcW w:w="1413" w:type="dxa"/>
            <w:shd w:val="clear" w:color="auto" w:fill="auto"/>
            <w:noWrap/>
            <w:vAlign w:val="center"/>
            <w:hideMark/>
          </w:tcPr>
          <w:p w14:paraId="1FD0BDD0"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Not comp.</w:t>
            </w:r>
          </w:p>
        </w:tc>
        <w:tc>
          <w:tcPr>
            <w:tcW w:w="1393" w:type="dxa"/>
            <w:shd w:val="clear" w:color="auto" w:fill="auto"/>
            <w:noWrap/>
            <w:vAlign w:val="center"/>
            <w:hideMark/>
          </w:tcPr>
          <w:p w14:paraId="260EA27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42,050</w:t>
            </w:r>
          </w:p>
        </w:tc>
        <w:tc>
          <w:tcPr>
            <w:tcW w:w="1394" w:type="dxa"/>
            <w:shd w:val="clear" w:color="auto" w:fill="auto"/>
            <w:noWrap/>
            <w:vAlign w:val="center"/>
            <w:hideMark/>
          </w:tcPr>
          <w:p w14:paraId="1A7C6BA8"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25,470</w:t>
            </w:r>
          </w:p>
        </w:tc>
        <w:tc>
          <w:tcPr>
            <w:tcW w:w="1394" w:type="dxa"/>
            <w:shd w:val="clear" w:color="auto" w:fill="auto"/>
            <w:noWrap/>
            <w:vAlign w:val="center"/>
            <w:hideMark/>
          </w:tcPr>
          <w:p w14:paraId="323AC22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16,280</w:t>
            </w:r>
          </w:p>
        </w:tc>
        <w:tc>
          <w:tcPr>
            <w:tcW w:w="1394" w:type="dxa"/>
            <w:shd w:val="clear" w:color="auto" w:fill="auto"/>
            <w:noWrap/>
            <w:vAlign w:val="center"/>
            <w:hideMark/>
          </w:tcPr>
          <w:p w14:paraId="13364B6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00,650</w:t>
            </w:r>
          </w:p>
        </w:tc>
        <w:tc>
          <w:tcPr>
            <w:tcW w:w="1394" w:type="dxa"/>
            <w:shd w:val="clear" w:color="auto" w:fill="auto"/>
            <w:noWrap/>
            <w:vAlign w:val="center"/>
            <w:hideMark/>
          </w:tcPr>
          <w:p w14:paraId="24F65E1F"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74,440</w:t>
            </w:r>
          </w:p>
        </w:tc>
        <w:tc>
          <w:tcPr>
            <w:tcW w:w="1394" w:type="dxa"/>
            <w:shd w:val="clear" w:color="auto" w:fill="auto"/>
            <w:noWrap/>
            <w:vAlign w:val="center"/>
            <w:hideMark/>
          </w:tcPr>
          <w:p w14:paraId="1A85803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558,890</w:t>
            </w:r>
          </w:p>
        </w:tc>
      </w:tr>
      <w:tr w:rsidR="00A00C97" w:rsidRPr="009E5255" w14:paraId="4D3108E0" w14:textId="77777777" w:rsidTr="004B2115">
        <w:trPr>
          <w:trHeight w:val="20"/>
        </w:trPr>
        <w:tc>
          <w:tcPr>
            <w:tcW w:w="1413" w:type="dxa"/>
            <w:shd w:val="clear" w:color="auto" w:fill="auto"/>
            <w:noWrap/>
            <w:vAlign w:val="center"/>
            <w:hideMark/>
          </w:tcPr>
          <w:p w14:paraId="14B9DE16" w14:textId="77777777" w:rsidR="00A00C97" w:rsidRPr="009E5255" w:rsidRDefault="00A00C97" w:rsidP="004B2115">
            <w:pPr>
              <w:pStyle w:val="NoSpacing"/>
              <w:ind w:left="168"/>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Total</w:t>
            </w:r>
          </w:p>
        </w:tc>
        <w:tc>
          <w:tcPr>
            <w:tcW w:w="1393" w:type="dxa"/>
            <w:shd w:val="clear" w:color="auto" w:fill="auto"/>
            <w:noWrap/>
            <w:vAlign w:val="center"/>
            <w:hideMark/>
          </w:tcPr>
          <w:p w14:paraId="3989A159"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70,332</w:t>
            </w:r>
          </w:p>
        </w:tc>
        <w:tc>
          <w:tcPr>
            <w:tcW w:w="1394" w:type="dxa"/>
            <w:shd w:val="clear" w:color="auto" w:fill="auto"/>
            <w:noWrap/>
            <w:vAlign w:val="center"/>
            <w:hideMark/>
          </w:tcPr>
          <w:p w14:paraId="6FFFA560"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27,462</w:t>
            </w:r>
          </w:p>
        </w:tc>
        <w:tc>
          <w:tcPr>
            <w:tcW w:w="1394" w:type="dxa"/>
            <w:shd w:val="clear" w:color="auto" w:fill="auto"/>
            <w:noWrap/>
            <w:vAlign w:val="center"/>
            <w:hideMark/>
          </w:tcPr>
          <w:p w14:paraId="3D78501B"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44,782</w:t>
            </w:r>
          </w:p>
        </w:tc>
        <w:tc>
          <w:tcPr>
            <w:tcW w:w="1394" w:type="dxa"/>
            <w:shd w:val="clear" w:color="auto" w:fill="auto"/>
            <w:noWrap/>
            <w:vAlign w:val="center"/>
            <w:hideMark/>
          </w:tcPr>
          <w:p w14:paraId="4BA5FBF1"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311,168</w:t>
            </w:r>
          </w:p>
        </w:tc>
        <w:tc>
          <w:tcPr>
            <w:tcW w:w="1394" w:type="dxa"/>
            <w:shd w:val="clear" w:color="auto" w:fill="auto"/>
            <w:noWrap/>
            <w:vAlign w:val="center"/>
            <w:hideMark/>
          </w:tcPr>
          <w:p w14:paraId="39BF281D"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259,530</w:t>
            </w:r>
          </w:p>
        </w:tc>
        <w:tc>
          <w:tcPr>
            <w:tcW w:w="1394" w:type="dxa"/>
            <w:shd w:val="clear" w:color="auto" w:fill="auto"/>
            <w:noWrap/>
            <w:vAlign w:val="center"/>
            <w:hideMark/>
          </w:tcPr>
          <w:p w14:paraId="7572B906" w14:textId="77777777" w:rsidR="00A00C97" w:rsidRPr="009E5255" w:rsidRDefault="00A00C97" w:rsidP="00EA0B5A">
            <w:pPr>
              <w:pStyle w:val="NoSpacing"/>
              <w:jc w:val="center"/>
              <w:rPr>
                <w:rFonts w:asciiTheme="majorHAnsi" w:hAnsiTheme="majorHAnsi" w:cstheme="majorHAnsi"/>
                <w:color w:val="000000" w:themeColor="text1"/>
                <w:lang w:eastAsia="en-AU"/>
              </w:rPr>
            </w:pPr>
            <w:r w:rsidRPr="009E5255">
              <w:rPr>
                <w:rFonts w:asciiTheme="majorHAnsi" w:hAnsiTheme="majorHAnsi" w:cstheme="majorHAnsi"/>
                <w:color w:val="000000" w:themeColor="text1"/>
                <w:lang w:eastAsia="en-AU"/>
              </w:rPr>
              <w:t>1,613,274</w:t>
            </w:r>
          </w:p>
        </w:tc>
      </w:tr>
    </w:tbl>
    <w:p w14:paraId="6D2E5037" w14:textId="2E8EFC49" w:rsidR="00A00C97" w:rsidRPr="009E5255" w:rsidRDefault="00A00C97" w:rsidP="003A6F1A">
      <w:pPr>
        <w:pStyle w:val="TableNotes"/>
      </w:pPr>
      <w:bookmarkStart w:id="543" w:name="_Ref88489608"/>
      <w:r w:rsidRPr="009E5255">
        <w:t xml:space="preserve">Source: </w:t>
      </w:r>
      <w:r w:rsidRPr="009E5255">
        <w:tab/>
        <w:t xml:space="preserve">Developed for this Review </w:t>
      </w:r>
      <w:r w:rsidR="00223811" w:rsidRPr="009E5255">
        <w:t>using in-market sales data (IQVIA)</w:t>
      </w:r>
      <w:r w:rsidRPr="009E5255">
        <w:t>.</w:t>
      </w:r>
    </w:p>
    <w:p w14:paraId="24C83BD4" w14:textId="6161AB6F" w:rsidR="00A00C97" w:rsidRPr="009E5255" w:rsidRDefault="005229B8" w:rsidP="00777F39">
      <w:pPr>
        <w:pStyle w:val="Caption"/>
      </w:pPr>
      <w:bookmarkStart w:id="544" w:name="_Ref93488250"/>
      <w:r w:rsidRPr="009E5255">
        <w:t>Figure A</w:t>
      </w:r>
      <w:r w:rsidR="00E36C93">
        <w:fldChar w:fldCharType="begin"/>
      </w:r>
      <w:r w:rsidR="00E36C93">
        <w:instrText xml:space="preserve"> SEQ Figure_A \* ARABIC </w:instrText>
      </w:r>
      <w:r w:rsidR="00E36C93">
        <w:fldChar w:fldCharType="separate"/>
      </w:r>
      <w:r w:rsidR="000C766B">
        <w:rPr>
          <w:noProof/>
        </w:rPr>
        <w:t>77</w:t>
      </w:r>
      <w:r w:rsidR="00E36C93">
        <w:rPr>
          <w:noProof/>
        </w:rPr>
        <w:fldChar w:fldCharType="end"/>
      </w:r>
      <w:bookmarkStart w:id="545" w:name="_Hlk88501819"/>
      <w:bookmarkEnd w:id="543"/>
      <w:bookmarkEnd w:id="544"/>
      <w:r w:rsidRPr="009E5255">
        <w:t xml:space="preserve">. </w:t>
      </w:r>
      <w:r w:rsidR="00A00C97" w:rsidRPr="009E5255">
        <w:t xml:space="preserve">Total </w:t>
      </w:r>
      <w:r w:rsidR="008508F8" w:rsidRPr="009E5255">
        <w:t>u</w:t>
      </w:r>
      <w:r w:rsidR="00A00C97" w:rsidRPr="009E5255">
        <w:t xml:space="preserve">nits </w:t>
      </w:r>
      <w:r w:rsidR="008508F8" w:rsidRPr="009E5255">
        <w:t>p</w:t>
      </w:r>
      <w:r w:rsidR="00A00C97" w:rsidRPr="009E5255">
        <w:t xml:space="preserve">urchased by </w:t>
      </w:r>
      <w:r w:rsidR="005A1448" w:rsidRPr="009E5255">
        <w:t>EFC-listed drug</w:t>
      </w:r>
      <w:r w:rsidR="008508F8" w:rsidRPr="009E5255">
        <w:t xml:space="preserve"> and c</w:t>
      </w:r>
      <w:r w:rsidR="00A00C97" w:rsidRPr="009E5255">
        <w:t xml:space="preserve">ompounding </w:t>
      </w:r>
      <w:r w:rsidR="008508F8" w:rsidRPr="009E5255">
        <w:t>s</w:t>
      </w:r>
      <w:r w:rsidR="00A00C97" w:rsidRPr="009E5255">
        <w:t>tatus</w:t>
      </w:r>
      <w:r w:rsidR="008508F8" w:rsidRPr="009E5255">
        <w:t xml:space="preserve"> (</w:t>
      </w:r>
      <w:r w:rsidR="00A00C97" w:rsidRPr="009E5255">
        <w:t>2016</w:t>
      </w:r>
      <w:r w:rsidR="005A1448" w:rsidRPr="009E5255">
        <w:t xml:space="preserve"> </w:t>
      </w:r>
      <w:r w:rsidR="008508F8" w:rsidRPr="009E5255">
        <w:t>-</w:t>
      </w:r>
      <w:r w:rsidR="005A1448" w:rsidRPr="009E5255">
        <w:t xml:space="preserve"> </w:t>
      </w:r>
      <w:r w:rsidR="00A00C97" w:rsidRPr="009E5255">
        <w:t>2020</w:t>
      </w:r>
      <w:bookmarkEnd w:id="545"/>
      <w:r w:rsidR="008508F8" w:rsidRPr="009E5255">
        <w:t>)</w:t>
      </w:r>
    </w:p>
    <w:p w14:paraId="30ABF295" w14:textId="77777777" w:rsidR="00A00C97" w:rsidRPr="009E5255" w:rsidRDefault="00A00C97" w:rsidP="00A00C97">
      <w:pPr>
        <w:rPr>
          <w:color w:val="000000" w:themeColor="text1"/>
        </w:rPr>
      </w:pPr>
      <w:r w:rsidRPr="009E5255">
        <w:rPr>
          <w:noProof/>
        </w:rPr>
        <w:drawing>
          <wp:inline distT="0" distB="0" distL="0" distR="0" wp14:anchorId="4D9EA679" wp14:editId="622B58C8">
            <wp:extent cx="5038789" cy="7465513"/>
            <wp:effectExtent l="0" t="0" r="3175" b="2540"/>
            <wp:docPr id="190" name="Graphic 190" descr="a bar chart of the Total units purchased by EFC-listed drug and compounding status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Graphic 190" descr="a bar chart of the Total units purchased by EFC-listed drug and compounding status from 2016 to 2020"/>
                    <pic:cNvPicPr/>
                  </pic:nvPicPr>
                  <pic:blipFill>
                    <a:blip r:embed="rId238">
                      <a:extLst>
                        <a:ext uri="{96DAC541-7B7A-43D3-8B79-37D633B846F1}">
                          <asvg:svgBlip xmlns:asvg="http://schemas.microsoft.com/office/drawing/2016/SVG/main" r:embed="rId239"/>
                        </a:ext>
                      </a:extLst>
                    </a:blip>
                    <a:stretch>
                      <a:fillRect/>
                    </a:stretch>
                  </pic:blipFill>
                  <pic:spPr>
                    <a:xfrm>
                      <a:off x="0" y="0"/>
                      <a:ext cx="5040448" cy="7467971"/>
                    </a:xfrm>
                    <a:prstGeom prst="rect">
                      <a:avLst/>
                    </a:prstGeom>
                  </pic:spPr>
                </pic:pic>
              </a:graphicData>
            </a:graphic>
          </wp:inline>
        </w:drawing>
      </w:r>
    </w:p>
    <w:p w14:paraId="4F860B4E" w14:textId="0C97CAE7"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646C8C9F" w14:textId="77777777" w:rsidR="00A00C97" w:rsidRPr="009E5255" w:rsidRDefault="00A00C97" w:rsidP="00A00C97">
      <w:pPr>
        <w:rPr>
          <w:color w:val="000000" w:themeColor="text1"/>
        </w:rPr>
      </w:pPr>
    </w:p>
    <w:p w14:paraId="335B8F12" w14:textId="0F51A0AA" w:rsidR="00A00C97" w:rsidRPr="009E5255" w:rsidRDefault="00A00C97" w:rsidP="00A00C97">
      <w:pPr>
        <w:rPr>
          <w:color w:val="000000" w:themeColor="text1"/>
        </w:rPr>
      </w:pPr>
      <w:r w:rsidRPr="009E5255">
        <w:rPr>
          <w:color w:val="000000" w:themeColor="text1"/>
        </w:rPr>
        <w:t xml:space="preserve">The total amount of cancer medicines (in mg or international units) purchased broken down by state is provided in </w:t>
      </w:r>
      <w:r w:rsidRPr="009E5255">
        <w:rPr>
          <w:color w:val="000000" w:themeColor="text1"/>
        </w:rPr>
        <w:fldChar w:fldCharType="begin"/>
      </w:r>
      <w:r w:rsidRPr="009E5255">
        <w:rPr>
          <w:color w:val="000000" w:themeColor="text1"/>
        </w:rPr>
        <w:instrText xml:space="preserve"> REF _Ref88557423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Table </w:t>
      </w:r>
      <w:r w:rsidR="000C766B" w:rsidRPr="000C766B">
        <w:rPr>
          <w:noProof/>
          <w:color w:val="000000" w:themeColor="text1"/>
        </w:rPr>
        <w:t>A47</w:t>
      </w:r>
      <w:r w:rsidRPr="009E5255">
        <w:rPr>
          <w:color w:val="000000" w:themeColor="text1"/>
        </w:rPr>
        <w:fldChar w:fldCharType="end"/>
      </w:r>
      <w:r w:rsidRPr="009E5255">
        <w:rPr>
          <w:color w:val="000000" w:themeColor="text1"/>
        </w:rPr>
        <w:t xml:space="preserve"> and </w:t>
      </w:r>
      <w:r w:rsidRPr="009E5255">
        <w:rPr>
          <w:color w:val="000000" w:themeColor="text1"/>
        </w:rPr>
        <w:fldChar w:fldCharType="begin"/>
      </w:r>
      <w:r w:rsidRPr="009E5255">
        <w:rPr>
          <w:color w:val="000000" w:themeColor="text1"/>
        </w:rPr>
        <w:instrText xml:space="preserve"> REF _Ref88558229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Figure </w:t>
      </w:r>
      <w:r w:rsidR="000C766B" w:rsidRPr="000C766B">
        <w:rPr>
          <w:noProof/>
          <w:color w:val="000000" w:themeColor="text1"/>
        </w:rPr>
        <w:t>A78</w:t>
      </w:r>
      <w:r w:rsidRPr="009E5255">
        <w:rPr>
          <w:color w:val="000000" w:themeColor="text1"/>
        </w:rPr>
        <w:fldChar w:fldCharType="end"/>
      </w:r>
      <w:r w:rsidRPr="009E5255">
        <w:rPr>
          <w:color w:val="000000" w:themeColor="text1"/>
        </w:rPr>
        <w:t xml:space="preserve">.  </w:t>
      </w:r>
      <w:r w:rsidRPr="009E5255">
        <w:rPr>
          <w:color w:val="000000" w:themeColor="text1"/>
          <w:lang w:eastAsia="en-GB"/>
        </w:rPr>
        <w:t>Overall, states with the largest populations had the greatest consumption of EFC medicines.</w:t>
      </w:r>
    </w:p>
    <w:p w14:paraId="5A8C812D" w14:textId="522C4396" w:rsidR="00A00C97" w:rsidRPr="009E5255" w:rsidRDefault="00032C6F" w:rsidP="00777F39">
      <w:pPr>
        <w:pStyle w:val="Caption"/>
      </w:pPr>
      <w:bookmarkStart w:id="546" w:name="_Ref88557423"/>
      <w:r w:rsidRPr="009E5255">
        <w:t>Table A</w:t>
      </w:r>
      <w:r w:rsidR="00E36C93">
        <w:fldChar w:fldCharType="begin"/>
      </w:r>
      <w:r w:rsidR="00E36C93">
        <w:instrText xml:space="preserve"> SEQ Table_A \* ARABIC </w:instrText>
      </w:r>
      <w:r w:rsidR="00E36C93">
        <w:fldChar w:fldCharType="separate"/>
      </w:r>
      <w:r w:rsidR="000C766B">
        <w:rPr>
          <w:noProof/>
        </w:rPr>
        <w:t>47</w:t>
      </w:r>
      <w:r w:rsidR="00E36C93">
        <w:rPr>
          <w:noProof/>
        </w:rPr>
        <w:fldChar w:fldCharType="end"/>
      </w:r>
      <w:bookmarkEnd w:id="546"/>
      <w:r w:rsidRPr="009E5255">
        <w:t xml:space="preserve">. </w:t>
      </w:r>
      <w:r w:rsidR="00A00C97" w:rsidRPr="009E5255">
        <w:t xml:space="preserve">Total </w:t>
      </w:r>
      <w:r w:rsidR="007A34BE" w:rsidRPr="009E5255">
        <w:t>u</w:t>
      </w:r>
      <w:r w:rsidR="00A00C97" w:rsidRPr="009E5255">
        <w:t xml:space="preserve">nits </w:t>
      </w:r>
      <w:r w:rsidR="007A34BE" w:rsidRPr="009E5255">
        <w:t>p</w:t>
      </w:r>
      <w:r w:rsidR="00A00C97" w:rsidRPr="009E5255">
        <w:t>urchased by</w:t>
      </w:r>
      <w:r w:rsidR="005A1448" w:rsidRPr="009E5255">
        <w:t xml:space="preserve"> EFC-listed drug and</w:t>
      </w:r>
      <w:r w:rsidR="00A00C97" w:rsidRPr="009E5255">
        <w:t xml:space="preserve"> State</w:t>
      </w:r>
      <w:r w:rsidR="007A34BE" w:rsidRPr="009E5255">
        <w:t xml:space="preserve"> and Territory</w:t>
      </w:r>
      <w:r w:rsidR="00A00C97" w:rsidRPr="009E5255">
        <w:t xml:space="preserve"> </w:t>
      </w:r>
      <w:r w:rsidR="007A34BE" w:rsidRPr="009E5255">
        <w:t>(</w:t>
      </w:r>
      <w:r w:rsidR="00A00C97" w:rsidRPr="009E5255">
        <w:t>2016</w:t>
      </w:r>
      <w:r w:rsidR="005A1448" w:rsidRPr="009E5255">
        <w:t xml:space="preserve"> </w:t>
      </w:r>
      <w:r w:rsidR="00A00C97" w:rsidRPr="009E5255">
        <w:t>-</w:t>
      </w:r>
      <w:r w:rsidR="005A1448" w:rsidRPr="009E5255">
        <w:t xml:space="preserve"> </w:t>
      </w:r>
      <w:r w:rsidR="00A00C97" w:rsidRPr="009E5255">
        <w:t>2020</w:t>
      </w:r>
      <w:r w:rsidR="007A34BE" w:rsidRPr="009E5255">
        <w:t>)</w:t>
      </w:r>
    </w:p>
    <w:tbl>
      <w:tblPr>
        <w:tblW w:w="10011" w:type="dxa"/>
        <w:tblLook w:val="04A0" w:firstRow="1" w:lastRow="0" w:firstColumn="1" w:lastColumn="0" w:noHBand="0" w:noVBand="1"/>
        <w:tblCaption w:val="Total units purchased by EFC-listed drug and State and Territory from 2016 to 2020"/>
      </w:tblPr>
      <w:tblGrid>
        <w:gridCol w:w="1921"/>
        <w:gridCol w:w="1322"/>
        <w:gridCol w:w="1323"/>
        <w:gridCol w:w="1323"/>
        <w:gridCol w:w="1323"/>
        <w:gridCol w:w="1323"/>
        <w:gridCol w:w="1476"/>
      </w:tblGrid>
      <w:tr w:rsidR="00A00C97" w:rsidRPr="009E5255" w14:paraId="3C4F4394" w14:textId="77777777" w:rsidTr="00622C17">
        <w:trPr>
          <w:trHeight w:val="20"/>
          <w:tblHeader/>
        </w:trPr>
        <w:tc>
          <w:tcPr>
            <w:tcW w:w="1921" w:type="dxa"/>
            <w:tcBorders>
              <w:bottom w:val="single" w:sz="4" w:space="0" w:color="auto"/>
            </w:tcBorders>
            <w:shd w:val="clear" w:color="auto" w:fill="auto"/>
            <w:noWrap/>
            <w:vAlign w:val="bottom"/>
            <w:hideMark/>
          </w:tcPr>
          <w:p w14:paraId="5B447ACE" w14:textId="22FE55A7" w:rsidR="00A00C97" w:rsidRPr="009E5255" w:rsidRDefault="00DD359D" w:rsidP="00DF09A8">
            <w:pPr>
              <w:spacing w:before="0" w:after="0" w:line="240" w:lineRule="auto"/>
              <w:rPr>
                <w:rFonts w:eastAsia="Times New Roman"/>
                <w:bCs w:val="0"/>
                <w:i/>
                <w:iCs/>
                <w:color w:val="000000" w:themeColor="text1"/>
                <w:sz w:val="20"/>
                <w:szCs w:val="20"/>
                <w:lang w:eastAsia="en-AU"/>
              </w:rPr>
            </w:pPr>
            <w:r w:rsidRPr="009E5255">
              <w:rPr>
                <w:rFonts w:eastAsia="Times New Roman"/>
                <w:bCs w:val="0"/>
                <w:i/>
                <w:iCs/>
                <w:color w:val="000000" w:themeColor="text1"/>
                <w:sz w:val="20"/>
                <w:szCs w:val="20"/>
                <w:lang w:eastAsia="en-AU"/>
              </w:rPr>
              <w:t>Drug</w:t>
            </w:r>
          </w:p>
        </w:tc>
        <w:tc>
          <w:tcPr>
            <w:tcW w:w="1322" w:type="dxa"/>
            <w:tcBorders>
              <w:bottom w:val="single" w:sz="4" w:space="0" w:color="auto"/>
            </w:tcBorders>
            <w:shd w:val="clear" w:color="auto" w:fill="auto"/>
            <w:noWrap/>
            <w:vAlign w:val="bottom"/>
            <w:hideMark/>
          </w:tcPr>
          <w:p w14:paraId="6D281A68" w14:textId="77777777" w:rsidR="00A00C97" w:rsidRPr="009E5255" w:rsidRDefault="00A00C97" w:rsidP="00DF09A8">
            <w:pPr>
              <w:spacing w:before="0" w:after="0" w:line="240" w:lineRule="auto"/>
              <w:jc w:val="center"/>
              <w:rPr>
                <w:rFonts w:eastAsia="Times New Roman"/>
                <w:bCs w:val="0"/>
                <w:i/>
                <w:iCs/>
                <w:color w:val="000000" w:themeColor="text1"/>
                <w:sz w:val="20"/>
                <w:szCs w:val="20"/>
                <w:lang w:eastAsia="en-AU"/>
              </w:rPr>
            </w:pPr>
            <w:r w:rsidRPr="009E5255">
              <w:rPr>
                <w:rFonts w:eastAsia="Times New Roman"/>
                <w:bCs w:val="0"/>
                <w:i/>
                <w:iCs/>
                <w:color w:val="000000" w:themeColor="text1"/>
                <w:sz w:val="20"/>
                <w:szCs w:val="20"/>
                <w:lang w:eastAsia="en-AU"/>
              </w:rPr>
              <w:t>2016</w:t>
            </w:r>
          </w:p>
        </w:tc>
        <w:tc>
          <w:tcPr>
            <w:tcW w:w="1323" w:type="dxa"/>
            <w:tcBorders>
              <w:bottom w:val="single" w:sz="4" w:space="0" w:color="auto"/>
            </w:tcBorders>
            <w:shd w:val="clear" w:color="auto" w:fill="auto"/>
            <w:noWrap/>
            <w:vAlign w:val="bottom"/>
            <w:hideMark/>
          </w:tcPr>
          <w:p w14:paraId="368A055D" w14:textId="77777777" w:rsidR="00A00C97" w:rsidRPr="009E5255" w:rsidRDefault="00A00C97" w:rsidP="00DF09A8">
            <w:pPr>
              <w:spacing w:before="0" w:after="0" w:line="240" w:lineRule="auto"/>
              <w:jc w:val="center"/>
              <w:rPr>
                <w:rFonts w:eastAsia="Times New Roman"/>
                <w:bCs w:val="0"/>
                <w:i/>
                <w:iCs/>
                <w:color w:val="000000" w:themeColor="text1"/>
                <w:sz w:val="20"/>
                <w:szCs w:val="20"/>
                <w:lang w:eastAsia="en-AU"/>
              </w:rPr>
            </w:pPr>
            <w:r w:rsidRPr="009E5255">
              <w:rPr>
                <w:rFonts w:eastAsia="Times New Roman"/>
                <w:bCs w:val="0"/>
                <w:i/>
                <w:iCs/>
                <w:color w:val="000000" w:themeColor="text1"/>
                <w:sz w:val="20"/>
                <w:szCs w:val="20"/>
                <w:lang w:eastAsia="en-AU"/>
              </w:rPr>
              <w:t>2017</w:t>
            </w:r>
          </w:p>
        </w:tc>
        <w:tc>
          <w:tcPr>
            <w:tcW w:w="1323" w:type="dxa"/>
            <w:tcBorders>
              <w:bottom w:val="single" w:sz="4" w:space="0" w:color="auto"/>
            </w:tcBorders>
            <w:shd w:val="clear" w:color="auto" w:fill="auto"/>
            <w:noWrap/>
            <w:vAlign w:val="bottom"/>
            <w:hideMark/>
          </w:tcPr>
          <w:p w14:paraId="67FC84BE" w14:textId="77777777" w:rsidR="00A00C97" w:rsidRPr="009E5255" w:rsidRDefault="00A00C97" w:rsidP="00DF09A8">
            <w:pPr>
              <w:spacing w:before="0" w:after="0" w:line="240" w:lineRule="auto"/>
              <w:jc w:val="center"/>
              <w:rPr>
                <w:rFonts w:eastAsia="Times New Roman"/>
                <w:bCs w:val="0"/>
                <w:i/>
                <w:iCs/>
                <w:color w:val="000000" w:themeColor="text1"/>
                <w:sz w:val="20"/>
                <w:szCs w:val="20"/>
                <w:lang w:eastAsia="en-AU"/>
              </w:rPr>
            </w:pPr>
            <w:r w:rsidRPr="009E5255">
              <w:rPr>
                <w:rFonts w:eastAsia="Times New Roman"/>
                <w:bCs w:val="0"/>
                <w:i/>
                <w:iCs/>
                <w:color w:val="000000" w:themeColor="text1"/>
                <w:sz w:val="20"/>
                <w:szCs w:val="20"/>
                <w:lang w:eastAsia="en-AU"/>
              </w:rPr>
              <w:t>2018</w:t>
            </w:r>
          </w:p>
        </w:tc>
        <w:tc>
          <w:tcPr>
            <w:tcW w:w="1323" w:type="dxa"/>
            <w:tcBorders>
              <w:bottom w:val="single" w:sz="4" w:space="0" w:color="auto"/>
            </w:tcBorders>
            <w:shd w:val="clear" w:color="auto" w:fill="auto"/>
            <w:noWrap/>
            <w:vAlign w:val="bottom"/>
            <w:hideMark/>
          </w:tcPr>
          <w:p w14:paraId="5D7D638F" w14:textId="77777777" w:rsidR="00A00C97" w:rsidRPr="009E5255" w:rsidRDefault="00A00C97" w:rsidP="00DF09A8">
            <w:pPr>
              <w:spacing w:before="0" w:after="0" w:line="240" w:lineRule="auto"/>
              <w:jc w:val="center"/>
              <w:rPr>
                <w:rFonts w:eastAsia="Times New Roman"/>
                <w:bCs w:val="0"/>
                <w:i/>
                <w:iCs/>
                <w:color w:val="000000" w:themeColor="text1"/>
                <w:sz w:val="20"/>
                <w:szCs w:val="20"/>
                <w:lang w:eastAsia="en-AU"/>
              </w:rPr>
            </w:pPr>
            <w:r w:rsidRPr="009E5255">
              <w:rPr>
                <w:rFonts w:eastAsia="Times New Roman"/>
                <w:bCs w:val="0"/>
                <w:i/>
                <w:iCs/>
                <w:color w:val="000000" w:themeColor="text1"/>
                <w:sz w:val="20"/>
                <w:szCs w:val="20"/>
                <w:lang w:eastAsia="en-AU"/>
              </w:rPr>
              <w:t>2019</w:t>
            </w:r>
          </w:p>
        </w:tc>
        <w:tc>
          <w:tcPr>
            <w:tcW w:w="1323" w:type="dxa"/>
            <w:tcBorders>
              <w:bottom w:val="single" w:sz="4" w:space="0" w:color="auto"/>
            </w:tcBorders>
            <w:shd w:val="clear" w:color="auto" w:fill="auto"/>
            <w:noWrap/>
            <w:vAlign w:val="bottom"/>
            <w:hideMark/>
          </w:tcPr>
          <w:p w14:paraId="2E614C6D" w14:textId="77777777" w:rsidR="00A00C97" w:rsidRPr="009E5255" w:rsidRDefault="00A00C97" w:rsidP="00DF09A8">
            <w:pPr>
              <w:spacing w:before="0" w:after="0" w:line="240" w:lineRule="auto"/>
              <w:jc w:val="center"/>
              <w:rPr>
                <w:rFonts w:eastAsia="Times New Roman"/>
                <w:bCs w:val="0"/>
                <w:i/>
                <w:iCs/>
                <w:color w:val="000000" w:themeColor="text1"/>
                <w:sz w:val="20"/>
                <w:szCs w:val="20"/>
                <w:lang w:eastAsia="en-AU"/>
              </w:rPr>
            </w:pPr>
            <w:r w:rsidRPr="009E5255">
              <w:rPr>
                <w:rFonts w:eastAsia="Times New Roman"/>
                <w:bCs w:val="0"/>
                <w:i/>
                <w:iCs/>
                <w:color w:val="000000" w:themeColor="text1"/>
                <w:sz w:val="20"/>
                <w:szCs w:val="20"/>
                <w:lang w:eastAsia="en-AU"/>
              </w:rPr>
              <w:t>2020</w:t>
            </w:r>
          </w:p>
        </w:tc>
        <w:tc>
          <w:tcPr>
            <w:tcW w:w="1476" w:type="dxa"/>
            <w:tcBorders>
              <w:bottom w:val="single" w:sz="4" w:space="0" w:color="auto"/>
            </w:tcBorders>
            <w:shd w:val="clear" w:color="auto" w:fill="auto"/>
            <w:noWrap/>
            <w:vAlign w:val="bottom"/>
            <w:hideMark/>
          </w:tcPr>
          <w:p w14:paraId="65BDC584" w14:textId="77777777" w:rsidR="00A00C97" w:rsidRPr="009E5255" w:rsidRDefault="00A00C97" w:rsidP="00DF09A8">
            <w:pPr>
              <w:spacing w:before="0" w:after="0" w:line="240" w:lineRule="auto"/>
              <w:jc w:val="center"/>
              <w:rPr>
                <w:rFonts w:eastAsia="Times New Roman"/>
                <w:bCs w:val="0"/>
                <w:i/>
                <w:iCs/>
                <w:color w:val="000000" w:themeColor="text1"/>
                <w:sz w:val="20"/>
                <w:szCs w:val="20"/>
                <w:lang w:eastAsia="en-AU"/>
              </w:rPr>
            </w:pPr>
            <w:r w:rsidRPr="009E5255">
              <w:rPr>
                <w:rFonts w:eastAsia="Times New Roman"/>
                <w:bCs w:val="0"/>
                <w:i/>
                <w:iCs/>
                <w:color w:val="000000" w:themeColor="text1"/>
                <w:sz w:val="20"/>
                <w:szCs w:val="20"/>
                <w:lang w:eastAsia="en-AU"/>
              </w:rPr>
              <w:t>2016-2020</w:t>
            </w:r>
          </w:p>
        </w:tc>
      </w:tr>
      <w:tr w:rsidR="00A00C97" w:rsidRPr="009E5255" w14:paraId="0294F4C6" w14:textId="77777777" w:rsidTr="00622C17">
        <w:trPr>
          <w:trHeight w:val="20"/>
        </w:trPr>
        <w:tc>
          <w:tcPr>
            <w:tcW w:w="10011" w:type="dxa"/>
            <w:gridSpan w:val="7"/>
            <w:tcBorders>
              <w:top w:val="single" w:sz="4" w:space="0" w:color="auto"/>
            </w:tcBorders>
            <w:shd w:val="clear" w:color="auto" w:fill="auto"/>
            <w:noWrap/>
            <w:vAlign w:val="bottom"/>
            <w:hideMark/>
          </w:tcPr>
          <w:p w14:paraId="47E04A73" w14:textId="77777777" w:rsidR="00A00C97" w:rsidRPr="009E5255" w:rsidRDefault="00A00C97" w:rsidP="00206981">
            <w:pPr>
              <w:spacing w:before="0" w:after="0" w:line="240" w:lineRule="auto"/>
              <w:rPr>
                <w:rFonts w:eastAsia="Times New Roman"/>
                <w:color w:val="000000" w:themeColor="text1"/>
                <w:sz w:val="20"/>
                <w:szCs w:val="20"/>
                <w:lang w:eastAsia="en-AU"/>
              </w:rPr>
            </w:pPr>
            <w:r w:rsidRPr="009E5255">
              <w:rPr>
                <w:rFonts w:eastAsia="Times New Roman"/>
                <w:color w:val="000000" w:themeColor="text1"/>
                <w:sz w:val="20"/>
                <w:szCs w:val="20"/>
                <w:lang w:eastAsia="en-AU"/>
              </w:rPr>
              <w:t>ACT</w:t>
            </w:r>
          </w:p>
        </w:tc>
      </w:tr>
      <w:tr w:rsidR="00A00C97" w:rsidRPr="009E5255" w14:paraId="2B6DEEC1" w14:textId="77777777" w:rsidTr="00622C17">
        <w:trPr>
          <w:trHeight w:val="20"/>
        </w:trPr>
        <w:tc>
          <w:tcPr>
            <w:tcW w:w="1921" w:type="dxa"/>
            <w:shd w:val="clear" w:color="auto" w:fill="auto"/>
            <w:noWrap/>
            <w:vAlign w:val="bottom"/>
            <w:hideMark/>
          </w:tcPr>
          <w:p w14:paraId="277EFEFD" w14:textId="438ADA01"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rsenic </w:t>
            </w:r>
          </w:p>
        </w:tc>
        <w:tc>
          <w:tcPr>
            <w:tcW w:w="1322" w:type="dxa"/>
            <w:shd w:val="clear" w:color="auto" w:fill="auto"/>
            <w:noWrap/>
            <w:vAlign w:val="bottom"/>
            <w:hideMark/>
          </w:tcPr>
          <w:p w14:paraId="4E08E61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66FB0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84</w:t>
            </w:r>
          </w:p>
        </w:tc>
        <w:tc>
          <w:tcPr>
            <w:tcW w:w="1323" w:type="dxa"/>
            <w:shd w:val="clear" w:color="auto" w:fill="auto"/>
            <w:noWrap/>
            <w:vAlign w:val="bottom"/>
            <w:hideMark/>
          </w:tcPr>
          <w:p w14:paraId="45E588F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4</w:t>
            </w:r>
          </w:p>
        </w:tc>
        <w:tc>
          <w:tcPr>
            <w:tcW w:w="1323" w:type="dxa"/>
            <w:shd w:val="clear" w:color="auto" w:fill="auto"/>
            <w:noWrap/>
            <w:vAlign w:val="bottom"/>
            <w:hideMark/>
          </w:tcPr>
          <w:p w14:paraId="11C4484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99</w:t>
            </w:r>
          </w:p>
        </w:tc>
        <w:tc>
          <w:tcPr>
            <w:tcW w:w="1323" w:type="dxa"/>
            <w:shd w:val="clear" w:color="auto" w:fill="auto"/>
            <w:noWrap/>
            <w:vAlign w:val="bottom"/>
            <w:hideMark/>
          </w:tcPr>
          <w:p w14:paraId="32153F0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87</w:t>
            </w:r>
          </w:p>
        </w:tc>
        <w:tc>
          <w:tcPr>
            <w:tcW w:w="1476" w:type="dxa"/>
            <w:shd w:val="clear" w:color="auto" w:fill="auto"/>
            <w:noWrap/>
            <w:vAlign w:val="bottom"/>
            <w:hideMark/>
          </w:tcPr>
          <w:p w14:paraId="7420DA9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464</w:t>
            </w:r>
          </w:p>
        </w:tc>
      </w:tr>
      <w:tr w:rsidR="00A00C97" w:rsidRPr="009E5255" w14:paraId="7EF6EC13" w14:textId="77777777" w:rsidTr="00622C17">
        <w:trPr>
          <w:trHeight w:val="20"/>
        </w:trPr>
        <w:tc>
          <w:tcPr>
            <w:tcW w:w="1921" w:type="dxa"/>
            <w:shd w:val="clear" w:color="auto" w:fill="auto"/>
            <w:noWrap/>
            <w:vAlign w:val="bottom"/>
            <w:hideMark/>
          </w:tcPr>
          <w:p w14:paraId="336D222E" w14:textId="40DA2B16"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tezolizumab </w:t>
            </w:r>
          </w:p>
        </w:tc>
        <w:tc>
          <w:tcPr>
            <w:tcW w:w="1322" w:type="dxa"/>
            <w:shd w:val="clear" w:color="auto" w:fill="auto"/>
            <w:noWrap/>
            <w:vAlign w:val="bottom"/>
            <w:hideMark/>
          </w:tcPr>
          <w:p w14:paraId="7CC4FDC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C49791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9B641B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400</w:t>
            </w:r>
          </w:p>
        </w:tc>
        <w:tc>
          <w:tcPr>
            <w:tcW w:w="1323" w:type="dxa"/>
            <w:shd w:val="clear" w:color="auto" w:fill="auto"/>
            <w:noWrap/>
            <w:vAlign w:val="bottom"/>
            <w:hideMark/>
          </w:tcPr>
          <w:p w14:paraId="0002E5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600</w:t>
            </w:r>
          </w:p>
        </w:tc>
        <w:tc>
          <w:tcPr>
            <w:tcW w:w="1323" w:type="dxa"/>
            <w:shd w:val="clear" w:color="auto" w:fill="auto"/>
            <w:noWrap/>
            <w:vAlign w:val="bottom"/>
            <w:hideMark/>
          </w:tcPr>
          <w:p w14:paraId="0A3827F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2,640</w:t>
            </w:r>
          </w:p>
        </w:tc>
        <w:tc>
          <w:tcPr>
            <w:tcW w:w="1476" w:type="dxa"/>
            <w:shd w:val="clear" w:color="auto" w:fill="auto"/>
            <w:noWrap/>
            <w:vAlign w:val="bottom"/>
            <w:hideMark/>
          </w:tcPr>
          <w:p w14:paraId="27623E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4,640</w:t>
            </w:r>
          </w:p>
        </w:tc>
      </w:tr>
      <w:tr w:rsidR="00A00C97" w:rsidRPr="009E5255" w14:paraId="41841100" w14:textId="77777777" w:rsidTr="00622C17">
        <w:trPr>
          <w:trHeight w:val="20"/>
        </w:trPr>
        <w:tc>
          <w:tcPr>
            <w:tcW w:w="1921" w:type="dxa"/>
            <w:shd w:val="clear" w:color="auto" w:fill="auto"/>
            <w:noWrap/>
            <w:vAlign w:val="bottom"/>
            <w:hideMark/>
          </w:tcPr>
          <w:p w14:paraId="61CB8571" w14:textId="0CB3B2DA"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velumab </w:t>
            </w:r>
          </w:p>
        </w:tc>
        <w:tc>
          <w:tcPr>
            <w:tcW w:w="1322" w:type="dxa"/>
            <w:shd w:val="clear" w:color="auto" w:fill="auto"/>
            <w:noWrap/>
            <w:vAlign w:val="bottom"/>
            <w:hideMark/>
          </w:tcPr>
          <w:p w14:paraId="57CB39A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A6FDA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024968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6AFB3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170</w:t>
            </w:r>
          </w:p>
        </w:tc>
        <w:tc>
          <w:tcPr>
            <w:tcW w:w="1323" w:type="dxa"/>
            <w:shd w:val="clear" w:color="auto" w:fill="auto"/>
            <w:noWrap/>
            <w:vAlign w:val="bottom"/>
            <w:hideMark/>
          </w:tcPr>
          <w:p w14:paraId="0D73E2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0</w:t>
            </w:r>
          </w:p>
        </w:tc>
        <w:tc>
          <w:tcPr>
            <w:tcW w:w="1476" w:type="dxa"/>
            <w:shd w:val="clear" w:color="auto" w:fill="auto"/>
            <w:noWrap/>
            <w:vAlign w:val="bottom"/>
            <w:hideMark/>
          </w:tcPr>
          <w:p w14:paraId="31BD2D6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690</w:t>
            </w:r>
          </w:p>
        </w:tc>
      </w:tr>
      <w:tr w:rsidR="00A00C97" w:rsidRPr="009E5255" w14:paraId="3B8756C6" w14:textId="77777777" w:rsidTr="00622C17">
        <w:trPr>
          <w:trHeight w:val="20"/>
        </w:trPr>
        <w:tc>
          <w:tcPr>
            <w:tcW w:w="1921" w:type="dxa"/>
            <w:shd w:val="clear" w:color="auto" w:fill="auto"/>
            <w:noWrap/>
            <w:vAlign w:val="bottom"/>
            <w:hideMark/>
          </w:tcPr>
          <w:p w14:paraId="028D1082" w14:textId="029B3696"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ndamustine </w:t>
            </w:r>
          </w:p>
        </w:tc>
        <w:tc>
          <w:tcPr>
            <w:tcW w:w="1322" w:type="dxa"/>
            <w:shd w:val="clear" w:color="auto" w:fill="auto"/>
            <w:noWrap/>
            <w:vAlign w:val="bottom"/>
            <w:hideMark/>
          </w:tcPr>
          <w:p w14:paraId="78BF071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531</w:t>
            </w:r>
          </w:p>
        </w:tc>
        <w:tc>
          <w:tcPr>
            <w:tcW w:w="1323" w:type="dxa"/>
            <w:shd w:val="clear" w:color="auto" w:fill="auto"/>
            <w:noWrap/>
            <w:vAlign w:val="bottom"/>
            <w:hideMark/>
          </w:tcPr>
          <w:p w14:paraId="5380029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271</w:t>
            </w:r>
          </w:p>
        </w:tc>
        <w:tc>
          <w:tcPr>
            <w:tcW w:w="1323" w:type="dxa"/>
            <w:shd w:val="clear" w:color="auto" w:fill="auto"/>
            <w:noWrap/>
            <w:vAlign w:val="bottom"/>
            <w:hideMark/>
          </w:tcPr>
          <w:p w14:paraId="70EFD7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093</w:t>
            </w:r>
          </w:p>
        </w:tc>
        <w:tc>
          <w:tcPr>
            <w:tcW w:w="1323" w:type="dxa"/>
            <w:shd w:val="clear" w:color="auto" w:fill="auto"/>
            <w:noWrap/>
            <w:vAlign w:val="bottom"/>
            <w:hideMark/>
          </w:tcPr>
          <w:p w14:paraId="3C1943F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723</w:t>
            </w:r>
          </w:p>
        </w:tc>
        <w:tc>
          <w:tcPr>
            <w:tcW w:w="1323" w:type="dxa"/>
            <w:shd w:val="clear" w:color="auto" w:fill="auto"/>
            <w:noWrap/>
            <w:vAlign w:val="bottom"/>
            <w:hideMark/>
          </w:tcPr>
          <w:p w14:paraId="30524B4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430</w:t>
            </w:r>
          </w:p>
        </w:tc>
        <w:tc>
          <w:tcPr>
            <w:tcW w:w="1476" w:type="dxa"/>
            <w:shd w:val="clear" w:color="auto" w:fill="auto"/>
            <w:noWrap/>
            <w:vAlign w:val="bottom"/>
            <w:hideMark/>
          </w:tcPr>
          <w:p w14:paraId="601FB59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2,048</w:t>
            </w:r>
          </w:p>
        </w:tc>
      </w:tr>
      <w:tr w:rsidR="00A00C97" w:rsidRPr="009E5255" w14:paraId="79ADCF90" w14:textId="77777777" w:rsidTr="00622C17">
        <w:trPr>
          <w:trHeight w:val="20"/>
        </w:trPr>
        <w:tc>
          <w:tcPr>
            <w:tcW w:w="1921" w:type="dxa"/>
            <w:shd w:val="clear" w:color="auto" w:fill="auto"/>
            <w:noWrap/>
            <w:vAlign w:val="bottom"/>
            <w:hideMark/>
          </w:tcPr>
          <w:p w14:paraId="5218C4BE" w14:textId="1789C3E1"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vacizumab </w:t>
            </w:r>
          </w:p>
        </w:tc>
        <w:tc>
          <w:tcPr>
            <w:tcW w:w="1322" w:type="dxa"/>
            <w:shd w:val="clear" w:color="auto" w:fill="auto"/>
            <w:noWrap/>
            <w:vAlign w:val="bottom"/>
            <w:hideMark/>
          </w:tcPr>
          <w:p w14:paraId="1B408C8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8,678</w:t>
            </w:r>
          </w:p>
        </w:tc>
        <w:tc>
          <w:tcPr>
            <w:tcW w:w="1323" w:type="dxa"/>
            <w:shd w:val="clear" w:color="auto" w:fill="auto"/>
            <w:noWrap/>
            <w:vAlign w:val="bottom"/>
            <w:hideMark/>
          </w:tcPr>
          <w:p w14:paraId="165D142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1,412</w:t>
            </w:r>
          </w:p>
        </w:tc>
        <w:tc>
          <w:tcPr>
            <w:tcW w:w="1323" w:type="dxa"/>
            <w:shd w:val="clear" w:color="auto" w:fill="auto"/>
            <w:noWrap/>
            <w:vAlign w:val="bottom"/>
            <w:hideMark/>
          </w:tcPr>
          <w:p w14:paraId="0BDA091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9,333</w:t>
            </w:r>
          </w:p>
        </w:tc>
        <w:tc>
          <w:tcPr>
            <w:tcW w:w="1323" w:type="dxa"/>
            <w:shd w:val="clear" w:color="auto" w:fill="auto"/>
            <w:noWrap/>
            <w:vAlign w:val="bottom"/>
            <w:hideMark/>
          </w:tcPr>
          <w:p w14:paraId="469B555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4,642</w:t>
            </w:r>
          </w:p>
        </w:tc>
        <w:tc>
          <w:tcPr>
            <w:tcW w:w="1323" w:type="dxa"/>
            <w:shd w:val="clear" w:color="auto" w:fill="auto"/>
            <w:noWrap/>
            <w:vAlign w:val="bottom"/>
            <w:hideMark/>
          </w:tcPr>
          <w:p w14:paraId="5025442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4,215</w:t>
            </w:r>
          </w:p>
        </w:tc>
        <w:tc>
          <w:tcPr>
            <w:tcW w:w="1476" w:type="dxa"/>
            <w:shd w:val="clear" w:color="auto" w:fill="auto"/>
            <w:noWrap/>
            <w:vAlign w:val="bottom"/>
            <w:hideMark/>
          </w:tcPr>
          <w:p w14:paraId="40B4F8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28,280</w:t>
            </w:r>
          </w:p>
        </w:tc>
      </w:tr>
      <w:tr w:rsidR="00A00C97" w:rsidRPr="009E5255" w14:paraId="0FE5D915" w14:textId="77777777" w:rsidTr="00622C17">
        <w:trPr>
          <w:trHeight w:val="20"/>
        </w:trPr>
        <w:tc>
          <w:tcPr>
            <w:tcW w:w="1921" w:type="dxa"/>
            <w:shd w:val="clear" w:color="auto" w:fill="auto"/>
            <w:noWrap/>
            <w:vAlign w:val="bottom"/>
            <w:hideMark/>
          </w:tcPr>
          <w:p w14:paraId="1C00C6B1" w14:textId="1B2C48BD"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eomycin </w:t>
            </w:r>
          </w:p>
        </w:tc>
        <w:tc>
          <w:tcPr>
            <w:tcW w:w="1322" w:type="dxa"/>
            <w:shd w:val="clear" w:color="auto" w:fill="auto"/>
            <w:noWrap/>
            <w:vAlign w:val="bottom"/>
            <w:hideMark/>
          </w:tcPr>
          <w:p w14:paraId="64D3460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500,000</w:t>
            </w:r>
          </w:p>
        </w:tc>
        <w:tc>
          <w:tcPr>
            <w:tcW w:w="1323" w:type="dxa"/>
            <w:shd w:val="clear" w:color="auto" w:fill="auto"/>
            <w:noWrap/>
            <w:vAlign w:val="bottom"/>
            <w:hideMark/>
          </w:tcPr>
          <w:p w14:paraId="18331A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800,000</w:t>
            </w:r>
          </w:p>
        </w:tc>
        <w:tc>
          <w:tcPr>
            <w:tcW w:w="1323" w:type="dxa"/>
            <w:shd w:val="clear" w:color="auto" w:fill="auto"/>
            <w:noWrap/>
            <w:vAlign w:val="bottom"/>
            <w:hideMark/>
          </w:tcPr>
          <w:p w14:paraId="7B94CEF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600,000</w:t>
            </w:r>
          </w:p>
        </w:tc>
        <w:tc>
          <w:tcPr>
            <w:tcW w:w="1323" w:type="dxa"/>
            <w:shd w:val="clear" w:color="auto" w:fill="auto"/>
            <w:noWrap/>
            <w:vAlign w:val="bottom"/>
            <w:hideMark/>
          </w:tcPr>
          <w:p w14:paraId="16D40C6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700,000</w:t>
            </w:r>
          </w:p>
        </w:tc>
        <w:tc>
          <w:tcPr>
            <w:tcW w:w="1323" w:type="dxa"/>
            <w:shd w:val="clear" w:color="auto" w:fill="auto"/>
            <w:noWrap/>
            <w:vAlign w:val="bottom"/>
            <w:hideMark/>
          </w:tcPr>
          <w:p w14:paraId="5FECBA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800,000</w:t>
            </w:r>
          </w:p>
        </w:tc>
        <w:tc>
          <w:tcPr>
            <w:tcW w:w="1476" w:type="dxa"/>
            <w:shd w:val="clear" w:color="auto" w:fill="auto"/>
            <w:noWrap/>
            <w:vAlign w:val="bottom"/>
            <w:hideMark/>
          </w:tcPr>
          <w:p w14:paraId="17B182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6,000,000</w:t>
            </w:r>
          </w:p>
        </w:tc>
      </w:tr>
      <w:tr w:rsidR="00A00C97" w:rsidRPr="009E5255" w14:paraId="4B505588" w14:textId="77777777" w:rsidTr="00622C17">
        <w:trPr>
          <w:trHeight w:val="20"/>
        </w:trPr>
        <w:tc>
          <w:tcPr>
            <w:tcW w:w="1921" w:type="dxa"/>
            <w:shd w:val="clear" w:color="auto" w:fill="auto"/>
            <w:noWrap/>
            <w:vAlign w:val="bottom"/>
            <w:hideMark/>
          </w:tcPr>
          <w:p w14:paraId="7FC5BEA9" w14:textId="0CEF3568"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inatumomab </w:t>
            </w:r>
          </w:p>
        </w:tc>
        <w:tc>
          <w:tcPr>
            <w:tcW w:w="1322" w:type="dxa"/>
            <w:shd w:val="clear" w:color="auto" w:fill="auto"/>
            <w:noWrap/>
            <w:vAlign w:val="bottom"/>
            <w:hideMark/>
          </w:tcPr>
          <w:p w14:paraId="603056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98298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233D6C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70</w:t>
            </w:r>
          </w:p>
        </w:tc>
        <w:tc>
          <w:tcPr>
            <w:tcW w:w="1323" w:type="dxa"/>
            <w:shd w:val="clear" w:color="auto" w:fill="auto"/>
            <w:noWrap/>
            <w:vAlign w:val="bottom"/>
            <w:hideMark/>
          </w:tcPr>
          <w:p w14:paraId="79C4A6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81</w:t>
            </w:r>
          </w:p>
        </w:tc>
        <w:tc>
          <w:tcPr>
            <w:tcW w:w="1323" w:type="dxa"/>
            <w:shd w:val="clear" w:color="auto" w:fill="auto"/>
            <w:noWrap/>
            <w:vAlign w:val="bottom"/>
            <w:hideMark/>
          </w:tcPr>
          <w:p w14:paraId="08280A8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0328B26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51</w:t>
            </w:r>
          </w:p>
        </w:tc>
      </w:tr>
      <w:tr w:rsidR="00A00C97" w:rsidRPr="009E5255" w14:paraId="6F2A53EB" w14:textId="77777777" w:rsidTr="00622C17">
        <w:trPr>
          <w:trHeight w:val="20"/>
        </w:trPr>
        <w:tc>
          <w:tcPr>
            <w:tcW w:w="1921" w:type="dxa"/>
            <w:shd w:val="clear" w:color="auto" w:fill="auto"/>
            <w:noWrap/>
            <w:vAlign w:val="bottom"/>
            <w:hideMark/>
          </w:tcPr>
          <w:p w14:paraId="63EE2CE1" w14:textId="4FE099D7"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ortezomib </w:t>
            </w:r>
          </w:p>
        </w:tc>
        <w:tc>
          <w:tcPr>
            <w:tcW w:w="1322" w:type="dxa"/>
            <w:shd w:val="clear" w:color="auto" w:fill="auto"/>
            <w:noWrap/>
            <w:vAlign w:val="bottom"/>
            <w:hideMark/>
          </w:tcPr>
          <w:p w14:paraId="433CA8D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25</w:t>
            </w:r>
          </w:p>
        </w:tc>
        <w:tc>
          <w:tcPr>
            <w:tcW w:w="1323" w:type="dxa"/>
            <w:shd w:val="clear" w:color="auto" w:fill="auto"/>
            <w:noWrap/>
            <w:vAlign w:val="bottom"/>
            <w:hideMark/>
          </w:tcPr>
          <w:p w14:paraId="0926895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1</w:t>
            </w:r>
          </w:p>
        </w:tc>
        <w:tc>
          <w:tcPr>
            <w:tcW w:w="1323" w:type="dxa"/>
            <w:shd w:val="clear" w:color="auto" w:fill="auto"/>
            <w:noWrap/>
            <w:vAlign w:val="bottom"/>
            <w:hideMark/>
          </w:tcPr>
          <w:p w14:paraId="26708A4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43</w:t>
            </w:r>
          </w:p>
        </w:tc>
        <w:tc>
          <w:tcPr>
            <w:tcW w:w="1323" w:type="dxa"/>
            <w:shd w:val="clear" w:color="auto" w:fill="auto"/>
            <w:noWrap/>
            <w:vAlign w:val="bottom"/>
            <w:hideMark/>
          </w:tcPr>
          <w:p w14:paraId="4675A9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89</w:t>
            </w:r>
          </w:p>
        </w:tc>
        <w:tc>
          <w:tcPr>
            <w:tcW w:w="1323" w:type="dxa"/>
            <w:shd w:val="clear" w:color="auto" w:fill="auto"/>
            <w:noWrap/>
            <w:vAlign w:val="bottom"/>
            <w:hideMark/>
          </w:tcPr>
          <w:p w14:paraId="2AECAA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90</w:t>
            </w:r>
          </w:p>
        </w:tc>
        <w:tc>
          <w:tcPr>
            <w:tcW w:w="1476" w:type="dxa"/>
            <w:shd w:val="clear" w:color="auto" w:fill="auto"/>
            <w:noWrap/>
            <w:vAlign w:val="bottom"/>
            <w:hideMark/>
          </w:tcPr>
          <w:p w14:paraId="5462D8F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16</w:t>
            </w:r>
          </w:p>
        </w:tc>
      </w:tr>
      <w:tr w:rsidR="00A00C97" w:rsidRPr="009E5255" w14:paraId="65A405B1" w14:textId="77777777" w:rsidTr="00622C17">
        <w:trPr>
          <w:trHeight w:val="20"/>
        </w:trPr>
        <w:tc>
          <w:tcPr>
            <w:tcW w:w="1921" w:type="dxa"/>
            <w:shd w:val="clear" w:color="auto" w:fill="auto"/>
            <w:noWrap/>
            <w:vAlign w:val="bottom"/>
            <w:hideMark/>
          </w:tcPr>
          <w:p w14:paraId="45E2568E" w14:textId="767ABCBF"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rent. Vedotin </w:t>
            </w:r>
          </w:p>
        </w:tc>
        <w:tc>
          <w:tcPr>
            <w:tcW w:w="1322" w:type="dxa"/>
            <w:shd w:val="clear" w:color="auto" w:fill="auto"/>
            <w:noWrap/>
            <w:vAlign w:val="bottom"/>
            <w:hideMark/>
          </w:tcPr>
          <w:p w14:paraId="171F6C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0</w:t>
            </w:r>
          </w:p>
        </w:tc>
        <w:tc>
          <w:tcPr>
            <w:tcW w:w="1323" w:type="dxa"/>
            <w:shd w:val="clear" w:color="auto" w:fill="auto"/>
            <w:noWrap/>
            <w:vAlign w:val="bottom"/>
            <w:hideMark/>
          </w:tcPr>
          <w:p w14:paraId="2BA212F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0</w:t>
            </w:r>
          </w:p>
        </w:tc>
        <w:tc>
          <w:tcPr>
            <w:tcW w:w="1323" w:type="dxa"/>
            <w:shd w:val="clear" w:color="auto" w:fill="auto"/>
            <w:noWrap/>
            <w:vAlign w:val="bottom"/>
            <w:hideMark/>
          </w:tcPr>
          <w:p w14:paraId="03BF66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5</w:t>
            </w:r>
          </w:p>
        </w:tc>
        <w:tc>
          <w:tcPr>
            <w:tcW w:w="1323" w:type="dxa"/>
            <w:shd w:val="clear" w:color="auto" w:fill="auto"/>
            <w:noWrap/>
            <w:vAlign w:val="bottom"/>
            <w:hideMark/>
          </w:tcPr>
          <w:p w14:paraId="60D6A53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15</w:t>
            </w:r>
          </w:p>
        </w:tc>
        <w:tc>
          <w:tcPr>
            <w:tcW w:w="1323" w:type="dxa"/>
            <w:shd w:val="clear" w:color="auto" w:fill="auto"/>
            <w:noWrap/>
            <w:vAlign w:val="bottom"/>
            <w:hideMark/>
          </w:tcPr>
          <w:p w14:paraId="258D801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0</w:t>
            </w:r>
          </w:p>
        </w:tc>
        <w:tc>
          <w:tcPr>
            <w:tcW w:w="1476" w:type="dxa"/>
            <w:shd w:val="clear" w:color="auto" w:fill="auto"/>
            <w:noWrap/>
            <w:vAlign w:val="bottom"/>
            <w:hideMark/>
          </w:tcPr>
          <w:p w14:paraId="407864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50</w:t>
            </w:r>
          </w:p>
        </w:tc>
      </w:tr>
      <w:tr w:rsidR="00A00C97" w:rsidRPr="009E5255" w14:paraId="521E6F7C" w14:textId="77777777" w:rsidTr="00622C17">
        <w:trPr>
          <w:trHeight w:val="20"/>
        </w:trPr>
        <w:tc>
          <w:tcPr>
            <w:tcW w:w="1921" w:type="dxa"/>
            <w:shd w:val="clear" w:color="auto" w:fill="auto"/>
            <w:noWrap/>
            <w:vAlign w:val="bottom"/>
            <w:hideMark/>
          </w:tcPr>
          <w:p w14:paraId="607B3A81" w14:textId="5DA7DDF3"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bazitaxel </w:t>
            </w:r>
          </w:p>
        </w:tc>
        <w:tc>
          <w:tcPr>
            <w:tcW w:w="1322" w:type="dxa"/>
            <w:shd w:val="clear" w:color="auto" w:fill="auto"/>
            <w:noWrap/>
            <w:vAlign w:val="bottom"/>
            <w:hideMark/>
          </w:tcPr>
          <w:p w14:paraId="728053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84</w:t>
            </w:r>
          </w:p>
        </w:tc>
        <w:tc>
          <w:tcPr>
            <w:tcW w:w="1323" w:type="dxa"/>
            <w:shd w:val="clear" w:color="auto" w:fill="auto"/>
            <w:noWrap/>
            <w:vAlign w:val="bottom"/>
            <w:hideMark/>
          </w:tcPr>
          <w:p w14:paraId="40136A7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96</w:t>
            </w:r>
          </w:p>
        </w:tc>
        <w:tc>
          <w:tcPr>
            <w:tcW w:w="1323" w:type="dxa"/>
            <w:shd w:val="clear" w:color="auto" w:fill="auto"/>
            <w:noWrap/>
            <w:vAlign w:val="bottom"/>
            <w:hideMark/>
          </w:tcPr>
          <w:p w14:paraId="43E87AC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76</w:t>
            </w:r>
          </w:p>
        </w:tc>
        <w:tc>
          <w:tcPr>
            <w:tcW w:w="1323" w:type="dxa"/>
            <w:shd w:val="clear" w:color="auto" w:fill="auto"/>
            <w:noWrap/>
            <w:vAlign w:val="bottom"/>
            <w:hideMark/>
          </w:tcPr>
          <w:p w14:paraId="48BBD1F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39</w:t>
            </w:r>
          </w:p>
        </w:tc>
        <w:tc>
          <w:tcPr>
            <w:tcW w:w="1323" w:type="dxa"/>
            <w:shd w:val="clear" w:color="auto" w:fill="auto"/>
            <w:noWrap/>
            <w:vAlign w:val="bottom"/>
            <w:hideMark/>
          </w:tcPr>
          <w:p w14:paraId="6872626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64</w:t>
            </w:r>
          </w:p>
        </w:tc>
        <w:tc>
          <w:tcPr>
            <w:tcW w:w="1476" w:type="dxa"/>
            <w:shd w:val="clear" w:color="auto" w:fill="auto"/>
            <w:noWrap/>
            <w:vAlign w:val="bottom"/>
            <w:hideMark/>
          </w:tcPr>
          <w:p w14:paraId="073688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959</w:t>
            </w:r>
          </w:p>
        </w:tc>
      </w:tr>
      <w:tr w:rsidR="00A00C97" w:rsidRPr="009E5255" w14:paraId="7CBAEF85" w14:textId="77777777" w:rsidTr="00622C17">
        <w:trPr>
          <w:trHeight w:val="20"/>
        </w:trPr>
        <w:tc>
          <w:tcPr>
            <w:tcW w:w="1921" w:type="dxa"/>
            <w:shd w:val="clear" w:color="auto" w:fill="auto"/>
            <w:noWrap/>
            <w:vAlign w:val="bottom"/>
            <w:hideMark/>
          </w:tcPr>
          <w:p w14:paraId="74A7C69A" w14:textId="0BFAA925"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boplatin </w:t>
            </w:r>
          </w:p>
        </w:tc>
        <w:tc>
          <w:tcPr>
            <w:tcW w:w="1322" w:type="dxa"/>
            <w:shd w:val="clear" w:color="auto" w:fill="auto"/>
            <w:noWrap/>
            <w:vAlign w:val="bottom"/>
            <w:hideMark/>
          </w:tcPr>
          <w:p w14:paraId="637B0A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2,109</w:t>
            </w:r>
          </w:p>
        </w:tc>
        <w:tc>
          <w:tcPr>
            <w:tcW w:w="1323" w:type="dxa"/>
            <w:shd w:val="clear" w:color="auto" w:fill="auto"/>
            <w:noWrap/>
            <w:vAlign w:val="bottom"/>
            <w:hideMark/>
          </w:tcPr>
          <w:p w14:paraId="02616E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7,710</w:t>
            </w:r>
          </w:p>
        </w:tc>
        <w:tc>
          <w:tcPr>
            <w:tcW w:w="1323" w:type="dxa"/>
            <w:shd w:val="clear" w:color="auto" w:fill="auto"/>
            <w:noWrap/>
            <w:vAlign w:val="bottom"/>
            <w:hideMark/>
          </w:tcPr>
          <w:p w14:paraId="6ED0F9A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5,034</w:t>
            </w:r>
          </w:p>
        </w:tc>
        <w:tc>
          <w:tcPr>
            <w:tcW w:w="1323" w:type="dxa"/>
            <w:shd w:val="clear" w:color="auto" w:fill="auto"/>
            <w:noWrap/>
            <w:vAlign w:val="bottom"/>
            <w:hideMark/>
          </w:tcPr>
          <w:p w14:paraId="6207582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5,307</w:t>
            </w:r>
          </w:p>
        </w:tc>
        <w:tc>
          <w:tcPr>
            <w:tcW w:w="1323" w:type="dxa"/>
            <w:shd w:val="clear" w:color="auto" w:fill="auto"/>
            <w:noWrap/>
            <w:vAlign w:val="bottom"/>
            <w:hideMark/>
          </w:tcPr>
          <w:p w14:paraId="4ECE067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1,827</w:t>
            </w:r>
          </w:p>
        </w:tc>
        <w:tc>
          <w:tcPr>
            <w:tcW w:w="1476" w:type="dxa"/>
            <w:shd w:val="clear" w:color="auto" w:fill="auto"/>
            <w:noWrap/>
            <w:vAlign w:val="bottom"/>
            <w:hideMark/>
          </w:tcPr>
          <w:p w14:paraId="50DB00C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61,987</w:t>
            </w:r>
          </w:p>
        </w:tc>
      </w:tr>
      <w:tr w:rsidR="00A00C97" w:rsidRPr="009E5255" w14:paraId="323D556B" w14:textId="77777777" w:rsidTr="00622C17">
        <w:trPr>
          <w:trHeight w:val="20"/>
        </w:trPr>
        <w:tc>
          <w:tcPr>
            <w:tcW w:w="1921" w:type="dxa"/>
            <w:shd w:val="clear" w:color="auto" w:fill="auto"/>
            <w:noWrap/>
            <w:vAlign w:val="bottom"/>
            <w:hideMark/>
          </w:tcPr>
          <w:p w14:paraId="2A83B7DB" w14:textId="2A379934"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filzomib </w:t>
            </w:r>
          </w:p>
        </w:tc>
        <w:tc>
          <w:tcPr>
            <w:tcW w:w="1322" w:type="dxa"/>
            <w:shd w:val="clear" w:color="auto" w:fill="auto"/>
            <w:noWrap/>
            <w:vAlign w:val="bottom"/>
            <w:hideMark/>
          </w:tcPr>
          <w:p w14:paraId="1A310D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6EC13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9A754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854</w:t>
            </w:r>
          </w:p>
        </w:tc>
        <w:tc>
          <w:tcPr>
            <w:tcW w:w="1323" w:type="dxa"/>
            <w:shd w:val="clear" w:color="auto" w:fill="auto"/>
            <w:noWrap/>
            <w:vAlign w:val="bottom"/>
            <w:hideMark/>
          </w:tcPr>
          <w:p w14:paraId="736DE91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812</w:t>
            </w:r>
          </w:p>
        </w:tc>
        <w:tc>
          <w:tcPr>
            <w:tcW w:w="1323" w:type="dxa"/>
            <w:shd w:val="clear" w:color="auto" w:fill="auto"/>
            <w:noWrap/>
            <w:vAlign w:val="bottom"/>
            <w:hideMark/>
          </w:tcPr>
          <w:p w14:paraId="5A93C0F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761</w:t>
            </w:r>
          </w:p>
        </w:tc>
        <w:tc>
          <w:tcPr>
            <w:tcW w:w="1476" w:type="dxa"/>
            <w:shd w:val="clear" w:color="auto" w:fill="auto"/>
            <w:noWrap/>
            <w:vAlign w:val="bottom"/>
            <w:hideMark/>
          </w:tcPr>
          <w:p w14:paraId="715DB03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427</w:t>
            </w:r>
          </w:p>
        </w:tc>
      </w:tr>
      <w:tr w:rsidR="00A00C97" w:rsidRPr="009E5255" w14:paraId="128F7287" w14:textId="77777777" w:rsidTr="00622C17">
        <w:trPr>
          <w:trHeight w:val="20"/>
        </w:trPr>
        <w:tc>
          <w:tcPr>
            <w:tcW w:w="1921" w:type="dxa"/>
            <w:shd w:val="clear" w:color="auto" w:fill="auto"/>
            <w:noWrap/>
            <w:vAlign w:val="bottom"/>
            <w:hideMark/>
          </w:tcPr>
          <w:p w14:paraId="7602A908" w14:textId="31FD328A"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etuximab </w:t>
            </w:r>
          </w:p>
        </w:tc>
        <w:tc>
          <w:tcPr>
            <w:tcW w:w="1322" w:type="dxa"/>
            <w:shd w:val="clear" w:color="auto" w:fill="auto"/>
            <w:noWrap/>
            <w:vAlign w:val="bottom"/>
            <w:hideMark/>
          </w:tcPr>
          <w:p w14:paraId="5F1B9CD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6,605</w:t>
            </w:r>
          </w:p>
        </w:tc>
        <w:tc>
          <w:tcPr>
            <w:tcW w:w="1323" w:type="dxa"/>
            <w:shd w:val="clear" w:color="auto" w:fill="auto"/>
            <w:noWrap/>
            <w:vAlign w:val="bottom"/>
            <w:hideMark/>
          </w:tcPr>
          <w:p w14:paraId="415C53D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0,345</w:t>
            </w:r>
          </w:p>
        </w:tc>
        <w:tc>
          <w:tcPr>
            <w:tcW w:w="1323" w:type="dxa"/>
            <w:shd w:val="clear" w:color="auto" w:fill="auto"/>
            <w:noWrap/>
            <w:vAlign w:val="bottom"/>
            <w:hideMark/>
          </w:tcPr>
          <w:p w14:paraId="0E0975B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2,302</w:t>
            </w:r>
          </w:p>
        </w:tc>
        <w:tc>
          <w:tcPr>
            <w:tcW w:w="1323" w:type="dxa"/>
            <w:shd w:val="clear" w:color="auto" w:fill="auto"/>
            <w:noWrap/>
            <w:vAlign w:val="bottom"/>
            <w:hideMark/>
          </w:tcPr>
          <w:p w14:paraId="1BF5A4B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6,829</w:t>
            </w:r>
          </w:p>
        </w:tc>
        <w:tc>
          <w:tcPr>
            <w:tcW w:w="1323" w:type="dxa"/>
            <w:shd w:val="clear" w:color="auto" w:fill="auto"/>
            <w:noWrap/>
            <w:vAlign w:val="bottom"/>
            <w:hideMark/>
          </w:tcPr>
          <w:p w14:paraId="39BC62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737</w:t>
            </w:r>
          </w:p>
        </w:tc>
        <w:tc>
          <w:tcPr>
            <w:tcW w:w="1476" w:type="dxa"/>
            <w:shd w:val="clear" w:color="auto" w:fill="auto"/>
            <w:noWrap/>
            <w:vAlign w:val="bottom"/>
            <w:hideMark/>
          </w:tcPr>
          <w:p w14:paraId="0B107CC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46,818</w:t>
            </w:r>
          </w:p>
        </w:tc>
      </w:tr>
      <w:tr w:rsidR="00A00C97" w:rsidRPr="009E5255" w14:paraId="167E57A1" w14:textId="77777777" w:rsidTr="00622C17">
        <w:trPr>
          <w:trHeight w:val="20"/>
        </w:trPr>
        <w:tc>
          <w:tcPr>
            <w:tcW w:w="1921" w:type="dxa"/>
            <w:shd w:val="clear" w:color="auto" w:fill="auto"/>
            <w:noWrap/>
            <w:vAlign w:val="bottom"/>
            <w:hideMark/>
          </w:tcPr>
          <w:p w14:paraId="24295A2B" w14:textId="59889905"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isplatin </w:t>
            </w:r>
          </w:p>
        </w:tc>
        <w:tc>
          <w:tcPr>
            <w:tcW w:w="1322" w:type="dxa"/>
            <w:shd w:val="clear" w:color="auto" w:fill="auto"/>
            <w:noWrap/>
            <w:vAlign w:val="bottom"/>
            <w:hideMark/>
          </w:tcPr>
          <w:p w14:paraId="6174F52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201</w:t>
            </w:r>
          </w:p>
        </w:tc>
        <w:tc>
          <w:tcPr>
            <w:tcW w:w="1323" w:type="dxa"/>
            <w:shd w:val="clear" w:color="auto" w:fill="auto"/>
            <w:noWrap/>
            <w:vAlign w:val="bottom"/>
            <w:hideMark/>
          </w:tcPr>
          <w:p w14:paraId="5EED57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483</w:t>
            </w:r>
          </w:p>
        </w:tc>
        <w:tc>
          <w:tcPr>
            <w:tcW w:w="1323" w:type="dxa"/>
            <w:shd w:val="clear" w:color="auto" w:fill="auto"/>
            <w:noWrap/>
            <w:vAlign w:val="bottom"/>
            <w:hideMark/>
          </w:tcPr>
          <w:p w14:paraId="5251C2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744</w:t>
            </w:r>
          </w:p>
        </w:tc>
        <w:tc>
          <w:tcPr>
            <w:tcW w:w="1323" w:type="dxa"/>
            <w:shd w:val="clear" w:color="auto" w:fill="auto"/>
            <w:noWrap/>
            <w:vAlign w:val="bottom"/>
            <w:hideMark/>
          </w:tcPr>
          <w:p w14:paraId="25A598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281</w:t>
            </w:r>
          </w:p>
        </w:tc>
        <w:tc>
          <w:tcPr>
            <w:tcW w:w="1323" w:type="dxa"/>
            <w:shd w:val="clear" w:color="auto" w:fill="auto"/>
            <w:noWrap/>
            <w:vAlign w:val="bottom"/>
            <w:hideMark/>
          </w:tcPr>
          <w:p w14:paraId="5CD454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392</w:t>
            </w:r>
          </w:p>
        </w:tc>
        <w:tc>
          <w:tcPr>
            <w:tcW w:w="1476" w:type="dxa"/>
            <w:shd w:val="clear" w:color="auto" w:fill="auto"/>
            <w:noWrap/>
            <w:vAlign w:val="bottom"/>
            <w:hideMark/>
          </w:tcPr>
          <w:p w14:paraId="58AA40A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7,101</w:t>
            </w:r>
          </w:p>
        </w:tc>
      </w:tr>
      <w:tr w:rsidR="00A00C97" w:rsidRPr="009E5255" w14:paraId="4459AE5A" w14:textId="77777777" w:rsidTr="00622C17">
        <w:trPr>
          <w:trHeight w:val="20"/>
        </w:trPr>
        <w:tc>
          <w:tcPr>
            <w:tcW w:w="1921" w:type="dxa"/>
            <w:shd w:val="clear" w:color="auto" w:fill="auto"/>
            <w:noWrap/>
            <w:vAlign w:val="bottom"/>
            <w:hideMark/>
          </w:tcPr>
          <w:p w14:paraId="07F467A0" w14:textId="68633A31"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ladribine </w:t>
            </w:r>
          </w:p>
        </w:tc>
        <w:tc>
          <w:tcPr>
            <w:tcW w:w="1322" w:type="dxa"/>
            <w:shd w:val="clear" w:color="auto" w:fill="auto"/>
            <w:noWrap/>
            <w:vAlign w:val="bottom"/>
            <w:hideMark/>
          </w:tcPr>
          <w:p w14:paraId="463818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6</w:t>
            </w:r>
          </w:p>
        </w:tc>
        <w:tc>
          <w:tcPr>
            <w:tcW w:w="1323" w:type="dxa"/>
            <w:shd w:val="clear" w:color="auto" w:fill="auto"/>
            <w:noWrap/>
            <w:vAlign w:val="bottom"/>
            <w:hideMark/>
          </w:tcPr>
          <w:p w14:paraId="71007E8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w:t>
            </w:r>
          </w:p>
        </w:tc>
        <w:tc>
          <w:tcPr>
            <w:tcW w:w="1323" w:type="dxa"/>
            <w:shd w:val="clear" w:color="auto" w:fill="auto"/>
            <w:noWrap/>
            <w:vAlign w:val="bottom"/>
            <w:hideMark/>
          </w:tcPr>
          <w:p w14:paraId="3B02AA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7</w:t>
            </w:r>
          </w:p>
        </w:tc>
        <w:tc>
          <w:tcPr>
            <w:tcW w:w="1323" w:type="dxa"/>
            <w:shd w:val="clear" w:color="auto" w:fill="auto"/>
            <w:noWrap/>
            <w:vAlign w:val="bottom"/>
            <w:hideMark/>
          </w:tcPr>
          <w:p w14:paraId="7055D5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0</w:t>
            </w:r>
          </w:p>
        </w:tc>
        <w:tc>
          <w:tcPr>
            <w:tcW w:w="1323" w:type="dxa"/>
            <w:shd w:val="clear" w:color="auto" w:fill="auto"/>
            <w:noWrap/>
            <w:vAlign w:val="bottom"/>
            <w:hideMark/>
          </w:tcPr>
          <w:p w14:paraId="27E6369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6</w:t>
            </w:r>
          </w:p>
        </w:tc>
        <w:tc>
          <w:tcPr>
            <w:tcW w:w="1476" w:type="dxa"/>
            <w:shd w:val="clear" w:color="auto" w:fill="auto"/>
            <w:noWrap/>
            <w:vAlign w:val="bottom"/>
            <w:hideMark/>
          </w:tcPr>
          <w:p w14:paraId="45C8D32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9</w:t>
            </w:r>
          </w:p>
        </w:tc>
      </w:tr>
      <w:tr w:rsidR="00A00C97" w:rsidRPr="009E5255" w14:paraId="6259DA68" w14:textId="77777777" w:rsidTr="00622C17">
        <w:trPr>
          <w:trHeight w:val="20"/>
        </w:trPr>
        <w:tc>
          <w:tcPr>
            <w:tcW w:w="1921" w:type="dxa"/>
            <w:shd w:val="clear" w:color="auto" w:fill="auto"/>
            <w:noWrap/>
            <w:vAlign w:val="bottom"/>
            <w:hideMark/>
          </w:tcPr>
          <w:p w14:paraId="3F828019" w14:textId="77777777"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clophosphamide </w:t>
            </w:r>
          </w:p>
        </w:tc>
        <w:tc>
          <w:tcPr>
            <w:tcW w:w="1322" w:type="dxa"/>
            <w:shd w:val="clear" w:color="auto" w:fill="auto"/>
            <w:noWrap/>
            <w:vAlign w:val="bottom"/>
            <w:hideMark/>
          </w:tcPr>
          <w:p w14:paraId="0C790A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35,076</w:t>
            </w:r>
          </w:p>
        </w:tc>
        <w:tc>
          <w:tcPr>
            <w:tcW w:w="1323" w:type="dxa"/>
            <w:shd w:val="clear" w:color="auto" w:fill="auto"/>
            <w:noWrap/>
            <w:vAlign w:val="bottom"/>
            <w:hideMark/>
          </w:tcPr>
          <w:p w14:paraId="1AA45F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89,642</w:t>
            </w:r>
          </w:p>
        </w:tc>
        <w:tc>
          <w:tcPr>
            <w:tcW w:w="1323" w:type="dxa"/>
            <w:shd w:val="clear" w:color="auto" w:fill="auto"/>
            <w:noWrap/>
            <w:vAlign w:val="bottom"/>
            <w:hideMark/>
          </w:tcPr>
          <w:p w14:paraId="2EF4009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31,250</w:t>
            </w:r>
          </w:p>
        </w:tc>
        <w:tc>
          <w:tcPr>
            <w:tcW w:w="1323" w:type="dxa"/>
            <w:shd w:val="clear" w:color="auto" w:fill="auto"/>
            <w:noWrap/>
            <w:vAlign w:val="bottom"/>
            <w:hideMark/>
          </w:tcPr>
          <w:p w14:paraId="61C8824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44,850</w:t>
            </w:r>
          </w:p>
        </w:tc>
        <w:tc>
          <w:tcPr>
            <w:tcW w:w="1323" w:type="dxa"/>
            <w:shd w:val="clear" w:color="auto" w:fill="auto"/>
            <w:noWrap/>
            <w:vAlign w:val="bottom"/>
            <w:hideMark/>
          </w:tcPr>
          <w:p w14:paraId="643B495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91,146</w:t>
            </w:r>
          </w:p>
        </w:tc>
        <w:tc>
          <w:tcPr>
            <w:tcW w:w="1476" w:type="dxa"/>
            <w:shd w:val="clear" w:color="auto" w:fill="auto"/>
            <w:noWrap/>
            <w:vAlign w:val="bottom"/>
            <w:hideMark/>
          </w:tcPr>
          <w:p w14:paraId="517A77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91,964</w:t>
            </w:r>
          </w:p>
        </w:tc>
      </w:tr>
      <w:tr w:rsidR="00A00C97" w:rsidRPr="009E5255" w14:paraId="60569F3A" w14:textId="77777777" w:rsidTr="00622C17">
        <w:trPr>
          <w:trHeight w:val="20"/>
        </w:trPr>
        <w:tc>
          <w:tcPr>
            <w:tcW w:w="1921" w:type="dxa"/>
            <w:shd w:val="clear" w:color="auto" w:fill="auto"/>
            <w:noWrap/>
            <w:vAlign w:val="bottom"/>
            <w:hideMark/>
          </w:tcPr>
          <w:p w14:paraId="2C1CBC25" w14:textId="41BC60CA"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tarabine </w:t>
            </w:r>
          </w:p>
        </w:tc>
        <w:tc>
          <w:tcPr>
            <w:tcW w:w="1322" w:type="dxa"/>
            <w:shd w:val="clear" w:color="auto" w:fill="auto"/>
            <w:noWrap/>
            <w:vAlign w:val="bottom"/>
            <w:hideMark/>
          </w:tcPr>
          <w:p w14:paraId="656AB4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12,444</w:t>
            </w:r>
          </w:p>
        </w:tc>
        <w:tc>
          <w:tcPr>
            <w:tcW w:w="1323" w:type="dxa"/>
            <w:shd w:val="clear" w:color="auto" w:fill="auto"/>
            <w:noWrap/>
            <w:vAlign w:val="bottom"/>
            <w:hideMark/>
          </w:tcPr>
          <w:p w14:paraId="49A143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4,670</w:t>
            </w:r>
          </w:p>
        </w:tc>
        <w:tc>
          <w:tcPr>
            <w:tcW w:w="1323" w:type="dxa"/>
            <w:shd w:val="clear" w:color="auto" w:fill="auto"/>
            <w:noWrap/>
            <w:vAlign w:val="bottom"/>
            <w:hideMark/>
          </w:tcPr>
          <w:p w14:paraId="4A9483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4,324</w:t>
            </w:r>
          </w:p>
        </w:tc>
        <w:tc>
          <w:tcPr>
            <w:tcW w:w="1323" w:type="dxa"/>
            <w:shd w:val="clear" w:color="auto" w:fill="auto"/>
            <w:noWrap/>
            <w:vAlign w:val="bottom"/>
            <w:hideMark/>
          </w:tcPr>
          <w:p w14:paraId="3E850B2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18,098</w:t>
            </w:r>
          </w:p>
        </w:tc>
        <w:tc>
          <w:tcPr>
            <w:tcW w:w="1323" w:type="dxa"/>
            <w:shd w:val="clear" w:color="auto" w:fill="auto"/>
            <w:noWrap/>
            <w:vAlign w:val="bottom"/>
            <w:hideMark/>
          </w:tcPr>
          <w:p w14:paraId="1108DE1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5,256</w:t>
            </w:r>
          </w:p>
        </w:tc>
        <w:tc>
          <w:tcPr>
            <w:tcW w:w="1476" w:type="dxa"/>
            <w:shd w:val="clear" w:color="auto" w:fill="auto"/>
            <w:noWrap/>
            <w:vAlign w:val="bottom"/>
            <w:hideMark/>
          </w:tcPr>
          <w:p w14:paraId="1C3CB7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74,792</w:t>
            </w:r>
          </w:p>
        </w:tc>
      </w:tr>
      <w:tr w:rsidR="00A00C97" w:rsidRPr="009E5255" w14:paraId="0CCAB2C7" w14:textId="77777777" w:rsidTr="00622C17">
        <w:trPr>
          <w:trHeight w:val="20"/>
        </w:trPr>
        <w:tc>
          <w:tcPr>
            <w:tcW w:w="1921" w:type="dxa"/>
            <w:shd w:val="clear" w:color="auto" w:fill="auto"/>
            <w:noWrap/>
            <w:vAlign w:val="bottom"/>
            <w:hideMark/>
          </w:tcPr>
          <w:p w14:paraId="762755D9" w14:textId="72D9E9F0"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cetaxel </w:t>
            </w:r>
          </w:p>
        </w:tc>
        <w:tc>
          <w:tcPr>
            <w:tcW w:w="1322" w:type="dxa"/>
            <w:shd w:val="clear" w:color="auto" w:fill="auto"/>
            <w:noWrap/>
            <w:vAlign w:val="bottom"/>
            <w:hideMark/>
          </w:tcPr>
          <w:p w14:paraId="5E15679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718</w:t>
            </w:r>
          </w:p>
        </w:tc>
        <w:tc>
          <w:tcPr>
            <w:tcW w:w="1323" w:type="dxa"/>
            <w:shd w:val="clear" w:color="auto" w:fill="auto"/>
            <w:noWrap/>
            <w:vAlign w:val="bottom"/>
            <w:hideMark/>
          </w:tcPr>
          <w:p w14:paraId="7634963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884</w:t>
            </w:r>
          </w:p>
        </w:tc>
        <w:tc>
          <w:tcPr>
            <w:tcW w:w="1323" w:type="dxa"/>
            <w:shd w:val="clear" w:color="auto" w:fill="auto"/>
            <w:noWrap/>
            <w:vAlign w:val="bottom"/>
            <w:hideMark/>
          </w:tcPr>
          <w:p w14:paraId="5A73FEA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903</w:t>
            </w:r>
          </w:p>
        </w:tc>
        <w:tc>
          <w:tcPr>
            <w:tcW w:w="1323" w:type="dxa"/>
            <w:shd w:val="clear" w:color="auto" w:fill="auto"/>
            <w:noWrap/>
            <w:vAlign w:val="bottom"/>
            <w:hideMark/>
          </w:tcPr>
          <w:p w14:paraId="2EFCD62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6,076</w:t>
            </w:r>
          </w:p>
        </w:tc>
        <w:tc>
          <w:tcPr>
            <w:tcW w:w="1323" w:type="dxa"/>
            <w:shd w:val="clear" w:color="auto" w:fill="auto"/>
            <w:noWrap/>
            <w:vAlign w:val="bottom"/>
            <w:hideMark/>
          </w:tcPr>
          <w:p w14:paraId="34B1A58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4,899</w:t>
            </w:r>
          </w:p>
        </w:tc>
        <w:tc>
          <w:tcPr>
            <w:tcW w:w="1476" w:type="dxa"/>
            <w:shd w:val="clear" w:color="auto" w:fill="auto"/>
            <w:noWrap/>
            <w:vAlign w:val="bottom"/>
            <w:hideMark/>
          </w:tcPr>
          <w:p w14:paraId="1E28582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6,480</w:t>
            </w:r>
          </w:p>
        </w:tc>
      </w:tr>
      <w:tr w:rsidR="00A00C97" w:rsidRPr="009E5255" w14:paraId="74186606" w14:textId="77777777" w:rsidTr="00622C17">
        <w:trPr>
          <w:trHeight w:val="20"/>
        </w:trPr>
        <w:tc>
          <w:tcPr>
            <w:tcW w:w="1921" w:type="dxa"/>
            <w:shd w:val="clear" w:color="auto" w:fill="auto"/>
            <w:noWrap/>
            <w:vAlign w:val="bottom"/>
            <w:hideMark/>
          </w:tcPr>
          <w:p w14:paraId="57393144" w14:textId="2CF0A41C"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xorubicin </w:t>
            </w:r>
          </w:p>
        </w:tc>
        <w:tc>
          <w:tcPr>
            <w:tcW w:w="1322" w:type="dxa"/>
            <w:shd w:val="clear" w:color="auto" w:fill="auto"/>
            <w:noWrap/>
            <w:vAlign w:val="bottom"/>
            <w:hideMark/>
          </w:tcPr>
          <w:p w14:paraId="4823E7A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244</w:t>
            </w:r>
          </w:p>
        </w:tc>
        <w:tc>
          <w:tcPr>
            <w:tcW w:w="1323" w:type="dxa"/>
            <w:shd w:val="clear" w:color="auto" w:fill="auto"/>
            <w:noWrap/>
            <w:vAlign w:val="bottom"/>
            <w:hideMark/>
          </w:tcPr>
          <w:p w14:paraId="247AC5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677</w:t>
            </w:r>
          </w:p>
        </w:tc>
        <w:tc>
          <w:tcPr>
            <w:tcW w:w="1323" w:type="dxa"/>
            <w:shd w:val="clear" w:color="auto" w:fill="auto"/>
            <w:noWrap/>
            <w:vAlign w:val="bottom"/>
            <w:hideMark/>
          </w:tcPr>
          <w:p w14:paraId="14F2568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332</w:t>
            </w:r>
          </w:p>
        </w:tc>
        <w:tc>
          <w:tcPr>
            <w:tcW w:w="1323" w:type="dxa"/>
            <w:shd w:val="clear" w:color="auto" w:fill="auto"/>
            <w:noWrap/>
            <w:vAlign w:val="bottom"/>
            <w:hideMark/>
          </w:tcPr>
          <w:p w14:paraId="2FED64E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1,927</w:t>
            </w:r>
          </w:p>
        </w:tc>
        <w:tc>
          <w:tcPr>
            <w:tcW w:w="1323" w:type="dxa"/>
            <w:shd w:val="clear" w:color="auto" w:fill="auto"/>
            <w:noWrap/>
            <w:vAlign w:val="bottom"/>
            <w:hideMark/>
          </w:tcPr>
          <w:p w14:paraId="4145148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4,943</w:t>
            </w:r>
          </w:p>
        </w:tc>
        <w:tc>
          <w:tcPr>
            <w:tcW w:w="1476" w:type="dxa"/>
            <w:shd w:val="clear" w:color="auto" w:fill="auto"/>
            <w:noWrap/>
            <w:vAlign w:val="bottom"/>
            <w:hideMark/>
          </w:tcPr>
          <w:p w14:paraId="1230C5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2,123</w:t>
            </w:r>
          </w:p>
        </w:tc>
      </w:tr>
      <w:tr w:rsidR="00A00C97" w:rsidRPr="009E5255" w14:paraId="434B5C86" w14:textId="77777777" w:rsidTr="00622C17">
        <w:trPr>
          <w:trHeight w:val="20"/>
        </w:trPr>
        <w:tc>
          <w:tcPr>
            <w:tcW w:w="1921" w:type="dxa"/>
            <w:shd w:val="clear" w:color="auto" w:fill="auto"/>
            <w:noWrap/>
            <w:vAlign w:val="bottom"/>
            <w:hideMark/>
          </w:tcPr>
          <w:p w14:paraId="670EFB46" w14:textId="26D48CD5"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urvalumab </w:t>
            </w:r>
          </w:p>
        </w:tc>
        <w:tc>
          <w:tcPr>
            <w:tcW w:w="1322" w:type="dxa"/>
            <w:shd w:val="clear" w:color="auto" w:fill="auto"/>
            <w:noWrap/>
            <w:vAlign w:val="bottom"/>
            <w:hideMark/>
          </w:tcPr>
          <w:p w14:paraId="44CA99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B6DB5A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ADDCE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A36F6D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9A90E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810</w:t>
            </w:r>
          </w:p>
        </w:tc>
        <w:tc>
          <w:tcPr>
            <w:tcW w:w="1476" w:type="dxa"/>
            <w:shd w:val="clear" w:color="auto" w:fill="auto"/>
            <w:noWrap/>
            <w:vAlign w:val="bottom"/>
            <w:hideMark/>
          </w:tcPr>
          <w:p w14:paraId="759DD6E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810</w:t>
            </w:r>
          </w:p>
        </w:tc>
      </w:tr>
      <w:tr w:rsidR="00A00C97" w:rsidRPr="009E5255" w14:paraId="40C82062" w14:textId="77777777" w:rsidTr="00622C17">
        <w:trPr>
          <w:trHeight w:val="20"/>
        </w:trPr>
        <w:tc>
          <w:tcPr>
            <w:tcW w:w="1921" w:type="dxa"/>
            <w:shd w:val="clear" w:color="auto" w:fill="auto"/>
            <w:noWrap/>
            <w:vAlign w:val="bottom"/>
            <w:hideMark/>
          </w:tcPr>
          <w:p w14:paraId="3D296875" w14:textId="432B85DF"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pirubicin </w:t>
            </w:r>
          </w:p>
        </w:tc>
        <w:tc>
          <w:tcPr>
            <w:tcW w:w="1322" w:type="dxa"/>
            <w:shd w:val="clear" w:color="auto" w:fill="auto"/>
            <w:noWrap/>
            <w:vAlign w:val="bottom"/>
            <w:hideMark/>
          </w:tcPr>
          <w:p w14:paraId="789919E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689</w:t>
            </w:r>
          </w:p>
        </w:tc>
        <w:tc>
          <w:tcPr>
            <w:tcW w:w="1323" w:type="dxa"/>
            <w:shd w:val="clear" w:color="auto" w:fill="auto"/>
            <w:noWrap/>
            <w:vAlign w:val="bottom"/>
            <w:hideMark/>
          </w:tcPr>
          <w:p w14:paraId="2484BFF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905</w:t>
            </w:r>
          </w:p>
        </w:tc>
        <w:tc>
          <w:tcPr>
            <w:tcW w:w="1323" w:type="dxa"/>
            <w:shd w:val="clear" w:color="auto" w:fill="auto"/>
            <w:noWrap/>
            <w:vAlign w:val="bottom"/>
            <w:hideMark/>
          </w:tcPr>
          <w:p w14:paraId="13C52DF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640</w:t>
            </w:r>
          </w:p>
        </w:tc>
        <w:tc>
          <w:tcPr>
            <w:tcW w:w="1323" w:type="dxa"/>
            <w:shd w:val="clear" w:color="auto" w:fill="auto"/>
            <w:noWrap/>
            <w:vAlign w:val="bottom"/>
            <w:hideMark/>
          </w:tcPr>
          <w:p w14:paraId="0E8212C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248</w:t>
            </w:r>
          </w:p>
        </w:tc>
        <w:tc>
          <w:tcPr>
            <w:tcW w:w="1323" w:type="dxa"/>
            <w:shd w:val="clear" w:color="auto" w:fill="auto"/>
            <w:noWrap/>
            <w:vAlign w:val="bottom"/>
            <w:hideMark/>
          </w:tcPr>
          <w:p w14:paraId="2F1774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065</w:t>
            </w:r>
          </w:p>
        </w:tc>
        <w:tc>
          <w:tcPr>
            <w:tcW w:w="1476" w:type="dxa"/>
            <w:shd w:val="clear" w:color="auto" w:fill="auto"/>
            <w:noWrap/>
            <w:vAlign w:val="bottom"/>
            <w:hideMark/>
          </w:tcPr>
          <w:p w14:paraId="31E1DC2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547</w:t>
            </w:r>
          </w:p>
        </w:tc>
      </w:tr>
      <w:tr w:rsidR="00A00C97" w:rsidRPr="009E5255" w14:paraId="5D059BD9" w14:textId="77777777" w:rsidTr="00622C17">
        <w:trPr>
          <w:trHeight w:val="20"/>
        </w:trPr>
        <w:tc>
          <w:tcPr>
            <w:tcW w:w="1921" w:type="dxa"/>
            <w:shd w:val="clear" w:color="auto" w:fill="auto"/>
            <w:noWrap/>
            <w:vAlign w:val="bottom"/>
            <w:hideMark/>
          </w:tcPr>
          <w:p w14:paraId="588F235F" w14:textId="77BB8237"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ribulin </w:t>
            </w:r>
          </w:p>
        </w:tc>
        <w:tc>
          <w:tcPr>
            <w:tcW w:w="1322" w:type="dxa"/>
            <w:shd w:val="clear" w:color="auto" w:fill="auto"/>
            <w:noWrap/>
            <w:vAlign w:val="bottom"/>
            <w:hideMark/>
          </w:tcPr>
          <w:p w14:paraId="064CD03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4</w:t>
            </w:r>
          </w:p>
        </w:tc>
        <w:tc>
          <w:tcPr>
            <w:tcW w:w="1323" w:type="dxa"/>
            <w:shd w:val="clear" w:color="auto" w:fill="auto"/>
            <w:noWrap/>
            <w:vAlign w:val="bottom"/>
            <w:hideMark/>
          </w:tcPr>
          <w:p w14:paraId="4BDC02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9</w:t>
            </w:r>
          </w:p>
        </w:tc>
        <w:tc>
          <w:tcPr>
            <w:tcW w:w="1323" w:type="dxa"/>
            <w:shd w:val="clear" w:color="auto" w:fill="auto"/>
            <w:noWrap/>
            <w:vAlign w:val="bottom"/>
            <w:hideMark/>
          </w:tcPr>
          <w:p w14:paraId="5256F2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w:t>
            </w:r>
          </w:p>
        </w:tc>
        <w:tc>
          <w:tcPr>
            <w:tcW w:w="1323" w:type="dxa"/>
            <w:shd w:val="clear" w:color="auto" w:fill="auto"/>
            <w:noWrap/>
            <w:vAlign w:val="bottom"/>
            <w:hideMark/>
          </w:tcPr>
          <w:p w14:paraId="6C9D76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6</w:t>
            </w:r>
          </w:p>
        </w:tc>
        <w:tc>
          <w:tcPr>
            <w:tcW w:w="1323" w:type="dxa"/>
            <w:shd w:val="clear" w:color="auto" w:fill="auto"/>
            <w:noWrap/>
            <w:vAlign w:val="bottom"/>
            <w:hideMark/>
          </w:tcPr>
          <w:p w14:paraId="6FC7233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3</w:t>
            </w:r>
          </w:p>
        </w:tc>
        <w:tc>
          <w:tcPr>
            <w:tcW w:w="1476" w:type="dxa"/>
            <w:shd w:val="clear" w:color="auto" w:fill="auto"/>
            <w:noWrap/>
            <w:vAlign w:val="bottom"/>
            <w:hideMark/>
          </w:tcPr>
          <w:p w14:paraId="459E17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40</w:t>
            </w:r>
          </w:p>
        </w:tc>
      </w:tr>
      <w:tr w:rsidR="00A00C97" w:rsidRPr="009E5255" w14:paraId="43AF45EE" w14:textId="77777777" w:rsidTr="00622C17">
        <w:trPr>
          <w:trHeight w:val="20"/>
        </w:trPr>
        <w:tc>
          <w:tcPr>
            <w:tcW w:w="1921" w:type="dxa"/>
            <w:shd w:val="clear" w:color="auto" w:fill="auto"/>
            <w:noWrap/>
            <w:vAlign w:val="bottom"/>
            <w:hideMark/>
          </w:tcPr>
          <w:p w14:paraId="3B38C0A1" w14:textId="6F7F7FBF"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oside </w:t>
            </w:r>
          </w:p>
        </w:tc>
        <w:tc>
          <w:tcPr>
            <w:tcW w:w="1322" w:type="dxa"/>
            <w:shd w:val="clear" w:color="auto" w:fill="auto"/>
            <w:noWrap/>
            <w:vAlign w:val="bottom"/>
            <w:hideMark/>
          </w:tcPr>
          <w:p w14:paraId="0B42B0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012</w:t>
            </w:r>
          </w:p>
        </w:tc>
        <w:tc>
          <w:tcPr>
            <w:tcW w:w="1323" w:type="dxa"/>
            <w:shd w:val="clear" w:color="auto" w:fill="auto"/>
            <w:noWrap/>
            <w:vAlign w:val="bottom"/>
            <w:hideMark/>
          </w:tcPr>
          <w:p w14:paraId="18778B4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1,214</w:t>
            </w:r>
          </w:p>
        </w:tc>
        <w:tc>
          <w:tcPr>
            <w:tcW w:w="1323" w:type="dxa"/>
            <w:shd w:val="clear" w:color="auto" w:fill="auto"/>
            <w:noWrap/>
            <w:vAlign w:val="bottom"/>
            <w:hideMark/>
          </w:tcPr>
          <w:p w14:paraId="3D26434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958</w:t>
            </w:r>
          </w:p>
        </w:tc>
        <w:tc>
          <w:tcPr>
            <w:tcW w:w="1323" w:type="dxa"/>
            <w:shd w:val="clear" w:color="auto" w:fill="auto"/>
            <w:noWrap/>
            <w:vAlign w:val="bottom"/>
            <w:hideMark/>
          </w:tcPr>
          <w:p w14:paraId="7FEF247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070</w:t>
            </w:r>
          </w:p>
        </w:tc>
        <w:tc>
          <w:tcPr>
            <w:tcW w:w="1323" w:type="dxa"/>
            <w:shd w:val="clear" w:color="auto" w:fill="auto"/>
            <w:noWrap/>
            <w:vAlign w:val="bottom"/>
            <w:hideMark/>
          </w:tcPr>
          <w:p w14:paraId="14572C9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257</w:t>
            </w:r>
          </w:p>
        </w:tc>
        <w:tc>
          <w:tcPr>
            <w:tcW w:w="1476" w:type="dxa"/>
            <w:shd w:val="clear" w:color="auto" w:fill="auto"/>
            <w:noWrap/>
            <w:vAlign w:val="bottom"/>
            <w:hideMark/>
          </w:tcPr>
          <w:p w14:paraId="6F55A5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5,511</w:t>
            </w:r>
          </w:p>
        </w:tc>
      </w:tr>
      <w:tr w:rsidR="00A00C97" w:rsidRPr="009E5255" w14:paraId="14781231" w14:textId="77777777" w:rsidTr="00622C17">
        <w:trPr>
          <w:trHeight w:val="20"/>
        </w:trPr>
        <w:tc>
          <w:tcPr>
            <w:tcW w:w="1921" w:type="dxa"/>
            <w:shd w:val="clear" w:color="auto" w:fill="auto"/>
            <w:noWrap/>
            <w:vAlign w:val="bottom"/>
            <w:hideMark/>
          </w:tcPr>
          <w:p w14:paraId="361AA27D" w14:textId="0954C7B0"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 Phosphate </w:t>
            </w:r>
          </w:p>
        </w:tc>
        <w:tc>
          <w:tcPr>
            <w:tcW w:w="1322" w:type="dxa"/>
            <w:shd w:val="clear" w:color="auto" w:fill="auto"/>
            <w:noWrap/>
            <w:vAlign w:val="bottom"/>
            <w:hideMark/>
          </w:tcPr>
          <w:p w14:paraId="36D865E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437</w:t>
            </w:r>
          </w:p>
        </w:tc>
        <w:tc>
          <w:tcPr>
            <w:tcW w:w="1323" w:type="dxa"/>
            <w:shd w:val="clear" w:color="auto" w:fill="auto"/>
            <w:noWrap/>
            <w:vAlign w:val="bottom"/>
            <w:hideMark/>
          </w:tcPr>
          <w:p w14:paraId="26C96C1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549</w:t>
            </w:r>
          </w:p>
        </w:tc>
        <w:tc>
          <w:tcPr>
            <w:tcW w:w="1323" w:type="dxa"/>
            <w:shd w:val="clear" w:color="auto" w:fill="auto"/>
            <w:noWrap/>
            <w:vAlign w:val="bottom"/>
            <w:hideMark/>
          </w:tcPr>
          <w:p w14:paraId="184471C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0,083</w:t>
            </w:r>
          </w:p>
        </w:tc>
        <w:tc>
          <w:tcPr>
            <w:tcW w:w="1323" w:type="dxa"/>
            <w:shd w:val="clear" w:color="auto" w:fill="auto"/>
            <w:noWrap/>
            <w:vAlign w:val="bottom"/>
            <w:hideMark/>
          </w:tcPr>
          <w:p w14:paraId="14CE3E8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2,682</w:t>
            </w:r>
          </w:p>
        </w:tc>
        <w:tc>
          <w:tcPr>
            <w:tcW w:w="1323" w:type="dxa"/>
            <w:shd w:val="clear" w:color="auto" w:fill="auto"/>
            <w:noWrap/>
            <w:vAlign w:val="bottom"/>
            <w:hideMark/>
          </w:tcPr>
          <w:p w14:paraId="4740B8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2,099</w:t>
            </w:r>
          </w:p>
        </w:tc>
        <w:tc>
          <w:tcPr>
            <w:tcW w:w="1476" w:type="dxa"/>
            <w:shd w:val="clear" w:color="auto" w:fill="auto"/>
            <w:noWrap/>
            <w:vAlign w:val="bottom"/>
            <w:hideMark/>
          </w:tcPr>
          <w:p w14:paraId="18FF47F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6,850</w:t>
            </w:r>
          </w:p>
        </w:tc>
      </w:tr>
      <w:tr w:rsidR="00A00C97" w:rsidRPr="009E5255" w14:paraId="52E5ADC3" w14:textId="77777777" w:rsidTr="00622C17">
        <w:trPr>
          <w:trHeight w:val="20"/>
        </w:trPr>
        <w:tc>
          <w:tcPr>
            <w:tcW w:w="1921" w:type="dxa"/>
            <w:shd w:val="clear" w:color="auto" w:fill="auto"/>
            <w:noWrap/>
            <w:vAlign w:val="bottom"/>
            <w:hideMark/>
          </w:tcPr>
          <w:p w14:paraId="5D5E9E44" w14:textId="147D63D0"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darabine </w:t>
            </w:r>
          </w:p>
        </w:tc>
        <w:tc>
          <w:tcPr>
            <w:tcW w:w="1322" w:type="dxa"/>
            <w:shd w:val="clear" w:color="auto" w:fill="auto"/>
            <w:noWrap/>
            <w:vAlign w:val="bottom"/>
            <w:hideMark/>
          </w:tcPr>
          <w:p w14:paraId="11EA86F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50</w:t>
            </w:r>
          </w:p>
        </w:tc>
        <w:tc>
          <w:tcPr>
            <w:tcW w:w="1323" w:type="dxa"/>
            <w:shd w:val="clear" w:color="auto" w:fill="auto"/>
            <w:noWrap/>
            <w:vAlign w:val="bottom"/>
            <w:hideMark/>
          </w:tcPr>
          <w:p w14:paraId="6D47CF7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88</w:t>
            </w:r>
          </w:p>
        </w:tc>
        <w:tc>
          <w:tcPr>
            <w:tcW w:w="1323" w:type="dxa"/>
            <w:shd w:val="clear" w:color="auto" w:fill="auto"/>
            <w:noWrap/>
            <w:vAlign w:val="bottom"/>
            <w:hideMark/>
          </w:tcPr>
          <w:p w14:paraId="76F036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22</w:t>
            </w:r>
          </w:p>
        </w:tc>
        <w:tc>
          <w:tcPr>
            <w:tcW w:w="1323" w:type="dxa"/>
            <w:shd w:val="clear" w:color="auto" w:fill="auto"/>
            <w:noWrap/>
            <w:vAlign w:val="bottom"/>
            <w:hideMark/>
          </w:tcPr>
          <w:p w14:paraId="7860B2F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27</w:t>
            </w:r>
          </w:p>
        </w:tc>
        <w:tc>
          <w:tcPr>
            <w:tcW w:w="1323" w:type="dxa"/>
            <w:shd w:val="clear" w:color="auto" w:fill="auto"/>
            <w:noWrap/>
            <w:vAlign w:val="bottom"/>
            <w:hideMark/>
          </w:tcPr>
          <w:p w14:paraId="30BDA89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10</w:t>
            </w:r>
          </w:p>
        </w:tc>
        <w:tc>
          <w:tcPr>
            <w:tcW w:w="1476" w:type="dxa"/>
            <w:shd w:val="clear" w:color="auto" w:fill="auto"/>
            <w:noWrap/>
            <w:vAlign w:val="bottom"/>
            <w:hideMark/>
          </w:tcPr>
          <w:p w14:paraId="76F93E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397</w:t>
            </w:r>
          </w:p>
        </w:tc>
      </w:tr>
      <w:tr w:rsidR="00A00C97" w:rsidRPr="009E5255" w14:paraId="1F919359" w14:textId="77777777" w:rsidTr="00622C17">
        <w:trPr>
          <w:trHeight w:val="20"/>
        </w:trPr>
        <w:tc>
          <w:tcPr>
            <w:tcW w:w="1921" w:type="dxa"/>
            <w:shd w:val="clear" w:color="auto" w:fill="auto"/>
            <w:noWrap/>
            <w:vAlign w:val="bottom"/>
            <w:hideMark/>
          </w:tcPr>
          <w:p w14:paraId="5048000F" w14:textId="296AD0DF"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orouracil </w:t>
            </w:r>
          </w:p>
        </w:tc>
        <w:tc>
          <w:tcPr>
            <w:tcW w:w="1322" w:type="dxa"/>
            <w:shd w:val="clear" w:color="auto" w:fill="auto"/>
            <w:noWrap/>
            <w:vAlign w:val="bottom"/>
            <w:hideMark/>
          </w:tcPr>
          <w:p w14:paraId="753720B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00,473</w:t>
            </w:r>
          </w:p>
        </w:tc>
        <w:tc>
          <w:tcPr>
            <w:tcW w:w="1323" w:type="dxa"/>
            <w:shd w:val="clear" w:color="auto" w:fill="auto"/>
            <w:noWrap/>
            <w:vAlign w:val="bottom"/>
            <w:hideMark/>
          </w:tcPr>
          <w:p w14:paraId="5EEE90C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83,762</w:t>
            </w:r>
          </w:p>
        </w:tc>
        <w:tc>
          <w:tcPr>
            <w:tcW w:w="1323" w:type="dxa"/>
            <w:shd w:val="clear" w:color="auto" w:fill="auto"/>
            <w:noWrap/>
            <w:vAlign w:val="bottom"/>
            <w:hideMark/>
          </w:tcPr>
          <w:p w14:paraId="0133FD3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07,825</w:t>
            </w:r>
          </w:p>
        </w:tc>
        <w:tc>
          <w:tcPr>
            <w:tcW w:w="1323" w:type="dxa"/>
            <w:shd w:val="clear" w:color="auto" w:fill="auto"/>
            <w:noWrap/>
            <w:vAlign w:val="bottom"/>
            <w:hideMark/>
          </w:tcPr>
          <w:p w14:paraId="42866D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096,147</w:t>
            </w:r>
          </w:p>
        </w:tc>
        <w:tc>
          <w:tcPr>
            <w:tcW w:w="1323" w:type="dxa"/>
            <w:shd w:val="clear" w:color="auto" w:fill="auto"/>
            <w:noWrap/>
            <w:vAlign w:val="bottom"/>
            <w:hideMark/>
          </w:tcPr>
          <w:p w14:paraId="3A366D8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426,709</w:t>
            </w:r>
          </w:p>
        </w:tc>
        <w:tc>
          <w:tcPr>
            <w:tcW w:w="1476" w:type="dxa"/>
            <w:shd w:val="clear" w:color="auto" w:fill="auto"/>
            <w:noWrap/>
            <w:vAlign w:val="bottom"/>
            <w:hideMark/>
          </w:tcPr>
          <w:p w14:paraId="5514F1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500,000</w:t>
            </w:r>
          </w:p>
        </w:tc>
      </w:tr>
      <w:tr w:rsidR="00A00C97" w:rsidRPr="009E5255" w14:paraId="6444ABB3" w14:textId="77777777" w:rsidTr="00622C17">
        <w:trPr>
          <w:trHeight w:val="20"/>
        </w:trPr>
        <w:tc>
          <w:tcPr>
            <w:tcW w:w="1921" w:type="dxa"/>
            <w:shd w:val="clear" w:color="auto" w:fill="auto"/>
            <w:noWrap/>
            <w:vAlign w:val="bottom"/>
            <w:hideMark/>
          </w:tcPr>
          <w:p w14:paraId="2ECE820B" w14:textId="01DBB83B"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otemustine </w:t>
            </w:r>
          </w:p>
        </w:tc>
        <w:tc>
          <w:tcPr>
            <w:tcW w:w="1322" w:type="dxa"/>
            <w:shd w:val="clear" w:color="auto" w:fill="auto"/>
            <w:noWrap/>
            <w:vAlign w:val="bottom"/>
            <w:hideMark/>
          </w:tcPr>
          <w:p w14:paraId="435FA92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7E815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D84364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4232F9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56</w:t>
            </w:r>
          </w:p>
        </w:tc>
        <w:tc>
          <w:tcPr>
            <w:tcW w:w="1323" w:type="dxa"/>
            <w:shd w:val="clear" w:color="auto" w:fill="auto"/>
            <w:noWrap/>
            <w:vAlign w:val="bottom"/>
            <w:hideMark/>
          </w:tcPr>
          <w:p w14:paraId="14E4852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1DD3DF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56</w:t>
            </w:r>
          </w:p>
        </w:tc>
      </w:tr>
      <w:tr w:rsidR="00A00C97" w:rsidRPr="009E5255" w14:paraId="02BDB62A" w14:textId="77777777" w:rsidTr="00622C17">
        <w:trPr>
          <w:trHeight w:val="20"/>
        </w:trPr>
        <w:tc>
          <w:tcPr>
            <w:tcW w:w="1921" w:type="dxa"/>
            <w:shd w:val="clear" w:color="auto" w:fill="auto"/>
            <w:noWrap/>
            <w:vAlign w:val="bottom"/>
            <w:hideMark/>
          </w:tcPr>
          <w:p w14:paraId="397BD41C" w14:textId="65377245"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Gemcitabine </w:t>
            </w:r>
          </w:p>
        </w:tc>
        <w:tc>
          <w:tcPr>
            <w:tcW w:w="1322" w:type="dxa"/>
            <w:shd w:val="clear" w:color="auto" w:fill="auto"/>
            <w:noWrap/>
            <w:vAlign w:val="bottom"/>
            <w:hideMark/>
          </w:tcPr>
          <w:p w14:paraId="5E85071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76,141</w:t>
            </w:r>
          </w:p>
        </w:tc>
        <w:tc>
          <w:tcPr>
            <w:tcW w:w="1323" w:type="dxa"/>
            <w:shd w:val="clear" w:color="auto" w:fill="auto"/>
            <w:noWrap/>
            <w:vAlign w:val="bottom"/>
            <w:hideMark/>
          </w:tcPr>
          <w:p w14:paraId="306E042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49,113</w:t>
            </w:r>
          </w:p>
        </w:tc>
        <w:tc>
          <w:tcPr>
            <w:tcW w:w="1323" w:type="dxa"/>
            <w:shd w:val="clear" w:color="auto" w:fill="auto"/>
            <w:noWrap/>
            <w:vAlign w:val="bottom"/>
            <w:hideMark/>
          </w:tcPr>
          <w:p w14:paraId="07A21D3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57,905</w:t>
            </w:r>
          </w:p>
        </w:tc>
        <w:tc>
          <w:tcPr>
            <w:tcW w:w="1323" w:type="dxa"/>
            <w:shd w:val="clear" w:color="auto" w:fill="auto"/>
            <w:noWrap/>
            <w:vAlign w:val="bottom"/>
            <w:hideMark/>
          </w:tcPr>
          <w:p w14:paraId="71489B8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82,166</w:t>
            </w:r>
          </w:p>
        </w:tc>
        <w:tc>
          <w:tcPr>
            <w:tcW w:w="1323" w:type="dxa"/>
            <w:shd w:val="clear" w:color="auto" w:fill="auto"/>
            <w:noWrap/>
            <w:vAlign w:val="bottom"/>
            <w:hideMark/>
          </w:tcPr>
          <w:p w14:paraId="0983793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68,127</w:t>
            </w:r>
          </w:p>
        </w:tc>
        <w:tc>
          <w:tcPr>
            <w:tcW w:w="1476" w:type="dxa"/>
            <w:shd w:val="clear" w:color="auto" w:fill="auto"/>
            <w:noWrap/>
            <w:vAlign w:val="bottom"/>
            <w:hideMark/>
          </w:tcPr>
          <w:p w14:paraId="13CEE1E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500,000</w:t>
            </w:r>
          </w:p>
        </w:tc>
      </w:tr>
      <w:tr w:rsidR="00A00C97" w:rsidRPr="009E5255" w14:paraId="4E531BB5" w14:textId="77777777" w:rsidTr="00622C17">
        <w:trPr>
          <w:trHeight w:val="20"/>
        </w:trPr>
        <w:tc>
          <w:tcPr>
            <w:tcW w:w="1921" w:type="dxa"/>
            <w:shd w:val="clear" w:color="auto" w:fill="auto"/>
            <w:noWrap/>
            <w:vAlign w:val="bottom"/>
            <w:hideMark/>
          </w:tcPr>
          <w:p w14:paraId="430208CE" w14:textId="1B279BCF"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darubicin </w:t>
            </w:r>
          </w:p>
        </w:tc>
        <w:tc>
          <w:tcPr>
            <w:tcW w:w="1322" w:type="dxa"/>
            <w:shd w:val="clear" w:color="auto" w:fill="auto"/>
            <w:noWrap/>
            <w:vAlign w:val="bottom"/>
            <w:hideMark/>
          </w:tcPr>
          <w:p w14:paraId="40188C5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65</w:t>
            </w:r>
          </w:p>
        </w:tc>
        <w:tc>
          <w:tcPr>
            <w:tcW w:w="1323" w:type="dxa"/>
            <w:shd w:val="clear" w:color="auto" w:fill="auto"/>
            <w:noWrap/>
            <w:vAlign w:val="bottom"/>
            <w:hideMark/>
          </w:tcPr>
          <w:p w14:paraId="08CDF8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57</w:t>
            </w:r>
          </w:p>
        </w:tc>
        <w:tc>
          <w:tcPr>
            <w:tcW w:w="1323" w:type="dxa"/>
            <w:shd w:val="clear" w:color="auto" w:fill="auto"/>
            <w:noWrap/>
            <w:vAlign w:val="bottom"/>
            <w:hideMark/>
          </w:tcPr>
          <w:p w14:paraId="60C5CDA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55</w:t>
            </w:r>
          </w:p>
        </w:tc>
        <w:tc>
          <w:tcPr>
            <w:tcW w:w="1323" w:type="dxa"/>
            <w:shd w:val="clear" w:color="auto" w:fill="auto"/>
            <w:noWrap/>
            <w:vAlign w:val="bottom"/>
            <w:hideMark/>
          </w:tcPr>
          <w:p w14:paraId="1F6E9C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1</w:t>
            </w:r>
          </w:p>
        </w:tc>
        <w:tc>
          <w:tcPr>
            <w:tcW w:w="1323" w:type="dxa"/>
            <w:shd w:val="clear" w:color="auto" w:fill="auto"/>
            <w:noWrap/>
            <w:vAlign w:val="bottom"/>
            <w:hideMark/>
          </w:tcPr>
          <w:p w14:paraId="7175482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76</w:t>
            </w:r>
          </w:p>
        </w:tc>
        <w:tc>
          <w:tcPr>
            <w:tcW w:w="1476" w:type="dxa"/>
            <w:shd w:val="clear" w:color="auto" w:fill="auto"/>
            <w:noWrap/>
            <w:vAlign w:val="bottom"/>
            <w:hideMark/>
          </w:tcPr>
          <w:p w14:paraId="3B5F33C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984</w:t>
            </w:r>
          </w:p>
        </w:tc>
      </w:tr>
      <w:tr w:rsidR="00A00C97" w:rsidRPr="009E5255" w14:paraId="5618C923" w14:textId="77777777" w:rsidTr="00622C17">
        <w:trPr>
          <w:trHeight w:val="20"/>
        </w:trPr>
        <w:tc>
          <w:tcPr>
            <w:tcW w:w="1921" w:type="dxa"/>
            <w:shd w:val="clear" w:color="auto" w:fill="auto"/>
            <w:noWrap/>
            <w:vAlign w:val="bottom"/>
            <w:hideMark/>
          </w:tcPr>
          <w:p w14:paraId="655ADF98" w14:textId="59911D67"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fosfamide </w:t>
            </w:r>
          </w:p>
        </w:tc>
        <w:tc>
          <w:tcPr>
            <w:tcW w:w="1322" w:type="dxa"/>
            <w:shd w:val="clear" w:color="auto" w:fill="auto"/>
            <w:noWrap/>
            <w:vAlign w:val="bottom"/>
            <w:hideMark/>
          </w:tcPr>
          <w:p w14:paraId="6A40B92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40,252</w:t>
            </w:r>
          </w:p>
        </w:tc>
        <w:tc>
          <w:tcPr>
            <w:tcW w:w="1323" w:type="dxa"/>
            <w:shd w:val="clear" w:color="auto" w:fill="auto"/>
            <w:noWrap/>
            <w:vAlign w:val="bottom"/>
            <w:hideMark/>
          </w:tcPr>
          <w:p w14:paraId="500D40A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9,948</w:t>
            </w:r>
          </w:p>
        </w:tc>
        <w:tc>
          <w:tcPr>
            <w:tcW w:w="1323" w:type="dxa"/>
            <w:shd w:val="clear" w:color="auto" w:fill="auto"/>
            <w:noWrap/>
            <w:vAlign w:val="bottom"/>
            <w:hideMark/>
          </w:tcPr>
          <w:p w14:paraId="277614D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9,540</w:t>
            </w:r>
          </w:p>
        </w:tc>
        <w:tc>
          <w:tcPr>
            <w:tcW w:w="1323" w:type="dxa"/>
            <w:shd w:val="clear" w:color="auto" w:fill="auto"/>
            <w:noWrap/>
            <w:vAlign w:val="bottom"/>
            <w:hideMark/>
          </w:tcPr>
          <w:p w14:paraId="7809811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4,174</w:t>
            </w:r>
          </w:p>
        </w:tc>
        <w:tc>
          <w:tcPr>
            <w:tcW w:w="1323" w:type="dxa"/>
            <w:shd w:val="clear" w:color="auto" w:fill="auto"/>
            <w:noWrap/>
            <w:vAlign w:val="bottom"/>
            <w:hideMark/>
          </w:tcPr>
          <w:p w14:paraId="1FA986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08,635</w:t>
            </w:r>
          </w:p>
        </w:tc>
        <w:tc>
          <w:tcPr>
            <w:tcW w:w="1476" w:type="dxa"/>
            <w:shd w:val="clear" w:color="auto" w:fill="auto"/>
            <w:noWrap/>
            <w:vAlign w:val="bottom"/>
            <w:hideMark/>
          </w:tcPr>
          <w:p w14:paraId="45868E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82,549</w:t>
            </w:r>
          </w:p>
        </w:tc>
      </w:tr>
      <w:tr w:rsidR="00A00C97" w:rsidRPr="009E5255" w14:paraId="39DCEAAF" w14:textId="77777777" w:rsidTr="00622C17">
        <w:trPr>
          <w:trHeight w:val="20"/>
        </w:trPr>
        <w:tc>
          <w:tcPr>
            <w:tcW w:w="1921" w:type="dxa"/>
            <w:shd w:val="clear" w:color="auto" w:fill="auto"/>
            <w:noWrap/>
            <w:vAlign w:val="bottom"/>
            <w:hideMark/>
          </w:tcPr>
          <w:p w14:paraId="0FE929D8" w14:textId="2F21E404"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pilimumab </w:t>
            </w:r>
          </w:p>
        </w:tc>
        <w:tc>
          <w:tcPr>
            <w:tcW w:w="1322" w:type="dxa"/>
            <w:shd w:val="clear" w:color="auto" w:fill="auto"/>
            <w:noWrap/>
            <w:vAlign w:val="bottom"/>
            <w:hideMark/>
          </w:tcPr>
          <w:p w14:paraId="7EF70D0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0</w:t>
            </w:r>
          </w:p>
        </w:tc>
        <w:tc>
          <w:tcPr>
            <w:tcW w:w="1323" w:type="dxa"/>
            <w:shd w:val="clear" w:color="auto" w:fill="auto"/>
            <w:noWrap/>
            <w:vAlign w:val="bottom"/>
            <w:hideMark/>
          </w:tcPr>
          <w:p w14:paraId="66BC6D6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0</w:t>
            </w:r>
          </w:p>
        </w:tc>
        <w:tc>
          <w:tcPr>
            <w:tcW w:w="1323" w:type="dxa"/>
            <w:shd w:val="clear" w:color="auto" w:fill="auto"/>
            <w:noWrap/>
            <w:vAlign w:val="bottom"/>
            <w:hideMark/>
          </w:tcPr>
          <w:p w14:paraId="65BF20B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72</w:t>
            </w:r>
          </w:p>
        </w:tc>
        <w:tc>
          <w:tcPr>
            <w:tcW w:w="1323" w:type="dxa"/>
            <w:shd w:val="clear" w:color="auto" w:fill="auto"/>
            <w:noWrap/>
            <w:vAlign w:val="bottom"/>
            <w:hideMark/>
          </w:tcPr>
          <w:p w14:paraId="70566A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89</w:t>
            </w:r>
          </w:p>
        </w:tc>
        <w:tc>
          <w:tcPr>
            <w:tcW w:w="1323" w:type="dxa"/>
            <w:shd w:val="clear" w:color="auto" w:fill="auto"/>
            <w:noWrap/>
            <w:vAlign w:val="bottom"/>
            <w:hideMark/>
          </w:tcPr>
          <w:p w14:paraId="3E2DE0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125</w:t>
            </w:r>
          </w:p>
        </w:tc>
        <w:tc>
          <w:tcPr>
            <w:tcW w:w="1476" w:type="dxa"/>
            <w:shd w:val="clear" w:color="auto" w:fill="auto"/>
            <w:noWrap/>
            <w:vAlign w:val="bottom"/>
            <w:hideMark/>
          </w:tcPr>
          <w:p w14:paraId="00F7B4B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736</w:t>
            </w:r>
          </w:p>
        </w:tc>
      </w:tr>
      <w:tr w:rsidR="00A00C97" w:rsidRPr="009E5255" w14:paraId="2BD3AAC3" w14:textId="77777777" w:rsidTr="00622C17">
        <w:trPr>
          <w:trHeight w:val="20"/>
        </w:trPr>
        <w:tc>
          <w:tcPr>
            <w:tcW w:w="1921" w:type="dxa"/>
            <w:shd w:val="clear" w:color="auto" w:fill="auto"/>
            <w:noWrap/>
            <w:vAlign w:val="bottom"/>
            <w:hideMark/>
          </w:tcPr>
          <w:p w14:paraId="6B240E5E" w14:textId="42354100"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rinotecan </w:t>
            </w:r>
          </w:p>
        </w:tc>
        <w:tc>
          <w:tcPr>
            <w:tcW w:w="1322" w:type="dxa"/>
            <w:shd w:val="clear" w:color="auto" w:fill="auto"/>
            <w:noWrap/>
            <w:vAlign w:val="bottom"/>
            <w:hideMark/>
          </w:tcPr>
          <w:p w14:paraId="61482CC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5,550</w:t>
            </w:r>
          </w:p>
        </w:tc>
        <w:tc>
          <w:tcPr>
            <w:tcW w:w="1323" w:type="dxa"/>
            <w:shd w:val="clear" w:color="auto" w:fill="auto"/>
            <w:noWrap/>
            <w:vAlign w:val="bottom"/>
            <w:hideMark/>
          </w:tcPr>
          <w:p w14:paraId="28EB89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9,552</w:t>
            </w:r>
          </w:p>
        </w:tc>
        <w:tc>
          <w:tcPr>
            <w:tcW w:w="1323" w:type="dxa"/>
            <w:shd w:val="clear" w:color="auto" w:fill="auto"/>
            <w:noWrap/>
            <w:vAlign w:val="bottom"/>
            <w:hideMark/>
          </w:tcPr>
          <w:p w14:paraId="6F0D2CC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4,406</w:t>
            </w:r>
          </w:p>
        </w:tc>
        <w:tc>
          <w:tcPr>
            <w:tcW w:w="1323" w:type="dxa"/>
            <w:shd w:val="clear" w:color="auto" w:fill="auto"/>
            <w:noWrap/>
            <w:vAlign w:val="bottom"/>
            <w:hideMark/>
          </w:tcPr>
          <w:p w14:paraId="677AB4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0,945</w:t>
            </w:r>
          </w:p>
        </w:tc>
        <w:tc>
          <w:tcPr>
            <w:tcW w:w="1323" w:type="dxa"/>
            <w:shd w:val="clear" w:color="auto" w:fill="auto"/>
            <w:noWrap/>
            <w:vAlign w:val="bottom"/>
            <w:hideMark/>
          </w:tcPr>
          <w:p w14:paraId="696A16A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6,954</w:t>
            </w:r>
          </w:p>
        </w:tc>
        <w:tc>
          <w:tcPr>
            <w:tcW w:w="1476" w:type="dxa"/>
            <w:shd w:val="clear" w:color="auto" w:fill="auto"/>
            <w:noWrap/>
            <w:vAlign w:val="bottom"/>
            <w:hideMark/>
          </w:tcPr>
          <w:p w14:paraId="25F465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7,407</w:t>
            </w:r>
          </w:p>
        </w:tc>
      </w:tr>
      <w:tr w:rsidR="00A00C97" w:rsidRPr="009E5255" w14:paraId="10D530B8" w14:textId="77777777" w:rsidTr="00622C17">
        <w:trPr>
          <w:trHeight w:val="20"/>
        </w:trPr>
        <w:tc>
          <w:tcPr>
            <w:tcW w:w="1921" w:type="dxa"/>
            <w:shd w:val="clear" w:color="auto" w:fill="auto"/>
            <w:noWrap/>
            <w:vAlign w:val="bottom"/>
            <w:hideMark/>
          </w:tcPr>
          <w:p w14:paraId="724AB4AF" w14:textId="100B64C9"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Methotrexate </w:t>
            </w:r>
          </w:p>
        </w:tc>
        <w:tc>
          <w:tcPr>
            <w:tcW w:w="1322" w:type="dxa"/>
            <w:shd w:val="clear" w:color="auto" w:fill="auto"/>
            <w:noWrap/>
            <w:vAlign w:val="bottom"/>
            <w:hideMark/>
          </w:tcPr>
          <w:p w14:paraId="3702801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6,621</w:t>
            </w:r>
          </w:p>
        </w:tc>
        <w:tc>
          <w:tcPr>
            <w:tcW w:w="1323" w:type="dxa"/>
            <w:shd w:val="clear" w:color="auto" w:fill="auto"/>
            <w:noWrap/>
            <w:vAlign w:val="bottom"/>
            <w:hideMark/>
          </w:tcPr>
          <w:p w14:paraId="75F960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3,847</w:t>
            </w:r>
          </w:p>
        </w:tc>
        <w:tc>
          <w:tcPr>
            <w:tcW w:w="1323" w:type="dxa"/>
            <w:shd w:val="clear" w:color="auto" w:fill="auto"/>
            <w:noWrap/>
            <w:vAlign w:val="bottom"/>
            <w:hideMark/>
          </w:tcPr>
          <w:p w14:paraId="7AEE6C4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0,726</w:t>
            </w:r>
          </w:p>
        </w:tc>
        <w:tc>
          <w:tcPr>
            <w:tcW w:w="1323" w:type="dxa"/>
            <w:shd w:val="clear" w:color="auto" w:fill="auto"/>
            <w:noWrap/>
            <w:vAlign w:val="bottom"/>
            <w:hideMark/>
          </w:tcPr>
          <w:p w14:paraId="27BD22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0,002</w:t>
            </w:r>
          </w:p>
        </w:tc>
        <w:tc>
          <w:tcPr>
            <w:tcW w:w="1323" w:type="dxa"/>
            <w:shd w:val="clear" w:color="auto" w:fill="auto"/>
            <w:noWrap/>
            <w:vAlign w:val="bottom"/>
            <w:hideMark/>
          </w:tcPr>
          <w:p w14:paraId="1DD719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7,304</w:t>
            </w:r>
          </w:p>
        </w:tc>
        <w:tc>
          <w:tcPr>
            <w:tcW w:w="1476" w:type="dxa"/>
            <w:shd w:val="clear" w:color="auto" w:fill="auto"/>
            <w:noWrap/>
            <w:vAlign w:val="bottom"/>
            <w:hideMark/>
          </w:tcPr>
          <w:p w14:paraId="5FE9364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98,499</w:t>
            </w:r>
          </w:p>
        </w:tc>
      </w:tr>
      <w:tr w:rsidR="00A00C97" w:rsidRPr="009E5255" w14:paraId="2205358D" w14:textId="77777777" w:rsidTr="00622C17">
        <w:trPr>
          <w:trHeight w:val="20"/>
        </w:trPr>
        <w:tc>
          <w:tcPr>
            <w:tcW w:w="1921" w:type="dxa"/>
            <w:shd w:val="clear" w:color="auto" w:fill="auto"/>
            <w:noWrap/>
            <w:vAlign w:val="bottom"/>
            <w:hideMark/>
          </w:tcPr>
          <w:p w14:paraId="5DBAC946" w14:textId="202626F2"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Nivolumab </w:t>
            </w:r>
          </w:p>
        </w:tc>
        <w:tc>
          <w:tcPr>
            <w:tcW w:w="1322" w:type="dxa"/>
            <w:shd w:val="clear" w:color="auto" w:fill="auto"/>
            <w:noWrap/>
            <w:vAlign w:val="bottom"/>
            <w:hideMark/>
          </w:tcPr>
          <w:p w14:paraId="61C878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60</w:t>
            </w:r>
          </w:p>
        </w:tc>
        <w:tc>
          <w:tcPr>
            <w:tcW w:w="1323" w:type="dxa"/>
            <w:shd w:val="clear" w:color="auto" w:fill="auto"/>
            <w:noWrap/>
            <w:vAlign w:val="bottom"/>
            <w:hideMark/>
          </w:tcPr>
          <w:p w14:paraId="62CCE3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880</w:t>
            </w:r>
          </w:p>
        </w:tc>
        <w:tc>
          <w:tcPr>
            <w:tcW w:w="1323" w:type="dxa"/>
            <w:shd w:val="clear" w:color="auto" w:fill="auto"/>
            <w:noWrap/>
            <w:vAlign w:val="bottom"/>
            <w:hideMark/>
          </w:tcPr>
          <w:p w14:paraId="69441E8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7,158</w:t>
            </w:r>
          </w:p>
        </w:tc>
        <w:tc>
          <w:tcPr>
            <w:tcW w:w="1323" w:type="dxa"/>
            <w:shd w:val="clear" w:color="auto" w:fill="auto"/>
            <w:noWrap/>
            <w:vAlign w:val="bottom"/>
            <w:hideMark/>
          </w:tcPr>
          <w:p w14:paraId="7552FDF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4,564</w:t>
            </w:r>
          </w:p>
        </w:tc>
        <w:tc>
          <w:tcPr>
            <w:tcW w:w="1323" w:type="dxa"/>
            <w:shd w:val="clear" w:color="auto" w:fill="auto"/>
            <w:noWrap/>
            <w:vAlign w:val="bottom"/>
            <w:hideMark/>
          </w:tcPr>
          <w:p w14:paraId="0BE716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4,212</w:t>
            </w:r>
          </w:p>
        </w:tc>
        <w:tc>
          <w:tcPr>
            <w:tcW w:w="1476" w:type="dxa"/>
            <w:shd w:val="clear" w:color="auto" w:fill="auto"/>
            <w:noWrap/>
            <w:vAlign w:val="bottom"/>
            <w:hideMark/>
          </w:tcPr>
          <w:p w14:paraId="3B4D5D6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42,874</w:t>
            </w:r>
          </w:p>
        </w:tc>
      </w:tr>
      <w:tr w:rsidR="00A00C97" w:rsidRPr="009E5255" w14:paraId="447FBAB6" w14:textId="77777777" w:rsidTr="00622C17">
        <w:trPr>
          <w:trHeight w:val="20"/>
        </w:trPr>
        <w:tc>
          <w:tcPr>
            <w:tcW w:w="1921" w:type="dxa"/>
            <w:shd w:val="clear" w:color="auto" w:fill="auto"/>
            <w:noWrap/>
            <w:vAlign w:val="bottom"/>
            <w:hideMark/>
          </w:tcPr>
          <w:p w14:paraId="3CE422BD" w14:textId="72B0E708"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binutuzumab </w:t>
            </w:r>
          </w:p>
        </w:tc>
        <w:tc>
          <w:tcPr>
            <w:tcW w:w="1322" w:type="dxa"/>
            <w:shd w:val="clear" w:color="auto" w:fill="auto"/>
            <w:noWrap/>
            <w:vAlign w:val="bottom"/>
            <w:hideMark/>
          </w:tcPr>
          <w:p w14:paraId="17156F3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000</w:t>
            </w:r>
          </w:p>
        </w:tc>
        <w:tc>
          <w:tcPr>
            <w:tcW w:w="1323" w:type="dxa"/>
            <w:shd w:val="clear" w:color="auto" w:fill="auto"/>
            <w:noWrap/>
            <w:vAlign w:val="bottom"/>
            <w:hideMark/>
          </w:tcPr>
          <w:p w14:paraId="2C57B66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00</w:t>
            </w:r>
          </w:p>
        </w:tc>
        <w:tc>
          <w:tcPr>
            <w:tcW w:w="1323" w:type="dxa"/>
            <w:shd w:val="clear" w:color="auto" w:fill="auto"/>
            <w:noWrap/>
            <w:vAlign w:val="bottom"/>
            <w:hideMark/>
          </w:tcPr>
          <w:p w14:paraId="3BFD03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000</w:t>
            </w:r>
          </w:p>
        </w:tc>
        <w:tc>
          <w:tcPr>
            <w:tcW w:w="1323" w:type="dxa"/>
            <w:shd w:val="clear" w:color="auto" w:fill="auto"/>
            <w:noWrap/>
            <w:vAlign w:val="bottom"/>
            <w:hideMark/>
          </w:tcPr>
          <w:p w14:paraId="74776D0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0,000</w:t>
            </w:r>
          </w:p>
        </w:tc>
        <w:tc>
          <w:tcPr>
            <w:tcW w:w="1323" w:type="dxa"/>
            <w:shd w:val="clear" w:color="auto" w:fill="auto"/>
            <w:noWrap/>
            <w:vAlign w:val="bottom"/>
            <w:hideMark/>
          </w:tcPr>
          <w:p w14:paraId="249EF9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8,000</w:t>
            </w:r>
          </w:p>
        </w:tc>
        <w:tc>
          <w:tcPr>
            <w:tcW w:w="1476" w:type="dxa"/>
            <w:shd w:val="clear" w:color="auto" w:fill="auto"/>
            <w:noWrap/>
            <w:vAlign w:val="bottom"/>
            <w:hideMark/>
          </w:tcPr>
          <w:p w14:paraId="01D4319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7,000</w:t>
            </w:r>
          </w:p>
        </w:tc>
      </w:tr>
      <w:tr w:rsidR="00A00C97" w:rsidRPr="009E5255" w14:paraId="58C5A15C" w14:textId="77777777" w:rsidTr="00622C17">
        <w:trPr>
          <w:trHeight w:val="20"/>
        </w:trPr>
        <w:tc>
          <w:tcPr>
            <w:tcW w:w="1921" w:type="dxa"/>
            <w:shd w:val="clear" w:color="auto" w:fill="auto"/>
            <w:noWrap/>
            <w:vAlign w:val="bottom"/>
            <w:hideMark/>
          </w:tcPr>
          <w:p w14:paraId="732AA2D2" w14:textId="079C04F0"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xaliplatin </w:t>
            </w:r>
          </w:p>
        </w:tc>
        <w:tc>
          <w:tcPr>
            <w:tcW w:w="1322" w:type="dxa"/>
            <w:shd w:val="clear" w:color="auto" w:fill="auto"/>
            <w:noWrap/>
            <w:vAlign w:val="bottom"/>
            <w:hideMark/>
          </w:tcPr>
          <w:p w14:paraId="45B546C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1,884</w:t>
            </w:r>
          </w:p>
        </w:tc>
        <w:tc>
          <w:tcPr>
            <w:tcW w:w="1323" w:type="dxa"/>
            <w:shd w:val="clear" w:color="auto" w:fill="auto"/>
            <w:noWrap/>
            <w:vAlign w:val="bottom"/>
            <w:hideMark/>
          </w:tcPr>
          <w:p w14:paraId="566A11B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9,998</w:t>
            </w:r>
          </w:p>
        </w:tc>
        <w:tc>
          <w:tcPr>
            <w:tcW w:w="1323" w:type="dxa"/>
            <w:shd w:val="clear" w:color="auto" w:fill="auto"/>
            <w:noWrap/>
            <w:vAlign w:val="bottom"/>
            <w:hideMark/>
          </w:tcPr>
          <w:p w14:paraId="3E35B0B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9,154</w:t>
            </w:r>
          </w:p>
        </w:tc>
        <w:tc>
          <w:tcPr>
            <w:tcW w:w="1323" w:type="dxa"/>
            <w:shd w:val="clear" w:color="auto" w:fill="auto"/>
            <w:noWrap/>
            <w:vAlign w:val="bottom"/>
            <w:hideMark/>
          </w:tcPr>
          <w:p w14:paraId="2CC9D25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3,778</w:t>
            </w:r>
          </w:p>
        </w:tc>
        <w:tc>
          <w:tcPr>
            <w:tcW w:w="1323" w:type="dxa"/>
            <w:shd w:val="clear" w:color="auto" w:fill="auto"/>
            <w:noWrap/>
            <w:vAlign w:val="bottom"/>
            <w:hideMark/>
          </w:tcPr>
          <w:p w14:paraId="55966C3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5,357</w:t>
            </w:r>
          </w:p>
        </w:tc>
        <w:tc>
          <w:tcPr>
            <w:tcW w:w="1476" w:type="dxa"/>
            <w:shd w:val="clear" w:color="auto" w:fill="auto"/>
            <w:noWrap/>
            <w:vAlign w:val="bottom"/>
            <w:hideMark/>
          </w:tcPr>
          <w:p w14:paraId="06C1ED9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0,171</w:t>
            </w:r>
          </w:p>
        </w:tc>
      </w:tr>
      <w:tr w:rsidR="00A00C97" w:rsidRPr="009E5255" w14:paraId="072E79D5" w14:textId="77777777" w:rsidTr="00622C17">
        <w:trPr>
          <w:trHeight w:val="20"/>
        </w:trPr>
        <w:tc>
          <w:tcPr>
            <w:tcW w:w="1921" w:type="dxa"/>
            <w:shd w:val="clear" w:color="auto" w:fill="auto"/>
            <w:noWrap/>
            <w:vAlign w:val="bottom"/>
            <w:hideMark/>
          </w:tcPr>
          <w:p w14:paraId="30CC33E5" w14:textId="07761560"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clitaxel </w:t>
            </w:r>
          </w:p>
        </w:tc>
        <w:tc>
          <w:tcPr>
            <w:tcW w:w="1322" w:type="dxa"/>
            <w:shd w:val="clear" w:color="auto" w:fill="auto"/>
            <w:noWrap/>
            <w:vAlign w:val="bottom"/>
            <w:hideMark/>
          </w:tcPr>
          <w:p w14:paraId="24EF9A2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8,559</w:t>
            </w:r>
          </w:p>
        </w:tc>
        <w:tc>
          <w:tcPr>
            <w:tcW w:w="1323" w:type="dxa"/>
            <w:shd w:val="clear" w:color="auto" w:fill="auto"/>
            <w:noWrap/>
            <w:vAlign w:val="bottom"/>
            <w:hideMark/>
          </w:tcPr>
          <w:p w14:paraId="16F8B7D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0,183</w:t>
            </w:r>
          </w:p>
        </w:tc>
        <w:tc>
          <w:tcPr>
            <w:tcW w:w="1323" w:type="dxa"/>
            <w:shd w:val="clear" w:color="auto" w:fill="auto"/>
            <w:noWrap/>
            <w:vAlign w:val="bottom"/>
            <w:hideMark/>
          </w:tcPr>
          <w:p w14:paraId="5EB14A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1,827</w:t>
            </w:r>
          </w:p>
        </w:tc>
        <w:tc>
          <w:tcPr>
            <w:tcW w:w="1323" w:type="dxa"/>
            <w:shd w:val="clear" w:color="auto" w:fill="auto"/>
            <w:noWrap/>
            <w:vAlign w:val="bottom"/>
            <w:hideMark/>
          </w:tcPr>
          <w:p w14:paraId="527205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0,804</w:t>
            </w:r>
          </w:p>
        </w:tc>
        <w:tc>
          <w:tcPr>
            <w:tcW w:w="1323" w:type="dxa"/>
            <w:shd w:val="clear" w:color="auto" w:fill="auto"/>
            <w:noWrap/>
            <w:vAlign w:val="bottom"/>
            <w:hideMark/>
          </w:tcPr>
          <w:p w14:paraId="7B39808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0,270</w:t>
            </w:r>
          </w:p>
        </w:tc>
        <w:tc>
          <w:tcPr>
            <w:tcW w:w="1476" w:type="dxa"/>
            <w:shd w:val="clear" w:color="auto" w:fill="auto"/>
            <w:noWrap/>
            <w:vAlign w:val="bottom"/>
            <w:hideMark/>
          </w:tcPr>
          <w:p w14:paraId="680447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21,643</w:t>
            </w:r>
          </w:p>
        </w:tc>
      </w:tr>
      <w:tr w:rsidR="00A00C97" w:rsidRPr="009E5255" w14:paraId="0CD4A04E" w14:textId="77777777" w:rsidTr="00622C17">
        <w:trPr>
          <w:trHeight w:val="20"/>
        </w:trPr>
        <w:tc>
          <w:tcPr>
            <w:tcW w:w="1921" w:type="dxa"/>
            <w:shd w:val="clear" w:color="auto" w:fill="auto"/>
            <w:noWrap/>
            <w:vAlign w:val="bottom"/>
            <w:hideMark/>
          </w:tcPr>
          <w:p w14:paraId="1D04A577" w14:textId="581EC177"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nitumumab </w:t>
            </w:r>
          </w:p>
        </w:tc>
        <w:tc>
          <w:tcPr>
            <w:tcW w:w="1322" w:type="dxa"/>
            <w:shd w:val="clear" w:color="auto" w:fill="auto"/>
            <w:noWrap/>
            <w:vAlign w:val="bottom"/>
            <w:hideMark/>
          </w:tcPr>
          <w:p w14:paraId="564C8BD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19D872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80</w:t>
            </w:r>
          </w:p>
        </w:tc>
        <w:tc>
          <w:tcPr>
            <w:tcW w:w="1323" w:type="dxa"/>
            <w:shd w:val="clear" w:color="auto" w:fill="auto"/>
            <w:noWrap/>
            <w:vAlign w:val="bottom"/>
            <w:hideMark/>
          </w:tcPr>
          <w:p w14:paraId="2355D68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60</w:t>
            </w:r>
          </w:p>
        </w:tc>
        <w:tc>
          <w:tcPr>
            <w:tcW w:w="1323" w:type="dxa"/>
            <w:shd w:val="clear" w:color="auto" w:fill="auto"/>
            <w:noWrap/>
            <w:vAlign w:val="bottom"/>
            <w:hideMark/>
          </w:tcPr>
          <w:p w14:paraId="2F13D53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483</w:t>
            </w:r>
          </w:p>
        </w:tc>
        <w:tc>
          <w:tcPr>
            <w:tcW w:w="1323" w:type="dxa"/>
            <w:shd w:val="clear" w:color="auto" w:fill="auto"/>
            <w:noWrap/>
            <w:vAlign w:val="bottom"/>
            <w:hideMark/>
          </w:tcPr>
          <w:p w14:paraId="26E715C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620</w:t>
            </w:r>
          </w:p>
        </w:tc>
        <w:tc>
          <w:tcPr>
            <w:tcW w:w="1476" w:type="dxa"/>
            <w:shd w:val="clear" w:color="auto" w:fill="auto"/>
            <w:noWrap/>
            <w:vAlign w:val="bottom"/>
            <w:hideMark/>
          </w:tcPr>
          <w:p w14:paraId="0A3ACCE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4,043</w:t>
            </w:r>
          </w:p>
        </w:tc>
      </w:tr>
      <w:tr w:rsidR="00A00C97" w:rsidRPr="009E5255" w14:paraId="7815DD0D" w14:textId="77777777" w:rsidTr="00622C17">
        <w:trPr>
          <w:trHeight w:val="20"/>
        </w:trPr>
        <w:tc>
          <w:tcPr>
            <w:tcW w:w="1921" w:type="dxa"/>
            <w:shd w:val="clear" w:color="auto" w:fill="auto"/>
            <w:noWrap/>
            <w:vAlign w:val="bottom"/>
            <w:hideMark/>
          </w:tcPr>
          <w:p w14:paraId="54167BA5" w14:textId="2EF0D7E9"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brolizumab </w:t>
            </w:r>
          </w:p>
        </w:tc>
        <w:tc>
          <w:tcPr>
            <w:tcW w:w="1322" w:type="dxa"/>
            <w:shd w:val="clear" w:color="auto" w:fill="auto"/>
            <w:noWrap/>
            <w:vAlign w:val="bottom"/>
            <w:hideMark/>
          </w:tcPr>
          <w:p w14:paraId="7D92425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39</w:t>
            </w:r>
          </w:p>
        </w:tc>
        <w:tc>
          <w:tcPr>
            <w:tcW w:w="1323" w:type="dxa"/>
            <w:shd w:val="clear" w:color="auto" w:fill="auto"/>
            <w:noWrap/>
            <w:vAlign w:val="bottom"/>
            <w:hideMark/>
          </w:tcPr>
          <w:p w14:paraId="6F07851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30</w:t>
            </w:r>
          </w:p>
        </w:tc>
        <w:tc>
          <w:tcPr>
            <w:tcW w:w="1323" w:type="dxa"/>
            <w:shd w:val="clear" w:color="auto" w:fill="auto"/>
            <w:noWrap/>
            <w:vAlign w:val="bottom"/>
            <w:hideMark/>
          </w:tcPr>
          <w:p w14:paraId="0E8A289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540</w:t>
            </w:r>
          </w:p>
        </w:tc>
        <w:tc>
          <w:tcPr>
            <w:tcW w:w="1323" w:type="dxa"/>
            <w:shd w:val="clear" w:color="auto" w:fill="auto"/>
            <w:noWrap/>
            <w:vAlign w:val="bottom"/>
            <w:hideMark/>
          </w:tcPr>
          <w:p w14:paraId="6542E8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2,867</w:t>
            </w:r>
          </w:p>
        </w:tc>
        <w:tc>
          <w:tcPr>
            <w:tcW w:w="1323" w:type="dxa"/>
            <w:shd w:val="clear" w:color="auto" w:fill="auto"/>
            <w:noWrap/>
            <w:vAlign w:val="bottom"/>
            <w:hideMark/>
          </w:tcPr>
          <w:p w14:paraId="52D91FA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8,828</w:t>
            </w:r>
          </w:p>
        </w:tc>
        <w:tc>
          <w:tcPr>
            <w:tcW w:w="1476" w:type="dxa"/>
            <w:shd w:val="clear" w:color="auto" w:fill="auto"/>
            <w:noWrap/>
            <w:vAlign w:val="bottom"/>
            <w:hideMark/>
          </w:tcPr>
          <w:p w14:paraId="6E9F809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8,104</w:t>
            </w:r>
          </w:p>
        </w:tc>
      </w:tr>
      <w:tr w:rsidR="00A00C97" w:rsidRPr="009E5255" w14:paraId="2A509452" w14:textId="77777777" w:rsidTr="00622C17">
        <w:trPr>
          <w:trHeight w:val="20"/>
        </w:trPr>
        <w:tc>
          <w:tcPr>
            <w:tcW w:w="1921" w:type="dxa"/>
            <w:shd w:val="clear" w:color="auto" w:fill="auto"/>
            <w:noWrap/>
            <w:vAlign w:val="bottom"/>
            <w:hideMark/>
          </w:tcPr>
          <w:p w14:paraId="79CE29A4" w14:textId="6897CBC6"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etrexed </w:t>
            </w:r>
          </w:p>
        </w:tc>
        <w:tc>
          <w:tcPr>
            <w:tcW w:w="1322" w:type="dxa"/>
            <w:shd w:val="clear" w:color="auto" w:fill="auto"/>
            <w:noWrap/>
            <w:vAlign w:val="bottom"/>
            <w:hideMark/>
          </w:tcPr>
          <w:p w14:paraId="752064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635</w:t>
            </w:r>
          </w:p>
        </w:tc>
        <w:tc>
          <w:tcPr>
            <w:tcW w:w="1323" w:type="dxa"/>
            <w:shd w:val="clear" w:color="auto" w:fill="auto"/>
            <w:noWrap/>
            <w:vAlign w:val="bottom"/>
            <w:hideMark/>
          </w:tcPr>
          <w:p w14:paraId="76B8859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090</w:t>
            </w:r>
          </w:p>
        </w:tc>
        <w:tc>
          <w:tcPr>
            <w:tcW w:w="1323" w:type="dxa"/>
            <w:shd w:val="clear" w:color="auto" w:fill="auto"/>
            <w:noWrap/>
            <w:vAlign w:val="bottom"/>
            <w:hideMark/>
          </w:tcPr>
          <w:p w14:paraId="1FE967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785</w:t>
            </w:r>
          </w:p>
        </w:tc>
        <w:tc>
          <w:tcPr>
            <w:tcW w:w="1323" w:type="dxa"/>
            <w:shd w:val="clear" w:color="auto" w:fill="auto"/>
            <w:noWrap/>
            <w:vAlign w:val="bottom"/>
            <w:hideMark/>
          </w:tcPr>
          <w:p w14:paraId="5837EA3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9,745</w:t>
            </w:r>
          </w:p>
        </w:tc>
        <w:tc>
          <w:tcPr>
            <w:tcW w:w="1323" w:type="dxa"/>
            <w:shd w:val="clear" w:color="auto" w:fill="auto"/>
            <w:noWrap/>
            <w:vAlign w:val="bottom"/>
            <w:hideMark/>
          </w:tcPr>
          <w:p w14:paraId="742027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1,476</w:t>
            </w:r>
          </w:p>
        </w:tc>
        <w:tc>
          <w:tcPr>
            <w:tcW w:w="1476" w:type="dxa"/>
            <w:shd w:val="clear" w:color="auto" w:fill="auto"/>
            <w:noWrap/>
            <w:vAlign w:val="bottom"/>
            <w:hideMark/>
          </w:tcPr>
          <w:p w14:paraId="109B21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6,731</w:t>
            </w:r>
          </w:p>
        </w:tc>
      </w:tr>
      <w:tr w:rsidR="00A00C97" w:rsidRPr="009E5255" w14:paraId="2DB553D2" w14:textId="77777777" w:rsidTr="00622C17">
        <w:trPr>
          <w:trHeight w:val="20"/>
        </w:trPr>
        <w:tc>
          <w:tcPr>
            <w:tcW w:w="1921" w:type="dxa"/>
            <w:shd w:val="clear" w:color="auto" w:fill="auto"/>
            <w:noWrap/>
            <w:vAlign w:val="bottom"/>
            <w:hideMark/>
          </w:tcPr>
          <w:p w14:paraId="7056CD07" w14:textId="22716BBC"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rtuzumab </w:t>
            </w:r>
          </w:p>
        </w:tc>
        <w:tc>
          <w:tcPr>
            <w:tcW w:w="1322" w:type="dxa"/>
            <w:shd w:val="clear" w:color="auto" w:fill="auto"/>
            <w:noWrap/>
            <w:vAlign w:val="bottom"/>
            <w:hideMark/>
          </w:tcPr>
          <w:p w14:paraId="4D046B1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4,920</w:t>
            </w:r>
          </w:p>
        </w:tc>
        <w:tc>
          <w:tcPr>
            <w:tcW w:w="1323" w:type="dxa"/>
            <w:shd w:val="clear" w:color="auto" w:fill="auto"/>
            <w:noWrap/>
            <w:vAlign w:val="bottom"/>
            <w:hideMark/>
          </w:tcPr>
          <w:p w14:paraId="3D8C70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9,440</w:t>
            </w:r>
          </w:p>
        </w:tc>
        <w:tc>
          <w:tcPr>
            <w:tcW w:w="1323" w:type="dxa"/>
            <w:shd w:val="clear" w:color="auto" w:fill="auto"/>
            <w:noWrap/>
            <w:vAlign w:val="bottom"/>
            <w:hideMark/>
          </w:tcPr>
          <w:p w14:paraId="4FB831A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6,240</w:t>
            </w:r>
          </w:p>
        </w:tc>
        <w:tc>
          <w:tcPr>
            <w:tcW w:w="1323" w:type="dxa"/>
            <w:shd w:val="clear" w:color="auto" w:fill="auto"/>
            <w:noWrap/>
            <w:vAlign w:val="bottom"/>
            <w:hideMark/>
          </w:tcPr>
          <w:p w14:paraId="6854F20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6,240</w:t>
            </w:r>
          </w:p>
        </w:tc>
        <w:tc>
          <w:tcPr>
            <w:tcW w:w="1323" w:type="dxa"/>
            <w:shd w:val="clear" w:color="auto" w:fill="auto"/>
            <w:noWrap/>
            <w:vAlign w:val="bottom"/>
            <w:hideMark/>
          </w:tcPr>
          <w:p w14:paraId="1DD6297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7,500</w:t>
            </w:r>
          </w:p>
        </w:tc>
        <w:tc>
          <w:tcPr>
            <w:tcW w:w="1476" w:type="dxa"/>
            <w:shd w:val="clear" w:color="auto" w:fill="auto"/>
            <w:noWrap/>
            <w:vAlign w:val="bottom"/>
            <w:hideMark/>
          </w:tcPr>
          <w:p w14:paraId="3C01D78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4,340</w:t>
            </w:r>
          </w:p>
        </w:tc>
      </w:tr>
      <w:tr w:rsidR="00A00C97" w:rsidRPr="009E5255" w14:paraId="67CF2D55" w14:textId="77777777" w:rsidTr="00622C17">
        <w:trPr>
          <w:trHeight w:val="20"/>
        </w:trPr>
        <w:tc>
          <w:tcPr>
            <w:tcW w:w="1921" w:type="dxa"/>
            <w:shd w:val="clear" w:color="auto" w:fill="auto"/>
            <w:noWrap/>
            <w:vAlign w:val="bottom"/>
            <w:hideMark/>
          </w:tcPr>
          <w:p w14:paraId="205D5E9B" w14:textId="743EC7FC"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ralatrexate </w:t>
            </w:r>
          </w:p>
        </w:tc>
        <w:tc>
          <w:tcPr>
            <w:tcW w:w="1322" w:type="dxa"/>
            <w:shd w:val="clear" w:color="auto" w:fill="auto"/>
            <w:noWrap/>
            <w:vAlign w:val="bottom"/>
            <w:hideMark/>
          </w:tcPr>
          <w:p w14:paraId="390326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8E6977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14E79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w:t>
            </w:r>
          </w:p>
        </w:tc>
        <w:tc>
          <w:tcPr>
            <w:tcW w:w="1323" w:type="dxa"/>
            <w:shd w:val="clear" w:color="auto" w:fill="auto"/>
            <w:noWrap/>
            <w:vAlign w:val="bottom"/>
            <w:hideMark/>
          </w:tcPr>
          <w:p w14:paraId="4A96A90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0DECFA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4ED1F5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w:t>
            </w:r>
          </w:p>
        </w:tc>
      </w:tr>
      <w:tr w:rsidR="00A00C97" w:rsidRPr="009E5255" w14:paraId="3CD036E4" w14:textId="77777777" w:rsidTr="00622C17">
        <w:trPr>
          <w:trHeight w:val="20"/>
        </w:trPr>
        <w:tc>
          <w:tcPr>
            <w:tcW w:w="1921" w:type="dxa"/>
            <w:shd w:val="clear" w:color="auto" w:fill="auto"/>
            <w:noWrap/>
            <w:vAlign w:val="bottom"/>
            <w:hideMark/>
          </w:tcPr>
          <w:p w14:paraId="120B05C0" w14:textId="278B13B2"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altitrexed </w:t>
            </w:r>
          </w:p>
        </w:tc>
        <w:tc>
          <w:tcPr>
            <w:tcW w:w="1322" w:type="dxa"/>
            <w:shd w:val="clear" w:color="auto" w:fill="auto"/>
            <w:noWrap/>
            <w:vAlign w:val="bottom"/>
            <w:hideMark/>
          </w:tcPr>
          <w:p w14:paraId="4BE851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4</w:t>
            </w:r>
          </w:p>
        </w:tc>
        <w:tc>
          <w:tcPr>
            <w:tcW w:w="1323" w:type="dxa"/>
            <w:shd w:val="clear" w:color="auto" w:fill="auto"/>
            <w:noWrap/>
            <w:vAlign w:val="bottom"/>
            <w:hideMark/>
          </w:tcPr>
          <w:p w14:paraId="2A8B383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w:t>
            </w:r>
          </w:p>
        </w:tc>
        <w:tc>
          <w:tcPr>
            <w:tcW w:w="1323" w:type="dxa"/>
            <w:shd w:val="clear" w:color="auto" w:fill="auto"/>
            <w:noWrap/>
            <w:vAlign w:val="bottom"/>
            <w:hideMark/>
          </w:tcPr>
          <w:p w14:paraId="39F7C5C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w:t>
            </w:r>
          </w:p>
        </w:tc>
        <w:tc>
          <w:tcPr>
            <w:tcW w:w="1323" w:type="dxa"/>
            <w:shd w:val="clear" w:color="auto" w:fill="auto"/>
            <w:noWrap/>
            <w:vAlign w:val="bottom"/>
            <w:hideMark/>
          </w:tcPr>
          <w:p w14:paraId="716C62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w:t>
            </w:r>
          </w:p>
        </w:tc>
        <w:tc>
          <w:tcPr>
            <w:tcW w:w="1323" w:type="dxa"/>
            <w:shd w:val="clear" w:color="auto" w:fill="auto"/>
            <w:noWrap/>
            <w:vAlign w:val="bottom"/>
            <w:hideMark/>
          </w:tcPr>
          <w:p w14:paraId="6607D8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6</w:t>
            </w:r>
          </w:p>
        </w:tc>
        <w:tc>
          <w:tcPr>
            <w:tcW w:w="1476" w:type="dxa"/>
            <w:shd w:val="clear" w:color="auto" w:fill="auto"/>
            <w:noWrap/>
            <w:vAlign w:val="bottom"/>
            <w:hideMark/>
          </w:tcPr>
          <w:p w14:paraId="56169E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7</w:t>
            </w:r>
          </w:p>
        </w:tc>
      </w:tr>
      <w:tr w:rsidR="00A00C97" w:rsidRPr="009E5255" w14:paraId="06E5D30F" w14:textId="77777777" w:rsidTr="00622C17">
        <w:trPr>
          <w:trHeight w:val="20"/>
        </w:trPr>
        <w:tc>
          <w:tcPr>
            <w:tcW w:w="1921" w:type="dxa"/>
            <w:shd w:val="clear" w:color="auto" w:fill="auto"/>
            <w:noWrap/>
            <w:vAlign w:val="bottom"/>
            <w:hideMark/>
          </w:tcPr>
          <w:p w14:paraId="1AD6AFB5" w14:textId="1D7F64F7"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ituximab </w:t>
            </w:r>
          </w:p>
        </w:tc>
        <w:tc>
          <w:tcPr>
            <w:tcW w:w="1322" w:type="dxa"/>
            <w:shd w:val="clear" w:color="auto" w:fill="auto"/>
            <w:noWrap/>
            <w:vAlign w:val="bottom"/>
            <w:hideMark/>
          </w:tcPr>
          <w:p w14:paraId="391F754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9,052</w:t>
            </w:r>
          </w:p>
        </w:tc>
        <w:tc>
          <w:tcPr>
            <w:tcW w:w="1323" w:type="dxa"/>
            <w:shd w:val="clear" w:color="auto" w:fill="auto"/>
            <w:noWrap/>
            <w:vAlign w:val="bottom"/>
            <w:hideMark/>
          </w:tcPr>
          <w:p w14:paraId="06E37D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9,636</w:t>
            </w:r>
          </w:p>
        </w:tc>
        <w:tc>
          <w:tcPr>
            <w:tcW w:w="1323" w:type="dxa"/>
            <w:shd w:val="clear" w:color="auto" w:fill="auto"/>
            <w:noWrap/>
            <w:vAlign w:val="bottom"/>
            <w:hideMark/>
          </w:tcPr>
          <w:p w14:paraId="6043843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8,460</w:t>
            </w:r>
          </w:p>
        </w:tc>
        <w:tc>
          <w:tcPr>
            <w:tcW w:w="1323" w:type="dxa"/>
            <w:shd w:val="clear" w:color="auto" w:fill="auto"/>
            <w:noWrap/>
            <w:vAlign w:val="bottom"/>
            <w:hideMark/>
          </w:tcPr>
          <w:p w14:paraId="19344B8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9,067</w:t>
            </w:r>
          </w:p>
        </w:tc>
        <w:tc>
          <w:tcPr>
            <w:tcW w:w="1323" w:type="dxa"/>
            <w:shd w:val="clear" w:color="auto" w:fill="auto"/>
            <w:noWrap/>
            <w:vAlign w:val="bottom"/>
            <w:hideMark/>
          </w:tcPr>
          <w:p w14:paraId="06419B0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4,990</w:t>
            </w:r>
          </w:p>
        </w:tc>
        <w:tc>
          <w:tcPr>
            <w:tcW w:w="1476" w:type="dxa"/>
            <w:shd w:val="clear" w:color="auto" w:fill="auto"/>
            <w:noWrap/>
            <w:vAlign w:val="bottom"/>
            <w:hideMark/>
          </w:tcPr>
          <w:p w14:paraId="1DE575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51,205</w:t>
            </w:r>
          </w:p>
        </w:tc>
      </w:tr>
      <w:tr w:rsidR="00A00C97" w:rsidRPr="009E5255" w14:paraId="7BD47E61" w14:textId="77777777" w:rsidTr="00622C17">
        <w:trPr>
          <w:trHeight w:val="20"/>
        </w:trPr>
        <w:tc>
          <w:tcPr>
            <w:tcW w:w="1921" w:type="dxa"/>
            <w:shd w:val="clear" w:color="auto" w:fill="auto"/>
            <w:noWrap/>
            <w:vAlign w:val="bottom"/>
            <w:hideMark/>
          </w:tcPr>
          <w:p w14:paraId="39DE8ACA" w14:textId="3B510E47"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opotecan </w:t>
            </w:r>
          </w:p>
        </w:tc>
        <w:tc>
          <w:tcPr>
            <w:tcW w:w="1322" w:type="dxa"/>
            <w:shd w:val="clear" w:color="auto" w:fill="auto"/>
            <w:noWrap/>
            <w:vAlign w:val="bottom"/>
            <w:hideMark/>
          </w:tcPr>
          <w:p w14:paraId="297F44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w:t>
            </w:r>
          </w:p>
        </w:tc>
        <w:tc>
          <w:tcPr>
            <w:tcW w:w="1323" w:type="dxa"/>
            <w:shd w:val="clear" w:color="auto" w:fill="auto"/>
            <w:noWrap/>
            <w:vAlign w:val="bottom"/>
            <w:hideMark/>
          </w:tcPr>
          <w:p w14:paraId="1282D30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4</w:t>
            </w:r>
          </w:p>
        </w:tc>
        <w:tc>
          <w:tcPr>
            <w:tcW w:w="1323" w:type="dxa"/>
            <w:shd w:val="clear" w:color="auto" w:fill="auto"/>
            <w:noWrap/>
            <w:vAlign w:val="bottom"/>
            <w:hideMark/>
          </w:tcPr>
          <w:p w14:paraId="3FE71C4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w:t>
            </w:r>
          </w:p>
        </w:tc>
        <w:tc>
          <w:tcPr>
            <w:tcW w:w="1323" w:type="dxa"/>
            <w:shd w:val="clear" w:color="auto" w:fill="auto"/>
            <w:noWrap/>
            <w:vAlign w:val="bottom"/>
            <w:hideMark/>
          </w:tcPr>
          <w:p w14:paraId="203463A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4DFB6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w:t>
            </w:r>
          </w:p>
        </w:tc>
        <w:tc>
          <w:tcPr>
            <w:tcW w:w="1476" w:type="dxa"/>
            <w:shd w:val="clear" w:color="auto" w:fill="auto"/>
            <w:noWrap/>
            <w:vAlign w:val="bottom"/>
            <w:hideMark/>
          </w:tcPr>
          <w:p w14:paraId="6562013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3</w:t>
            </w:r>
          </w:p>
        </w:tc>
      </w:tr>
      <w:tr w:rsidR="00A00C97" w:rsidRPr="009E5255" w14:paraId="6E6CCF97" w14:textId="77777777" w:rsidTr="00622C17">
        <w:trPr>
          <w:trHeight w:val="20"/>
        </w:trPr>
        <w:tc>
          <w:tcPr>
            <w:tcW w:w="1921" w:type="dxa"/>
            <w:shd w:val="clear" w:color="auto" w:fill="auto"/>
            <w:noWrap/>
            <w:vAlign w:val="bottom"/>
            <w:hideMark/>
          </w:tcPr>
          <w:p w14:paraId="22013751" w14:textId="2F9D9CA0"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uzumab </w:t>
            </w:r>
          </w:p>
        </w:tc>
        <w:tc>
          <w:tcPr>
            <w:tcW w:w="1322" w:type="dxa"/>
            <w:shd w:val="clear" w:color="auto" w:fill="auto"/>
            <w:noWrap/>
            <w:vAlign w:val="bottom"/>
            <w:hideMark/>
          </w:tcPr>
          <w:p w14:paraId="23B3DD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2,659</w:t>
            </w:r>
          </w:p>
        </w:tc>
        <w:tc>
          <w:tcPr>
            <w:tcW w:w="1323" w:type="dxa"/>
            <w:shd w:val="clear" w:color="auto" w:fill="auto"/>
            <w:noWrap/>
            <w:vAlign w:val="bottom"/>
            <w:hideMark/>
          </w:tcPr>
          <w:p w14:paraId="464308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9,232</w:t>
            </w:r>
          </w:p>
        </w:tc>
        <w:tc>
          <w:tcPr>
            <w:tcW w:w="1323" w:type="dxa"/>
            <w:shd w:val="clear" w:color="auto" w:fill="auto"/>
            <w:noWrap/>
            <w:vAlign w:val="bottom"/>
            <w:hideMark/>
          </w:tcPr>
          <w:p w14:paraId="14B099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6,664</w:t>
            </w:r>
          </w:p>
        </w:tc>
        <w:tc>
          <w:tcPr>
            <w:tcW w:w="1323" w:type="dxa"/>
            <w:shd w:val="clear" w:color="auto" w:fill="auto"/>
            <w:noWrap/>
            <w:vAlign w:val="bottom"/>
            <w:hideMark/>
          </w:tcPr>
          <w:p w14:paraId="55FA0C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6,354</w:t>
            </w:r>
          </w:p>
        </w:tc>
        <w:tc>
          <w:tcPr>
            <w:tcW w:w="1323" w:type="dxa"/>
            <w:shd w:val="clear" w:color="auto" w:fill="auto"/>
            <w:noWrap/>
            <w:vAlign w:val="bottom"/>
            <w:hideMark/>
          </w:tcPr>
          <w:p w14:paraId="74B82C1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0,211</w:t>
            </w:r>
          </w:p>
        </w:tc>
        <w:tc>
          <w:tcPr>
            <w:tcW w:w="1476" w:type="dxa"/>
            <w:shd w:val="clear" w:color="auto" w:fill="auto"/>
            <w:noWrap/>
            <w:vAlign w:val="bottom"/>
            <w:hideMark/>
          </w:tcPr>
          <w:p w14:paraId="58812B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25,120</w:t>
            </w:r>
          </w:p>
        </w:tc>
      </w:tr>
      <w:tr w:rsidR="00A00C97" w:rsidRPr="009E5255" w14:paraId="3E885352" w14:textId="77777777" w:rsidTr="00622C17">
        <w:trPr>
          <w:trHeight w:val="20"/>
        </w:trPr>
        <w:tc>
          <w:tcPr>
            <w:tcW w:w="1921" w:type="dxa"/>
            <w:shd w:val="clear" w:color="auto" w:fill="auto"/>
            <w:noWrap/>
            <w:vAlign w:val="bottom"/>
            <w:hideMark/>
          </w:tcPr>
          <w:p w14:paraId="5F64B483" w14:textId="4C8E7001"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 Emtansine </w:t>
            </w:r>
          </w:p>
        </w:tc>
        <w:tc>
          <w:tcPr>
            <w:tcW w:w="1322" w:type="dxa"/>
            <w:shd w:val="clear" w:color="auto" w:fill="auto"/>
            <w:noWrap/>
            <w:vAlign w:val="bottom"/>
            <w:hideMark/>
          </w:tcPr>
          <w:p w14:paraId="356DEB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650</w:t>
            </w:r>
          </w:p>
        </w:tc>
        <w:tc>
          <w:tcPr>
            <w:tcW w:w="1323" w:type="dxa"/>
            <w:shd w:val="clear" w:color="auto" w:fill="auto"/>
            <w:noWrap/>
            <w:vAlign w:val="bottom"/>
            <w:hideMark/>
          </w:tcPr>
          <w:p w14:paraId="54F8BB6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154</w:t>
            </w:r>
          </w:p>
        </w:tc>
        <w:tc>
          <w:tcPr>
            <w:tcW w:w="1323" w:type="dxa"/>
            <w:shd w:val="clear" w:color="auto" w:fill="auto"/>
            <w:noWrap/>
            <w:vAlign w:val="bottom"/>
            <w:hideMark/>
          </w:tcPr>
          <w:p w14:paraId="653B06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008</w:t>
            </w:r>
          </w:p>
        </w:tc>
        <w:tc>
          <w:tcPr>
            <w:tcW w:w="1323" w:type="dxa"/>
            <w:shd w:val="clear" w:color="auto" w:fill="auto"/>
            <w:noWrap/>
            <w:vAlign w:val="bottom"/>
            <w:hideMark/>
          </w:tcPr>
          <w:p w14:paraId="246DEA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832</w:t>
            </w:r>
          </w:p>
        </w:tc>
        <w:tc>
          <w:tcPr>
            <w:tcW w:w="1323" w:type="dxa"/>
            <w:shd w:val="clear" w:color="auto" w:fill="auto"/>
            <w:noWrap/>
            <w:vAlign w:val="bottom"/>
            <w:hideMark/>
          </w:tcPr>
          <w:p w14:paraId="27B6F20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374</w:t>
            </w:r>
          </w:p>
        </w:tc>
        <w:tc>
          <w:tcPr>
            <w:tcW w:w="1476" w:type="dxa"/>
            <w:shd w:val="clear" w:color="auto" w:fill="auto"/>
            <w:noWrap/>
            <w:vAlign w:val="bottom"/>
            <w:hideMark/>
          </w:tcPr>
          <w:p w14:paraId="306F728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018</w:t>
            </w:r>
          </w:p>
        </w:tc>
      </w:tr>
      <w:tr w:rsidR="00A00C97" w:rsidRPr="009E5255" w14:paraId="455774D7" w14:textId="77777777" w:rsidTr="00622C17">
        <w:trPr>
          <w:trHeight w:val="20"/>
        </w:trPr>
        <w:tc>
          <w:tcPr>
            <w:tcW w:w="1921" w:type="dxa"/>
            <w:shd w:val="clear" w:color="auto" w:fill="auto"/>
            <w:noWrap/>
            <w:vAlign w:val="bottom"/>
            <w:hideMark/>
          </w:tcPr>
          <w:p w14:paraId="0EF13AD2" w14:textId="0F6BB3F4"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blastine </w:t>
            </w:r>
          </w:p>
        </w:tc>
        <w:tc>
          <w:tcPr>
            <w:tcW w:w="1322" w:type="dxa"/>
            <w:shd w:val="clear" w:color="auto" w:fill="auto"/>
            <w:noWrap/>
            <w:vAlign w:val="bottom"/>
            <w:hideMark/>
          </w:tcPr>
          <w:p w14:paraId="576A4F7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53</w:t>
            </w:r>
          </w:p>
        </w:tc>
        <w:tc>
          <w:tcPr>
            <w:tcW w:w="1323" w:type="dxa"/>
            <w:shd w:val="clear" w:color="auto" w:fill="auto"/>
            <w:noWrap/>
            <w:vAlign w:val="bottom"/>
            <w:hideMark/>
          </w:tcPr>
          <w:p w14:paraId="2476BB5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44</w:t>
            </w:r>
          </w:p>
        </w:tc>
        <w:tc>
          <w:tcPr>
            <w:tcW w:w="1323" w:type="dxa"/>
            <w:shd w:val="clear" w:color="auto" w:fill="auto"/>
            <w:noWrap/>
            <w:vAlign w:val="bottom"/>
            <w:hideMark/>
          </w:tcPr>
          <w:p w14:paraId="79FE5D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27</w:t>
            </w:r>
          </w:p>
        </w:tc>
        <w:tc>
          <w:tcPr>
            <w:tcW w:w="1323" w:type="dxa"/>
            <w:shd w:val="clear" w:color="auto" w:fill="auto"/>
            <w:noWrap/>
            <w:vAlign w:val="bottom"/>
            <w:hideMark/>
          </w:tcPr>
          <w:p w14:paraId="2E67804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98</w:t>
            </w:r>
          </w:p>
        </w:tc>
        <w:tc>
          <w:tcPr>
            <w:tcW w:w="1323" w:type="dxa"/>
            <w:shd w:val="clear" w:color="auto" w:fill="auto"/>
            <w:noWrap/>
            <w:vAlign w:val="bottom"/>
            <w:hideMark/>
          </w:tcPr>
          <w:p w14:paraId="53B122C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34</w:t>
            </w:r>
          </w:p>
        </w:tc>
        <w:tc>
          <w:tcPr>
            <w:tcW w:w="1476" w:type="dxa"/>
            <w:shd w:val="clear" w:color="auto" w:fill="auto"/>
            <w:noWrap/>
            <w:vAlign w:val="bottom"/>
            <w:hideMark/>
          </w:tcPr>
          <w:p w14:paraId="4D90C1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56</w:t>
            </w:r>
          </w:p>
        </w:tc>
      </w:tr>
      <w:tr w:rsidR="00A00C97" w:rsidRPr="009E5255" w14:paraId="0AA88B55" w14:textId="77777777" w:rsidTr="00622C17">
        <w:trPr>
          <w:trHeight w:val="20"/>
        </w:trPr>
        <w:tc>
          <w:tcPr>
            <w:tcW w:w="1921" w:type="dxa"/>
            <w:shd w:val="clear" w:color="auto" w:fill="auto"/>
            <w:noWrap/>
            <w:vAlign w:val="bottom"/>
            <w:hideMark/>
          </w:tcPr>
          <w:p w14:paraId="472A2456" w14:textId="31E34619"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cristine </w:t>
            </w:r>
          </w:p>
        </w:tc>
        <w:tc>
          <w:tcPr>
            <w:tcW w:w="1322" w:type="dxa"/>
            <w:shd w:val="clear" w:color="auto" w:fill="auto"/>
            <w:noWrap/>
            <w:vAlign w:val="bottom"/>
            <w:hideMark/>
          </w:tcPr>
          <w:p w14:paraId="36C0D4F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7</w:t>
            </w:r>
          </w:p>
        </w:tc>
        <w:tc>
          <w:tcPr>
            <w:tcW w:w="1323" w:type="dxa"/>
            <w:shd w:val="clear" w:color="auto" w:fill="auto"/>
            <w:noWrap/>
            <w:vAlign w:val="bottom"/>
            <w:hideMark/>
          </w:tcPr>
          <w:p w14:paraId="1EB75D9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47</w:t>
            </w:r>
          </w:p>
        </w:tc>
        <w:tc>
          <w:tcPr>
            <w:tcW w:w="1323" w:type="dxa"/>
            <w:shd w:val="clear" w:color="auto" w:fill="auto"/>
            <w:noWrap/>
            <w:vAlign w:val="bottom"/>
            <w:hideMark/>
          </w:tcPr>
          <w:p w14:paraId="7B8DB9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9</w:t>
            </w:r>
          </w:p>
        </w:tc>
        <w:tc>
          <w:tcPr>
            <w:tcW w:w="1323" w:type="dxa"/>
            <w:shd w:val="clear" w:color="auto" w:fill="auto"/>
            <w:noWrap/>
            <w:vAlign w:val="bottom"/>
            <w:hideMark/>
          </w:tcPr>
          <w:p w14:paraId="0719038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81</w:t>
            </w:r>
          </w:p>
        </w:tc>
        <w:tc>
          <w:tcPr>
            <w:tcW w:w="1323" w:type="dxa"/>
            <w:shd w:val="clear" w:color="auto" w:fill="auto"/>
            <w:noWrap/>
            <w:vAlign w:val="bottom"/>
            <w:hideMark/>
          </w:tcPr>
          <w:p w14:paraId="65AA33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62</w:t>
            </w:r>
          </w:p>
        </w:tc>
        <w:tc>
          <w:tcPr>
            <w:tcW w:w="1476" w:type="dxa"/>
            <w:shd w:val="clear" w:color="auto" w:fill="auto"/>
            <w:noWrap/>
            <w:vAlign w:val="bottom"/>
            <w:hideMark/>
          </w:tcPr>
          <w:p w14:paraId="4D7488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86</w:t>
            </w:r>
          </w:p>
        </w:tc>
      </w:tr>
      <w:tr w:rsidR="00A00C97" w:rsidRPr="009E5255" w14:paraId="3EF78AE6" w14:textId="77777777" w:rsidTr="00622C17">
        <w:trPr>
          <w:trHeight w:val="20"/>
        </w:trPr>
        <w:tc>
          <w:tcPr>
            <w:tcW w:w="1921" w:type="dxa"/>
            <w:shd w:val="clear" w:color="auto" w:fill="auto"/>
            <w:noWrap/>
            <w:vAlign w:val="bottom"/>
            <w:hideMark/>
          </w:tcPr>
          <w:p w14:paraId="7EF5EF20" w14:textId="7704F83B" w:rsidR="00A00C97" w:rsidRPr="009E5255" w:rsidRDefault="00A00C97" w:rsidP="00206981">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orelbine </w:t>
            </w:r>
          </w:p>
        </w:tc>
        <w:tc>
          <w:tcPr>
            <w:tcW w:w="1322" w:type="dxa"/>
            <w:shd w:val="clear" w:color="auto" w:fill="auto"/>
            <w:noWrap/>
            <w:vAlign w:val="bottom"/>
            <w:hideMark/>
          </w:tcPr>
          <w:p w14:paraId="3BE3A81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09</w:t>
            </w:r>
          </w:p>
        </w:tc>
        <w:tc>
          <w:tcPr>
            <w:tcW w:w="1323" w:type="dxa"/>
            <w:shd w:val="clear" w:color="auto" w:fill="auto"/>
            <w:noWrap/>
            <w:vAlign w:val="bottom"/>
            <w:hideMark/>
          </w:tcPr>
          <w:p w14:paraId="27B56CB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246</w:t>
            </w:r>
          </w:p>
        </w:tc>
        <w:tc>
          <w:tcPr>
            <w:tcW w:w="1323" w:type="dxa"/>
            <w:shd w:val="clear" w:color="auto" w:fill="auto"/>
            <w:noWrap/>
            <w:vAlign w:val="bottom"/>
            <w:hideMark/>
          </w:tcPr>
          <w:p w14:paraId="7618EFA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084</w:t>
            </w:r>
          </w:p>
        </w:tc>
        <w:tc>
          <w:tcPr>
            <w:tcW w:w="1323" w:type="dxa"/>
            <w:shd w:val="clear" w:color="auto" w:fill="auto"/>
            <w:noWrap/>
            <w:vAlign w:val="bottom"/>
            <w:hideMark/>
          </w:tcPr>
          <w:p w14:paraId="35AE38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46</w:t>
            </w:r>
          </w:p>
        </w:tc>
        <w:tc>
          <w:tcPr>
            <w:tcW w:w="1323" w:type="dxa"/>
            <w:shd w:val="clear" w:color="auto" w:fill="auto"/>
            <w:noWrap/>
            <w:vAlign w:val="bottom"/>
            <w:hideMark/>
          </w:tcPr>
          <w:p w14:paraId="77C4E7C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54</w:t>
            </w:r>
          </w:p>
        </w:tc>
        <w:tc>
          <w:tcPr>
            <w:tcW w:w="1476" w:type="dxa"/>
            <w:shd w:val="clear" w:color="auto" w:fill="auto"/>
            <w:noWrap/>
            <w:vAlign w:val="bottom"/>
            <w:hideMark/>
          </w:tcPr>
          <w:p w14:paraId="57FDCEE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739</w:t>
            </w:r>
          </w:p>
        </w:tc>
      </w:tr>
      <w:tr w:rsidR="00A00C97" w:rsidRPr="009E5255" w14:paraId="28985AFA" w14:textId="77777777" w:rsidTr="00622C17">
        <w:trPr>
          <w:trHeight w:val="20"/>
        </w:trPr>
        <w:tc>
          <w:tcPr>
            <w:tcW w:w="10011" w:type="dxa"/>
            <w:gridSpan w:val="7"/>
            <w:shd w:val="clear" w:color="auto" w:fill="auto"/>
            <w:noWrap/>
            <w:vAlign w:val="bottom"/>
            <w:hideMark/>
          </w:tcPr>
          <w:p w14:paraId="3998739F" w14:textId="77777777" w:rsidR="00A00C97" w:rsidRPr="009E5255" w:rsidRDefault="00A00C97" w:rsidP="000679F4">
            <w:pPr>
              <w:spacing w:before="0" w:after="0" w:line="240" w:lineRule="auto"/>
              <w:rPr>
                <w:rFonts w:eastAsia="Times New Roman"/>
                <w:color w:val="000000" w:themeColor="text1"/>
                <w:sz w:val="20"/>
                <w:szCs w:val="20"/>
                <w:lang w:eastAsia="en-AU"/>
              </w:rPr>
            </w:pPr>
            <w:r w:rsidRPr="009E5255">
              <w:rPr>
                <w:rFonts w:eastAsia="Times New Roman"/>
                <w:color w:val="000000" w:themeColor="text1"/>
                <w:sz w:val="20"/>
                <w:szCs w:val="20"/>
                <w:lang w:eastAsia="en-AU"/>
              </w:rPr>
              <w:t>NSW</w:t>
            </w:r>
          </w:p>
        </w:tc>
      </w:tr>
      <w:tr w:rsidR="00A00C97" w:rsidRPr="009E5255" w14:paraId="0AC70491" w14:textId="77777777" w:rsidTr="00622C17">
        <w:trPr>
          <w:trHeight w:val="20"/>
        </w:trPr>
        <w:tc>
          <w:tcPr>
            <w:tcW w:w="1921" w:type="dxa"/>
            <w:shd w:val="clear" w:color="auto" w:fill="auto"/>
            <w:noWrap/>
            <w:vAlign w:val="bottom"/>
            <w:hideMark/>
          </w:tcPr>
          <w:p w14:paraId="77E6F5D8" w14:textId="51B1D67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rsenic </w:t>
            </w:r>
          </w:p>
        </w:tc>
        <w:tc>
          <w:tcPr>
            <w:tcW w:w="1322" w:type="dxa"/>
            <w:shd w:val="clear" w:color="auto" w:fill="auto"/>
            <w:noWrap/>
            <w:vAlign w:val="bottom"/>
            <w:hideMark/>
          </w:tcPr>
          <w:p w14:paraId="727255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418</w:t>
            </w:r>
          </w:p>
        </w:tc>
        <w:tc>
          <w:tcPr>
            <w:tcW w:w="1323" w:type="dxa"/>
            <w:shd w:val="clear" w:color="auto" w:fill="auto"/>
            <w:noWrap/>
            <w:vAlign w:val="bottom"/>
            <w:hideMark/>
          </w:tcPr>
          <w:p w14:paraId="273AAD5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89</w:t>
            </w:r>
          </w:p>
        </w:tc>
        <w:tc>
          <w:tcPr>
            <w:tcW w:w="1323" w:type="dxa"/>
            <w:shd w:val="clear" w:color="auto" w:fill="auto"/>
            <w:noWrap/>
            <w:vAlign w:val="bottom"/>
            <w:hideMark/>
          </w:tcPr>
          <w:p w14:paraId="11189E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610</w:t>
            </w:r>
          </w:p>
        </w:tc>
        <w:tc>
          <w:tcPr>
            <w:tcW w:w="1323" w:type="dxa"/>
            <w:shd w:val="clear" w:color="auto" w:fill="auto"/>
            <w:noWrap/>
            <w:vAlign w:val="bottom"/>
            <w:hideMark/>
          </w:tcPr>
          <w:p w14:paraId="7878E75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944</w:t>
            </w:r>
          </w:p>
        </w:tc>
        <w:tc>
          <w:tcPr>
            <w:tcW w:w="1323" w:type="dxa"/>
            <w:shd w:val="clear" w:color="auto" w:fill="auto"/>
            <w:noWrap/>
            <w:vAlign w:val="bottom"/>
            <w:hideMark/>
          </w:tcPr>
          <w:p w14:paraId="514F90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644</w:t>
            </w:r>
          </w:p>
        </w:tc>
        <w:tc>
          <w:tcPr>
            <w:tcW w:w="1476" w:type="dxa"/>
            <w:shd w:val="clear" w:color="auto" w:fill="auto"/>
            <w:noWrap/>
            <w:vAlign w:val="bottom"/>
            <w:hideMark/>
          </w:tcPr>
          <w:p w14:paraId="746967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405</w:t>
            </w:r>
          </w:p>
        </w:tc>
      </w:tr>
      <w:tr w:rsidR="00A00C97" w:rsidRPr="009E5255" w14:paraId="3B20F292" w14:textId="77777777" w:rsidTr="00622C17">
        <w:trPr>
          <w:trHeight w:val="20"/>
        </w:trPr>
        <w:tc>
          <w:tcPr>
            <w:tcW w:w="1921" w:type="dxa"/>
            <w:shd w:val="clear" w:color="auto" w:fill="auto"/>
            <w:noWrap/>
            <w:vAlign w:val="bottom"/>
            <w:hideMark/>
          </w:tcPr>
          <w:p w14:paraId="1006F63C" w14:textId="2E7C883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tezolizumab </w:t>
            </w:r>
          </w:p>
        </w:tc>
        <w:tc>
          <w:tcPr>
            <w:tcW w:w="1322" w:type="dxa"/>
            <w:shd w:val="clear" w:color="auto" w:fill="auto"/>
            <w:noWrap/>
            <w:vAlign w:val="bottom"/>
            <w:hideMark/>
          </w:tcPr>
          <w:p w14:paraId="762121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002C3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50714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8,800</w:t>
            </w:r>
          </w:p>
        </w:tc>
        <w:tc>
          <w:tcPr>
            <w:tcW w:w="1323" w:type="dxa"/>
            <w:shd w:val="clear" w:color="auto" w:fill="auto"/>
            <w:noWrap/>
            <w:vAlign w:val="bottom"/>
            <w:hideMark/>
          </w:tcPr>
          <w:p w14:paraId="6BB4F85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55,240</w:t>
            </w:r>
          </w:p>
        </w:tc>
        <w:tc>
          <w:tcPr>
            <w:tcW w:w="1323" w:type="dxa"/>
            <w:shd w:val="clear" w:color="auto" w:fill="auto"/>
            <w:noWrap/>
            <w:vAlign w:val="bottom"/>
            <w:hideMark/>
          </w:tcPr>
          <w:p w14:paraId="18A94BC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78,160</w:t>
            </w:r>
          </w:p>
        </w:tc>
        <w:tc>
          <w:tcPr>
            <w:tcW w:w="1476" w:type="dxa"/>
            <w:shd w:val="clear" w:color="auto" w:fill="auto"/>
            <w:noWrap/>
            <w:vAlign w:val="bottom"/>
            <w:hideMark/>
          </w:tcPr>
          <w:p w14:paraId="31CDB1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42,200</w:t>
            </w:r>
          </w:p>
        </w:tc>
      </w:tr>
      <w:tr w:rsidR="00A00C97" w:rsidRPr="009E5255" w14:paraId="20E2FF92" w14:textId="77777777" w:rsidTr="00622C17">
        <w:trPr>
          <w:trHeight w:val="20"/>
        </w:trPr>
        <w:tc>
          <w:tcPr>
            <w:tcW w:w="1921" w:type="dxa"/>
            <w:shd w:val="clear" w:color="auto" w:fill="auto"/>
            <w:noWrap/>
            <w:vAlign w:val="bottom"/>
            <w:hideMark/>
          </w:tcPr>
          <w:p w14:paraId="7A06930B" w14:textId="7A83682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velumab </w:t>
            </w:r>
          </w:p>
        </w:tc>
        <w:tc>
          <w:tcPr>
            <w:tcW w:w="1322" w:type="dxa"/>
            <w:shd w:val="clear" w:color="auto" w:fill="auto"/>
            <w:noWrap/>
            <w:vAlign w:val="bottom"/>
            <w:hideMark/>
          </w:tcPr>
          <w:p w14:paraId="6943FC3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02EAC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99EABB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72F37B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3,813</w:t>
            </w:r>
          </w:p>
        </w:tc>
        <w:tc>
          <w:tcPr>
            <w:tcW w:w="1323" w:type="dxa"/>
            <w:shd w:val="clear" w:color="auto" w:fill="auto"/>
            <w:noWrap/>
            <w:vAlign w:val="bottom"/>
            <w:hideMark/>
          </w:tcPr>
          <w:p w14:paraId="197961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23,407</w:t>
            </w:r>
          </w:p>
        </w:tc>
        <w:tc>
          <w:tcPr>
            <w:tcW w:w="1476" w:type="dxa"/>
            <w:shd w:val="clear" w:color="auto" w:fill="auto"/>
            <w:noWrap/>
            <w:vAlign w:val="bottom"/>
            <w:hideMark/>
          </w:tcPr>
          <w:p w14:paraId="6097213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7,220</w:t>
            </w:r>
          </w:p>
        </w:tc>
      </w:tr>
      <w:tr w:rsidR="00A00C97" w:rsidRPr="009E5255" w14:paraId="31B56118" w14:textId="77777777" w:rsidTr="00622C17">
        <w:trPr>
          <w:trHeight w:val="20"/>
        </w:trPr>
        <w:tc>
          <w:tcPr>
            <w:tcW w:w="1921" w:type="dxa"/>
            <w:shd w:val="clear" w:color="auto" w:fill="auto"/>
            <w:noWrap/>
            <w:vAlign w:val="bottom"/>
            <w:hideMark/>
          </w:tcPr>
          <w:p w14:paraId="3F7358C9" w14:textId="1E403BE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ndamustine </w:t>
            </w:r>
          </w:p>
        </w:tc>
        <w:tc>
          <w:tcPr>
            <w:tcW w:w="1322" w:type="dxa"/>
            <w:shd w:val="clear" w:color="auto" w:fill="auto"/>
            <w:noWrap/>
            <w:vAlign w:val="bottom"/>
            <w:hideMark/>
          </w:tcPr>
          <w:p w14:paraId="4721DB3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2,475</w:t>
            </w:r>
          </w:p>
        </w:tc>
        <w:tc>
          <w:tcPr>
            <w:tcW w:w="1323" w:type="dxa"/>
            <w:shd w:val="clear" w:color="auto" w:fill="auto"/>
            <w:noWrap/>
            <w:vAlign w:val="bottom"/>
            <w:hideMark/>
          </w:tcPr>
          <w:p w14:paraId="78E33EF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0,648</w:t>
            </w:r>
          </w:p>
        </w:tc>
        <w:tc>
          <w:tcPr>
            <w:tcW w:w="1323" w:type="dxa"/>
            <w:shd w:val="clear" w:color="auto" w:fill="auto"/>
            <w:noWrap/>
            <w:vAlign w:val="bottom"/>
            <w:hideMark/>
          </w:tcPr>
          <w:p w14:paraId="40F38B3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3,581</w:t>
            </w:r>
          </w:p>
        </w:tc>
        <w:tc>
          <w:tcPr>
            <w:tcW w:w="1323" w:type="dxa"/>
            <w:shd w:val="clear" w:color="auto" w:fill="auto"/>
            <w:noWrap/>
            <w:vAlign w:val="bottom"/>
            <w:hideMark/>
          </w:tcPr>
          <w:p w14:paraId="5A3045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3,887</w:t>
            </w:r>
          </w:p>
        </w:tc>
        <w:tc>
          <w:tcPr>
            <w:tcW w:w="1323" w:type="dxa"/>
            <w:shd w:val="clear" w:color="auto" w:fill="auto"/>
            <w:noWrap/>
            <w:vAlign w:val="bottom"/>
            <w:hideMark/>
          </w:tcPr>
          <w:p w14:paraId="08DF54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5,879</w:t>
            </w:r>
          </w:p>
        </w:tc>
        <w:tc>
          <w:tcPr>
            <w:tcW w:w="1476" w:type="dxa"/>
            <w:shd w:val="clear" w:color="auto" w:fill="auto"/>
            <w:noWrap/>
            <w:vAlign w:val="bottom"/>
            <w:hideMark/>
          </w:tcPr>
          <w:p w14:paraId="7ABFF8B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76,470</w:t>
            </w:r>
          </w:p>
        </w:tc>
      </w:tr>
      <w:tr w:rsidR="00A00C97" w:rsidRPr="009E5255" w14:paraId="76A53C41" w14:textId="77777777" w:rsidTr="00622C17">
        <w:trPr>
          <w:trHeight w:val="20"/>
        </w:trPr>
        <w:tc>
          <w:tcPr>
            <w:tcW w:w="1921" w:type="dxa"/>
            <w:shd w:val="clear" w:color="auto" w:fill="auto"/>
            <w:noWrap/>
            <w:vAlign w:val="bottom"/>
            <w:hideMark/>
          </w:tcPr>
          <w:p w14:paraId="165A9CAE" w14:textId="2147A1C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vacizumab </w:t>
            </w:r>
          </w:p>
        </w:tc>
        <w:tc>
          <w:tcPr>
            <w:tcW w:w="1322" w:type="dxa"/>
            <w:shd w:val="clear" w:color="auto" w:fill="auto"/>
            <w:noWrap/>
            <w:vAlign w:val="bottom"/>
            <w:hideMark/>
          </w:tcPr>
          <w:p w14:paraId="2D3973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77,993</w:t>
            </w:r>
          </w:p>
        </w:tc>
        <w:tc>
          <w:tcPr>
            <w:tcW w:w="1323" w:type="dxa"/>
            <w:shd w:val="clear" w:color="auto" w:fill="auto"/>
            <w:noWrap/>
            <w:vAlign w:val="bottom"/>
            <w:hideMark/>
          </w:tcPr>
          <w:p w14:paraId="1005BAB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63,535</w:t>
            </w:r>
          </w:p>
        </w:tc>
        <w:tc>
          <w:tcPr>
            <w:tcW w:w="1323" w:type="dxa"/>
            <w:shd w:val="clear" w:color="auto" w:fill="auto"/>
            <w:noWrap/>
            <w:vAlign w:val="bottom"/>
            <w:hideMark/>
          </w:tcPr>
          <w:p w14:paraId="46D86E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57,840</w:t>
            </w:r>
          </w:p>
        </w:tc>
        <w:tc>
          <w:tcPr>
            <w:tcW w:w="1323" w:type="dxa"/>
            <w:shd w:val="clear" w:color="auto" w:fill="auto"/>
            <w:noWrap/>
            <w:vAlign w:val="bottom"/>
            <w:hideMark/>
          </w:tcPr>
          <w:p w14:paraId="780C2A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47,690</w:t>
            </w:r>
          </w:p>
        </w:tc>
        <w:tc>
          <w:tcPr>
            <w:tcW w:w="1323" w:type="dxa"/>
            <w:shd w:val="clear" w:color="auto" w:fill="auto"/>
            <w:noWrap/>
            <w:vAlign w:val="bottom"/>
            <w:hideMark/>
          </w:tcPr>
          <w:p w14:paraId="05C5A3F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28,493</w:t>
            </w:r>
          </w:p>
        </w:tc>
        <w:tc>
          <w:tcPr>
            <w:tcW w:w="1476" w:type="dxa"/>
            <w:shd w:val="clear" w:color="auto" w:fill="auto"/>
            <w:noWrap/>
            <w:vAlign w:val="bottom"/>
            <w:hideMark/>
          </w:tcPr>
          <w:p w14:paraId="0A3036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000,000</w:t>
            </w:r>
          </w:p>
        </w:tc>
      </w:tr>
      <w:tr w:rsidR="00A00C97" w:rsidRPr="009E5255" w14:paraId="2D4BAACA" w14:textId="77777777" w:rsidTr="00622C17">
        <w:trPr>
          <w:trHeight w:val="20"/>
        </w:trPr>
        <w:tc>
          <w:tcPr>
            <w:tcW w:w="1921" w:type="dxa"/>
            <w:shd w:val="clear" w:color="auto" w:fill="auto"/>
            <w:noWrap/>
            <w:vAlign w:val="bottom"/>
            <w:hideMark/>
          </w:tcPr>
          <w:p w14:paraId="3C057416" w14:textId="54162F5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eomycin </w:t>
            </w:r>
          </w:p>
        </w:tc>
        <w:tc>
          <w:tcPr>
            <w:tcW w:w="1322" w:type="dxa"/>
            <w:shd w:val="clear" w:color="auto" w:fill="auto"/>
            <w:noWrap/>
            <w:vAlign w:val="bottom"/>
            <w:hideMark/>
          </w:tcPr>
          <w:p w14:paraId="38434E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3,000,000</w:t>
            </w:r>
          </w:p>
        </w:tc>
        <w:tc>
          <w:tcPr>
            <w:tcW w:w="1323" w:type="dxa"/>
            <w:shd w:val="clear" w:color="auto" w:fill="auto"/>
            <w:noWrap/>
            <w:vAlign w:val="bottom"/>
            <w:hideMark/>
          </w:tcPr>
          <w:p w14:paraId="091AFA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1,000,000</w:t>
            </w:r>
          </w:p>
        </w:tc>
        <w:tc>
          <w:tcPr>
            <w:tcW w:w="1323" w:type="dxa"/>
            <w:shd w:val="clear" w:color="auto" w:fill="auto"/>
            <w:noWrap/>
            <w:vAlign w:val="bottom"/>
            <w:hideMark/>
          </w:tcPr>
          <w:p w14:paraId="6B0AC3C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7,000,000</w:t>
            </w:r>
          </w:p>
        </w:tc>
        <w:tc>
          <w:tcPr>
            <w:tcW w:w="1323" w:type="dxa"/>
            <w:shd w:val="clear" w:color="auto" w:fill="auto"/>
            <w:noWrap/>
            <w:vAlign w:val="bottom"/>
            <w:hideMark/>
          </w:tcPr>
          <w:p w14:paraId="1705408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1,000,000</w:t>
            </w:r>
          </w:p>
        </w:tc>
        <w:tc>
          <w:tcPr>
            <w:tcW w:w="1323" w:type="dxa"/>
            <w:shd w:val="clear" w:color="auto" w:fill="auto"/>
            <w:noWrap/>
            <w:vAlign w:val="bottom"/>
            <w:hideMark/>
          </w:tcPr>
          <w:p w14:paraId="3F8914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2,000,000</w:t>
            </w:r>
          </w:p>
        </w:tc>
        <w:tc>
          <w:tcPr>
            <w:tcW w:w="1476" w:type="dxa"/>
            <w:shd w:val="clear" w:color="auto" w:fill="auto"/>
            <w:noWrap/>
            <w:vAlign w:val="bottom"/>
            <w:hideMark/>
          </w:tcPr>
          <w:p w14:paraId="08D6A38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80,000,000</w:t>
            </w:r>
          </w:p>
        </w:tc>
      </w:tr>
      <w:tr w:rsidR="00A00C97" w:rsidRPr="009E5255" w14:paraId="6E6D3C39" w14:textId="77777777" w:rsidTr="00622C17">
        <w:trPr>
          <w:trHeight w:val="20"/>
        </w:trPr>
        <w:tc>
          <w:tcPr>
            <w:tcW w:w="1921" w:type="dxa"/>
            <w:shd w:val="clear" w:color="auto" w:fill="auto"/>
            <w:noWrap/>
            <w:vAlign w:val="bottom"/>
            <w:hideMark/>
          </w:tcPr>
          <w:p w14:paraId="4AE3C4D3" w14:textId="7223644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inatumomab </w:t>
            </w:r>
          </w:p>
        </w:tc>
        <w:tc>
          <w:tcPr>
            <w:tcW w:w="1322" w:type="dxa"/>
            <w:shd w:val="clear" w:color="auto" w:fill="auto"/>
            <w:noWrap/>
            <w:vAlign w:val="bottom"/>
            <w:hideMark/>
          </w:tcPr>
          <w:p w14:paraId="1F02AA6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44FB31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49</w:t>
            </w:r>
          </w:p>
        </w:tc>
        <w:tc>
          <w:tcPr>
            <w:tcW w:w="1323" w:type="dxa"/>
            <w:shd w:val="clear" w:color="auto" w:fill="auto"/>
            <w:noWrap/>
            <w:vAlign w:val="bottom"/>
            <w:hideMark/>
          </w:tcPr>
          <w:p w14:paraId="40956CD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052</w:t>
            </w:r>
          </w:p>
        </w:tc>
        <w:tc>
          <w:tcPr>
            <w:tcW w:w="1323" w:type="dxa"/>
            <w:shd w:val="clear" w:color="auto" w:fill="auto"/>
            <w:noWrap/>
            <w:vAlign w:val="bottom"/>
            <w:hideMark/>
          </w:tcPr>
          <w:p w14:paraId="3F7E44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065</w:t>
            </w:r>
          </w:p>
        </w:tc>
        <w:tc>
          <w:tcPr>
            <w:tcW w:w="1323" w:type="dxa"/>
            <w:shd w:val="clear" w:color="auto" w:fill="auto"/>
            <w:noWrap/>
            <w:vAlign w:val="bottom"/>
            <w:hideMark/>
          </w:tcPr>
          <w:p w14:paraId="6A12453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546</w:t>
            </w:r>
          </w:p>
        </w:tc>
        <w:tc>
          <w:tcPr>
            <w:tcW w:w="1476" w:type="dxa"/>
            <w:shd w:val="clear" w:color="auto" w:fill="auto"/>
            <w:noWrap/>
            <w:vAlign w:val="bottom"/>
            <w:hideMark/>
          </w:tcPr>
          <w:p w14:paraId="59F6DC4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1,511</w:t>
            </w:r>
          </w:p>
        </w:tc>
      </w:tr>
      <w:tr w:rsidR="00A00C97" w:rsidRPr="009E5255" w14:paraId="25CB2CCE" w14:textId="77777777" w:rsidTr="00622C17">
        <w:trPr>
          <w:trHeight w:val="20"/>
        </w:trPr>
        <w:tc>
          <w:tcPr>
            <w:tcW w:w="1921" w:type="dxa"/>
            <w:shd w:val="clear" w:color="auto" w:fill="auto"/>
            <w:noWrap/>
            <w:vAlign w:val="bottom"/>
            <w:hideMark/>
          </w:tcPr>
          <w:p w14:paraId="6FAC4BE4" w14:textId="52CB477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ortezomib </w:t>
            </w:r>
          </w:p>
        </w:tc>
        <w:tc>
          <w:tcPr>
            <w:tcW w:w="1322" w:type="dxa"/>
            <w:shd w:val="clear" w:color="auto" w:fill="auto"/>
            <w:noWrap/>
            <w:vAlign w:val="bottom"/>
            <w:hideMark/>
          </w:tcPr>
          <w:p w14:paraId="3FE86D5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811</w:t>
            </w:r>
          </w:p>
        </w:tc>
        <w:tc>
          <w:tcPr>
            <w:tcW w:w="1323" w:type="dxa"/>
            <w:shd w:val="clear" w:color="auto" w:fill="auto"/>
            <w:noWrap/>
            <w:vAlign w:val="bottom"/>
            <w:hideMark/>
          </w:tcPr>
          <w:p w14:paraId="52B700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538</w:t>
            </w:r>
          </w:p>
        </w:tc>
        <w:tc>
          <w:tcPr>
            <w:tcW w:w="1323" w:type="dxa"/>
            <w:shd w:val="clear" w:color="auto" w:fill="auto"/>
            <w:noWrap/>
            <w:vAlign w:val="bottom"/>
            <w:hideMark/>
          </w:tcPr>
          <w:p w14:paraId="51ACC83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374</w:t>
            </w:r>
          </w:p>
        </w:tc>
        <w:tc>
          <w:tcPr>
            <w:tcW w:w="1323" w:type="dxa"/>
            <w:shd w:val="clear" w:color="auto" w:fill="auto"/>
            <w:noWrap/>
            <w:vAlign w:val="bottom"/>
            <w:hideMark/>
          </w:tcPr>
          <w:p w14:paraId="6C89C09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462</w:t>
            </w:r>
          </w:p>
        </w:tc>
        <w:tc>
          <w:tcPr>
            <w:tcW w:w="1323" w:type="dxa"/>
            <w:shd w:val="clear" w:color="auto" w:fill="auto"/>
            <w:noWrap/>
            <w:vAlign w:val="bottom"/>
            <w:hideMark/>
          </w:tcPr>
          <w:p w14:paraId="7BAD6BA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329</w:t>
            </w:r>
          </w:p>
        </w:tc>
        <w:tc>
          <w:tcPr>
            <w:tcW w:w="1476" w:type="dxa"/>
            <w:shd w:val="clear" w:color="auto" w:fill="auto"/>
            <w:noWrap/>
            <w:vAlign w:val="bottom"/>
            <w:hideMark/>
          </w:tcPr>
          <w:p w14:paraId="470855A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9,512</w:t>
            </w:r>
          </w:p>
        </w:tc>
      </w:tr>
      <w:tr w:rsidR="00A00C97" w:rsidRPr="009E5255" w14:paraId="60B2AFF2" w14:textId="77777777" w:rsidTr="00622C17">
        <w:trPr>
          <w:trHeight w:val="20"/>
        </w:trPr>
        <w:tc>
          <w:tcPr>
            <w:tcW w:w="1921" w:type="dxa"/>
            <w:shd w:val="clear" w:color="auto" w:fill="auto"/>
            <w:noWrap/>
            <w:vAlign w:val="bottom"/>
            <w:hideMark/>
          </w:tcPr>
          <w:p w14:paraId="7E82B0B3" w14:textId="5B829A1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rent. Vedotin </w:t>
            </w:r>
          </w:p>
        </w:tc>
        <w:tc>
          <w:tcPr>
            <w:tcW w:w="1322" w:type="dxa"/>
            <w:shd w:val="clear" w:color="auto" w:fill="auto"/>
            <w:noWrap/>
            <w:vAlign w:val="bottom"/>
            <w:hideMark/>
          </w:tcPr>
          <w:p w14:paraId="76C1C95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970</w:t>
            </w:r>
          </w:p>
        </w:tc>
        <w:tc>
          <w:tcPr>
            <w:tcW w:w="1323" w:type="dxa"/>
            <w:shd w:val="clear" w:color="auto" w:fill="auto"/>
            <w:noWrap/>
            <w:vAlign w:val="bottom"/>
            <w:hideMark/>
          </w:tcPr>
          <w:p w14:paraId="0357359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828</w:t>
            </w:r>
          </w:p>
        </w:tc>
        <w:tc>
          <w:tcPr>
            <w:tcW w:w="1323" w:type="dxa"/>
            <w:shd w:val="clear" w:color="auto" w:fill="auto"/>
            <w:noWrap/>
            <w:vAlign w:val="bottom"/>
            <w:hideMark/>
          </w:tcPr>
          <w:p w14:paraId="43AF30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542</w:t>
            </w:r>
          </w:p>
        </w:tc>
        <w:tc>
          <w:tcPr>
            <w:tcW w:w="1323" w:type="dxa"/>
            <w:shd w:val="clear" w:color="auto" w:fill="auto"/>
            <w:noWrap/>
            <w:vAlign w:val="bottom"/>
            <w:hideMark/>
          </w:tcPr>
          <w:p w14:paraId="32D81E2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327</w:t>
            </w:r>
          </w:p>
        </w:tc>
        <w:tc>
          <w:tcPr>
            <w:tcW w:w="1323" w:type="dxa"/>
            <w:shd w:val="clear" w:color="auto" w:fill="auto"/>
            <w:noWrap/>
            <w:vAlign w:val="bottom"/>
            <w:hideMark/>
          </w:tcPr>
          <w:p w14:paraId="2809253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814</w:t>
            </w:r>
          </w:p>
        </w:tc>
        <w:tc>
          <w:tcPr>
            <w:tcW w:w="1476" w:type="dxa"/>
            <w:shd w:val="clear" w:color="auto" w:fill="auto"/>
            <w:noWrap/>
            <w:vAlign w:val="bottom"/>
            <w:hideMark/>
          </w:tcPr>
          <w:p w14:paraId="01E59C8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2,481</w:t>
            </w:r>
          </w:p>
        </w:tc>
      </w:tr>
      <w:tr w:rsidR="00A00C97" w:rsidRPr="009E5255" w14:paraId="15A653BE" w14:textId="77777777" w:rsidTr="00622C17">
        <w:trPr>
          <w:trHeight w:val="20"/>
        </w:trPr>
        <w:tc>
          <w:tcPr>
            <w:tcW w:w="1921" w:type="dxa"/>
            <w:shd w:val="clear" w:color="auto" w:fill="auto"/>
            <w:noWrap/>
            <w:vAlign w:val="bottom"/>
            <w:hideMark/>
          </w:tcPr>
          <w:p w14:paraId="4214CD01" w14:textId="3C5E651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bazitaxel </w:t>
            </w:r>
          </w:p>
        </w:tc>
        <w:tc>
          <w:tcPr>
            <w:tcW w:w="1322" w:type="dxa"/>
            <w:shd w:val="clear" w:color="auto" w:fill="auto"/>
            <w:noWrap/>
            <w:vAlign w:val="bottom"/>
            <w:hideMark/>
          </w:tcPr>
          <w:p w14:paraId="3309740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098</w:t>
            </w:r>
          </w:p>
        </w:tc>
        <w:tc>
          <w:tcPr>
            <w:tcW w:w="1323" w:type="dxa"/>
            <w:shd w:val="clear" w:color="auto" w:fill="auto"/>
            <w:noWrap/>
            <w:vAlign w:val="bottom"/>
            <w:hideMark/>
          </w:tcPr>
          <w:p w14:paraId="0CB53A7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632</w:t>
            </w:r>
          </w:p>
        </w:tc>
        <w:tc>
          <w:tcPr>
            <w:tcW w:w="1323" w:type="dxa"/>
            <w:shd w:val="clear" w:color="auto" w:fill="auto"/>
            <w:noWrap/>
            <w:vAlign w:val="bottom"/>
            <w:hideMark/>
          </w:tcPr>
          <w:p w14:paraId="1F9190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983</w:t>
            </w:r>
          </w:p>
        </w:tc>
        <w:tc>
          <w:tcPr>
            <w:tcW w:w="1323" w:type="dxa"/>
            <w:shd w:val="clear" w:color="auto" w:fill="auto"/>
            <w:noWrap/>
            <w:vAlign w:val="bottom"/>
            <w:hideMark/>
          </w:tcPr>
          <w:p w14:paraId="2E579B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611</w:t>
            </w:r>
          </w:p>
        </w:tc>
        <w:tc>
          <w:tcPr>
            <w:tcW w:w="1323" w:type="dxa"/>
            <w:shd w:val="clear" w:color="auto" w:fill="auto"/>
            <w:noWrap/>
            <w:vAlign w:val="bottom"/>
            <w:hideMark/>
          </w:tcPr>
          <w:p w14:paraId="71FA21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787</w:t>
            </w:r>
          </w:p>
        </w:tc>
        <w:tc>
          <w:tcPr>
            <w:tcW w:w="1476" w:type="dxa"/>
            <w:shd w:val="clear" w:color="auto" w:fill="auto"/>
            <w:noWrap/>
            <w:vAlign w:val="bottom"/>
            <w:hideMark/>
          </w:tcPr>
          <w:p w14:paraId="23EB519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9,111</w:t>
            </w:r>
          </w:p>
        </w:tc>
      </w:tr>
      <w:tr w:rsidR="00A00C97" w:rsidRPr="009E5255" w14:paraId="5D0813D6" w14:textId="77777777" w:rsidTr="00622C17">
        <w:trPr>
          <w:trHeight w:val="20"/>
        </w:trPr>
        <w:tc>
          <w:tcPr>
            <w:tcW w:w="1921" w:type="dxa"/>
            <w:shd w:val="clear" w:color="auto" w:fill="auto"/>
            <w:noWrap/>
            <w:vAlign w:val="bottom"/>
            <w:hideMark/>
          </w:tcPr>
          <w:p w14:paraId="28E76EDA" w14:textId="0C58B2B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boplatin </w:t>
            </w:r>
          </w:p>
        </w:tc>
        <w:tc>
          <w:tcPr>
            <w:tcW w:w="1322" w:type="dxa"/>
            <w:shd w:val="clear" w:color="auto" w:fill="auto"/>
            <w:noWrap/>
            <w:vAlign w:val="bottom"/>
            <w:hideMark/>
          </w:tcPr>
          <w:p w14:paraId="519457F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67,811</w:t>
            </w:r>
          </w:p>
        </w:tc>
        <w:tc>
          <w:tcPr>
            <w:tcW w:w="1323" w:type="dxa"/>
            <w:shd w:val="clear" w:color="auto" w:fill="auto"/>
            <w:noWrap/>
            <w:vAlign w:val="bottom"/>
            <w:hideMark/>
          </w:tcPr>
          <w:p w14:paraId="42FF96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612,387</w:t>
            </w:r>
          </w:p>
        </w:tc>
        <w:tc>
          <w:tcPr>
            <w:tcW w:w="1323" w:type="dxa"/>
            <w:shd w:val="clear" w:color="auto" w:fill="auto"/>
            <w:noWrap/>
            <w:vAlign w:val="bottom"/>
            <w:hideMark/>
          </w:tcPr>
          <w:p w14:paraId="623C371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013,593</w:t>
            </w:r>
          </w:p>
        </w:tc>
        <w:tc>
          <w:tcPr>
            <w:tcW w:w="1323" w:type="dxa"/>
            <w:shd w:val="clear" w:color="auto" w:fill="auto"/>
            <w:noWrap/>
            <w:vAlign w:val="bottom"/>
            <w:hideMark/>
          </w:tcPr>
          <w:p w14:paraId="3B1B0BE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103,487</w:t>
            </w:r>
          </w:p>
        </w:tc>
        <w:tc>
          <w:tcPr>
            <w:tcW w:w="1323" w:type="dxa"/>
            <w:shd w:val="clear" w:color="auto" w:fill="auto"/>
            <w:noWrap/>
            <w:vAlign w:val="bottom"/>
            <w:hideMark/>
          </w:tcPr>
          <w:p w14:paraId="17A3A75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615,180</w:t>
            </w:r>
          </w:p>
        </w:tc>
        <w:tc>
          <w:tcPr>
            <w:tcW w:w="1476" w:type="dxa"/>
            <w:shd w:val="clear" w:color="auto" w:fill="auto"/>
            <w:noWrap/>
            <w:vAlign w:val="bottom"/>
            <w:hideMark/>
          </w:tcPr>
          <w:p w14:paraId="7C58281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100,000</w:t>
            </w:r>
          </w:p>
        </w:tc>
      </w:tr>
      <w:tr w:rsidR="00A00C97" w:rsidRPr="009E5255" w14:paraId="4CDF7254" w14:textId="77777777" w:rsidTr="00622C17">
        <w:trPr>
          <w:trHeight w:val="20"/>
        </w:trPr>
        <w:tc>
          <w:tcPr>
            <w:tcW w:w="1921" w:type="dxa"/>
            <w:shd w:val="clear" w:color="auto" w:fill="auto"/>
            <w:noWrap/>
            <w:vAlign w:val="bottom"/>
            <w:hideMark/>
          </w:tcPr>
          <w:p w14:paraId="19EDEC36" w14:textId="41CCF96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filzomib </w:t>
            </w:r>
          </w:p>
        </w:tc>
        <w:tc>
          <w:tcPr>
            <w:tcW w:w="1322" w:type="dxa"/>
            <w:shd w:val="clear" w:color="auto" w:fill="auto"/>
            <w:noWrap/>
            <w:vAlign w:val="bottom"/>
            <w:hideMark/>
          </w:tcPr>
          <w:p w14:paraId="578B839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E435B7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918E5D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5,471</w:t>
            </w:r>
          </w:p>
        </w:tc>
        <w:tc>
          <w:tcPr>
            <w:tcW w:w="1323" w:type="dxa"/>
            <w:shd w:val="clear" w:color="auto" w:fill="auto"/>
            <w:noWrap/>
            <w:vAlign w:val="bottom"/>
            <w:hideMark/>
          </w:tcPr>
          <w:p w14:paraId="6B36E58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5,169</w:t>
            </w:r>
          </w:p>
        </w:tc>
        <w:tc>
          <w:tcPr>
            <w:tcW w:w="1323" w:type="dxa"/>
            <w:shd w:val="clear" w:color="auto" w:fill="auto"/>
            <w:noWrap/>
            <w:vAlign w:val="bottom"/>
            <w:hideMark/>
          </w:tcPr>
          <w:p w14:paraId="3410B6F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6,415</w:t>
            </w:r>
          </w:p>
        </w:tc>
        <w:tc>
          <w:tcPr>
            <w:tcW w:w="1476" w:type="dxa"/>
            <w:shd w:val="clear" w:color="auto" w:fill="auto"/>
            <w:noWrap/>
            <w:vAlign w:val="bottom"/>
            <w:hideMark/>
          </w:tcPr>
          <w:p w14:paraId="00475D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47,055</w:t>
            </w:r>
          </w:p>
        </w:tc>
      </w:tr>
      <w:tr w:rsidR="00A00C97" w:rsidRPr="009E5255" w14:paraId="17113E75" w14:textId="77777777" w:rsidTr="00622C17">
        <w:trPr>
          <w:trHeight w:val="20"/>
        </w:trPr>
        <w:tc>
          <w:tcPr>
            <w:tcW w:w="1921" w:type="dxa"/>
            <w:shd w:val="clear" w:color="auto" w:fill="auto"/>
            <w:noWrap/>
            <w:vAlign w:val="bottom"/>
            <w:hideMark/>
          </w:tcPr>
          <w:p w14:paraId="3331EAFE" w14:textId="6F881BC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etuximab </w:t>
            </w:r>
          </w:p>
        </w:tc>
        <w:tc>
          <w:tcPr>
            <w:tcW w:w="1322" w:type="dxa"/>
            <w:shd w:val="clear" w:color="auto" w:fill="auto"/>
            <w:noWrap/>
            <w:vAlign w:val="bottom"/>
            <w:hideMark/>
          </w:tcPr>
          <w:p w14:paraId="1D10D8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60,962</w:t>
            </w:r>
          </w:p>
        </w:tc>
        <w:tc>
          <w:tcPr>
            <w:tcW w:w="1323" w:type="dxa"/>
            <w:shd w:val="clear" w:color="auto" w:fill="auto"/>
            <w:noWrap/>
            <w:vAlign w:val="bottom"/>
            <w:hideMark/>
          </w:tcPr>
          <w:p w14:paraId="2A4AE83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44,021</w:t>
            </w:r>
          </w:p>
        </w:tc>
        <w:tc>
          <w:tcPr>
            <w:tcW w:w="1323" w:type="dxa"/>
            <w:shd w:val="clear" w:color="auto" w:fill="auto"/>
            <w:noWrap/>
            <w:vAlign w:val="bottom"/>
            <w:hideMark/>
          </w:tcPr>
          <w:p w14:paraId="16BB8F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86,821</w:t>
            </w:r>
          </w:p>
        </w:tc>
        <w:tc>
          <w:tcPr>
            <w:tcW w:w="1323" w:type="dxa"/>
            <w:shd w:val="clear" w:color="auto" w:fill="auto"/>
            <w:noWrap/>
            <w:vAlign w:val="bottom"/>
            <w:hideMark/>
          </w:tcPr>
          <w:p w14:paraId="34791A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31,180</w:t>
            </w:r>
          </w:p>
        </w:tc>
        <w:tc>
          <w:tcPr>
            <w:tcW w:w="1323" w:type="dxa"/>
            <w:shd w:val="clear" w:color="auto" w:fill="auto"/>
            <w:noWrap/>
            <w:vAlign w:val="bottom"/>
            <w:hideMark/>
          </w:tcPr>
          <w:p w14:paraId="25077B5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53,767</w:t>
            </w:r>
          </w:p>
        </w:tc>
        <w:tc>
          <w:tcPr>
            <w:tcW w:w="1476" w:type="dxa"/>
            <w:shd w:val="clear" w:color="auto" w:fill="auto"/>
            <w:noWrap/>
            <w:vAlign w:val="bottom"/>
            <w:hideMark/>
          </w:tcPr>
          <w:p w14:paraId="2B131B7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300,000</w:t>
            </w:r>
          </w:p>
        </w:tc>
      </w:tr>
      <w:tr w:rsidR="00A00C97" w:rsidRPr="009E5255" w14:paraId="56DC8D47" w14:textId="77777777" w:rsidTr="00622C17">
        <w:trPr>
          <w:trHeight w:val="20"/>
        </w:trPr>
        <w:tc>
          <w:tcPr>
            <w:tcW w:w="1921" w:type="dxa"/>
            <w:shd w:val="clear" w:color="auto" w:fill="auto"/>
            <w:noWrap/>
            <w:vAlign w:val="bottom"/>
            <w:hideMark/>
          </w:tcPr>
          <w:p w14:paraId="0B95D803" w14:textId="539FD40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isplatin </w:t>
            </w:r>
          </w:p>
        </w:tc>
        <w:tc>
          <w:tcPr>
            <w:tcW w:w="1322" w:type="dxa"/>
            <w:shd w:val="clear" w:color="auto" w:fill="auto"/>
            <w:noWrap/>
            <w:vAlign w:val="bottom"/>
            <w:hideMark/>
          </w:tcPr>
          <w:p w14:paraId="0E8CA5D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3,503</w:t>
            </w:r>
          </w:p>
        </w:tc>
        <w:tc>
          <w:tcPr>
            <w:tcW w:w="1323" w:type="dxa"/>
            <w:shd w:val="clear" w:color="auto" w:fill="auto"/>
            <w:noWrap/>
            <w:vAlign w:val="bottom"/>
            <w:hideMark/>
          </w:tcPr>
          <w:p w14:paraId="44C2C5C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6,971</w:t>
            </w:r>
          </w:p>
        </w:tc>
        <w:tc>
          <w:tcPr>
            <w:tcW w:w="1323" w:type="dxa"/>
            <w:shd w:val="clear" w:color="auto" w:fill="auto"/>
            <w:noWrap/>
            <w:vAlign w:val="bottom"/>
            <w:hideMark/>
          </w:tcPr>
          <w:p w14:paraId="7F2B39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6,869</w:t>
            </w:r>
          </w:p>
        </w:tc>
        <w:tc>
          <w:tcPr>
            <w:tcW w:w="1323" w:type="dxa"/>
            <w:shd w:val="clear" w:color="auto" w:fill="auto"/>
            <w:noWrap/>
            <w:vAlign w:val="bottom"/>
            <w:hideMark/>
          </w:tcPr>
          <w:p w14:paraId="383B001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6,127</w:t>
            </w:r>
          </w:p>
        </w:tc>
        <w:tc>
          <w:tcPr>
            <w:tcW w:w="1323" w:type="dxa"/>
            <w:shd w:val="clear" w:color="auto" w:fill="auto"/>
            <w:noWrap/>
            <w:vAlign w:val="bottom"/>
            <w:hideMark/>
          </w:tcPr>
          <w:p w14:paraId="4A7FB4F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7,165</w:t>
            </w:r>
          </w:p>
        </w:tc>
        <w:tc>
          <w:tcPr>
            <w:tcW w:w="1476" w:type="dxa"/>
            <w:shd w:val="clear" w:color="auto" w:fill="auto"/>
            <w:noWrap/>
            <w:vAlign w:val="bottom"/>
            <w:hideMark/>
          </w:tcPr>
          <w:p w14:paraId="204D770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00,635</w:t>
            </w:r>
          </w:p>
        </w:tc>
      </w:tr>
      <w:tr w:rsidR="00A00C97" w:rsidRPr="009E5255" w14:paraId="2AD1E3B7" w14:textId="77777777" w:rsidTr="00622C17">
        <w:trPr>
          <w:trHeight w:val="20"/>
        </w:trPr>
        <w:tc>
          <w:tcPr>
            <w:tcW w:w="1921" w:type="dxa"/>
            <w:shd w:val="clear" w:color="auto" w:fill="auto"/>
            <w:noWrap/>
            <w:vAlign w:val="bottom"/>
            <w:hideMark/>
          </w:tcPr>
          <w:p w14:paraId="6624C40B" w14:textId="3595E5E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ladribine </w:t>
            </w:r>
          </w:p>
        </w:tc>
        <w:tc>
          <w:tcPr>
            <w:tcW w:w="1322" w:type="dxa"/>
            <w:shd w:val="clear" w:color="auto" w:fill="auto"/>
            <w:noWrap/>
            <w:vAlign w:val="bottom"/>
            <w:hideMark/>
          </w:tcPr>
          <w:p w14:paraId="2B81BF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55</w:t>
            </w:r>
          </w:p>
        </w:tc>
        <w:tc>
          <w:tcPr>
            <w:tcW w:w="1323" w:type="dxa"/>
            <w:shd w:val="clear" w:color="auto" w:fill="auto"/>
            <w:noWrap/>
            <w:vAlign w:val="bottom"/>
            <w:hideMark/>
          </w:tcPr>
          <w:p w14:paraId="2B97968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70</w:t>
            </w:r>
          </w:p>
        </w:tc>
        <w:tc>
          <w:tcPr>
            <w:tcW w:w="1323" w:type="dxa"/>
            <w:shd w:val="clear" w:color="auto" w:fill="auto"/>
            <w:noWrap/>
            <w:vAlign w:val="bottom"/>
            <w:hideMark/>
          </w:tcPr>
          <w:p w14:paraId="7175710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73</w:t>
            </w:r>
          </w:p>
        </w:tc>
        <w:tc>
          <w:tcPr>
            <w:tcW w:w="1323" w:type="dxa"/>
            <w:shd w:val="clear" w:color="auto" w:fill="auto"/>
            <w:noWrap/>
            <w:vAlign w:val="bottom"/>
            <w:hideMark/>
          </w:tcPr>
          <w:p w14:paraId="417F2E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93</w:t>
            </w:r>
          </w:p>
        </w:tc>
        <w:tc>
          <w:tcPr>
            <w:tcW w:w="1323" w:type="dxa"/>
            <w:shd w:val="clear" w:color="auto" w:fill="auto"/>
            <w:noWrap/>
            <w:vAlign w:val="bottom"/>
            <w:hideMark/>
          </w:tcPr>
          <w:p w14:paraId="4714C9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10</w:t>
            </w:r>
          </w:p>
        </w:tc>
        <w:tc>
          <w:tcPr>
            <w:tcW w:w="1476" w:type="dxa"/>
            <w:shd w:val="clear" w:color="auto" w:fill="auto"/>
            <w:noWrap/>
            <w:vAlign w:val="bottom"/>
            <w:hideMark/>
          </w:tcPr>
          <w:p w14:paraId="037E997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301</w:t>
            </w:r>
          </w:p>
        </w:tc>
      </w:tr>
      <w:tr w:rsidR="00A00C97" w:rsidRPr="009E5255" w14:paraId="3B4E63BD" w14:textId="77777777" w:rsidTr="00622C17">
        <w:trPr>
          <w:trHeight w:val="20"/>
        </w:trPr>
        <w:tc>
          <w:tcPr>
            <w:tcW w:w="1921" w:type="dxa"/>
            <w:shd w:val="clear" w:color="auto" w:fill="auto"/>
            <w:noWrap/>
            <w:vAlign w:val="bottom"/>
            <w:hideMark/>
          </w:tcPr>
          <w:p w14:paraId="51199E86" w14:textId="7777777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clophosphamide </w:t>
            </w:r>
          </w:p>
        </w:tc>
        <w:tc>
          <w:tcPr>
            <w:tcW w:w="1322" w:type="dxa"/>
            <w:shd w:val="clear" w:color="auto" w:fill="auto"/>
            <w:noWrap/>
            <w:vAlign w:val="bottom"/>
            <w:hideMark/>
          </w:tcPr>
          <w:p w14:paraId="5EE3599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200,000</w:t>
            </w:r>
          </w:p>
        </w:tc>
        <w:tc>
          <w:tcPr>
            <w:tcW w:w="1323" w:type="dxa"/>
            <w:shd w:val="clear" w:color="auto" w:fill="auto"/>
            <w:noWrap/>
            <w:vAlign w:val="bottom"/>
            <w:hideMark/>
          </w:tcPr>
          <w:p w14:paraId="52F1BB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200,000</w:t>
            </w:r>
          </w:p>
        </w:tc>
        <w:tc>
          <w:tcPr>
            <w:tcW w:w="1323" w:type="dxa"/>
            <w:shd w:val="clear" w:color="auto" w:fill="auto"/>
            <w:noWrap/>
            <w:vAlign w:val="bottom"/>
            <w:hideMark/>
          </w:tcPr>
          <w:p w14:paraId="1EA73AD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500,000</w:t>
            </w:r>
          </w:p>
        </w:tc>
        <w:tc>
          <w:tcPr>
            <w:tcW w:w="1323" w:type="dxa"/>
            <w:shd w:val="clear" w:color="auto" w:fill="auto"/>
            <w:noWrap/>
            <w:vAlign w:val="bottom"/>
            <w:hideMark/>
          </w:tcPr>
          <w:p w14:paraId="108A17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700,000</w:t>
            </w:r>
          </w:p>
        </w:tc>
        <w:tc>
          <w:tcPr>
            <w:tcW w:w="1323" w:type="dxa"/>
            <w:shd w:val="clear" w:color="auto" w:fill="auto"/>
            <w:noWrap/>
            <w:vAlign w:val="bottom"/>
            <w:hideMark/>
          </w:tcPr>
          <w:p w14:paraId="1CC707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700,000</w:t>
            </w:r>
          </w:p>
        </w:tc>
        <w:tc>
          <w:tcPr>
            <w:tcW w:w="1476" w:type="dxa"/>
            <w:shd w:val="clear" w:color="auto" w:fill="auto"/>
            <w:noWrap/>
            <w:vAlign w:val="bottom"/>
            <w:hideMark/>
          </w:tcPr>
          <w:p w14:paraId="1A72A5C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3,000,000</w:t>
            </w:r>
          </w:p>
        </w:tc>
      </w:tr>
      <w:tr w:rsidR="00A00C97" w:rsidRPr="009E5255" w14:paraId="67EAADAB" w14:textId="77777777" w:rsidTr="00622C17">
        <w:trPr>
          <w:trHeight w:val="20"/>
        </w:trPr>
        <w:tc>
          <w:tcPr>
            <w:tcW w:w="1921" w:type="dxa"/>
            <w:shd w:val="clear" w:color="auto" w:fill="auto"/>
            <w:noWrap/>
            <w:vAlign w:val="bottom"/>
            <w:hideMark/>
          </w:tcPr>
          <w:p w14:paraId="49551616" w14:textId="52A10B0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tarabine </w:t>
            </w:r>
          </w:p>
        </w:tc>
        <w:tc>
          <w:tcPr>
            <w:tcW w:w="1322" w:type="dxa"/>
            <w:shd w:val="clear" w:color="auto" w:fill="auto"/>
            <w:noWrap/>
            <w:vAlign w:val="bottom"/>
            <w:hideMark/>
          </w:tcPr>
          <w:p w14:paraId="603D2E5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500,000</w:t>
            </w:r>
          </w:p>
        </w:tc>
        <w:tc>
          <w:tcPr>
            <w:tcW w:w="1323" w:type="dxa"/>
            <w:shd w:val="clear" w:color="auto" w:fill="auto"/>
            <w:noWrap/>
            <w:vAlign w:val="bottom"/>
            <w:hideMark/>
          </w:tcPr>
          <w:p w14:paraId="2626E1F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100,000</w:t>
            </w:r>
          </w:p>
        </w:tc>
        <w:tc>
          <w:tcPr>
            <w:tcW w:w="1323" w:type="dxa"/>
            <w:shd w:val="clear" w:color="auto" w:fill="auto"/>
            <w:noWrap/>
            <w:vAlign w:val="bottom"/>
            <w:hideMark/>
          </w:tcPr>
          <w:p w14:paraId="3CB6D8C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200,000</w:t>
            </w:r>
          </w:p>
        </w:tc>
        <w:tc>
          <w:tcPr>
            <w:tcW w:w="1323" w:type="dxa"/>
            <w:shd w:val="clear" w:color="auto" w:fill="auto"/>
            <w:noWrap/>
            <w:vAlign w:val="bottom"/>
            <w:hideMark/>
          </w:tcPr>
          <w:p w14:paraId="4DA833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000,000</w:t>
            </w:r>
          </w:p>
        </w:tc>
        <w:tc>
          <w:tcPr>
            <w:tcW w:w="1323" w:type="dxa"/>
            <w:shd w:val="clear" w:color="auto" w:fill="auto"/>
            <w:noWrap/>
            <w:vAlign w:val="bottom"/>
            <w:hideMark/>
          </w:tcPr>
          <w:p w14:paraId="48BF0A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900,000</w:t>
            </w:r>
          </w:p>
        </w:tc>
        <w:tc>
          <w:tcPr>
            <w:tcW w:w="1476" w:type="dxa"/>
            <w:shd w:val="clear" w:color="auto" w:fill="auto"/>
            <w:noWrap/>
            <w:vAlign w:val="bottom"/>
            <w:hideMark/>
          </w:tcPr>
          <w:p w14:paraId="63F9241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800,000</w:t>
            </w:r>
          </w:p>
        </w:tc>
      </w:tr>
      <w:tr w:rsidR="00A00C97" w:rsidRPr="009E5255" w14:paraId="7381EF06" w14:textId="77777777" w:rsidTr="00622C17">
        <w:trPr>
          <w:trHeight w:val="20"/>
        </w:trPr>
        <w:tc>
          <w:tcPr>
            <w:tcW w:w="1921" w:type="dxa"/>
            <w:shd w:val="clear" w:color="auto" w:fill="auto"/>
            <w:noWrap/>
            <w:vAlign w:val="bottom"/>
            <w:hideMark/>
          </w:tcPr>
          <w:p w14:paraId="31156A1D" w14:textId="07311C6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cetaxel </w:t>
            </w:r>
          </w:p>
        </w:tc>
        <w:tc>
          <w:tcPr>
            <w:tcW w:w="1322" w:type="dxa"/>
            <w:shd w:val="clear" w:color="auto" w:fill="auto"/>
            <w:noWrap/>
            <w:vAlign w:val="bottom"/>
            <w:hideMark/>
          </w:tcPr>
          <w:p w14:paraId="1D94B1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59,316</w:t>
            </w:r>
          </w:p>
        </w:tc>
        <w:tc>
          <w:tcPr>
            <w:tcW w:w="1323" w:type="dxa"/>
            <w:shd w:val="clear" w:color="auto" w:fill="auto"/>
            <w:noWrap/>
            <w:vAlign w:val="bottom"/>
            <w:hideMark/>
          </w:tcPr>
          <w:p w14:paraId="6C5A1E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4,764</w:t>
            </w:r>
          </w:p>
        </w:tc>
        <w:tc>
          <w:tcPr>
            <w:tcW w:w="1323" w:type="dxa"/>
            <w:shd w:val="clear" w:color="auto" w:fill="auto"/>
            <w:noWrap/>
            <w:vAlign w:val="bottom"/>
            <w:hideMark/>
          </w:tcPr>
          <w:p w14:paraId="5846D90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0,043</w:t>
            </w:r>
          </w:p>
        </w:tc>
        <w:tc>
          <w:tcPr>
            <w:tcW w:w="1323" w:type="dxa"/>
            <w:shd w:val="clear" w:color="auto" w:fill="auto"/>
            <w:noWrap/>
            <w:vAlign w:val="bottom"/>
            <w:hideMark/>
          </w:tcPr>
          <w:p w14:paraId="3101F8A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90,044</w:t>
            </w:r>
          </w:p>
        </w:tc>
        <w:tc>
          <w:tcPr>
            <w:tcW w:w="1323" w:type="dxa"/>
            <w:shd w:val="clear" w:color="auto" w:fill="auto"/>
            <w:noWrap/>
            <w:vAlign w:val="bottom"/>
            <w:hideMark/>
          </w:tcPr>
          <w:p w14:paraId="33AC0CB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0,419</w:t>
            </w:r>
          </w:p>
        </w:tc>
        <w:tc>
          <w:tcPr>
            <w:tcW w:w="1476" w:type="dxa"/>
            <w:shd w:val="clear" w:color="auto" w:fill="auto"/>
            <w:noWrap/>
            <w:vAlign w:val="bottom"/>
            <w:hideMark/>
          </w:tcPr>
          <w:p w14:paraId="6A705BE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84,586</w:t>
            </w:r>
          </w:p>
        </w:tc>
      </w:tr>
      <w:tr w:rsidR="00A00C97" w:rsidRPr="009E5255" w14:paraId="508637FC" w14:textId="77777777" w:rsidTr="00622C17">
        <w:trPr>
          <w:trHeight w:val="20"/>
        </w:trPr>
        <w:tc>
          <w:tcPr>
            <w:tcW w:w="1921" w:type="dxa"/>
            <w:shd w:val="clear" w:color="auto" w:fill="auto"/>
            <w:noWrap/>
            <w:vAlign w:val="bottom"/>
            <w:hideMark/>
          </w:tcPr>
          <w:p w14:paraId="5ABBB808" w14:textId="021A935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xorubicin </w:t>
            </w:r>
          </w:p>
        </w:tc>
        <w:tc>
          <w:tcPr>
            <w:tcW w:w="1322" w:type="dxa"/>
            <w:shd w:val="clear" w:color="auto" w:fill="auto"/>
            <w:noWrap/>
            <w:vAlign w:val="bottom"/>
            <w:hideMark/>
          </w:tcPr>
          <w:p w14:paraId="6E8FF8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47,070</w:t>
            </w:r>
          </w:p>
        </w:tc>
        <w:tc>
          <w:tcPr>
            <w:tcW w:w="1323" w:type="dxa"/>
            <w:shd w:val="clear" w:color="auto" w:fill="auto"/>
            <w:noWrap/>
            <w:vAlign w:val="bottom"/>
            <w:hideMark/>
          </w:tcPr>
          <w:p w14:paraId="2443E2A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73,747</w:t>
            </w:r>
          </w:p>
        </w:tc>
        <w:tc>
          <w:tcPr>
            <w:tcW w:w="1323" w:type="dxa"/>
            <w:shd w:val="clear" w:color="auto" w:fill="auto"/>
            <w:noWrap/>
            <w:vAlign w:val="bottom"/>
            <w:hideMark/>
          </w:tcPr>
          <w:p w14:paraId="5B5B30C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40,670</w:t>
            </w:r>
          </w:p>
        </w:tc>
        <w:tc>
          <w:tcPr>
            <w:tcW w:w="1323" w:type="dxa"/>
            <w:shd w:val="clear" w:color="auto" w:fill="auto"/>
            <w:noWrap/>
            <w:vAlign w:val="bottom"/>
            <w:hideMark/>
          </w:tcPr>
          <w:p w14:paraId="546A414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85,229</w:t>
            </w:r>
          </w:p>
        </w:tc>
        <w:tc>
          <w:tcPr>
            <w:tcW w:w="1323" w:type="dxa"/>
            <w:shd w:val="clear" w:color="auto" w:fill="auto"/>
            <w:noWrap/>
            <w:vAlign w:val="bottom"/>
            <w:hideMark/>
          </w:tcPr>
          <w:p w14:paraId="0B56AF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28,396</w:t>
            </w:r>
          </w:p>
        </w:tc>
        <w:tc>
          <w:tcPr>
            <w:tcW w:w="1476" w:type="dxa"/>
            <w:shd w:val="clear" w:color="auto" w:fill="auto"/>
            <w:noWrap/>
            <w:vAlign w:val="bottom"/>
            <w:hideMark/>
          </w:tcPr>
          <w:p w14:paraId="17A282F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75,112</w:t>
            </w:r>
          </w:p>
        </w:tc>
      </w:tr>
      <w:tr w:rsidR="00A00C97" w:rsidRPr="009E5255" w14:paraId="73CF3285" w14:textId="77777777" w:rsidTr="00622C17">
        <w:trPr>
          <w:trHeight w:val="20"/>
        </w:trPr>
        <w:tc>
          <w:tcPr>
            <w:tcW w:w="1921" w:type="dxa"/>
            <w:shd w:val="clear" w:color="auto" w:fill="auto"/>
            <w:noWrap/>
            <w:vAlign w:val="bottom"/>
            <w:hideMark/>
          </w:tcPr>
          <w:p w14:paraId="481E8F9E" w14:textId="50939C9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urvalumab </w:t>
            </w:r>
          </w:p>
        </w:tc>
        <w:tc>
          <w:tcPr>
            <w:tcW w:w="1322" w:type="dxa"/>
            <w:shd w:val="clear" w:color="auto" w:fill="auto"/>
            <w:noWrap/>
            <w:vAlign w:val="bottom"/>
            <w:hideMark/>
          </w:tcPr>
          <w:p w14:paraId="57788EC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709E4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18BE5C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EFC1E5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0</w:t>
            </w:r>
          </w:p>
        </w:tc>
        <w:tc>
          <w:tcPr>
            <w:tcW w:w="1323" w:type="dxa"/>
            <w:shd w:val="clear" w:color="auto" w:fill="auto"/>
            <w:noWrap/>
            <w:vAlign w:val="bottom"/>
            <w:hideMark/>
          </w:tcPr>
          <w:p w14:paraId="3925289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25,353</w:t>
            </w:r>
          </w:p>
        </w:tc>
        <w:tc>
          <w:tcPr>
            <w:tcW w:w="1476" w:type="dxa"/>
            <w:shd w:val="clear" w:color="auto" w:fill="auto"/>
            <w:noWrap/>
            <w:vAlign w:val="bottom"/>
            <w:hideMark/>
          </w:tcPr>
          <w:p w14:paraId="619387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25,953</w:t>
            </w:r>
          </w:p>
        </w:tc>
      </w:tr>
      <w:tr w:rsidR="00A00C97" w:rsidRPr="009E5255" w14:paraId="08EC719D" w14:textId="77777777" w:rsidTr="00622C17">
        <w:trPr>
          <w:trHeight w:val="20"/>
        </w:trPr>
        <w:tc>
          <w:tcPr>
            <w:tcW w:w="1921" w:type="dxa"/>
            <w:shd w:val="clear" w:color="auto" w:fill="auto"/>
            <w:noWrap/>
            <w:vAlign w:val="bottom"/>
            <w:hideMark/>
          </w:tcPr>
          <w:p w14:paraId="6ED21C56" w14:textId="49EA3B5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pirubicin </w:t>
            </w:r>
          </w:p>
        </w:tc>
        <w:tc>
          <w:tcPr>
            <w:tcW w:w="1322" w:type="dxa"/>
            <w:shd w:val="clear" w:color="auto" w:fill="auto"/>
            <w:noWrap/>
            <w:vAlign w:val="bottom"/>
            <w:hideMark/>
          </w:tcPr>
          <w:p w14:paraId="0D96118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1,665</w:t>
            </w:r>
          </w:p>
        </w:tc>
        <w:tc>
          <w:tcPr>
            <w:tcW w:w="1323" w:type="dxa"/>
            <w:shd w:val="clear" w:color="auto" w:fill="auto"/>
            <w:noWrap/>
            <w:vAlign w:val="bottom"/>
            <w:hideMark/>
          </w:tcPr>
          <w:p w14:paraId="512BD68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3,683</w:t>
            </w:r>
          </w:p>
        </w:tc>
        <w:tc>
          <w:tcPr>
            <w:tcW w:w="1323" w:type="dxa"/>
            <w:shd w:val="clear" w:color="auto" w:fill="auto"/>
            <w:noWrap/>
            <w:vAlign w:val="bottom"/>
            <w:hideMark/>
          </w:tcPr>
          <w:p w14:paraId="19D24C3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6,856</w:t>
            </w:r>
          </w:p>
        </w:tc>
        <w:tc>
          <w:tcPr>
            <w:tcW w:w="1323" w:type="dxa"/>
            <w:shd w:val="clear" w:color="auto" w:fill="auto"/>
            <w:noWrap/>
            <w:vAlign w:val="bottom"/>
            <w:hideMark/>
          </w:tcPr>
          <w:p w14:paraId="33C1C86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421</w:t>
            </w:r>
          </w:p>
        </w:tc>
        <w:tc>
          <w:tcPr>
            <w:tcW w:w="1323" w:type="dxa"/>
            <w:shd w:val="clear" w:color="auto" w:fill="auto"/>
            <w:noWrap/>
            <w:vAlign w:val="bottom"/>
            <w:hideMark/>
          </w:tcPr>
          <w:p w14:paraId="2C31A74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1,366</w:t>
            </w:r>
          </w:p>
        </w:tc>
        <w:tc>
          <w:tcPr>
            <w:tcW w:w="1476" w:type="dxa"/>
            <w:shd w:val="clear" w:color="auto" w:fill="auto"/>
            <w:noWrap/>
            <w:vAlign w:val="bottom"/>
            <w:hideMark/>
          </w:tcPr>
          <w:p w14:paraId="07EC22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60,991</w:t>
            </w:r>
          </w:p>
        </w:tc>
      </w:tr>
      <w:tr w:rsidR="00A00C97" w:rsidRPr="009E5255" w14:paraId="1D9F25BD" w14:textId="77777777" w:rsidTr="00622C17">
        <w:trPr>
          <w:trHeight w:val="20"/>
        </w:trPr>
        <w:tc>
          <w:tcPr>
            <w:tcW w:w="1921" w:type="dxa"/>
            <w:shd w:val="clear" w:color="auto" w:fill="auto"/>
            <w:noWrap/>
            <w:vAlign w:val="bottom"/>
            <w:hideMark/>
          </w:tcPr>
          <w:p w14:paraId="71CF49C2" w14:textId="39F3998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ribulin </w:t>
            </w:r>
          </w:p>
        </w:tc>
        <w:tc>
          <w:tcPr>
            <w:tcW w:w="1322" w:type="dxa"/>
            <w:shd w:val="clear" w:color="auto" w:fill="auto"/>
            <w:noWrap/>
            <w:vAlign w:val="bottom"/>
            <w:hideMark/>
          </w:tcPr>
          <w:p w14:paraId="384D7A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45</w:t>
            </w:r>
          </w:p>
        </w:tc>
        <w:tc>
          <w:tcPr>
            <w:tcW w:w="1323" w:type="dxa"/>
            <w:shd w:val="clear" w:color="auto" w:fill="auto"/>
            <w:noWrap/>
            <w:vAlign w:val="bottom"/>
            <w:hideMark/>
          </w:tcPr>
          <w:p w14:paraId="0F5CD2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25</w:t>
            </w:r>
          </w:p>
        </w:tc>
        <w:tc>
          <w:tcPr>
            <w:tcW w:w="1323" w:type="dxa"/>
            <w:shd w:val="clear" w:color="auto" w:fill="auto"/>
            <w:noWrap/>
            <w:vAlign w:val="bottom"/>
            <w:hideMark/>
          </w:tcPr>
          <w:p w14:paraId="77025F3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09</w:t>
            </w:r>
          </w:p>
        </w:tc>
        <w:tc>
          <w:tcPr>
            <w:tcW w:w="1323" w:type="dxa"/>
            <w:shd w:val="clear" w:color="auto" w:fill="auto"/>
            <w:noWrap/>
            <w:vAlign w:val="bottom"/>
            <w:hideMark/>
          </w:tcPr>
          <w:p w14:paraId="310CA2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88</w:t>
            </w:r>
          </w:p>
        </w:tc>
        <w:tc>
          <w:tcPr>
            <w:tcW w:w="1323" w:type="dxa"/>
            <w:shd w:val="clear" w:color="auto" w:fill="auto"/>
            <w:noWrap/>
            <w:vAlign w:val="bottom"/>
            <w:hideMark/>
          </w:tcPr>
          <w:p w14:paraId="4CCB348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87</w:t>
            </w:r>
          </w:p>
        </w:tc>
        <w:tc>
          <w:tcPr>
            <w:tcW w:w="1476" w:type="dxa"/>
            <w:shd w:val="clear" w:color="auto" w:fill="auto"/>
            <w:noWrap/>
            <w:vAlign w:val="bottom"/>
            <w:hideMark/>
          </w:tcPr>
          <w:p w14:paraId="2AABD8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854</w:t>
            </w:r>
          </w:p>
        </w:tc>
      </w:tr>
      <w:tr w:rsidR="00A00C97" w:rsidRPr="009E5255" w14:paraId="21805C8E" w14:textId="77777777" w:rsidTr="00622C17">
        <w:trPr>
          <w:trHeight w:val="20"/>
        </w:trPr>
        <w:tc>
          <w:tcPr>
            <w:tcW w:w="1921" w:type="dxa"/>
            <w:shd w:val="clear" w:color="auto" w:fill="auto"/>
            <w:noWrap/>
            <w:vAlign w:val="bottom"/>
            <w:hideMark/>
          </w:tcPr>
          <w:p w14:paraId="7D7783F2" w14:textId="5156965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oside </w:t>
            </w:r>
          </w:p>
        </w:tc>
        <w:tc>
          <w:tcPr>
            <w:tcW w:w="1322" w:type="dxa"/>
            <w:shd w:val="clear" w:color="auto" w:fill="auto"/>
            <w:noWrap/>
            <w:vAlign w:val="bottom"/>
            <w:hideMark/>
          </w:tcPr>
          <w:p w14:paraId="6D0DD54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45,930</w:t>
            </w:r>
          </w:p>
        </w:tc>
        <w:tc>
          <w:tcPr>
            <w:tcW w:w="1323" w:type="dxa"/>
            <w:shd w:val="clear" w:color="auto" w:fill="auto"/>
            <w:noWrap/>
            <w:vAlign w:val="bottom"/>
            <w:hideMark/>
          </w:tcPr>
          <w:p w14:paraId="46BBA9B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82,143</w:t>
            </w:r>
          </w:p>
        </w:tc>
        <w:tc>
          <w:tcPr>
            <w:tcW w:w="1323" w:type="dxa"/>
            <w:shd w:val="clear" w:color="auto" w:fill="auto"/>
            <w:noWrap/>
            <w:vAlign w:val="bottom"/>
            <w:hideMark/>
          </w:tcPr>
          <w:p w14:paraId="286B59E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3,958</w:t>
            </w:r>
          </w:p>
        </w:tc>
        <w:tc>
          <w:tcPr>
            <w:tcW w:w="1323" w:type="dxa"/>
            <w:shd w:val="clear" w:color="auto" w:fill="auto"/>
            <w:noWrap/>
            <w:vAlign w:val="bottom"/>
            <w:hideMark/>
          </w:tcPr>
          <w:p w14:paraId="3964CD2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1,663</w:t>
            </w:r>
          </w:p>
        </w:tc>
        <w:tc>
          <w:tcPr>
            <w:tcW w:w="1323" w:type="dxa"/>
            <w:shd w:val="clear" w:color="auto" w:fill="auto"/>
            <w:noWrap/>
            <w:vAlign w:val="bottom"/>
            <w:hideMark/>
          </w:tcPr>
          <w:p w14:paraId="6B1E5F8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3,772</w:t>
            </w:r>
          </w:p>
        </w:tc>
        <w:tc>
          <w:tcPr>
            <w:tcW w:w="1476" w:type="dxa"/>
            <w:shd w:val="clear" w:color="auto" w:fill="auto"/>
            <w:noWrap/>
            <w:vAlign w:val="bottom"/>
            <w:hideMark/>
          </w:tcPr>
          <w:p w14:paraId="07429CA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47,466</w:t>
            </w:r>
          </w:p>
        </w:tc>
      </w:tr>
      <w:tr w:rsidR="00A00C97" w:rsidRPr="009E5255" w14:paraId="25645393" w14:textId="77777777" w:rsidTr="00622C17">
        <w:trPr>
          <w:trHeight w:val="20"/>
        </w:trPr>
        <w:tc>
          <w:tcPr>
            <w:tcW w:w="1921" w:type="dxa"/>
            <w:shd w:val="clear" w:color="auto" w:fill="auto"/>
            <w:noWrap/>
            <w:vAlign w:val="bottom"/>
            <w:hideMark/>
          </w:tcPr>
          <w:p w14:paraId="546B7BAB" w14:textId="01D2FCA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 Phosphate </w:t>
            </w:r>
          </w:p>
        </w:tc>
        <w:tc>
          <w:tcPr>
            <w:tcW w:w="1322" w:type="dxa"/>
            <w:shd w:val="clear" w:color="auto" w:fill="auto"/>
            <w:noWrap/>
            <w:vAlign w:val="bottom"/>
            <w:hideMark/>
          </w:tcPr>
          <w:p w14:paraId="3A741EE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74,951</w:t>
            </w:r>
          </w:p>
        </w:tc>
        <w:tc>
          <w:tcPr>
            <w:tcW w:w="1323" w:type="dxa"/>
            <w:shd w:val="clear" w:color="auto" w:fill="auto"/>
            <w:noWrap/>
            <w:vAlign w:val="bottom"/>
            <w:hideMark/>
          </w:tcPr>
          <w:p w14:paraId="13D3085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1,443</w:t>
            </w:r>
          </w:p>
        </w:tc>
        <w:tc>
          <w:tcPr>
            <w:tcW w:w="1323" w:type="dxa"/>
            <w:shd w:val="clear" w:color="auto" w:fill="auto"/>
            <w:noWrap/>
            <w:vAlign w:val="bottom"/>
            <w:hideMark/>
          </w:tcPr>
          <w:p w14:paraId="21F4E6A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29,664</w:t>
            </w:r>
          </w:p>
        </w:tc>
        <w:tc>
          <w:tcPr>
            <w:tcW w:w="1323" w:type="dxa"/>
            <w:shd w:val="clear" w:color="auto" w:fill="auto"/>
            <w:noWrap/>
            <w:vAlign w:val="bottom"/>
            <w:hideMark/>
          </w:tcPr>
          <w:p w14:paraId="4B423D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94,172</w:t>
            </w:r>
          </w:p>
        </w:tc>
        <w:tc>
          <w:tcPr>
            <w:tcW w:w="1323" w:type="dxa"/>
            <w:shd w:val="clear" w:color="auto" w:fill="auto"/>
            <w:noWrap/>
            <w:vAlign w:val="bottom"/>
            <w:hideMark/>
          </w:tcPr>
          <w:p w14:paraId="4733FE1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36,402</w:t>
            </w:r>
          </w:p>
        </w:tc>
        <w:tc>
          <w:tcPr>
            <w:tcW w:w="1476" w:type="dxa"/>
            <w:shd w:val="clear" w:color="auto" w:fill="auto"/>
            <w:noWrap/>
            <w:vAlign w:val="bottom"/>
            <w:hideMark/>
          </w:tcPr>
          <w:p w14:paraId="30A7834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26,632</w:t>
            </w:r>
          </w:p>
        </w:tc>
      </w:tr>
      <w:tr w:rsidR="00A00C97" w:rsidRPr="009E5255" w14:paraId="1E88747C" w14:textId="77777777" w:rsidTr="00622C17">
        <w:trPr>
          <w:trHeight w:val="20"/>
        </w:trPr>
        <w:tc>
          <w:tcPr>
            <w:tcW w:w="1921" w:type="dxa"/>
            <w:shd w:val="clear" w:color="auto" w:fill="auto"/>
            <w:noWrap/>
            <w:vAlign w:val="bottom"/>
            <w:hideMark/>
          </w:tcPr>
          <w:p w14:paraId="14E6EFE5" w14:textId="1632384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darabine </w:t>
            </w:r>
          </w:p>
        </w:tc>
        <w:tc>
          <w:tcPr>
            <w:tcW w:w="1322" w:type="dxa"/>
            <w:shd w:val="clear" w:color="auto" w:fill="auto"/>
            <w:noWrap/>
            <w:vAlign w:val="bottom"/>
            <w:hideMark/>
          </w:tcPr>
          <w:p w14:paraId="7A8DCE3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111</w:t>
            </w:r>
          </w:p>
        </w:tc>
        <w:tc>
          <w:tcPr>
            <w:tcW w:w="1323" w:type="dxa"/>
            <w:shd w:val="clear" w:color="auto" w:fill="auto"/>
            <w:noWrap/>
            <w:vAlign w:val="bottom"/>
            <w:hideMark/>
          </w:tcPr>
          <w:p w14:paraId="2D2D5D1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3,266</w:t>
            </w:r>
          </w:p>
        </w:tc>
        <w:tc>
          <w:tcPr>
            <w:tcW w:w="1323" w:type="dxa"/>
            <w:shd w:val="clear" w:color="auto" w:fill="auto"/>
            <w:noWrap/>
            <w:vAlign w:val="bottom"/>
            <w:hideMark/>
          </w:tcPr>
          <w:p w14:paraId="405902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1,266</w:t>
            </w:r>
          </w:p>
        </w:tc>
        <w:tc>
          <w:tcPr>
            <w:tcW w:w="1323" w:type="dxa"/>
            <w:shd w:val="clear" w:color="auto" w:fill="auto"/>
            <w:noWrap/>
            <w:vAlign w:val="bottom"/>
            <w:hideMark/>
          </w:tcPr>
          <w:p w14:paraId="31D1906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2,540</w:t>
            </w:r>
          </w:p>
        </w:tc>
        <w:tc>
          <w:tcPr>
            <w:tcW w:w="1323" w:type="dxa"/>
            <w:shd w:val="clear" w:color="auto" w:fill="auto"/>
            <w:noWrap/>
            <w:vAlign w:val="bottom"/>
            <w:hideMark/>
          </w:tcPr>
          <w:p w14:paraId="4F9D2DC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214</w:t>
            </w:r>
          </w:p>
        </w:tc>
        <w:tc>
          <w:tcPr>
            <w:tcW w:w="1476" w:type="dxa"/>
            <w:shd w:val="clear" w:color="auto" w:fill="auto"/>
            <w:noWrap/>
            <w:vAlign w:val="bottom"/>
            <w:hideMark/>
          </w:tcPr>
          <w:p w14:paraId="5BF3441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2,397</w:t>
            </w:r>
          </w:p>
        </w:tc>
      </w:tr>
      <w:tr w:rsidR="00A00C97" w:rsidRPr="009E5255" w14:paraId="7CB67D01" w14:textId="77777777" w:rsidTr="00622C17">
        <w:trPr>
          <w:trHeight w:val="20"/>
        </w:trPr>
        <w:tc>
          <w:tcPr>
            <w:tcW w:w="1921" w:type="dxa"/>
            <w:shd w:val="clear" w:color="auto" w:fill="auto"/>
            <w:noWrap/>
            <w:vAlign w:val="bottom"/>
            <w:hideMark/>
          </w:tcPr>
          <w:p w14:paraId="73E9871F" w14:textId="1FA4DCF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orouracil </w:t>
            </w:r>
          </w:p>
        </w:tc>
        <w:tc>
          <w:tcPr>
            <w:tcW w:w="1322" w:type="dxa"/>
            <w:shd w:val="clear" w:color="auto" w:fill="auto"/>
            <w:noWrap/>
            <w:vAlign w:val="bottom"/>
            <w:hideMark/>
          </w:tcPr>
          <w:p w14:paraId="60F1947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5,700,000</w:t>
            </w:r>
          </w:p>
        </w:tc>
        <w:tc>
          <w:tcPr>
            <w:tcW w:w="1323" w:type="dxa"/>
            <w:shd w:val="clear" w:color="auto" w:fill="auto"/>
            <w:noWrap/>
            <w:vAlign w:val="bottom"/>
            <w:hideMark/>
          </w:tcPr>
          <w:p w14:paraId="2ED8875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5,000,000</w:t>
            </w:r>
          </w:p>
        </w:tc>
        <w:tc>
          <w:tcPr>
            <w:tcW w:w="1323" w:type="dxa"/>
            <w:shd w:val="clear" w:color="auto" w:fill="auto"/>
            <w:noWrap/>
            <w:vAlign w:val="bottom"/>
            <w:hideMark/>
          </w:tcPr>
          <w:p w14:paraId="43CD221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4,000,000</w:t>
            </w:r>
          </w:p>
        </w:tc>
        <w:tc>
          <w:tcPr>
            <w:tcW w:w="1323" w:type="dxa"/>
            <w:shd w:val="clear" w:color="auto" w:fill="auto"/>
            <w:noWrap/>
            <w:vAlign w:val="bottom"/>
            <w:hideMark/>
          </w:tcPr>
          <w:p w14:paraId="2FA0E3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5,000,000</w:t>
            </w:r>
          </w:p>
        </w:tc>
        <w:tc>
          <w:tcPr>
            <w:tcW w:w="1323" w:type="dxa"/>
            <w:shd w:val="clear" w:color="auto" w:fill="auto"/>
            <w:noWrap/>
            <w:vAlign w:val="bottom"/>
            <w:hideMark/>
          </w:tcPr>
          <w:p w14:paraId="4A56ED0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5,000,000</w:t>
            </w:r>
          </w:p>
        </w:tc>
        <w:tc>
          <w:tcPr>
            <w:tcW w:w="1476" w:type="dxa"/>
            <w:shd w:val="clear" w:color="auto" w:fill="auto"/>
            <w:noWrap/>
            <w:vAlign w:val="bottom"/>
            <w:hideMark/>
          </w:tcPr>
          <w:p w14:paraId="03D0CF8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5,000,000</w:t>
            </w:r>
          </w:p>
        </w:tc>
      </w:tr>
      <w:tr w:rsidR="00A00C97" w:rsidRPr="009E5255" w14:paraId="41AA1B47" w14:textId="77777777" w:rsidTr="00622C17">
        <w:trPr>
          <w:trHeight w:val="20"/>
        </w:trPr>
        <w:tc>
          <w:tcPr>
            <w:tcW w:w="1921" w:type="dxa"/>
            <w:shd w:val="clear" w:color="auto" w:fill="auto"/>
            <w:noWrap/>
            <w:vAlign w:val="bottom"/>
            <w:hideMark/>
          </w:tcPr>
          <w:p w14:paraId="7FE67F14" w14:textId="12BD1DC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otemustine </w:t>
            </w:r>
          </w:p>
        </w:tc>
        <w:tc>
          <w:tcPr>
            <w:tcW w:w="1322" w:type="dxa"/>
            <w:shd w:val="clear" w:color="auto" w:fill="auto"/>
            <w:noWrap/>
            <w:vAlign w:val="bottom"/>
            <w:hideMark/>
          </w:tcPr>
          <w:p w14:paraId="48A61BE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477</w:t>
            </w:r>
          </w:p>
        </w:tc>
        <w:tc>
          <w:tcPr>
            <w:tcW w:w="1323" w:type="dxa"/>
            <w:shd w:val="clear" w:color="auto" w:fill="auto"/>
            <w:noWrap/>
            <w:vAlign w:val="bottom"/>
            <w:hideMark/>
          </w:tcPr>
          <w:p w14:paraId="278832B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262</w:t>
            </w:r>
          </w:p>
        </w:tc>
        <w:tc>
          <w:tcPr>
            <w:tcW w:w="1323" w:type="dxa"/>
            <w:shd w:val="clear" w:color="auto" w:fill="auto"/>
            <w:noWrap/>
            <w:vAlign w:val="bottom"/>
            <w:hideMark/>
          </w:tcPr>
          <w:p w14:paraId="2F0EAE9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12</w:t>
            </w:r>
          </w:p>
        </w:tc>
        <w:tc>
          <w:tcPr>
            <w:tcW w:w="1323" w:type="dxa"/>
            <w:shd w:val="clear" w:color="auto" w:fill="auto"/>
            <w:noWrap/>
            <w:vAlign w:val="bottom"/>
            <w:hideMark/>
          </w:tcPr>
          <w:p w14:paraId="614C7F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12</w:t>
            </w:r>
          </w:p>
        </w:tc>
        <w:tc>
          <w:tcPr>
            <w:tcW w:w="1323" w:type="dxa"/>
            <w:shd w:val="clear" w:color="auto" w:fill="auto"/>
            <w:noWrap/>
            <w:vAlign w:val="bottom"/>
            <w:hideMark/>
          </w:tcPr>
          <w:p w14:paraId="4ED702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03</w:t>
            </w:r>
          </w:p>
        </w:tc>
        <w:tc>
          <w:tcPr>
            <w:tcW w:w="1476" w:type="dxa"/>
            <w:shd w:val="clear" w:color="auto" w:fill="auto"/>
            <w:noWrap/>
            <w:vAlign w:val="bottom"/>
            <w:hideMark/>
          </w:tcPr>
          <w:p w14:paraId="2983D5B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566</w:t>
            </w:r>
          </w:p>
        </w:tc>
      </w:tr>
      <w:tr w:rsidR="00A00C97" w:rsidRPr="009E5255" w14:paraId="72D37AED" w14:textId="77777777" w:rsidTr="00622C17">
        <w:trPr>
          <w:trHeight w:val="20"/>
        </w:trPr>
        <w:tc>
          <w:tcPr>
            <w:tcW w:w="1921" w:type="dxa"/>
            <w:shd w:val="clear" w:color="auto" w:fill="auto"/>
            <w:noWrap/>
            <w:vAlign w:val="bottom"/>
            <w:hideMark/>
          </w:tcPr>
          <w:p w14:paraId="35E5582C" w14:textId="7C2B804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Gemcitabine </w:t>
            </w:r>
          </w:p>
        </w:tc>
        <w:tc>
          <w:tcPr>
            <w:tcW w:w="1322" w:type="dxa"/>
            <w:shd w:val="clear" w:color="auto" w:fill="auto"/>
            <w:noWrap/>
            <w:vAlign w:val="bottom"/>
            <w:hideMark/>
          </w:tcPr>
          <w:p w14:paraId="3A74609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100,000</w:t>
            </w:r>
          </w:p>
        </w:tc>
        <w:tc>
          <w:tcPr>
            <w:tcW w:w="1323" w:type="dxa"/>
            <w:shd w:val="clear" w:color="auto" w:fill="auto"/>
            <w:noWrap/>
            <w:vAlign w:val="bottom"/>
            <w:hideMark/>
          </w:tcPr>
          <w:p w14:paraId="1DAB05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900,000</w:t>
            </w:r>
          </w:p>
        </w:tc>
        <w:tc>
          <w:tcPr>
            <w:tcW w:w="1323" w:type="dxa"/>
            <w:shd w:val="clear" w:color="auto" w:fill="auto"/>
            <w:noWrap/>
            <w:vAlign w:val="bottom"/>
            <w:hideMark/>
          </w:tcPr>
          <w:p w14:paraId="44F489F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500,000</w:t>
            </w:r>
          </w:p>
        </w:tc>
        <w:tc>
          <w:tcPr>
            <w:tcW w:w="1323" w:type="dxa"/>
            <w:shd w:val="clear" w:color="auto" w:fill="auto"/>
            <w:noWrap/>
            <w:vAlign w:val="bottom"/>
            <w:hideMark/>
          </w:tcPr>
          <w:p w14:paraId="745E9B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400,000</w:t>
            </w:r>
          </w:p>
        </w:tc>
        <w:tc>
          <w:tcPr>
            <w:tcW w:w="1323" w:type="dxa"/>
            <w:shd w:val="clear" w:color="auto" w:fill="auto"/>
            <w:noWrap/>
            <w:vAlign w:val="bottom"/>
            <w:hideMark/>
          </w:tcPr>
          <w:p w14:paraId="6C8B1E9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200,000</w:t>
            </w:r>
          </w:p>
        </w:tc>
        <w:tc>
          <w:tcPr>
            <w:tcW w:w="1476" w:type="dxa"/>
            <w:shd w:val="clear" w:color="auto" w:fill="auto"/>
            <w:noWrap/>
            <w:vAlign w:val="bottom"/>
            <w:hideMark/>
          </w:tcPr>
          <w:p w14:paraId="3020BB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1,000,000</w:t>
            </w:r>
          </w:p>
        </w:tc>
      </w:tr>
      <w:tr w:rsidR="00A00C97" w:rsidRPr="009E5255" w14:paraId="41DD1A88" w14:textId="77777777" w:rsidTr="00622C17">
        <w:trPr>
          <w:trHeight w:val="20"/>
        </w:trPr>
        <w:tc>
          <w:tcPr>
            <w:tcW w:w="1921" w:type="dxa"/>
            <w:shd w:val="clear" w:color="auto" w:fill="auto"/>
            <w:noWrap/>
            <w:vAlign w:val="bottom"/>
            <w:hideMark/>
          </w:tcPr>
          <w:p w14:paraId="361FC30B" w14:textId="2BE4233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darubicin </w:t>
            </w:r>
          </w:p>
        </w:tc>
        <w:tc>
          <w:tcPr>
            <w:tcW w:w="1322" w:type="dxa"/>
            <w:shd w:val="clear" w:color="auto" w:fill="auto"/>
            <w:noWrap/>
            <w:vAlign w:val="bottom"/>
            <w:hideMark/>
          </w:tcPr>
          <w:p w14:paraId="7B8A5B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445</w:t>
            </w:r>
          </w:p>
        </w:tc>
        <w:tc>
          <w:tcPr>
            <w:tcW w:w="1323" w:type="dxa"/>
            <w:shd w:val="clear" w:color="auto" w:fill="auto"/>
            <w:noWrap/>
            <w:vAlign w:val="bottom"/>
            <w:hideMark/>
          </w:tcPr>
          <w:p w14:paraId="05D31A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008</w:t>
            </w:r>
          </w:p>
        </w:tc>
        <w:tc>
          <w:tcPr>
            <w:tcW w:w="1323" w:type="dxa"/>
            <w:shd w:val="clear" w:color="auto" w:fill="auto"/>
            <w:noWrap/>
            <w:vAlign w:val="bottom"/>
            <w:hideMark/>
          </w:tcPr>
          <w:p w14:paraId="0E9FE2E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002</w:t>
            </w:r>
          </w:p>
        </w:tc>
        <w:tc>
          <w:tcPr>
            <w:tcW w:w="1323" w:type="dxa"/>
            <w:shd w:val="clear" w:color="auto" w:fill="auto"/>
            <w:noWrap/>
            <w:vAlign w:val="bottom"/>
            <w:hideMark/>
          </w:tcPr>
          <w:p w14:paraId="26D168E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395</w:t>
            </w:r>
          </w:p>
        </w:tc>
        <w:tc>
          <w:tcPr>
            <w:tcW w:w="1323" w:type="dxa"/>
            <w:shd w:val="clear" w:color="auto" w:fill="auto"/>
            <w:noWrap/>
            <w:vAlign w:val="bottom"/>
            <w:hideMark/>
          </w:tcPr>
          <w:p w14:paraId="4AB13DD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20</w:t>
            </w:r>
          </w:p>
        </w:tc>
        <w:tc>
          <w:tcPr>
            <w:tcW w:w="1476" w:type="dxa"/>
            <w:shd w:val="clear" w:color="auto" w:fill="auto"/>
            <w:noWrap/>
            <w:vAlign w:val="bottom"/>
            <w:hideMark/>
          </w:tcPr>
          <w:p w14:paraId="0C9EC44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170</w:t>
            </w:r>
          </w:p>
        </w:tc>
      </w:tr>
      <w:tr w:rsidR="00A00C97" w:rsidRPr="009E5255" w14:paraId="2B11E045" w14:textId="77777777" w:rsidTr="00622C17">
        <w:trPr>
          <w:trHeight w:val="20"/>
        </w:trPr>
        <w:tc>
          <w:tcPr>
            <w:tcW w:w="1921" w:type="dxa"/>
            <w:shd w:val="clear" w:color="auto" w:fill="auto"/>
            <w:noWrap/>
            <w:vAlign w:val="bottom"/>
            <w:hideMark/>
          </w:tcPr>
          <w:p w14:paraId="5A4FB077" w14:textId="6A27DA8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fosfamide </w:t>
            </w:r>
          </w:p>
        </w:tc>
        <w:tc>
          <w:tcPr>
            <w:tcW w:w="1322" w:type="dxa"/>
            <w:shd w:val="clear" w:color="auto" w:fill="auto"/>
            <w:noWrap/>
            <w:vAlign w:val="bottom"/>
            <w:hideMark/>
          </w:tcPr>
          <w:p w14:paraId="3E31B5F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945,081</w:t>
            </w:r>
          </w:p>
        </w:tc>
        <w:tc>
          <w:tcPr>
            <w:tcW w:w="1323" w:type="dxa"/>
            <w:shd w:val="clear" w:color="auto" w:fill="auto"/>
            <w:noWrap/>
            <w:vAlign w:val="bottom"/>
            <w:hideMark/>
          </w:tcPr>
          <w:p w14:paraId="141FDFA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922,414</w:t>
            </w:r>
          </w:p>
        </w:tc>
        <w:tc>
          <w:tcPr>
            <w:tcW w:w="1323" w:type="dxa"/>
            <w:shd w:val="clear" w:color="auto" w:fill="auto"/>
            <w:noWrap/>
            <w:vAlign w:val="bottom"/>
            <w:hideMark/>
          </w:tcPr>
          <w:p w14:paraId="25D34E8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98,208</w:t>
            </w:r>
          </w:p>
        </w:tc>
        <w:tc>
          <w:tcPr>
            <w:tcW w:w="1323" w:type="dxa"/>
            <w:shd w:val="clear" w:color="auto" w:fill="auto"/>
            <w:noWrap/>
            <w:vAlign w:val="bottom"/>
            <w:hideMark/>
          </w:tcPr>
          <w:p w14:paraId="3679450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032,856</w:t>
            </w:r>
          </w:p>
        </w:tc>
        <w:tc>
          <w:tcPr>
            <w:tcW w:w="1323" w:type="dxa"/>
            <w:shd w:val="clear" w:color="auto" w:fill="auto"/>
            <w:noWrap/>
            <w:vAlign w:val="bottom"/>
            <w:hideMark/>
          </w:tcPr>
          <w:p w14:paraId="6558D94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36,400</w:t>
            </w:r>
          </w:p>
        </w:tc>
        <w:tc>
          <w:tcPr>
            <w:tcW w:w="1476" w:type="dxa"/>
            <w:shd w:val="clear" w:color="auto" w:fill="auto"/>
            <w:noWrap/>
            <w:vAlign w:val="bottom"/>
            <w:hideMark/>
          </w:tcPr>
          <w:p w14:paraId="1C956A0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000,000</w:t>
            </w:r>
          </w:p>
        </w:tc>
      </w:tr>
      <w:tr w:rsidR="00A00C97" w:rsidRPr="009E5255" w14:paraId="20BE5696" w14:textId="77777777" w:rsidTr="00622C17">
        <w:trPr>
          <w:trHeight w:val="20"/>
        </w:trPr>
        <w:tc>
          <w:tcPr>
            <w:tcW w:w="1921" w:type="dxa"/>
            <w:shd w:val="clear" w:color="auto" w:fill="auto"/>
            <w:noWrap/>
            <w:vAlign w:val="bottom"/>
            <w:hideMark/>
          </w:tcPr>
          <w:p w14:paraId="67D57A5A" w14:textId="15F68BC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not. Ozogamicin </w:t>
            </w:r>
          </w:p>
        </w:tc>
        <w:tc>
          <w:tcPr>
            <w:tcW w:w="1322" w:type="dxa"/>
            <w:shd w:val="clear" w:color="auto" w:fill="auto"/>
            <w:noWrap/>
            <w:vAlign w:val="bottom"/>
            <w:hideMark/>
          </w:tcPr>
          <w:p w14:paraId="03C3ACE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4CC19F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50C031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8DFBA0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w:t>
            </w:r>
          </w:p>
        </w:tc>
        <w:tc>
          <w:tcPr>
            <w:tcW w:w="1323" w:type="dxa"/>
            <w:shd w:val="clear" w:color="auto" w:fill="auto"/>
            <w:noWrap/>
            <w:vAlign w:val="bottom"/>
            <w:hideMark/>
          </w:tcPr>
          <w:p w14:paraId="19F0D0F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6</w:t>
            </w:r>
          </w:p>
        </w:tc>
        <w:tc>
          <w:tcPr>
            <w:tcW w:w="1476" w:type="dxa"/>
            <w:shd w:val="clear" w:color="auto" w:fill="auto"/>
            <w:noWrap/>
            <w:vAlign w:val="bottom"/>
            <w:hideMark/>
          </w:tcPr>
          <w:p w14:paraId="468CC0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9</w:t>
            </w:r>
          </w:p>
        </w:tc>
      </w:tr>
      <w:tr w:rsidR="00A00C97" w:rsidRPr="009E5255" w14:paraId="508D6ECA" w14:textId="77777777" w:rsidTr="00622C17">
        <w:trPr>
          <w:trHeight w:val="20"/>
        </w:trPr>
        <w:tc>
          <w:tcPr>
            <w:tcW w:w="1921" w:type="dxa"/>
            <w:shd w:val="clear" w:color="auto" w:fill="auto"/>
            <w:noWrap/>
            <w:vAlign w:val="bottom"/>
            <w:hideMark/>
          </w:tcPr>
          <w:p w14:paraId="410C752F" w14:textId="2E5D80B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pilimumab </w:t>
            </w:r>
          </w:p>
        </w:tc>
        <w:tc>
          <w:tcPr>
            <w:tcW w:w="1322" w:type="dxa"/>
            <w:shd w:val="clear" w:color="auto" w:fill="auto"/>
            <w:noWrap/>
            <w:vAlign w:val="bottom"/>
            <w:hideMark/>
          </w:tcPr>
          <w:p w14:paraId="15F86AD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877</w:t>
            </w:r>
          </w:p>
        </w:tc>
        <w:tc>
          <w:tcPr>
            <w:tcW w:w="1323" w:type="dxa"/>
            <w:shd w:val="clear" w:color="auto" w:fill="auto"/>
            <w:noWrap/>
            <w:vAlign w:val="bottom"/>
            <w:hideMark/>
          </w:tcPr>
          <w:p w14:paraId="76284B2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5,602</w:t>
            </w:r>
          </w:p>
        </w:tc>
        <w:tc>
          <w:tcPr>
            <w:tcW w:w="1323" w:type="dxa"/>
            <w:shd w:val="clear" w:color="auto" w:fill="auto"/>
            <w:noWrap/>
            <w:vAlign w:val="bottom"/>
            <w:hideMark/>
          </w:tcPr>
          <w:p w14:paraId="02D7A06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5,537</w:t>
            </w:r>
          </w:p>
        </w:tc>
        <w:tc>
          <w:tcPr>
            <w:tcW w:w="1323" w:type="dxa"/>
            <w:shd w:val="clear" w:color="auto" w:fill="auto"/>
            <w:noWrap/>
            <w:vAlign w:val="bottom"/>
            <w:hideMark/>
          </w:tcPr>
          <w:p w14:paraId="2530B6A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1,070</w:t>
            </w:r>
          </w:p>
        </w:tc>
        <w:tc>
          <w:tcPr>
            <w:tcW w:w="1323" w:type="dxa"/>
            <w:shd w:val="clear" w:color="auto" w:fill="auto"/>
            <w:noWrap/>
            <w:vAlign w:val="bottom"/>
            <w:hideMark/>
          </w:tcPr>
          <w:p w14:paraId="58DB0E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2,491</w:t>
            </w:r>
          </w:p>
        </w:tc>
        <w:tc>
          <w:tcPr>
            <w:tcW w:w="1476" w:type="dxa"/>
            <w:shd w:val="clear" w:color="auto" w:fill="auto"/>
            <w:noWrap/>
            <w:vAlign w:val="bottom"/>
            <w:hideMark/>
          </w:tcPr>
          <w:p w14:paraId="66D9E75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97,577</w:t>
            </w:r>
          </w:p>
        </w:tc>
      </w:tr>
      <w:tr w:rsidR="00A00C97" w:rsidRPr="009E5255" w14:paraId="244811C1" w14:textId="77777777" w:rsidTr="00622C17">
        <w:trPr>
          <w:trHeight w:val="20"/>
        </w:trPr>
        <w:tc>
          <w:tcPr>
            <w:tcW w:w="1921" w:type="dxa"/>
            <w:shd w:val="clear" w:color="auto" w:fill="auto"/>
            <w:noWrap/>
            <w:vAlign w:val="bottom"/>
            <w:hideMark/>
          </w:tcPr>
          <w:p w14:paraId="5CE02854" w14:textId="541F355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rinotecan </w:t>
            </w:r>
          </w:p>
        </w:tc>
        <w:tc>
          <w:tcPr>
            <w:tcW w:w="1322" w:type="dxa"/>
            <w:shd w:val="clear" w:color="auto" w:fill="auto"/>
            <w:noWrap/>
            <w:vAlign w:val="bottom"/>
            <w:hideMark/>
          </w:tcPr>
          <w:p w14:paraId="1E77FC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38,497</w:t>
            </w:r>
          </w:p>
        </w:tc>
        <w:tc>
          <w:tcPr>
            <w:tcW w:w="1323" w:type="dxa"/>
            <w:shd w:val="clear" w:color="auto" w:fill="auto"/>
            <w:noWrap/>
            <w:vAlign w:val="bottom"/>
            <w:hideMark/>
          </w:tcPr>
          <w:p w14:paraId="7C1AC5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96,820</w:t>
            </w:r>
          </w:p>
        </w:tc>
        <w:tc>
          <w:tcPr>
            <w:tcW w:w="1323" w:type="dxa"/>
            <w:shd w:val="clear" w:color="auto" w:fill="auto"/>
            <w:noWrap/>
            <w:vAlign w:val="bottom"/>
            <w:hideMark/>
          </w:tcPr>
          <w:p w14:paraId="2A21116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46,510</w:t>
            </w:r>
          </w:p>
        </w:tc>
        <w:tc>
          <w:tcPr>
            <w:tcW w:w="1323" w:type="dxa"/>
            <w:shd w:val="clear" w:color="auto" w:fill="auto"/>
            <w:noWrap/>
            <w:vAlign w:val="bottom"/>
            <w:hideMark/>
          </w:tcPr>
          <w:p w14:paraId="51A618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20,471</w:t>
            </w:r>
          </w:p>
        </w:tc>
        <w:tc>
          <w:tcPr>
            <w:tcW w:w="1323" w:type="dxa"/>
            <w:shd w:val="clear" w:color="auto" w:fill="auto"/>
            <w:noWrap/>
            <w:vAlign w:val="bottom"/>
            <w:hideMark/>
          </w:tcPr>
          <w:p w14:paraId="6C02FBC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96,892</w:t>
            </w:r>
          </w:p>
        </w:tc>
        <w:tc>
          <w:tcPr>
            <w:tcW w:w="1476" w:type="dxa"/>
            <w:shd w:val="clear" w:color="auto" w:fill="auto"/>
            <w:noWrap/>
            <w:vAlign w:val="bottom"/>
            <w:hideMark/>
          </w:tcPr>
          <w:p w14:paraId="49823C1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400,000</w:t>
            </w:r>
          </w:p>
        </w:tc>
      </w:tr>
      <w:tr w:rsidR="00A00C97" w:rsidRPr="009E5255" w14:paraId="245F3C2A" w14:textId="77777777" w:rsidTr="00622C17">
        <w:trPr>
          <w:trHeight w:val="20"/>
        </w:trPr>
        <w:tc>
          <w:tcPr>
            <w:tcW w:w="1921" w:type="dxa"/>
            <w:shd w:val="clear" w:color="auto" w:fill="auto"/>
            <w:noWrap/>
            <w:vAlign w:val="bottom"/>
            <w:hideMark/>
          </w:tcPr>
          <w:p w14:paraId="7BDDD2F4" w14:textId="4C4DE3B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Methotrexate </w:t>
            </w:r>
          </w:p>
        </w:tc>
        <w:tc>
          <w:tcPr>
            <w:tcW w:w="1322" w:type="dxa"/>
            <w:shd w:val="clear" w:color="auto" w:fill="auto"/>
            <w:noWrap/>
            <w:vAlign w:val="bottom"/>
            <w:hideMark/>
          </w:tcPr>
          <w:p w14:paraId="07F2E38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86,263</w:t>
            </w:r>
          </w:p>
        </w:tc>
        <w:tc>
          <w:tcPr>
            <w:tcW w:w="1323" w:type="dxa"/>
            <w:shd w:val="clear" w:color="auto" w:fill="auto"/>
            <w:noWrap/>
            <w:vAlign w:val="bottom"/>
            <w:hideMark/>
          </w:tcPr>
          <w:p w14:paraId="0C0FD33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595,027</w:t>
            </w:r>
          </w:p>
        </w:tc>
        <w:tc>
          <w:tcPr>
            <w:tcW w:w="1323" w:type="dxa"/>
            <w:shd w:val="clear" w:color="auto" w:fill="auto"/>
            <w:noWrap/>
            <w:vAlign w:val="bottom"/>
            <w:hideMark/>
          </w:tcPr>
          <w:p w14:paraId="5626B3A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906,434</w:t>
            </w:r>
          </w:p>
        </w:tc>
        <w:tc>
          <w:tcPr>
            <w:tcW w:w="1323" w:type="dxa"/>
            <w:shd w:val="clear" w:color="auto" w:fill="auto"/>
            <w:noWrap/>
            <w:vAlign w:val="bottom"/>
            <w:hideMark/>
          </w:tcPr>
          <w:p w14:paraId="25C7033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800,000</w:t>
            </w:r>
          </w:p>
        </w:tc>
        <w:tc>
          <w:tcPr>
            <w:tcW w:w="1323" w:type="dxa"/>
            <w:shd w:val="clear" w:color="auto" w:fill="auto"/>
            <w:noWrap/>
            <w:vAlign w:val="bottom"/>
            <w:hideMark/>
          </w:tcPr>
          <w:p w14:paraId="5ED3C80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300,000</w:t>
            </w:r>
          </w:p>
        </w:tc>
        <w:tc>
          <w:tcPr>
            <w:tcW w:w="1476" w:type="dxa"/>
            <w:shd w:val="clear" w:color="auto" w:fill="auto"/>
            <w:noWrap/>
            <w:vAlign w:val="bottom"/>
            <w:hideMark/>
          </w:tcPr>
          <w:p w14:paraId="7DAE57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300,000</w:t>
            </w:r>
          </w:p>
        </w:tc>
      </w:tr>
      <w:tr w:rsidR="00A00C97" w:rsidRPr="009E5255" w14:paraId="5BC32014" w14:textId="77777777" w:rsidTr="00622C17">
        <w:trPr>
          <w:trHeight w:val="20"/>
        </w:trPr>
        <w:tc>
          <w:tcPr>
            <w:tcW w:w="1921" w:type="dxa"/>
            <w:shd w:val="clear" w:color="auto" w:fill="auto"/>
            <w:noWrap/>
            <w:vAlign w:val="bottom"/>
            <w:hideMark/>
          </w:tcPr>
          <w:p w14:paraId="7493E482" w14:textId="63256AD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Nivolumab </w:t>
            </w:r>
          </w:p>
        </w:tc>
        <w:tc>
          <w:tcPr>
            <w:tcW w:w="1322" w:type="dxa"/>
            <w:shd w:val="clear" w:color="auto" w:fill="auto"/>
            <w:noWrap/>
            <w:vAlign w:val="bottom"/>
            <w:hideMark/>
          </w:tcPr>
          <w:p w14:paraId="68B233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773</w:t>
            </w:r>
          </w:p>
        </w:tc>
        <w:tc>
          <w:tcPr>
            <w:tcW w:w="1323" w:type="dxa"/>
            <w:shd w:val="clear" w:color="auto" w:fill="auto"/>
            <w:noWrap/>
            <w:vAlign w:val="bottom"/>
            <w:hideMark/>
          </w:tcPr>
          <w:p w14:paraId="176DD10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97,180</w:t>
            </w:r>
          </w:p>
        </w:tc>
        <w:tc>
          <w:tcPr>
            <w:tcW w:w="1323" w:type="dxa"/>
            <w:shd w:val="clear" w:color="auto" w:fill="auto"/>
            <w:noWrap/>
            <w:vAlign w:val="bottom"/>
            <w:hideMark/>
          </w:tcPr>
          <w:p w14:paraId="6AF896C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77,067</w:t>
            </w:r>
          </w:p>
        </w:tc>
        <w:tc>
          <w:tcPr>
            <w:tcW w:w="1323" w:type="dxa"/>
            <w:shd w:val="clear" w:color="auto" w:fill="auto"/>
            <w:noWrap/>
            <w:vAlign w:val="bottom"/>
            <w:hideMark/>
          </w:tcPr>
          <w:p w14:paraId="5DBCB0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77,046</w:t>
            </w:r>
          </w:p>
        </w:tc>
        <w:tc>
          <w:tcPr>
            <w:tcW w:w="1323" w:type="dxa"/>
            <w:shd w:val="clear" w:color="auto" w:fill="auto"/>
            <w:noWrap/>
            <w:vAlign w:val="bottom"/>
            <w:hideMark/>
          </w:tcPr>
          <w:p w14:paraId="2ADB3D5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92,509</w:t>
            </w:r>
          </w:p>
        </w:tc>
        <w:tc>
          <w:tcPr>
            <w:tcW w:w="1476" w:type="dxa"/>
            <w:shd w:val="clear" w:color="auto" w:fill="auto"/>
            <w:noWrap/>
            <w:vAlign w:val="bottom"/>
            <w:hideMark/>
          </w:tcPr>
          <w:p w14:paraId="37CD585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600,000</w:t>
            </w:r>
          </w:p>
        </w:tc>
      </w:tr>
      <w:tr w:rsidR="00A00C97" w:rsidRPr="009E5255" w14:paraId="2E5409B7" w14:textId="77777777" w:rsidTr="00622C17">
        <w:trPr>
          <w:trHeight w:val="20"/>
        </w:trPr>
        <w:tc>
          <w:tcPr>
            <w:tcW w:w="1921" w:type="dxa"/>
            <w:shd w:val="clear" w:color="auto" w:fill="auto"/>
            <w:noWrap/>
            <w:vAlign w:val="bottom"/>
            <w:hideMark/>
          </w:tcPr>
          <w:p w14:paraId="67B27F9F" w14:textId="2D7FF2D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binutuzumab </w:t>
            </w:r>
          </w:p>
        </w:tc>
        <w:tc>
          <w:tcPr>
            <w:tcW w:w="1322" w:type="dxa"/>
            <w:shd w:val="clear" w:color="auto" w:fill="auto"/>
            <w:noWrap/>
            <w:vAlign w:val="bottom"/>
            <w:hideMark/>
          </w:tcPr>
          <w:p w14:paraId="45D6E73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4,200</w:t>
            </w:r>
          </w:p>
        </w:tc>
        <w:tc>
          <w:tcPr>
            <w:tcW w:w="1323" w:type="dxa"/>
            <w:shd w:val="clear" w:color="auto" w:fill="auto"/>
            <w:noWrap/>
            <w:vAlign w:val="bottom"/>
            <w:hideMark/>
          </w:tcPr>
          <w:p w14:paraId="60718E8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6,900</w:t>
            </w:r>
          </w:p>
        </w:tc>
        <w:tc>
          <w:tcPr>
            <w:tcW w:w="1323" w:type="dxa"/>
            <w:shd w:val="clear" w:color="auto" w:fill="auto"/>
            <w:noWrap/>
            <w:vAlign w:val="bottom"/>
            <w:hideMark/>
          </w:tcPr>
          <w:p w14:paraId="7F76F2C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8,000</w:t>
            </w:r>
          </w:p>
        </w:tc>
        <w:tc>
          <w:tcPr>
            <w:tcW w:w="1323" w:type="dxa"/>
            <w:shd w:val="clear" w:color="auto" w:fill="auto"/>
            <w:noWrap/>
            <w:vAlign w:val="bottom"/>
            <w:hideMark/>
          </w:tcPr>
          <w:p w14:paraId="114C3BD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31,700</w:t>
            </w:r>
          </w:p>
        </w:tc>
        <w:tc>
          <w:tcPr>
            <w:tcW w:w="1323" w:type="dxa"/>
            <w:shd w:val="clear" w:color="auto" w:fill="auto"/>
            <w:noWrap/>
            <w:vAlign w:val="bottom"/>
            <w:hideMark/>
          </w:tcPr>
          <w:p w14:paraId="34A0A4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23,400</w:t>
            </w:r>
          </w:p>
        </w:tc>
        <w:tc>
          <w:tcPr>
            <w:tcW w:w="1476" w:type="dxa"/>
            <w:shd w:val="clear" w:color="auto" w:fill="auto"/>
            <w:noWrap/>
            <w:vAlign w:val="bottom"/>
            <w:hideMark/>
          </w:tcPr>
          <w:p w14:paraId="11C0D91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54,200</w:t>
            </w:r>
          </w:p>
        </w:tc>
      </w:tr>
      <w:tr w:rsidR="00A00C97" w:rsidRPr="009E5255" w14:paraId="046C9AF9" w14:textId="77777777" w:rsidTr="00622C17">
        <w:trPr>
          <w:trHeight w:val="20"/>
        </w:trPr>
        <w:tc>
          <w:tcPr>
            <w:tcW w:w="1921" w:type="dxa"/>
            <w:shd w:val="clear" w:color="auto" w:fill="auto"/>
            <w:noWrap/>
            <w:vAlign w:val="bottom"/>
            <w:hideMark/>
          </w:tcPr>
          <w:p w14:paraId="69056F38" w14:textId="209452A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xaliplatin </w:t>
            </w:r>
          </w:p>
        </w:tc>
        <w:tc>
          <w:tcPr>
            <w:tcW w:w="1322" w:type="dxa"/>
            <w:shd w:val="clear" w:color="auto" w:fill="auto"/>
            <w:noWrap/>
            <w:vAlign w:val="bottom"/>
            <w:hideMark/>
          </w:tcPr>
          <w:p w14:paraId="1088AA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97,007</w:t>
            </w:r>
          </w:p>
        </w:tc>
        <w:tc>
          <w:tcPr>
            <w:tcW w:w="1323" w:type="dxa"/>
            <w:shd w:val="clear" w:color="auto" w:fill="auto"/>
            <w:noWrap/>
            <w:vAlign w:val="bottom"/>
            <w:hideMark/>
          </w:tcPr>
          <w:p w14:paraId="66135D4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43,726</w:t>
            </w:r>
          </w:p>
        </w:tc>
        <w:tc>
          <w:tcPr>
            <w:tcW w:w="1323" w:type="dxa"/>
            <w:shd w:val="clear" w:color="auto" w:fill="auto"/>
            <w:noWrap/>
            <w:vAlign w:val="bottom"/>
            <w:hideMark/>
          </w:tcPr>
          <w:p w14:paraId="0FED882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11,712</w:t>
            </w:r>
          </w:p>
        </w:tc>
        <w:tc>
          <w:tcPr>
            <w:tcW w:w="1323" w:type="dxa"/>
            <w:shd w:val="clear" w:color="auto" w:fill="auto"/>
            <w:noWrap/>
            <w:vAlign w:val="bottom"/>
            <w:hideMark/>
          </w:tcPr>
          <w:p w14:paraId="268D8F4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28,444</w:t>
            </w:r>
          </w:p>
        </w:tc>
        <w:tc>
          <w:tcPr>
            <w:tcW w:w="1323" w:type="dxa"/>
            <w:shd w:val="clear" w:color="auto" w:fill="auto"/>
            <w:noWrap/>
            <w:vAlign w:val="bottom"/>
            <w:hideMark/>
          </w:tcPr>
          <w:p w14:paraId="1FBE26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49,126</w:t>
            </w:r>
          </w:p>
        </w:tc>
        <w:tc>
          <w:tcPr>
            <w:tcW w:w="1476" w:type="dxa"/>
            <w:shd w:val="clear" w:color="auto" w:fill="auto"/>
            <w:noWrap/>
            <w:vAlign w:val="bottom"/>
            <w:hideMark/>
          </w:tcPr>
          <w:p w14:paraId="5CC4C95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200,000</w:t>
            </w:r>
          </w:p>
        </w:tc>
      </w:tr>
      <w:tr w:rsidR="00A00C97" w:rsidRPr="009E5255" w14:paraId="5E5787D9" w14:textId="77777777" w:rsidTr="00622C17">
        <w:trPr>
          <w:trHeight w:val="20"/>
        </w:trPr>
        <w:tc>
          <w:tcPr>
            <w:tcW w:w="1921" w:type="dxa"/>
            <w:shd w:val="clear" w:color="auto" w:fill="auto"/>
            <w:noWrap/>
            <w:vAlign w:val="bottom"/>
            <w:hideMark/>
          </w:tcPr>
          <w:p w14:paraId="5581F4CF" w14:textId="75330EF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clitaxel </w:t>
            </w:r>
          </w:p>
        </w:tc>
        <w:tc>
          <w:tcPr>
            <w:tcW w:w="1322" w:type="dxa"/>
            <w:shd w:val="clear" w:color="auto" w:fill="auto"/>
            <w:noWrap/>
            <w:vAlign w:val="bottom"/>
            <w:hideMark/>
          </w:tcPr>
          <w:p w14:paraId="7599856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80,067</w:t>
            </w:r>
          </w:p>
        </w:tc>
        <w:tc>
          <w:tcPr>
            <w:tcW w:w="1323" w:type="dxa"/>
            <w:shd w:val="clear" w:color="auto" w:fill="auto"/>
            <w:noWrap/>
            <w:vAlign w:val="bottom"/>
            <w:hideMark/>
          </w:tcPr>
          <w:p w14:paraId="1DA0E42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15,056</w:t>
            </w:r>
          </w:p>
        </w:tc>
        <w:tc>
          <w:tcPr>
            <w:tcW w:w="1323" w:type="dxa"/>
            <w:shd w:val="clear" w:color="auto" w:fill="auto"/>
            <w:noWrap/>
            <w:vAlign w:val="bottom"/>
            <w:hideMark/>
          </w:tcPr>
          <w:p w14:paraId="405E0E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16,550</w:t>
            </w:r>
          </w:p>
        </w:tc>
        <w:tc>
          <w:tcPr>
            <w:tcW w:w="1323" w:type="dxa"/>
            <w:shd w:val="clear" w:color="auto" w:fill="auto"/>
            <w:noWrap/>
            <w:vAlign w:val="bottom"/>
            <w:hideMark/>
          </w:tcPr>
          <w:p w14:paraId="735A610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29,964</w:t>
            </w:r>
          </w:p>
        </w:tc>
        <w:tc>
          <w:tcPr>
            <w:tcW w:w="1323" w:type="dxa"/>
            <w:shd w:val="clear" w:color="auto" w:fill="auto"/>
            <w:noWrap/>
            <w:vAlign w:val="bottom"/>
            <w:hideMark/>
          </w:tcPr>
          <w:p w14:paraId="6D490F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81,523</w:t>
            </w:r>
          </w:p>
        </w:tc>
        <w:tc>
          <w:tcPr>
            <w:tcW w:w="1476" w:type="dxa"/>
            <w:shd w:val="clear" w:color="auto" w:fill="auto"/>
            <w:noWrap/>
            <w:vAlign w:val="bottom"/>
            <w:hideMark/>
          </w:tcPr>
          <w:p w14:paraId="26E29AC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000,000</w:t>
            </w:r>
          </w:p>
        </w:tc>
      </w:tr>
      <w:tr w:rsidR="00A00C97" w:rsidRPr="009E5255" w14:paraId="30935AF3" w14:textId="77777777" w:rsidTr="00622C17">
        <w:trPr>
          <w:trHeight w:val="20"/>
        </w:trPr>
        <w:tc>
          <w:tcPr>
            <w:tcW w:w="1921" w:type="dxa"/>
            <w:shd w:val="clear" w:color="auto" w:fill="auto"/>
            <w:noWrap/>
            <w:vAlign w:val="bottom"/>
            <w:hideMark/>
          </w:tcPr>
          <w:p w14:paraId="5F037057" w14:textId="42D19B6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nitumumab </w:t>
            </w:r>
          </w:p>
        </w:tc>
        <w:tc>
          <w:tcPr>
            <w:tcW w:w="1322" w:type="dxa"/>
            <w:shd w:val="clear" w:color="auto" w:fill="auto"/>
            <w:noWrap/>
            <w:vAlign w:val="bottom"/>
            <w:hideMark/>
          </w:tcPr>
          <w:p w14:paraId="21F991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8,093</w:t>
            </w:r>
          </w:p>
        </w:tc>
        <w:tc>
          <w:tcPr>
            <w:tcW w:w="1323" w:type="dxa"/>
            <w:shd w:val="clear" w:color="auto" w:fill="auto"/>
            <w:noWrap/>
            <w:vAlign w:val="bottom"/>
            <w:hideMark/>
          </w:tcPr>
          <w:p w14:paraId="7E55513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7,171</w:t>
            </w:r>
          </w:p>
        </w:tc>
        <w:tc>
          <w:tcPr>
            <w:tcW w:w="1323" w:type="dxa"/>
            <w:shd w:val="clear" w:color="auto" w:fill="auto"/>
            <w:noWrap/>
            <w:vAlign w:val="bottom"/>
            <w:hideMark/>
          </w:tcPr>
          <w:p w14:paraId="2A188E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3,115</w:t>
            </w:r>
          </w:p>
        </w:tc>
        <w:tc>
          <w:tcPr>
            <w:tcW w:w="1323" w:type="dxa"/>
            <w:shd w:val="clear" w:color="auto" w:fill="auto"/>
            <w:noWrap/>
            <w:vAlign w:val="bottom"/>
            <w:hideMark/>
          </w:tcPr>
          <w:p w14:paraId="0B0CA80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2,810</w:t>
            </w:r>
          </w:p>
        </w:tc>
        <w:tc>
          <w:tcPr>
            <w:tcW w:w="1323" w:type="dxa"/>
            <w:shd w:val="clear" w:color="auto" w:fill="auto"/>
            <w:noWrap/>
            <w:vAlign w:val="bottom"/>
            <w:hideMark/>
          </w:tcPr>
          <w:p w14:paraId="7F973BC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60,648</w:t>
            </w:r>
          </w:p>
        </w:tc>
        <w:tc>
          <w:tcPr>
            <w:tcW w:w="1476" w:type="dxa"/>
            <w:shd w:val="clear" w:color="auto" w:fill="auto"/>
            <w:noWrap/>
            <w:vAlign w:val="bottom"/>
            <w:hideMark/>
          </w:tcPr>
          <w:p w14:paraId="67DD51A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01,837</w:t>
            </w:r>
          </w:p>
        </w:tc>
      </w:tr>
      <w:tr w:rsidR="00A00C97" w:rsidRPr="009E5255" w14:paraId="5494040B" w14:textId="77777777" w:rsidTr="00622C17">
        <w:trPr>
          <w:trHeight w:val="20"/>
        </w:trPr>
        <w:tc>
          <w:tcPr>
            <w:tcW w:w="1921" w:type="dxa"/>
            <w:shd w:val="clear" w:color="auto" w:fill="auto"/>
            <w:noWrap/>
            <w:vAlign w:val="bottom"/>
            <w:hideMark/>
          </w:tcPr>
          <w:p w14:paraId="2014F4D8" w14:textId="7E42B21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brolizumab </w:t>
            </w:r>
          </w:p>
        </w:tc>
        <w:tc>
          <w:tcPr>
            <w:tcW w:w="1322" w:type="dxa"/>
            <w:shd w:val="clear" w:color="auto" w:fill="auto"/>
            <w:noWrap/>
            <w:vAlign w:val="bottom"/>
            <w:hideMark/>
          </w:tcPr>
          <w:p w14:paraId="5F01D0C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07,871</w:t>
            </w:r>
          </w:p>
        </w:tc>
        <w:tc>
          <w:tcPr>
            <w:tcW w:w="1323" w:type="dxa"/>
            <w:shd w:val="clear" w:color="auto" w:fill="auto"/>
            <w:noWrap/>
            <w:vAlign w:val="bottom"/>
            <w:hideMark/>
          </w:tcPr>
          <w:p w14:paraId="63B2E84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98,083</w:t>
            </w:r>
          </w:p>
        </w:tc>
        <w:tc>
          <w:tcPr>
            <w:tcW w:w="1323" w:type="dxa"/>
            <w:shd w:val="clear" w:color="auto" w:fill="auto"/>
            <w:noWrap/>
            <w:vAlign w:val="bottom"/>
            <w:hideMark/>
          </w:tcPr>
          <w:p w14:paraId="618626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0,711</w:t>
            </w:r>
          </w:p>
        </w:tc>
        <w:tc>
          <w:tcPr>
            <w:tcW w:w="1323" w:type="dxa"/>
            <w:shd w:val="clear" w:color="auto" w:fill="auto"/>
            <w:noWrap/>
            <w:vAlign w:val="bottom"/>
            <w:hideMark/>
          </w:tcPr>
          <w:p w14:paraId="728901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13,682</w:t>
            </w:r>
          </w:p>
        </w:tc>
        <w:tc>
          <w:tcPr>
            <w:tcW w:w="1323" w:type="dxa"/>
            <w:shd w:val="clear" w:color="auto" w:fill="auto"/>
            <w:noWrap/>
            <w:vAlign w:val="bottom"/>
            <w:hideMark/>
          </w:tcPr>
          <w:p w14:paraId="0D1B655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99,717</w:t>
            </w:r>
          </w:p>
        </w:tc>
        <w:tc>
          <w:tcPr>
            <w:tcW w:w="1476" w:type="dxa"/>
            <w:shd w:val="clear" w:color="auto" w:fill="auto"/>
            <w:noWrap/>
            <w:vAlign w:val="bottom"/>
            <w:hideMark/>
          </w:tcPr>
          <w:p w14:paraId="6F0CAE9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490,064</w:t>
            </w:r>
          </w:p>
        </w:tc>
      </w:tr>
      <w:tr w:rsidR="00A00C97" w:rsidRPr="009E5255" w14:paraId="62C186BC" w14:textId="77777777" w:rsidTr="00622C17">
        <w:trPr>
          <w:trHeight w:val="20"/>
        </w:trPr>
        <w:tc>
          <w:tcPr>
            <w:tcW w:w="1921" w:type="dxa"/>
            <w:shd w:val="clear" w:color="auto" w:fill="auto"/>
            <w:noWrap/>
            <w:vAlign w:val="bottom"/>
            <w:hideMark/>
          </w:tcPr>
          <w:p w14:paraId="4D6C049E" w14:textId="5FB67AF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etrexed </w:t>
            </w:r>
          </w:p>
        </w:tc>
        <w:tc>
          <w:tcPr>
            <w:tcW w:w="1322" w:type="dxa"/>
            <w:shd w:val="clear" w:color="auto" w:fill="auto"/>
            <w:noWrap/>
            <w:vAlign w:val="bottom"/>
            <w:hideMark/>
          </w:tcPr>
          <w:p w14:paraId="43FA0D7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66,895</w:t>
            </w:r>
          </w:p>
        </w:tc>
        <w:tc>
          <w:tcPr>
            <w:tcW w:w="1323" w:type="dxa"/>
            <w:shd w:val="clear" w:color="auto" w:fill="auto"/>
            <w:noWrap/>
            <w:vAlign w:val="bottom"/>
            <w:hideMark/>
          </w:tcPr>
          <w:p w14:paraId="6AE2A5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35,669</w:t>
            </w:r>
          </w:p>
        </w:tc>
        <w:tc>
          <w:tcPr>
            <w:tcW w:w="1323" w:type="dxa"/>
            <w:shd w:val="clear" w:color="auto" w:fill="auto"/>
            <w:noWrap/>
            <w:vAlign w:val="bottom"/>
            <w:hideMark/>
          </w:tcPr>
          <w:p w14:paraId="13F05C3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83,848</w:t>
            </w:r>
          </w:p>
        </w:tc>
        <w:tc>
          <w:tcPr>
            <w:tcW w:w="1323" w:type="dxa"/>
            <w:shd w:val="clear" w:color="auto" w:fill="auto"/>
            <w:noWrap/>
            <w:vAlign w:val="bottom"/>
            <w:hideMark/>
          </w:tcPr>
          <w:p w14:paraId="070DED1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00,747</w:t>
            </w:r>
          </w:p>
        </w:tc>
        <w:tc>
          <w:tcPr>
            <w:tcW w:w="1323" w:type="dxa"/>
            <w:shd w:val="clear" w:color="auto" w:fill="auto"/>
            <w:noWrap/>
            <w:vAlign w:val="bottom"/>
            <w:hideMark/>
          </w:tcPr>
          <w:p w14:paraId="3C4C652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53,367</w:t>
            </w:r>
          </w:p>
        </w:tc>
        <w:tc>
          <w:tcPr>
            <w:tcW w:w="1476" w:type="dxa"/>
            <w:shd w:val="clear" w:color="auto" w:fill="auto"/>
            <w:noWrap/>
            <w:vAlign w:val="bottom"/>
            <w:hideMark/>
          </w:tcPr>
          <w:p w14:paraId="59D1DA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600,000</w:t>
            </w:r>
          </w:p>
        </w:tc>
      </w:tr>
      <w:tr w:rsidR="00A00C97" w:rsidRPr="009E5255" w14:paraId="2D6213BB" w14:textId="77777777" w:rsidTr="00622C17">
        <w:trPr>
          <w:trHeight w:val="20"/>
        </w:trPr>
        <w:tc>
          <w:tcPr>
            <w:tcW w:w="1921" w:type="dxa"/>
            <w:shd w:val="clear" w:color="auto" w:fill="auto"/>
            <w:noWrap/>
            <w:vAlign w:val="bottom"/>
            <w:hideMark/>
          </w:tcPr>
          <w:p w14:paraId="355AC0BA" w14:textId="769722B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rtuzumab </w:t>
            </w:r>
          </w:p>
        </w:tc>
        <w:tc>
          <w:tcPr>
            <w:tcW w:w="1322" w:type="dxa"/>
            <w:shd w:val="clear" w:color="auto" w:fill="auto"/>
            <w:noWrap/>
            <w:vAlign w:val="bottom"/>
            <w:hideMark/>
          </w:tcPr>
          <w:p w14:paraId="75A05E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3,715</w:t>
            </w:r>
          </w:p>
        </w:tc>
        <w:tc>
          <w:tcPr>
            <w:tcW w:w="1323" w:type="dxa"/>
            <w:shd w:val="clear" w:color="auto" w:fill="auto"/>
            <w:noWrap/>
            <w:vAlign w:val="bottom"/>
            <w:hideMark/>
          </w:tcPr>
          <w:p w14:paraId="245C50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33,104</w:t>
            </w:r>
          </w:p>
        </w:tc>
        <w:tc>
          <w:tcPr>
            <w:tcW w:w="1323" w:type="dxa"/>
            <w:shd w:val="clear" w:color="auto" w:fill="auto"/>
            <w:noWrap/>
            <w:vAlign w:val="bottom"/>
            <w:hideMark/>
          </w:tcPr>
          <w:p w14:paraId="049BBA6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59,380</w:t>
            </w:r>
          </w:p>
        </w:tc>
        <w:tc>
          <w:tcPr>
            <w:tcW w:w="1323" w:type="dxa"/>
            <w:shd w:val="clear" w:color="auto" w:fill="auto"/>
            <w:noWrap/>
            <w:vAlign w:val="bottom"/>
            <w:hideMark/>
          </w:tcPr>
          <w:p w14:paraId="654BAA2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40,060</w:t>
            </w:r>
          </w:p>
        </w:tc>
        <w:tc>
          <w:tcPr>
            <w:tcW w:w="1323" w:type="dxa"/>
            <w:shd w:val="clear" w:color="auto" w:fill="auto"/>
            <w:noWrap/>
            <w:vAlign w:val="bottom"/>
            <w:hideMark/>
          </w:tcPr>
          <w:p w14:paraId="22CABF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29,000</w:t>
            </w:r>
          </w:p>
        </w:tc>
        <w:tc>
          <w:tcPr>
            <w:tcW w:w="1476" w:type="dxa"/>
            <w:shd w:val="clear" w:color="auto" w:fill="auto"/>
            <w:noWrap/>
            <w:vAlign w:val="bottom"/>
            <w:hideMark/>
          </w:tcPr>
          <w:p w14:paraId="572479D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035,259</w:t>
            </w:r>
          </w:p>
        </w:tc>
      </w:tr>
      <w:tr w:rsidR="00A00C97" w:rsidRPr="009E5255" w14:paraId="58D9072A" w14:textId="77777777" w:rsidTr="00622C17">
        <w:trPr>
          <w:trHeight w:val="20"/>
        </w:trPr>
        <w:tc>
          <w:tcPr>
            <w:tcW w:w="1921" w:type="dxa"/>
            <w:shd w:val="clear" w:color="auto" w:fill="auto"/>
            <w:noWrap/>
            <w:vAlign w:val="bottom"/>
            <w:hideMark/>
          </w:tcPr>
          <w:p w14:paraId="269BA761" w14:textId="1F1C15B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ralatrexate </w:t>
            </w:r>
          </w:p>
        </w:tc>
        <w:tc>
          <w:tcPr>
            <w:tcW w:w="1322" w:type="dxa"/>
            <w:shd w:val="clear" w:color="auto" w:fill="auto"/>
            <w:noWrap/>
            <w:vAlign w:val="bottom"/>
            <w:hideMark/>
          </w:tcPr>
          <w:p w14:paraId="3C7101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65E7C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1CD888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917</w:t>
            </w:r>
          </w:p>
        </w:tc>
        <w:tc>
          <w:tcPr>
            <w:tcW w:w="1323" w:type="dxa"/>
            <w:shd w:val="clear" w:color="auto" w:fill="auto"/>
            <w:noWrap/>
            <w:vAlign w:val="bottom"/>
            <w:hideMark/>
          </w:tcPr>
          <w:p w14:paraId="44FAC0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912</w:t>
            </w:r>
          </w:p>
        </w:tc>
        <w:tc>
          <w:tcPr>
            <w:tcW w:w="1323" w:type="dxa"/>
            <w:shd w:val="clear" w:color="auto" w:fill="auto"/>
            <w:noWrap/>
            <w:vAlign w:val="bottom"/>
            <w:hideMark/>
          </w:tcPr>
          <w:p w14:paraId="62C0E08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410</w:t>
            </w:r>
          </w:p>
        </w:tc>
        <w:tc>
          <w:tcPr>
            <w:tcW w:w="1476" w:type="dxa"/>
            <w:shd w:val="clear" w:color="auto" w:fill="auto"/>
            <w:noWrap/>
            <w:vAlign w:val="bottom"/>
            <w:hideMark/>
          </w:tcPr>
          <w:p w14:paraId="1C71E7D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239</w:t>
            </w:r>
          </w:p>
        </w:tc>
      </w:tr>
      <w:tr w:rsidR="00A00C97" w:rsidRPr="009E5255" w14:paraId="7164178B" w14:textId="77777777" w:rsidTr="00622C17">
        <w:trPr>
          <w:trHeight w:val="20"/>
        </w:trPr>
        <w:tc>
          <w:tcPr>
            <w:tcW w:w="1921" w:type="dxa"/>
            <w:shd w:val="clear" w:color="auto" w:fill="auto"/>
            <w:noWrap/>
            <w:vAlign w:val="bottom"/>
            <w:hideMark/>
          </w:tcPr>
          <w:p w14:paraId="18F4B618" w14:textId="137A90F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altitrexed </w:t>
            </w:r>
          </w:p>
        </w:tc>
        <w:tc>
          <w:tcPr>
            <w:tcW w:w="1322" w:type="dxa"/>
            <w:shd w:val="clear" w:color="auto" w:fill="auto"/>
            <w:noWrap/>
            <w:vAlign w:val="bottom"/>
            <w:hideMark/>
          </w:tcPr>
          <w:p w14:paraId="7EFA76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13</w:t>
            </w:r>
          </w:p>
        </w:tc>
        <w:tc>
          <w:tcPr>
            <w:tcW w:w="1323" w:type="dxa"/>
            <w:shd w:val="clear" w:color="auto" w:fill="auto"/>
            <w:noWrap/>
            <w:vAlign w:val="bottom"/>
            <w:hideMark/>
          </w:tcPr>
          <w:p w14:paraId="699D5CC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68</w:t>
            </w:r>
          </w:p>
        </w:tc>
        <w:tc>
          <w:tcPr>
            <w:tcW w:w="1323" w:type="dxa"/>
            <w:shd w:val="clear" w:color="auto" w:fill="auto"/>
            <w:noWrap/>
            <w:vAlign w:val="bottom"/>
            <w:hideMark/>
          </w:tcPr>
          <w:p w14:paraId="54FC44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0</w:t>
            </w:r>
          </w:p>
        </w:tc>
        <w:tc>
          <w:tcPr>
            <w:tcW w:w="1323" w:type="dxa"/>
            <w:shd w:val="clear" w:color="auto" w:fill="auto"/>
            <w:noWrap/>
            <w:vAlign w:val="bottom"/>
            <w:hideMark/>
          </w:tcPr>
          <w:p w14:paraId="6CD84F7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5</w:t>
            </w:r>
          </w:p>
        </w:tc>
        <w:tc>
          <w:tcPr>
            <w:tcW w:w="1323" w:type="dxa"/>
            <w:shd w:val="clear" w:color="auto" w:fill="auto"/>
            <w:noWrap/>
            <w:vAlign w:val="bottom"/>
            <w:hideMark/>
          </w:tcPr>
          <w:p w14:paraId="416EAA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6</w:t>
            </w:r>
          </w:p>
        </w:tc>
        <w:tc>
          <w:tcPr>
            <w:tcW w:w="1476" w:type="dxa"/>
            <w:shd w:val="clear" w:color="auto" w:fill="auto"/>
            <w:noWrap/>
            <w:vAlign w:val="bottom"/>
            <w:hideMark/>
          </w:tcPr>
          <w:p w14:paraId="4D91E75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62</w:t>
            </w:r>
          </w:p>
        </w:tc>
      </w:tr>
      <w:tr w:rsidR="00A00C97" w:rsidRPr="009E5255" w14:paraId="0D8C61C7" w14:textId="77777777" w:rsidTr="00622C17">
        <w:trPr>
          <w:trHeight w:val="20"/>
        </w:trPr>
        <w:tc>
          <w:tcPr>
            <w:tcW w:w="1921" w:type="dxa"/>
            <w:shd w:val="clear" w:color="auto" w:fill="auto"/>
            <w:noWrap/>
            <w:vAlign w:val="bottom"/>
            <w:hideMark/>
          </w:tcPr>
          <w:p w14:paraId="27E818C6" w14:textId="6017E1A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ituximab </w:t>
            </w:r>
          </w:p>
        </w:tc>
        <w:tc>
          <w:tcPr>
            <w:tcW w:w="1322" w:type="dxa"/>
            <w:shd w:val="clear" w:color="auto" w:fill="auto"/>
            <w:noWrap/>
            <w:vAlign w:val="bottom"/>
            <w:hideMark/>
          </w:tcPr>
          <w:p w14:paraId="0E0B1F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300,000</w:t>
            </w:r>
          </w:p>
        </w:tc>
        <w:tc>
          <w:tcPr>
            <w:tcW w:w="1323" w:type="dxa"/>
            <w:shd w:val="clear" w:color="auto" w:fill="auto"/>
            <w:noWrap/>
            <w:vAlign w:val="bottom"/>
            <w:hideMark/>
          </w:tcPr>
          <w:p w14:paraId="5BBE74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100,000</w:t>
            </w:r>
          </w:p>
        </w:tc>
        <w:tc>
          <w:tcPr>
            <w:tcW w:w="1323" w:type="dxa"/>
            <w:shd w:val="clear" w:color="auto" w:fill="auto"/>
            <w:noWrap/>
            <w:vAlign w:val="bottom"/>
            <w:hideMark/>
          </w:tcPr>
          <w:p w14:paraId="34918DF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100,000</w:t>
            </w:r>
          </w:p>
        </w:tc>
        <w:tc>
          <w:tcPr>
            <w:tcW w:w="1323" w:type="dxa"/>
            <w:shd w:val="clear" w:color="auto" w:fill="auto"/>
            <w:noWrap/>
            <w:vAlign w:val="bottom"/>
            <w:hideMark/>
          </w:tcPr>
          <w:p w14:paraId="4EFF262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02,120</w:t>
            </w:r>
          </w:p>
        </w:tc>
        <w:tc>
          <w:tcPr>
            <w:tcW w:w="1323" w:type="dxa"/>
            <w:shd w:val="clear" w:color="auto" w:fill="auto"/>
            <w:noWrap/>
            <w:vAlign w:val="bottom"/>
            <w:hideMark/>
          </w:tcPr>
          <w:p w14:paraId="2D666F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100,000</w:t>
            </w:r>
          </w:p>
        </w:tc>
        <w:tc>
          <w:tcPr>
            <w:tcW w:w="1476" w:type="dxa"/>
            <w:shd w:val="clear" w:color="auto" w:fill="auto"/>
            <w:noWrap/>
            <w:vAlign w:val="bottom"/>
            <w:hideMark/>
          </w:tcPr>
          <w:p w14:paraId="4DD8B45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300,000</w:t>
            </w:r>
          </w:p>
        </w:tc>
      </w:tr>
      <w:tr w:rsidR="00A00C97" w:rsidRPr="009E5255" w14:paraId="32E33957" w14:textId="77777777" w:rsidTr="00622C17">
        <w:trPr>
          <w:trHeight w:val="20"/>
        </w:trPr>
        <w:tc>
          <w:tcPr>
            <w:tcW w:w="1921" w:type="dxa"/>
            <w:shd w:val="clear" w:color="auto" w:fill="auto"/>
            <w:noWrap/>
            <w:vAlign w:val="bottom"/>
            <w:hideMark/>
          </w:tcPr>
          <w:p w14:paraId="5D8FCAC9" w14:textId="0F392EB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opotecan </w:t>
            </w:r>
          </w:p>
        </w:tc>
        <w:tc>
          <w:tcPr>
            <w:tcW w:w="1322" w:type="dxa"/>
            <w:shd w:val="clear" w:color="auto" w:fill="auto"/>
            <w:noWrap/>
            <w:vAlign w:val="bottom"/>
            <w:hideMark/>
          </w:tcPr>
          <w:p w14:paraId="706363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8</w:t>
            </w:r>
          </w:p>
        </w:tc>
        <w:tc>
          <w:tcPr>
            <w:tcW w:w="1323" w:type="dxa"/>
            <w:shd w:val="clear" w:color="auto" w:fill="auto"/>
            <w:noWrap/>
            <w:vAlign w:val="bottom"/>
            <w:hideMark/>
          </w:tcPr>
          <w:p w14:paraId="2FE92CD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6</w:t>
            </w:r>
          </w:p>
        </w:tc>
        <w:tc>
          <w:tcPr>
            <w:tcW w:w="1323" w:type="dxa"/>
            <w:shd w:val="clear" w:color="auto" w:fill="auto"/>
            <w:noWrap/>
            <w:vAlign w:val="bottom"/>
            <w:hideMark/>
          </w:tcPr>
          <w:p w14:paraId="1F6A77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19</w:t>
            </w:r>
          </w:p>
        </w:tc>
        <w:tc>
          <w:tcPr>
            <w:tcW w:w="1323" w:type="dxa"/>
            <w:shd w:val="clear" w:color="auto" w:fill="auto"/>
            <w:noWrap/>
            <w:vAlign w:val="bottom"/>
            <w:hideMark/>
          </w:tcPr>
          <w:p w14:paraId="526999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75</w:t>
            </w:r>
          </w:p>
        </w:tc>
        <w:tc>
          <w:tcPr>
            <w:tcW w:w="1323" w:type="dxa"/>
            <w:shd w:val="clear" w:color="auto" w:fill="auto"/>
            <w:noWrap/>
            <w:vAlign w:val="bottom"/>
            <w:hideMark/>
          </w:tcPr>
          <w:p w14:paraId="381FE8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7</w:t>
            </w:r>
          </w:p>
        </w:tc>
        <w:tc>
          <w:tcPr>
            <w:tcW w:w="1476" w:type="dxa"/>
            <w:shd w:val="clear" w:color="auto" w:fill="auto"/>
            <w:noWrap/>
            <w:vAlign w:val="bottom"/>
            <w:hideMark/>
          </w:tcPr>
          <w:p w14:paraId="3B226E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85</w:t>
            </w:r>
          </w:p>
        </w:tc>
      </w:tr>
      <w:tr w:rsidR="00A00C97" w:rsidRPr="009E5255" w14:paraId="744899C3" w14:textId="77777777" w:rsidTr="00622C17">
        <w:trPr>
          <w:trHeight w:val="20"/>
        </w:trPr>
        <w:tc>
          <w:tcPr>
            <w:tcW w:w="1921" w:type="dxa"/>
            <w:shd w:val="clear" w:color="auto" w:fill="auto"/>
            <w:noWrap/>
            <w:vAlign w:val="bottom"/>
            <w:hideMark/>
          </w:tcPr>
          <w:p w14:paraId="521B86B0" w14:textId="1FC21B4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uzumab </w:t>
            </w:r>
          </w:p>
        </w:tc>
        <w:tc>
          <w:tcPr>
            <w:tcW w:w="1322" w:type="dxa"/>
            <w:shd w:val="clear" w:color="auto" w:fill="auto"/>
            <w:noWrap/>
            <w:vAlign w:val="bottom"/>
            <w:hideMark/>
          </w:tcPr>
          <w:p w14:paraId="050ADD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25,512</w:t>
            </w:r>
          </w:p>
        </w:tc>
        <w:tc>
          <w:tcPr>
            <w:tcW w:w="1323" w:type="dxa"/>
            <w:shd w:val="clear" w:color="auto" w:fill="auto"/>
            <w:noWrap/>
            <w:vAlign w:val="bottom"/>
            <w:hideMark/>
          </w:tcPr>
          <w:p w14:paraId="0CE960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388,266</w:t>
            </w:r>
          </w:p>
        </w:tc>
        <w:tc>
          <w:tcPr>
            <w:tcW w:w="1323" w:type="dxa"/>
            <w:shd w:val="clear" w:color="auto" w:fill="auto"/>
            <w:noWrap/>
            <w:vAlign w:val="bottom"/>
            <w:hideMark/>
          </w:tcPr>
          <w:p w14:paraId="702005C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385,175</w:t>
            </w:r>
          </w:p>
        </w:tc>
        <w:tc>
          <w:tcPr>
            <w:tcW w:w="1323" w:type="dxa"/>
            <w:shd w:val="clear" w:color="auto" w:fill="auto"/>
            <w:noWrap/>
            <w:vAlign w:val="bottom"/>
            <w:hideMark/>
          </w:tcPr>
          <w:p w14:paraId="178A3F5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67,030</w:t>
            </w:r>
          </w:p>
        </w:tc>
        <w:tc>
          <w:tcPr>
            <w:tcW w:w="1323" w:type="dxa"/>
            <w:shd w:val="clear" w:color="auto" w:fill="auto"/>
            <w:noWrap/>
            <w:vAlign w:val="bottom"/>
            <w:hideMark/>
          </w:tcPr>
          <w:p w14:paraId="2DABDDD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20,644</w:t>
            </w:r>
          </w:p>
        </w:tc>
        <w:tc>
          <w:tcPr>
            <w:tcW w:w="1476" w:type="dxa"/>
            <w:shd w:val="clear" w:color="auto" w:fill="auto"/>
            <w:noWrap/>
            <w:vAlign w:val="bottom"/>
            <w:hideMark/>
          </w:tcPr>
          <w:p w14:paraId="356B668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600,000</w:t>
            </w:r>
          </w:p>
        </w:tc>
      </w:tr>
      <w:tr w:rsidR="00A00C97" w:rsidRPr="009E5255" w14:paraId="1BF7B288" w14:textId="77777777" w:rsidTr="00622C17">
        <w:trPr>
          <w:trHeight w:val="20"/>
        </w:trPr>
        <w:tc>
          <w:tcPr>
            <w:tcW w:w="1921" w:type="dxa"/>
            <w:shd w:val="clear" w:color="auto" w:fill="auto"/>
            <w:noWrap/>
            <w:vAlign w:val="bottom"/>
            <w:hideMark/>
          </w:tcPr>
          <w:p w14:paraId="203FB671" w14:textId="749CD20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 Emtansine </w:t>
            </w:r>
          </w:p>
        </w:tc>
        <w:tc>
          <w:tcPr>
            <w:tcW w:w="1322" w:type="dxa"/>
            <w:shd w:val="clear" w:color="auto" w:fill="auto"/>
            <w:noWrap/>
            <w:vAlign w:val="bottom"/>
            <w:hideMark/>
          </w:tcPr>
          <w:p w14:paraId="4746D66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0,291</w:t>
            </w:r>
          </w:p>
        </w:tc>
        <w:tc>
          <w:tcPr>
            <w:tcW w:w="1323" w:type="dxa"/>
            <w:shd w:val="clear" w:color="auto" w:fill="auto"/>
            <w:noWrap/>
            <w:vAlign w:val="bottom"/>
            <w:hideMark/>
          </w:tcPr>
          <w:p w14:paraId="039C26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6,455</w:t>
            </w:r>
          </w:p>
        </w:tc>
        <w:tc>
          <w:tcPr>
            <w:tcW w:w="1323" w:type="dxa"/>
            <w:shd w:val="clear" w:color="auto" w:fill="auto"/>
            <w:noWrap/>
            <w:vAlign w:val="bottom"/>
            <w:hideMark/>
          </w:tcPr>
          <w:p w14:paraId="188F29F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7,984</w:t>
            </w:r>
          </w:p>
        </w:tc>
        <w:tc>
          <w:tcPr>
            <w:tcW w:w="1323" w:type="dxa"/>
            <w:shd w:val="clear" w:color="auto" w:fill="auto"/>
            <w:noWrap/>
            <w:vAlign w:val="bottom"/>
            <w:hideMark/>
          </w:tcPr>
          <w:p w14:paraId="4748F17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7,804</w:t>
            </w:r>
          </w:p>
        </w:tc>
        <w:tc>
          <w:tcPr>
            <w:tcW w:w="1323" w:type="dxa"/>
            <w:shd w:val="clear" w:color="auto" w:fill="auto"/>
            <w:noWrap/>
            <w:vAlign w:val="bottom"/>
            <w:hideMark/>
          </w:tcPr>
          <w:p w14:paraId="546375A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7,174</w:t>
            </w:r>
          </w:p>
        </w:tc>
        <w:tc>
          <w:tcPr>
            <w:tcW w:w="1476" w:type="dxa"/>
            <w:shd w:val="clear" w:color="auto" w:fill="auto"/>
            <w:noWrap/>
            <w:vAlign w:val="bottom"/>
            <w:hideMark/>
          </w:tcPr>
          <w:p w14:paraId="06A5A6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09,708</w:t>
            </w:r>
          </w:p>
        </w:tc>
      </w:tr>
      <w:tr w:rsidR="00A00C97" w:rsidRPr="009E5255" w14:paraId="2C545BF5" w14:textId="77777777" w:rsidTr="00622C17">
        <w:trPr>
          <w:trHeight w:val="20"/>
        </w:trPr>
        <w:tc>
          <w:tcPr>
            <w:tcW w:w="1921" w:type="dxa"/>
            <w:shd w:val="clear" w:color="auto" w:fill="auto"/>
            <w:noWrap/>
            <w:vAlign w:val="bottom"/>
            <w:hideMark/>
          </w:tcPr>
          <w:p w14:paraId="0888DF08" w14:textId="3F33081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blastine </w:t>
            </w:r>
          </w:p>
        </w:tc>
        <w:tc>
          <w:tcPr>
            <w:tcW w:w="1322" w:type="dxa"/>
            <w:shd w:val="clear" w:color="auto" w:fill="auto"/>
            <w:noWrap/>
            <w:vAlign w:val="bottom"/>
            <w:hideMark/>
          </w:tcPr>
          <w:p w14:paraId="05E0DE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008</w:t>
            </w:r>
          </w:p>
        </w:tc>
        <w:tc>
          <w:tcPr>
            <w:tcW w:w="1323" w:type="dxa"/>
            <w:shd w:val="clear" w:color="auto" w:fill="auto"/>
            <w:noWrap/>
            <w:vAlign w:val="bottom"/>
            <w:hideMark/>
          </w:tcPr>
          <w:p w14:paraId="1EBCB96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59</w:t>
            </w:r>
          </w:p>
        </w:tc>
        <w:tc>
          <w:tcPr>
            <w:tcW w:w="1323" w:type="dxa"/>
            <w:shd w:val="clear" w:color="auto" w:fill="auto"/>
            <w:noWrap/>
            <w:vAlign w:val="bottom"/>
            <w:hideMark/>
          </w:tcPr>
          <w:p w14:paraId="4921ED0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897</w:t>
            </w:r>
          </w:p>
        </w:tc>
        <w:tc>
          <w:tcPr>
            <w:tcW w:w="1323" w:type="dxa"/>
            <w:shd w:val="clear" w:color="auto" w:fill="auto"/>
            <w:noWrap/>
            <w:vAlign w:val="bottom"/>
            <w:hideMark/>
          </w:tcPr>
          <w:p w14:paraId="358DFC8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528</w:t>
            </w:r>
          </w:p>
        </w:tc>
        <w:tc>
          <w:tcPr>
            <w:tcW w:w="1323" w:type="dxa"/>
            <w:shd w:val="clear" w:color="auto" w:fill="auto"/>
            <w:noWrap/>
            <w:vAlign w:val="bottom"/>
            <w:hideMark/>
          </w:tcPr>
          <w:p w14:paraId="231CC31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705</w:t>
            </w:r>
          </w:p>
        </w:tc>
        <w:tc>
          <w:tcPr>
            <w:tcW w:w="1476" w:type="dxa"/>
            <w:shd w:val="clear" w:color="auto" w:fill="auto"/>
            <w:noWrap/>
            <w:vAlign w:val="bottom"/>
            <w:hideMark/>
          </w:tcPr>
          <w:p w14:paraId="21754E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197</w:t>
            </w:r>
          </w:p>
        </w:tc>
      </w:tr>
      <w:tr w:rsidR="00A00C97" w:rsidRPr="009E5255" w14:paraId="35FBAB5A" w14:textId="77777777" w:rsidTr="00622C17">
        <w:trPr>
          <w:trHeight w:val="20"/>
        </w:trPr>
        <w:tc>
          <w:tcPr>
            <w:tcW w:w="1921" w:type="dxa"/>
            <w:shd w:val="clear" w:color="auto" w:fill="auto"/>
            <w:noWrap/>
            <w:vAlign w:val="bottom"/>
            <w:hideMark/>
          </w:tcPr>
          <w:p w14:paraId="3B5897D4" w14:textId="23CA9D1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cristine </w:t>
            </w:r>
          </w:p>
        </w:tc>
        <w:tc>
          <w:tcPr>
            <w:tcW w:w="1322" w:type="dxa"/>
            <w:shd w:val="clear" w:color="auto" w:fill="auto"/>
            <w:noWrap/>
            <w:vAlign w:val="bottom"/>
            <w:hideMark/>
          </w:tcPr>
          <w:p w14:paraId="50C560F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489</w:t>
            </w:r>
          </w:p>
        </w:tc>
        <w:tc>
          <w:tcPr>
            <w:tcW w:w="1323" w:type="dxa"/>
            <w:shd w:val="clear" w:color="auto" w:fill="auto"/>
            <w:noWrap/>
            <w:vAlign w:val="bottom"/>
            <w:hideMark/>
          </w:tcPr>
          <w:p w14:paraId="3F26432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561</w:t>
            </w:r>
          </w:p>
        </w:tc>
        <w:tc>
          <w:tcPr>
            <w:tcW w:w="1323" w:type="dxa"/>
            <w:shd w:val="clear" w:color="auto" w:fill="auto"/>
            <w:noWrap/>
            <w:vAlign w:val="bottom"/>
            <w:hideMark/>
          </w:tcPr>
          <w:p w14:paraId="39EB952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582</w:t>
            </w:r>
          </w:p>
        </w:tc>
        <w:tc>
          <w:tcPr>
            <w:tcW w:w="1323" w:type="dxa"/>
            <w:shd w:val="clear" w:color="auto" w:fill="auto"/>
            <w:noWrap/>
            <w:vAlign w:val="bottom"/>
            <w:hideMark/>
          </w:tcPr>
          <w:p w14:paraId="1DC4B19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068</w:t>
            </w:r>
          </w:p>
        </w:tc>
        <w:tc>
          <w:tcPr>
            <w:tcW w:w="1323" w:type="dxa"/>
            <w:shd w:val="clear" w:color="auto" w:fill="auto"/>
            <w:noWrap/>
            <w:vAlign w:val="bottom"/>
            <w:hideMark/>
          </w:tcPr>
          <w:p w14:paraId="1DDC98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240</w:t>
            </w:r>
          </w:p>
        </w:tc>
        <w:tc>
          <w:tcPr>
            <w:tcW w:w="1476" w:type="dxa"/>
            <w:shd w:val="clear" w:color="auto" w:fill="auto"/>
            <w:noWrap/>
            <w:vAlign w:val="bottom"/>
            <w:hideMark/>
          </w:tcPr>
          <w:p w14:paraId="32E5D3D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940</w:t>
            </w:r>
          </w:p>
        </w:tc>
      </w:tr>
      <w:tr w:rsidR="00A00C97" w:rsidRPr="009E5255" w14:paraId="503CC424" w14:textId="77777777" w:rsidTr="00622C17">
        <w:trPr>
          <w:trHeight w:val="20"/>
        </w:trPr>
        <w:tc>
          <w:tcPr>
            <w:tcW w:w="1921" w:type="dxa"/>
            <w:shd w:val="clear" w:color="auto" w:fill="auto"/>
            <w:noWrap/>
            <w:vAlign w:val="bottom"/>
            <w:hideMark/>
          </w:tcPr>
          <w:p w14:paraId="12E97EE7" w14:textId="2EF97EC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orelbine </w:t>
            </w:r>
          </w:p>
        </w:tc>
        <w:tc>
          <w:tcPr>
            <w:tcW w:w="1322" w:type="dxa"/>
            <w:shd w:val="clear" w:color="auto" w:fill="auto"/>
            <w:noWrap/>
            <w:vAlign w:val="bottom"/>
            <w:hideMark/>
          </w:tcPr>
          <w:p w14:paraId="22B62A4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9,657</w:t>
            </w:r>
          </w:p>
        </w:tc>
        <w:tc>
          <w:tcPr>
            <w:tcW w:w="1323" w:type="dxa"/>
            <w:shd w:val="clear" w:color="auto" w:fill="auto"/>
            <w:noWrap/>
            <w:vAlign w:val="bottom"/>
            <w:hideMark/>
          </w:tcPr>
          <w:p w14:paraId="4180AEC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933</w:t>
            </w:r>
          </w:p>
        </w:tc>
        <w:tc>
          <w:tcPr>
            <w:tcW w:w="1323" w:type="dxa"/>
            <w:shd w:val="clear" w:color="auto" w:fill="auto"/>
            <w:noWrap/>
            <w:vAlign w:val="bottom"/>
            <w:hideMark/>
          </w:tcPr>
          <w:p w14:paraId="00BDB8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593</w:t>
            </w:r>
          </w:p>
        </w:tc>
        <w:tc>
          <w:tcPr>
            <w:tcW w:w="1323" w:type="dxa"/>
            <w:shd w:val="clear" w:color="auto" w:fill="auto"/>
            <w:noWrap/>
            <w:vAlign w:val="bottom"/>
            <w:hideMark/>
          </w:tcPr>
          <w:p w14:paraId="09608B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439</w:t>
            </w:r>
          </w:p>
        </w:tc>
        <w:tc>
          <w:tcPr>
            <w:tcW w:w="1323" w:type="dxa"/>
            <w:shd w:val="clear" w:color="auto" w:fill="auto"/>
            <w:noWrap/>
            <w:vAlign w:val="bottom"/>
            <w:hideMark/>
          </w:tcPr>
          <w:p w14:paraId="57DB0C2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842</w:t>
            </w:r>
          </w:p>
        </w:tc>
        <w:tc>
          <w:tcPr>
            <w:tcW w:w="1476" w:type="dxa"/>
            <w:shd w:val="clear" w:color="auto" w:fill="auto"/>
            <w:noWrap/>
            <w:vAlign w:val="bottom"/>
            <w:hideMark/>
          </w:tcPr>
          <w:p w14:paraId="096DB17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2,464</w:t>
            </w:r>
          </w:p>
        </w:tc>
      </w:tr>
      <w:tr w:rsidR="00A00C97" w:rsidRPr="009E5255" w14:paraId="41FACA2D" w14:textId="77777777" w:rsidTr="00622C17">
        <w:trPr>
          <w:trHeight w:val="20"/>
        </w:trPr>
        <w:tc>
          <w:tcPr>
            <w:tcW w:w="10011" w:type="dxa"/>
            <w:gridSpan w:val="7"/>
            <w:shd w:val="clear" w:color="auto" w:fill="auto"/>
            <w:noWrap/>
            <w:vAlign w:val="bottom"/>
            <w:hideMark/>
          </w:tcPr>
          <w:p w14:paraId="463D8A98" w14:textId="77777777" w:rsidR="00A00C97" w:rsidRPr="009E5255" w:rsidRDefault="00A00C97" w:rsidP="000679F4">
            <w:pPr>
              <w:spacing w:before="0" w:after="0" w:line="240" w:lineRule="auto"/>
              <w:rPr>
                <w:rFonts w:eastAsia="Times New Roman"/>
                <w:color w:val="000000" w:themeColor="text1"/>
                <w:sz w:val="20"/>
                <w:szCs w:val="20"/>
                <w:lang w:eastAsia="en-AU"/>
              </w:rPr>
            </w:pPr>
            <w:r w:rsidRPr="009E5255">
              <w:rPr>
                <w:rFonts w:eastAsia="Times New Roman"/>
                <w:color w:val="000000" w:themeColor="text1"/>
                <w:sz w:val="20"/>
                <w:szCs w:val="20"/>
                <w:lang w:eastAsia="en-AU"/>
              </w:rPr>
              <w:t>NT</w:t>
            </w:r>
          </w:p>
        </w:tc>
      </w:tr>
      <w:tr w:rsidR="00A00C97" w:rsidRPr="009E5255" w14:paraId="2D045FA7" w14:textId="77777777" w:rsidTr="00622C17">
        <w:trPr>
          <w:trHeight w:val="20"/>
        </w:trPr>
        <w:tc>
          <w:tcPr>
            <w:tcW w:w="1921" w:type="dxa"/>
            <w:shd w:val="clear" w:color="auto" w:fill="auto"/>
            <w:noWrap/>
            <w:vAlign w:val="bottom"/>
            <w:hideMark/>
          </w:tcPr>
          <w:p w14:paraId="4D2AFBD6" w14:textId="3481891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rsenic </w:t>
            </w:r>
          </w:p>
        </w:tc>
        <w:tc>
          <w:tcPr>
            <w:tcW w:w="1322" w:type="dxa"/>
            <w:shd w:val="clear" w:color="auto" w:fill="auto"/>
            <w:noWrap/>
            <w:vAlign w:val="bottom"/>
            <w:hideMark/>
          </w:tcPr>
          <w:p w14:paraId="050C124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01</w:t>
            </w:r>
          </w:p>
        </w:tc>
        <w:tc>
          <w:tcPr>
            <w:tcW w:w="1323" w:type="dxa"/>
            <w:shd w:val="clear" w:color="auto" w:fill="auto"/>
            <w:noWrap/>
            <w:vAlign w:val="bottom"/>
            <w:hideMark/>
          </w:tcPr>
          <w:p w14:paraId="3B25862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9</w:t>
            </w:r>
          </w:p>
        </w:tc>
        <w:tc>
          <w:tcPr>
            <w:tcW w:w="1323" w:type="dxa"/>
            <w:shd w:val="clear" w:color="auto" w:fill="auto"/>
            <w:noWrap/>
            <w:vAlign w:val="bottom"/>
            <w:hideMark/>
          </w:tcPr>
          <w:p w14:paraId="2998830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AE6620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34A93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6F04FA5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40</w:t>
            </w:r>
          </w:p>
        </w:tc>
      </w:tr>
      <w:tr w:rsidR="00A00C97" w:rsidRPr="009E5255" w14:paraId="385AA7F4" w14:textId="77777777" w:rsidTr="00622C17">
        <w:trPr>
          <w:trHeight w:val="20"/>
        </w:trPr>
        <w:tc>
          <w:tcPr>
            <w:tcW w:w="1921" w:type="dxa"/>
            <w:shd w:val="clear" w:color="auto" w:fill="auto"/>
            <w:noWrap/>
            <w:vAlign w:val="bottom"/>
            <w:hideMark/>
          </w:tcPr>
          <w:p w14:paraId="1BD65C51" w14:textId="6873EC7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velumab </w:t>
            </w:r>
          </w:p>
        </w:tc>
        <w:tc>
          <w:tcPr>
            <w:tcW w:w="1322" w:type="dxa"/>
            <w:shd w:val="clear" w:color="auto" w:fill="auto"/>
            <w:noWrap/>
            <w:vAlign w:val="bottom"/>
            <w:hideMark/>
          </w:tcPr>
          <w:p w14:paraId="09A050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635F27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EA2A9A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15416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1EC755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000</w:t>
            </w:r>
          </w:p>
        </w:tc>
        <w:tc>
          <w:tcPr>
            <w:tcW w:w="1476" w:type="dxa"/>
            <w:shd w:val="clear" w:color="auto" w:fill="auto"/>
            <w:noWrap/>
            <w:vAlign w:val="bottom"/>
            <w:hideMark/>
          </w:tcPr>
          <w:p w14:paraId="375E51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000</w:t>
            </w:r>
          </w:p>
        </w:tc>
      </w:tr>
      <w:tr w:rsidR="00A00C97" w:rsidRPr="009E5255" w14:paraId="5DE6F130" w14:textId="77777777" w:rsidTr="00622C17">
        <w:trPr>
          <w:trHeight w:val="20"/>
        </w:trPr>
        <w:tc>
          <w:tcPr>
            <w:tcW w:w="1921" w:type="dxa"/>
            <w:shd w:val="clear" w:color="auto" w:fill="auto"/>
            <w:noWrap/>
            <w:vAlign w:val="bottom"/>
            <w:hideMark/>
          </w:tcPr>
          <w:p w14:paraId="08EA18B5" w14:textId="4242D61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ndamustine </w:t>
            </w:r>
          </w:p>
        </w:tc>
        <w:tc>
          <w:tcPr>
            <w:tcW w:w="1322" w:type="dxa"/>
            <w:shd w:val="clear" w:color="auto" w:fill="auto"/>
            <w:noWrap/>
            <w:vAlign w:val="bottom"/>
            <w:hideMark/>
          </w:tcPr>
          <w:p w14:paraId="17C27BC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81</w:t>
            </w:r>
          </w:p>
        </w:tc>
        <w:tc>
          <w:tcPr>
            <w:tcW w:w="1323" w:type="dxa"/>
            <w:shd w:val="clear" w:color="auto" w:fill="auto"/>
            <w:noWrap/>
            <w:vAlign w:val="bottom"/>
            <w:hideMark/>
          </w:tcPr>
          <w:p w14:paraId="1B1402C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368</w:t>
            </w:r>
          </w:p>
        </w:tc>
        <w:tc>
          <w:tcPr>
            <w:tcW w:w="1323" w:type="dxa"/>
            <w:shd w:val="clear" w:color="auto" w:fill="auto"/>
            <w:noWrap/>
            <w:vAlign w:val="bottom"/>
            <w:hideMark/>
          </w:tcPr>
          <w:p w14:paraId="69BA37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7F881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39F68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158657E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349</w:t>
            </w:r>
          </w:p>
        </w:tc>
      </w:tr>
      <w:tr w:rsidR="00A00C97" w:rsidRPr="009E5255" w14:paraId="2764858F" w14:textId="77777777" w:rsidTr="00622C17">
        <w:trPr>
          <w:trHeight w:val="20"/>
        </w:trPr>
        <w:tc>
          <w:tcPr>
            <w:tcW w:w="1921" w:type="dxa"/>
            <w:shd w:val="clear" w:color="auto" w:fill="auto"/>
            <w:noWrap/>
            <w:vAlign w:val="bottom"/>
            <w:hideMark/>
          </w:tcPr>
          <w:p w14:paraId="7FBFA815" w14:textId="191CE45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vacizumab </w:t>
            </w:r>
          </w:p>
        </w:tc>
        <w:tc>
          <w:tcPr>
            <w:tcW w:w="1322" w:type="dxa"/>
            <w:shd w:val="clear" w:color="auto" w:fill="auto"/>
            <w:noWrap/>
            <w:vAlign w:val="bottom"/>
            <w:hideMark/>
          </w:tcPr>
          <w:p w14:paraId="76A032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8,927</w:t>
            </w:r>
          </w:p>
        </w:tc>
        <w:tc>
          <w:tcPr>
            <w:tcW w:w="1323" w:type="dxa"/>
            <w:shd w:val="clear" w:color="auto" w:fill="auto"/>
            <w:noWrap/>
            <w:vAlign w:val="bottom"/>
            <w:hideMark/>
          </w:tcPr>
          <w:p w14:paraId="7AB1CE9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6,114</w:t>
            </w:r>
          </w:p>
        </w:tc>
        <w:tc>
          <w:tcPr>
            <w:tcW w:w="1323" w:type="dxa"/>
            <w:shd w:val="clear" w:color="auto" w:fill="auto"/>
            <w:noWrap/>
            <w:vAlign w:val="bottom"/>
            <w:hideMark/>
          </w:tcPr>
          <w:p w14:paraId="1250A7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00</w:t>
            </w:r>
          </w:p>
        </w:tc>
        <w:tc>
          <w:tcPr>
            <w:tcW w:w="1323" w:type="dxa"/>
            <w:shd w:val="clear" w:color="auto" w:fill="auto"/>
            <w:noWrap/>
            <w:vAlign w:val="bottom"/>
            <w:hideMark/>
          </w:tcPr>
          <w:p w14:paraId="3B3EFE5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944</w:t>
            </w:r>
          </w:p>
        </w:tc>
        <w:tc>
          <w:tcPr>
            <w:tcW w:w="1323" w:type="dxa"/>
            <w:shd w:val="clear" w:color="auto" w:fill="auto"/>
            <w:noWrap/>
            <w:vAlign w:val="bottom"/>
            <w:hideMark/>
          </w:tcPr>
          <w:p w14:paraId="7AB0D1F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670</w:t>
            </w:r>
          </w:p>
        </w:tc>
        <w:tc>
          <w:tcPr>
            <w:tcW w:w="1476" w:type="dxa"/>
            <w:shd w:val="clear" w:color="auto" w:fill="auto"/>
            <w:noWrap/>
            <w:vAlign w:val="bottom"/>
            <w:hideMark/>
          </w:tcPr>
          <w:p w14:paraId="6C73893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2,255</w:t>
            </w:r>
          </w:p>
        </w:tc>
      </w:tr>
      <w:tr w:rsidR="00A00C97" w:rsidRPr="009E5255" w14:paraId="4C14B95E" w14:textId="77777777" w:rsidTr="00622C17">
        <w:trPr>
          <w:trHeight w:val="20"/>
        </w:trPr>
        <w:tc>
          <w:tcPr>
            <w:tcW w:w="1921" w:type="dxa"/>
            <w:shd w:val="clear" w:color="auto" w:fill="auto"/>
            <w:noWrap/>
            <w:vAlign w:val="bottom"/>
            <w:hideMark/>
          </w:tcPr>
          <w:p w14:paraId="566492CB" w14:textId="046F995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eomycin </w:t>
            </w:r>
          </w:p>
        </w:tc>
        <w:tc>
          <w:tcPr>
            <w:tcW w:w="1322" w:type="dxa"/>
            <w:shd w:val="clear" w:color="auto" w:fill="auto"/>
            <w:noWrap/>
            <w:vAlign w:val="bottom"/>
            <w:hideMark/>
          </w:tcPr>
          <w:p w14:paraId="6B6059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300</w:t>
            </w:r>
          </w:p>
        </w:tc>
        <w:tc>
          <w:tcPr>
            <w:tcW w:w="1323" w:type="dxa"/>
            <w:shd w:val="clear" w:color="auto" w:fill="auto"/>
            <w:noWrap/>
            <w:vAlign w:val="bottom"/>
            <w:hideMark/>
          </w:tcPr>
          <w:p w14:paraId="6A528E3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445</w:t>
            </w:r>
          </w:p>
        </w:tc>
        <w:tc>
          <w:tcPr>
            <w:tcW w:w="1323" w:type="dxa"/>
            <w:shd w:val="clear" w:color="auto" w:fill="auto"/>
            <w:noWrap/>
            <w:vAlign w:val="bottom"/>
            <w:hideMark/>
          </w:tcPr>
          <w:p w14:paraId="7C26F76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DEDE3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A4F416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3D8C57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745</w:t>
            </w:r>
          </w:p>
        </w:tc>
      </w:tr>
      <w:tr w:rsidR="00A00C97" w:rsidRPr="009E5255" w14:paraId="103EFC1B" w14:textId="77777777" w:rsidTr="00622C17">
        <w:trPr>
          <w:trHeight w:val="20"/>
        </w:trPr>
        <w:tc>
          <w:tcPr>
            <w:tcW w:w="1921" w:type="dxa"/>
            <w:shd w:val="clear" w:color="auto" w:fill="auto"/>
            <w:noWrap/>
            <w:vAlign w:val="bottom"/>
            <w:hideMark/>
          </w:tcPr>
          <w:p w14:paraId="5218286F" w14:textId="485B8FD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ortezomib </w:t>
            </w:r>
          </w:p>
        </w:tc>
        <w:tc>
          <w:tcPr>
            <w:tcW w:w="1322" w:type="dxa"/>
            <w:shd w:val="clear" w:color="auto" w:fill="auto"/>
            <w:noWrap/>
            <w:vAlign w:val="bottom"/>
            <w:hideMark/>
          </w:tcPr>
          <w:p w14:paraId="03D409A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4</w:t>
            </w:r>
          </w:p>
        </w:tc>
        <w:tc>
          <w:tcPr>
            <w:tcW w:w="1323" w:type="dxa"/>
            <w:shd w:val="clear" w:color="auto" w:fill="auto"/>
            <w:noWrap/>
            <w:vAlign w:val="bottom"/>
            <w:hideMark/>
          </w:tcPr>
          <w:p w14:paraId="788267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6</w:t>
            </w:r>
          </w:p>
        </w:tc>
        <w:tc>
          <w:tcPr>
            <w:tcW w:w="1323" w:type="dxa"/>
            <w:shd w:val="clear" w:color="auto" w:fill="auto"/>
            <w:noWrap/>
            <w:vAlign w:val="bottom"/>
            <w:hideMark/>
          </w:tcPr>
          <w:p w14:paraId="3DC905D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3F2FF5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C3BC4A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1BF48F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0</w:t>
            </w:r>
          </w:p>
        </w:tc>
      </w:tr>
      <w:tr w:rsidR="00A00C97" w:rsidRPr="009E5255" w14:paraId="1D29247A" w14:textId="77777777" w:rsidTr="00622C17">
        <w:trPr>
          <w:trHeight w:val="20"/>
        </w:trPr>
        <w:tc>
          <w:tcPr>
            <w:tcW w:w="1921" w:type="dxa"/>
            <w:shd w:val="clear" w:color="auto" w:fill="auto"/>
            <w:noWrap/>
            <w:vAlign w:val="bottom"/>
            <w:hideMark/>
          </w:tcPr>
          <w:p w14:paraId="5B5A58D8" w14:textId="7BAA7CD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bazitaxel </w:t>
            </w:r>
          </w:p>
        </w:tc>
        <w:tc>
          <w:tcPr>
            <w:tcW w:w="1322" w:type="dxa"/>
            <w:shd w:val="clear" w:color="auto" w:fill="auto"/>
            <w:noWrap/>
            <w:vAlign w:val="bottom"/>
            <w:hideMark/>
          </w:tcPr>
          <w:p w14:paraId="340F49C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7</w:t>
            </w:r>
          </w:p>
        </w:tc>
        <w:tc>
          <w:tcPr>
            <w:tcW w:w="1323" w:type="dxa"/>
            <w:shd w:val="clear" w:color="auto" w:fill="auto"/>
            <w:noWrap/>
            <w:vAlign w:val="bottom"/>
            <w:hideMark/>
          </w:tcPr>
          <w:p w14:paraId="498E6C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7</w:t>
            </w:r>
          </w:p>
        </w:tc>
        <w:tc>
          <w:tcPr>
            <w:tcW w:w="1323" w:type="dxa"/>
            <w:shd w:val="clear" w:color="auto" w:fill="auto"/>
            <w:noWrap/>
            <w:vAlign w:val="bottom"/>
            <w:hideMark/>
          </w:tcPr>
          <w:p w14:paraId="77E170B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EAE6A1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42891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43688E5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94</w:t>
            </w:r>
          </w:p>
        </w:tc>
      </w:tr>
      <w:tr w:rsidR="00A00C97" w:rsidRPr="009E5255" w14:paraId="5EB86688" w14:textId="77777777" w:rsidTr="00622C17">
        <w:trPr>
          <w:trHeight w:val="20"/>
        </w:trPr>
        <w:tc>
          <w:tcPr>
            <w:tcW w:w="1921" w:type="dxa"/>
            <w:shd w:val="clear" w:color="auto" w:fill="auto"/>
            <w:noWrap/>
            <w:vAlign w:val="bottom"/>
            <w:hideMark/>
          </w:tcPr>
          <w:p w14:paraId="4E692EBE" w14:textId="5683BAA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boplatin </w:t>
            </w:r>
          </w:p>
        </w:tc>
        <w:tc>
          <w:tcPr>
            <w:tcW w:w="1322" w:type="dxa"/>
            <w:shd w:val="clear" w:color="auto" w:fill="auto"/>
            <w:noWrap/>
            <w:vAlign w:val="bottom"/>
            <w:hideMark/>
          </w:tcPr>
          <w:p w14:paraId="3433015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7,665</w:t>
            </w:r>
          </w:p>
        </w:tc>
        <w:tc>
          <w:tcPr>
            <w:tcW w:w="1323" w:type="dxa"/>
            <w:shd w:val="clear" w:color="auto" w:fill="auto"/>
            <w:noWrap/>
            <w:vAlign w:val="bottom"/>
            <w:hideMark/>
          </w:tcPr>
          <w:p w14:paraId="23C864E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9,411</w:t>
            </w:r>
          </w:p>
        </w:tc>
        <w:tc>
          <w:tcPr>
            <w:tcW w:w="1323" w:type="dxa"/>
            <w:shd w:val="clear" w:color="auto" w:fill="auto"/>
            <w:noWrap/>
            <w:vAlign w:val="bottom"/>
            <w:hideMark/>
          </w:tcPr>
          <w:p w14:paraId="59D34E5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76</w:t>
            </w:r>
          </w:p>
        </w:tc>
        <w:tc>
          <w:tcPr>
            <w:tcW w:w="1323" w:type="dxa"/>
            <w:shd w:val="clear" w:color="auto" w:fill="auto"/>
            <w:noWrap/>
            <w:vAlign w:val="bottom"/>
            <w:hideMark/>
          </w:tcPr>
          <w:p w14:paraId="1A70BBA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05</w:t>
            </w:r>
          </w:p>
        </w:tc>
        <w:tc>
          <w:tcPr>
            <w:tcW w:w="1323" w:type="dxa"/>
            <w:shd w:val="clear" w:color="auto" w:fill="auto"/>
            <w:noWrap/>
            <w:vAlign w:val="bottom"/>
            <w:hideMark/>
          </w:tcPr>
          <w:p w14:paraId="71DB553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0</w:t>
            </w:r>
          </w:p>
        </w:tc>
        <w:tc>
          <w:tcPr>
            <w:tcW w:w="1476" w:type="dxa"/>
            <w:shd w:val="clear" w:color="auto" w:fill="auto"/>
            <w:noWrap/>
            <w:vAlign w:val="bottom"/>
            <w:hideMark/>
          </w:tcPr>
          <w:p w14:paraId="066152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6,527</w:t>
            </w:r>
          </w:p>
        </w:tc>
      </w:tr>
      <w:tr w:rsidR="00A00C97" w:rsidRPr="009E5255" w14:paraId="16DA5CFB" w14:textId="77777777" w:rsidTr="00622C17">
        <w:trPr>
          <w:trHeight w:val="20"/>
        </w:trPr>
        <w:tc>
          <w:tcPr>
            <w:tcW w:w="1921" w:type="dxa"/>
            <w:shd w:val="clear" w:color="auto" w:fill="auto"/>
            <w:noWrap/>
            <w:vAlign w:val="bottom"/>
            <w:hideMark/>
          </w:tcPr>
          <w:p w14:paraId="63424DF7" w14:textId="169CEA1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etuximab </w:t>
            </w:r>
          </w:p>
        </w:tc>
        <w:tc>
          <w:tcPr>
            <w:tcW w:w="1322" w:type="dxa"/>
            <w:shd w:val="clear" w:color="auto" w:fill="auto"/>
            <w:noWrap/>
            <w:vAlign w:val="bottom"/>
            <w:hideMark/>
          </w:tcPr>
          <w:p w14:paraId="01B5DF6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9,946</w:t>
            </w:r>
          </w:p>
        </w:tc>
        <w:tc>
          <w:tcPr>
            <w:tcW w:w="1323" w:type="dxa"/>
            <w:shd w:val="clear" w:color="auto" w:fill="auto"/>
            <w:noWrap/>
            <w:vAlign w:val="bottom"/>
            <w:hideMark/>
          </w:tcPr>
          <w:p w14:paraId="3948A1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932</w:t>
            </w:r>
          </w:p>
        </w:tc>
        <w:tc>
          <w:tcPr>
            <w:tcW w:w="1323" w:type="dxa"/>
            <w:shd w:val="clear" w:color="auto" w:fill="auto"/>
            <w:noWrap/>
            <w:vAlign w:val="bottom"/>
            <w:hideMark/>
          </w:tcPr>
          <w:p w14:paraId="32669E9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5DF8B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90</w:t>
            </w:r>
          </w:p>
        </w:tc>
        <w:tc>
          <w:tcPr>
            <w:tcW w:w="1323" w:type="dxa"/>
            <w:shd w:val="clear" w:color="auto" w:fill="auto"/>
            <w:noWrap/>
            <w:vAlign w:val="bottom"/>
            <w:hideMark/>
          </w:tcPr>
          <w:p w14:paraId="0BF2F7B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20</w:t>
            </w:r>
          </w:p>
        </w:tc>
        <w:tc>
          <w:tcPr>
            <w:tcW w:w="1476" w:type="dxa"/>
            <w:shd w:val="clear" w:color="auto" w:fill="auto"/>
            <w:noWrap/>
            <w:vAlign w:val="bottom"/>
            <w:hideMark/>
          </w:tcPr>
          <w:p w14:paraId="0316A59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0,388</w:t>
            </w:r>
          </w:p>
        </w:tc>
      </w:tr>
      <w:tr w:rsidR="00A00C97" w:rsidRPr="009E5255" w14:paraId="3294EB3C" w14:textId="77777777" w:rsidTr="00622C17">
        <w:trPr>
          <w:trHeight w:val="20"/>
        </w:trPr>
        <w:tc>
          <w:tcPr>
            <w:tcW w:w="1921" w:type="dxa"/>
            <w:shd w:val="clear" w:color="auto" w:fill="auto"/>
            <w:noWrap/>
            <w:vAlign w:val="bottom"/>
            <w:hideMark/>
          </w:tcPr>
          <w:p w14:paraId="522DD098" w14:textId="1CCD687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isplatin </w:t>
            </w:r>
          </w:p>
        </w:tc>
        <w:tc>
          <w:tcPr>
            <w:tcW w:w="1322" w:type="dxa"/>
            <w:shd w:val="clear" w:color="auto" w:fill="auto"/>
            <w:noWrap/>
            <w:vAlign w:val="bottom"/>
            <w:hideMark/>
          </w:tcPr>
          <w:p w14:paraId="42A825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122</w:t>
            </w:r>
          </w:p>
        </w:tc>
        <w:tc>
          <w:tcPr>
            <w:tcW w:w="1323" w:type="dxa"/>
            <w:shd w:val="clear" w:color="auto" w:fill="auto"/>
            <w:noWrap/>
            <w:vAlign w:val="bottom"/>
            <w:hideMark/>
          </w:tcPr>
          <w:p w14:paraId="47B9F1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433</w:t>
            </w:r>
          </w:p>
        </w:tc>
        <w:tc>
          <w:tcPr>
            <w:tcW w:w="1323" w:type="dxa"/>
            <w:shd w:val="clear" w:color="auto" w:fill="auto"/>
            <w:noWrap/>
            <w:vAlign w:val="bottom"/>
            <w:hideMark/>
          </w:tcPr>
          <w:p w14:paraId="437D454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7D74A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2</w:t>
            </w:r>
          </w:p>
        </w:tc>
        <w:tc>
          <w:tcPr>
            <w:tcW w:w="1323" w:type="dxa"/>
            <w:shd w:val="clear" w:color="auto" w:fill="auto"/>
            <w:noWrap/>
            <w:vAlign w:val="bottom"/>
            <w:hideMark/>
          </w:tcPr>
          <w:p w14:paraId="594184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4192AA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827</w:t>
            </w:r>
          </w:p>
        </w:tc>
      </w:tr>
      <w:tr w:rsidR="00A00C97" w:rsidRPr="009E5255" w14:paraId="6503F19D" w14:textId="77777777" w:rsidTr="00622C17">
        <w:trPr>
          <w:trHeight w:val="20"/>
        </w:trPr>
        <w:tc>
          <w:tcPr>
            <w:tcW w:w="1921" w:type="dxa"/>
            <w:shd w:val="clear" w:color="auto" w:fill="auto"/>
            <w:noWrap/>
            <w:vAlign w:val="bottom"/>
            <w:hideMark/>
          </w:tcPr>
          <w:p w14:paraId="16112854" w14:textId="0F2E987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ladribine </w:t>
            </w:r>
          </w:p>
        </w:tc>
        <w:tc>
          <w:tcPr>
            <w:tcW w:w="1322" w:type="dxa"/>
            <w:shd w:val="clear" w:color="auto" w:fill="auto"/>
            <w:noWrap/>
            <w:vAlign w:val="bottom"/>
            <w:hideMark/>
          </w:tcPr>
          <w:p w14:paraId="2B44D59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w:t>
            </w:r>
          </w:p>
        </w:tc>
        <w:tc>
          <w:tcPr>
            <w:tcW w:w="1323" w:type="dxa"/>
            <w:shd w:val="clear" w:color="auto" w:fill="auto"/>
            <w:noWrap/>
            <w:vAlign w:val="bottom"/>
            <w:hideMark/>
          </w:tcPr>
          <w:p w14:paraId="0AC2C8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D9BCE0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D3CCF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0E952C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421970A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w:t>
            </w:r>
          </w:p>
        </w:tc>
      </w:tr>
      <w:tr w:rsidR="00A00C97" w:rsidRPr="009E5255" w14:paraId="4C00005F" w14:textId="77777777" w:rsidTr="00622C17">
        <w:trPr>
          <w:trHeight w:val="20"/>
        </w:trPr>
        <w:tc>
          <w:tcPr>
            <w:tcW w:w="1921" w:type="dxa"/>
            <w:shd w:val="clear" w:color="auto" w:fill="auto"/>
            <w:noWrap/>
            <w:vAlign w:val="bottom"/>
            <w:hideMark/>
          </w:tcPr>
          <w:p w14:paraId="6358F54A" w14:textId="7777777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clophosphamide </w:t>
            </w:r>
          </w:p>
        </w:tc>
        <w:tc>
          <w:tcPr>
            <w:tcW w:w="1322" w:type="dxa"/>
            <w:shd w:val="clear" w:color="auto" w:fill="auto"/>
            <w:noWrap/>
            <w:vAlign w:val="bottom"/>
            <w:hideMark/>
          </w:tcPr>
          <w:p w14:paraId="66C70F3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6,771</w:t>
            </w:r>
          </w:p>
        </w:tc>
        <w:tc>
          <w:tcPr>
            <w:tcW w:w="1323" w:type="dxa"/>
            <w:shd w:val="clear" w:color="auto" w:fill="auto"/>
            <w:noWrap/>
            <w:vAlign w:val="bottom"/>
            <w:hideMark/>
          </w:tcPr>
          <w:p w14:paraId="7DA0A4E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8,014</w:t>
            </w:r>
          </w:p>
        </w:tc>
        <w:tc>
          <w:tcPr>
            <w:tcW w:w="1323" w:type="dxa"/>
            <w:shd w:val="clear" w:color="auto" w:fill="auto"/>
            <w:noWrap/>
            <w:vAlign w:val="bottom"/>
            <w:hideMark/>
          </w:tcPr>
          <w:p w14:paraId="16E3E50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346</w:t>
            </w:r>
          </w:p>
        </w:tc>
        <w:tc>
          <w:tcPr>
            <w:tcW w:w="1323" w:type="dxa"/>
            <w:shd w:val="clear" w:color="auto" w:fill="auto"/>
            <w:noWrap/>
            <w:vAlign w:val="bottom"/>
            <w:hideMark/>
          </w:tcPr>
          <w:p w14:paraId="3FD6EC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196</w:t>
            </w:r>
          </w:p>
        </w:tc>
        <w:tc>
          <w:tcPr>
            <w:tcW w:w="1323" w:type="dxa"/>
            <w:shd w:val="clear" w:color="auto" w:fill="auto"/>
            <w:noWrap/>
            <w:vAlign w:val="bottom"/>
            <w:hideMark/>
          </w:tcPr>
          <w:p w14:paraId="332F6C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24</w:t>
            </w:r>
          </w:p>
        </w:tc>
        <w:tc>
          <w:tcPr>
            <w:tcW w:w="1476" w:type="dxa"/>
            <w:shd w:val="clear" w:color="auto" w:fill="auto"/>
            <w:noWrap/>
            <w:vAlign w:val="bottom"/>
            <w:hideMark/>
          </w:tcPr>
          <w:p w14:paraId="3D74FC4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7,351</w:t>
            </w:r>
          </w:p>
        </w:tc>
      </w:tr>
      <w:tr w:rsidR="00A00C97" w:rsidRPr="009E5255" w14:paraId="43E0374C" w14:textId="77777777" w:rsidTr="00622C17">
        <w:trPr>
          <w:trHeight w:val="20"/>
        </w:trPr>
        <w:tc>
          <w:tcPr>
            <w:tcW w:w="1921" w:type="dxa"/>
            <w:shd w:val="clear" w:color="auto" w:fill="auto"/>
            <w:noWrap/>
            <w:vAlign w:val="bottom"/>
            <w:hideMark/>
          </w:tcPr>
          <w:p w14:paraId="371B13A7" w14:textId="099B0BC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tarabine </w:t>
            </w:r>
          </w:p>
        </w:tc>
        <w:tc>
          <w:tcPr>
            <w:tcW w:w="1322" w:type="dxa"/>
            <w:shd w:val="clear" w:color="auto" w:fill="auto"/>
            <w:noWrap/>
            <w:vAlign w:val="bottom"/>
            <w:hideMark/>
          </w:tcPr>
          <w:p w14:paraId="24CDD10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9,710</w:t>
            </w:r>
          </w:p>
        </w:tc>
        <w:tc>
          <w:tcPr>
            <w:tcW w:w="1323" w:type="dxa"/>
            <w:shd w:val="clear" w:color="auto" w:fill="auto"/>
            <w:noWrap/>
            <w:vAlign w:val="bottom"/>
            <w:hideMark/>
          </w:tcPr>
          <w:p w14:paraId="06D8A7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4,980</w:t>
            </w:r>
          </w:p>
        </w:tc>
        <w:tc>
          <w:tcPr>
            <w:tcW w:w="1323" w:type="dxa"/>
            <w:shd w:val="clear" w:color="auto" w:fill="auto"/>
            <w:noWrap/>
            <w:vAlign w:val="bottom"/>
            <w:hideMark/>
          </w:tcPr>
          <w:p w14:paraId="409DB40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D117AE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2A455B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157851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4,690</w:t>
            </w:r>
          </w:p>
        </w:tc>
      </w:tr>
      <w:tr w:rsidR="00A00C97" w:rsidRPr="009E5255" w14:paraId="0CF33BD9" w14:textId="77777777" w:rsidTr="00622C17">
        <w:trPr>
          <w:trHeight w:val="20"/>
        </w:trPr>
        <w:tc>
          <w:tcPr>
            <w:tcW w:w="1921" w:type="dxa"/>
            <w:shd w:val="clear" w:color="auto" w:fill="auto"/>
            <w:noWrap/>
            <w:vAlign w:val="bottom"/>
            <w:hideMark/>
          </w:tcPr>
          <w:p w14:paraId="0BB64617" w14:textId="1C1EC9C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cetaxel </w:t>
            </w:r>
          </w:p>
        </w:tc>
        <w:tc>
          <w:tcPr>
            <w:tcW w:w="1322" w:type="dxa"/>
            <w:shd w:val="clear" w:color="auto" w:fill="auto"/>
            <w:noWrap/>
            <w:vAlign w:val="bottom"/>
            <w:hideMark/>
          </w:tcPr>
          <w:p w14:paraId="6AAB8DE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559</w:t>
            </w:r>
          </w:p>
        </w:tc>
        <w:tc>
          <w:tcPr>
            <w:tcW w:w="1323" w:type="dxa"/>
            <w:shd w:val="clear" w:color="auto" w:fill="auto"/>
            <w:noWrap/>
            <w:vAlign w:val="bottom"/>
            <w:hideMark/>
          </w:tcPr>
          <w:p w14:paraId="52700E4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746</w:t>
            </w:r>
          </w:p>
        </w:tc>
        <w:tc>
          <w:tcPr>
            <w:tcW w:w="1323" w:type="dxa"/>
            <w:shd w:val="clear" w:color="auto" w:fill="auto"/>
            <w:noWrap/>
            <w:vAlign w:val="bottom"/>
            <w:hideMark/>
          </w:tcPr>
          <w:p w14:paraId="2FE032C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06</w:t>
            </w:r>
          </w:p>
        </w:tc>
        <w:tc>
          <w:tcPr>
            <w:tcW w:w="1323" w:type="dxa"/>
            <w:shd w:val="clear" w:color="auto" w:fill="auto"/>
            <w:noWrap/>
            <w:vAlign w:val="bottom"/>
            <w:hideMark/>
          </w:tcPr>
          <w:p w14:paraId="4707C6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13</w:t>
            </w:r>
          </w:p>
        </w:tc>
        <w:tc>
          <w:tcPr>
            <w:tcW w:w="1323" w:type="dxa"/>
            <w:shd w:val="clear" w:color="auto" w:fill="auto"/>
            <w:noWrap/>
            <w:vAlign w:val="bottom"/>
            <w:hideMark/>
          </w:tcPr>
          <w:p w14:paraId="10603C7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56FB979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224</w:t>
            </w:r>
          </w:p>
        </w:tc>
      </w:tr>
      <w:tr w:rsidR="00A00C97" w:rsidRPr="009E5255" w14:paraId="4A42B424" w14:textId="77777777" w:rsidTr="00622C17">
        <w:trPr>
          <w:trHeight w:val="20"/>
        </w:trPr>
        <w:tc>
          <w:tcPr>
            <w:tcW w:w="1921" w:type="dxa"/>
            <w:shd w:val="clear" w:color="auto" w:fill="auto"/>
            <w:noWrap/>
            <w:vAlign w:val="bottom"/>
            <w:hideMark/>
          </w:tcPr>
          <w:p w14:paraId="6A4BABF3" w14:textId="642E8E0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xorubicin </w:t>
            </w:r>
          </w:p>
        </w:tc>
        <w:tc>
          <w:tcPr>
            <w:tcW w:w="1322" w:type="dxa"/>
            <w:shd w:val="clear" w:color="auto" w:fill="auto"/>
            <w:noWrap/>
            <w:vAlign w:val="bottom"/>
            <w:hideMark/>
          </w:tcPr>
          <w:p w14:paraId="74108B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048</w:t>
            </w:r>
          </w:p>
        </w:tc>
        <w:tc>
          <w:tcPr>
            <w:tcW w:w="1323" w:type="dxa"/>
            <w:shd w:val="clear" w:color="auto" w:fill="auto"/>
            <w:noWrap/>
            <w:vAlign w:val="bottom"/>
            <w:hideMark/>
          </w:tcPr>
          <w:p w14:paraId="39BEE21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184</w:t>
            </w:r>
          </w:p>
        </w:tc>
        <w:tc>
          <w:tcPr>
            <w:tcW w:w="1323" w:type="dxa"/>
            <w:shd w:val="clear" w:color="auto" w:fill="auto"/>
            <w:noWrap/>
            <w:vAlign w:val="bottom"/>
            <w:hideMark/>
          </w:tcPr>
          <w:p w14:paraId="6AF5A4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25</w:t>
            </w:r>
          </w:p>
        </w:tc>
        <w:tc>
          <w:tcPr>
            <w:tcW w:w="1323" w:type="dxa"/>
            <w:shd w:val="clear" w:color="auto" w:fill="auto"/>
            <w:noWrap/>
            <w:vAlign w:val="bottom"/>
            <w:hideMark/>
          </w:tcPr>
          <w:p w14:paraId="6CBFB7F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4</w:t>
            </w:r>
          </w:p>
        </w:tc>
        <w:tc>
          <w:tcPr>
            <w:tcW w:w="1323" w:type="dxa"/>
            <w:shd w:val="clear" w:color="auto" w:fill="auto"/>
            <w:noWrap/>
            <w:vAlign w:val="bottom"/>
            <w:hideMark/>
          </w:tcPr>
          <w:p w14:paraId="12007B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2</w:t>
            </w:r>
          </w:p>
        </w:tc>
        <w:tc>
          <w:tcPr>
            <w:tcW w:w="1476" w:type="dxa"/>
            <w:shd w:val="clear" w:color="auto" w:fill="auto"/>
            <w:noWrap/>
            <w:vAlign w:val="bottom"/>
            <w:hideMark/>
          </w:tcPr>
          <w:p w14:paraId="378A28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023</w:t>
            </w:r>
          </w:p>
        </w:tc>
      </w:tr>
      <w:tr w:rsidR="00A00C97" w:rsidRPr="009E5255" w14:paraId="20A1CEA3" w14:textId="77777777" w:rsidTr="00622C17">
        <w:trPr>
          <w:trHeight w:val="20"/>
        </w:trPr>
        <w:tc>
          <w:tcPr>
            <w:tcW w:w="1921" w:type="dxa"/>
            <w:shd w:val="clear" w:color="auto" w:fill="auto"/>
            <w:noWrap/>
            <w:vAlign w:val="bottom"/>
            <w:hideMark/>
          </w:tcPr>
          <w:p w14:paraId="7C0599C6" w14:textId="690BCD7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urvalumab </w:t>
            </w:r>
          </w:p>
        </w:tc>
        <w:tc>
          <w:tcPr>
            <w:tcW w:w="1322" w:type="dxa"/>
            <w:shd w:val="clear" w:color="auto" w:fill="auto"/>
            <w:noWrap/>
            <w:vAlign w:val="bottom"/>
            <w:hideMark/>
          </w:tcPr>
          <w:p w14:paraId="7DE932D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64F7FB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2E3C98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7B71A7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67FC3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00</w:t>
            </w:r>
          </w:p>
        </w:tc>
        <w:tc>
          <w:tcPr>
            <w:tcW w:w="1476" w:type="dxa"/>
            <w:shd w:val="clear" w:color="auto" w:fill="auto"/>
            <w:noWrap/>
            <w:vAlign w:val="bottom"/>
            <w:hideMark/>
          </w:tcPr>
          <w:p w14:paraId="0E8508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00</w:t>
            </w:r>
          </w:p>
        </w:tc>
      </w:tr>
      <w:tr w:rsidR="00A00C97" w:rsidRPr="009E5255" w14:paraId="551C475D" w14:textId="77777777" w:rsidTr="00622C17">
        <w:trPr>
          <w:trHeight w:val="20"/>
        </w:trPr>
        <w:tc>
          <w:tcPr>
            <w:tcW w:w="1921" w:type="dxa"/>
            <w:shd w:val="clear" w:color="auto" w:fill="auto"/>
            <w:noWrap/>
            <w:vAlign w:val="bottom"/>
            <w:hideMark/>
          </w:tcPr>
          <w:p w14:paraId="7A811928" w14:textId="04D5C15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pirubicin </w:t>
            </w:r>
          </w:p>
        </w:tc>
        <w:tc>
          <w:tcPr>
            <w:tcW w:w="1322" w:type="dxa"/>
            <w:shd w:val="clear" w:color="auto" w:fill="auto"/>
            <w:noWrap/>
            <w:vAlign w:val="bottom"/>
            <w:hideMark/>
          </w:tcPr>
          <w:p w14:paraId="45AEFA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352</w:t>
            </w:r>
          </w:p>
        </w:tc>
        <w:tc>
          <w:tcPr>
            <w:tcW w:w="1323" w:type="dxa"/>
            <w:shd w:val="clear" w:color="auto" w:fill="auto"/>
            <w:noWrap/>
            <w:vAlign w:val="bottom"/>
            <w:hideMark/>
          </w:tcPr>
          <w:p w14:paraId="64CC30B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11</w:t>
            </w:r>
          </w:p>
        </w:tc>
        <w:tc>
          <w:tcPr>
            <w:tcW w:w="1323" w:type="dxa"/>
            <w:shd w:val="clear" w:color="auto" w:fill="auto"/>
            <w:noWrap/>
            <w:vAlign w:val="bottom"/>
            <w:hideMark/>
          </w:tcPr>
          <w:p w14:paraId="087532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30EBDB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7912C3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575AE5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63</w:t>
            </w:r>
          </w:p>
        </w:tc>
      </w:tr>
      <w:tr w:rsidR="00A00C97" w:rsidRPr="009E5255" w14:paraId="6F01F376" w14:textId="77777777" w:rsidTr="00622C17">
        <w:trPr>
          <w:trHeight w:val="20"/>
        </w:trPr>
        <w:tc>
          <w:tcPr>
            <w:tcW w:w="1921" w:type="dxa"/>
            <w:shd w:val="clear" w:color="auto" w:fill="auto"/>
            <w:noWrap/>
            <w:vAlign w:val="bottom"/>
            <w:hideMark/>
          </w:tcPr>
          <w:p w14:paraId="38EAAD0D" w14:textId="17671D8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ribulin </w:t>
            </w:r>
          </w:p>
        </w:tc>
        <w:tc>
          <w:tcPr>
            <w:tcW w:w="1322" w:type="dxa"/>
            <w:shd w:val="clear" w:color="auto" w:fill="auto"/>
            <w:noWrap/>
            <w:vAlign w:val="bottom"/>
            <w:hideMark/>
          </w:tcPr>
          <w:p w14:paraId="1DFDA5A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w:t>
            </w:r>
          </w:p>
        </w:tc>
        <w:tc>
          <w:tcPr>
            <w:tcW w:w="1323" w:type="dxa"/>
            <w:shd w:val="clear" w:color="auto" w:fill="auto"/>
            <w:noWrap/>
            <w:vAlign w:val="bottom"/>
            <w:hideMark/>
          </w:tcPr>
          <w:p w14:paraId="26C836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w:t>
            </w:r>
          </w:p>
        </w:tc>
        <w:tc>
          <w:tcPr>
            <w:tcW w:w="1323" w:type="dxa"/>
            <w:shd w:val="clear" w:color="auto" w:fill="auto"/>
            <w:noWrap/>
            <w:vAlign w:val="bottom"/>
            <w:hideMark/>
          </w:tcPr>
          <w:p w14:paraId="69ED44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E76479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AA640A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470A3E3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w:t>
            </w:r>
          </w:p>
        </w:tc>
      </w:tr>
      <w:tr w:rsidR="00A00C97" w:rsidRPr="009E5255" w14:paraId="2914F892" w14:textId="77777777" w:rsidTr="00622C17">
        <w:trPr>
          <w:trHeight w:val="20"/>
        </w:trPr>
        <w:tc>
          <w:tcPr>
            <w:tcW w:w="1921" w:type="dxa"/>
            <w:shd w:val="clear" w:color="auto" w:fill="auto"/>
            <w:noWrap/>
            <w:vAlign w:val="bottom"/>
            <w:hideMark/>
          </w:tcPr>
          <w:p w14:paraId="38E5DF24" w14:textId="69E434E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oside </w:t>
            </w:r>
          </w:p>
        </w:tc>
        <w:tc>
          <w:tcPr>
            <w:tcW w:w="1322" w:type="dxa"/>
            <w:shd w:val="clear" w:color="auto" w:fill="auto"/>
            <w:noWrap/>
            <w:vAlign w:val="bottom"/>
            <w:hideMark/>
          </w:tcPr>
          <w:p w14:paraId="65AE49D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11</w:t>
            </w:r>
          </w:p>
        </w:tc>
        <w:tc>
          <w:tcPr>
            <w:tcW w:w="1323" w:type="dxa"/>
            <w:shd w:val="clear" w:color="auto" w:fill="auto"/>
            <w:noWrap/>
            <w:vAlign w:val="bottom"/>
            <w:hideMark/>
          </w:tcPr>
          <w:p w14:paraId="6A54585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816</w:t>
            </w:r>
          </w:p>
        </w:tc>
        <w:tc>
          <w:tcPr>
            <w:tcW w:w="1323" w:type="dxa"/>
            <w:shd w:val="clear" w:color="auto" w:fill="auto"/>
            <w:noWrap/>
            <w:vAlign w:val="bottom"/>
            <w:hideMark/>
          </w:tcPr>
          <w:p w14:paraId="40CDA5C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C5E52A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95</w:t>
            </w:r>
          </w:p>
        </w:tc>
        <w:tc>
          <w:tcPr>
            <w:tcW w:w="1323" w:type="dxa"/>
            <w:shd w:val="clear" w:color="auto" w:fill="auto"/>
            <w:noWrap/>
            <w:vAlign w:val="bottom"/>
            <w:hideMark/>
          </w:tcPr>
          <w:p w14:paraId="3996D9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30</w:t>
            </w:r>
          </w:p>
        </w:tc>
        <w:tc>
          <w:tcPr>
            <w:tcW w:w="1476" w:type="dxa"/>
            <w:shd w:val="clear" w:color="auto" w:fill="auto"/>
            <w:noWrap/>
            <w:vAlign w:val="bottom"/>
            <w:hideMark/>
          </w:tcPr>
          <w:p w14:paraId="6B2943A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552</w:t>
            </w:r>
          </w:p>
        </w:tc>
      </w:tr>
      <w:tr w:rsidR="00A00C97" w:rsidRPr="009E5255" w14:paraId="0FA803EF" w14:textId="77777777" w:rsidTr="00622C17">
        <w:trPr>
          <w:trHeight w:val="20"/>
        </w:trPr>
        <w:tc>
          <w:tcPr>
            <w:tcW w:w="1921" w:type="dxa"/>
            <w:shd w:val="clear" w:color="auto" w:fill="auto"/>
            <w:noWrap/>
            <w:vAlign w:val="bottom"/>
            <w:hideMark/>
          </w:tcPr>
          <w:p w14:paraId="2490B49C" w14:textId="72CE8DF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 Phosphate </w:t>
            </w:r>
          </w:p>
        </w:tc>
        <w:tc>
          <w:tcPr>
            <w:tcW w:w="1322" w:type="dxa"/>
            <w:shd w:val="clear" w:color="auto" w:fill="auto"/>
            <w:noWrap/>
            <w:vAlign w:val="bottom"/>
            <w:hideMark/>
          </w:tcPr>
          <w:p w14:paraId="5E6D87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148</w:t>
            </w:r>
          </w:p>
        </w:tc>
        <w:tc>
          <w:tcPr>
            <w:tcW w:w="1323" w:type="dxa"/>
            <w:shd w:val="clear" w:color="auto" w:fill="auto"/>
            <w:noWrap/>
            <w:vAlign w:val="bottom"/>
            <w:hideMark/>
          </w:tcPr>
          <w:p w14:paraId="2AFA20B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33</w:t>
            </w:r>
          </w:p>
        </w:tc>
        <w:tc>
          <w:tcPr>
            <w:tcW w:w="1323" w:type="dxa"/>
            <w:shd w:val="clear" w:color="auto" w:fill="auto"/>
            <w:noWrap/>
            <w:vAlign w:val="bottom"/>
            <w:hideMark/>
          </w:tcPr>
          <w:p w14:paraId="58C590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E351E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7</w:t>
            </w:r>
          </w:p>
        </w:tc>
        <w:tc>
          <w:tcPr>
            <w:tcW w:w="1323" w:type="dxa"/>
            <w:shd w:val="clear" w:color="auto" w:fill="auto"/>
            <w:noWrap/>
            <w:vAlign w:val="bottom"/>
            <w:hideMark/>
          </w:tcPr>
          <w:p w14:paraId="46D8D51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077431D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548</w:t>
            </w:r>
          </w:p>
        </w:tc>
      </w:tr>
      <w:tr w:rsidR="00A00C97" w:rsidRPr="009E5255" w14:paraId="66C95790" w14:textId="77777777" w:rsidTr="00622C17">
        <w:trPr>
          <w:trHeight w:val="20"/>
        </w:trPr>
        <w:tc>
          <w:tcPr>
            <w:tcW w:w="1921" w:type="dxa"/>
            <w:shd w:val="clear" w:color="auto" w:fill="auto"/>
            <w:noWrap/>
            <w:vAlign w:val="bottom"/>
            <w:hideMark/>
          </w:tcPr>
          <w:p w14:paraId="3BAB959B" w14:textId="7928DC7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darabine </w:t>
            </w:r>
          </w:p>
        </w:tc>
        <w:tc>
          <w:tcPr>
            <w:tcW w:w="1322" w:type="dxa"/>
            <w:shd w:val="clear" w:color="auto" w:fill="auto"/>
            <w:noWrap/>
            <w:vAlign w:val="bottom"/>
            <w:hideMark/>
          </w:tcPr>
          <w:p w14:paraId="4097347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47</w:t>
            </w:r>
          </w:p>
        </w:tc>
        <w:tc>
          <w:tcPr>
            <w:tcW w:w="1323" w:type="dxa"/>
            <w:shd w:val="clear" w:color="auto" w:fill="auto"/>
            <w:noWrap/>
            <w:vAlign w:val="bottom"/>
            <w:hideMark/>
          </w:tcPr>
          <w:p w14:paraId="03C4E5A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2</w:t>
            </w:r>
          </w:p>
        </w:tc>
        <w:tc>
          <w:tcPr>
            <w:tcW w:w="1323" w:type="dxa"/>
            <w:shd w:val="clear" w:color="auto" w:fill="auto"/>
            <w:noWrap/>
            <w:vAlign w:val="bottom"/>
            <w:hideMark/>
          </w:tcPr>
          <w:p w14:paraId="33AA9CB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34A238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E416A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6E9BB70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39</w:t>
            </w:r>
          </w:p>
        </w:tc>
      </w:tr>
      <w:tr w:rsidR="00A00C97" w:rsidRPr="009E5255" w14:paraId="3E69DB49" w14:textId="77777777" w:rsidTr="00622C17">
        <w:trPr>
          <w:trHeight w:val="20"/>
        </w:trPr>
        <w:tc>
          <w:tcPr>
            <w:tcW w:w="1921" w:type="dxa"/>
            <w:shd w:val="clear" w:color="auto" w:fill="auto"/>
            <w:noWrap/>
            <w:vAlign w:val="bottom"/>
            <w:hideMark/>
          </w:tcPr>
          <w:p w14:paraId="55312F37" w14:textId="2F9FF4F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orouracil </w:t>
            </w:r>
          </w:p>
        </w:tc>
        <w:tc>
          <w:tcPr>
            <w:tcW w:w="1322" w:type="dxa"/>
            <w:shd w:val="clear" w:color="auto" w:fill="auto"/>
            <w:noWrap/>
            <w:vAlign w:val="bottom"/>
            <w:hideMark/>
          </w:tcPr>
          <w:p w14:paraId="5AED2D2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49,550</w:t>
            </w:r>
          </w:p>
        </w:tc>
        <w:tc>
          <w:tcPr>
            <w:tcW w:w="1323" w:type="dxa"/>
            <w:shd w:val="clear" w:color="auto" w:fill="auto"/>
            <w:noWrap/>
            <w:vAlign w:val="bottom"/>
            <w:hideMark/>
          </w:tcPr>
          <w:p w14:paraId="57E9A7F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00,941</w:t>
            </w:r>
          </w:p>
        </w:tc>
        <w:tc>
          <w:tcPr>
            <w:tcW w:w="1323" w:type="dxa"/>
            <w:shd w:val="clear" w:color="auto" w:fill="auto"/>
            <w:noWrap/>
            <w:vAlign w:val="bottom"/>
            <w:hideMark/>
          </w:tcPr>
          <w:p w14:paraId="39DD085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5,288</w:t>
            </w:r>
          </w:p>
        </w:tc>
        <w:tc>
          <w:tcPr>
            <w:tcW w:w="1323" w:type="dxa"/>
            <w:shd w:val="clear" w:color="auto" w:fill="auto"/>
            <w:noWrap/>
            <w:vAlign w:val="bottom"/>
            <w:hideMark/>
          </w:tcPr>
          <w:p w14:paraId="6F96D7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0,870</w:t>
            </w:r>
          </w:p>
        </w:tc>
        <w:tc>
          <w:tcPr>
            <w:tcW w:w="1323" w:type="dxa"/>
            <w:shd w:val="clear" w:color="auto" w:fill="auto"/>
            <w:noWrap/>
            <w:vAlign w:val="bottom"/>
            <w:hideMark/>
          </w:tcPr>
          <w:p w14:paraId="08E8D69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30,275</w:t>
            </w:r>
          </w:p>
        </w:tc>
        <w:tc>
          <w:tcPr>
            <w:tcW w:w="1476" w:type="dxa"/>
            <w:shd w:val="clear" w:color="auto" w:fill="auto"/>
            <w:noWrap/>
            <w:vAlign w:val="bottom"/>
            <w:hideMark/>
          </w:tcPr>
          <w:p w14:paraId="677CEB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56,924</w:t>
            </w:r>
          </w:p>
        </w:tc>
      </w:tr>
      <w:tr w:rsidR="00A00C97" w:rsidRPr="009E5255" w14:paraId="47AA1932" w14:textId="77777777" w:rsidTr="00622C17">
        <w:trPr>
          <w:trHeight w:val="20"/>
        </w:trPr>
        <w:tc>
          <w:tcPr>
            <w:tcW w:w="1921" w:type="dxa"/>
            <w:shd w:val="clear" w:color="auto" w:fill="auto"/>
            <w:noWrap/>
            <w:vAlign w:val="bottom"/>
            <w:hideMark/>
          </w:tcPr>
          <w:p w14:paraId="7E0E4307" w14:textId="26847E5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Gemcitabine </w:t>
            </w:r>
          </w:p>
        </w:tc>
        <w:tc>
          <w:tcPr>
            <w:tcW w:w="1322" w:type="dxa"/>
            <w:shd w:val="clear" w:color="auto" w:fill="auto"/>
            <w:noWrap/>
            <w:vAlign w:val="bottom"/>
            <w:hideMark/>
          </w:tcPr>
          <w:p w14:paraId="042E56A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6,832</w:t>
            </w:r>
          </w:p>
        </w:tc>
        <w:tc>
          <w:tcPr>
            <w:tcW w:w="1323" w:type="dxa"/>
            <w:shd w:val="clear" w:color="auto" w:fill="auto"/>
            <w:noWrap/>
            <w:vAlign w:val="bottom"/>
            <w:hideMark/>
          </w:tcPr>
          <w:p w14:paraId="00BE5EB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1,098</w:t>
            </w:r>
          </w:p>
        </w:tc>
        <w:tc>
          <w:tcPr>
            <w:tcW w:w="1323" w:type="dxa"/>
            <w:shd w:val="clear" w:color="auto" w:fill="auto"/>
            <w:noWrap/>
            <w:vAlign w:val="bottom"/>
            <w:hideMark/>
          </w:tcPr>
          <w:p w14:paraId="22437DF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24492D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80</w:t>
            </w:r>
          </w:p>
        </w:tc>
        <w:tc>
          <w:tcPr>
            <w:tcW w:w="1323" w:type="dxa"/>
            <w:shd w:val="clear" w:color="auto" w:fill="auto"/>
            <w:noWrap/>
            <w:vAlign w:val="bottom"/>
            <w:hideMark/>
          </w:tcPr>
          <w:p w14:paraId="6BC268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1C3210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51,710</w:t>
            </w:r>
          </w:p>
        </w:tc>
      </w:tr>
      <w:tr w:rsidR="00A00C97" w:rsidRPr="009E5255" w14:paraId="29DB7F50" w14:textId="77777777" w:rsidTr="00622C17">
        <w:trPr>
          <w:trHeight w:val="20"/>
        </w:trPr>
        <w:tc>
          <w:tcPr>
            <w:tcW w:w="1921" w:type="dxa"/>
            <w:shd w:val="clear" w:color="auto" w:fill="auto"/>
            <w:noWrap/>
            <w:vAlign w:val="bottom"/>
            <w:hideMark/>
          </w:tcPr>
          <w:p w14:paraId="63957E76" w14:textId="43EECF2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darubicin </w:t>
            </w:r>
          </w:p>
        </w:tc>
        <w:tc>
          <w:tcPr>
            <w:tcW w:w="1322" w:type="dxa"/>
            <w:shd w:val="clear" w:color="auto" w:fill="auto"/>
            <w:noWrap/>
            <w:vAlign w:val="bottom"/>
            <w:hideMark/>
          </w:tcPr>
          <w:p w14:paraId="792152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1</w:t>
            </w:r>
          </w:p>
        </w:tc>
        <w:tc>
          <w:tcPr>
            <w:tcW w:w="1323" w:type="dxa"/>
            <w:shd w:val="clear" w:color="auto" w:fill="auto"/>
            <w:noWrap/>
            <w:vAlign w:val="bottom"/>
            <w:hideMark/>
          </w:tcPr>
          <w:p w14:paraId="0E76403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1</w:t>
            </w:r>
          </w:p>
        </w:tc>
        <w:tc>
          <w:tcPr>
            <w:tcW w:w="1323" w:type="dxa"/>
            <w:shd w:val="clear" w:color="auto" w:fill="auto"/>
            <w:noWrap/>
            <w:vAlign w:val="bottom"/>
            <w:hideMark/>
          </w:tcPr>
          <w:p w14:paraId="698924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D37783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40C53E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47FC01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2</w:t>
            </w:r>
          </w:p>
        </w:tc>
      </w:tr>
      <w:tr w:rsidR="00A00C97" w:rsidRPr="009E5255" w14:paraId="5946296B" w14:textId="77777777" w:rsidTr="00622C17">
        <w:trPr>
          <w:trHeight w:val="20"/>
        </w:trPr>
        <w:tc>
          <w:tcPr>
            <w:tcW w:w="1921" w:type="dxa"/>
            <w:shd w:val="clear" w:color="auto" w:fill="auto"/>
            <w:noWrap/>
            <w:vAlign w:val="bottom"/>
            <w:hideMark/>
          </w:tcPr>
          <w:p w14:paraId="64AFD6C2" w14:textId="3B8EE4D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fosfamide </w:t>
            </w:r>
          </w:p>
        </w:tc>
        <w:tc>
          <w:tcPr>
            <w:tcW w:w="1322" w:type="dxa"/>
            <w:shd w:val="clear" w:color="auto" w:fill="auto"/>
            <w:noWrap/>
            <w:vAlign w:val="bottom"/>
            <w:hideMark/>
          </w:tcPr>
          <w:p w14:paraId="48CEC13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7,421</w:t>
            </w:r>
          </w:p>
        </w:tc>
        <w:tc>
          <w:tcPr>
            <w:tcW w:w="1323" w:type="dxa"/>
            <w:shd w:val="clear" w:color="auto" w:fill="auto"/>
            <w:noWrap/>
            <w:vAlign w:val="bottom"/>
            <w:hideMark/>
          </w:tcPr>
          <w:p w14:paraId="3ED84F8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3,575</w:t>
            </w:r>
          </w:p>
        </w:tc>
        <w:tc>
          <w:tcPr>
            <w:tcW w:w="1323" w:type="dxa"/>
            <w:shd w:val="clear" w:color="auto" w:fill="auto"/>
            <w:noWrap/>
            <w:vAlign w:val="bottom"/>
            <w:hideMark/>
          </w:tcPr>
          <w:p w14:paraId="0B6FA60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540B53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E7560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680D17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0,996</w:t>
            </w:r>
          </w:p>
        </w:tc>
      </w:tr>
      <w:tr w:rsidR="00A00C97" w:rsidRPr="009E5255" w14:paraId="3D4E8304" w14:textId="77777777" w:rsidTr="00622C17">
        <w:trPr>
          <w:trHeight w:val="20"/>
        </w:trPr>
        <w:tc>
          <w:tcPr>
            <w:tcW w:w="1921" w:type="dxa"/>
            <w:shd w:val="clear" w:color="auto" w:fill="auto"/>
            <w:noWrap/>
            <w:vAlign w:val="bottom"/>
            <w:hideMark/>
          </w:tcPr>
          <w:p w14:paraId="73AFD784" w14:textId="73ECD5E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pilimumab </w:t>
            </w:r>
          </w:p>
        </w:tc>
        <w:tc>
          <w:tcPr>
            <w:tcW w:w="1322" w:type="dxa"/>
            <w:shd w:val="clear" w:color="auto" w:fill="auto"/>
            <w:noWrap/>
            <w:vAlign w:val="bottom"/>
            <w:hideMark/>
          </w:tcPr>
          <w:p w14:paraId="3BEBE78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25</w:t>
            </w:r>
          </w:p>
        </w:tc>
        <w:tc>
          <w:tcPr>
            <w:tcW w:w="1323" w:type="dxa"/>
            <w:shd w:val="clear" w:color="auto" w:fill="auto"/>
            <w:noWrap/>
            <w:vAlign w:val="bottom"/>
            <w:hideMark/>
          </w:tcPr>
          <w:p w14:paraId="641CFFC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85</w:t>
            </w:r>
          </w:p>
        </w:tc>
        <w:tc>
          <w:tcPr>
            <w:tcW w:w="1323" w:type="dxa"/>
            <w:shd w:val="clear" w:color="auto" w:fill="auto"/>
            <w:noWrap/>
            <w:vAlign w:val="bottom"/>
            <w:hideMark/>
          </w:tcPr>
          <w:p w14:paraId="478D4CC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2C8810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10AF5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00</w:t>
            </w:r>
          </w:p>
        </w:tc>
        <w:tc>
          <w:tcPr>
            <w:tcW w:w="1476" w:type="dxa"/>
            <w:shd w:val="clear" w:color="auto" w:fill="auto"/>
            <w:noWrap/>
            <w:vAlign w:val="bottom"/>
            <w:hideMark/>
          </w:tcPr>
          <w:p w14:paraId="0C8AA0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910</w:t>
            </w:r>
          </w:p>
        </w:tc>
      </w:tr>
      <w:tr w:rsidR="00A00C97" w:rsidRPr="009E5255" w14:paraId="1E1CE2EC" w14:textId="77777777" w:rsidTr="00622C17">
        <w:trPr>
          <w:trHeight w:val="20"/>
        </w:trPr>
        <w:tc>
          <w:tcPr>
            <w:tcW w:w="1921" w:type="dxa"/>
            <w:shd w:val="clear" w:color="auto" w:fill="auto"/>
            <w:noWrap/>
            <w:vAlign w:val="bottom"/>
            <w:hideMark/>
          </w:tcPr>
          <w:p w14:paraId="08051563" w14:textId="5FD5FC2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rinotecan </w:t>
            </w:r>
          </w:p>
        </w:tc>
        <w:tc>
          <w:tcPr>
            <w:tcW w:w="1322" w:type="dxa"/>
            <w:shd w:val="clear" w:color="auto" w:fill="auto"/>
            <w:noWrap/>
            <w:vAlign w:val="bottom"/>
            <w:hideMark/>
          </w:tcPr>
          <w:p w14:paraId="46121D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986</w:t>
            </w:r>
          </w:p>
        </w:tc>
        <w:tc>
          <w:tcPr>
            <w:tcW w:w="1323" w:type="dxa"/>
            <w:shd w:val="clear" w:color="auto" w:fill="auto"/>
            <w:noWrap/>
            <w:vAlign w:val="bottom"/>
            <w:hideMark/>
          </w:tcPr>
          <w:p w14:paraId="400D389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554</w:t>
            </w:r>
          </w:p>
        </w:tc>
        <w:tc>
          <w:tcPr>
            <w:tcW w:w="1323" w:type="dxa"/>
            <w:shd w:val="clear" w:color="auto" w:fill="auto"/>
            <w:noWrap/>
            <w:vAlign w:val="bottom"/>
            <w:hideMark/>
          </w:tcPr>
          <w:p w14:paraId="564065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F72658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19</w:t>
            </w:r>
          </w:p>
        </w:tc>
        <w:tc>
          <w:tcPr>
            <w:tcW w:w="1323" w:type="dxa"/>
            <w:shd w:val="clear" w:color="auto" w:fill="auto"/>
            <w:noWrap/>
            <w:vAlign w:val="bottom"/>
            <w:hideMark/>
          </w:tcPr>
          <w:p w14:paraId="62AE3E9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63</w:t>
            </w:r>
          </w:p>
        </w:tc>
        <w:tc>
          <w:tcPr>
            <w:tcW w:w="1476" w:type="dxa"/>
            <w:shd w:val="clear" w:color="auto" w:fill="auto"/>
            <w:noWrap/>
            <w:vAlign w:val="bottom"/>
            <w:hideMark/>
          </w:tcPr>
          <w:p w14:paraId="51A4109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0,522</w:t>
            </w:r>
          </w:p>
        </w:tc>
      </w:tr>
      <w:tr w:rsidR="00A00C97" w:rsidRPr="009E5255" w14:paraId="5039CCB3" w14:textId="77777777" w:rsidTr="00622C17">
        <w:trPr>
          <w:trHeight w:val="20"/>
        </w:trPr>
        <w:tc>
          <w:tcPr>
            <w:tcW w:w="1921" w:type="dxa"/>
            <w:shd w:val="clear" w:color="auto" w:fill="auto"/>
            <w:noWrap/>
            <w:vAlign w:val="bottom"/>
            <w:hideMark/>
          </w:tcPr>
          <w:p w14:paraId="553A3374" w14:textId="2F37D8F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Methotrexate </w:t>
            </w:r>
          </w:p>
        </w:tc>
        <w:tc>
          <w:tcPr>
            <w:tcW w:w="1322" w:type="dxa"/>
            <w:shd w:val="clear" w:color="auto" w:fill="auto"/>
            <w:noWrap/>
            <w:vAlign w:val="bottom"/>
            <w:hideMark/>
          </w:tcPr>
          <w:p w14:paraId="34D4BA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136</w:t>
            </w:r>
          </w:p>
        </w:tc>
        <w:tc>
          <w:tcPr>
            <w:tcW w:w="1323" w:type="dxa"/>
            <w:shd w:val="clear" w:color="auto" w:fill="auto"/>
            <w:noWrap/>
            <w:vAlign w:val="bottom"/>
            <w:hideMark/>
          </w:tcPr>
          <w:p w14:paraId="5FF2D83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9,319</w:t>
            </w:r>
          </w:p>
        </w:tc>
        <w:tc>
          <w:tcPr>
            <w:tcW w:w="1323" w:type="dxa"/>
            <w:shd w:val="clear" w:color="auto" w:fill="auto"/>
            <w:noWrap/>
            <w:vAlign w:val="bottom"/>
            <w:hideMark/>
          </w:tcPr>
          <w:p w14:paraId="025EB9F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845</w:t>
            </w:r>
          </w:p>
        </w:tc>
        <w:tc>
          <w:tcPr>
            <w:tcW w:w="1323" w:type="dxa"/>
            <w:shd w:val="clear" w:color="auto" w:fill="auto"/>
            <w:noWrap/>
            <w:vAlign w:val="bottom"/>
            <w:hideMark/>
          </w:tcPr>
          <w:p w14:paraId="0710DA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980</w:t>
            </w:r>
          </w:p>
        </w:tc>
        <w:tc>
          <w:tcPr>
            <w:tcW w:w="1323" w:type="dxa"/>
            <w:shd w:val="clear" w:color="auto" w:fill="auto"/>
            <w:noWrap/>
            <w:vAlign w:val="bottom"/>
            <w:hideMark/>
          </w:tcPr>
          <w:p w14:paraId="2C965DB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010</w:t>
            </w:r>
          </w:p>
        </w:tc>
        <w:tc>
          <w:tcPr>
            <w:tcW w:w="1476" w:type="dxa"/>
            <w:shd w:val="clear" w:color="auto" w:fill="auto"/>
            <w:noWrap/>
            <w:vAlign w:val="bottom"/>
            <w:hideMark/>
          </w:tcPr>
          <w:p w14:paraId="1F95C88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1,290</w:t>
            </w:r>
          </w:p>
        </w:tc>
      </w:tr>
      <w:tr w:rsidR="00A00C97" w:rsidRPr="009E5255" w14:paraId="293F35B2" w14:textId="77777777" w:rsidTr="00622C17">
        <w:trPr>
          <w:trHeight w:val="20"/>
        </w:trPr>
        <w:tc>
          <w:tcPr>
            <w:tcW w:w="1921" w:type="dxa"/>
            <w:shd w:val="clear" w:color="auto" w:fill="auto"/>
            <w:noWrap/>
            <w:vAlign w:val="bottom"/>
            <w:hideMark/>
          </w:tcPr>
          <w:p w14:paraId="546ECA54" w14:textId="0C8B18F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Nivolumab </w:t>
            </w:r>
          </w:p>
        </w:tc>
        <w:tc>
          <w:tcPr>
            <w:tcW w:w="1322" w:type="dxa"/>
            <w:shd w:val="clear" w:color="auto" w:fill="auto"/>
            <w:noWrap/>
            <w:vAlign w:val="bottom"/>
            <w:hideMark/>
          </w:tcPr>
          <w:p w14:paraId="3954CBD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7</w:t>
            </w:r>
          </w:p>
        </w:tc>
        <w:tc>
          <w:tcPr>
            <w:tcW w:w="1323" w:type="dxa"/>
            <w:shd w:val="clear" w:color="auto" w:fill="auto"/>
            <w:noWrap/>
            <w:vAlign w:val="bottom"/>
            <w:hideMark/>
          </w:tcPr>
          <w:p w14:paraId="051CA9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697</w:t>
            </w:r>
          </w:p>
        </w:tc>
        <w:tc>
          <w:tcPr>
            <w:tcW w:w="1323" w:type="dxa"/>
            <w:shd w:val="clear" w:color="auto" w:fill="auto"/>
            <w:noWrap/>
            <w:vAlign w:val="bottom"/>
            <w:hideMark/>
          </w:tcPr>
          <w:p w14:paraId="37B1E8D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27</w:t>
            </w:r>
          </w:p>
        </w:tc>
        <w:tc>
          <w:tcPr>
            <w:tcW w:w="1323" w:type="dxa"/>
            <w:shd w:val="clear" w:color="auto" w:fill="auto"/>
            <w:noWrap/>
            <w:vAlign w:val="bottom"/>
            <w:hideMark/>
          </w:tcPr>
          <w:p w14:paraId="3F3E2D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860</w:t>
            </w:r>
          </w:p>
        </w:tc>
        <w:tc>
          <w:tcPr>
            <w:tcW w:w="1323" w:type="dxa"/>
            <w:shd w:val="clear" w:color="auto" w:fill="auto"/>
            <w:noWrap/>
            <w:vAlign w:val="bottom"/>
            <w:hideMark/>
          </w:tcPr>
          <w:p w14:paraId="4F6D76E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9,400</w:t>
            </w:r>
          </w:p>
        </w:tc>
        <w:tc>
          <w:tcPr>
            <w:tcW w:w="1476" w:type="dxa"/>
            <w:shd w:val="clear" w:color="auto" w:fill="auto"/>
            <w:noWrap/>
            <w:vAlign w:val="bottom"/>
            <w:hideMark/>
          </w:tcPr>
          <w:p w14:paraId="3576CA6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331</w:t>
            </w:r>
          </w:p>
        </w:tc>
      </w:tr>
      <w:tr w:rsidR="00A00C97" w:rsidRPr="009E5255" w14:paraId="5817E7B6" w14:textId="77777777" w:rsidTr="00622C17">
        <w:trPr>
          <w:trHeight w:val="20"/>
        </w:trPr>
        <w:tc>
          <w:tcPr>
            <w:tcW w:w="1921" w:type="dxa"/>
            <w:shd w:val="clear" w:color="auto" w:fill="auto"/>
            <w:noWrap/>
            <w:vAlign w:val="bottom"/>
            <w:hideMark/>
          </w:tcPr>
          <w:p w14:paraId="78FBBF8F" w14:textId="4F491C5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binutuzumab </w:t>
            </w:r>
          </w:p>
        </w:tc>
        <w:tc>
          <w:tcPr>
            <w:tcW w:w="1322" w:type="dxa"/>
            <w:shd w:val="clear" w:color="auto" w:fill="auto"/>
            <w:noWrap/>
            <w:vAlign w:val="bottom"/>
            <w:hideMark/>
          </w:tcPr>
          <w:p w14:paraId="6CF0BF3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AE595B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00</w:t>
            </w:r>
          </w:p>
        </w:tc>
        <w:tc>
          <w:tcPr>
            <w:tcW w:w="1323" w:type="dxa"/>
            <w:shd w:val="clear" w:color="auto" w:fill="auto"/>
            <w:noWrap/>
            <w:vAlign w:val="bottom"/>
            <w:hideMark/>
          </w:tcPr>
          <w:p w14:paraId="04AEB3B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D30C8D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395F9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7B827D9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00</w:t>
            </w:r>
          </w:p>
        </w:tc>
      </w:tr>
      <w:tr w:rsidR="00A00C97" w:rsidRPr="009E5255" w14:paraId="6E99C729" w14:textId="77777777" w:rsidTr="00622C17">
        <w:trPr>
          <w:trHeight w:val="20"/>
        </w:trPr>
        <w:tc>
          <w:tcPr>
            <w:tcW w:w="1921" w:type="dxa"/>
            <w:shd w:val="clear" w:color="auto" w:fill="auto"/>
            <w:noWrap/>
            <w:vAlign w:val="bottom"/>
            <w:hideMark/>
          </w:tcPr>
          <w:p w14:paraId="28210843" w14:textId="42D0E4F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xaliplatin </w:t>
            </w:r>
          </w:p>
        </w:tc>
        <w:tc>
          <w:tcPr>
            <w:tcW w:w="1322" w:type="dxa"/>
            <w:shd w:val="clear" w:color="auto" w:fill="auto"/>
            <w:noWrap/>
            <w:vAlign w:val="bottom"/>
            <w:hideMark/>
          </w:tcPr>
          <w:p w14:paraId="1646AF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148</w:t>
            </w:r>
          </w:p>
        </w:tc>
        <w:tc>
          <w:tcPr>
            <w:tcW w:w="1323" w:type="dxa"/>
            <w:shd w:val="clear" w:color="auto" w:fill="auto"/>
            <w:noWrap/>
            <w:vAlign w:val="bottom"/>
            <w:hideMark/>
          </w:tcPr>
          <w:p w14:paraId="30C124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701</w:t>
            </w:r>
          </w:p>
        </w:tc>
        <w:tc>
          <w:tcPr>
            <w:tcW w:w="1323" w:type="dxa"/>
            <w:shd w:val="clear" w:color="auto" w:fill="auto"/>
            <w:noWrap/>
            <w:vAlign w:val="bottom"/>
            <w:hideMark/>
          </w:tcPr>
          <w:p w14:paraId="7C95931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41</w:t>
            </w:r>
          </w:p>
        </w:tc>
        <w:tc>
          <w:tcPr>
            <w:tcW w:w="1323" w:type="dxa"/>
            <w:shd w:val="clear" w:color="auto" w:fill="auto"/>
            <w:noWrap/>
            <w:vAlign w:val="bottom"/>
            <w:hideMark/>
          </w:tcPr>
          <w:p w14:paraId="11388A7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03</w:t>
            </w:r>
          </w:p>
        </w:tc>
        <w:tc>
          <w:tcPr>
            <w:tcW w:w="1323" w:type="dxa"/>
            <w:shd w:val="clear" w:color="auto" w:fill="auto"/>
            <w:noWrap/>
            <w:vAlign w:val="bottom"/>
            <w:hideMark/>
          </w:tcPr>
          <w:p w14:paraId="41239D4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4</w:t>
            </w:r>
          </w:p>
        </w:tc>
        <w:tc>
          <w:tcPr>
            <w:tcW w:w="1476" w:type="dxa"/>
            <w:shd w:val="clear" w:color="auto" w:fill="auto"/>
            <w:noWrap/>
            <w:vAlign w:val="bottom"/>
            <w:hideMark/>
          </w:tcPr>
          <w:p w14:paraId="0E5504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1,737</w:t>
            </w:r>
          </w:p>
        </w:tc>
      </w:tr>
      <w:tr w:rsidR="00A00C97" w:rsidRPr="009E5255" w14:paraId="7BEBBBDB" w14:textId="77777777" w:rsidTr="00622C17">
        <w:trPr>
          <w:trHeight w:val="20"/>
        </w:trPr>
        <w:tc>
          <w:tcPr>
            <w:tcW w:w="1921" w:type="dxa"/>
            <w:shd w:val="clear" w:color="auto" w:fill="auto"/>
            <w:noWrap/>
            <w:vAlign w:val="bottom"/>
            <w:hideMark/>
          </w:tcPr>
          <w:p w14:paraId="1C7A5FFD" w14:textId="62EC836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clitaxel </w:t>
            </w:r>
          </w:p>
        </w:tc>
        <w:tc>
          <w:tcPr>
            <w:tcW w:w="1322" w:type="dxa"/>
            <w:shd w:val="clear" w:color="auto" w:fill="auto"/>
            <w:noWrap/>
            <w:vAlign w:val="bottom"/>
            <w:hideMark/>
          </w:tcPr>
          <w:p w14:paraId="1DC13C9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9,400</w:t>
            </w:r>
          </w:p>
        </w:tc>
        <w:tc>
          <w:tcPr>
            <w:tcW w:w="1323" w:type="dxa"/>
            <w:shd w:val="clear" w:color="auto" w:fill="auto"/>
            <w:noWrap/>
            <w:vAlign w:val="bottom"/>
            <w:hideMark/>
          </w:tcPr>
          <w:p w14:paraId="193D17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659</w:t>
            </w:r>
          </w:p>
        </w:tc>
        <w:tc>
          <w:tcPr>
            <w:tcW w:w="1323" w:type="dxa"/>
            <w:shd w:val="clear" w:color="auto" w:fill="auto"/>
            <w:noWrap/>
            <w:vAlign w:val="bottom"/>
            <w:hideMark/>
          </w:tcPr>
          <w:p w14:paraId="57A898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356</w:t>
            </w:r>
          </w:p>
        </w:tc>
        <w:tc>
          <w:tcPr>
            <w:tcW w:w="1323" w:type="dxa"/>
            <w:shd w:val="clear" w:color="auto" w:fill="auto"/>
            <w:noWrap/>
            <w:vAlign w:val="bottom"/>
            <w:hideMark/>
          </w:tcPr>
          <w:p w14:paraId="79EF01C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15</w:t>
            </w:r>
          </w:p>
        </w:tc>
        <w:tc>
          <w:tcPr>
            <w:tcW w:w="1323" w:type="dxa"/>
            <w:shd w:val="clear" w:color="auto" w:fill="auto"/>
            <w:noWrap/>
            <w:vAlign w:val="bottom"/>
            <w:hideMark/>
          </w:tcPr>
          <w:p w14:paraId="6123E74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50</w:t>
            </w:r>
          </w:p>
        </w:tc>
        <w:tc>
          <w:tcPr>
            <w:tcW w:w="1476" w:type="dxa"/>
            <w:shd w:val="clear" w:color="auto" w:fill="auto"/>
            <w:noWrap/>
            <w:vAlign w:val="bottom"/>
            <w:hideMark/>
          </w:tcPr>
          <w:p w14:paraId="396BE9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4,880</w:t>
            </w:r>
          </w:p>
        </w:tc>
      </w:tr>
      <w:tr w:rsidR="00A00C97" w:rsidRPr="009E5255" w14:paraId="0B8DB5A4" w14:textId="77777777" w:rsidTr="00622C17">
        <w:trPr>
          <w:trHeight w:val="20"/>
        </w:trPr>
        <w:tc>
          <w:tcPr>
            <w:tcW w:w="1921" w:type="dxa"/>
            <w:shd w:val="clear" w:color="auto" w:fill="auto"/>
            <w:noWrap/>
            <w:vAlign w:val="bottom"/>
            <w:hideMark/>
          </w:tcPr>
          <w:p w14:paraId="1D92C782" w14:textId="267A4F6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nitumumab </w:t>
            </w:r>
          </w:p>
        </w:tc>
        <w:tc>
          <w:tcPr>
            <w:tcW w:w="1322" w:type="dxa"/>
            <w:shd w:val="clear" w:color="auto" w:fill="auto"/>
            <w:noWrap/>
            <w:vAlign w:val="bottom"/>
            <w:hideMark/>
          </w:tcPr>
          <w:p w14:paraId="22FC7EF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234</w:t>
            </w:r>
          </w:p>
        </w:tc>
        <w:tc>
          <w:tcPr>
            <w:tcW w:w="1323" w:type="dxa"/>
            <w:shd w:val="clear" w:color="auto" w:fill="auto"/>
            <w:noWrap/>
            <w:vAlign w:val="bottom"/>
            <w:hideMark/>
          </w:tcPr>
          <w:p w14:paraId="4B9EF7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C76F38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A6A2A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52</w:t>
            </w:r>
          </w:p>
        </w:tc>
        <w:tc>
          <w:tcPr>
            <w:tcW w:w="1323" w:type="dxa"/>
            <w:shd w:val="clear" w:color="auto" w:fill="auto"/>
            <w:noWrap/>
            <w:vAlign w:val="bottom"/>
            <w:hideMark/>
          </w:tcPr>
          <w:p w14:paraId="05E5FA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252</w:t>
            </w:r>
          </w:p>
        </w:tc>
        <w:tc>
          <w:tcPr>
            <w:tcW w:w="1476" w:type="dxa"/>
            <w:shd w:val="clear" w:color="auto" w:fill="auto"/>
            <w:noWrap/>
            <w:vAlign w:val="bottom"/>
            <w:hideMark/>
          </w:tcPr>
          <w:p w14:paraId="62C71C1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338</w:t>
            </w:r>
          </w:p>
        </w:tc>
      </w:tr>
      <w:tr w:rsidR="00A00C97" w:rsidRPr="009E5255" w14:paraId="705F9E16" w14:textId="77777777" w:rsidTr="00622C17">
        <w:trPr>
          <w:trHeight w:val="20"/>
        </w:trPr>
        <w:tc>
          <w:tcPr>
            <w:tcW w:w="1921" w:type="dxa"/>
            <w:shd w:val="clear" w:color="auto" w:fill="auto"/>
            <w:noWrap/>
            <w:vAlign w:val="bottom"/>
            <w:hideMark/>
          </w:tcPr>
          <w:p w14:paraId="567DFDCA" w14:textId="3D43F5D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brolizumab </w:t>
            </w:r>
          </w:p>
        </w:tc>
        <w:tc>
          <w:tcPr>
            <w:tcW w:w="1322" w:type="dxa"/>
            <w:shd w:val="clear" w:color="auto" w:fill="auto"/>
            <w:noWrap/>
            <w:vAlign w:val="bottom"/>
            <w:hideMark/>
          </w:tcPr>
          <w:p w14:paraId="3A7E04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88</w:t>
            </w:r>
          </w:p>
        </w:tc>
        <w:tc>
          <w:tcPr>
            <w:tcW w:w="1323" w:type="dxa"/>
            <w:shd w:val="clear" w:color="auto" w:fill="auto"/>
            <w:noWrap/>
            <w:vAlign w:val="bottom"/>
            <w:hideMark/>
          </w:tcPr>
          <w:p w14:paraId="0F7E8AD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08</w:t>
            </w:r>
          </w:p>
        </w:tc>
        <w:tc>
          <w:tcPr>
            <w:tcW w:w="1323" w:type="dxa"/>
            <w:shd w:val="clear" w:color="auto" w:fill="auto"/>
            <w:noWrap/>
            <w:vAlign w:val="bottom"/>
            <w:hideMark/>
          </w:tcPr>
          <w:p w14:paraId="04A1681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0</w:t>
            </w:r>
          </w:p>
        </w:tc>
        <w:tc>
          <w:tcPr>
            <w:tcW w:w="1323" w:type="dxa"/>
            <w:shd w:val="clear" w:color="auto" w:fill="auto"/>
            <w:noWrap/>
            <w:vAlign w:val="bottom"/>
            <w:hideMark/>
          </w:tcPr>
          <w:p w14:paraId="3F2342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68</w:t>
            </w:r>
          </w:p>
        </w:tc>
        <w:tc>
          <w:tcPr>
            <w:tcW w:w="1323" w:type="dxa"/>
            <w:shd w:val="clear" w:color="auto" w:fill="auto"/>
            <w:noWrap/>
            <w:vAlign w:val="bottom"/>
            <w:hideMark/>
          </w:tcPr>
          <w:p w14:paraId="46BDE3C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000</w:t>
            </w:r>
          </w:p>
        </w:tc>
        <w:tc>
          <w:tcPr>
            <w:tcW w:w="1476" w:type="dxa"/>
            <w:shd w:val="clear" w:color="auto" w:fill="auto"/>
            <w:noWrap/>
            <w:vAlign w:val="bottom"/>
            <w:hideMark/>
          </w:tcPr>
          <w:p w14:paraId="7DD85C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664</w:t>
            </w:r>
          </w:p>
        </w:tc>
      </w:tr>
      <w:tr w:rsidR="00A00C97" w:rsidRPr="009E5255" w14:paraId="51702131" w14:textId="77777777" w:rsidTr="00622C17">
        <w:trPr>
          <w:trHeight w:val="20"/>
        </w:trPr>
        <w:tc>
          <w:tcPr>
            <w:tcW w:w="1921" w:type="dxa"/>
            <w:shd w:val="clear" w:color="auto" w:fill="auto"/>
            <w:noWrap/>
            <w:vAlign w:val="bottom"/>
            <w:hideMark/>
          </w:tcPr>
          <w:p w14:paraId="1F40AB01" w14:textId="733BC68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etrexed </w:t>
            </w:r>
          </w:p>
        </w:tc>
        <w:tc>
          <w:tcPr>
            <w:tcW w:w="1322" w:type="dxa"/>
            <w:shd w:val="clear" w:color="auto" w:fill="auto"/>
            <w:noWrap/>
            <w:vAlign w:val="bottom"/>
            <w:hideMark/>
          </w:tcPr>
          <w:p w14:paraId="0EED065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80</w:t>
            </w:r>
          </w:p>
        </w:tc>
        <w:tc>
          <w:tcPr>
            <w:tcW w:w="1323" w:type="dxa"/>
            <w:shd w:val="clear" w:color="auto" w:fill="auto"/>
            <w:noWrap/>
            <w:vAlign w:val="bottom"/>
            <w:hideMark/>
          </w:tcPr>
          <w:p w14:paraId="36188A8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213</w:t>
            </w:r>
          </w:p>
        </w:tc>
        <w:tc>
          <w:tcPr>
            <w:tcW w:w="1323" w:type="dxa"/>
            <w:shd w:val="clear" w:color="auto" w:fill="auto"/>
            <w:noWrap/>
            <w:vAlign w:val="bottom"/>
            <w:hideMark/>
          </w:tcPr>
          <w:p w14:paraId="66861D0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21374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F6165A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0</w:t>
            </w:r>
          </w:p>
        </w:tc>
        <w:tc>
          <w:tcPr>
            <w:tcW w:w="1476" w:type="dxa"/>
            <w:shd w:val="clear" w:color="auto" w:fill="auto"/>
            <w:noWrap/>
            <w:vAlign w:val="bottom"/>
            <w:hideMark/>
          </w:tcPr>
          <w:p w14:paraId="5685433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993</w:t>
            </w:r>
          </w:p>
        </w:tc>
      </w:tr>
      <w:tr w:rsidR="00A00C97" w:rsidRPr="009E5255" w14:paraId="3CE16399" w14:textId="77777777" w:rsidTr="00622C17">
        <w:trPr>
          <w:trHeight w:val="20"/>
        </w:trPr>
        <w:tc>
          <w:tcPr>
            <w:tcW w:w="1921" w:type="dxa"/>
            <w:shd w:val="clear" w:color="auto" w:fill="auto"/>
            <w:noWrap/>
            <w:vAlign w:val="bottom"/>
            <w:hideMark/>
          </w:tcPr>
          <w:p w14:paraId="55B645F1" w14:textId="573CC99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rtuzumab </w:t>
            </w:r>
          </w:p>
        </w:tc>
        <w:tc>
          <w:tcPr>
            <w:tcW w:w="1322" w:type="dxa"/>
            <w:shd w:val="clear" w:color="auto" w:fill="auto"/>
            <w:noWrap/>
            <w:vAlign w:val="bottom"/>
            <w:hideMark/>
          </w:tcPr>
          <w:p w14:paraId="4CA613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560</w:t>
            </w:r>
          </w:p>
        </w:tc>
        <w:tc>
          <w:tcPr>
            <w:tcW w:w="1323" w:type="dxa"/>
            <w:shd w:val="clear" w:color="auto" w:fill="auto"/>
            <w:noWrap/>
            <w:vAlign w:val="bottom"/>
            <w:hideMark/>
          </w:tcPr>
          <w:p w14:paraId="1A34E3A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820</w:t>
            </w:r>
          </w:p>
        </w:tc>
        <w:tc>
          <w:tcPr>
            <w:tcW w:w="1323" w:type="dxa"/>
            <w:shd w:val="clear" w:color="auto" w:fill="auto"/>
            <w:noWrap/>
            <w:vAlign w:val="bottom"/>
            <w:hideMark/>
          </w:tcPr>
          <w:p w14:paraId="7A0DB3D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80</w:t>
            </w:r>
          </w:p>
        </w:tc>
        <w:tc>
          <w:tcPr>
            <w:tcW w:w="1323" w:type="dxa"/>
            <w:shd w:val="clear" w:color="auto" w:fill="auto"/>
            <w:noWrap/>
            <w:vAlign w:val="bottom"/>
            <w:hideMark/>
          </w:tcPr>
          <w:p w14:paraId="7ABA025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20</w:t>
            </w:r>
          </w:p>
        </w:tc>
        <w:tc>
          <w:tcPr>
            <w:tcW w:w="1323" w:type="dxa"/>
            <w:shd w:val="clear" w:color="auto" w:fill="auto"/>
            <w:noWrap/>
            <w:vAlign w:val="bottom"/>
            <w:hideMark/>
          </w:tcPr>
          <w:p w14:paraId="4CF8DAE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00</w:t>
            </w:r>
          </w:p>
        </w:tc>
        <w:tc>
          <w:tcPr>
            <w:tcW w:w="1476" w:type="dxa"/>
            <w:shd w:val="clear" w:color="auto" w:fill="auto"/>
            <w:noWrap/>
            <w:vAlign w:val="bottom"/>
            <w:hideMark/>
          </w:tcPr>
          <w:p w14:paraId="01F2061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1,380</w:t>
            </w:r>
          </w:p>
        </w:tc>
      </w:tr>
      <w:tr w:rsidR="00A00C97" w:rsidRPr="009E5255" w14:paraId="33F669AD" w14:textId="77777777" w:rsidTr="00622C17">
        <w:trPr>
          <w:trHeight w:val="20"/>
        </w:trPr>
        <w:tc>
          <w:tcPr>
            <w:tcW w:w="1921" w:type="dxa"/>
            <w:shd w:val="clear" w:color="auto" w:fill="auto"/>
            <w:noWrap/>
            <w:vAlign w:val="bottom"/>
            <w:hideMark/>
          </w:tcPr>
          <w:p w14:paraId="2DB6AEFD" w14:textId="520E92E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altitrexed </w:t>
            </w:r>
          </w:p>
        </w:tc>
        <w:tc>
          <w:tcPr>
            <w:tcW w:w="1322" w:type="dxa"/>
            <w:shd w:val="clear" w:color="auto" w:fill="auto"/>
            <w:noWrap/>
            <w:vAlign w:val="bottom"/>
            <w:hideMark/>
          </w:tcPr>
          <w:p w14:paraId="5463F88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w:t>
            </w:r>
          </w:p>
        </w:tc>
        <w:tc>
          <w:tcPr>
            <w:tcW w:w="1323" w:type="dxa"/>
            <w:shd w:val="clear" w:color="auto" w:fill="auto"/>
            <w:noWrap/>
            <w:vAlign w:val="bottom"/>
            <w:hideMark/>
          </w:tcPr>
          <w:p w14:paraId="1A430E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98FC6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BBA191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D61FE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636EFD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w:t>
            </w:r>
          </w:p>
        </w:tc>
      </w:tr>
      <w:tr w:rsidR="00A00C97" w:rsidRPr="009E5255" w14:paraId="5E768AD6" w14:textId="77777777" w:rsidTr="00622C17">
        <w:trPr>
          <w:trHeight w:val="20"/>
        </w:trPr>
        <w:tc>
          <w:tcPr>
            <w:tcW w:w="1921" w:type="dxa"/>
            <w:shd w:val="clear" w:color="auto" w:fill="auto"/>
            <w:noWrap/>
            <w:vAlign w:val="bottom"/>
            <w:hideMark/>
          </w:tcPr>
          <w:p w14:paraId="0F40DB21" w14:textId="1425803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ituximab </w:t>
            </w:r>
          </w:p>
        </w:tc>
        <w:tc>
          <w:tcPr>
            <w:tcW w:w="1322" w:type="dxa"/>
            <w:shd w:val="clear" w:color="auto" w:fill="auto"/>
            <w:noWrap/>
            <w:vAlign w:val="bottom"/>
            <w:hideMark/>
          </w:tcPr>
          <w:p w14:paraId="46234D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3,220</w:t>
            </w:r>
          </w:p>
        </w:tc>
        <w:tc>
          <w:tcPr>
            <w:tcW w:w="1323" w:type="dxa"/>
            <w:shd w:val="clear" w:color="auto" w:fill="auto"/>
            <w:noWrap/>
            <w:vAlign w:val="bottom"/>
            <w:hideMark/>
          </w:tcPr>
          <w:p w14:paraId="5355203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9,490</w:t>
            </w:r>
          </w:p>
        </w:tc>
        <w:tc>
          <w:tcPr>
            <w:tcW w:w="1323" w:type="dxa"/>
            <w:shd w:val="clear" w:color="auto" w:fill="auto"/>
            <w:noWrap/>
            <w:vAlign w:val="bottom"/>
            <w:hideMark/>
          </w:tcPr>
          <w:p w14:paraId="03C2193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0</w:t>
            </w:r>
          </w:p>
        </w:tc>
        <w:tc>
          <w:tcPr>
            <w:tcW w:w="1323" w:type="dxa"/>
            <w:shd w:val="clear" w:color="auto" w:fill="auto"/>
            <w:noWrap/>
            <w:vAlign w:val="bottom"/>
            <w:hideMark/>
          </w:tcPr>
          <w:p w14:paraId="484E9CD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00</w:t>
            </w:r>
          </w:p>
        </w:tc>
        <w:tc>
          <w:tcPr>
            <w:tcW w:w="1323" w:type="dxa"/>
            <w:shd w:val="clear" w:color="auto" w:fill="auto"/>
            <w:noWrap/>
            <w:vAlign w:val="bottom"/>
            <w:hideMark/>
          </w:tcPr>
          <w:p w14:paraId="0AE3A49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600</w:t>
            </w:r>
          </w:p>
        </w:tc>
        <w:tc>
          <w:tcPr>
            <w:tcW w:w="1476" w:type="dxa"/>
            <w:shd w:val="clear" w:color="auto" w:fill="auto"/>
            <w:noWrap/>
            <w:vAlign w:val="bottom"/>
            <w:hideMark/>
          </w:tcPr>
          <w:p w14:paraId="5A2F2A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3,710</w:t>
            </w:r>
          </w:p>
        </w:tc>
      </w:tr>
      <w:tr w:rsidR="00A00C97" w:rsidRPr="009E5255" w14:paraId="053D6506" w14:textId="77777777" w:rsidTr="00622C17">
        <w:trPr>
          <w:trHeight w:val="20"/>
        </w:trPr>
        <w:tc>
          <w:tcPr>
            <w:tcW w:w="1921" w:type="dxa"/>
            <w:shd w:val="clear" w:color="auto" w:fill="auto"/>
            <w:noWrap/>
            <w:vAlign w:val="bottom"/>
            <w:hideMark/>
          </w:tcPr>
          <w:p w14:paraId="04B91CCC" w14:textId="7DB51DA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opotecan </w:t>
            </w:r>
          </w:p>
        </w:tc>
        <w:tc>
          <w:tcPr>
            <w:tcW w:w="1322" w:type="dxa"/>
            <w:shd w:val="clear" w:color="auto" w:fill="auto"/>
            <w:noWrap/>
            <w:vAlign w:val="bottom"/>
            <w:hideMark/>
          </w:tcPr>
          <w:p w14:paraId="4C92648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7282F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w:t>
            </w:r>
          </w:p>
        </w:tc>
        <w:tc>
          <w:tcPr>
            <w:tcW w:w="1323" w:type="dxa"/>
            <w:shd w:val="clear" w:color="auto" w:fill="auto"/>
            <w:noWrap/>
            <w:vAlign w:val="bottom"/>
            <w:hideMark/>
          </w:tcPr>
          <w:p w14:paraId="4BB980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68A20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C0401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60CBCB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w:t>
            </w:r>
          </w:p>
        </w:tc>
      </w:tr>
      <w:tr w:rsidR="00A00C97" w:rsidRPr="009E5255" w14:paraId="5EAAE707" w14:textId="77777777" w:rsidTr="00622C17">
        <w:trPr>
          <w:trHeight w:val="20"/>
        </w:trPr>
        <w:tc>
          <w:tcPr>
            <w:tcW w:w="1921" w:type="dxa"/>
            <w:shd w:val="clear" w:color="auto" w:fill="auto"/>
            <w:noWrap/>
            <w:vAlign w:val="bottom"/>
            <w:hideMark/>
          </w:tcPr>
          <w:p w14:paraId="1F594018" w14:textId="283EFDF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uzumab </w:t>
            </w:r>
          </w:p>
        </w:tc>
        <w:tc>
          <w:tcPr>
            <w:tcW w:w="1322" w:type="dxa"/>
            <w:shd w:val="clear" w:color="auto" w:fill="auto"/>
            <w:noWrap/>
            <w:vAlign w:val="bottom"/>
            <w:hideMark/>
          </w:tcPr>
          <w:p w14:paraId="3DFC92F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7,462</w:t>
            </w:r>
          </w:p>
        </w:tc>
        <w:tc>
          <w:tcPr>
            <w:tcW w:w="1323" w:type="dxa"/>
            <w:shd w:val="clear" w:color="auto" w:fill="auto"/>
            <w:noWrap/>
            <w:vAlign w:val="bottom"/>
            <w:hideMark/>
          </w:tcPr>
          <w:p w14:paraId="1D9DE03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6,395</w:t>
            </w:r>
          </w:p>
        </w:tc>
        <w:tc>
          <w:tcPr>
            <w:tcW w:w="1323" w:type="dxa"/>
            <w:shd w:val="clear" w:color="auto" w:fill="auto"/>
            <w:noWrap/>
            <w:vAlign w:val="bottom"/>
            <w:hideMark/>
          </w:tcPr>
          <w:p w14:paraId="4CAEC44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030</w:t>
            </w:r>
          </w:p>
        </w:tc>
        <w:tc>
          <w:tcPr>
            <w:tcW w:w="1323" w:type="dxa"/>
            <w:shd w:val="clear" w:color="auto" w:fill="auto"/>
            <w:noWrap/>
            <w:vAlign w:val="bottom"/>
            <w:hideMark/>
          </w:tcPr>
          <w:p w14:paraId="67AD3A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42</w:t>
            </w:r>
          </w:p>
        </w:tc>
        <w:tc>
          <w:tcPr>
            <w:tcW w:w="1323" w:type="dxa"/>
            <w:shd w:val="clear" w:color="auto" w:fill="auto"/>
            <w:noWrap/>
            <w:vAlign w:val="bottom"/>
            <w:hideMark/>
          </w:tcPr>
          <w:p w14:paraId="7BB698B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30</w:t>
            </w:r>
          </w:p>
        </w:tc>
        <w:tc>
          <w:tcPr>
            <w:tcW w:w="1476" w:type="dxa"/>
            <w:shd w:val="clear" w:color="auto" w:fill="auto"/>
            <w:noWrap/>
            <w:vAlign w:val="bottom"/>
            <w:hideMark/>
          </w:tcPr>
          <w:p w14:paraId="270DFCE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6,459</w:t>
            </w:r>
          </w:p>
        </w:tc>
      </w:tr>
      <w:tr w:rsidR="00A00C97" w:rsidRPr="009E5255" w14:paraId="44E6A18E" w14:textId="77777777" w:rsidTr="00622C17">
        <w:trPr>
          <w:trHeight w:val="20"/>
        </w:trPr>
        <w:tc>
          <w:tcPr>
            <w:tcW w:w="1921" w:type="dxa"/>
            <w:shd w:val="clear" w:color="auto" w:fill="auto"/>
            <w:noWrap/>
            <w:vAlign w:val="bottom"/>
            <w:hideMark/>
          </w:tcPr>
          <w:p w14:paraId="5D6DE696" w14:textId="13A28B7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 Emtansine </w:t>
            </w:r>
          </w:p>
        </w:tc>
        <w:tc>
          <w:tcPr>
            <w:tcW w:w="1322" w:type="dxa"/>
            <w:shd w:val="clear" w:color="auto" w:fill="auto"/>
            <w:noWrap/>
            <w:vAlign w:val="bottom"/>
            <w:hideMark/>
          </w:tcPr>
          <w:p w14:paraId="5C33E9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52</w:t>
            </w:r>
          </w:p>
        </w:tc>
        <w:tc>
          <w:tcPr>
            <w:tcW w:w="1323" w:type="dxa"/>
            <w:shd w:val="clear" w:color="auto" w:fill="auto"/>
            <w:noWrap/>
            <w:vAlign w:val="bottom"/>
            <w:hideMark/>
          </w:tcPr>
          <w:p w14:paraId="4E985BE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90</w:t>
            </w:r>
          </w:p>
        </w:tc>
        <w:tc>
          <w:tcPr>
            <w:tcW w:w="1323" w:type="dxa"/>
            <w:shd w:val="clear" w:color="auto" w:fill="auto"/>
            <w:noWrap/>
            <w:vAlign w:val="bottom"/>
            <w:hideMark/>
          </w:tcPr>
          <w:p w14:paraId="46098B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748C32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D72BB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7586869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42</w:t>
            </w:r>
          </w:p>
        </w:tc>
      </w:tr>
      <w:tr w:rsidR="00A00C97" w:rsidRPr="009E5255" w14:paraId="1EDAA285" w14:textId="77777777" w:rsidTr="00622C17">
        <w:trPr>
          <w:trHeight w:val="20"/>
        </w:trPr>
        <w:tc>
          <w:tcPr>
            <w:tcW w:w="1921" w:type="dxa"/>
            <w:shd w:val="clear" w:color="auto" w:fill="auto"/>
            <w:noWrap/>
            <w:vAlign w:val="bottom"/>
            <w:hideMark/>
          </w:tcPr>
          <w:p w14:paraId="5ED095BB" w14:textId="5DCDCCD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blastine </w:t>
            </w:r>
          </w:p>
        </w:tc>
        <w:tc>
          <w:tcPr>
            <w:tcW w:w="1322" w:type="dxa"/>
            <w:shd w:val="clear" w:color="auto" w:fill="auto"/>
            <w:noWrap/>
            <w:vAlign w:val="bottom"/>
            <w:hideMark/>
          </w:tcPr>
          <w:p w14:paraId="030D1C4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3</w:t>
            </w:r>
          </w:p>
        </w:tc>
        <w:tc>
          <w:tcPr>
            <w:tcW w:w="1323" w:type="dxa"/>
            <w:shd w:val="clear" w:color="auto" w:fill="auto"/>
            <w:noWrap/>
            <w:vAlign w:val="bottom"/>
            <w:hideMark/>
          </w:tcPr>
          <w:p w14:paraId="29026E2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5</w:t>
            </w:r>
          </w:p>
        </w:tc>
        <w:tc>
          <w:tcPr>
            <w:tcW w:w="1323" w:type="dxa"/>
            <w:shd w:val="clear" w:color="auto" w:fill="auto"/>
            <w:noWrap/>
            <w:vAlign w:val="bottom"/>
            <w:hideMark/>
          </w:tcPr>
          <w:p w14:paraId="5D4824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3A200E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908D3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1295FB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8</w:t>
            </w:r>
          </w:p>
        </w:tc>
      </w:tr>
      <w:tr w:rsidR="00A00C97" w:rsidRPr="009E5255" w14:paraId="24845BE9" w14:textId="77777777" w:rsidTr="00622C17">
        <w:trPr>
          <w:trHeight w:val="20"/>
        </w:trPr>
        <w:tc>
          <w:tcPr>
            <w:tcW w:w="1921" w:type="dxa"/>
            <w:shd w:val="clear" w:color="auto" w:fill="auto"/>
            <w:noWrap/>
            <w:vAlign w:val="bottom"/>
            <w:hideMark/>
          </w:tcPr>
          <w:p w14:paraId="449984B5" w14:textId="3B38482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cristine </w:t>
            </w:r>
          </w:p>
        </w:tc>
        <w:tc>
          <w:tcPr>
            <w:tcW w:w="1322" w:type="dxa"/>
            <w:shd w:val="clear" w:color="auto" w:fill="auto"/>
            <w:noWrap/>
            <w:vAlign w:val="bottom"/>
            <w:hideMark/>
          </w:tcPr>
          <w:p w14:paraId="5084FD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0</w:t>
            </w:r>
          </w:p>
        </w:tc>
        <w:tc>
          <w:tcPr>
            <w:tcW w:w="1323" w:type="dxa"/>
            <w:shd w:val="clear" w:color="auto" w:fill="auto"/>
            <w:noWrap/>
            <w:vAlign w:val="bottom"/>
            <w:hideMark/>
          </w:tcPr>
          <w:p w14:paraId="18EBD7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4</w:t>
            </w:r>
          </w:p>
        </w:tc>
        <w:tc>
          <w:tcPr>
            <w:tcW w:w="1323" w:type="dxa"/>
            <w:shd w:val="clear" w:color="auto" w:fill="auto"/>
            <w:noWrap/>
            <w:vAlign w:val="bottom"/>
            <w:hideMark/>
          </w:tcPr>
          <w:p w14:paraId="2AAD86B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E1529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CDFBDC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5E8161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4</w:t>
            </w:r>
          </w:p>
        </w:tc>
      </w:tr>
      <w:tr w:rsidR="00A00C97" w:rsidRPr="009E5255" w14:paraId="32E558B9" w14:textId="77777777" w:rsidTr="00622C17">
        <w:trPr>
          <w:trHeight w:val="20"/>
        </w:trPr>
        <w:tc>
          <w:tcPr>
            <w:tcW w:w="1921" w:type="dxa"/>
            <w:shd w:val="clear" w:color="auto" w:fill="auto"/>
            <w:noWrap/>
            <w:vAlign w:val="bottom"/>
            <w:hideMark/>
          </w:tcPr>
          <w:p w14:paraId="04C6B90A" w14:textId="7935815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orelbine </w:t>
            </w:r>
          </w:p>
        </w:tc>
        <w:tc>
          <w:tcPr>
            <w:tcW w:w="1322" w:type="dxa"/>
            <w:shd w:val="clear" w:color="auto" w:fill="auto"/>
            <w:noWrap/>
            <w:vAlign w:val="bottom"/>
            <w:hideMark/>
          </w:tcPr>
          <w:p w14:paraId="56B55B5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13</w:t>
            </w:r>
          </w:p>
        </w:tc>
        <w:tc>
          <w:tcPr>
            <w:tcW w:w="1323" w:type="dxa"/>
            <w:shd w:val="clear" w:color="auto" w:fill="auto"/>
            <w:noWrap/>
            <w:vAlign w:val="bottom"/>
            <w:hideMark/>
          </w:tcPr>
          <w:p w14:paraId="067F21D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5</w:t>
            </w:r>
          </w:p>
        </w:tc>
        <w:tc>
          <w:tcPr>
            <w:tcW w:w="1323" w:type="dxa"/>
            <w:shd w:val="clear" w:color="auto" w:fill="auto"/>
            <w:noWrap/>
            <w:vAlign w:val="bottom"/>
            <w:hideMark/>
          </w:tcPr>
          <w:p w14:paraId="5641A57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F74E1A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2028CD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26E178D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88</w:t>
            </w:r>
          </w:p>
        </w:tc>
      </w:tr>
      <w:tr w:rsidR="00A00C97" w:rsidRPr="009E5255" w14:paraId="6E044466" w14:textId="77777777" w:rsidTr="00622C17">
        <w:trPr>
          <w:trHeight w:val="20"/>
        </w:trPr>
        <w:tc>
          <w:tcPr>
            <w:tcW w:w="10011" w:type="dxa"/>
            <w:gridSpan w:val="7"/>
            <w:shd w:val="clear" w:color="auto" w:fill="auto"/>
            <w:noWrap/>
            <w:vAlign w:val="bottom"/>
            <w:hideMark/>
          </w:tcPr>
          <w:p w14:paraId="238986C7" w14:textId="77777777" w:rsidR="00A00C97" w:rsidRPr="009E5255" w:rsidRDefault="00A00C97" w:rsidP="000679F4">
            <w:pPr>
              <w:spacing w:before="0" w:after="0" w:line="240" w:lineRule="auto"/>
              <w:rPr>
                <w:rFonts w:eastAsia="Times New Roman"/>
                <w:color w:val="000000" w:themeColor="text1"/>
                <w:sz w:val="20"/>
                <w:szCs w:val="20"/>
                <w:lang w:eastAsia="en-AU"/>
              </w:rPr>
            </w:pPr>
            <w:r w:rsidRPr="009E5255">
              <w:rPr>
                <w:rFonts w:eastAsia="Times New Roman"/>
                <w:color w:val="000000" w:themeColor="text1"/>
                <w:sz w:val="20"/>
                <w:szCs w:val="20"/>
                <w:lang w:eastAsia="en-AU"/>
              </w:rPr>
              <w:t>QLD</w:t>
            </w:r>
          </w:p>
        </w:tc>
      </w:tr>
      <w:tr w:rsidR="00A00C97" w:rsidRPr="009E5255" w14:paraId="32AB812D" w14:textId="77777777" w:rsidTr="00622C17">
        <w:trPr>
          <w:trHeight w:val="20"/>
        </w:trPr>
        <w:tc>
          <w:tcPr>
            <w:tcW w:w="1921" w:type="dxa"/>
            <w:shd w:val="clear" w:color="auto" w:fill="auto"/>
            <w:noWrap/>
            <w:vAlign w:val="bottom"/>
            <w:hideMark/>
          </w:tcPr>
          <w:p w14:paraId="34C10187" w14:textId="14AF0F9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rsenic </w:t>
            </w:r>
          </w:p>
        </w:tc>
        <w:tc>
          <w:tcPr>
            <w:tcW w:w="1322" w:type="dxa"/>
            <w:shd w:val="clear" w:color="auto" w:fill="auto"/>
            <w:noWrap/>
            <w:vAlign w:val="bottom"/>
            <w:hideMark/>
          </w:tcPr>
          <w:p w14:paraId="6B64774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489</w:t>
            </w:r>
          </w:p>
        </w:tc>
        <w:tc>
          <w:tcPr>
            <w:tcW w:w="1323" w:type="dxa"/>
            <w:shd w:val="clear" w:color="auto" w:fill="auto"/>
            <w:noWrap/>
            <w:vAlign w:val="bottom"/>
            <w:hideMark/>
          </w:tcPr>
          <w:p w14:paraId="0840B3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390</w:t>
            </w:r>
          </w:p>
        </w:tc>
        <w:tc>
          <w:tcPr>
            <w:tcW w:w="1323" w:type="dxa"/>
            <w:shd w:val="clear" w:color="auto" w:fill="auto"/>
            <w:noWrap/>
            <w:vAlign w:val="bottom"/>
            <w:hideMark/>
          </w:tcPr>
          <w:p w14:paraId="3531999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314</w:t>
            </w:r>
          </w:p>
        </w:tc>
        <w:tc>
          <w:tcPr>
            <w:tcW w:w="1323" w:type="dxa"/>
            <w:shd w:val="clear" w:color="auto" w:fill="auto"/>
            <w:noWrap/>
            <w:vAlign w:val="bottom"/>
            <w:hideMark/>
          </w:tcPr>
          <w:p w14:paraId="4ADE535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600</w:t>
            </w:r>
          </w:p>
        </w:tc>
        <w:tc>
          <w:tcPr>
            <w:tcW w:w="1323" w:type="dxa"/>
            <w:shd w:val="clear" w:color="auto" w:fill="auto"/>
            <w:noWrap/>
            <w:vAlign w:val="bottom"/>
            <w:hideMark/>
          </w:tcPr>
          <w:p w14:paraId="4E309C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946</w:t>
            </w:r>
          </w:p>
        </w:tc>
        <w:tc>
          <w:tcPr>
            <w:tcW w:w="1476" w:type="dxa"/>
            <w:shd w:val="clear" w:color="auto" w:fill="auto"/>
            <w:noWrap/>
            <w:vAlign w:val="bottom"/>
            <w:hideMark/>
          </w:tcPr>
          <w:p w14:paraId="39F2CCE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739</w:t>
            </w:r>
          </w:p>
        </w:tc>
      </w:tr>
      <w:tr w:rsidR="00A00C97" w:rsidRPr="009E5255" w14:paraId="2218DDD9" w14:textId="77777777" w:rsidTr="00622C17">
        <w:trPr>
          <w:trHeight w:val="20"/>
        </w:trPr>
        <w:tc>
          <w:tcPr>
            <w:tcW w:w="1921" w:type="dxa"/>
            <w:shd w:val="clear" w:color="auto" w:fill="auto"/>
            <w:noWrap/>
            <w:vAlign w:val="bottom"/>
            <w:hideMark/>
          </w:tcPr>
          <w:p w14:paraId="78876B38" w14:textId="1AF6D85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tezolizumab </w:t>
            </w:r>
          </w:p>
        </w:tc>
        <w:tc>
          <w:tcPr>
            <w:tcW w:w="1322" w:type="dxa"/>
            <w:shd w:val="clear" w:color="auto" w:fill="auto"/>
            <w:noWrap/>
            <w:vAlign w:val="bottom"/>
            <w:hideMark/>
          </w:tcPr>
          <w:p w14:paraId="7E29354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DEEFC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44D3A8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5,200</w:t>
            </w:r>
          </w:p>
        </w:tc>
        <w:tc>
          <w:tcPr>
            <w:tcW w:w="1323" w:type="dxa"/>
            <w:shd w:val="clear" w:color="auto" w:fill="auto"/>
            <w:noWrap/>
            <w:vAlign w:val="bottom"/>
            <w:hideMark/>
          </w:tcPr>
          <w:p w14:paraId="41CAB09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69,720</w:t>
            </w:r>
          </w:p>
        </w:tc>
        <w:tc>
          <w:tcPr>
            <w:tcW w:w="1323" w:type="dxa"/>
            <w:shd w:val="clear" w:color="auto" w:fill="auto"/>
            <w:noWrap/>
            <w:vAlign w:val="bottom"/>
            <w:hideMark/>
          </w:tcPr>
          <w:p w14:paraId="17E4A9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92,840</w:t>
            </w:r>
          </w:p>
        </w:tc>
        <w:tc>
          <w:tcPr>
            <w:tcW w:w="1476" w:type="dxa"/>
            <w:shd w:val="clear" w:color="auto" w:fill="auto"/>
            <w:noWrap/>
            <w:vAlign w:val="bottom"/>
            <w:hideMark/>
          </w:tcPr>
          <w:p w14:paraId="3A59CC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67,760</w:t>
            </w:r>
          </w:p>
        </w:tc>
      </w:tr>
      <w:tr w:rsidR="00A00C97" w:rsidRPr="009E5255" w14:paraId="2DD0C80D" w14:textId="77777777" w:rsidTr="00622C17">
        <w:trPr>
          <w:trHeight w:val="20"/>
        </w:trPr>
        <w:tc>
          <w:tcPr>
            <w:tcW w:w="1921" w:type="dxa"/>
            <w:shd w:val="clear" w:color="auto" w:fill="auto"/>
            <w:noWrap/>
            <w:vAlign w:val="bottom"/>
            <w:hideMark/>
          </w:tcPr>
          <w:p w14:paraId="2F039790" w14:textId="0AD7824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velumab </w:t>
            </w:r>
          </w:p>
        </w:tc>
        <w:tc>
          <w:tcPr>
            <w:tcW w:w="1322" w:type="dxa"/>
            <w:shd w:val="clear" w:color="auto" w:fill="auto"/>
            <w:noWrap/>
            <w:vAlign w:val="bottom"/>
            <w:hideMark/>
          </w:tcPr>
          <w:p w14:paraId="37DA3E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AAE406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9EA865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53185C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7,812</w:t>
            </w:r>
          </w:p>
        </w:tc>
        <w:tc>
          <w:tcPr>
            <w:tcW w:w="1323" w:type="dxa"/>
            <w:shd w:val="clear" w:color="auto" w:fill="auto"/>
            <w:noWrap/>
            <w:vAlign w:val="bottom"/>
            <w:hideMark/>
          </w:tcPr>
          <w:p w14:paraId="67E64E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99,011</w:t>
            </w:r>
          </w:p>
        </w:tc>
        <w:tc>
          <w:tcPr>
            <w:tcW w:w="1476" w:type="dxa"/>
            <w:shd w:val="clear" w:color="auto" w:fill="auto"/>
            <w:noWrap/>
            <w:vAlign w:val="bottom"/>
            <w:hideMark/>
          </w:tcPr>
          <w:p w14:paraId="0958C6D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6,823</w:t>
            </w:r>
          </w:p>
        </w:tc>
      </w:tr>
      <w:tr w:rsidR="00A00C97" w:rsidRPr="009E5255" w14:paraId="4AAAC91C" w14:textId="77777777" w:rsidTr="00622C17">
        <w:trPr>
          <w:trHeight w:val="20"/>
        </w:trPr>
        <w:tc>
          <w:tcPr>
            <w:tcW w:w="1921" w:type="dxa"/>
            <w:shd w:val="clear" w:color="auto" w:fill="auto"/>
            <w:noWrap/>
            <w:vAlign w:val="bottom"/>
            <w:hideMark/>
          </w:tcPr>
          <w:p w14:paraId="3D975910" w14:textId="08AE193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ndamustine </w:t>
            </w:r>
          </w:p>
        </w:tc>
        <w:tc>
          <w:tcPr>
            <w:tcW w:w="1322" w:type="dxa"/>
            <w:shd w:val="clear" w:color="auto" w:fill="auto"/>
            <w:noWrap/>
            <w:vAlign w:val="bottom"/>
            <w:hideMark/>
          </w:tcPr>
          <w:p w14:paraId="7240997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3,310</w:t>
            </w:r>
          </w:p>
        </w:tc>
        <w:tc>
          <w:tcPr>
            <w:tcW w:w="1323" w:type="dxa"/>
            <w:shd w:val="clear" w:color="auto" w:fill="auto"/>
            <w:noWrap/>
            <w:vAlign w:val="bottom"/>
            <w:hideMark/>
          </w:tcPr>
          <w:p w14:paraId="334B94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9,955</w:t>
            </w:r>
          </w:p>
        </w:tc>
        <w:tc>
          <w:tcPr>
            <w:tcW w:w="1323" w:type="dxa"/>
            <w:shd w:val="clear" w:color="auto" w:fill="auto"/>
            <w:noWrap/>
            <w:vAlign w:val="bottom"/>
            <w:hideMark/>
          </w:tcPr>
          <w:p w14:paraId="757C08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2,268</w:t>
            </w:r>
          </w:p>
        </w:tc>
        <w:tc>
          <w:tcPr>
            <w:tcW w:w="1323" w:type="dxa"/>
            <w:shd w:val="clear" w:color="auto" w:fill="auto"/>
            <w:noWrap/>
            <w:vAlign w:val="bottom"/>
            <w:hideMark/>
          </w:tcPr>
          <w:p w14:paraId="325167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0,739</w:t>
            </w:r>
          </w:p>
        </w:tc>
        <w:tc>
          <w:tcPr>
            <w:tcW w:w="1323" w:type="dxa"/>
            <w:shd w:val="clear" w:color="auto" w:fill="auto"/>
            <w:noWrap/>
            <w:vAlign w:val="bottom"/>
            <w:hideMark/>
          </w:tcPr>
          <w:p w14:paraId="77FF87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5,791</w:t>
            </w:r>
          </w:p>
        </w:tc>
        <w:tc>
          <w:tcPr>
            <w:tcW w:w="1476" w:type="dxa"/>
            <w:shd w:val="clear" w:color="auto" w:fill="auto"/>
            <w:noWrap/>
            <w:vAlign w:val="bottom"/>
            <w:hideMark/>
          </w:tcPr>
          <w:p w14:paraId="210151C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62,063</w:t>
            </w:r>
          </w:p>
        </w:tc>
      </w:tr>
      <w:tr w:rsidR="00A00C97" w:rsidRPr="009E5255" w14:paraId="781D92B9" w14:textId="77777777" w:rsidTr="00622C17">
        <w:trPr>
          <w:trHeight w:val="20"/>
        </w:trPr>
        <w:tc>
          <w:tcPr>
            <w:tcW w:w="1921" w:type="dxa"/>
            <w:shd w:val="clear" w:color="auto" w:fill="auto"/>
            <w:noWrap/>
            <w:vAlign w:val="bottom"/>
            <w:hideMark/>
          </w:tcPr>
          <w:p w14:paraId="14F20925" w14:textId="1A092B2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vacizumab </w:t>
            </w:r>
          </w:p>
        </w:tc>
        <w:tc>
          <w:tcPr>
            <w:tcW w:w="1322" w:type="dxa"/>
            <w:shd w:val="clear" w:color="auto" w:fill="auto"/>
            <w:noWrap/>
            <w:vAlign w:val="bottom"/>
            <w:hideMark/>
          </w:tcPr>
          <w:p w14:paraId="24559F5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31,809</w:t>
            </w:r>
          </w:p>
        </w:tc>
        <w:tc>
          <w:tcPr>
            <w:tcW w:w="1323" w:type="dxa"/>
            <w:shd w:val="clear" w:color="auto" w:fill="auto"/>
            <w:noWrap/>
            <w:vAlign w:val="bottom"/>
            <w:hideMark/>
          </w:tcPr>
          <w:p w14:paraId="03CEB0B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00,131</w:t>
            </w:r>
          </w:p>
        </w:tc>
        <w:tc>
          <w:tcPr>
            <w:tcW w:w="1323" w:type="dxa"/>
            <w:shd w:val="clear" w:color="auto" w:fill="auto"/>
            <w:noWrap/>
            <w:vAlign w:val="bottom"/>
            <w:hideMark/>
          </w:tcPr>
          <w:p w14:paraId="2B5E035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25,935</w:t>
            </w:r>
          </w:p>
        </w:tc>
        <w:tc>
          <w:tcPr>
            <w:tcW w:w="1323" w:type="dxa"/>
            <w:shd w:val="clear" w:color="auto" w:fill="auto"/>
            <w:noWrap/>
            <w:vAlign w:val="bottom"/>
            <w:hideMark/>
          </w:tcPr>
          <w:p w14:paraId="50B411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59,017</w:t>
            </w:r>
          </w:p>
        </w:tc>
        <w:tc>
          <w:tcPr>
            <w:tcW w:w="1323" w:type="dxa"/>
            <w:shd w:val="clear" w:color="auto" w:fill="auto"/>
            <w:noWrap/>
            <w:vAlign w:val="bottom"/>
            <w:hideMark/>
          </w:tcPr>
          <w:p w14:paraId="270C779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38,374</w:t>
            </w:r>
          </w:p>
        </w:tc>
        <w:tc>
          <w:tcPr>
            <w:tcW w:w="1476" w:type="dxa"/>
            <w:shd w:val="clear" w:color="auto" w:fill="auto"/>
            <w:noWrap/>
            <w:vAlign w:val="bottom"/>
            <w:hideMark/>
          </w:tcPr>
          <w:p w14:paraId="2455515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600,000</w:t>
            </w:r>
          </w:p>
        </w:tc>
      </w:tr>
      <w:tr w:rsidR="00A00C97" w:rsidRPr="009E5255" w14:paraId="51F63453" w14:textId="77777777" w:rsidTr="00622C17">
        <w:trPr>
          <w:trHeight w:val="20"/>
        </w:trPr>
        <w:tc>
          <w:tcPr>
            <w:tcW w:w="1921" w:type="dxa"/>
            <w:shd w:val="clear" w:color="auto" w:fill="auto"/>
            <w:noWrap/>
            <w:vAlign w:val="bottom"/>
            <w:hideMark/>
          </w:tcPr>
          <w:p w14:paraId="2192BE8B" w14:textId="6CC8E2B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eomycin </w:t>
            </w:r>
          </w:p>
        </w:tc>
        <w:tc>
          <w:tcPr>
            <w:tcW w:w="1322" w:type="dxa"/>
            <w:shd w:val="clear" w:color="auto" w:fill="auto"/>
            <w:noWrap/>
            <w:vAlign w:val="bottom"/>
            <w:hideMark/>
          </w:tcPr>
          <w:p w14:paraId="15A48D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4,000,000</w:t>
            </w:r>
          </w:p>
        </w:tc>
        <w:tc>
          <w:tcPr>
            <w:tcW w:w="1323" w:type="dxa"/>
            <w:shd w:val="clear" w:color="auto" w:fill="auto"/>
            <w:noWrap/>
            <w:vAlign w:val="bottom"/>
            <w:hideMark/>
          </w:tcPr>
          <w:p w14:paraId="64D05C2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3,000,000</w:t>
            </w:r>
          </w:p>
        </w:tc>
        <w:tc>
          <w:tcPr>
            <w:tcW w:w="1323" w:type="dxa"/>
            <w:shd w:val="clear" w:color="auto" w:fill="auto"/>
            <w:noWrap/>
            <w:vAlign w:val="bottom"/>
            <w:hideMark/>
          </w:tcPr>
          <w:p w14:paraId="286C8B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9,000,000</w:t>
            </w:r>
          </w:p>
        </w:tc>
        <w:tc>
          <w:tcPr>
            <w:tcW w:w="1323" w:type="dxa"/>
            <w:shd w:val="clear" w:color="auto" w:fill="auto"/>
            <w:noWrap/>
            <w:vAlign w:val="bottom"/>
            <w:hideMark/>
          </w:tcPr>
          <w:p w14:paraId="672707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5,000,000</w:t>
            </w:r>
          </w:p>
        </w:tc>
        <w:tc>
          <w:tcPr>
            <w:tcW w:w="1323" w:type="dxa"/>
            <w:shd w:val="clear" w:color="auto" w:fill="auto"/>
            <w:noWrap/>
            <w:vAlign w:val="bottom"/>
            <w:hideMark/>
          </w:tcPr>
          <w:p w14:paraId="5F64AB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2,000,000</w:t>
            </w:r>
          </w:p>
        </w:tc>
        <w:tc>
          <w:tcPr>
            <w:tcW w:w="1476" w:type="dxa"/>
            <w:shd w:val="clear" w:color="auto" w:fill="auto"/>
            <w:noWrap/>
            <w:vAlign w:val="bottom"/>
            <w:hideMark/>
          </w:tcPr>
          <w:p w14:paraId="3402294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43,000,000</w:t>
            </w:r>
          </w:p>
        </w:tc>
      </w:tr>
      <w:tr w:rsidR="00A00C97" w:rsidRPr="009E5255" w14:paraId="3F66254D" w14:textId="77777777" w:rsidTr="00622C17">
        <w:trPr>
          <w:trHeight w:val="20"/>
        </w:trPr>
        <w:tc>
          <w:tcPr>
            <w:tcW w:w="1921" w:type="dxa"/>
            <w:shd w:val="clear" w:color="auto" w:fill="auto"/>
            <w:noWrap/>
            <w:vAlign w:val="bottom"/>
            <w:hideMark/>
          </w:tcPr>
          <w:p w14:paraId="6D424272" w14:textId="71AE49C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inatumomab </w:t>
            </w:r>
          </w:p>
        </w:tc>
        <w:tc>
          <w:tcPr>
            <w:tcW w:w="1322" w:type="dxa"/>
            <w:shd w:val="clear" w:color="auto" w:fill="auto"/>
            <w:noWrap/>
            <w:vAlign w:val="bottom"/>
            <w:hideMark/>
          </w:tcPr>
          <w:p w14:paraId="21FBF7A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A581B8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62</w:t>
            </w:r>
          </w:p>
        </w:tc>
        <w:tc>
          <w:tcPr>
            <w:tcW w:w="1323" w:type="dxa"/>
            <w:shd w:val="clear" w:color="auto" w:fill="auto"/>
            <w:noWrap/>
            <w:vAlign w:val="bottom"/>
            <w:hideMark/>
          </w:tcPr>
          <w:p w14:paraId="0124F8C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548</w:t>
            </w:r>
          </w:p>
        </w:tc>
        <w:tc>
          <w:tcPr>
            <w:tcW w:w="1323" w:type="dxa"/>
            <w:shd w:val="clear" w:color="auto" w:fill="auto"/>
            <w:noWrap/>
            <w:vAlign w:val="bottom"/>
            <w:hideMark/>
          </w:tcPr>
          <w:p w14:paraId="026922B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91</w:t>
            </w:r>
          </w:p>
        </w:tc>
        <w:tc>
          <w:tcPr>
            <w:tcW w:w="1323" w:type="dxa"/>
            <w:shd w:val="clear" w:color="auto" w:fill="auto"/>
            <w:noWrap/>
            <w:vAlign w:val="bottom"/>
            <w:hideMark/>
          </w:tcPr>
          <w:p w14:paraId="1664BAD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771</w:t>
            </w:r>
          </w:p>
        </w:tc>
        <w:tc>
          <w:tcPr>
            <w:tcW w:w="1476" w:type="dxa"/>
            <w:shd w:val="clear" w:color="auto" w:fill="auto"/>
            <w:noWrap/>
            <w:vAlign w:val="bottom"/>
            <w:hideMark/>
          </w:tcPr>
          <w:p w14:paraId="315FB31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471</w:t>
            </w:r>
          </w:p>
        </w:tc>
      </w:tr>
      <w:tr w:rsidR="00A00C97" w:rsidRPr="009E5255" w14:paraId="162B17A0" w14:textId="77777777" w:rsidTr="00622C17">
        <w:trPr>
          <w:trHeight w:val="20"/>
        </w:trPr>
        <w:tc>
          <w:tcPr>
            <w:tcW w:w="1921" w:type="dxa"/>
            <w:shd w:val="clear" w:color="auto" w:fill="auto"/>
            <w:noWrap/>
            <w:vAlign w:val="bottom"/>
            <w:hideMark/>
          </w:tcPr>
          <w:p w14:paraId="4CB1D60C" w14:textId="4650C28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ortezomib </w:t>
            </w:r>
          </w:p>
        </w:tc>
        <w:tc>
          <w:tcPr>
            <w:tcW w:w="1322" w:type="dxa"/>
            <w:shd w:val="clear" w:color="auto" w:fill="auto"/>
            <w:noWrap/>
            <w:vAlign w:val="bottom"/>
            <w:hideMark/>
          </w:tcPr>
          <w:p w14:paraId="5D6D6F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908</w:t>
            </w:r>
          </w:p>
        </w:tc>
        <w:tc>
          <w:tcPr>
            <w:tcW w:w="1323" w:type="dxa"/>
            <w:shd w:val="clear" w:color="auto" w:fill="auto"/>
            <w:noWrap/>
            <w:vAlign w:val="bottom"/>
            <w:hideMark/>
          </w:tcPr>
          <w:p w14:paraId="4A4A977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947</w:t>
            </w:r>
          </w:p>
        </w:tc>
        <w:tc>
          <w:tcPr>
            <w:tcW w:w="1323" w:type="dxa"/>
            <w:shd w:val="clear" w:color="auto" w:fill="auto"/>
            <w:noWrap/>
            <w:vAlign w:val="bottom"/>
            <w:hideMark/>
          </w:tcPr>
          <w:p w14:paraId="2AA0DA1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022</w:t>
            </w:r>
          </w:p>
        </w:tc>
        <w:tc>
          <w:tcPr>
            <w:tcW w:w="1323" w:type="dxa"/>
            <w:shd w:val="clear" w:color="auto" w:fill="auto"/>
            <w:noWrap/>
            <w:vAlign w:val="bottom"/>
            <w:hideMark/>
          </w:tcPr>
          <w:p w14:paraId="77DA75F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102</w:t>
            </w:r>
          </w:p>
        </w:tc>
        <w:tc>
          <w:tcPr>
            <w:tcW w:w="1323" w:type="dxa"/>
            <w:shd w:val="clear" w:color="auto" w:fill="auto"/>
            <w:noWrap/>
            <w:vAlign w:val="bottom"/>
            <w:hideMark/>
          </w:tcPr>
          <w:p w14:paraId="12ED9D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324</w:t>
            </w:r>
          </w:p>
        </w:tc>
        <w:tc>
          <w:tcPr>
            <w:tcW w:w="1476" w:type="dxa"/>
            <w:shd w:val="clear" w:color="auto" w:fill="auto"/>
            <w:noWrap/>
            <w:vAlign w:val="bottom"/>
            <w:hideMark/>
          </w:tcPr>
          <w:p w14:paraId="40CD11A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4,302</w:t>
            </w:r>
          </w:p>
        </w:tc>
      </w:tr>
      <w:tr w:rsidR="00A00C97" w:rsidRPr="009E5255" w14:paraId="7BB321E3" w14:textId="77777777" w:rsidTr="00622C17">
        <w:trPr>
          <w:trHeight w:val="20"/>
        </w:trPr>
        <w:tc>
          <w:tcPr>
            <w:tcW w:w="1921" w:type="dxa"/>
            <w:shd w:val="clear" w:color="auto" w:fill="auto"/>
            <w:noWrap/>
            <w:vAlign w:val="bottom"/>
            <w:hideMark/>
          </w:tcPr>
          <w:p w14:paraId="0E361471" w14:textId="2343F5F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rent. Vedotin </w:t>
            </w:r>
          </w:p>
        </w:tc>
        <w:tc>
          <w:tcPr>
            <w:tcW w:w="1322" w:type="dxa"/>
            <w:shd w:val="clear" w:color="auto" w:fill="auto"/>
            <w:noWrap/>
            <w:vAlign w:val="bottom"/>
            <w:hideMark/>
          </w:tcPr>
          <w:p w14:paraId="4BBAF92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971</w:t>
            </w:r>
          </w:p>
        </w:tc>
        <w:tc>
          <w:tcPr>
            <w:tcW w:w="1323" w:type="dxa"/>
            <w:shd w:val="clear" w:color="auto" w:fill="auto"/>
            <w:noWrap/>
            <w:vAlign w:val="bottom"/>
            <w:hideMark/>
          </w:tcPr>
          <w:p w14:paraId="5EF65A8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433</w:t>
            </w:r>
          </w:p>
        </w:tc>
        <w:tc>
          <w:tcPr>
            <w:tcW w:w="1323" w:type="dxa"/>
            <w:shd w:val="clear" w:color="auto" w:fill="auto"/>
            <w:noWrap/>
            <w:vAlign w:val="bottom"/>
            <w:hideMark/>
          </w:tcPr>
          <w:p w14:paraId="2BFB36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607</w:t>
            </w:r>
          </w:p>
        </w:tc>
        <w:tc>
          <w:tcPr>
            <w:tcW w:w="1323" w:type="dxa"/>
            <w:shd w:val="clear" w:color="auto" w:fill="auto"/>
            <w:noWrap/>
            <w:vAlign w:val="bottom"/>
            <w:hideMark/>
          </w:tcPr>
          <w:p w14:paraId="5F6C36B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002</w:t>
            </w:r>
          </w:p>
        </w:tc>
        <w:tc>
          <w:tcPr>
            <w:tcW w:w="1323" w:type="dxa"/>
            <w:shd w:val="clear" w:color="auto" w:fill="auto"/>
            <w:noWrap/>
            <w:vAlign w:val="bottom"/>
            <w:hideMark/>
          </w:tcPr>
          <w:p w14:paraId="557C4EC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148</w:t>
            </w:r>
          </w:p>
        </w:tc>
        <w:tc>
          <w:tcPr>
            <w:tcW w:w="1476" w:type="dxa"/>
            <w:shd w:val="clear" w:color="auto" w:fill="auto"/>
            <w:noWrap/>
            <w:vAlign w:val="bottom"/>
            <w:hideMark/>
          </w:tcPr>
          <w:p w14:paraId="1CE797B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161</w:t>
            </w:r>
          </w:p>
        </w:tc>
      </w:tr>
      <w:tr w:rsidR="00A00C97" w:rsidRPr="009E5255" w14:paraId="47F7945A" w14:textId="77777777" w:rsidTr="00622C17">
        <w:trPr>
          <w:trHeight w:val="20"/>
        </w:trPr>
        <w:tc>
          <w:tcPr>
            <w:tcW w:w="1921" w:type="dxa"/>
            <w:shd w:val="clear" w:color="auto" w:fill="auto"/>
            <w:noWrap/>
            <w:vAlign w:val="bottom"/>
            <w:hideMark/>
          </w:tcPr>
          <w:p w14:paraId="2227F156" w14:textId="014093D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bazitaxel </w:t>
            </w:r>
          </w:p>
        </w:tc>
        <w:tc>
          <w:tcPr>
            <w:tcW w:w="1322" w:type="dxa"/>
            <w:shd w:val="clear" w:color="auto" w:fill="auto"/>
            <w:noWrap/>
            <w:vAlign w:val="bottom"/>
            <w:hideMark/>
          </w:tcPr>
          <w:p w14:paraId="71622B0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048</w:t>
            </w:r>
          </w:p>
        </w:tc>
        <w:tc>
          <w:tcPr>
            <w:tcW w:w="1323" w:type="dxa"/>
            <w:shd w:val="clear" w:color="auto" w:fill="auto"/>
            <w:noWrap/>
            <w:vAlign w:val="bottom"/>
            <w:hideMark/>
          </w:tcPr>
          <w:p w14:paraId="5E1ACE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577</w:t>
            </w:r>
          </w:p>
        </w:tc>
        <w:tc>
          <w:tcPr>
            <w:tcW w:w="1323" w:type="dxa"/>
            <w:shd w:val="clear" w:color="auto" w:fill="auto"/>
            <w:noWrap/>
            <w:vAlign w:val="bottom"/>
            <w:hideMark/>
          </w:tcPr>
          <w:p w14:paraId="457DF9A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956</w:t>
            </w:r>
          </w:p>
        </w:tc>
        <w:tc>
          <w:tcPr>
            <w:tcW w:w="1323" w:type="dxa"/>
            <w:shd w:val="clear" w:color="auto" w:fill="auto"/>
            <w:noWrap/>
            <w:vAlign w:val="bottom"/>
            <w:hideMark/>
          </w:tcPr>
          <w:p w14:paraId="0CDE621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452</w:t>
            </w:r>
          </w:p>
        </w:tc>
        <w:tc>
          <w:tcPr>
            <w:tcW w:w="1323" w:type="dxa"/>
            <w:shd w:val="clear" w:color="auto" w:fill="auto"/>
            <w:noWrap/>
            <w:vAlign w:val="bottom"/>
            <w:hideMark/>
          </w:tcPr>
          <w:p w14:paraId="4A64F2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029</w:t>
            </w:r>
          </w:p>
        </w:tc>
        <w:tc>
          <w:tcPr>
            <w:tcW w:w="1476" w:type="dxa"/>
            <w:shd w:val="clear" w:color="auto" w:fill="auto"/>
            <w:noWrap/>
            <w:vAlign w:val="bottom"/>
            <w:hideMark/>
          </w:tcPr>
          <w:p w14:paraId="1DA7C32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9,062</w:t>
            </w:r>
          </w:p>
        </w:tc>
      </w:tr>
      <w:tr w:rsidR="00A00C97" w:rsidRPr="009E5255" w14:paraId="276A7CD1" w14:textId="77777777" w:rsidTr="00622C17">
        <w:trPr>
          <w:trHeight w:val="20"/>
        </w:trPr>
        <w:tc>
          <w:tcPr>
            <w:tcW w:w="1921" w:type="dxa"/>
            <w:shd w:val="clear" w:color="auto" w:fill="auto"/>
            <w:noWrap/>
            <w:vAlign w:val="bottom"/>
            <w:hideMark/>
          </w:tcPr>
          <w:p w14:paraId="000315F8" w14:textId="2573BFE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boplatin </w:t>
            </w:r>
          </w:p>
        </w:tc>
        <w:tc>
          <w:tcPr>
            <w:tcW w:w="1322" w:type="dxa"/>
            <w:shd w:val="clear" w:color="auto" w:fill="auto"/>
            <w:noWrap/>
            <w:vAlign w:val="bottom"/>
            <w:hideMark/>
          </w:tcPr>
          <w:p w14:paraId="116E735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61,560</w:t>
            </w:r>
          </w:p>
        </w:tc>
        <w:tc>
          <w:tcPr>
            <w:tcW w:w="1323" w:type="dxa"/>
            <w:shd w:val="clear" w:color="auto" w:fill="auto"/>
            <w:noWrap/>
            <w:vAlign w:val="bottom"/>
            <w:hideMark/>
          </w:tcPr>
          <w:p w14:paraId="554B4C1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63,064</w:t>
            </w:r>
          </w:p>
        </w:tc>
        <w:tc>
          <w:tcPr>
            <w:tcW w:w="1323" w:type="dxa"/>
            <w:shd w:val="clear" w:color="auto" w:fill="auto"/>
            <w:noWrap/>
            <w:vAlign w:val="bottom"/>
            <w:hideMark/>
          </w:tcPr>
          <w:p w14:paraId="44B3B9B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91,322</w:t>
            </w:r>
          </w:p>
        </w:tc>
        <w:tc>
          <w:tcPr>
            <w:tcW w:w="1323" w:type="dxa"/>
            <w:shd w:val="clear" w:color="auto" w:fill="auto"/>
            <w:noWrap/>
            <w:vAlign w:val="bottom"/>
            <w:hideMark/>
          </w:tcPr>
          <w:p w14:paraId="3DE91E2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99,219</w:t>
            </w:r>
          </w:p>
        </w:tc>
        <w:tc>
          <w:tcPr>
            <w:tcW w:w="1323" w:type="dxa"/>
            <w:shd w:val="clear" w:color="auto" w:fill="auto"/>
            <w:noWrap/>
            <w:vAlign w:val="bottom"/>
            <w:hideMark/>
          </w:tcPr>
          <w:p w14:paraId="3336117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65,199</w:t>
            </w:r>
          </w:p>
        </w:tc>
        <w:tc>
          <w:tcPr>
            <w:tcW w:w="1476" w:type="dxa"/>
            <w:shd w:val="clear" w:color="auto" w:fill="auto"/>
            <w:noWrap/>
            <w:vAlign w:val="bottom"/>
            <w:hideMark/>
          </w:tcPr>
          <w:p w14:paraId="3C47BE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900,000</w:t>
            </w:r>
          </w:p>
        </w:tc>
      </w:tr>
      <w:tr w:rsidR="00A00C97" w:rsidRPr="009E5255" w14:paraId="5B451AA0" w14:textId="77777777" w:rsidTr="00622C17">
        <w:trPr>
          <w:trHeight w:val="20"/>
        </w:trPr>
        <w:tc>
          <w:tcPr>
            <w:tcW w:w="1921" w:type="dxa"/>
            <w:shd w:val="clear" w:color="auto" w:fill="auto"/>
            <w:noWrap/>
            <w:vAlign w:val="bottom"/>
            <w:hideMark/>
          </w:tcPr>
          <w:p w14:paraId="3B431779" w14:textId="6494AD0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filzomib </w:t>
            </w:r>
          </w:p>
        </w:tc>
        <w:tc>
          <w:tcPr>
            <w:tcW w:w="1322" w:type="dxa"/>
            <w:shd w:val="clear" w:color="auto" w:fill="auto"/>
            <w:noWrap/>
            <w:vAlign w:val="bottom"/>
            <w:hideMark/>
          </w:tcPr>
          <w:p w14:paraId="17E8439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476C2E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80</w:t>
            </w:r>
          </w:p>
        </w:tc>
        <w:tc>
          <w:tcPr>
            <w:tcW w:w="1323" w:type="dxa"/>
            <w:shd w:val="clear" w:color="auto" w:fill="auto"/>
            <w:noWrap/>
            <w:vAlign w:val="bottom"/>
            <w:hideMark/>
          </w:tcPr>
          <w:p w14:paraId="1B1F6B0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8,604</w:t>
            </w:r>
          </w:p>
        </w:tc>
        <w:tc>
          <w:tcPr>
            <w:tcW w:w="1323" w:type="dxa"/>
            <w:shd w:val="clear" w:color="auto" w:fill="auto"/>
            <w:noWrap/>
            <w:vAlign w:val="bottom"/>
            <w:hideMark/>
          </w:tcPr>
          <w:p w14:paraId="1F5A19A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4,015</w:t>
            </w:r>
          </w:p>
        </w:tc>
        <w:tc>
          <w:tcPr>
            <w:tcW w:w="1323" w:type="dxa"/>
            <w:shd w:val="clear" w:color="auto" w:fill="auto"/>
            <w:noWrap/>
            <w:vAlign w:val="bottom"/>
            <w:hideMark/>
          </w:tcPr>
          <w:p w14:paraId="5E97E0C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6,194</w:t>
            </w:r>
          </w:p>
        </w:tc>
        <w:tc>
          <w:tcPr>
            <w:tcW w:w="1476" w:type="dxa"/>
            <w:shd w:val="clear" w:color="auto" w:fill="auto"/>
            <w:noWrap/>
            <w:vAlign w:val="bottom"/>
            <w:hideMark/>
          </w:tcPr>
          <w:p w14:paraId="039737D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10,193</w:t>
            </w:r>
          </w:p>
        </w:tc>
      </w:tr>
      <w:tr w:rsidR="00A00C97" w:rsidRPr="009E5255" w14:paraId="789AFA4F" w14:textId="77777777" w:rsidTr="00622C17">
        <w:trPr>
          <w:trHeight w:val="20"/>
        </w:trPr>
        <w:tc>
          <w:tcPr>
            <w:tcW w:w="1921" w:type="dxa"/>
            <w:shd w:val="clear" w:color="auto" w:fill="auto"/>
            <w:noWrap/>
            <w:vAlign w:val="bottom"/>
            <w:hideMark/>
          </w:tcPr>
          <w:p w14:paraId="051B53D4" w14:textId="36BE8A7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etuximab </w:t>
            </w:r>
          </w:p>
        </w:tc>
        <w:tc>
          <w:tcPr>
            <w:tcW w:w="1322" w:type="dxa"/>
            <w:shd w:val="clear" w:color="auto" w:fill="auto"/>
            <w:noWrap/>
            <w:vAlign w:val="bottom"/>
            <w:hideMark/>
          </w:tcPr>
          <w:p w14:paraId="046BAE7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55,259</w:t>
            </w:r>
          </w:p>
        </w:tc>
        <w:tc>
          <w:tcPr>
            <w:tcW w:w="1323" w:type="dxa"/>
            <w:shd w:val="clear" w:color="auto" w:fill="auto"/>
            <w:noWrap/>
            <w:vAlign w:val="bottom"/>
            <w:hideMark/>
          </w:tcPr>
          <w:p w14:paraId="32115C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27,942</w:t>
            </w:r>
          </w:p>
        </w:tc>
        <w:tc>
          <w:tcPr>
            <w:tcW w:w="1323" w:type="dxa"/>
            <w:shd w:val="clear" w:color="auto" w:fill="auto"/>
            <w:noWrap/>
            <w:vAlign w:val="bottom"/>
            <w:hideMark/>
          </w:tcPr>
          <w:p w14:paraId="5F1986E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82,047</w:t>
            </w:r>
          </w:p>
        </w:tc>
        <w:tc>
          <w:tcPr>
            <w:tcW w:w="1323" w:type="dxa"/>
            <w:shd w:val="clear" w:color="auto" w:fill="auto"/>
            <w:noWrap/>
            <w:vAlign w:val="bottom"/>
            <w:hideMark/>
          </w:tcPr>
          <w:p w14:paraId="715A719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84,017</w:t>
            </w:r>
          </w:p>
        </w:tc>
        <w:tc>
          <w:tcPr>
            <w:tcW w:w="1323" w:type="dxa"/>
            <w:shd w:val="clear" w:color="auto" w:fill="auto"/>
            <w:noWrap/>
            <w:vAlign w:val="bottom"/>
            <w:hideMark/>
          </w:tcPr>
          <w:p w14:paraId="35C578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16,066</w:t>
            </w:r>
          </w:p>
        </w:tc>
        <w:tc>
          <w:tcPr>
            <w:tcW w:w="1476" w:type="dxa"/>
            <w:shd w:val="clear" w:color="auto" w:fill="auto"/>
            <w:noWrap/>
            <w:vAlign w:val="bottom"/>
            <w:hideMark/>
          </w:tcPr>
          <w:p w14:paraId="73A76A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400,000</w:t>
            </w:r>
          </w:p>
        </w:tc>
      </w:tr>
      <w:tr w:rsidR="00A00C97" w:rsidRPr="009E5255" w14:paraId="0ABA3BD9" w14:textId="77777777" w:rsidTr="00622C17">
        <w:trPr>
          <w:trHeight w:val="20"/>
        </w:trPr>
        <w:tc>
          <w:tcPr>
            <w:tcW w:w="1921" w:type="dxa"/>
            <w:shd w:val="clear" w:color="auto" w:fill="auto"/>
            <w:noWrap/>
            <w:vAlign w:val="bottom"/>
            <w:hideMark/>
          </w:tcPr>
          <w:p w14:paraId="6C81A767" w14:textId="46D20FA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isplatin </w:t>
            </w:r>
          </w:p>
        </w:tc>
        <w:tc>
          <w:tcPr>
            <w:tcW w:w="1322" w:type="dxa"/>
            <w:shd w:val="clear" w:color="auto" w:fill="auto"/>
            <w:noWrap/>
            <w:vAlign w:val="bottom"/>
            <w:hideMark/>
          </w:tcPr>
          <w:p w14:paraId="44FFFA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7,050</w:t>
            </w:r>
          </w:p>
        </w:tc>
        <w:tc>
          <w:tcPr>
            <w:tcW w:w="1323" w:type="dxa"/>
            <w:shd w:val="clear" w:color="auto" w:fill="auto"/>
            <w:noWrap/>
            <w:vAlign w:val="bottom"/>
            <w:hideMark/>
          </w:tcPr>
          <w:p w14:paraId="2B304F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1,174</w:t>
            </w:r>
          </w:p>
        </w:tc>
        <w:tc>
          <w:tcPr>
            <w:tcW w:w="1323" w:type="dxa"/>
            <w:shd w:val="clear" w:color="auto" w:fill="auto"/>
            <w:noWrap/>
            <w:vAlign w:val="bottom"/>
            <w:hideMark/>
          </w:tcPr>
          <w:p w14:paraId="776205D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3,971</w:t>
            </w:r>
          </w:p>
        </w:tc>
        <w:tc>
          <w:tcPr>
            <w:tcW w:w="1323" w:type="dxa"/>
            <w:shd w:val="clear" w:color="auto" w:fill="auto"/>
            <w:noWrap/>
            <w:vAlign w:val="bottom"/>
            <w:hideMark/>
          </w:tcPr>
          <w:p w14:paraId="06860B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8,165</w:t>
            </w:r>
          </w:p>
        </w:tc>
        <w:tc>
          <w:tcPr>
            <w:tcW w:w="1323" w:type="dxa"/>
            <w:shd w:val="clear" w:color="auto" w:fill="auto"/>
            <w:noWrap/>
            <w:vAlign w:val="bottom"/>
            <w:hideMark/>
          </w:tcPr>
          <w:p w14:paraId="5F60E4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1,957</w:t>
            </w:r>
          </w:p>
        </w:tc>
        <w:tc>
          <w:tcPr>
            <w:tcW w:w="1476" w:type="dxa"/>
            <w:shd w:val="clear" w:color="auto" w:fill="auto"/>
            <w:noWrap/>
            <w:vAlign w:val="bottom"/>
            <w:hideMark/>
          </w:tcPr>
          <w:p w14:paraId="23262DD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72,317</w:t>
            </w:r>
          </w:p>
        </w:tc>
      </w:tr>
      <w:tr w:rsidR="00A00C97" w:rsidRPr="009E5255" w14:paraId="6EBBDAF7" w14:textId="77777777" w:rsidTr="00622C17">
        <w:trPr>
          <w:trHeight w:val="20"/>
        </w:trPr>
        <w:tc>
          <w:tcPr>
            <w:tcW w:w="1921" w:type="dxa"/>
            <w:shd w:val="clear" w:color="auto" w:fill="auto"/>
            <w:noWrap/>
            <w:vAlign w:val="bottom"/>
            <w:hideMark/>
          </w:tcPr>
          <w:p w14:paraId="2596AF07" w14:textId="03B05F0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ladribine </w:t>
            </w:r>
          </w:p>
        </w:tc>
        <w:tc>
          <w:tcPr>
            <w:tcW w:w="1322" w:type="dxa"/>
            <w:shd w:val="clear" w:color="auto" w:fill="auto"/>
            <w:noWrap/>
            <w:vAlign w:val="bottom"/>
            <w:hideMark/>
          </w:tcPr>
          <w:p w14:paraId="20C5660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87</w:t>
            </w:r>
          </w:p>
        </w:tc>
        <w:tc>
          <w:tcPr>
            <w:tcW w:w="1323" w:type="dxa"/>
            <w:shd w:val="clear" w:color="auto" w:fill="auto"/>
            <w:noWrap/>
            <w:vAlign w:val="bottom"/>
            <w:hideMark/>
          </w:tcPr>
          <w:p w14:paraId="4FE8D7A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50</w:t>
            </w:r>
          </w:p>
        </w:tc>
        <w:tc>
          <w:tcPr>
            <w:tcW w:w="1323" w:type="dxa"/>
            <w:shd w:val="clear" w:color="auto" w:fill="auto"/>
            <w:noWrap/>
            <w:vAlign w:val="bottom"/>
            <w:hideMark/>
          </w:tcPr>
          <w:p w14:paraId="32A57D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15</w:t>
            </w:r>
          </w:p>
        </w:tc>
        <w:tc>
          <w:tcPr>
            <w:tcW w:w="1323" w:type="dxa"/>
            <w:shd w:val="clear" w:color="auto" w:fill="auto"/>
            <w:noWrap/>
            <w:vAlign w:val="bottom"/>
            <w:hideMark/>
          </w:tcPr>
          <w:p w14:paraId="11BA563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14</w:t>
            </w:r>
          </w:p>
        </w:tc>
        <w:tc>
          <w:tcPr>
            <w:tcW w:w="1323" w:type="dxa"/>
            <w:shd w:val="clear" w:color="auto" w:fill="auto"/>
            <w:noWrap/>
            <w:vAlign w:val="bottom"/>
            <w:hideMark/>
          </w:tcPr>
          <w:p w14:paraId="3489C88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55</w:t>
            </w:r>
          </w:p>
        </w:tc>
        <w:tc>
          <w:tcPr>
            <w:tcW w:w="1476" w:type="dxa"/>
            <w:shd w:val="clear" w:color="auto" w:fill="auto"/>
            <w:noWrap/>
            <w:vAlign w:val="bottom"/>
            <w:hideMark/>
          </w:tcPr>
          <w:p w14:paraId="24DDDED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121</w:t>
            </w:r>
          </w:p>
        </w:tc>
      </w:tr>
      <w:tr w:rsidR="00A00C97" w:rsidRPr="009E5255" w14:paraId="75697A90" w14:textId="77777777" w:rsidTr="00622C17">
        <w:trPr>
          <w:trHeight w:val="20"/>
        </w:trPr>
        <w:tc>
          <w:tcPr>
            <w:tcW w:w="1921" w:type="dxa"/>
            <w:shd w:val="clear" w:color="auto" w:fill="auto"/>
            <w:noWrap/>
            <w:vAlign w:val="bottom"/>
            <w:hideMark/>
          </w:tcPr>
          <w:p w14:paraId="37CC1A49" w14:textId="7777777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clophosphamide </w:t>
            </w:r>
          </w:p>
        </w:tc>
        <w:tc>
          <w:tcPr>
            <w:tcW w:w="1322" w:type="dxa"/>
            <w:shd w:val="clear" w:color="auto" w:fill="auto"/>
            <w:noWrap/>
            <w:vAlign w:val="bottom"/>
            <w:hideMark/>
          </w:tcPr>
          <w:p w14:paraId="2C19335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700,000</w:t>
            </w:r>
          </w:p>
        </w:tc>
        <w:tc>
          <w:tcPr>
            <w:tcW w:w="1323" w:type="dxa"/>
            <w:shd w:val="clear" w:color="auto" w:fill="auto"/>
            <w:noWrap/>
            <w:vAlign w:val="bottom"/>
            <w:hideMark/>
          </w:tcPr>
          <w:p w14:paraId="5DD4769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300,000</w:t>
            </w:r>
          </w:p>
        </w:tc>
        <w:tc>
          <w:tcPr>
            <w:tcW w:w="1323" w:type="dxa"/>
            <w:shd w:val="clear" w:color="auto" w:fill="auto"/>
            <w:noWrap/>
            <w:vAlign w:val="bottom"/>
            <w:hideMark/>
          </w:tcPr>
          <w:p w14:paraId="3AD73A3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000,000</w:t>
            </w:r>
          </w:p>
        </w:tc>
        <w:tc>
          <w:tcPr>
            <w:tcW w:w="1323" w:type="dxa"/>
            <w:shd w:val="clear" w:color="auto" w:fill="auto"/>
            <w:noWrap/>
            <w:vAlign w:val="bottom"/>
            <w:hideMark/>
          </w:tcPr>
          <w:p w14:paraId="6DE1B1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400,000</w:t>
            </w:r>
          </w:p>
        </w:tc>
        <w:tc>
          <w:tcPr>
            <w:tcW w:w="1323" w:type="dxa"/>
            <w:shd w:val="clear" w:color="auto" w:fill="auto"/>
            <w:noWrap/>
            <w:vAlign w:val="bottom"/>
            <w:hideMark/>
          </w:tcPr>
          <w:p w14:paraId="0652A58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200,000</w:t>
            </w:r>
          </w:p>
        </w:tc>
        <w:tc>
          <w:tcPr>
            <w:tcW w:w="1476" w:type="dxa"/>
            <w:shd w:val="clear" w:color="auto" w:fill="auto"/>
            <w:noWrap/>
            <w:vAlign w:val="bottom"/>
            <w:hideMark/>
          </w:tcPr>
          <w:p w14:paraId="2BA5097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2,600,000</w:t>
            </w:r>
          </w:p>
        </w:tc>
      </w:tr>
      <w:tr w:rsidR="00A00C97" w:rsidRPr="009E5255" w14:paraId="29B17B01" w14:textId="77777777" w:rsidTr="00622C17">
        <w:trPr>
          <w:trHeight w:val="20"/>
        </w:trPr>
        <w:tc>
          <w:tcPr>
            <w:tcW w:w="1921" w:type="dxa"/>
            <w:shd w:val="clear" w:color="auto" w:fill="auto"/>
            <w:noWrap/>
            <w:vAlign w:val="bottom"/>
            <w:hideMark/>
          </w:tcPr>
          <w:p w14:paraId="6A8FE012" w14:textId="2039663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tarabine </w:t>
            </w:r>
          </w:p>
        </w:tc>
        <w:tc>
          <w:tcPr>
            <w:tcW w:w="1322" w:type="dxa"/>
            <w:shd w:val="clear" w:color="auto" w:fill="auto"/>
            <w:noWrap/>
            <w:vAlign w:val="bottom"/>
            <w:hideMark/>
          </w:tcPr>
          <w:p w14:paraId="2C93F2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88,061</w:t>
            </w:r>
          </w:p>
        </w:tc>
        <w:tc>
          <w:tcPr>
            <w:tcW w:w="1323" w:type="dxa"/>
            <w:shd w:val="clear" w:color="auto" w:fill="auto"/>
            <w:noWrap/>
            <w:vAlign w:val="bottom"/>
            <w:hideMark/>
          </w:tcPr>
          <w:p w14:paraId="42D74B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800,000</w:t>
            </w:r>
          </w:p>
        </w:tc>
        <w:tc>
          <w:tcPr>
            <w:tcW w:w="1323" w:type="dxa"/>
            <w:shd w:val="clear" w:color="auto" w:fill="auto"/>
            <w:noWrap/>
            <w:vAlign w:val="bottom"/>
            <w:hideMark/>
          </w:tcPr>
          <w:p w14:paraId="588354A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700,000</w:t>
            </w:r>
          </w:p>
        </w:tc>
        <w:tc>
          <w:tcPr>
            <w:tcW w:w="1323" w:type="dxa"/>
            <w:shd w:val="clear" w:color="auto" w:fill="auto"/>
            <w:noWrap/>
            <w:vAlign w:val="bottom"/>
            <w:hideMark/>
          </w:tcPr>
          <w:p w14:paraId="415292E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300,000</w:t>
            </w:r>
          </w:p>
        </w:tc>
        <w:tc>
          <w:tcPr>
            <w:tcW w:w="1323" w:type="dxa"/>
            <w:shd w:val="clear" w:color="auto" w:fill="auto"/>
            <w:noWrap/>
            <w:vAlign w:val="bottom"/>
            <w:hideMark/>
          </w:tcPr>
          <w:p w14:paraId="17DBAA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00,000</w:t>
            </w:r>
          </w:p>
        </w:tc>
        <w:tc>
          <w:tcPr>
            <w:tcW w:w="1476" w:type="dxa"/>
            <w:shd w:val="clear" w:color="auto" w:fill="auto"/>
            <w:noWrap/>
            <w:vAlign w:val="bottom"/>
            <w:hideMark/>
          </w:tcPr>
          <w:p w14:paraId="612D80C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200,000</w:t>
            </w:r>
          </w:p>
        </w:tc>
      </w:tr>
      <w:tr w:rsidR="00A00C97" w:rsidRPr="009E5255" w14:paraId="784D2BBD" w14:textId="77777777" w:rsidTr="00622C17">
        <w:trPr>
          <w:trHeight w:val="20"/>
        </w:trPr>
        <w:tc>
          <w:tcPr>
            <w:tcW w:w="1921" w:type="dxa"/>
            <w:shd w:val="clear" w:color="auto" w:fill="auto"/>
            <w:noWrap/>
            <w:vAlign w:val="bottom"/>
            <w:hideMark/>
          </w:tcPr>
          <w:p w14:paraId="18C897C1" w14:textId="5512C59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cetaxel </w:t>
            </w:r>
          </w:p>
        </w:tc>
        <w:tc>
          <w:tcPr>
            <w:tcW w:w="1322" w:type="dxa"/>
            <w:shd w:val="clear" w:color="auto" w:fill="auto"/>
            <w:noWrap/>
            <w:vAlign w:val="bottom"/>
            <w:hideMark/>
          </w:tcPr>
          <w:p w14:paraId="6272780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45,916</w:t>
            </w:r>
          </w:p>
        </w:tc>
        <w:tc>
          <w:tcPr>
            <w:tcW w:w="1323" w:type="dxa"/>
            <w:shd w:val="clear" w:color="auto" w:fill="auto"/>
            <w:noWrap/>
            <w:vAlign w:val="bottom"/>
            <w:hideMark/>
          </w:tcPr>
          <w:p w14:paraId="5C7408E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34,999</w:t>
            </w:r>
          </w:p>
        </w:tc>
        <w:tc>
          <w:tcPr>
            <w:tcW w:w="1323" w:type="dxa"/>
            <w:shd w:val="clear" w:color="auto" w:fill="auto"/>
            <w:noWrap/>
            <w:vAlign w:val="bottom"/>
            <w:hideMark/>
          </w:tcPr>
          <w:p w14:paraId="6A8738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7,696</w:t>
            </w:r>
          </w:p>
        </w:tc>
        <w:tc>
          <w:tcPr>
            <w:tcW w:w="1323" w:type="dxa"/>
            <w:shd w:val="clear" w:color="auto" w:fill="auto"/>
            <w:noWrap/>
            <w:vAlign w:val="bottom"/>
            <w:hideMark/>
          </w:tcPr>
          <w:p w14:paraId="6081F1A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03,750</w:t>
            </w:r>
          </w:p>
        </w:tc>
        <w:tc>
          <w:tcPr>
            <w:tcW w:w="1323" w:type="dxa"/>
            <w:shd w:val="clear" w:color="auto" w:fill="auto"/>
            <w:noWrap/>
            <w:vAlign w:val="bottom"/>
            <w:hideMark/>
          </w:tcPr>
          <w:p w14:paraId="74208A6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5,141</w:t>
            </w:r>
          </w:p>
        </w:tc>
        <w:tc>
          <w:tcPr>
            <w:tcW w:w="1476" w:type="dxa"/>
            <w:shd w:val="clear" w:color="auto" w:fill="auto"/>
            <w:noWrap/>
            <w:vAlign w:val="bottom"/>
            <w:hideMark/>
          </w:tcPr>
          <w:p w14:paraId="1F6B73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57,502</w:t>
            </w:r>
          </w:p>
        </w:tc>
      </w:tr>
      <w:tr w:rsidR="00A00C97" w:rsidRPr="009E5255" w14:paraId="4AA84FFC" w14:textId="77777777" w:rsidTr="00622C17">
        <w:trPr>
          <w:trHeight w:val="20"/>
        </w:trPr>
        <w:tc>
          <w:tcPr>
            <w:tcW w:w="1921" w:type="dxa"/>
            <w:shd w:val="clear" w:color="auto" w:fill="auto"/>
            <w:noWrap/>
            <w:vAlign w:val="bottom"/>
            <w:hideMark/>
          </w:tcPr>
          <w:p w14:paraId="4393DD68" w14:textId="4C33E10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xorubicin </w:t>
            </w:r>
          </w:p>
        </w:tc>
        <w:tc>
          <w:tcPr>
            <w:tcW w:w="1322" w:type="dxa"/>
            <w:shd w:val="clear" w:color="auto" w:fill="auto"/>
            <w:noWrap/>
            <w:vAlign w:val="bottom"/>
            <w:hideMark/>
          </w:tcPr>
          <w:p w14:paraId="1AA1C06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04,147</w:t>
            </w:r>
          </w:p>
        </w:tc>
        <w:tc>
          <w:tcPr>
            <w:tcW w:w="1323" w:type="dxa"/>
            <w:shd w:val="clear" w:color="auto" w:fill="auto"/>
            <w:noWrap/>
            <w:vAlign w:val="bottom"/>
            <w:hideMark/>
          </w:tcPr>
          <w:p w14:paraId="4A5F6F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06,858</w:t>
            </w:r>
          </w:p>
        </w:tc>
        <w:tc>
          <w:tcPr>
            <w:tcW w:w="1323" w:type="dxa"/>
            <w:shd w:val="clear" w:color="auto" w:fill="auto"/>
            <w:noWrap/>
            <w:vAlign w:val="bottom"/>
            <w:hideMark/>
          </w:tcPr>
          <w:p w14:paraId="4A57E95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03,091</w:t>
            </w:r>
          </w:p>
        </w:tc>
        <w:tc>
          <w:tcPr>
            <w:tcW w:w="1323" w:type="dxa"/>
            <w:shd w:val="clear" w:color="auto" w:fill="auto"/>
            <w:noWrap/>
            <w:vAlign w:val="bottom"/>
            <w:hideMark/>
          </w:tcPr>
          <w:p w14:paraId="299FA3C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26,829</w:t>
            </w:r>
          </w:p>
        </w:tc>
        <w:tc>
          <w:tcPr>
            <w:tcW w:w="1323" w:type="dxa"/>
            <w:shd w:val="clear" w:color="auto" w:fill="auto"/>
            <w:noWrap/>
            <w:vAlign w:val="bottom"/>
            <w:hideMark/>
          </w:tcPr>
          <w:p w14:paraId="6C5B7FE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46,752</w:t>
            </w:r>
          </w:p>
        </w:tc>
        <w:tc>
          <w:tcPr>
            <w:tcW w:w="1476" w:type="dxa"/>
            <w:shd w:val="clear" w:color="auto" w:fill="auto"/>
            <w:noWrap/>
            <w:vAlign w:val="bottom"/>
            <w:hideMark/>
          </w:tcPr>
          <w:p w14:paraId="0D45D2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87,677</w:t>
            </w:r>
          </w:p>
        </w:tc>
      </w:tr>
      <w:tr w:rsidR="00A00C97" w:rsidRPr="009E5255" w14:paraId="4608DE3A" w14:textId="77777777" w:rsidTr="00622C17">
        <w:trPr>
          <w:trHeight w:val="20"/>
        </w:trPr>
        <w:tc>
          <w:tcPr>
            <w:tcW w:w="1921" w:type="dxa"/>
            <w:shd w:val="clear" w:color="auto" w:fill="auto"/>
            <w:noWrap/>
            <w:vAlign w:val="bottom"/>
            <w:hideMark/>
          </w:tcPr>
          <w:p w14:paraId="36116332" w14:textId="7D4C2D2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urvalumab </w:t>
            </w:r>
          </w:p>
        </w:tc>
        <w:tc>
          <w:tcPr>
            <w:tcW w:w="1322" w:type="dxa"/>
            <w:shd w:val="clear" w:color="auto" w:fill="auto"/>
            <w:noWrap/>
            <w:vAlign w:val="bottom"/>
            <w:hideMark/>
          </w:tcPr>
          <w:p w14:paraId="541737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9AC942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CBCC86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161EE2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4F9AE2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86,661</w:t>
            </w:r>
          </w:p>
        </w:tc>
        <w:tc>
          <w:tcPr>
            <w:tcW w:w="1476" w:type="dxa"/>
            <w:shd w:val="clear" w:color="auto" w:fill="auto"/>
            <w:noWrap/>
            <w:vAlign w:val="bottom"/>
            <w:hideMark/>
          </w:tcPr>
          <w:p w14:paraId="599BB8A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86,661</w:t>
            </w:r>
          </w:p>
        </w:tc>
      </w:tr>
      <w:tr w:rsidR="00A00C97" w:rsidRPr="009E5255" w14:paraId="6E4445AB" w14:textId="77777777" w:rsidTr="00622C17">
        <w:trPr>
          <w:trHeight w:val="20"/>
        </w:trPr>
        <w:tc>
          <w:tcPr>
            <w:tcW w:w="1921" w:type="dxa"/>
            <w:shd w:val="clear" w:color="auto" w:fill="auto"/>
            <w:noWrap/>
            <w:vAlign w:val="bottom"/>
            <w:hideMark/>
          </w:tcPr>
          <w:p w14:paraId="5D4229F1" w14:textId="6E6CC45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pirubicin </w:t>
            </w:r>
          </w:p>
        </w:tc>
        <w:tc>
          <w:tcPr>
            <w:tcW w:w="1322" w:type="dxa"/>
            <w:shd w:val="clear" w:color="auto" w:fill="auto"/>
            <w:noWrap/>
            <w:vAlign w:val="bottom"/>
            <w:hideMark/>
          </w:tcPr>
          <w:p w14:paraId="4E4FD85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9,993</w:t>
            </w:r>
          </w:p>
        </w:tc>
        <w:tc>
          <w:tcPr>
            <w:tcW w:w="1323" w:type="dxa"/>
            <w:shd w:val="clear" w:color="auto" w:fill="auto"/>
            <w:noWrap/>
            <w:vAlign w:val="bottom"/>
            <w:hideMark/>
          </w:tcPr>
          <w:p w14:paraId="682B80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9,556</w:t>
            </w:r>
          </w:p>
        </w:tc>
        <w:tc>
          <w:tcPr>
            <w:tcW w:w="1323" w:type="dxa"/>
            <w:shd w:val="clear" w:color="auto" w:fill="auto"/>
            <w:noWrap/>
            <w:vAlign w:val="bottom"/>
            <w:hideMark/>
          </w:tcPr>
          <w:p w14:paraId="6800154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508</w:t>
            </w:r>
          </w:p>
        </w:tc>
        <w:tc>
          <w:tcPr>
            <w:tcW w:w="1323" w:type="dxa"/>
            <w:shd w:val="clear" w:color="auto" w:fill="auto"/>
            <w:noWrap/>
            <w:vAlign w:val="bottom"/>
            <w:hideMark/>
          </w:tcPr>
          <w:p w14:paraId="663DBE9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960</w:t>
            </w:r>
          </w:p>
        </w:tc>
        <w:tc>
          <w:tcPr>
            <w:tcW w:w="1323" w:type="dxa"/>
            <w:shd w:val="clear" w:color="auto" w:fill="auto"/>
            <w:noWrap/>
            <w:vAlign w:val="bottom"/>
            <w:hideMark/>
          </w:tcPr>
          <w:p w14:paraId="69C60A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569</w:t>
            </w:r>
          </w:p>
        </w:tc>
        <w:tc>
          <w:tcPr>
            <w:tcW w:w="1476" w:type="dxa"/>
            <w:shd w:val="clear" w:color="auto" w:fill="auto"/>
            <w:noWrap/>
            <w:vAlign w:val="bottom"/>
            <w:hideMark/>
          </w:tcPr>
          <w:p w14:paraId="6D8A50A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9,586</w:t>
            </w:r>
          </w:p>
        </w:tc>
      </w:tr>
      <w:tr w:rsidR="00A00C97" w:rsidRPr="009E5255" w14:paraId="184B8037" w14:textId="77777777" w:rsidTr="00622C17">
        <w:trPr>
          <w:trHeight w:val="20"/>
        </w:trPr>
        <w:tc>
          <w:tcPr>
            <w:tcW w:w="1921" w:type="dxa"/>
            <w:shd w:val="clear" w:color="auto" w:fill="auto"/>
            <w:noWrap/>
            <w:vAlign w:val="bottom"/>
            <w:hideMark/>
          </w:tcPr>
          <w:p w14:paraId="4C31A3D6" w14:textId="5DB5775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ribulin </w:t>
            </w:r>
          </w:p>
        </w:tc>
        <w:tc>
          <w:tcPr>
            <w:tcW w:w="1322" w:type="dxa"/>
            <w:shd w:val="clear" w:color="auto" w:fill="auto"/>
            <w:noWrap/>
            <w:vAlign w:val="bottom"/>
            <w:hideMark/>
          </w:tcPr>
          <w:p w14:paraId="276726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73</w:t>
            </w:r>
          </w:p>
        </w:tc>
        <w:tc>
          <w:tcPr>
            <w:tcW w:w="1323" w:type="dxa"/>
            <w:shd w:val="clear" w:color="auto" w:fill="auto"/>
            <w:noWrap/>
            <w:vAlign w:val="bottom"/>
            <w:hideMark/>
          </w:tcPr>
          <w:p w14:paraId="3B3079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54</w:t>
            </w:r>
          </w:p>
        </w:tc>
        <w:tc>
          <w:tcPr>
            <w:tcW w:w="1323" w:type="dxa"/>
            <w:shd w:val="clear" w:color="auto" w:fill="auto"/>
            <w:noWrap/>
            <w:vAlign w:val="bottom"/>
            <w:hideMark/>
          </w:tcPr>
          <w:p w14:paraId="4DB58F9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61</w:t>
            </w:r>
          </w:p>
        </w:tc>
        <w:tc>
          <w:tcPr>
            <w:tcW w:w="1323" w:type="dxa"/>
            <w:shd w:val="clear" w:color="auto" w:fill="auto"/>
            <w:noWrap/>
            <w:vAlign w:val="bottom"/>
            <w:hideMark/>
          </w:tcPr>
          <w:p w14:paraId="49535A3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68</w:t>
            </w:r>
          </w:p>
        </w:tc>
        <w:tc>
          <w:tcPr>
            <w:tcW w:w="1323" w:type="dxa"/>
            <w:shd w:val="clear" w:color="auto" w:fill="auto"/>
            <w:noWrap/>
            <w:vAlign w:val="bottom"/>
            <w:hideMark/>
          </w:tcPr>
          <w:p w14:paraId="1DB9DF0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34</w:t>
            </w:r>
          </w:p>
        </w:tc>
        <w:tc>
          <w:tcPr>
            <w:tcW w:w="1476" w:type="dxa"/>
            <w:shd w:val="clear" w:color="auto" w:fill="auto"/>
            <w:noWrap/>
            <w:vAlign w:val="bottom"/>
            <w:hideMark/>
          </w:tcPr>
          <w:p w14:paraId="7EAEF0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890</w:t>
            </w:r>
          </w:p>
        </w:tc>
      </w:tr>
      <w:tr w:rsidR="00A00C97" w:rsidRPr="009E5255" w14:paraId="44E27F9E" w14:textId="77777777" w:rsidTr="00622C17">
        <w:trPr>
          <w:trHeight w:val="20"/>
        </w:trPr>
        <w:tc>
          <w:tcPr>
            <w:tcW w:w="1921" w:type="dxa"/>
            <w:shd w:val="clear" w:color="auto" w:fill="auto"/>
            <w:noWrap/>
            <w:vAlign w:val="bottom"/>
            <w:hideMark/>
          </w:tcPr>
          <w:p w14:paraId="23826B04" w14:textId="15B09CA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oside </w:t>
            </w:r>
          </w:p>
        </w:tc>
        <w:tc>
          <w:tcPr>
            <w:tcW w:w="1322" w:type="dxa"/>
            <w:shd w:val="clear" w:color="auto" w:fill="auto"/>
            <w:noWrap/>
            <w:vAlign w:val="bottom"/>
            <w:hideMark/>
          </w:tcPr>
          <w:p w14:paraId="5D5032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52,266</w:t>
            </w:r>
          </w:p>
        </w:tc>
        <w:tc>
          <w:tcPr>
            <w:tcW w:w="1323" w:type="dxa"/>
            <w:shd w:val="clear" w:color="auto" w:fill="auto"/>
            <w:noWrap/>
            <w:vAlign w:val="bottom"/>
            <w:hideMark/>
          </w:tcPr>
          <w:p w14:paraId="68A6702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6,511</w:t>
            </w:r>
          </w:p>
        </w:tc>
        <w:tc>
          <w:tcPr>
            <w:tcW w:w="1323" w:type="dxa"/>
            <w:shd w:val="clear" w:color="auto" w:fill="auto"/>
            <w:noWrap/>
            <w:vAlign w:val="bottom"/>
            <w:hideMark/>
          </w:tcPr>
          <w:p w14:paraId="5428E97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6,924</w:t>
            </w:r>
          </w:p>
        </w:tc>
        <w:tc>
          <w:tcPr>
            <w:tcW w:w="1323" w:type="dxa"/>
            <w:shd w:val="clear" w:color="auto" w:fill="auto"/>
            <w:noWrap/>
            <w:vAlign w:val="bottom"/>
            <w:hideMark/>
          </w:tcPr>
          <w:p w14:paraId="4090A8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8,261</w:t>
            </w:r>
          </w:p>
        </w:tc>
        <w:tc>
          <w:tcPr>
            <w:tcW w:w="1323" w:type="dxa"/>
            <w:shd w:val="clear" w:color="auto" w:fill="auto"/>
            <w:noWrap/>
            <w:vAlign w:val="bottom"/>
            <w:hideMark/>
          </w:tcPr>
          <w:p w14:paraId="089C705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3,401</w:t>
            </w:r>
          </w:p>
        </w:tc>
        <w:tc>
          <w:tcPr>
            <w:tcW w:w="1476" w:type="dxa"/>
            <w:shd w:val="clear" w:color="auto" w:fill="auto"/>
            <w:noWrap/>
            <w:vAlign w:val="bottom"/>
            <w:hideMark/>
          </w:tcPr>
          <w:p w14:paraId="748F9F6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37,363</w:t>
            </w:r>
          </w:p>
        </w:tc>
      </w:tr>
      <w:tr w:rsidR="00A00C97" w:rsidRPr="009E5255" w14:paraId="015132B8" w14:textId="77777777" w:rsidTr="00622C17">
        <w:trPr>
          <w:trHeight w:val="20"/>
        </w:trPr>
        <w:tc>
          <w:tcPr>
            <w:tcW w:w="1921" w:type="dxa"/>
            <w:shd w:val="clear" w:color="auto" w:fill="auto"/>
            <w:noWrap/>
            <w:vAlign w:val="bottom"/>
            <w:hideMark/>
          </w:tcPr>
          <w:p w14:paraId="4046A48B" w14:textId="3375734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 Phosphate </w:t>
            </w:r>
          </w:p>
        </w:tc>
        <w:tc>
          <w:tcPr>
            <w:tcW w:w="1322" w:type="dxa"/>
            <w:shd w:val="clear" w:color="auto" w:fill="auto"/>
            <w:noWrap/>
            <w:vAlign w:val="bottom"/>
            <w:hideMark/>
          </w:tcPr>
          <w:p w14:paraId="712341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63,767</w:t>
            </w:r>
          </w:p>
        </w:tc>
        <w:tc>
          <w:tcPr>
            <w:tcW w:w="1323" w:type="dxa"/>
            <w:shd w:val="clear" w:color="auto" w:fill="auto"/>
            <w:noWrap/>
            <w:vAlign w:val="bottom"/>
            <w:hideMark/>
          </w:tcPr>
          <w:p w14:paraId="709AD0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3,948</w:t>
            </w:r>
          </w:p>
        </w:tc>
        <w:tc>
          <w:tcPr>
            <w:tcW w:w="1323" w:type="dxa"/>
            <w:shd w:val="clear" w:color="auto" w:fill="auto"/>
            <w:noWrap/>
            <w:vAlign w:val="bottom"/>
            <w:hideMark/>
          </w:tcPr>
          <w:p w14:paraId="7E2D67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71,282</w:t>
            </w:r>
          </w:p>
        </w:tc>
        <w:tc>
          <w:tcPr>
            <w:tcW w:w="1323" w:type="dxa"/>
            <w:shd w:val="clear" w:color="auto" w:fill="auto"/>
            <w:noWrap/>
            <w:vAlign w:val="bottom"/>
            <w:hideMark/>
          </w:tcPr>
          <w:p w14:paraId="2EE6C5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11,121</w:t>
            </w:r>
          </w:p>
        </w:tc>
        <w:tc>
          <w:tcPr>
            <w:tcW w:w="1323" w:type="dxa"/>
            <w:shd w:val="clear" w:color="auto" w:fill="auto"/>
            <w:noWrap/>
            <w:vAlign w:val="bottom"/>
            <w:hideMark/>
          </w:tcPr>
          <w:p w14:paraId="662FC86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80,269</w:t>
            </w:r>
          </w:p>
        </w:tc>
        <w:tc>
          <w:tcPr>
            <w:tcW w:w="1476" w:type="dxa"/>
            <w:shd w:val="clear" w:color="auto" w:fill="auto"/>
            <w:noWrap/>
            <w:vAlign w:val="bottom"/>
            <w:hideMark/>
          </w:tcPr>
          <w:p w14:paraId="5228C66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00,387</w:t>
            </w:r>
          </w:p>
        </w:tc>
      </w:tr>
      <w:tr w:rsidR="00A00C97" w:rsidRPr="009E5255" w14:paraId="6BE468E6" w14:textId="77777777" w:rsidTr="00622C17">
        <w:trPr>
          <w:trHeight w:val="20"/>
        </w:trPr>
        <w:tc>
          <w:tcPr>
            <w:tcW w:w="1921" w:type="dxa"/>
            <w:shd w:val="clear" w:color="auto" w:fill="auto"/>
            <w:noWrap/>
            <w:vAlign w:val="bottom"/>
            <w:hideMark/>
          </w:tcPr>
          <w:p w14:paraId="23137EA2" w14:textId="3BD52E4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darabine </w:t>
            </w:r>
          </w:p>
        </w:tc>
        <w:tc>
          <w:tcPr>
            <w:tcW w:w="1322" w:type="dxa"/>
            <w:shd w:val="clear" w:color="auto" w:fill="auto"/>
            <w:noWrap/>
            <w:vAlign w:val="bottom"/>
            <w:hideMark/>
          </w:tcPr>
          <w:p w14:paraId="3DEDD2C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8,484</w:t>
            </w:r>
          </w:p>
        </w:tc>
        <w:tc>
          <w:tcPr>
            <w:tcW w:w="1323" w:type="dxa"/>
            <w:shd w:val="clear" w:color="auto" w:fill="auto"/>
            <w:noWrap/>
            <w:vAlign w:val="bottom"/>
            <w:hideMark/>
          </w:tcPr>
          <w:p w14:paraId="67BB53D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3,546</w:t>
            </w:r>
          </w:p>
        </w:tc>
        <w:tc>
          <w:tcPr>
            <w:tcW w:w="1323" w:type="dxa"/>
            <w:shd w:val="clear" w:color="auto" w:fill="auto"/>
            <w:noWrap/>
            <w:vAlign w:val="bottom"/>
            <w:hideMark/>
          </w:tcPr>
          <w:p w14:paraId="188D900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9,847</w:t>
            </w:r>
          </w:p>
        </w:tc>
        <w:tc>
          <w:tcPr>
            <w:tcW w:w="1323" w:type="dxa"/>
            <w:shd w:val="clear" w:color="auto" w:fill="auto"/>
            <w:noWrap/>
            <w:vAlign w:val="bottom"/>
            <w:hideMark/>
          </w:tcPr>
          <w:p w14:paraId="09DBBD6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5,106</w:t>
            </w:r>
          </w:p>
        </w:tc>
        <w:tc>
          <w:tcPr>
            <w:tcW w:w="1323" w:type="dxa"/>
            <w:shd w:val="clear" w:color="auto" w:fill="auto"/>
            <w:noWrap/>
            <w:vAlign w:val="bottom"/>
            <w:hideMark/>
          </w:tcPr>
          <w:p w14:paraId="4DFDF63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062</w:t>
            </w:r>
          </w:p>
        </w:tc>
        <w:tc>
          <w:tcPr>
            <w:tcW w:w="1476" w:type="dxa"/>
            <w:shd w:val="clear" w:color="auto" w:fill="auto"/>
            <w:noWrap/>
            <w:vAlign w:val="bottom"/>
            <w:hideMark/>
          </w:tcPr>
          <w:p w14:paraId="22DBF8C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2,045</w:t>
            </w:r>
          </w:p>
        </w:tc>
      </w:tr>
      <w:tr w:rsidR="00A00C97" w:rsidRPr="009E5255" w14:paraId="7639357A" w14:textId="77777777" w:rsidTr="00622C17">
        <w:trPr>
          <w:trHeight w:val="20"/>
        </w:trPr>
        <w:tc>
          <w:tcPr>
            <w:tcW w:w="1921" w:type="dxa"/>
            <w:shd w:val="clear" w:color="auto" w:fill="auto"/>
            <w:noWrap/>
            <w:vAlign w:val="bottom"/>
            <w:hideMark/>
          </w:tcPr>
          <w:p w14:paraId="349921A3" w14:textId="7C5C794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orouracil </w:t>
            </w:r>
          </w:p>
        </w:tc>
        <w:tc>
          <w:tcPr>
            <w:tcW w:w="1322" w:type="dxa"/>
            <w:shd w:val="clear" w:color="auto" w:fill="auto"/>
            <w:noWrap/>
            <w:vAlign w:val="bottom"/>
            <w:hideMark/>
          </w:tcPr>
          <w:p w14:paraId="71AC3B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300,000</w:t>
            </w:r>
          </w:p>
        </w:tc>
        <w:tc>
          <w:tcPr>
            <w:tcW w:w="1323" w:type="dxa"/>
            <w:shd w:val="clear" w:color="auto" w:fill="auto"/>
            <w:noWrap/>
            <w:vAlign w:val="bottom"/>
            <w:hideMark/>
          </w:tcPr>
          <w:p w14:paraId="77686E0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200,000</w:t>
            </w:r>
          </w:p>
        </w:tc>
        <w:tc>
          <w:tcPr>
            <w:tcW w:w="1323" w:type="dxa"/>
            <w:shd w:val="clear" w:color="auto" w:fill="auto"/>
            <w:noWrap/>
            <w:vAlign w:val="bottom"/>
            <w:hideMark/>
          </w:tcPr>
          <w:p w14:paraId="7C5182C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1,000,000</w:t>
            </w:r>
          </w:p>
        </w:tc>
        <w:tc>
          <w:tcPr>
            <w:tcW w:w="1323" w:type="dxa"/>
            <w:shd w:val="clear" w:color="auto" w:fill="auto"/>
            <w:noWrap/>
            <w:vAlign w:val="bottom"/>
            <w:hideMark/>
          </w:tcPr>
          <w:p w14:paraId="5E12880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2,000,000</w:t>
            </w:r>
          </w:p>
        </w:tc>
        <w:tc>
          <w:tcPr>
            <w:tcW w:w="1323" w:type="dxa"/>
            <w:shd w:val="clear" w:color="auto" w:fill="auto"/>
            <w:noWrap/>
            <w:vAlign w:val="bottom"/>
            <w:hideMark/>
          </w:tcPr>
          <w:p w14:paraId="07F91A8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7,000,000</w:t>
            </w:r>
          </w:p>
        </w:tc>
        <w:tc>
          <w:tcPr>
            <w:tcW w:w="1476" w:type="dxa"/>
            <w:shd w:val="clear" w:color="auto" w:fill="auto"/>
            <w:noWrap/>
            <w:vAlign w:val="bottom"/>
            <w:hideMark/>
          </w:tcPr>
          <w:p w14:paraId="7A7BB0C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5,000,000</w:t>
            </w:r>
          </w:p>
        </w:tc>
      </w:tr>
      <w:tr w:rsidR="00A00C97" w:rsidRPr="009E5255" w14:paraId="2ED62BBB" w14:textId="77777777" w:rsidTr="00622C17">
        <w:trPr>
          <w:trHeight w:val="20"/>
        </w:trPr>
        <w:tc>
          <w:tcPr>
            <w:tcW w:w="1921" w:type="dxa"/>
            <w:shd w:val="clear" w:color="auto" w:fill="auto"/>
            <w:noWrap/>
            <w:vAlign w:val="bottom"/>
            <w:hideMark/>
          </w:tcPr>
          <w:p w14:paraId="0BC58747" w14:textId="02A5C12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otemustine </w:t>
            </w:r>
          </w:p>
        </w:tc>
        <w:tc>
          <w:tcPr>
            <w:tcW w:w="1322" w:type="dxa"/>
            <w:shd w:val="clear" w:color="auto" w:fill="auto"/>
            <w:noWrap/>
            <w:vAlign w:val="bottom"/>
            <w:hideMark/>
          </w:tcPr>
          <w:p w14:paraId="33E36F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731EC3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91</w:t>
            </w:r>
          </w:p>
        </w:tc>
        <w:tc>
          <w:tcPr>
            <w:tcW w:w="1323" w:type="dxa"/>
            <w:shd w:val="clear" w:color="auto" w:fill="auto"/>
            <w:noWrap/>
            <w:vAlign w:val="bottom"/>
            <w:hideMark/>
          </w:tcPr>
          <w:p w14:paraId="11409F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72</w:t>
            </w:r>
          </w:p>
        </w:tc>
        <w:tc>
          <w:tcPr>
            <w:tcW w:w="1323" w:type="dxa"/>
            <w:shd w:val="clear" w:color="auto" w:fill="auto"/>
            <w:noWrap/>
            <w:vAlign w:val="bottom"/>
            <w:hideMark/>
          </w:tcPr>
          <w:p w14:paraId="7721923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DF3AE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0</w:t>
            </w:r>
          </w:p>
        </w:tc>
        <w:tc>
          <w:tcPr>
            <w:tcW w:w="1476" w:type="dxa"/>
            <w:shd w:val="clear" w:color="auto" w:fill="auto"/>
            <w:noWrap/>
            <w:vAlign w:val="bottom"/>
            <w:hideMark/>
          </w:tcPr>
          <w:p w14:paraId="687014A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83</w:t>
            </w:r>
          </w:p>
        </w:tc>
      </w:tr>
      <w:tr w:rsidR="00A00C97" w:rsidRPr="009E5255" w14:paraId="6F680833" w14:textId="77777777" w:rsidTr="00622C17">
        <w:trPr>
          <w:trHeight w:val="20"/>
        </w:trPr>
        <w:tc>
          <w:tcPr>
            <w:tcW w:w="1921" w:type="dxa"/>
            <w:shd w:val="clear" w:color="auto" w:fill="auto"/>
            <w:noWrap/>
            <w:vAlign w:val="bottom"/>
            <w:hideMark/>
          </w:tcPr>
          <w:p w14:paraId="69587A93" w14:textId="2BEFFB1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Gemcitabine </w:t>
            </w:r>
          </w:p>
        </w:tc>
        <w:tc>
          <w:tcPr>
            <w:tcW w:w="1322" w:type="dxa"/>
            <w:shd w:val="clear" w:color="auto" w:fill="auto"/>
            <w:noWrap/>
            <w:vAlign w:val="bottom"/>
            <w:hideMark/>
          </w:tcPr>
          <w:p w14:paraId="02634AD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300,000</w:t>
            </w:r>
          </w:p>
        </w:tc>
        <w:tc>
          <w:tcPr>
            <w:tcW w:w="1323" w:type="dxa"/>
            <w:shd w:val="clear" w:color="auto" w:fill="auto"/>
            <w:noWrap/>
            <w:vAlign w:val="bottom"/>
            <w:hideMark/>
          </w:tcPr>
          <w:p w14:paraId="363B1A7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400,000</w:t>
            </w:r>
          </w:p>
        </w:tc>
        <w:tc>
          <w:tcPr>
            <w:tcW w:w="1323" w:type="dxa"/>
            <w:shd w:val="clear" w:color="auto" w:fill="auto"/>
            <w:noWrap/>
            <w:vAlign w:val="bottom"/>
            <w:hideMark/>
          </w:tcPr>
          <w:p w14:paraId="1472DA1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400,000</w:t>
            </w:r>
          </w:p>
        </w:tc>
        <w:tc>
          <w:tcPr>
            <w:tcW w:w="1323" w:type="dxa"/>
            <w:shd w:val="clear" w:color="auto" w:fill="auto"/>
            <w:noWrap/>
            <w:vAlign w:val="bottom"/>
            <w:hideMark/>
          </w:tcPr>
          <w:p w14:paraId="152672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900,000</w:t>
            </w:r>
          </w:p>
        </w:tc>
        <w:tc>
          <w:tcPr>
            <w:tcW w:w="1323" w:type="dxa"/>
            <w:shd w:val="clear" w:color="auto" w:fill="auto"/>
            <w:noWrap/>
            <w:vAlign w:val="bottom"/>
            <w:hideMark/>
          </w:tcPr>
          <w:p w14:paraId="7F0A8F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900,000</w:t>
            </w:r>
          </w:p>
        </w:tc>
        <w:tc>
          <w:tcPr>
            <w:tcW w:w="1476" w:type="dxa"/>
            <w:shd w:val="clear" w:color="auto" w:fill="auto"/>
            <w:noWrap/>
            <w:vAlign w:val="bottom"/>
            <w:hideMark/>
          </w:tcPr>
          <w:p w14:paraId="533D3D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000,000</w:t>
            </w:r>
          </w:p>
        </w:tc>
      </w:tr>
      <w:tr w:rsidR="00A00C97" w:rsidRPr="009E5255" w14:paraId="4B6D6122" w14:textId="77777777" w:rsidTr="00622C17">
        <w:trPr>
          <w:trHeight w:val="20"/>
        </w:trPr>
        <w:tc>
          <w:tcPr>
            <w:tcW w:w="1921" w:type="dxa"/>
            <w:shd w:val="clear" w:color="auto" w:fill="auto"/>
            <w:noWrap/>
            <w:vAlign w:val="bottom"/>
            <w:hideMark/>
          </w:tcPr>
          <w:p w14:paraId="050F908E" w14:textId="307F855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darubicin </w:t>
            </w:r>
          </w:p>
        </w:tc>
        <w:tc>
          <w:tcPr>
            <w:tcW w:w="1322" w:type="dxa"/>
            <w:shd w:val="clear" w:color="auto" w:fill="auto"/>
            <w:noWrap/>
            <w:vAlign w:val="bottom"/>
            <w:hideMark/>
          </w:tcPr>
          <w:p w14:paraId="41294D2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668</w:t>
            </w:r>
          </w:p>
        </w:tc>
        <w:tc>
          <w:tcPr>
            <w:tcW w:w="1323" w:type="dxa"/>
            <w:shd w:val="clear" w:color="auto" w:fill="auto"/>
            <w:noWrap/>
            <w:vAlign w:val="bottom"/>
            <w:hideMark/>
          </w:tcPr>
          <w:p w14:paraId="6881F2D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394</w:t>
            </w:r>
          </w:p>
        </w:tc>
        <w:tc>
          <w:tcPr>
            <w:tcW w:w="1323" w:type="dxa"/>
            <w:shd w:val="clear" w:color="auto" w:fill="auto"/>
            <w:noWrap/>
            <w:vAlign w:val="bottom"/>
            <w:hideMark/>
          </w:tcPr>
          <w:p w14:paraId="5C4EE1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702</w:t>
            </w:r>
          </w:p>
        </w:tc>
        <w:tc>
          <w:tcPr>
            <w:tcW w:w="1323" w:type="dxa"/>
            <w:shd w:val="clear" w:color="auto" w:fill="auto"/>
            <w:noWrap/>
            <w:vAlign w:val="bottom"/>
            <w:hideMark/>
          </w:tcPr>
          <w:p w14:paraId="5928F89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910</w:t>
            </w:r>
          </w:p>
        </w:tc>
        <w:tc>
          <w:tcPr>
            <w:tcW w:w="1323" w:type="dxa"/>
            <w:shd w:val="clear" w:color="auto" w:fill="auto"/>
            <w:noWrap/>
            <w:vAlign w:val="bottom"/>
            <w:hideMark/>
          </w:tcPr>
          <w:p w14:paraId="13D5951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441</w:t>
            </w:r>
          </w:p>
        </w:tc>
        <w:tc>
          <w:tcPr>
            <w:tcW w:w="1476" w:type="dxa"/>
            <w:shd w:val="clear" w:color="auto" w:fill="auto"/>
            <w:noWrap/>
            <w:vAlign w:val="bottom"/>
            <w:hideMark/>
          </w:tcPr>
          <w:p w14:paraId="03C5843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115</w:t>
            </w:r>
          </w:p>
        </w:tc>
      </w:tr>
      <w:tr w:rsidR="00A00C97" w:rsidRPr="009E5255" w14:paraId="04D83AC8" w14:textId="77777777" w:rsidTr="00622C17">
        <w:trPr>
          <w:trHeight w:val="20"/>
        </w:trPr>
        <w:tc>
          <w:tcPr>
            <w:tcW w:w="1921" w:type="dxa"/>
            <w:shd w:val="clear" w:color="auto" w:fill="auto"/>
            <w:noWrap/>
            <w:vAlign w:val="bottom"/>
            <w:hideMark/>
          </w:tcPr>
          <w:p w14:paraId="3E342F91" w14:textId="272BDE2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fosfamide </w:t>
            </w:r>
          </w:p>
        </w:tc>
        <w:tc>
          <w:tcPr>
            <w:tcW w:w="1322" w:type="dxa"/>
            <w:shd w:val="clear" w:color="auto" w:fill="auto"/>
            <w:noWrap/>
            <w:vAlign w:val="bottom"/>
            <w:hideMark/>
          </w:tcPr>
          <w:p w14:paraId="73119B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56,984</w:t>
            </w:r>
          </w:p>
        </w:tc>
        <w:tc>
          <w:tcPr>
            <w:tcW w:w="1323" w:type="dxa"/>
            <w:shd w:val="clear" w:color="auto" w:fill="auto"/>
            <w:noWrap/>
            <w:vAlign w:val="bottom"/>
            <w:hideMark/>
          </w:tcPr>
          <w:p w14:paraId="0593D8C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59,803</w:t>
            </w:r>
          </w:p>
        </w:tc>
        <w:tc>
          <w:tcPr>
            <w:tcW w:w="1323" w:type="dxa"/>
            <w:shd w:val="clear" w:color="auto" w:fill="auto"/>
            <w:noWrap/>
            <w:vAlign w:val="bottom"/>
            <w:hideMark/>
          </w:tcPr>
          <w:p w14:paraId="13F100B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52,533</w:t>
            </w:r>
          </w:p>
        </w:tc>
        <w:tc>
          <w:tcPr>
            <w:tcW w:w="1323" w:type="dxa"/>
            <w:shd w:val="clear" w:color="auto" w:fill="auto"/>
            <w:noWrap/>
            <w:vAlign w:val="bottom"/>
            <w:hideMark/>
          </w:tcPr>
          <w:p w14:paraId="1FB5814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64,455</w:t>
            </w:r>
          </w:p>
        </w:tc>
        <w:tc>
          <w:tcPr>
            <w:tcW w:w="1323" w:type="dxa"/>
            <w:shd w:val="clear" w:color="auto" w:fill="auto"/>
            <w:noWrap/>
            <w:vAlign w:val="bottom"/>
            <w:hideMark/>
          </w:tcPr>
          <w:p w14:paraId="112DC3A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20,233</w:t>
            </w:r>
          </w:p>
        </w:tc>
        <w:tc>
          <w:tcPr>
            <w:tcW w:w="1476" w:type="dxa"/>
            <w:shd w:val="clear" w:color="auto" w:fill="auto"/>
            <w:noWrap/>
            <w:vAlign w:val="bottom"/>
            <w:hideMark/>
          </w:tcPr>
          <w:p w14:paraId="23B8D5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700,000</w:t>
            </w:r>
          </w:p>
        </w:tc>
      </w:tr>
      <w:tr w:rsidR="00A00C97" w:rsidRPr="009E5255" w14:paraId="79575CB0" w14:textId="77777777" w:rsidTr="00622C17">
        <w:trPr>
          <w:trHeight w:val="20"/>
        </w:trPr>
        <w:tc>
          <w:tcPr>
            <w:tcW w:w="1921" w:type="dxa"/>
            <w:shd w:val="clear" w:color="auto" w:fill="auto"/>
            <w:noWrap/>
            <w:vAlign w:val="bottom"/>
            <w:hideMark/>
          </w:tcPr>
          <w:p w14:paraId="7653CD0A" w14:textId="58F6862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not. Ozogamicin </w:t>
            </w:r>
          </w:p>
        </w:tc>
        <w:tc>
          <w:tcPr>
            <w:tcW w:w="1322" w:type="dxa"/>
            <w:shd w:val="clear" w:color="auto" w:fill="auto"/>
            <w:noWrap/>
            <w:vAlign w:val="bottom"/>
            <w:hideMark/>
          </w:tcPr>
          <w:p w14:paraId="07EDF64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F0E3FE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0B5BA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6C00AC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4</w:t>
            </w:r>
          </w:p>
        </w:tc>
        <w:tc>
          <w:tcPr>
            <w:tcW w:w="1323" w:type="dxa"/>
            <w:shd w:val="clear" w:color="auto" w:fill="auto"/>
            <w:noWrap/>
            <w:vAlign w:val="bottom"/>
            <w:hideMark/>
          </w:tcPr>
          <w:p w14:paraId="106A45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w:t>
            </w:r>
          </w:p>
        </w:tc>
        <w:tc>
          <w:tcPr>
            <w:tcW w:w="1476" w:type="dxa"/>
            <w:shd w:val="clear" w:color="auto" w:fill="auto"/>
            <w:noWrap/>
            <w:vAlign w:val="bottom"/>
            <w:hideMark/>
          </w:tcPr>
          <w:p w14:paraId="57EB4F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1</w:t>
            </w:r>
          </w:p>
        </w:tc>
      </w:tr>
      <w:tr w:rsidR="00A00C97" w:rsidRPr="009E5255" w14:paraId="55D2343F" w14:textId="77777777" w:rsidTr="00622C17">
        <w:trPr>
          <w:trHeight w:val="20"/>
        </w:trPr>
        <w:tc>
          <w:tcPr>
            <w:tcW w:w="1921" w:type="dxa"/>
            <w:shd w:val="clear" w:color="auto" w:fill="auto"/>
            <w:noWrap/>
            <w:vAlign w:val="bottom"/>
            <w:hideMark/>
          </w:tcPr>
          <w:p w14:paraId="278BB9EF" w14:textId="0485C6B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pilimumab </w:t>
            </w:r>
          </w:p>
        </w:tc>
        <w:tc>
          <w:tcPr>
            <w:tcW w:w="1322" w:type="dxa"/>
            <w:shd w:val="clear" w:color="auto" w:fill="auto"/>
            <w:noWrap/>
            <w:vAlign w:val="bottom"/>
            <w:hideMark/>
          </w:tcPr>
          <w:p w14:paraId="3668D2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767</w:t>
            </w:r>
          </w:p>
        </w:tc>
        <w:tc>
          <w:tcPr>
            <w:tcW w:w="1323" w:type="dxa"/>
            <w:shd w:val="clear" w:color="auto" w:fill="auto"/>
            <w:noWrap/>
            <w:vAlign w:val="bottom"/>
            <w:hideMark/>
          </w:tcPr>
          <w:p w14:paraId="6E53E5B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4,622</w:t>
            </w:r>
          </w:p>
        </w:tc>
        <w:tc>
          <w:tcPr>
            <w:tcW w:w="1323" w:type="dxa"/>
            <w:shd w:val="clear" w:color="auto" w:fill="auto"/>
            <w:noWrap/>
            <w:vAlign w:val="bottom"/>
            <w:hideMark/>
          </w:tcPr>
          <w:p w14:paraId="23A037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2,916</w:t>
            </w:r>
          </w:p>
        </w:tc>
        <w:tc>
          <w:tcPr>
            <w:tcW w:w="1323" w:type="dxa"/>
            <w:shd w:val="clear" w:color="auto" w:fill="auto"/>
            <w:noWrap/>
            <w:vAlign w:val="bottom"/>
            <w:hideMark/>
          </w:tcPr>
          <w:p w14:paraId="546C057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9,438</w:t>
            </w:r>
          </w:p>
        </w:tc>
        <w:tc>
          <w:tcPr>
            <w:tcW w:w="1323" w:type="dxa"/>
            <w:shd w:val="clear" w:color="auto" w:fill="auto"/>
            <w:noWrap/>
            <w:vAlign w:val="bottom"/>
            <w:hideMark/>
          </w:tcPr>
          <w:p w14:paraId="4F1BBFF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3,952</w:t>
            </w:r>
          </w:p>
        </w:tc>
        <w:tc>
          <w:tcPr>
            <w:tcW w:w="1476" w:type="dxa"/>
            <w:shd w:val="clear" w:color="auto" w:fill="auto"/>
            <w:noWrap/>
            <w:vAlign w:val="bottom"/>
            <w:hideMark/>
          </w:tcPr>
          <w:p w14:paraId="769F3C1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7,695</w:t>
            </w:r>
          </w:p>
        </w:tc>
      </w:tr>
      <w:tr w:rsidR="00A00C97" w:rsidRPr="009E5255" w14:paraId="38F20719" w14:textId="77777777" w:rsidTr="00622C17">
        <w:trPr>
          <w:trHeight w:val="20"/>
        </w:trPr>
        <w:tc>
          <w:tcPr>
            <w:tcW w:w="1921" w:type="dxa"/>
            <w:shd w:val="clear" w:color="auto" w:fill="auto"/>
            <w:noWrap/>
            <w:vAlign w:val="bottom"/>
            <w:hideMark/>
          </w:tcPr>
          <w:p w14:paraId="7C2B3DB5" w14:textId="1B25ED1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rinotecan </w:t>
            </w:r>
          </w:p>
        </w:tc>
        <w:tc>
          <w:tcPr>
            <w:tcW w:w="1322" w:type="dxa"/>
            <w:shd w:val="clear" w:color="auto" w:fill="auto"/>
            <w:noWrap/>
            <w:vAlign w:val="bottom"/>
            <w:hideMark/>
          </w:tcPr>
          <w:p w14:paraId="21EB4D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76,954</w:t>
            </w:r>
          </w:p>
        </w:tc>
        <w:tc>
          <w:tcPr>
            <w:tcW w:w="1323" w:type="dxa"/>
            <w:shd w:val="clear" w:color="auto" w:fill="auto"/>
            <w:noWrap/>
            <w:vAlign w:val="bottom"/>
            <w:hideMark/>
          </w:tcPr>
          <w:p w14:paraId="5B04493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07,428</w:t>
            </w:r>
          </w:p>
        </w:tc>
        <w:tc>
          <w:tcPr>
            <w:tcW w:w="1323" w:type="dxa"/>
            <w:shd w:val="clear" w:color="auto" w:fill="auto"/>
            <w:noWrap/>
            <w:vAlign w:val="bottom"/>
            <w:hideMark/>
          </w:tcPr>
          <w:p w14:paraId="4E78DD8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64,131</w:t>
            </w:r>
          </w:p>
        </w:tc>
        <w:tc>
          <w:tcPr>
            <w:tcW w:w="1323" w:type="dxa"/>
            <w:shd w:val="clear" w:color="auto" w:fill="auto"/>
            <w:noWrap/>
            <w:vAlign w:val="bottom"/>
            <w:hideMark/>
          </w:tcPr>
          <w:p w14:paraId="0DD7602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77,290</w:t>
            </w:r>
          </w:p>
        </w:tc>
        <w:tc>
          <w:tcPr>
            <w:tcW w:w="1323" w:type="dxa"/>
            <w:shd w:val="clear" w:color="auto" w:fill="auto"/>
            <w:noWrap/>
            <w:vAlign w:val="bottom"/>
            <w:hideMark/>
          </w:tcPr>
          <w:p w14:paraId="1A8FB4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77,096</w:t>
            </w:r>
          </w:p>
        </w:tc>
        <w:tc>
          <w:tcPr>
            <w:tcW w:w="1476" w:type="dxa"/>
            <w:shd w:val="clear" w:color="auto" w:fill="auto"/>
            <w:noWrap/>
            <w:vAlign w:val="bottom"/>
            <w:hideMark/>
          </w:tcPr>
          <w:p w14:paraId="161B860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800,000</w:t>
            </w:r>
          </w:p>
        </w:tc>
      </w:tr>
      <w:tr w:rsidR="00A00C97" w:rsidRPr="009E5255" w14:paraId="3AD01289" w14:textId="77777777" w:rsidTr="00622C17">
        <w:trPr>
          <w:trHeight w:val="20"/>
        </w:trPr>
        <w:tc>
          <w:tcPr>
            <w:tcW w:w="1921" w:type="dxa"/>
            <w:shd w:val="clear" w:color="auto" w:fill="auto"/>
            <w:noWrap/>
            <w:vAlign w:val="bottom"/>
            <w:hideMark/>
          </w:tcPr>
          <w:p w14:paraId="38071F47" w14:textId="1905808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Methotrexate </w:t>
            </w:r>
          </w:p>
        </w:tc>
        <w:tc>
          <w:tcPr>
            <w:tcW w:w="1322" w:type="dxa"/>
            <w:shd w:val="clear" w:color="auto" w:fill="auto"/>
            <w:noWrap/>
            <w:vAlign w:val="bottom"/>
            <w:hideMark/>
          </w:tcPr>
          <w:p w14:paraId="0447AE6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61,662</w:t>
            </w:r>
          </w:p>
        </w:tc>
        <w:tc>
          <w:tcPr>
            <w:tcW w:w="1323" w:type="dxa"/>
            <w:shd w:val="clear" w:color="auto" w:fill="auto"/>
            <w:noWrap/>
            <w:vAlign w:val="bottom"/>
            <w:hideMark/>
          </w:tcPr>
          <w:p w14:paraId="4CFB57F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72,692</w:t>
            </w:r>
          </w:p>
        </w:tc>
        <w:tc>
          <w:tcPr>
            <w:tcW w:w="1323" w:type="dxa"/>
            <w:shd w:val="clear" w:color="auto" w:fill="auto"/>
            <w:noWrap/>
            <w:vAlign w:val="bottom"/>
            <w:hideMark/>
          </w:tcPr>
          <w:p w14:paraId="6169E2A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68,712</w:t>
            </w:r>
          </w:p>
        </w:tc>
        <w:tc>
          <w:tcPr>
            <w:tcW w:w="1323" w:type="dxa"/>
            <w:shd w:val="clear" w:color="auto" w:fill="auto"/>
            <w:noWrap/>
            <w:vAlign w:val="bottom"/>
            <w:hideMark/>
          </w:tcPr>
          <w:p w14:paraId="36286D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82,682</w:t>
            </w:r>
          </w:p>
        </w:tc>
        <w:tc>
          <w:tcPr>
            <w:tcW w:w="1323" w:type="dxa"/>
            <w:shd w:val="clear" w:color="auto" w:fill="auto"/>
            <w:noWrap/>
            <w:vAlign w:val="bottom"/>
            <w:hideMark/>
          </w:tcPr>
          <w:p w14:paraId="47FD524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97,083</w:t>
            </w:r>
          </w:p>
        </w:tc>
        <w:tc>
          <w:tcPr>
            <w:tcW w:w="1476" w:type="dxa"/>
            <w:shd w:val="clear" w:color="auto" w:fill="auto"/>
            <w:noWrap/>
            <w:vAlign w:val="bottom"/>
            <w:hideMark/>
          </w:tcPr>
          <w:p w14:paraId="5C4AC0B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400,000</w:t>
            </w:r>
          </w:p>
        </w:tc>
      </w:tr>
      <w:tr w:rsidR="00A00C97" w:rsidRPr="009E5255" w14:paraId="13DC3F1E" w14:textId="77777777" w:rsidTr="00622C17">
        <w:trPr>
          <w:trHeight w:val="20"/>
        </w:trPr>
        <w:tc>
          <w:tcPr>
            <w:tcW w:w="1921" w:type="dxa"/>
            <w:shd w:val="clear" w:color="auto" w:fill="auto"/>
            <w:noWrap/>
            <w:vAlign w:val="bottom"/>
            <w:hideMark/>
          </w:tcPr>
          <w:p w14:paraId="5B63D461" w14:textId="032131A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Nivolumab </w:t>
            </w:r>
          </w:p>
        </w:tc>
        <w:tc>
          <w:tcPr>
            <w:tcW w:w="1322" w:type="dxa"/>
            <w:shd w:val="clear" w:color="auto" w:fill="auto"/>
            <w:noWrap/>
            <w:vAlign w:val="bottom"/>
            <w:hideMark/>
          </w:tcPr>
          <w:p w14:paraId="1FD7797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654</w:t>
            </w:r>
          </w:p>
        </w:tc>
        <w:tc>
          <w:tcPr>
            <w:tcW w:w="1323" w:type="dxa"/>
            <w:shd w:val="clear" w:color="auto" w:fill="auto"/>
            <w:noWrap/>
            <w:vAlign w:val="bottom"/>
            <w:hideMark/>
          </w:tcPr>
          <w:p w14:paraId="285A7C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45,732</w:t>
            </w:r>
          </w:p>
        </w:tc>
        <w:tc>
          <w:tcPr>
            <w:tcW w:w="1323" w:type="dxa"/>
            <w:shd w:val="clear" w:color="auto" w:fill="auto"/>
            <w:noWrap/>
            <w:vAlign w:val="bottom"/>
            <w:hideMark/>
          </w:tcPr>
          <w:p w14:paraId="325D96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10,789</w:t>
            </w:r>
          </w:p>
        </w:tc>
        <w:tc>
          <w:tcPr>
            <w:tcW w:w="1323" w:type="dxa"/>
            <w:shd w:val="clear" w:color="auto" w:fill="auto"/>
            <w:noWrap/>
            <w:vAlign w:val="bottom"/>
            <w:hideMark/>
          </w:tcPr>
          <w:p w14:paraId="4B6EA0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92,927</w:t>
            </w:r>
          </w:p>
        </w:tc>
        <w:tc>
          <w:tcPr>
            <w:tcW w:w="1323" w:type="dxa"/>
            <w:shd w:val="clear" w:color="auto" w:fill="auto"/>
            <w:noWrap/>
            <w:vAlign w:val="bottom"/>
            <w:hideMark/>
          </w:tcPr>
          <w:p w14:paraId="6E169F6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29,967</w:t>
            </w:r>
          </w:p>
        </w:tc>
        <w:tc>
          <w:tcPr>
            <w:tcW w:w="1476" w:type="dxa"/>
            <w:shd w:val="clear" w:color="auto" w:fill="auto"/>
            <w:noWrap/>
            <w:vAlign w:val="bottom"/>
            <w:hideMark/>
          </w:tcPr>
          <w:p w14:paraId="74EF1A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800,000</w:t>
            </w:r>
          </w:p>
        </w:tc>
      </w:tr>
      <w:tr w:rsidR="00A00C97" w:rsidRPr="009E5255" w14:paraId="3B7730AB" w14:textId="77777777" w:rsidTr="00622C17">
        <w:trPr>
          <w:trHeight w:val="20"/>
        </w:trPr>
        <w:tc>
          <w:tcPr>
            <w:tcW w:w="1921" w:type="dxa"/>
            <w:shd w:val="clear" w:color="auto" w:fill="auto"/>
            <w:noWrap/>
            <w:vAlign w:val="bottom"/>
            <w:hideMark/>
          </w:tcPr>
          <w:p w14:paraId="036E2C28" w14:textId="2B79E53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binutuzumab </w:t>
            </w:r>
          </w:p>
        </w:tc>
        <w:tc>
          <w:tcPr>
            <w:tcW w:w="1322" w:type="dxa"/>
            <w:shd w:val="clear" w:color="auto" w:fill="auto"/>
            <w:noWrap/>
            <w:vAlign w:val="bottom"/>
            <w:hideMark/>
          </w:tcPr>
          <w:p w14:paraId="34A0AE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5,000</w:t>
            </w:r>
          </w:p>
        </w:tc>
        <w:tc>
          <w:tcPr>
            <w:tcW w:w="1323" w:type="dxa"/>
            <w:shd w:val="clear" w:color="auto" w:fill="auto"/>
            <w:noWrap/>
            <w:vAlign w:val="bottom"/>
            <w:hideMark/>
          </w:tcPr>
          <w:p w14:paraId="1348F4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0,900</w:t>
            </w:r>
          </w:p>
        </w:tc>
        <w:tc>
          <w:tcPr>
            <w:tcW w:w="1323" w:type="dxa"/>
            <w:shd w:val="clear" w:color="auto" w:fill="auto"/>
            <w:noWrap/>
            <w:vAlign w:val="bottom"/>
            <w:hideMark/>
          </w:tcPr>
          <w:p w14:paraId="70C5E4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5,000</w:t>
            </w:r>
          </w:p>
        </w:tc>
        <w:tc>
          <w:tcPr>
            <w:tcW w:w="1323" w:type="dxa"/>
            <w:shd w:val="clear" w:color="auto" w:fill="auto"/>
            <w:noWrap/>
            <w:vAlign w:val="bottom"/>
            <w:hideMark/>
          </w:tcPr>
          <w:p w14:paraId="72CD223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81,100</w:t>
            </w:r>
          </w:p>
        </w:tc>
        <w:tc>
          <w:tcPr>
            <w:tcW w:w="1323" w:type="dxa"/>
            <w:shd w:val="clear" w:color="auto" w:fill="auto"/>
            <w:noWrap/>
            <w:vAlign w:val="bottom"/>
            <w:hideMark/>
          </w:tcPr>
          <w:p w14:paraId="42A7B28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41,160</w:t>
            </w:r>
          </w:p>
        </w:tc>
        <w:tc>
          <w:tcPr>
            <w:tcW w:w="1476" w:type="dxa"/>
            <w:shd w:val="clear" w:color="auto" w:fill="auto"/>
            <w:noWrap/>
            <w:vAlign w:val="bottom"/>
            <w:hideMark/>
          </w:tcPr>
          <w:p w14:paraId="36782D8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83,160</w:t>
            </w:r>
          </w:p>
        </w:tc>
      </w:tr>
      <w:tr w:rsidR="00A00C97" w:rsidRPr="009E5255" w14:paraId="5ED53907" w14:textId="77777777" w:rsidTr="00622C17">
        <w:trPr>
          <w:trHeight w:val="20"/>
        </w:trPr>
        <w:tc>
          <w:tcPr>
            <w:tcW w:w="1921" w:type="dxa"/>
            <w:shd w:val="clear" w:color="auto" w:fill="auto"/>
            <w:noWrap/>
            <w:vAlign w:val="bottom"/>
            <w:hideMark/>
          </w:tcPr>
          <w:p w14:paraId="6692D26E" w14:textId="7E5B9F9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xaliplatin </w:t>
            </w:r>
          </w:p>
        </w:tc>
        <w:tc>
          <w:tcPr>
            <w:tcW w:w="1322" w:type="dxa"/>
            <w:shd w:val="clear" w:color="auto" w:fill="auto"/>
            <w:noWrap/>
            <w:vAlign w:val="bottom"/>
            <w:hideMark/>
          </w:tcPr>
          <w:p w14:paraId="299FBC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16,513</w:t>
            </w:r>
          </w:p>
        </w:tc>
        <w:tc>
          <w:tcPr>
            <w:tcW w:w="1323" w:type="dxa"/>
            <w:shd w:val="clear" w:color="auto" w:fill="auto"/>
            <w:noWrap/>
            <w:vAlign w:val="bottom"/>
            <w:hideMark/>
          </w:tcPr>
          <w:p w14:paraId="7014FB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0,260</w:t>
            </w:r>
          </w:p>
        </w:tc>
        <w:tc>
          <w:tcPr>
            <w:tcW w:w="1323" w:type="dxa"/>
            <w:shd w:val="clear" w:color="auto" w:fill="auto"/>
            <w:noWrap/>
            <w:vAlign w:val="bottom"/>
            <w:hideMark/>
          </w:tcPr>
          <w:p w14:paraId="6FFB9DB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98,755</w:t>
            </w:r>
          </w:p>
        </w:tc>
        <w:tc>
          <w:tcPr>
            <w:tcW w:w="1323" w:type="dxa"/>
            <w:shd w:val="clear" w:color="auto" w:fill="auto"/>
            <w:noWrap/>
            <w:vAlign w:val="bottom"/>
            <w:hideMark/>
          </w:tcPr>
          <w:p w14:paraId="22DF20D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80,806</w:t>
            </w:r>
          </w:p>
        </w:tc>
        <w:tc>
          <w:tcPr>
            <w:tcW w:w="1323" w:type="dxa"/>
            <w:shd w:val="clear" w:color="auto" w:fill="auto"/>
            <w:noWrap/>
            <w:vAlign w:val="bottom"/>
            <w:hideMark/>
          </w:tcPr>
          <w:p w14:paraId="64FAE4F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74,879</w:t>
            </w:r>
          </w:p>
        </w:tc>
        <w:tc>
          <w:tcPr>
            <w:tcW w:w="1476" w:type="dxa"/>
            <w:shd w:val="clear" w:color="auto" w:fill="auto"/>
            <w:noWrap/>
            <w:vAlign w:val="bottom"/>
            <w:hideMark/>
          </w:tcPr>
          <w:p w14:paraId="082DC46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671,213</w:t>
            </w:r>
          </w:p>
        </w:tc>
      </w:tr>
      <w:tr w:rsidR="00A00C97" w:rsidRPr="009E5255" w14:paraId="62B0BC4A" w14:textId="77777777" w:rsidTr="00622C17">
        <w:trPr>
          <w:trHeight w:val="20"/>
        </w:trPr>
        <w:tc>
          <w:tcPr>
            <w:tcW w:w="1921" w:type="dxa"/>
            <w:shd w:val="clear" w:color="auto" w:fill="auto"/>
            <w:noWrap/>
            <w:vAlign w:val="bottom"/>
            <w:hideMark/>
          </w:tcPr>
          <w:p w14:paraId="34F99A8F" w14:textId="1C06333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clitaxel </w:t>
            </w:r>
          </w:p>
        </w:tc>
        <w:tc>
          <w:tcPr>
            <w:tcW w:w="1322" w:type="dxa"/>
            <w:shd w:val="clear" w:color="auto" w:fill="auto"/>
            <w:noWrap/>
            <w:vAlign w:val="bottom"/>
            <w:hideMark/>
          </w:tcPr>
          <w:p w14:paraId="66AB31B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97,568</w:t>
            </w:r>
          </w:p>
        </w:tc>
        <w:tc>
          <w:tcPr>
            <w:tcW w:w="1323" w:type="dxa"/>
            <w:shd w:val="clear" w:color="auto" w:fill="auto"/>
            <w:noWrap/>
            <w:vAlign w:val="bottom"/>
            <w:hideMark/>
          </w:tcPr>
          <w:p w14:paraId="509E5A0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31,046</w:t>
            </w:r>
          </w:p>
        </w:tc>
        <w:tc>
          <w:tcPr>
            <w:tcW w:w="1323" w:type="dxa"/>
            <w:shd w:val="clear" w:color="auto" w:fill="auto"/>
            <w:noWrap/>
            <w:vAlign w:val="bottom"/>
            <w:hideMark/>
          </w:tcPr>
          <w:p w14:paraId="65F0624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88,434</w:t>
            </w:r>
          </w:p>
        </w:tc>
        <w:tc>
          <w:tcPr>
            <w:tcW w:w="1323" w:type="dxa"/>
            <w:shd w:val="clear" w:color="auto" w:fill="auto"/>
            <w:noWrap/>
            <w:vAlign w:val="bottom"/>
            <w:hideMark/>
          </w:tcPr>
          <w:p w14:paraId="51F756A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80,098</w:t>
            </w:r>
          </w:p>
        </w:tc>
        <w:tc>
          <w:tcPr>
            <w:tcW w:w="1323" w:type="dxa"/>
            <w:shd w:val="clear" w:color="auto" w:fill="auto"/>
            <w:noWrap/>
            <w:vAlign w:val="bottom"/>
            <w:hideMark/>
          </w:tcPr>
          <w:p w14:paraId="18C3E6C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88,203</w:t>
            </w:r>
          </w:p>
        </w:tc>
        <w:tc>
          <w:tcPr>
            <w:tcW w:w="1476" w:type="dxa"/>
            <w:shd w:val="clear" w:color="auto" w:fill="auto"/>
            <w:noWrap/>
            <w:vAlign w:val="bottom"/>
            <w:hideMark/>
          </w:tcPr>
          <w:p w14:paraId="2E78931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900,000</w:t>
            </w:r>
          </w:p>
        </w:tc>
      </w:tr>
      <w:tr w:rsidR="00A00C97" w:rsidRPr="009E5255" w14:paraId="4BFE8796" w14:textId="77777777" w:rsidTr="00622C17">
        <w:trPr>
          <w:trHeight w:val="20"/>
        </w:trPr>
        <w:tc>
          <w:tcPr>
            <w:tcW w:w="1921" w:type="dxa"/>
            <w:shd w:val="clear" w:color="auto" w:fill="auto"/>
            <w:noWrap/>
            <w:vAlign w:val="bottom"/>
            <w:hideMark/>
          </w:tcPr>
          <w:p w14:paraId="31344D48" w14:textId="34E7398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nitumumab </w:t>
            </w:r>
          </w:p>
        </w:tc>
        <w:tc>
          <w:tcPr>
            <w:tcW w:w="1322" w:type="dxa"/>
            <w:shd w:val="clear" w:color="auto" w:fill="auto"/>
            <w:noWrap/>
            <w:vAlign w:val="bottom"/>
            <w:hideMark/>
          </w:tcPr>
          <w:p w14:paraId="3E859A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0,257</w:t>
            </w:r>
          </w:p>
        </w:tc>
        <w:tc>
          <w:tcPr>
            <w:tcW w:w="1323" w:type="dxa"/>
            <w:shd w:val="clear" w:color="auto" w:fill="auto"/>
            <w:noWrap/>
            <w:vAlign w:val="bottom"/>
            <w:hideMark/>
          </w:tcPr>
          <w:p w14:paraId="267D38F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3,496</w:t>
            </w:r>
          </w:p>
        </w:tc>
        <w:tc>
          <w:tcPr>
            <w:tcW w:w="1323" w:type="dxa"/>
            <w:shd w:val="clear" w:color="auto" w:fill="auto"/>
            <w:noWrap/>
            <w:vAlign w:val="bottom"/>
            <w:hideMark/>
          </w:tcPr>
          <w:p w14:paraId="2CFF30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1,689</w:t>
            </w:r>
          </w:p>
        </w:tc>
        <w:tc>
          <w:tcPr>
            <w:tcW w:w="1323" w:type="dxa"/>
            <w:shd w:val="clear" w:color="auto" w:fill="auto"/>
            <w:noWrap/>
            <w:vAlign w:val="bottom"/>
            <w:hideMark/>
          </w:tcPr>
          <w:p w14:paraId="54E23D4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8,831</w:t>
            </w:r>
          </w:p>
        </w:tc>
        <w:tc>
          <w:tcPr>
            <w:tcW w:w="1323" w:type="dxa"/>
            <w:shd w:val="clear" w:color="auto" w:fill="auto"/>
            <w:noWrap/>
            <w:vAlign w:val="bottom"/>
            <w:hideMark/>
          </w:tcPr>
          <w:p w14:paraId="0655CA9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0,965</w:t>
            </w:r>
          </w:p>
        </w:tc>
        <w:tc>
          <w:tcPr>
            <w:tcW w:w="1476" w:type="dxa"/>
            <w:shd w:val="clear" w:color="auto" w:fill="auto"/>
            <w:noWrap/>
            <w:vAlign w:val="bottom"/>
            <w:hideMark/>
          </w:tcPr>
          <w:p w14:paraId="244A28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15,238</w:t>
            </w:r>
          </w:p>
        </w:tc>
      </w:tr>
      <w:tr w:rsidR="00A00C97" w:rsidRPr="009E5255" w14:paraId="49CD8F36" w14:textId="77777777" w:rsidTr="00622C17">
        <w:trPr>
          <w:trHeight w:val="20"/>
        </w:trPr>
        <w:tc>
          <w:tcPr>
            <w:tcW w:w="1921" w:type="dxa"/>
            <w:shd w:val="clear" w:color="auto" w:fill="auto"/>
            <w:noWrap/>
            <w:vAlign w:val="bottom"/>
            <w:hideMark/>
          </w:tcPr>
          <w:p w14:paraId="7EA46E17" w14:textId="25965ED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brolizumab </w:t>
            </w:r>
          </w:p>
        </w:tc>
        <w:tc>
          <w:tcPr>
            <w:tcW w:w="1322" w:type="dxa"/>
            <w:shd w:val="clear" w:color="auto" w:fill="auto"/>
            <w:noWrap/>
            <w:vAlign w:val="bottom"/>
            <w:hideMark/>
          </w:tcPr>
          <w:p w14:paraId="052058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8,274</w:t>
            </w:r>
          </w:p>
        </w:tc>
        <w:tc>
          <w:tcPr>
            <w:tcW w:w="1323" w:type="dxa"/>
            <w:shd w:val="clear" w:color="auto" w:fill="auto"/>
            <w:noWrap/>
            <w:vAlign w:val="bottom"/>
            <w:hideMark/>
          </w:tcPr>
          <w:p w14:paraId="44DFA4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9,358</w:t>
            </w:r>
          </w:p>
        </w:tc>
        <w:tc>
          <w:tcPr>
            <w:tcW w:w="1323" w:type="dxa"/>
            <w:shd w:val="clear" w:color="auto" w:fill="auto"/>
            <w:noWrap/>
            <w:vAlign w:val="bottom"/>
            <w:hideMark/>
          </w:tcPr>
          <w:p w14:paraId="52A918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12,326</w:t>
            </w:r>
          </w:p>
        </w:tc>
        <w:tc>
          <w:tcPr>
            <w:tcW w:w="1323" w:type="dxa"/>
            <w:shd w:val="clear" w:color="auto" w:fill="auto"/>
            <w:noWrap/>
            <w:vAlign w:val="bottom"/>
            <w:hideMark/>
          </w:tcPr>
          <w:p w14:paraId="3C0D7BA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74,642</w:t>
            </w:r>
          </w:p>
        </w:tc>
        <w:tc>
          <w:tcPr>
            <w:tcW w:w="1323" w:type="dxa"/>
            <w:shd w:val="clear" w:color="auto" w:fill="auto"/>
            <w:noWrap/>
            <w:vAlign w:val="bottom"/>
            <w:hideMark/>
          </w:tcPr>
          <w:p w14:paraId="6C4E6F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21,560</w:t>
            </w:r>
          </w:p>
        </w:tc>
        <w:tc>
          <w:tcPr>
            <w:tcW w:w="1476" w:type="dxa"/>
            <w:shd w:val="clear" w:color="auto" w:fill="auto"/>
            <w:noWrap/>
            <w:vAlign w:val="bottom"/>
            <w:hideMark/>
          </w:tcPr>
          <w:p w14:paraId="18171D5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56,160</w:t>
            </w:r>
          </w:p>
        </w:tc>
      </w:tr>
      <w:tr w:rsidR="00A00C97" w:rsidRPr="009E5255" w14:paraId="2B848D3D" w14:textId="77777777" w:rsidTr="00622C17">
        <w:trPr>
          <w:trHeight w:val="20"/>
        </w:trPr>
        <w:tc>
          <w:tcPr>
            <w:tcW w:w="1921" w:type="dxa"/>
            <w:shd w:val="clear" w:color="auto" w:fill="auto"/>
            <w:noWrap/>
            <w:vAlign w:val="bottom"/>
            <w:hideMark/>
          </w:tcPr>
          <w:p w14:paraId="6DFBE714" w14:textId="14C00D9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etrexed </w:t>
            </w:r>
          </w:p>
        </w:tc>
        <w:tc>
          <w:tcPr>
            <w:tcW w:w="1322" w:type="dxa"/>
            <w:shd w:val="clear" w:color="auto" w:fill="auto"/>
            <w:noWrap/>
            <w:vAlign w:val="bottom"/>
            <w:hideMark/>
          </w:tcPr>
          <w:p w14:paraId="73DCC9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05,373</w:t>
            </w:r>
          </w:p>
        </w:tc>
        <w:tc>
          <w:tcPr>
            <w:tcW w:w="1323" w:type="dxa"/>
            <w:shd w:val="clear" w:color="auto" w:fill="auto"/>
            <w:noWrap/>
            <w:vAlign w:val="bottom"/>
            <w:hideMark/>
          </w:tcPr>
          <w:p w14:paraId="7830C7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01,085</w:t>
            </w:r>
          </w:p>
        </w:tc>
        <w:tc>
          <w:tcPr>
            <w:tcW w:w="1323" w:type="dxa"/>
            <w:shd w:val="clear" w:color="auto" w:fill="auto"/>
            <w:noWrap/>
            <w:vAlign w:val="bottom"/>
            <w:hideMark/>
          </w:tcPr>
          <w:p w14:paraId="0274F0E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56,341</w:t>
            </w:r>
          </w:p>
        </w:tc>
        <w:tc>
          <w:tcPr>
            <w:tcW w:w="1323" w:type="dxa"/>
            <w:shd w:val="clear" w:color="auto" w:fill="auto"/>
            <w:noWrap/>
            <w:vAlign w:val="bottom"/>
            <w:hideMark/>
          </w:tcPr>
          <w:p w14:paraId="5B4BA0F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53,726</w:t>
            </w:r>
          </w:p>
        </w:tc>
        <w:tc>
          <w:tcPr>
            <w:tcW w:w="1323" w:type="dxa"/>
            <w:shd w:val="clear" w:color="auto" w:fill="auto"/>
            <w:noWrap/>
            <w:vAlign w:val="bottom"/>
            <w:hideMark/>
          </w:tcPr>
          <w:p w14:paraId="7F6B21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59,821</w:t>
            </w:r>
          </w:p>
        </w:tc>
        <w:tc>
          <w:tcPr>
            <w:tcW w:w="1476" w:type="dxa"/>
            <w:shd w:val="clear" w:color="auto" w:fill="auto"/>
            <w:noWrap/>
            <w:vAlign w:val="bottom"/>
            <w:hideMark/>
          </w:tcPr>
          <w:p w14:paraId="4BDE55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700,000</w:t>
            </w:r>
          </w:p>
        </w:tc>
      </w:tr>
      <w:tr w:rsidR="00A00C97" w:rsidRPr="009E5255" w14:paraId="3A16572C" w14:textId="77777777" w:rsidTr="00622C17">
        <w:trPr>
          <w:trHeight w:val="20"/>
        </w:trPr>
        <w:tc>
          <w:tcPr>
            <w:tcW w:w="1921" w:type="dxa"/>
            <w:shd w:val="clear" w:color="auto" w:fill="auto"/>
            <w:noWrap/>
            <w:vAlign w:val="bottom"/>
            <w:hideMark/>
          </w:tcPr>
          <w:p w14:paraId="172B2B8A" w14:textId="26D5D39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rtuzumab </w:t>
            </w:r>
          </w:p>
        </w:tc>
        <w:tc>
          <w:tcPr>
            <w:tcW w:w="1322" w:type="dxa"/>
            <w:shd w:val="clear" w:color="auto" w:fill="auto"/>
            <w:noWrap/>
            <w:vAlign w:val="bottom"/>
            <w:hideMark/>
          </w:tcPr>
          <w:p w14:paraId="6E32007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29,080</w:t>
            </w:r>
          </w:p>
        </w:tc>
        <w:tc>
          <w:tcPr>
            <w:tcW w:w="1323" w:type="dxa"/>
            <w:shd w:val="clear" w:color="auto" w:fill="auto"/>
            <w:noWrap/>
            <w:vAlign w:val="bottom"/>
            <w:hideMark/>
          </w:tcPr>
          <w:p w14:paraId="0F48729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64,700</w:t>
            </w:r>
          </w:p>
        </w:tc>
        <w:tc>
          <w:tcPr>
            <w:tcW w:w="1323" w:type="dxa"/>
            <w:shd w:val="clear" w:color="auto" w:fill="auto"/>
            <w:noWrap/>
            <w:vAlign w:val="bottom"/>
            <w:hideMark/>
          </w:tcPr>
          <w:p w14:paraId="69615F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26,400</w:t>
            </w:r>
          </w:p>
        </w:tc>
        <w:tc>
          <w:tcPr>
            <w:tcW w:w="1323" w:type="dxa"/>
            <w:shd w:val="clear" w:color="auto" w:fill="auto"/>
            <w:noWrap/>
            <w:vAlign w:val="bottom"/>
            <w:hideMark/>
          </w:tcPr>
          <w:p w14:paraId="579C7E3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71,300</w:t>
            </w:r>
          </w:p>
        </w:tc>
        <w:tc>
          <w:tcPr>
            <w:tcW w:w="1323" w:type="dxa"/>
            <w:shd w:val="clear" w:color="auto" w:fill="auto"/>
            <w:noWrap/>
            <w:vAlign w:val="bottom"/>
            <w:hideMark/>
          </w:tcPr>
          <w:p w14:paraId="29A3E35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39,216</w:t>
            </w:r>
          </w:p>
        </w:tc>
        <w:tc>
          <w:tcPr>
            <w:tcW w:w="1476" w:type="dxa"/>
            <w:shd w:val="clear" w:color="auto" w:fill="auto"/>
            <w:noWrap/>
            <w:vAlign w:val="bottom"/>
            <w:hideMark/>
          </w:tcPr>
          <w:p w14:paraId="0F548F9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30,696</w:t>
            </w:r>
          </w:p>
        </w:tc>
      </w:tr>
      <w:tr w:rsidR="00A00C97" w:rsidRPr="009E5255" w14:paraId="45B20367" w14:textId="77777777" w:rsidTr="00622C17">
        <w:trPr>
          <w:trHeight w:val="20"/>
        </w:trPr>
        <w:tc>
          <w:tcPr>
            <w:tcW w:w="1921" w:type="dxa"/>
            <w:shd w:val="clear" w:color="auto" w:fill="auto"/>
            <w:noWrap/>
            <w:vAlign w:val="bottom"/>
            <w:hideMark/>
          </w:tcPr>
          <w:p w14:paraId="061B045C" w14:textId="74220B4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ralatrexate </w:t>
            </w:r>
          </w:p>
        </w:tc>
        <w:tc>
          <w:tcPr>
            <w:tcW w:w="1322" w:type="dxa"/>
            <w:shd w:val="clear" w:color="auto" w:fill="auto"/>
            <w:noWrap/>
            <w:vAlign w:val="bottom"/>
            <w:hideMark/>
          </w:tcPr>
          <w:p w14:paraId="5582FAF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CE1A7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7F2ECD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02</w:t>
            </w:r>
          </w:p>
        </w:tc>
        <w:tc>
          <w:tcPr>
            <w:tcW w:w="1323" w:type="dxa"/>
            <w:shd w:val="clear" w:color="auto" w:fill="auto"/>
            <w:noWrap/>
            <w:vAlign w:val="bottom"/>
            <w:hideMark/>
          </w:tcPr>
          <w:p w14:paraId="5D739B4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958</w:t>
            </w:r>
          </w:p>
        </w:tc>
        <w:tc>
          <w:tcPr>
            <w:tcW w:w="1323" w:type="dxa"/>
            <w:shd w:val="clear" w:color="auto" w:fill="auto"/>
            <w:noWrap/>
            <w:vAlign w:val="bottom"/>
            <w:hideMark/>
          </w:tcPr>
          <w:p w14:paraId="37183FE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080</w:t>
            </w:r>
          </w:p>
        </w:tc>
        <w:tc>
          <w:tcPr>
            <w:tcW w:w="1476" w:type="dxa"/>
            <w:shd w:val="clear" w:color="auto" w:fill="auto"/>
            <w:noWrap/>
            <w:vAlign w:val="bottom"/>
            <w:hideMark/>
          </w:tcPr>
          <w:p w14:paraId="3858E7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640</w:t>
            </w:r>
          </w:p>
        </w:tc>
      </w:tr>
      <w:tr w:rsidR="00A00C97" w:rsidRPr="009E5255" w14:paraId="3B8E0DC0" w14:textId="77777777" w:rsidTr="00622C17">
        <w:trPr>
          <w:trHeight w:val="20"/>
        </w:trPr>
        <w:tc>
          <w:tcPr>
            <w:tcW w:w="1921" w:type="dxa"/>
            <w:shd w:val="clear" w:color="auto" w:fill="auto"/>
            <w:noWrap/>
            <w:vAlign w:val="bottom"/>
            <w:hideMark/>
          </w:tcPr>
          <w:p w14:paraId="59396DF8" w14:textId="5916DBE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altitrexed </w:t>
            </w:r>
          </w:p>
        </w:tc>
        <w:tc>
          <w:tcPr>
            <w:tcW w:w="1322" w:type="dxa"/>
            <w:shd w:val="clear" w:color="auto" w:fill="auto"/>
            <w:noWrap/>
            <w:vAlign w:val="bottom"/>
            <w:hideMark/>
          </w:tcPr>
          <w:p w14:paraId="0B3C9D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4</w:t>
            </w:r>
          </w:p>
        </w:tc>
        <w:tc>
          <w:tcPr>
            <w:tcW w:w="1323" w:type="dxa"/>
            <w:shd w:val="clear" w:color="auto" w:fill="auto"/>
            <w:noWrap/>
            <w:vAlign w:val="bottom"/>
            <w:hideMark/>
          </w:tcPr>
          <w:p w14:paraId="2F858C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6</w:t>
            </w:r>
          </w:p>
        </w:tc>
        <w:tc>
          <w:tcPr>
            <w:tcW w:w="1323" w:type="dxa"/>
            <w:shd w:val="clear" w:color="auto" w:fill="auto"/>
            <w:noWrap/>
            <w:vAlign w:val="bottom"/>
            <w:hideMark/>
          </w:tcPr>
          <w:p w14:paraId="317301F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1</w:t>
            </w:r>
          </w:p>
        </w:tc>
        <w:tc>
          <w:tcPr>
            <w:tcW w:w="1323" w:type="dxa"/>
            <w:shd w:val="clear" w:color="auto" w:fill="auto"/>
            <w:noWrap/>
            <w:vAlign w:val="bottom"/>
            <w:hideMark/>
          </w:tcPr>
          <w:p w14:paraId="2420671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5</w:t>
            </w:r>
          </w:p>
        </w:tc>
        <w:tc>
          <w:tcPr>
            <w:tcW w:w="1323" w:type="dxa"/>
            <w:shd w:val="clear" w:color="auto" w:fill="auto"/>
            <w:noWrap/>
            <w:vAlign w:val="bottom"/>
            <w:hideMark/>
          </w:tcPr>
          <w:p w14:paraId="0A205D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0</w:t>
            </w:r>
          </w:p>
        </w:tc>
        <w:tc>
          <w:tcPr>
            <w:tcW w:w="1476" w:type="dxa"/>
            <w:shd w:val="clear" w:color="auto" w:fill="auto"/>
            <w:noWrap/>
            <w:vAlign w:val="bottom"/>
            <w:hideMark/>
          </w:tcPr>
          <w:p w14:paraId="16C26A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96</w:t>
            </w:r>
          </w:p>
        </w:tc>
      </w:tr>
      <w:tr w:rsidR="00A00C97" w:rsidRPr="009E5255" w14:paraId="7EB5D403" w14:textId="77777777" w:rsidTr="00622C17">
        <w:trPr>
          <w:trHeight w:val="20"/>
        </w:trPr>
        <w:tc>
          <w:tcPr>
            <w:tcW w:w="1921" w:type="dxa"/>
            <w:shd w:val="clear" w:color="auto" w:fill="auto"/>
            <w:noWrap/>
            <w:vAlign w:val="bottom"/>
            <w:hideMark/>
          </w:tcPr>
          <w:p w14:paraId="53B242EF" w14:textId="5CFF5A1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ituximab </w:t>
            </w:r>
          </w:p>
        </w:tc>
        <w:tc>
          <w:tcPr>
            <w:tcW w:w="1322" w:type="dxa"/>
            <w:shd w:val="clear" w:color="auto" w:fill="auto"/>
            <w:noWrap/>
            <w:vAlign w:val="bottom"/>
            <w:hideMark/>
          </w:tcPr>
          <w:p w14:paraId="78BEAF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543,867</w:t>
            </w:r>
          </w:p>
        </w:tc>
        <w:tc>
          <w:tcPr>
            <w:tcW w:w="1323" w:type="dxa"/>
            <w:shd w:val="clear" w:color="auto" w:fill="auto"/>
            <w:noWrap/>
            <w:vAlign w:val="bottom"/>
            <w:hideMark/>
          </w:tcPr>
          <w:p w14:paraId="466F0C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053,560</w:t>
            </w:r>
          </w:p>
        </w:tc>
        <w:tc>
          <w:tcPr>
            <w:tcW w:w="1323" w:type="dxa"/>
            <w:shd w:val="clear" w:color="auto" w:fill="auto"/>
            <w:noWrap/>
            <w:vAlign w:val="bottom"/>
            <w:hideMark/>
          </w:tcPr>
          <w:p w14:paraId="2D2D63F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01,540</w:t>
            </w:r>
          </w:p>
        </w:tc>
        <w:tc>
          <w:tcPr>
            <w:tcW w:w="1323" w:type="dxa"/>
            <w:shd w:val="clear" w:color="auto" w:fill="auto"/>
            <w:noWrap/>
            <w:vAlign w:val="bottom"/>
            <w:hideMark/>
          </w:tcPr>
          <w:p w14:paraId="416041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99,172</w:t>
            </w:r>
          </w:p>
        </w:tc>
        <w:tc>
          <w:tcPr>
            <w:tcW w:w="1323" w:type="dxa"/>
            <w:shd w:val="clear" w:color="auto" w:fill="auto"/>
            <w:noWrap/>
            <w:vAlign w:val="bottom"/>
            <w:hideMark/>
          </w:tcPr>
          <w:p w14:paraId="24B754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995,605</w:t>
            </w:r>
          </w:p>
        </w:tc>
        <w:tc>
          <w:tcPr>
            <w:tcW w:w="1476" w:type="dxa"/>
            <w:shd w:val="clear" w:color="auto" w:fill="auto"/>
            <w:noWrap/>
            <w:vAlign w:val="bottom"/>
            <w:hideMark/>
          </w:tcPr>
          <w:p w14:paraId="283E725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000,000</w:t>
            </w:r>
          </w:p>
        </w:tc>
      </w:tr>
      <w:tr w:rsidR="00A00C97" w:rsidRPr="009E5255" w14:paraId="33F0567B" w14:textId="77777777" w:rsidTr="00622C17">
        <w:trPr>
          <w:trHeight w:val="20"/>
        </w:trPr>
        <w:tc>
          <w:tcPr>
            <w:tcW w:w="1921" w:type="dxa"/>
            <w:shd w:val="clear" w:color="auto" w:fill="auto"/>
            <w:noWrap/>
            <w:vAlign w:val="bottom"/>
            <w:hideMark/>
          </w:tcPr>
          <w:p w14:paraId="209377D2" w14:textId="4B2F825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opotecan </w:t>
            </w:r>
          </w:p>
        </w:tc>
        <w:tc>
          <w:tcPr>
            <w:tcW w:w="1322" w:type="dxa"/>
            <w:shd w:val="clear" w:color="auto" w:fill="auto"/>
            <w:noWrap/>
            <w:vAlign w:val="bottom"/>
            <w:hideMark/>
          </w:tcPr>
          <w:p w14:paraId="5468692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81</w:t>
            </w:r>
          </w:p>
        </w:tc>
        <w:tc>
          <w:tcPr>
            <w:tcW w:w="1323" w:type="dxa"/>
            <w:shd w:val="clear" w:color="auto" w:fill="auto"/>
            <w:noWrap/>
            <w:vAlign w:val="bottom"/>
            <w:hideMark/>
          </w:tcPr>
          <w:p w14:paraId="44973A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20</w:t>
            </w:r>
          </w:p>
        </w:tc>
        <w:tc>
          <w:tcPr>
            <w:tcW w:w="1323" w:type="dxa"/>
            <w:shd w:val="clear" w:color="auto" w:fill="auto"/>
            <w:noWrap/>
            <w:vAlign w:val="bottom"/>
            <w:hideMark/>
          </w:tcPr>
          <w:p w14:paraId="78B52D4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57</w:t>
            </w:r>
          </w:p>
        </w:tc>
        <w:tc>
          <w:tcPr>
            <w:tcW w:w="1323" w:type="dxa"/>
            <w:shd w:val="clear" w:color="auto" w:fill="auto"/>
            <w:noWrap/>
            <w:vAlign w:val="bottom"/>
            <w:hideMark/>
          </w:tcPr>
          <w:p w14:paraId="599663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29</w:t>
            </w:r>
          </w:p>
        </w:tc>
        <w:tc>
          <w:tcPr>
            <w:tcW w:w="1323" w:type="dxa"/>
            <w:shd w:val="clear" w:color="auto" w:fill="auto"/>
            <w:noWrap/>
            <w:vAlign w:val="bottom"/>
            <w:hideMark/>
          </w:tcPr>
          <w:p w14:paraId="7983FC8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94</w:t>
            </w:r>
          </w:p>
        </w:tc>
        <w:tc>
          <w:tcPr>
            <w:tcW w:w="1476" w:type="dxa"/>
            <w:shd w:val="clear" w:color="auto" w:fill="auto"/>
            <w:noWrap/>
            <w:vAlign w:val="bottom"/>
            <w:hideMark/>
          </w:tcPr>
          <w:p w14:paraId="577B657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781</w:t>
            </w:r>
          </w:p>
        </w:tc>
      </w:tr>
      <w:tr w:rsidR="00A00C97" w:rsidRPr="009E5255" w14:paraId="4F15799F" w14:textId="77777777" w:rsidTr="00622C17">
        <w:trPr>
          <w:trHeight w:val="20"/>
        </w:trPr>
        <w:tc>
          <w:tcPr>
            <w:tcW w:w="1921" w:type="dxa"/>
            <w:shd w:val="clear" w:color="auto" w:fill="auto"/>
            <w:noWrap/>
            <w:vAlign w:val="bottom"/>
            <w:hideMark/>
          </w:tcPr>
          <w:p w14:paraId="263274C4" w14:textId="78A80B9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uzumab </w:t>
            </w:r>
          </w:p>
        </w:tc>
        <w:tc>
          <w:tcPr>
            <w:tcW w:w="1322" w:type="dxa"/>
            <w:shd w:val="clear" w:color="auto" w:fill="auto"/>
            <w:noWrap/>
            <w:vAlign w:val="bottom"/>
            <w:hideMark/>
          </w:tcPr>
          <w:p w14:paraId="78B6530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23,781</w:t>
            </w:r>
          </w:p>
        </w:tc>
        <w:tc>
          <w:tcPr>
            <w:tcW w:w="1323" w:type="dxa"/>
            <w:shd w:val="clear" w:color="auto" w:fill="auto"/>
            <w:noWrap/>
            <w:vAlign w:val="bottom"/>
            <w:hideMark/>
          </w:tcPr>
          <w:p w14:paraId="059B120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46,415</w:t>
            </w:r>
          </w:p>
        </w:tc>
        <w:tc>
          <w:tcPr>
            <w:tcW w:w="1323" w:type="dxa"/>
            <w:shd w:val="clear" w:color="auto" w:fill="auto"/>
            <w:noWrap/>
            <w:vAlign w:val="bottom"/>
            <w:hideMark/>
          </w:tcPr>
          <w:p w14:paraId="290E4C2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60,359</w:t>
            </w:r>
          </w:p>
        </w:tc>
        <w:tc>
          <w:tcPr>
            <w:tcW w:w="1323" w:type="dxa"/>
            <w:shd w:val="clear" w:color="auto" w:fill="auto"/>
            <w:noWrap/>
            <w:vAlign w:val="bottom"/>
            <w:hideMark/>
          </w:tcPr>
          <w:p w14:paraId="248CA9A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96,042</w:t>
            </w:r>
          </w:p>
        </w:tc>
        <w:tc>
          <w:tcPr>
            <w:tcW w:w="1323" w:type="dxa"/>
            <w:shd w:val="clear" w:color="auto" w:fill="auto"/>
            <w:noWrap/>
            <w:vAlign w:val="bottom"/>
            <w:hideMark/>
          </w:tcPr>
          <w:p w14:paraId="4354F6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70,334</w:t>
            </w:r>
          </w:p>
        </w:tc>
        <w:tc>
          <w:tcPr>
            <w:tcW w:w="1476" w:type="dxa"/>
            <w:shd w:val="clear" w:color="auto" w:fill="auto"/>
            <w:noWrap/>
            <w:vAlign w:val="bottom"/>
            <w:hideMark/>
          </w:tcPr>
          <w:p w14:paraId="2D7726B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000,000</w:t>
            </w:r>
          </w:p>
        </w:tc>
      </w:tr>
      <w:tr w:rsidR="00A00C97" w:rsidRPr="009E5255" w14:paraId="1C915AA9" w14:textId="77777777" w:rsidTr="00622C17">
        <w:trPr>
          <w:trHeight w:val="20"/>
        </w:trPr>
        <w:tc>
          <w:tcPr>
            <w:tcW w:w="1921" w:type="dxa"/>
            <w:shd w:val="clear" w:color="auto" w:fill="auto"/>
            <w:noWrap/>
            <w:vAlign w:val="bottom"/>
            <w:hideMark/>
          </w:tcPr>
          <w:p w14:paraId="05E7B09E" w14:textId="61D24ED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 Emtansine </w:t>
            </w:r>
          </w:p>
        </w:tc>
        <w:tc>
          <w:tcPr>
            <w:tcW w:w="1322" w:type="dxa"/>
            <w:shd w:val="clear" w:color="auto" w:fill="auto"/>
            <w:noWrap/>
            <w:vAlign w:val="bottom"/>
            <w:hideMark/>
          </w:tcPr>
          <w:p w14:paraId="246F476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3,754</w:t>
            </w:r>
          </w:p>
        </w:tc>
        <w:tc>
          <w:tcPr>
            <w:tcW w:w="1323" w:type="dxa"/>
            <w:shd w:val="clear" w:color="auto" w:fill="auto"/>
            <w:noWrap/>
            <w:vAlign w:val="bottom"/>
            <w:hideMark/>
          </w:tcPr>
          <w:p w14:paraId="5C14435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9,203</w:t>
            </w:r>
          </w:p>
        </w:tc>
        <w:tc>
          <w:tcPr>
            <w:tcW w:w="1323" w:type="dxa"/>
            <w:shd w:val="clear" w:color="auto" w:fill="auto"/>
            <w:noWrap/>
            <w:vAlign w:val="bottom"/>
            <w:hideMark/>
          </w:tcPr>
          <w:p w14:paraId="10684E8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6,554</w:t>
            </w:r>
          </w:p>
        </w:tc>
        <w:tc>
          <w:tcPr>
            <w:tcW w:w="1323" w:type="dxa"/>
            <w:shd w:val="clear" w:color="auto" w:fill="auto"/>
            <w:noWrap/>
            <w:vAlign w:val="bottom"/>
            <w:hideMark/>
          </w:tcPr>
          <w:p w14:paraId="0C99566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0,474</w:t>
            </w:r>
          </w:p>
        </w:tc>
        <w:tc>
          <w:tcPr>
            <w:tcW w:w="1323" w:type="dxa"/>
            <w:shd w:val="clear" w:color="auto" w:fill="auto"/>
            <w:noWrap/>
            <w:vAlign w:val="bottom"/>
            <w:hideMark/>
          </w:tcPr>
          <w:p w14:paraId="719575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9,811</w:t>
            </w:r>
          </w:p>
        </w:tc>
        <w:tc>
          <w:tcPr>
            <w:tcW w:w="1476" w:type="dxa"/>
            <w:shd w:val="clear" w:color="auto" w:fill="auto"/>
            <w:noWrap/>
            <w:vAlign w:val="bottom"/>
            <w:hideMark/>
          </w:tcPr>
          <w:p w14:paraId="0DB9662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19,796</w:t>
            </w:r>
          </w:p>
        </w:tc>
      </w:tr>
      <w:tr w:rsidR="00A00C97" w:rsidRPr="009E5255" w14:paraId="7610449A" w14:textId="77777777" w:rsidTr="00622C17">
        <w:trPr>
          <w:trHeight w:val="20"/>
        </w:trPr>
        <w:tc>
          <w:tcPr>
            <w:tcW w:w="1921" w:type="dxa"/>
            <w:shd w:val="clear" w:color="auto" w:fill="auto"/>
            <w:noWrap/>
            <w:vAlign w:val="bottom"/>
            <w:hideMark/>
          </w:tcPr>
          <w:p w14:paraId="0F4FD379" w14:textId="5C28636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blastine </w:t>
            </w:r>
          </w:p>
        </w:tc>
        <w:tc>
          <w:tcPr>
            <w:tcW w:w="1322" w:type="dxa"/>
            <w:shd w:val="clear" w:color="auto" w:fill="auto"/>
            <w:noWrap/>
            <w:vAlign w:val="bottom"/>
            <w:hideMark/>
          </w:tcPr>
          <w:p w14:paraId="047086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237</w:t>
            </w:r>
          </w:p>
        </w:tc>
        <w:tc>
          <w:tcPr>
            <w:tcW w:w="1323" w:type="dxa"/>
            <w:shd w:val="clear" w:color="auto" w:fill="auto"/>
            <w:noWrap/>
            <w:vAlign w:val="bottom"/>
            <w:hideMark/>
          </w:tcPr>
          <w:p w14:paraId="6BEF2E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659</w:t>
            </w:r>
          </w:p>
        </w:tc>
        <w:tc>
          <w:tcPr>
            <w:tcW w:w="1323" w:type="dxa"/>
            <w:shd w:val="clear" w:color="auto" w:fill="auto"/>
            <w:noWrap/>
            <w:vAlign w:val="bottom"/>
            <w:hideMark/>
          </w:tcPr>
          <w:p w14:paraId="51CA47F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228</w:t>
            </w:r>
          </w:p>
        </w:tc>
        <w:tc>
          <w:tcPr>
            <w:tcW w:w="1323" w:type="dxa"/>
            <w:shd w:val="clear" w:color="auto" w:fill="auto"/>
            <w:noWrap/>
            <w:vAlign w:val="bottom"/>
            <w:hideMark/>
          </w:tcPr>
          <w:p w14:paraId="58369D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23</w:t>
            </w:r>
          </w:p>
        </w:tc>
        <w:tc>
          <w:tcPr>
            <w:tcW w:w="1323" w:type="dxa"/>
            <w:shd w:val="clear" w:color="auto" w:fill="auto"/>
            <w:noWrap/>
            <w:vAlign w:val="bottom"/>
            <w:hideMark/>
          </w:tcPr>
          <w:p w14:paraId="4251871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579</w:t>
            </w:r>
          </w:p>
        </w:tc>
        <w:tc>
          <w:tcPr>
            <w:tcW w:w="1476" w:type="dxa"/>
            <w:shd w:val="clear" w:color="auto" w:fill="auto"/>
            <w:noWrap/>
            <w:vAlign w:val="bottom"/>
            <w:hideMark/>
          </w:tcPr>
          <w:p w14:paraId="4CB926B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026</w:t>
            </w:r>
          </w:p>
        </w:tc>
      </w:tr>
      <w:tr w:rsidR="00A00C97" w:rsidRPr="009E5255" w14:paraId="59EBD521" w14:textId="77777777" w:rsidTr="00622C17">
        <w:trPr>
          <w:trHeight w:val="20"/>
        </w:trPr>
        <w:tc>
          <w:tcPr>
            <w:tcW w:w="1921" w:type="dxa"/>
            <w:shd w:val="clear" w:color="auto" w:fill="auto"/>
            <w:noWrap/>
            <w:vAlign w:val="bottom"/>
            <w:hideMark/>
          </w:tcPr>
          <w:p w14:paraId="6924B244" w14:textId="147A4E9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cristine </w:t>
            </w:r>
          </w:p>
        </w:tc>
        <w:tc>
          <w:tcPr>
            <w:tcW w:w="1322" w:type="dxa"/>
            <w:shd w:val="clear" w:color="auto" w:fill="auto"/>
            <w:noWrap/>
            <w:vAlign w:val="bottom"/>
            <w:hideMark/>
          </w:tcPr>
          <w:p w14:paraId="3FD7D1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259</w:t>
            </w:r>
          </w:p>
        </w:tc>
        <w:tc>
          <w:tcPr>
            <w:tcW w:w="1323" w:type="dxa"/>
            <w:shd w:val="clear" w:color="auto" w:fill="auto"/>
            <w:noWrap/>
            <w:vAlign w:val="bottom"/>
            <w:hideMark/>
          </w:tcPr>
          <w:p w14:paraId="5585D88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129</w:t>
            </w:r>
          </w:p>
        </w:tc>
        <w:tc>
          <w:tcPr>
            <w:tcW w:w="1323" w:type="dxa"/>
            <w:shd w:val="clear" w:color="auto" w:fill="auto"/>
            <w:noWrap/>
            <w:vAlign w:val="bottom"/>
            <w:hideMark/>
          </w:tcPr>
          <w:p w14:paraId="0ACFC3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072</w:t>
            </w:r>
          </w:p>
        </w:tc>
        <w:tc>
          <w:tcPr>
            <w:tcW w:w="1323" w:type="dxa"/>
            <w:shd w:val="clear" w:color="auto" w:fill="auto"/>
            <w:noWrap/>
            <w:vAlign w:val="bottom"/>
            <w:hideMark/>
          </w:tcPr>
          <w:p w14:paraId="5F79A8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751</w:t>
            </w:r>
          </w:p>
        </w:tc>
        <w:tc>
          <w:tcPr>
            <w:tcW w:w="1323" w:type="dxa"/>
            <w:shd w:val="clear" w:color="auto" w:fill="auto"/>
            <w:noWrap/>
            <w:vAlign w:val="bottom"/>
            <w:hideMark/>
          </w:tcPr>
          <w:p w14:paraId="5935AED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714</w:t>
            </w:r>
          </w:p>
        </w:tc>
        <w:tc>
          <w:tcPr>
            <w:tcW w:w="1476" w:type="dxa"/>
            <w:shd w:val="clear" w:color="auto" w:fill="auto"/>
            <w:noWrap/>
            <w:vAlign w:val="bottom"/>
            <w:hideMark/>
          </w:tcPr>
          <w:p w14:paraId="7B8289C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925</w:t>
            </w:r>
          </w:p>
        </w:tc>
      </w:tr>
      <w:tr w:rsidR="00A00C97" w:rsidRPr="009E5255" w14:paraId="158F60A7" w14:textId="77777777" w:rsidTr="00622C17">
        <w:trPr>
          <w:trHeight w:val="20"/>
        </w:trPr>
        <w:tc>
          <w:tcPr>
            <w:tcW w:w="1921" w:type="dxa"/>
            <w:shd w:val="clear" w:color="auto" w:fill="auto"/>
            <w:noWrap/>
            <w:vAlign w:val="bottom"/>
            <w:hideMark/>
          </w:tcPr>
          <w:p w14:paraId="475C445B" w14:textId="3324FCF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orelbine </w:t>
            </w:r>
          </w:p>
        </w:tc>
        <w:tc>
          <w:tcPr>
            <w:tcW w:w="1322" w:type="dxa"/>
            <w:shd w:val="clear" w:color="auto" w:fill="auto"/>
            <w:noWrap/>
            <w:vAlign w:val="bottom"/>
            <w:hideMark/>
          </w:tcPr>
          <w:p w14:paraId="39B72A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3,417</w:t>
            </w:r>
          </w:p>
        </w:tc>
        <w:tc>
          <w:tcPr>
            <w:tcW w:w="1323" w:type="dxa"/>
            <w:shd w:val="clear" w:color="auto" w:fill="auto"/>
            <w:noWrap/>
            <w:vAlign w:val="bottom"/>
            <w:hideMark/>
          </w:tcPr>
          <w:p w14:paraId="42D624F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3,387</w:t>
            </w:r>
          </w:p>
        </w:tc>
        <w:tc>
          <w:tcPr>
            <w:tcW w:w="1323" w:type="dxa"/>
            <w:shd w:val="clear" w:color="auto" w:fill="auto"/>
            <w:noWrap/>
            <w:vAlign w:val="bottom"/>
            <w:hideMark/>
          </w:tcPr>
          <w:p w14:paraId="2C561B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2,951</w:t>
            </w:r>
          </w:p>
        </w:tc>
        <w:tc>
          <w:tcPr>
            <w:tcW w:w="1323" w:type="dxa"/>
            <w:shd w:val="clear" w:color="auto" w:fill="auto"/>
            <w:noWrap/>
            <w:vAlign w:val="bottom"/>
            <w:hideMark/>
          </w:tcPr>
          <w:p w14:paraId="7E665DA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599</w:t>
            </w:r>
          </w:p>
        </w:tc>
        <w:tc>
          <w:tcPr>
            <w:tcW w:w="1323" w:type="dxa"/>
            <w:shd w:val="clear" w:color="auto" w:fill="auto"/>
            <w:noWrap/>
            <w:vAlign w:val="bottom"/>
            <w:hideMark/>
          </w:tcPr>
          <w:p w14:paraId="382335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943</w:t>
            </w:r>
          </w:p>
        </w:tc>
        <w:tc>
          <w:tcPr>
            <w:tcW w:w="1476" w:type="dxa"/>
            <w:shd w:val="clear" w:color="auto" w:fill="auto"/>
            <w:noWrap/>
            <w:vAlign w:val="bottom"/>
            <w:hideMark/>
          </w:tcPr>
          <w:p w14:paraId="39D759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4,297</w:t>
            </w:r>
          </w:p>
        </w:tc>
      </w:tr>
      <w:tr w:rsidR="00A00C97" w:rsidRPr="009E5255" w14:paraId="7C72E578" w14:textId="77777777" w:rsidTr="00622C17">
        <w:trPr>
          <w:trHeight w:val="20"/>
        </w:trPr>
        <w:tc>
          <w:tcPr>
            <w:tcW w:w="10011" w:type="dxa"/>
            <w:gridSpan w:val="7"/>
            <w:shd w:val="clear" w:color="auto" w:fill="auto"/>
            <w:noWrap/>
            <w:vAlign w:val="bottom"/>
            <w:hideMark/>
          </w:tcPr>
          <w:p w14:paraId="387BB245" w14:textId="77777777" w:rsidR="00A00C97" w:rsidRPr="009E5255" w:rsidRDefault="00A00C97" w:rsidP="000679F4">
            <w:pPr>
              <w:spacing w:before="0" w:after="0" w:line="240" w:lineRule="auto"/>
              <w:rPr>
                <w:rFonts w:eastAsia="Times New Roman"/>
                <w:color w:val="000000" w:themeColor="text1"/>
                <w:sz w:val="20"/>
                <w:szCs w:val="20"/>
                <w:lang w:eastAsia="en-AU"/>
              </w:rPr>
            </w:pPr>
            <w:r w:rsidRPr="009E5255">
              <w:rPr>
                <w:rFonts w:eastAsia="Times New Roman"/>
                <w:color w:val="000000" w:themeColor="text1"/>
                <w:sz w:val="20"/>
                <w:szCs w:val="20"/>
                <w:lang w:eastAsia="en-AU"/>
              </w:rPr>
              <w:t>SA</w:t>
            </w:r>
          </w:p>
        </w:tc>
      </w:tr>
      <w:tr w:rsidR="00A00C97" w:rsidRPr="009E5255" w14:paraId="412347CC" w14:textId="77777777" w:rsidTr="00622C17">
        <w:trPr>
          <w:trHeight w:val="20"/>
        </w:trPr>
        <w:tc>
          <w:tcPr>
            <w:tcW w:w="1921" w:type="dxa"/>
            <w:shd w:val="clear" w:color="auto" w:fill="auto"/>
            <w:noWrap/>
            <w:vAlign w:val="bottom"/>
            <w:hideMark/>
          </w:tcPr>
          <w:p w14:paraId="5EDA15B7" w14:textId="2D08BBD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rsenic </w:t>
            </w:r>
          </w:p>
        </w:tc>
        <w:tc>
          <w:tcPr>
            <w:tcW w:w="1322" w:type="dxa"/>
            <w:shd w:val="clear" w:color="auto" w:fill="auto"/>
            <w:noWrap/>
            <w:vAlign w:val="bottom"/>
            <w:hideMark/>
          </w:tcPr>
          <w:p w14:paraId="6F8007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DB3CE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60967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00</w:t>
            </w:r>
          </w:p>
        </w:tc>
        <w:tc>
          <w:tcPr>
            <w:tcW w:w="1323" w:type="dxa"/>
            <w:shd w:val="clear" w:color="auto" w:fill="auto"/>
            <w:noWrap/>
            <w:vAlign w:val="bottom"/>
            <w:hideMark/>
          </w:tcPr>
          <w:p w14:paraId="01C7E7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400</w:t>
            </w:r>
          </w:p>
        </w:tc>
        <w:tc>
          <w:tcPr>
            <w:tcW w:w="1323" w:type="dxa"/>
            <w:shd w:val="clear" w:color="auto" w:fill="auto"/>
            <w:noWrap/>
            <w:vAlign w:val="bottom"/>
            <w:hideMark/>
          </w:tcPr>
          <w:p w14:paraId="6D0A69D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600</w:t>
            </w:r>
          </w:p>
        </w:tc>
        <w:tc>
          <w:tcPr>
            <w:tcW w:w="1476" w:type="dxa"/>
            <w:shd w:val="clear" w:color="auto" w:fill="auto"/>
            <w:noWrap/>
            <w:vAlign w:val="bottom"/>
            <w:hideMark/>
          </w:tcPr>
          <w:p w14:paraId="438ADBE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200</w:t>
            </w:r>
          </w:p>
        </w:tc>
      </w:tr>
      <w:tr w:rsidR="00A00C97" w:rsidRPr="009E5255" w14:paraId="204A2831" w14:textId="77777777" w:rsidTr="00622C17">
        <w:trPr>
          <w:trHeight w:val="20"/>
        </w:trPr>
        <w:tc>
          <w:tcPr>
            <w:tcW w:w="1921" w:type="dxa"/>
            <w:shd w:val="clear" w:color="auto" w:fill="auto"/>
            <w:noWrap/>
            <w:vAlign w:val="bottom"/>
            <w:hideMark/>
          </w:tcPr>
          <w:p w14:paraId="018621E6" w14:textId="4319E39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tezolizumab </w:t>
            </w:r>
          </w:p>
        </w:tc>
        <w:tc>
          <w:tcPr>
            <w:tcW w:w="1322" w:type="dxa"/>
            <w:shd w:val="clear" w:color="auto" w:fill="auto"/>
            <w:noWrap/>
            <w:vAlign w:val="bottom"/>
            <w:hideMark/>
          </w:tcPr>
          <w:p w14:paraId="11CF1E4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1C9DD6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83F28D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4,000</w:t>
            </w:r>
          </w:p>
        </w:tc>
        <w:tc>
          <w:tcPr>
            <w:tcW w:w="1323" w:type="dxa"/>
            <w:shd w:val="clear" w:color="auto" w:fill="auto"/>
            <w:noWrap/>
            <w:vAlign w:val="bottom"/>
            <w:hideMark/>
          </w:tcPr>
          <w:p w14:paraId="3A0FC5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4,080</w:t>
            </w:r>
          </w:p>
        </w:tc>
        <w:tc>
          <w:tcPr>
            <w:tcW w:w="1323" w:type="dxa"/>
            <w:shd w:val="clear" w:color="auto" w:fill="auto"/>
            <w:noWrap/>
            <w:vAlign w:val="bottom"/>
            <w:hideMark/>
          </w:tcPr>
          <w:p w14:paraId="0A1BC56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83,560</w:t>
            </w:r>
          </w:p>
        </w:tc>
        <w:tc>
          <w:tcPr>
            <w:tcW w:w="1476" w:type="dxa"/>
            <w:shd w:val="clear" w:color="auto" w:fill="auto"/>
            <w:noWrap/>
            <w:vAlign w:val="bottom"/>
            <w:hideMark/>
          </w:tcPr>
          <w:p w14:paraId="667136A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21,640</w:t>
            </w:r>
          </w:p>
        </w:tc>
      </w:tr>
      <w:tr w:rsidR="00A00C97" w:rsidRPr="009E5255" w14:paraId="2EC9ED16" w14:textId="77777777" w:rsidTr="00622C17">
        <w:trPr>
          <w:trHeight w:val="20"/>
        </w:trPr>
        <w:tc>
          <w:tcPr>
            <w:tcW w:w="1921" w:type="dxa"/>
            <w:shd w:val="clear" w:color="auto" w:fill="auto"/>
            <w:noWrap/>
            <w:vAlign w:val="bottom"/>
            <w:hideMark/>
          </w:tcPr>
          <w:p w14:paraId="57F4A7E1" w14:textId="533E020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velumab </w:t>
            </w:r>
          </w:p>
        </w:tc>
        <w:tc>
          <w:tcPr>
            <w:tcW w:w="1322" w:type="dxa"/>
            <w:shd w:val="clear" w:color="auto" w:fill="auto"/>
            <w:noWrap/>
            <w:vAlign w:val="bottom"/>
            <w:hideMark/>
          </w:tcPr>
          <w:p w14:paraId="5FD958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0345A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382BBB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969772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1,000</w:t>
            </w:r>
          </w:p>
        </w:tc>
        <w:tc>
          <w:tcPr>
            <w:tcW w:w="1323" w:type="dxa"/>
            <w:shd w:val="clear" w:color="auto" w:fill="auto"/>
            <w:noWrap/>
            <w:vAlign w:val="bottom"/>
            <w:hideMark/>
          </w:tcPr>
          <w:p w14:paraId="4E0C51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2,265</w:t>
            </w:r>
          </w:p>
        </w:tc>
        <w:tc>
          <w:tcPr>
            <w:tcW w:w="1476" w:type="dxa"/>
            <w:shd w:val="clear" w:color="auto" w:fill="auto"/>
            <w:noWrap/>
            <w:vAlign w:val="bottom"/>
            <w:hideMark/>
          </w:tcPr>
          <w:p w14:paraId="498C84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3,265</w:t>
            </w:r>
          </w:p>
        </w:tc>
      </w:tr>
      <w:tr w:rsidR="00A00C97" w:rsidRPr="009E5255" w14:paraId="7C7F87DE" w14:textId="77777777" w:rsidTr="00622C17">
        <w:trPr>
          <w:trHeight w:val="20"/>
        </w:trPr>
        <w:tc>
          <w:tcPr>
            <w:tcW w:w="1921" w:type="dxa"/>
            <w:shd w:val="clear" w:color="auto" w:fill="auto"/>
            <w:noWrap/>
            <w:vAlign w:val="bottom"/>
            <w:hideMark/>
          </w:tcPr>
          <w:p w14:paraId="1399267C" w14:textId="0CE1D53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ndamustine </w:t>
            </w:r>
          </w:p>
        </w:tc>
        <w:tc>
          <w:tcPr>
            <w:tcW w:w="1322" w:type="dxa"/>
            <w:shd w:val="clear" w:color="auto" w:fill="auto"/>
            <w:noWrap/>
            <w:vAlign w:val="bottom"/>
            <w:hideMark/>
          </w:tcPr>
          <w:p w14:paraId="75660D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5,630</w:t>
            </w:r>
          </w:p>
        </w:tc>
        <w:tc>
          <w:tcPr>
            <w:tcW w:w="1323" w:type="dxa"/>
            <w:shd w:val="clear" w:color="auto" w:fill="auto"/>
            <w:noWrap/>
            <w:vAlign w:val="bottom"/>
            <w:hideMark/>
          </w:tcPr>
          <w:p w14:paraId="6710B4A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1,370</w:t>
            </w:r>
          </w:p>
        </w:tc>
        <w:tc>
          <w:tcPr>
            <w:tcW w:w="1323" w:type="dxa"/>
            <w:shd w:val="clear" w:color="auto" w:fill="auto"/>
            <w:noWrap/>
            <w:vAlign w:val="bottom"/>
            <w:hideMark/>
          </w:tcPr>
          <w:p w14:paraId="06EF0BD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7,439</w:t>
            </w:r>
          </w:p>
        </w:tc>
        <w:tc>
          <w:tcPr>
            <w:tcW w:w="1323" w:type="dxa"/>
            <w:shd w:val="clear" w:color="auto" w:fill="auto"/>
            <w:noWrap/>
            <w:vAlign w:val="bottom"/>
            <w:hideMark/>
          </w:tcPr>
          <w:p w14:paraId="1BA6E2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1,188</w:t>
            </w:r>
          </w:p>
        </w:tc>
        <w:tc>
          <w:tcPr>
            <w:tcW w:w="1323" w:type="dxa"/>
            <w:shd w:val="clear" w:color="auto" w:fill="auto"/>
            <w:noWrap/>
            <w:vAlign w:val="bottom"/>
            <w:hideMark/>
          </w:tcPr>
          <w:p w14:paraId="6C529B9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2,826</w:t>
            </w:r>
          </w:p>
        </w:tc>
        <w:tc>
          <w:tcPr>
            <w:tcW w:w="1476" w:type="dxa"/>
            <w:shd w:val="clear" w:color="auto" w:fill="auto"/>
            <w:noWrap/>
            <w:vAlign w:val="bottom"/>
            <w:hideMark/>
          </w:tcPr>
          <w:p w14:paraId="382848D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88,453</w:t>
            </w:r>
          </w:p>
        </w:tc>
      </w:tr>
      <w:tr w:rsidR="00A00C97" w:rsidRPr="009E5255" w14:paraId="02E5226A" w14:textId="77777777" w:rsidTr="00622C17">
        <w:trPr>
          <w:trHeight w:val="20"/>
        </w:trPr>
        <w:tc>
          <w:tcPr>
            <w:tcW w:w="1921" w:type="dxa"/>
            <w:shd w:val="clear" w:color="auto" w:fill="auto"/>
            <w:noWrap/>
            <w:vAlign w:val="bottom"/>
            <w:hideMark/>
          </w:tcPr>
          <w:p w14:paraId="438C4416" w14:textId="4EBE4C3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vacizumab </w:t>
            </w:r>
          </w:p>
        </w:tc>
        <w:tc>
          <w:tcPr>
            <w:tcW w:w="1322" w:type="dxa"/>
            <w:shd w:val="clear" w:color="auto" w:fill="auto"/>
            <w:noWrap/>
            <w:vAlign w:val="bottom"/>
            <w:hideMark/>
          </w:tcPr>
          <w:p w14:paraId="771CE4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37,912</w:t>
            </w:r>
          </w:p>
        </w:tc>
        <w:tc>
          <w:tcPr>
            <w:tcW w:w="1323" w:type="dxa"/>
            <w:shd w:val="clear" w:color="auto" w:fill="auto"/>
            <w:noWrap/>
            <w:vAlign w:val="bottom"/>
            <w:hideMark/>
          </w:tcPr>
          <w:p w14:paraId="2A6FFFF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39,289</w:t>
            </w:r>
          </w:p>
        </w:tc>
        <w:tc>
          <w:tcPr>
            <w:tcW w:w="1323" w:type="dxa"/>
            <w:shd w:val="clear" w:color="auto" w:fill="auto"/>
            <w:noWrap/>
            <w:vAlign w:val="bottom"/>
            <w:hideMark/>
          </w:tcPr>
          <w:p w14:paraId="25BABE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29,602</w:t>
            </w:r>
          </w:p>
        </w:tc>
        <w:tc>
          <w:tcPr>
            <w:tcW w:w="1323" w:type="dxa"/>
            <w:shd w:val="clear" w:color="auto" w:fill="auto"/>
            <w:noWrap/>
            <w:vAlign w:val="bottom"/>
            <w:hideMark/>
          </w:tcPr>
          <w:p w14:paraId="083C80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58,975</w:t>
            </w:r>
          </w:p>
        </w:tc>
        <w:tc>
          <w:tcPr>
            <w:tcW w:w="1323" w:type="dxa"/>
            <w:shd w:val="clear" w:color="auto" w:fill="auto"/>
            <w:noWrap/>
            <w:vAlign w:val="bottom"/>
            <w:hideMark/>
          </w:tcPr>
          <w:p w14:paraId="1429740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86,814</w:t>
            </w:r>
          </w:p>
        </w:tc>
        <w:tc>
          <w:tcPr>
            <w:tcW w:w="1476" w:type="dxa"/>
            <w:shd w:val="clear" w:color="auto" w:fill="auto"/>
            <w:noWrap/>
            <w:vAlign w:val="bottom"/>
            <w:hideMark/>
          </w:tcPr>
          <w:p w14:paraId="1555428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352,592</w:t>
            </w:r>
          </w:p>
        </w:tc>
      </w:tr>
      <w:tr w:rsidR="00A00C97" w:rsidRPr="009E5255" w14:paraId="67DCEA41" w14:textId="77777777" w:rsidTr="00622C17">
        <w:trPr>
          <w:trHeight w:val="20"/>
        </w:trPr>
        <w:tc>
          <w:tcPr>
            <w:tcW w:w="1921" w:type="dxa"/>
            <w:shd w:val="clear" w:color="auto" w:fill="auto"/>
            <w:noWrap/>
            <w:vAlign w:val="bottom"/>
            <w:hideMark/>
          </w:tcPr>
          <w:p w14:paraId="2B65DDED" w14:textId="757DD52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eomycin </w:t>
            </w:r>
          </w:p>
        </w:tc>
        <w:tc>
          <w:tcPr>
            <w:tcW w:w="1322" w:type="dxa"/>
            <w:shd w:val="clear" w:color="auto" w:fill="auto"/>
            <w:noWrap/>
            <w:vAlign w:val="bottom"/>
            <w:hideMark/>
          </w:tcPr>
          <w:p w14:paraId="7DFFA76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090</w:t>
            </w:r>
          </w:p>
        </w:tc>
        <w:tc>
          <w:tcPr>
            <w:tcW w:w="1323" w:type="dxa"/>
            <w:shd w:val="clear" w:color="auto" w:fill="auto"/>
            <w:noWrap/>
            <w:vAlign w:val="bottom"/>
            <w:hideMark/>
          </w:tcPr>
          <w:p w14:paraId="53C56D1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300,000</w:t>
            </w:r>
          </w:p>
        </w:tc>
        <w:tc>
          <w:tcPr>
            <w:tcW w:w="1323" w:type="dxa"/>
            <w:shd w:val="clear" w:color="auto" w:fill="auto"/>
            <w:noWrap/>
            <w:vAlign w:val="bottom"/>
            <w:hideMark/>
          </w:tcPr>
          <w:p w14:paraId="57F6C3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300,000</w:t>
            </w:r>
          </w:p>
        </w:tc>
        <w:tc>
          <w:tcPr>
            <w:tcW w:w="1323" w:type="dxa"/>
            <w:shd w:val="clear" w:color="auto" w:fill="auto"/>
            <w:noWrap/>
            <w:vAlign w:val="bottom"/>
            <w:hideMark/>
          </w:tcPr>
          <w:p w14:paraId="30A4BBC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100,000</w:t>
            </w:r>
          </w:p>
        </w:tc>
        <w:tc>
          <w:tcPr>
            <w:tcW w:w="1323" w:type="dxa"/>
            <w:shd w:val="clear" w:color="auto" w:fill="auto"/>
            <w:noWrap/>
            <w:vAlign w:val="bottom"/>
            <w:hideMark/>
          </w:tcPr>
          <w:p w14:paraId="3AC5CC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800,000</w:t>
            </w:r>
          </w:p>
        </w:tc>
        <w:tc>
          <w:tcPr>
            <w:tcW w:w="1476" w:type="dxa"/>
            <w:shd w:val="clear" w:color="auto" w:fill="auto"/>
            <w:noWrap/>
            <w:vAlign w:val="bottom"/>
            <w:hideMark/>
          </w:tcPr>
          <w:p w14:paraId="5155E9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5,000,000</w:t>
            </w:r>
          </w:p>
        </w:tc>
      </w:tr>
      <w:tr w:rsidR="00A00C97" w:rsidRPr="009E5255" w14:paraId="11796CDB" w14:textId="77777777" w:rsidTr="00622C17">
        <w:trPr>
          <w:trHeight w:val="20"/>
        </w:trPr>
        <w:tc>
          <w:tcPr>
            <w:tcW w:w="1921" w:type="dxa"/>
            <w:shd w:val="clear" w:color="auto" w:fill="auto"/>
            <w:noWrap/>
            <w:vAlign w:val="bottom"/>
            <w:hideMark/>
          </w:tcPr>
          <w:p w14:paraId="2113AEF5" w14:textId="7766515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inatumomab </w:t>
            </w:r>
          </w:p>
        </w:tc>
        <w:tc>
          <w:tcPr>
            <w:tcW w:w="1322" w:type="dxa"/>
            <w:shd w:val="clear" w:color="auto" w:fill="auto"/>
            <w:noWrap/>
            <w:vAlign w:val="bottom"/>
            <w:hideMark/>
          </w:tcPr>
          <w:p w14:paraId="0B2BC3B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8FF63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83</w:t>
            </w:r>
          </w:p>
        </w:tc>
        <w:tc>
          <w:tcPr>
            <w:tcW w:w="1323" w:type="dxa"/>
            <w:shd w:val="clear" w:color="auto" w:fill="auto"/>
            <w:noWrap/>
            <w:vAlign w:val="bottom"/>
            <w:hideMark/>
          </w:tcPr>
          <w:p w14:paraId="689BC50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60</w:t>
            </w:r>
          </w:p>
        </w:tc>
        <w:tc>
          <w:tcPr>
            <w:tcW w:w="1323" w:type="dxa"/>
            <w:shd w:val="clear" w:color="auto" w:fill="auto"/>
            <w:noWrap/>
            <w:vAlign w:val="bottom"/>
            <w:hideMark/>
          </w:tcPr>
          <w:p w14:paraId="3AE3B54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06</w:t>
            </w:r>
          </w:p>
        </w:tc>
        <w:tc>
          <w:tcPr>
            <w:tcW w:w="1323" w:type="dxa"/>
            <w:shd w:val="clear" w:color="auto" w:fill="auto"/>
            <w:noWrap/>
            <w:vAlign w:val="bottom"/>
            <w:hideMark/>
          </w:tcPr>
          <w:p w14:paraId="4CAF37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609</w:t>
            </w:r>
          </w:p>
        </w:tc>
        <w:tc>
          <w:tcPr>
            <w:tcW w:w="1476" w:type="dxa"/>
            <w:shd w:val="clear" w:color="auto" w:fill="auto"/>
            <w:noWrap/>
            <w:vAlign w:val="bottom"/>
            <w:hideMark/>
          </w:tcPr>
          <w:p w14:paraId="78F2B0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857</w:t>
            </w:r>
          </w:p>
        </w:tc>
      </w:tr>
      <w:tr w:rsidR="00A00C97" w:rsidRPr="009E5255" w14:paraId="468492D3" w14:textId="77777777" w:rsidTr="00622C17">
        <w:trPr>
          <w:trHeight w:val="20"/>
        </w:trPr>
        <w:tc>
          <w:tcPr>
            <w:tcW w:w="1921" w:type="dxa"/>
            <w:shd w:val="clear" w:color="auto" w:fill="auto"/>
            <w:noWrap/>
            <w:vAlign w:val="bottom"/>
            <w:hideMark/>
          </w:tcPr>
          <w:p w14:paraId="7A51C66D" w14:textId="2B4A73D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ortezomib </w:t>
            </w:r>
          </w:p>
        </w:tc>
        <w:tc>
          <w:tcPr>
            <w:tcW w:w="1322" w:type="dxa"/>
            <w:shd w:val="clear" w:color="auto" w:fill="auto"/>
            <w:noWrap/>
            <w:vAlign w:val="bottom"/>
            <w:hideMark/>
          </w:tcPr>
          <w:p w14:paraId="2E363EA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290</w:t>
            </w:r>
          </w:p>
        </w:tc>
        <w:tc>
          <w:tcPr>
            <w:tcW w:w="1323" w:type="dxa"/>
            <w:shd w:val="clear" w:color="auto" w:fill="auto"/>
            <w:noWrap/>
            <w:vAlign w:val="bottom"/>
            <w:hideMark/>
          </w:tcPr>
          <w:p w14:paraId="720D8A3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647</w:t>
            </w:r>
          </w:p>
        </w:tc>
        <w:tc>
          <w:tcPr>
            <w:tcW w:w="1323" w:type="dxa"/>
            <w:shd w:val="clear" w:color="auto" w:fill="auto"/>
            <w:noWrap/>
            <w:vAlign w:val="bottom"/>
            <w:hideMark/>
          </w:tcPr>
          <w:p w14:paraId="0C7C571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27</w:t>
            </w:r>
          </w:p>
        </w:tc>
        <w:tc>
          <w:tcPr>
            <w:tcW w:w="1323" w:type="dxa"/>
            <w:shd w:val="clear" w:color="auto" w:fill="auto"/>
            <w:noWrap/>
            <w:vAlign w:val="bottom"/>
            <w:hideMark/>
          </w:tcPr>
          <w:p w14:paraId="1926EC8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905</w:t>
            </w:r>
          </w:p>
        </w:tc>
        <w:tc>
          <w:tcPr>
            <w:tcW w:w="1323" w:type="dxa"/>
            <w:shd w:val="clear" w:color="auto" w:fill="auto"/>
            <w:noWrap/>
            <w:vAlign w:val="bottom"/>
            <w:hideMark/>
          </w:tcPr>
          <w:p w14:paraId="054D77C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84</w:t>
            </w:r>
          </w:p>
        </w:tc>
        <w:tc>
          <w:tcPr>
            <w:tcW w:w="1476" w:type="dxa"/>
            <w:shd w:val="clear" w:color="auto" w:fill="auto"/>
            <w:noWrap/>
            <w:vAlign w:val="bottom"/>
            <w:hideMark/>
          </w:tcPr>
          <w:p w14:paraId="07F7BFC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552</w:t>
            </w:r>
          </w:p>
        </w:tc>
      </w:tr>
      <w:tr w:rsidR="00A00C97" w:rsidRPr="009E5255" w14:paraId="79913019" w14:textId="77777777" w:rsidTr="00622C17">
        <w:trPr>
          <w:trHeight w:val="20"/>
        </w:trPr>
        <w:tc>
          <w:tcPr>
            <w:tcW w:w="1921" w:type="dxa"/>
            <w:shd w:val="clear" w:color="auto" w:fill="auto"/>
            <w:noWrap/>
            <w:vAlign w:val="bottom"/>
            <w:hideMark/>
          </w:tcPr>
          <w:p w14:paraId="67019393" w14:textId="624B73E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rent. Vedotin </w:t>
            </w:r>
          </w:p>
        </w:tc>
        <w:tc>
          <w:tcPr>
            <w:tcW w:w="1322" w:type="dxa"/>
            <w:shd w:val="clear" w:color="auto" w:fill="auto"/>
            <w:noWrap/>
            <w:vAlign w:val="bottom"/>
            <w:hideMark/>
          </w:tcPr>
          <w:p w14:paraId="42874F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00</w:t>
            </w:r>
          </w:p>
        </w:tc>
        <w:tc>
          <w:tcPr>
            <w:tcW w:w="1323" w:type="dxa"/>
            <w:shd w:val="clear" w:color="auto" w:fill="auto"/>
            <w:noWrap/>
            <w:vAlign w:val="bottom"/>
            <w:hideMark/>
          </w:tcPr>
          <w:p w14:paraId="5C1356E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200</w:t>
            </w:r>
          </w:p>
        </w:tc>
        <w:tc>
          <w:tcPr>
            <w:tcW w:w="1323" w:type="dxa"/>
            <w:shd w:val="clear" w:color="auto" w:fill="auto"/>
            <w:noWrap/>
            <w:vAlign w:val="bottom"/>
            <w:hideMark/>
          </w:tcPr>
          <w:p w14:paraId="6CF8A64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800</w:t>
            </w:r>
          </w:p>
        </w:tc>
        <w:tc>
          <w:tcPr>
            <w:tcW w:w="1323" w:type="dxa"/>
            <w:shd w:val="clear" w:color="auto" w:fill="auto"/>
            <w:noWrap/>
            <w:vAlign w:val="bottom"/>
            <w:hideMark/>
          </w:tcPr>
          <w:p w14:paraId="1A1059B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58</w:t>
            </w:r>
          </w:p>
        </w:tc>
        <w:tc>
          <w:tcPr>
            <w:tcW w:w="1323" w:type="dxa"/>
            <w:shd w:val="clear" w:color="auto" w:fill="auto"/>
            <w:noWrap/>
            <w:vAlign w:val="bottom"/>
            <w:hideMark/>
          </w:tcPr>
          <w:p w14:paraId="004DE2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300</w:t>
            </w:r>
          </w:p>
        </w:tc>
        <w:tc>
          <w:tcPr>
            <w:tcW w:w="1476" w:type="dxa"/>
            <w:shd w:val="clear" w:color="auto" w:fill="auto"/>
            <w:noWrap/>
            <w:vAlign w:val="bottom"/>
            <w:hideMark/>
          </w:tcPr>
          <w:p w14:paraId="46F329A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958</w:t>
            </w:r>
          </w:p>
        </w:tc>
      </w:tr>
      <w:tr w:rsidR="00A00C97" w:rsidRPr="009E5255" w14:paraId="56BF8FF6" w14:textId="77777777" w:rsidTr="00622C17">
        <w:trPr>
          <w:trHeight w:val="20"/>
        </w:trPr>
        <w:tc>
          <w:tcPr>
            <w:tcW w:w="1921" w:type="dxa"/>
            <w:shd w:val="clear" w:color="auto" w:fill="auto"/>
            <w:noWrap/>
            <w:vAlign w:val="bottom"/>
            <w:hideMark/>
          </w:tcPr>
          <w:p w14:paraId="51EF2E29" w14:textId="03AA022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bazitaxel </w:t>
            </w:r>
          </w:p>
        </w:tc>
        <w:tc>
          <w:tcPr>
            <w:tcW w:w="1322" w:type="dxa"/>
            <w:shd w:val="clear" w:color="auto" w:fill="auto"/>
            <w:noWrap/>
            <w:vAlign w:val="bottom"/>
            <w:hideMark/>
          </w:tcPr>
          <w:p w14:paraId="5FCAB72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329</w:t>
            </w:r>
          </w:p>
        </w:tc>
        <w:tc>
          <w:tcPr>
            <w:tcW w:w="1323" w:type="dxa"/>
            <w:shd w:val="clear" w:color="auto" w:fill="auto"/>
            <w:noWrap/>
            <w:vAlign w:val="bottom"/>
            <w:hideMark/>
          </w:tcPr>
          <w:p w14:paraId="7EE05DD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791</w:t>
            </w:r>
          </w:p>
        </w:tc>
        <w:tc>
          <w:tcPr>
            <w:tcW w:w="1323" w:type="dxa"/>
            <w:shd w:val="clear" w:color="auto" w:fill="auto"/>
            <w:noWrap/>
            <w:vAlign w:val="bottom"/>
            <w:hideMark/>
          </w:tcPr>
          <w:p w14:paraId="007C7C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297</w:t>
            </w:r>
          </w:p>
        </w:tc>
        <w:tc>
          <w:tcPr>
            <w:tcW w:w="1323" w:type="dxa"/>
            <w:shd w:val="clear" w:color="auto" w:fill="auto"/>
            <w:noWrap/>
            <w:vAlign w:val="bottom"/>
            <w:hideMark/>
          </w:tcPr>
          <w:p w14:paraId="42D3A9D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302</w:t>
            </w:r>
          </w:p>
        </w:tc>
        <w:tc>
          <w:tcPr>
            <w:tcW w:w="1323" w:type="dxa"/>
            <w:shd w:val="clear" w:color="auto" w:fill="auto"/>
            <w:noWrap/>
            <w:vAlign w:val="bottom"/>
            <w:hideMark/>
          </w:tcPr>
          <w:p w14:paraId="4D274BD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007</w:t>
            </w:r>
          </w:p>
        </w:tc>
        <w:tc>
          <w:tcPr>
            <w:tcW w:w="1476" w:type="dxa"/>
            <w:shd w:val="clear" w:color="auto" w:fill="auto"/>
            <w:noWrap/>
            <w:vAlign w:val="bottom"/>
            <w:hideMark/>
          </w:tcPr>
          <w:p w14:paraId="779629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9,726</w:t>
            </w:r>
          </w:p>
        </w:tc>
      </w:tr>
      <w:tr w:rsidR="00A00C97" w:rsidRPr="009E5255" w14:paraId="4282C139" w14:textId="77777777" w:rsidTr="00622C17">
        <w:trPr>
          <w:trHeight w:val="20"/>
        </w:trPr>
        <w:tc>
          <w:tcPr>
            <w:tcW w:w="1921" w:type="dxa"/>
            <w:shd w:val="clear" w:color="auto" w:fill="auto"/>
            <w:noWrap/>
            <w:vAlign w:val="bottom"/>
            <w:hideMark/>
          </w:tcPr>
          <w:p w14:paraId="0E02C316" w14:textId="2C20F2C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boplatin </w:t>
            </w:r>
          </w:p>
        </w:tc>
        <w:tc>
          <w:tcPr>
            <w:tcW w:w="1322" w:type="dxa"/>
            <w:shd w:val="clear" w:color="auto" w:fill="auto"/>
            <w:noWrap/>
            <w:vAlign w:val="bottom"/>
            <w:hideMark/>
          </w:tcPr>
          <w:p w14:paraId="1B02D9F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00,469</w:t>
            </w:r>
          </w:p>
        </w:tc>
        <w:tc>
          <w:tcPr>
            <w:tcW w:w="1323" w:type="dxa"/>
            <w:shd w:val="clear" w:color="auto" w:fill="auto"/>
            <w:noWrap/>
            <w:vAlign w:val="bottom"/>
            <w:hideMark/>
          </w:tcPr>
          <w:p w14:paraId="5771A53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71,834</w:t>
            </w:r>
          </w:p>
        </w:tc>
        <w:tc>
          <w:tcPr>
            <w:tcW w:w="1323" w:type="dxa"/>
            <w:shd w:val="clear" w:color="auto" w:fill="auto"/>
            <w:noWrap/>
            <w:vAlign w:val="bottom"/>
            <w:hideMark/>
          </w:tcPr>
          <w:p w14:paraId="3DDAF9F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23,290</w:t>
            </w:r>
          </w:p>
        </w:tc>
        <w:tc>
          <w:tcPr>
            <w:tcW w:w="1323" w:type="dxa"/>
            <w:shd w:val="clear" w:color="auto" w:fill="auto"/>
            <w:noWrap/>
            <w:vAlign w:val="bottom"/>
            <w:hideMark/>
          </w:tcPr>
          <w:p w14:paraId="14B3E5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34,579</w:t>
            </w:r>
          </w:p>
        </w:tc>
        <w:tc>
          <w:tcPr>
            <w:tcW w:w="1323" w:type="dxa"/>
            <w:shd w:val="clear" w:color="auto" w:fill="auto"/>
            <w:noWrap/>
            <w:vAlign w:val="bottom"/>
            <w:hideMark/>
          </w:tcPr>
          <w:p w14:paraId="547739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00,557</w:t>
            </w:r>
          </w:p>
        </w:tc>
        <w:tc>
          <w:tcPr>
            <w:tcW w:w="1476" w:type="dxa"/>
            <w:shd w:val="clear" w:color="auto" w:fill="auto"/>
            <w:noWrap/>
            <w:vAlign w:val="bottom"/>
            <w:hideMark/>
          </w:tcPr>
          <w:p w14:paraId="7CD2EAB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030,729</w:t>
            </w:r>
          </w:p>
        </w:tc>
      </w:tr>
      <w:tr w:rsidR="00A00C97" w:rsidRPr="009E5255" w14:paraId="72254445" w14:textId="77777777" w:rsidTr="00622C17">
        <w:trPr>
          <w:trHeight w:val="20"/>
        </w:trPr>
        <w:tc>
          <w:tcPr>
            <w:tcW w:w="1921" w:type="dxa"/>
            <w:shd w:val="clear" w:color="auto" w:fill="auto"/>
            <w:noWrap/>
            <w:vAlign w:val="bottom"/>
            <w:hideMark/>
          </w:tcPr>
          <w:p w14:paraId="2D3B8CA3" w14:textId="070E6BA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filzomib </w:t>
            </w:r>
          </w:p>
        </w:tc>
        <w:tc>
          <w:tcPr>
            <w:tcW w:w="1322" w:type="dxa"/>
            <w:shd w:val="clear" w:color="auto" w:fill="auto"/>
            <w:noWrap/>
            <w:vAlign w:val="bottom"/>
            <w:hideMark/>
          </w:tcPr>
          <w:p w14:paraId="608F166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C5AD79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40E815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973</w:t>
            </w:r>
          </w:p>
        </w:tc>
        <w:tc>
          <w:tcPr>
            <w:tcW w:w="1323" w:type="dxa"/>
            <w:shd w:val="clear" w:color="auto" w:fill="auto"/>
            <w:noWrap/>
            <w:vAlign w:val="bottom"/>
            <w:hideMark/>
          </w:tcPr>
          <w:p w14:paraId="6B84E89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615</w:t>
            </w:r>
          </w:p>
        </w:tc>
        <w:tc>
          <w:tcPr>
            <w:tcW w:w="1323" w:type="dxa"/>
            <w:shd w:val="clear" w:color="auto" w:fill="auto"/>
            <w:noWrap/>
            <w:vAlign w:val="bottom"/>
            <w:hideMark/>
          </w:tcPr>
          <w:p w14:paraId="64DC61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4,521</w:t>
            </w:r>
          </w:p>
        </w:tc>
        <w:tc>
          <w:tcPr>
            <w:tcW w:w="1476" w:type="dxa"/>
            <w:shd w:val="clear" w:color="auto" w:fill="auto"/>
            <w:noWrap/>
            <w:vAlign w:val="bottom"/>
            <w:hideMark/>
          </w:tcPr>
          <w:p w14:paraId="75A265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3,109</w:t>
            </w:r>
          </w:p>
        </w:tc>
      </w:tr>
      <w:tr w:rsidR="00A00C97" w:rsidRPr="009E5255" w14:paraId="1F5B7B5E" w14:textId="77777777" w:rsidTr="00622C17">
        <w:trPr>
          <w:trHeight w:val="20"/>
        </w:trPr>
        <w:tc>
          <w:tcPr>
            <w:tcW w:w="1921" w:type="dxa"/>
            <w:shd w:val="clear" w:color="auto" w:fill="auto"/>
            <w:noWrap/>
            <w:vAlign w:val="bottom"/>
            <w:hideMark/>
          </w:tcPr>
          <w:p w14:paraId="1AB8F1CC" w14:textId="4F44915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etuximab </w:t>
            </w:r>
          </w:p>
        </w:tc>
        <w:tc>
          <w:tcPr>
            <w:tcW w:w="1322" w:type="dxa"/>
            <w:shd w:val="clear" w:color="auto" w:fill="auto"/>
            <w:noWrap/>
            <w:vAlign w:val="bottom"/>
            <w:hideMark/>
          </w:tcPr>
          <w:p w14:paraId="4420D3C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7,541</w:t>
            </w:r>
          </w:p>
        </w:tc>
        <w:tc>
          <w:tcPr>
            <w:tcW w:w="1323" w:type="dxa"/>
            <w:shd w:val="clear" w:color="auto" w:fill="auto"/>
            <w:noWrap/>
            <w:vAlign w:val="bottom"/>
            <w:hideMark/>
          </w:tcPr>
          <w:p w14:paraId="3A69941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0,788</w:t>
            </w:r>
          </w:p>
        </w:tc>
        <w:tc>
          <w:tcPr>
            <w:tcW w:w="1323" w:type="dxa"/>
            <w:shd w:val="clear" w:color="auto" w:fill="auto"/>
            <w:noWrap/>
            <w:vAlign w:val="bottom"/>
            <w:hideMark/>
          </w:tcPr>
          <w:p w14:paraId="7F6340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7,846</w:t>
            </w:r>
          </w:p>
        </w:tc>
        <w:tc>
          <w:tcPr>
            <w:tcW w:w="1323" w:type="dxa"/>
            <w:shd w:val="clear" w:color="auto" w:fill="auto"/>
            <w:noWrap/>
            <w:vAlign w:val="bottom"/>
            <w:hideMark/>
          </w:tcPr>
          <w:p w14:paraId="1DBD8B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1,601</w:t>
            </w:r>
          </w:p>
        </w:tc>
        <w:tc>
          <w:tcPr>
            <w:tcW w:w="1323" w:type="dxa"/>
            <w:shd w:val="clear" w:color="auto" w:fill="auto"/>
            <w:noWrap/>
            <w:vAlign w:val="bottom"/>
            <w:hideMark/>
          </w:tcPr>
          <w:p w14:paraId="0BA80B1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93,205</w:t>
            </w:r>
          </w:p>
        </w:tc>
        <w:tc>
          <w:tcPr>
            <w:tcW w:w="1476" w:type="dxa"/>
            <w:shd w:val="clear" w:color="auto" w:fill="auto"/>
            <w:noWrap/>
            <w:vAlign w:val="bottom"/>
            <w:hideMark/>
          </w:tcPr>
          <w:p w14:paraId="48BD40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00,981</w:t>
            </w:r>
          </w:p>
        </w:tc>
      </w:tr>
      <w:tr w:rsidR="00A00C97" w:rsidRPr="009E5255" w14:paraId="25E57328" w14:textId="77777777" w:rsidTr="00622C17">
        <w:trPr>
          <w:trHeight w:val="20"/>
        </w:trPr>
        <w:tc>
          <w:tcPr>
            <w:tcW w:w="1921" w:type="dxa"/>
            <w:shd w:val="clear" w:color="auto" w:fill="auto"/>
            <w:noWrap/>
            <w:vAlign w:val="bottom"/>
            <w:hideMark/>
          </w:tcPr>
          <w:p w14:paraId="13988C7C" w14:textId="1488FF9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isplatin </w:t>
            </w:r>
          </w:p>
        </w:tc>
        <w:tc>
          <w:tcPr>
            <w:tcW w:w="1322" w:type="dxa"/>
            <w:shd w:val="clear" w:color="auto" w:fill="auto"/>
            <w:noWrap/>
            <w:vAlign w:val="bottom"/>
            <w:hideMark/>
          </w:tcPr>
          <w:p w14:paraId="5E52218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1,267</w:t>
            </w:r>
          </w:p>
        </w:tc>
        <w:tc>
          <w:tcPr>
            <w:tcW w:w="1323" w:type="dxa"/>
            <w:shd w:val="clear" w:color="auto" w:fill="auto"/>
            <w:noWrap/>
            <w:vAlign w:val="bottom"/>
            <w:hideMark/>
          </w:tcPr>
          <w:p w14:paraId="0FDCFF8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7,778</w:t>
            </w:r>
          </w:p>
        </w:tc>
        <w:tc>
          <w:tcPr>
            <w:tcW w:w="1323" w:type="dxa"/>
            <w:shd w:val="clear" w:color="auto" w:fill="auto"/>
            <w:noWrap/>
            <w:vAlign w:val="bottom"/>
            <w:hideMark/>
          </w:tcPr>
          <w:p w14:paraId="2C439C7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2,168</w:t>
            </w:r>
          </w:p>
        </w:tc>
        <w:tc>
          <w:tcPr>
            <w:tcW w:w="1323" w:type="dxa"/>
            <w:shd w:val="clear" w:color="auto" w:fill="auto"/>
            <w:noWrap/>
            <w:vAlign w:val="bottom"/>
            <w:hideMark/>
          </w:tcPr>
          <w:p w14:paraId="38D61A1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1,065</w:t>
            </w:r>
          </w:p>
        </w:tc>
        <w:tc>
          <w:tcPr>
            <w:tcW w:w="1323" w:type="dxa"/>
            <w:shd w:val="clear" w:color="auto" w:fill="auto"/>
            <w:noWrap/>
            <w:vAlign w:val="bottom"/>
            <w:hideMark/>
          </w:tcPr>
          <w:p w14:paraId="08B4635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3,773</w:t>
            </w:r>
          </w:p>
        </w:tc>
        <w:tc>
          <w:tcPr>
            <w:tcW w:w="1476" w:type="dxa"/>
            <w:shd w:val="clear" w:color="auto" w:fill="auto"/>
            <w:noWrap/>
            <w:vAlign w:val="bottom"/>
            <w:hideMark/>
          </w:tcPr>
          <w:p w14:paraId="0B53B8C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06,051</w:t>
            </w:r>
          </w:p>
        </w:tc>
      </w:tr>
      <w:tr w:rsidR="00A00C97" w:rsidRPr="009E5255" w14:paraId="7E0E4FC9" w14:textId="77777777" w:rsidTr="00622C17">
        <w:trPr>
          <w:trHeight w:val="20"/>
        </w:trPr>
        <w:tc>
          <w:tcPr>
            <w:tcW w:w="1921" w:type="dxa"/>
            <w:shd w:val="clear" w:color="auto" w:fill="auto"/>
            <w:noWrap/>
            <w:vAlign w:val="bottom"/>
            <w:hideMark/>
          </w:tcPr>
          <w:p w14:paraId="6E7F8179" w14:textId="66C1174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ladribine </w:t>
            </w:r>
          </w:p>
        </w:tc>
        <w:tc>
          <w:tcPr>
            <w:tcW w:w="1322" w:type="dxa"/>
            <w:shd w:val="clear" w:color="auto" w:fill="auto"/>
            <w:noWrap/>
            <w:vAlign w:val="bottom"/>
            <w:hideMark/>
          </w:tcPr>
          <w:p w14:paraId="2C96E4C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0</w:t>
            </w:r>
          </w:p>
        </w:tc>
        <w:tc>
          <w:tcPr>
            <w:tcW w:w="1323" w:type="dxa"/>
            <w:shd w:val="clear" w:color="auto" w:fill="auto"/>
            <w:noWrap/>
            <w:vAlign w:val="bottom"/>
            <w:hideMark/>
          </w:tcPr>
          <w:p w14:paraId="33D3C72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6</w:t>
            </w:r>
          </w:p>
        </w:tc>
        <w:tc>
          <w:tcPr>
            <w:tcW w:w="1323" w:type="dxa"/>
            <w:shd w:val="clear" w:color="auto" w:fill="auto"/>
            <w:noWrap/>
            <w:vAlign w:val="bottom"/>
            <w:hideMark/>
          </w:tcPr>
          <w:p w14:paraId="5E8C6F6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1</w:t>
            </w:r>
          </w:p>
        </w:tc>
        <w:tc>
          <w:tcPr>
            <w:tcW w:w="1323" w:type="dxa"/>
            <w:shd w:val="clear" w:color="auto" w:fill="auto"/>
            <w:noWrap/>
            <w:vAlign w:val="bottom"/>
            <w:hideMark/>
          </w:tcPr>
          <w:p w14:paraId="4C9B61E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4</w:t>
            </w:r>
          </w:p>
        </w:tc>
        <w:tc>
          <w:tcPr>
            <w:tcW w:w="1323" w:type="dxa"/>
            <w:shd w:val="clear" w:color="auto" w:fill="auto"/>
            <w:noWrap/>
            <w:vAlign w:val="bottom"/>
            <w:hideMark/>
          </w:tcPr>
          <w:p w14:paraId="00084C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7</w:t>
            </w:r>
          </w:p>
        </w:tc>
        <w:tc>
          <w:tcPr>
            <w:tcW w:w="1476" w:type="dxa"/>
            <w:shd w:val="clear" w:color="auto" w:fill="auto"/>
            <w:noWrap/>
            <w:vAlign w:val="bottom"/>
            <w:hideMark/>
          </w:tcPr>
          <w:p w14:paraId="596B224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18</w:t>
            </w:r>
          </w:p>
        </w:tc>
      </w:tr>
      <w:tr w:rsidR="00A00C97" w:rsidRPr="009E5255" w14:paraId="1EF55228" w14:textId="77777777" w:rsidTr="00622C17">
        <w:trPr>
          <w:trHeight w:val="20"/>
        </w:trPr>
        <w:tc>
          <w:tcPr>
            <w:tcW w:w="1921" w:type="dxa"/>
            <w:shd w:val="clear" w:color="auto" w:fill="auto"/>
            <w:noWrap/>
            <w:vAlign w:val="bottom"/>
            <w:hideMark/>
          </w:tcPr>
          <w:p w14:paraId="0617CBA2" w14:textId="7777777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clophosphamide </w:t>
            </w:r>
          </w:p>
        </w:tc>
        <w:tc>
          <w:tcPr>
            <w:tcW w:w="1322" w:type="dxa"/>
            <w:shd w:val="clear" w:color="auto" w:fill="auto"/>
            <w:noWrap/>
            <w:vAlign w:val="bottom"/>
            <w:hideMark/>
          </w:tcPr>
          <w:p w14:paraId="59EBB1D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85,792</w:t>
            </w:r>
          </w:p>
        </w:tc>
        <w:tc>
          <w:tcPr>
            <w:tcW w:w="1323" w:type="dxa"/>
            <w:shd w:val="clear" w:color="auto" w:fill="auto"/>
            <w:noWrap/>
            <w:vAlign w:val="bottom"/>
            <w:hideMark/>
          </w:tcPr>
          <w:p w14:paraId="42122A1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15,779</w:t>
            </w:r>
          </w:p>
        </w:tc>
        <w:tc>
          <w:tcPr>
            <w:tcW w:w="1323" w:type="dxa"/>
            <w:shd w:val="clear" w:color="auto" w:fill="auto"/>
            <w:noWrap/>
            <w:vAlign w:val="bottom"/>
            <w:hideMark/>
          </w:tcPr>
          <w:p w14:paraId="4DE6B6C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99,453</w:t>
            </w:r>
          </w:p>
        </w:tc>
        <w:tc>
          <w:tcPr>
            <w:tcW w:w="1323" w:type="dxa"/>
            <w:shd w:val="clear" w:color="auto" w:fill="auto"/>
            <w:noWrap/>
            <w:vAlign w:val="bottom"/>
            <w:hideMark/>
          </w:tcPr>
          <w:p w14:paraId="26FE25F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82,048</w:t>
            </w:r>
          </w:p>
        </w:tc>
        <w:tc>
          <w:tcPr>
            <w:tcW w:w="1323" w:type="dxa"/>
            <w:shd w:val="clear" w:color="auto" w:fill="auto"/>
            <w:noWrap/>
            <w:vAlign w:val="bottom"/>
            <w:hideMark/>
          </w:tcPr>
          <w:p w14:paraId="7F03475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43,036</w:t>
            </w:r>
          </w:p>
        </w:tc>
        <w:tc>
          <w:tcPr>
            <w:tcW w:w="1476" w:type="dxa"/>
            <w:shd w:val="clear" w:color="auto" w:fill="auto"/>
            <w:noWrap/>
            <w:vAlign w:val="bottom"/>
            <w:hideMark/>
          </w:tcPr>
          <w:p w14:paraId="3BD6152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400,000</w:t>
            </w:r>
          </w:p>
        </w:tc>
      </w:tr>
      <w:tr w:rsidR="00A00C97" w:rsidRPr="009E5255" w14:paraId="1ABB85BA" w14:textId="77777777" w:rsidTr="00622C17">
        <w:trPr>
          <w:trHeight w:val="20"/>
        </w:trPr>
        <w:tc>
          <w:tcPr>
            <w:tcW w:w="1921" w:type="dxa"/>
            <w:shd w:val="clear" w:color="auto" w:fill="auto"/>
            <w:noWrap/>
            <w:vAlign w:val="bottom"/>
            <w:hideMark/>
          </w:tcPr>
          <w:p w14:paraId="445D80BA" w14:textId="18A78C3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tarabine </w:t>
            </w:r>
          </w:p>
        </w:tc>
        <w:tc>
          <w:tcPr>
            <w:tcW w:w="1322" w:type="dxa"/>
            <w:shd w:val="clear" w:color="auto" w:fill="auto"/>
            <w:noWrap/>
            <w:vAlign w:val="bottom"/>
            <w:hideMark/>
          </w:tcPr>
          <w:p w14:paraId="522042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81,700</w:t>
            </w:r>
          </w:p>
        </w:tc>
        <w:tc>
          <w:tcPr>
            <w:tcW w:w="1323" w:type="dxa"/>
            <w:shd w:val="clear" w:color="auto" w:fill="auto"/>
            <w:noWrap/>
            <w:vAlign w:val="bottom"/>
            <w:hideMark/>
          </w:tcPr>
          <w:p w14:paraId="3A9A73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36,632</w:t>
            </w:r>
          </w:p>
        </w:tc>
        <w:tc>
          <w:tcPr>
            <w:tcW w:w="1323" w:type="dxa"/>
            <w:shd w:val="clear" w:color="auto" w:fill="auto"/>
            <w:noWrap/>
            <w:vAlign w:val="bottom"/>
            <w:hideMark/>
          </w:tcPr>
          <w:p w14:paraId="524FF46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66,483</w:t>
            </w:r>
          </w:p>
        </w:tc>
        <w:tc>
          <w:tcPr>
            <w:tcW w:w="1323" w:type="dxa"/>
            <w:shd w:val="clear" w:color="auto" w:fill="auto"/>
            <w:noWrap/>
            <w:vAlign w:val="bottom"/>
            <w:hideMark/>
          </w:tcPr>
          <w:p w14:paraId="60605A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46,360</w:t>
            </w:r>
          </w:p>
        </w:tc>
        <w:tc>
          <w:tcPr>
            <w:tcW w:w="1323" w:type="dxa"/>
            <w:shd w:val="clear" w:color="auto" w:fill="auto"/>
            <w:noWrap/>
            <w:vAlign w:val="bottom"/>
            <w:hideMark/>
          </w:tcPr>
          <w:p w14:paraId="6B7FB1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99,460</w:t>
            </w:r>
          </w:p>
        </w:tc>
        <w:tc>
          <w:tcPr>
            <w:tcW w:w="1476" w:type="dxa"/>
            <w:shd w:val="clear" w:color="auto" w:fill="auto"/>
            <w:noWrap/>
            <w:vAlign w:val="bottom"/>
            <w:hideMark/>
          </w:tcPr>
          <w:p w14:paraId="1CDB0E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900,000</w:t>
            </w:r>
          </w:p>
        </w:tc>
      </w:tr>
      <w:tr w:rsidR="00A00C97" w:rsidRPr="009E5255" w14:paraId="13C715CA" w14:textId="77777777" w:rsidTr="00622C17">
        <w:trPr>
          <w:trHeight w:val="20"/>
        </w:trPr>
        <w:tc>
          <w:tcPr>
            <w:tcW w:w="1921" w:type="dxa"/>
            <w:shd w:val="clear" w:color="auto" w:fill="auto"/>
            <w:noWrap/>
            <w:vAlign w:val="bottom"/>
            <w:hideMark/>
          </w:tcPr>
          <w:p w14:paraId="2705FEF2" w14:textId="6EBBBA8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cetaxel </w:t>
            </w:r>
          </w:p>
        </w:tc>
        <w:tc>
          <w:tcPr>
            <w:tcW w:w="1322" w:type="dxa"/>
            <w:shd w:val="clear" w:color="auto" w:fill="auto"/>
            <w:noWrap/>
            <w:vAlign w:val="bottom"/>
            <w:hideMark/>
          </w:tcPr>
          <w:p w14:paraId="2C12639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0,840</w:t>
            </w:r>
          </w:p>
        </w:tc>
        <w:tc>
          <w:tcPr>
            <w:tcW w:w="1323" w:type="dxa"/>
            <w:shd w:val="clear" w:color="auto" w:fill="auto"/>
            <w:noWrap/>
            <w:vAlign w:val="bottom"/>
            <w:hideMark/>
          </w:tcPr>
          <w:p w14:paraId="5883F50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2,909</w:t>
            </w:r>
          </w:p>
        </w:tc>
        <w:tc>
          <w:tcPr>
            <w:tcW w:w="1323" w:type="dxa"/>
            <w:shd w:val="clear" w:color="auto" w:fill="auto"/>
            <w:noWrap/>
            <w:vAlign w:val="bottom"/>
            <w:hideMark/>
          </w:tcPr>
          <w:p w14:paraId="595C88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9,532</w:t>
            </w:r>
          </w:p>
        </w:tc>
        <w:tc>
          <w:tcPr>
            <w:tcW w:w="1323" w:type="dxa"/>
            <w:shd w:val="clear" w:color="auto" w:fill="auto"/>
            <w:noWrap/>
            <w:vAlign w:val="bottom"/>
            <w:hideMark/>
          </w:tcPr>
          <w:p w14:paraId="4DF255F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7,092</w:t>
            </w:r>
          </w:p>
        </w:tc>
        <w:tc>
          <w:tcPr>
            <w:tcW w:w="1323" w:type="dxa"/>
            <w:shd w:val="clear" w:color="auto" w:fill="auto"/>
            <w:noWrap/>
            <w:vAlign w:val="bottom"/>
            <w:hideMark/>
          </w:tcPr>
          <w:p w14:paraId="64D8B78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5,433</w:t>
            </w:r>
          </w:p>
        </w:tc>
        <w:tc>
          <w:tcPr>
            <w:tcW w:w="1476" w:type="dxa"/>
            <w:shd w:val="clear" w:color="auto" w:fill="auto"/>
            <w:noWrap/>
            <w:vAlign w:val="bottom"/>
            <w:hideMark/>
          </w:tcPr>
          <w:p w14:paraId="690584D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45,806</w:t>
            </w:r>
          </w:p>
        </w:tc>
      </w:tr>
      <w:tr w:rsidR="00A00C97" w:rsidRPr="009E5255" w14:paraId="16435C25" w14:textId="77777777" w:rsidTr="00622C17">
        <w:trPr>
          <w:trHeight w:val="20"/>
        </w:trPr>
        <w:tc>
          <w:tcPr>
            <w:tcW w:w="1921" w:type="dxa"/>
            <w:shd w:val="clear" w:color="auto" w:fill="auto"/>
            <w:noWrap/>
            <w:vAlign w:val="bottom"/>
            <w:hideMark/>
          </w:tcPr>
          <w:p w14:paraId="579B9164" w14:textId="32EFB9F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xorubicin </w:t>
            </w:r>
          </w:p>
        </w:tc>
        <w:tc>
          <w:tcPr>
            <w:tcW w:w="1322" w:type="dxa"/>
            <w:shd w:val="clear" w:color="auto" w:fill="auto"/>
            <w:noWrap/>
            <w:vAlign w:val="bottom"/>
            <w:hideMark/>
          </w:tcPr>
          <w:p w14:paraId="06258D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1,730</w:t>
            </w:r>
          </w:p>
        </w:tc>
        <w:tc>
          <w:tcPr>
            <w:tcW w:w="1323" w:type="dxa"/>
            <w:shd w:val="clear" w:color="auto" w:fill="auto"/>
            <w:noWrap/>
            <w:vAlign w:val="bottom"/>
            <w:hideMark/>
          </w:tcPr>
          <w:p w14:paraId="69A708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9,137</w:t>
            </w:r>
          </w:p>
        </w:tc>
        <w:tc>
          <w:tcPr>
            <w:tcW w:w="1323" w:type="dxa"/>
            <w:shd w:val="clear" w:color="auto" w:fill="auto"/>
            <w:noWrap/>
            <w:vAlign w:val="bottom"/>
            <w:hideMark/>
          </w:tcPr>
          <w:p w14:paraId="480FB5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0,795</w:t>
            </w:r>
          </w:p>
        </w:tc>
        <w:tc>
          <w:tcPr>
            <w:tcW w:w="1323" w:type="dxa"/>
            <w:shd w:val="clear" w:color="auto" w:fill="auto"/>
            <w:noWrap/>
            <w:vAlign w:val="bottom"/>
            <w:hideMark/>
          </w:tcPr>
          <w:p w14:paraId="1DC55E9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8,593</w:t>
            </w:r>
          </w:p>
        </w:tc>
        <w:tc>
          <w:tcPr>
            <w:tcW w:w="1323" w:type="dxa"/>
            <w:shd w:val="clear" w:color="auto" w:fill="auto"/>
            <w:noWrap/>
            <w:vAlign w:val="bottom"/>
            <w:hideMark/>
          </w:tcPr>
          <w:p w14:paraId="37CB6D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4,889</w:t>
            </w:r>
          </w:p>
        </w:tc>
        <w:tc>
          <w:tcPr>
            <w:tcW w:w="1476" w:type="dxa"/>
            <w:shd w:val="clear" w:color="auto" w:fill="auto"/>
            <w:noWrap/>
            <w:vAlign w:val="bottom"/>
            <w:hideMark/>
          </w:tcPr>
          <w:p w14:paraId="122AFD4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45,144</w:t>
            </w:r>
          </w:p>
        </w:tc>
      </w:tr>
      <w:tr w:rsidR="00A00C97" w:rsidRPr="009E5255" w14:paraId="3B0F82DC" w14:textId="77777777" w:rsidTr="00622C17">
        <w:trPr>
          <w:trHeight w:val="20"/>
        </w:trPr>
        <w:tc>
          <w:tcPr>
            <w:tcW w:w="1921" w:type="dxa"/>
            <w:shd w:val="clear" w:color="auto" w:fill="auto"/>
            <w:noWrap/>
            <w:vAlign w:val="bottom"/>
            <w:hideMark/>
          </w:tcPr>
          <w:p w14:paraId="3132B8A1" w14:textId="31BEFCF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urvalumab </w:t>
            </w:r>
          </w:p>
        </w:tc>
        <w:tc>
          <w:tcPr>
            <w:tcW w:w="1322" w:type="dxa"/>
            <w:shd w:val="clear" w:color="auto" w:fill="auto"/>
            <w:noWrap/>
            <w:vAlign w:val="bottom"/>
            <w:hideMark/>
          </w:tcPr>
          <w:p w14:paraId="01E1D3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F76F0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0F07F4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550711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A0F10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1,766</w:t>
            </w:r>
          </w:p>
        </w:tc>
        <w:tc>
          <w:tcPr>
            <w:tcW w:w="1476" w:type="dxa"/>
            <w:shd w:val="clear" w:color="auto" w:fill="auto"/>
            <w:noWrap/>
            <w:vAlign w:val="bottom"/>
            <w:hideMark/>
          </w:tcPr>
          <w:p w14:paraId="6F0201E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1,766</w:t>
            </w:r>
          </w:p>
        </w:tc>
      </w:tr>
      <w:tr w:rsidR="00A00C97" w:rsidRPr="009E5255" w14:paraId="75793B11" w14:textId="77777777" w:rsidTr="00622C17">
        <w:trPr>
          <w:trHeight w:val="20"/>
        </w:trPr>
        <w:tc>
          <w:tcPr>
            <w:tcW w:w="1921" w:type="dxa"/>
            <w:shd w:val="clear" w:color="auto" w:fill="auto"/>
            <w:noWrap/>
            <w:vAlign w:val="bottom"/>
            <w:hideMark/>
          </w:tcPr>
          <w:p w14:paraId="5D1C15A6" w14:textId="06FAA82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pirubicin </w:t>
            </w:r>
          </w:p>
        </w:tc>
        <w:tc>
          <w:tcPr>
            <w:tcW w:w="1322" w:type="dxa"/>
            <w:shd w:val="clear" w:color="auto" w:fill="auto"/>
            <w:noWrap/>
            <w:vAlign w:val="bottom"/>
            <w:hideMark/>
          </w:tcPr>
          <w:p w14:paraId="197778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848</w:t>
            </w:r>
          </w:p>
        </w:tc>
        <w:tc>
          <w:tcPr>
            <w:tcW w:w="1323" w:type="dxa"/>
            <w:shd w:val="clear" w:color="auto" w:fill="auto"/>
            <w:noWrap/>
            <w:vAlign w:val="bottom"/>
            <w:hideMark/>
          </w:tcPr>
          <w:p w14:paraId="1754598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667</w:t>
            </w:r>
          </w:p>
        </w:tc>
        <w:tc>
          <w:tcPr>
            <w:tcW w:w="1323" w:type="dxa"/>
            <w:shd w:val="clear" w:color="auto" w:fill="auto"/>
            <w:noWrap/>
            <w:vAlign w:val="bottom"/>
            <w:hideMark/>
          </w:tcPr>
          <w:p w14:paraId="19FC29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384</w:t>
            </w:r>
          </w:p>
        </w:tc>
        <w:tc>
          <w:tcPr>
            <w:tcW w:w="1323" w:type="dxa"/>
            <w:shd w:val="clear" w:color="auto" w:fill="auto"/>
            <w:noWrap/>
            <w:vAlign w:val="bottom"/>
            <w:hideMark/>
          </w:tcPr>
          <w:p w14:paraId="79C46A9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304</w:t>
            </w:r>
          </w:p>
        </w:tc>
        <w:tc>
          <w:tcPr>
            <w:tcW w:w="1323" w:type="dxa"/>
            <w:shd w:val="clear" w:color="auto" w:fill="auto"/>
            <w:noWrap/>
            <w:vAlign w:val="bottom"/>
            <w:hideMark/>
          </w:tcPr>
          <w:p w14:paraId="7F3A8C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943</w:t>
            </w:r>
          </w:p>
        </w:tc>
        <w:tc>
          <w:tcPr>
            <w:tcW w:w="1476" w:type="dxa"/>
            <w:shd w:val="clear" w:color="auto" w:fill="auto"/>
            <w:noWrap/>
            <w:vAlign w:val="bottom"/>
            <w:hideMark/>
          </w:tcPr>
          <w:p w14:paraId="0420B2D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3,146</w:t>
            </w:r>
          </w:p>
        </w:tc>
      </w:tr>
      <w:tr w:rsidR="00A00C97" w:rsidRPr="009E5255" w14:paraId="5B20362F" w14:textId="77777777" w:rsidTr="00622C17">
        <w:trPr>
          <w:trHeight w:val="20"/>
        </w:trPr>
        <w:tc>
          <w:tcPr>
            <w:tcW w:w="1921" w:type="dxa"/>
            <w:shd w:val="clear" w:color="auto" w:fill="auto"/>
            <w:noWrap/>
            <w:vAlign w:val="bottom"/>
            <w:hideMark/>
          </w:tcPr>
          <w:p w14:paraId="46DBE307" w14:textId="5912C58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ribulin </w:t>
            </w:r>
          </w:p>
        </w:tc>
        <w:tc>
          <w:tcPr>
            <w:tcW w:w="1322" w:type="dxa"/>
            <w:shd w:val="clear" w:color="auto" w:fill="auto"/>
            <w:noWrap/>
            <w:vAlign w:val="bottom"/>
            <w:hideMark/>
          </w:tcPr>
          <w:p w14:paraId="7CA1541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8</w:t>
            </w:r>
          </w:p>
        </w:tc>
        <w:tc>
          <w:tcPr>
            <w:tcW w:w="1323" w:type="dxa"/>
            <w:shd w:val="clear" w:color="auto" w:fill="auto"/>
            <w:noWrap/>
            <w:vAlign w:val="bottom"/>
            <w:hideMark/>
          </w:tcPr>
          <w:p w14:paraId="5423DA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1</w:t>
            </w:r>
          </w:p>
        </w:tc>
        <w:tc>
          <w:tcPr>
            <w:tcW w:w="1323" w:type="dxa"/>
            <w:shd w:val="clear" w:color="auto" w:fill="auto"/>
            <w:noWrap/>
            <w:vAlign w:val="bottom"/>
            <w:hideMark/>
          </w:tcPr>
          <w:p w14:paraId="7E7AEE8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0</w:t>
            </w:r>
          </w:p>
        </w:tc>
        <w:tc>
          <w:tcPr>
            <w:tcW w:w="1323" w:type="dxa"/>
            <w:shd w:val="clear" w:color="auto" w:fill="auto"/>
            <w:noWrap/>
            <w:vAlign w:val="bottom"/>
            <w:hideMark/>
          </w:tcPr>
          <w:p w14:paraId="4D1D85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0</w:t>
            </w:r>
          </w:p>
        </w:tc>
        <w:tc>
          <w:tcPr>
            <w:tcW w:w="1323" w:type="dxa"/>
            <w:shd w:val="clear" w:color="auto" w:fill="auto"/>
            <w:noWrap/>
            <w:vAlign w:val="bottom"/>
            <w:hideMark/>
          </w:tcPr>
          <w:p w14:paraId="00887BE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29</w:t>
            </w:r>
          </w:p>
        </w:tc>
        <w:tc>
          <w:tcPr>
            <w:tcW w:w="1476" w:type="dxa"/>
            <w:shd w:val="clear" w:color="auto" w:fill="auto"/>
            <w:noWrap/>
            <w:vAlign w:val="bottom"/>
            <w:hideMark/>
          </w:tcPr>
          <w:p w14:paraId="0F0558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38</w:t>
            </w:r>
          </w:p>
        </w:tc>
      </w:tr>
      <w:tr w:rsidR="00A00C97" w:rsidRPr="009E5255" w14:paraId="0F6EDE08" w14:textId="77777777" w:rsidTr="00622C17">
        <w:trPr>
          <w:trHeight w:val="20"/>
        </w:trPr>
        <w:tc>
          <w:tcPr>
            <w:tcW w:w="1921" w:type="dxa"/>
            <w:shd w:val="clear" w:color="auto" w:fill="auto"/>
            <w:noWrap/>
            <w:vAlign w:val="bottom"/>
            <w:hideMark/>
          </w:tcPr>
          <w:p w14:paraId="7DCB83B2" w14:textId="402FA2B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oside </w:t>
            </w:r>
          </w:p>
        </w:tc>
        <w:tc>
          <w:tcPr>
            <w:tcW w:w="1322" w:type="dxa"/>
            <w:shd w:val="clear" w:color="auto" w:fill="auto"/>
            <w:noWrap/>
            <w:vAlign w:val="bottom"/>
            <w:hideMark/>
          </w:tcPr>
          <w:p w14:paraId="03884B4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0,825</w:t>
            </w:r>
          </w:p>
        </w:tc>
        <w:tc>
          <w:tcPr>
            <w:tcW w:w="1323" w:type="dxa"/>
            <w:shd w:val="clear" w:color="auto" w:fill="auto"/>
            <w:noWrap/>
            <w:vAlign w:val="bottom"/>
            <w:hideMark/>
          </w:tcPr>
          <w:p w14:paraId="1EBD00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4,943</w:t>
            </w:r>
          </w:p>
        </w:tc>
        <w:tc>
          <w:tcPr>
            <w:tcW w:w="1323" w:type="dxa"/>
            <w:shd w:val="clear" w:color="auto" w:fill="auto"/>
            <w:noWrap/>
            <w:vAlign w:val="bottom"/>
            <w:hideMark/>
          </w:tcPr>
          <w:p w14:paraId="53CF6F1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400</w:t>
            </w:r>
          </w:p>
        </w:tc>
        <w:tc>
          <w:tcPr>
            <w:tcW w:w="1323" w:type="dxa"/>
            <w:shd w:val="clear" w:color="auto" w:fill="auto"/>
            <w:noWrap/>
            <w:vAlign w:val="bottom"/>
            <w:hideMark/>
          </w:tcPr>
          <w:p w14:paraId="57E5D6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350</w:t>
            </w:r>
          </w:p>
        </w:tc>
        <w:tc>
          <w:tcPr>
            <w:tcW w:w="1323" w:type="dxa"/>
            <w:shd w:val="clear" w:color="auto" w:fill="auto"/>
            <w:noWrap/>
            <w:vAlign w:val="bottom"/>
            <w:hideMark/>
          </w:tcPr>
          <w:p w14:paraId="276DF2E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700</w:t>
            </w:r>
          </w:p>
        </w:tc>
        <w:tc>
          <w:tcPr>
            <w:tcW w:w="1476" w:type="dxa"/>
            <w:shd w:val="clear" w:color="auto" w:fill="auto"/>
            <w:noWrap/>
            <w:vAlign w:val="bottom"/>
            <w:hideMark/>
          </w:tcPr>
          <w:p w14:paraId="400B60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7,218</w:t>
            </w:r>
          </w:p>
        </w:tc>
      </w:tr>
      <w:tr w:rsidR="00A00C97" w:rsidRPr="009E5255" w14:paraId="2B7F9CFE" w14:textId="77777777" w:rsidTr="00622C17">
        <w:trPr>
          <w:trHeight w:val="20"/>
        </w:trPr>
        <w:tc>
          <w:tcPr>
            <w:tcW w:w="1921" w:type="dxa"/>
            <w:shd w:val="clear" w:color="auto" w:fill="auto"/>
            <w:noWrap/>
            <w:vAlign w:val="bottom"/>
            <w:hideMark/>
          </w:tcPr>
          <w:p w14:paraId="2B48A051" w14:textId="7E81C01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 Phosphate </w:t>
            </w:r>
          </w:p>
        </w:tc>
        <w:tc>
          <w:tcPr>
            <w:tcW w:w="1322" w:type="dxa"/>
            <w:shd w:val="clear" w:color="auto" w:fill="auto"/>
            <w:noWrap/>
            <w:vAlign w:val="bottom"/>
            <w:hideMark/>
          </w:tcPr>
          <w:p w14:paraId="1C3AFAE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6,081</w:t>
            </w:r>
          </w:p>
        </w:tc>
        <w:tc>
          <w:tcPr>
            <w:tcW w:w="1323" w:type="dxa"/>
            <w:shd w:val="clear" w:color="auto" w:fill="auto"/>
            <w:noWrap/>
            <w:vAlign w:val="bottom"/>
            <w:hideMark/>
          </w:tcPr>
          <w:p w14:paraId="1DB726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201</w:t>
            </w:r>
          </w:p>
        </w:tc>
        <w:tc>
          <w:tcPr>
            <w:tcW w:w="1323" w:type="dxa"/>
            <w:shd w:val="clear" w:color="auto" w:fill="auto"/>
            <w:noWrap/>
            <w:vAlign w:val="bottom"/>
            <w:hideMark/>
          </w:tcPr>
          <w:p w14:paraId="1655DF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7,043</w:t>
            </w:r>
          </w:p>
        </w:tc>
        <w:tc>
          <w:tcPr>
            <w:tcW w:w="1323" w:type="dxa"/>
            <w:shd w:val="clear" w:color="auto" w:fill="auto"/>
            <w:noWrap/>
            <w:vAlign w:val="bottom"/>
            <w:hideMark/>
          </w:tcPr>
          <w:p w14:paraId="776A20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6,112</w:t>
            </w:r>
          </w:p>
        </w:tc>
        <w:tc>
          <w:tcPr>
            <w:tcW w:w="1323" w:type="dxa"/>
            <w:shd w:val="clear" w:color="auto" w:fill="auto"/>
            <w:noWrap/>
            <w:vAlign w:val="bottom"/>
            <w:hideMark/>
          </w:tcPr>
          <w:p w14:paraId="3D7B68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4,135</w:t>
            </w:r>
          </w:p>
        </w:tc>
        <w:tc>
          <w:tcPr>
            <w:tcW w:w="1476" w:type="dxa"/>
            <w:shd w:val="clear" w:color="auto" w:fill="auto"/>
            <w:noWrap/>
            <w:vAlign w:val="bottom"/>
            <w:hideMark/>
          </w:tcPr>
          <w:p w14:paraId="427206E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10,572</w:t>
            </w:r>
          </w:p>
        </w:tc>
      </w:tr>
      <w:tr w:rsidR="00A00C97" w:rsidRPr="009E5255" w14:paraId="792AAD15" w14:textId="77777777" w:rsidTr="00622C17">
        <w:trPr>
          <w:trHeight w:val="20"/>
        </w:trPr>
        <w:tc>
          <w:tcPr>
            <w:tcW w:w="1921" w:type="dxa"/>
            <w:shd w:val="clear" w:color="auto" w:fill="auto"/>
            <w:noWrap/>
            <w:vAlign w:val="bottom"/>
            <w:hideMark/>
          </w:tcPr>
          <w:p w14:paraId="59B68447" w14:textId="52B3E18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darabine </w:t>
            </w:r>
          </w:p>
        </w:tc>
        <w:tc>
          <w:tcPr>
            <w:tcW w:w="1322" w:type="dxa"/>
            <w:shd w:val="clear" w:color="auto" w:fill="auto"/>
            <w:noWrap/>
            <w:vAlign w:val="bottom"/>
            <w:hideMark/>
          </w:tcPr>
          <w:p w14:paraId="49FD86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691</w:t>
            </w:r>
          </w:p>
        </w:tc>
        <w:tc>
          <w:tcPr>
            <w:tcW w:w="1323" w:type="dxa"/>
            <w:shd w:val="clear" w:color="auto" w:fill="auto"/>
            <w:noWrap/>
            <w:vAlign w:val="bottom"/>
            <w:hideMark/>
          </w:tcPr>
          <w:p w14:paraId="1E3060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789</w:t>
            </w:r>
          </w:p>
        </w:tc>
        <w:tc>
          <w:tcPr>
            <w:tcW w:w="1323" w:type="dxa"/>
            <w:shd w:val="clear" w:color="auto" w:fill="auto"/>
            <w:noWrap/>
            <w:vAlign w:val="bottom"/>
            <w:hideMark/>
          </w:tcPr>
          <w:p w14:paraId="40F941E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923</w:t>
            </w:r>
          </w:p>
        </w:tc>
        <w:tc>
          <w:tcPr>
            <w:tcW w:w="1323" w:type="dxa"/>
            <w:shd w:val="clear" w:color="auto" w:fill="auto"/>
            <w:noWrap/>
            <w:vAlign w:val="bottom"/>
            <w:hideMark/>
          </w:tcPr>
          <w:p w14:paraId="35624D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636</w:t>
            </w:r>
          </w:p>
        </w:tc>
        <w:tc>
          <w:tcPr>
            <w:tcW w:w="1323" w:type="dxa"/>
            <w:shd w:val="clear" w:color="auto" w:fill="auto"/>
            <w:noWrap/>
            <w:vAlign w:val="bottom"/>
            <w:hideMark/>
          </w:tcPr>
          <w:p w14:paraId="1746061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748</w:t>
            </w:r>
          </w:p>
        </w:tc>
        <w:tc>
          <w:tcPr>
            <w:tcW w:w="1476" w:type="dxa"/>
            <w:shd w:val="clear" w:color="auto" w:fill="auto"/>
            <w:noWrap/>
            <w:vAlign w:val="bottom"/>
            <w:hideMark/>
          </w:tcPr>
          <w:p w14:paraId="74659C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8,787</w:t>
            </w:r>
          </w:p>
        </w:tc>
      </w:tr>
      <w:tr w:rsidR="00A00C97" w:rsidRPr="009E5255" w14:paraId="6970BCC9" w14:textId="77777777" w:rsidTr="00622C17">
        <w:trPr>
          <w:trHeight w:val="20"/>
        </w:trPr>
        <w:tc>
          <w:tcPr>
            <w:tcW w:w="1921" w:type="dxa"/>
            <w:shd w:val="clear" w:color="auto" w:fill="auto"/>
            <w:noWrap/>
            <w:vAlign w:val="bottom"/>
            <w:hideMark/>
          </w:tcPr>
          <w:p w14:paraId="753F00ED" w14:textId="59DF5BC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orouracil </w:t>
            </w:r>
          </w:p>
        </w:tc>
        <w:tc>
          <w:tcPr>
            <w:tcW w:w="1322" w:type="dxa"/>
            <w:shd w:val="clear" w:color="auto" w:fill="auto"/>
            <w:noWrap/>
            <w:vAlign w:val="bottom"/>
            <w:hideMark/>
          </w:tcPr>
          <w:p w14:paraId="0D137F8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800,000</w:t>
            </w:r>
          </w:p>
        </w:tc>
        <w:tc>
          <w:tcPr>
            <w:tcW w:w="1323" w:type="dxa"/>
            <w:shd w:val="clear" w:color="auto" w:fill="auto"/>
            <w:noWrap/>
            <w:vAlign w:val="bottom"/>
            <w:hideMark/>
          </w:tcPr>
          <w:p w14:paraId="400F57F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800,000</w:t>
            </w:r>
          </w:p>
        </w:tc>
        <w:tc>
          <w:tcPr>
            <w:tcW w:w="1323" w:type="dxa"/>
            <w:shd w:val="clear" w:color="auto" w:fill="auto"/>
            <w:noWrap/>
            <w:vAlign w:val="bottom"/>
            <w:hideMark/>
          </w:tcPr>
          <w:p w14:paraId="27AFAD3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800,000</w:t>
            </w:r>
          </w:p>
        </w:tc>
        <w:tc>
          <w:tcPr>
            <w:tcW w:w="1323" w:type="dxa"/>
            <w:shd w:val="clear" w:color="auto" w:fill="auto"/>
            <w:noWrap/>
            <w:vAlign w:val="bottom"/>
            <w:hideMark/>
          </w:tcPr>
          <w:p w14:paraId="1994560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200,000</w:t>
            </w:r>
          </w:p>
        </w:tc>
        <w:tc>
          <w:tcPr>
            <w:tcW w:w="1323" w:type="dxa"/>
            <w:shd w:val="clear" w:color="auto" w:fill="auto"/>
            <w:noWrap/>
            <w:vAlign w:val="bottom"/>
            <w:hideMark/>
          </w:tcPr>
          <w:p w14:paraId="6AB4C5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100,000</w:t>
            </w:r>
          </w:p>
        </w:tc>
        <w:tc>
          <w:tcPr>
            <w:tcW w:w="1476" w:type="dxa"/>
            <w:shd w:val="clear" w:color="auto" w:fill="auto"/>
            <w:noWrap/>
            <w:vAlign w:val="bottom"/>
            <w:hideMark/>
          </w:tcPr>
          <w:p w14:paraId="33FC19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3,000,000</w:t>
            </w:r>
          </w:p>
        </w:tc>
      </w:tr>
      <w:tr w:rsidR="00A00C97" w:rsidRPr="009E5255" w14:paraId="1AB9564E" w14:textId="77777777" w:rsidTr="00622C17">
        <w:trPr>
          <w:trHeight w:val="20"/>
        </w:trPr>
        <w:tc>
          <w:tcPr>
            <w:tcW w:w="1921" w:type="dxa"/>
            <w:shd w:val="clear" w:color="auto" w:fill="auto"/>
            <w:noWrap/>
            <w:vAlign w:val="bottom"/>
            <w:hideMark/>
          </w:tcPr>
          <w:p w14:paraId="25074FCD" w14:textId="68D1689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otemustine </w:t>
            </w:r>
          </w:p>
        </w:tc>
        <w:tc>
          <w:tcPr>
            <w:tcW w:w="1322" w:type="dxa"/>
            <w:shd w:val="clear" w:color="auto" w:fill="auto"/>
            <w:noWrap/>
            <w:vAlign w:val="bottom"/>
            <w:hideMark/>
          </w:tcPr>
          <w:p w14:paraId="248D2AB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40</w:t>
            </w:r>
          </w:p>
        </w:tc>
        <w:tc>
          <w:tcPr>
            <w:tcW w:w="1323" w:type="dxa"/>
            <w:shd w:val="clear" w:color="auto" w:fill="auto"/>
            <w:noWrap/>
            <w:vAlign w:val="bottom"/>
            <w:hideMark/>
          </w:tcPr>
          <w:p w14:paraId="56AC6DA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88</w:t>
            </w:r>
          </w:p>
        </w:tc>
        <w:tc>
          <w:tcPr>
            <w:tcW w:w="1323" w:type="dxa"/>
            <w:shd w:val="clear" w:color="auto" w:fill="auto"/>
            <w:noWrap/>
            <w:vAlign w:val="bottom"/>
            <w:hideMark/>
          </w:tcPr>
          <w:p w14:paraId="2FF7318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0</w:t>
            </w:r>
          </w:p>
        </w:tc>
        <w:tc>
          <w:tcPr>
            <w:tcW w:w="1323" w:type="dxa"/>
            <w:shd w:val="clear" w:color="auto" w:fill="auto"/>
            <w:noWrap/>
            <w:vAlign w:val="bottom"/>
            <w:hideMark/>
          </w:tcPr>
          <w:p w14:paraId="3932DE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F826D0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6</w:t>
            </w:r>
          </w:p>
        </w:tc>
        <w:tc>
          <w:tcPr>
            <w:tcW w:w="1476" w:type="dxa"/>
            <w:shd w:val="clear" w:color="auto" w:fill="auto"/>
            <w:noWrap/>
            <w:vAlign w:val="bottom"/>
            <w:hideMark/>
          </w:tcPr>
          <w:p w14:paraId="799D184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04</w:t>
            </w:r>
          </w:p>
        </w:tc>
      </w:tr>
      <w:tr w:rsidR="00A00C97" w:rsidRPr="009E5255" w14:paraId="7CA5A5F9" w14:textId="77777777" w:rsidTr="00622C17">
        <w:trPr>
          <w:trHeight w:val="20"/>
        </w:trPr>
        <w:tc>
          <w:tcPr>
            <w:tcW w:w="1921" w:type="dxa"/>
            <w:shd w:val="clear" w:color="auto" w:fill="auto"/>
            <w:noWrap/>
            <w:vAlign w:val="bottom"/>
            <w:hideMark/>
          </w:tcPr>
          <w:p w14:paraId="5330A136" w14:textId="44A64DA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Gemcitabine </w:t>
            </w:r>
          </w:p>
        </w:tc>
        <w:tc>
          <w:tcPr>
            <w:tcW w:w="1322" w:type="dxa"/>
            <w:shd w:val="clear" w:color="auto" w:fill="auto"/>
            <w:noWrap/>
            <w:vAlign w:val="bottom"/>
            <w:hideMark/>
          </w:tcPr>
          <w:p w14:paraId="0BA57B4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18,305</w:t>
            </w:r>
          </w:p>
        </w:tc>
        <w:tc>
          <w:tcPr>
            <w:tcW w:w="1323" w:type="dxa"/>
            <w:shd w:val="clear" w:color="auto" w:fill="auto"/>
            <w:noWrap/>
            <w:vAlign w:val="bottom"/>
            <w:hideMark/>
          </w:tcPr>
          <w:p w14:paraId="6676DA0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64,426</w:t>
            </w:r>
          </w:p>
        </w:tc>
        <w:tc>
          <w:tcPr>
            <w:tcW w:w="1323" w:type="dxa"/>
            <w:shd w:val="clear" w:color="auto" w:fill="auto"/>
            <w:noWrap/>
            <w:vAlign w:val="bottom"/>
            <w:hideMark/>
          </w:tcPr>
          <w:p w14:paraId="7898630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99,289</w:t>
            </w:r>
          </w:p>
        </w:tc>
        <w:tc>
          <w:tcPr>
            <w:tcW w:w="1323" w:type="dxa"/>
            <w:shd w:val="clear" w:color="auto" w:fill="auto"/>
            <w:noWrap/>
            <w:vAlign w:val="bottom"/>
            <w:hideMark/>
          </w:tcPr>
          <w:p w14:paraId="091C5E9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39,240</w:t>
            </w:r>
          </w:p>
        </w:tc>
        <w:tc>
          <w:tcPr>
            <w:tcW w:w="1323" w:type="dxa"/>
            <w:shd w:val="clear" w:color="auto" w:fill="auto"/>
            <w:noWrap/>
            <w:vAlign w:val="bottom"/>
            <w:hideMark/>
          </w:tcPr>
          <w:p w14:paraId="20646B6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93,216</w:t>
            </w:r>
          </w:p>
        </w:tc>
        <w:tc>
          <w:tcPr>
            <w:tcW w:w="1476" w:type="dxa"/>
            <w:shd w:val="clear" w:color="auto" w:fill="auto"/>
            <w:noWrap/>
            <w:vAlign w:val="bottom"/>
            <w:hideMark/>
          </w:tcPr>
          <w:p w14:paraId="4778B4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300,000</w:t>
            </w:r>
          </w:p>
        </w:tc>
      </w:tr>
      <w:tr w:rsidR="00A00C97" w:rsidRPr="009E5255" w14:paraId="788ED3CD" w14:textId="77777777" w:rsidTr="00622C17">
        <w:trPr>
          <w:trHeight w:val="20"/>
        </w:trPr>
        <w:tc>
          <w:tcPr>
            <w:tcW w:w="1921" w:type="dxa"/>
            <w:shd w:val="clear" w:color="auto" w:fill="auto"/>
            <w:noWrap/>
            <w:vAlign w:val="bottom"/>
            <w:hideMark/>
          </w:tcPr>
          <w:p w14:paraId="79DD2A0E" w14:textId="3AFD257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darubicin </w:t>
            </w:r>
          </w:p>
        </w:tc>
        <w:tc>
          <w:tcPr>
            <w:tcW w:w="1322" w:type="dxa"/>
            <w:shd w:val="clear" w:color="auto" w:fill="auto"/>
            <w:noWrap/>
            <w:vAlign w:val="bottom"/>
            <w:hideMark/>
          </w:tcPr>
          <w:p w14:paraId="34A34AC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70</w:t>
            </w:r>
          </w:p>
        </w:tc>
        <w:tc>
          <w:tcPr>
            <w:tcW w:w="1323" w:type="dxa"/>
            <w:shd w:val="clear" w:color="auto" w:fill="auto"/>
            <w:noWrap/>
            <w:vAlign w:val="bottom"/>
            <w:hideMark/>
          </w:tcPr>
          <w:p w14:paraId="777994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40</w:t>
            </w:r>
          </w:p>
        </w:tc>
        <w:tc>
          <w:tcPr>
            <w:tcW w:w="1323" w:type="dxa"/>
            <w:shd w:val="clear" w:color="auto" w:fill="auto"/>
            <w:noWrap/>
            <w:vAlign w:val="bottom"/>
            <w:hideMark/>
          </w:tcPr>
          <w:p w14:paraId="0E32BBE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90</w:t>
            </w:r>
          </w:p>
        </w:tc>
        <w:tc>
          <w:tcPr>
            <w:tcW w:w="1323" w:type="dxa"/>
            <w:shd w:val="clear" w:color="auto" w:fill="auto"/>
            <w:noWrap/>
            <w:vAlign w:val="bottom"/>
            <w:hideMark/>
          </w:tcPr>
          <w:p w14:paraId="4B5F51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70</w:t>
            </w:r>
          </w:p>
        </w:tc>
        <w:tc>
          <w:tcPr>
            <w:tcW w:w="1323" w:type="dxa"/>
            <w:shd w:val="clear" w:color="auto" w:fill="auto"/>
            <w:noWrap/>
            <w:vAlign w:val="bottom"/>
            <w:hideMark/>
          </w:tcPr>
          <w:p w14:paraId="22C596E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39</w:t>
            </w:r>
          </w:p>
        </w:tc>
        <w:tc>
          <w:tcPr>
            <w:tcW w:w="1476" w:type="dxa"/>
            <w:shd w:val="clear" w:color="auto" w:fill="auto"/>
            <w:noWrap/>
            <w:vAlign w:val="bottom"/>
            <w:hideMark/>
          </w:tcPr>
          <w:p w14:paraId="1139FC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809</w:t>
            </w:r>
          </w:p>
        </w:tc>
      </w:tr>
      <w:tr w:rsidR="00A00C97" w:rsidRPr="009E5255" w14:paraId="47327C61" w14:textId="77777777" w:rsidTr="00622C17">
        <w:trPr>
          <w:trHeight w:val="20"/>
        </w:trPr>
        <w:tc>
          <w:tcPr>
            <w:tcW w:w="1921" w:type="dxa"/>
            <w:shd w:val="clear" w:color="auto" w:fill="auto"/>
            <w:noWrap/>
            <w:vAlign w:val="bottom"/>
            <w:hideMark/>
          </w:tcPr>
          <w:p w14:paraId="1A60544A" w14:textId="1C92B8A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fosfamide </w:t>
            </w:r>
          </w:p>
        </w:tc>
        <w:tc>
          <w:tcPr>
            <w:tcW w:w="1322" w:type="dxa"/>
            <w:shd w:val="clear" w:color="auto" w:fill="auto"/>
            <w:noWrap/>
            <w:vAlign w:val="bottom"/>
            <w:hideMark/>
          </w:tcPr>
          <w:p w14:paraId="7C8E55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04,236</w:t>
            </w:r>
          </w:p>
        </w:tc>
        <w:tc>
          <w:tcPr>
            <w:tcW w:w="1323" w:type="dxa"/>
            <w:shd w:val="clear" w:color="auto" w:fill="auto"/>
            <w:noWrap/>
            <w:vAlign w:val="bottom"/>
            <w:hideMark/>
          </w:tcPr>
          <w:p w14:paraId="7B6965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80,650</w:t>
            </w:r>
          </w:p>
        </w:tc>
        <w:tc>
          <w:tcPr>
            <w:tcW w:w="1323" w:type="dxa"/>
            <w:shd w:val="clear" w:color="auto" w:fill="auto"/>
            <w:noWrap/>
            <w:vAlign w:val="bottom"/>
            <w:hideMark/>
          </w:tcPr>
          <w:p w14:paraId="155C0D3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55,100</w:t>
            </w:r>
          </w:p>
        </w:tc>
        <w:tc>
          <w:tcPr>
            <w:tcW w:w="1323" w:type="dxa"/>
            <w:shd w:val="clear" w:color="auto" w:fill="auto"/>
            <w:noWrap/>
            <w:vAlign w:val="bottom"/>
            <w:hideMark/>
          </w:tcPr>
          <w:p w14:paraId="077335D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70,600</w:t>
            </w:r>
          </w:p>
        </w:tc>
        <w:tc>
          <w:tcPr>
            <w:tcW w:w="1323" w:type="dxa"/>
            <w:shd w:val="clear" w:color="auto" w:fill="auto"/>
            <w:noWrap/>
            <w:vAlign w:val="bottom"/>
            <w:hideMark/>
          </w:tcPr>
          <w:p w14:paraId="69E6656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64,700</w:t>
            </w:r>
          </w:p>
        </w:tc>
        <w:tc>
          <w:tcPr>
            <w:tcW w:w="1476" w:type="dxa"/>
            <w:shd w:val="clear" w:color="auto" w:fill="auto"/>
            <w:noWrap/>
            <w:vAlign w:val="bottom"/>
            <w:hideMark/>
          </w:tcPr>
          <w:p w14:paraId="46CD25D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75,286</w:t>
            </w:r>
          </w:p>
        </w:tc>
      </w:tr>
      <w:tr w:rsidR="00A00C97" w:rsidRPr="009E5255" w14:paraId="2FA11968" w14:textId="77777777" w:rsidTr="00622C17">
        <w:trPr>
          <w:trHeight w:val="20"/>
        </w:trPr>
        <w:tc>
          <w:tcPr>
            <w:tcW w:w="1921" w:type="dxa"/>
            <w:shd w:val="clear" w:color="auto" w:fill="auto"/>
            <w:noWrap/>
            <w:vAlign w:val="bottom"/>
            <w:hideMark/>
          </w:tcPr>
          <w:p w14:paraId="76DA810F" w14:textId="43C356A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not. Ozogamicin </w:t>
            </w:r>
          </w:p>
        </w:tc>
        <w:tc>
          <w:tcPr>
            <w:tcW w:w="1322" w:type="dxa"/>
            <w:shd w:val="clear" w:color="auto" w:fill="auto"/>
            <w:noWrap/>
            <w:vAlign w:val="bottom"/>
            <w:hideMark/>
          </w:tcPr>
          <w:p w14:paraId="379604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146CD7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445F76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B30C6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w:t>
            </w:r>
          </w:p>
        </w:tc>
        <w:tc>
          <w:tcPr>
            <w:tcW w:w="1323" w:type="dxa"/>
            <w:shd w:val="clear" w:color="auto" w:fill="auto"/>
            <w:noWrap/>
            <w:vAlign w:val="bottom"/>
            <w:hideMark/>
          </w:tcPr>
          <w:p w14:paraId="4936D47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w:t>
            </w:r>
          </w:p>
        </w:tc>
        <w:tc>
          <w:tcPr>
            <w:tcW w:w="1476" w:type="dxa"/>
            <w:shd w:val="clear" w:color="auto" w:fill="auto"/>
            <w:noWrap/>
            <w:vAlign w:val="bottom"/>
            <w:hideMark/>
          </w:tcPr>
          <w:p w14:paraId="5781F5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w:t>
            </w:r>
          </w:p>
        </w:tc>
      </w:tr>
      <w:tr w:rsidR="00A00C97" w:rsidRPr="009E5255" w14:paraId="2F9A56E7" w14:textId="77777777" w:rsidTr="00622C17">
        <w:trPr>
          <w:trHeight w:val="20"/>
        </w:trPr>
        <w:tc>
          <w:tcPr>
            <w:tcW w:w="1921" w:type="dxa"/>
            <w:shd w:val="clear" w:color="auto" w:fill="auto"/>
            <w:noWrap/>
            <w:vAlign w:val="bottom"/>
            <w:hideMark/>
          </w:tcPr>
          <w:p w14:paraId="52586FCA" w14:textId="37E133E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pilimumab </w:t>
            </w:r>
          </w:p>
        </w:tc>
        <w:tc>
          <w:tcPr>
            <w:tcW w:w="1322" w:type="dxa"/>
            <w:shd w:val="clear" w:color="auto" w:fill="auto"/>
            <w:noWrap/>
            <w:vAlign w:val="bottom"/>
            <w:hideMark/>
          </w:tcPr>
          <w:p w14:paraId="25C57D6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55</w:t>
            </w:r>
          </w:p>
        </w:tc>
        <w:tc>
          <w:tcPr>
            <w:tcW w:w="1323" w:type="dxa"/>
            <w:shd w:val="clear" w:color="auto" w:fill="auto"/>
            <w:noWrap/>
            <w:vAlign w:val="bottom"/>
            <w:hideMark/>
          </w:tcPr>
          <w:p w14:paraId="2468131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218</w:t>
            </w:r>
          </w:p>
        </w:tc>
        <w:tc>
          <w:tcPr>
            <w:tcW w:w="1323" w:type="dxa"/>
            <w:shd w:val="clear" w:color="auto" w:fill="auto"/>
            <w:noWrap/>
            <w:vAlign w:val="bottom"/>
            <w:hideMark/>
          </w:tcPr>
          <w:p w14:paraId="47B1F2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376</w:t>
            </w:r>
          </w:p>
        </w:tc>
        <w:tc>
          <w:tcPr>
            <w:tcW w:w="1323" w:type="dxa"/>
            <w:shd w:val="clear" w:color="auto" w:fill="auto"/>
            <w:noWrap/>
            <w:vAlign w:val="bottom"/>
            <w:hideMark/>
          </w:tcPr>
          <w:p w14:paraId="10AAACE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195</w:t>
            </w:r>
          </w:p>
        </w:tc>
        <w:tc>
          <w:tcPr>
            <w:tcW w:w="1323" w:type="dxa"/>
            <w:shd w:val="clear" w:color="auto" w:fill="auto"/>
            <w:noWrap/>
            <w:vAlign w:val="bottom"/>
            <w:hideMark/>
          </w:tcPr>
          <w:p w14:paraId="7EB8D8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502</w:t>
            </w:r>
          </w:p>
        </w:tc>
        <w:tc>
          <w:tcPr>
            <w:tcW w:w="1476" w:type="dxa"/>
            <w:shd w:val="clear" w:color="auto" w:fill="auto"/>
            <w:noWrap/>
            <w:vAlign w:val="bottom"/>
            <w:hideMark/>
          </w:tcPr>
          <w:p w14:paraId="144B80D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3,046</w:t>
            </w:r>
          </w:p>
        </w:tc>
      </w:tr>
      <w:tr w:rsidR="00A00C97" w:rsidRPr="009E5255" w14:paraId="52630FAF" w14:textId="77777777" w:rsidTr="00622C17">
        <w:trPr>
          <w:trHeight w:val="20"/>
        </w:trPr>
        <w:tc>
          <w:tcPr>
            <w:tcW w:w="1921" w:type="dxa"/>
            <w:shd w:val="clear" w:color="auto" w:fill="auto"/>
            <w:noWrap/>
            <w:vAlign w:val="bottom"/>
            <w:hideMark/>
          </w:tcPr>
          <w:p w14:paraId="4F04A87E" w14:textId="5590942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rinotecan </w:t>
            </w:r>
          </w:p>
        </w:tc>
        <w:tc>
          <w:tcPr>
            <w:tcW w:w="1322" w:type="dxa"/>
            <w:shd w:val="clear" w:color="auto" w:fill="auto"/>
            <w:noWrap/>
            <w:vAlign w:val="bottom"/>
            <w:hideMark/>
          </w:tcPr>
          <w:p w14:paraId="00C0DC0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3,464</w:t>
            </w:r>
          </w:p>
        </w:tc>
        <w:tc>
          <w:tcPr>
            <w:tcW w:w="1323" w:type="dxa"/>
            <w:shd w:val="clear" w:color="auto" w:fill="auto"/>
            <w:noWrap/>
            <w:vAlign w:val="bottom"/>
            <w:hideMark/>
          </w:tcPr>
          <w:p w14:paraId="01C6458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0,777</w:t>
            </w:r>
          </w:p>
        </w:tc>
        <w:tc>
          <w:tcPr>
            <w:tcW w:w="1323" w:type="dxa"/>
            <w:shd w:val="clear" w:color="auto" w:fill="auto"/>
            <w:noWrap/>
            <w:vAlign w:val="bottom"/>
            <w:hideMark/>
          </w:tcPr>
          <w:p w14:paraId="2E66E48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5,320</w:t>
            </w:r>
          </w:p>
        </w:tc>
        <w:tc>
          <w:tcPr>
            <w:tcW w:w="1323" w:type="dxa"/>
            <w:shd w:val="clear" w:color="auto" w:fill="auto"/>
            <w:noWrap/>
            <w:vAlign w:val="bottom"/>
            <w:hideMark/>
          </w:tcPr>
          <w:p w14:paraId="3C58E34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64,912</w:t>
            </w:r>
          </w:p>
        </w:tc>
        <w:tc>
          <w:tcPr>
            <w:tcW w:w="1323" w:type="dxa"/>
            <w:shd w:val="clear" w:color="auto" w:fill="auto"/>
            <w:noWrap/>
            <w:vAlign w:val="bottom"/>
            <w:hideMark/>
          </w:tcPr>
          <w:p w14:paraId="391394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29,568</w:t>
            </w:r>
          </w:p>
        </w:tc>
        <w:tc>
          <w:tcPr>
            <w:tcW w:w="1476" w:type="dxa"/>
            <w:shd w:val="clear" w:color="auto" w:fill="auto"/>
            <w:noWrap/>
            <w:vAlign w:val="bottom"/>
            <w:hideMark/>
          </w:tcPr>
          <w:p w14:paraId="3F2D92B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44,041</w:t>
            </w:r>
          </w:p>
        </w:tc>
      </w:tr>
      <w:tr w:rsidR="00A00C97" w:rsidRPr="009E5255" w14:paraId="1AF30FA7" w14:textId="77777777" w:rsidTr="00622C17">
        <w:trPr>
          <w:trHeight w:val="20"/>
        </w:trPr>
        <w:tc>
          <w:tcPr>
            <w:tcW w:w="1921" w:type="dxa"/>
            <w:shd w:val="clear" w:color="auto" w:fill="auto"/>
            <w:noWrap/>
            <w:vAlign w:val="bottom"/>
            <w:hideMark/>
          </w:tcPr>
          <w:p w14:paraId="3D5DA12A" w14:textId="268FC22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Methotrexate </w:t>
            </w:r>
          </w:p>
        </w:tc>
        <w:tc>
          <w:tcPr>
            <w:tcW w:w="1322" w:type="dxa"/>
            <w:shd w:val="clear" w:color="auto" w:fill="auto"/>
            <w:noWrap/>
            <w:vAlign w:val="bottom"/>
            <w:hideMark/>
          </w:tcPr>
          <w:p w14:paraId="4BFC94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00,653</w:t>
            </w:r>
          </w:p>
        </w:tc>
        <w:tc>
          <w:tcPr>
            <w:tcW w:w="1323" w:type="dxa"/>
            <w:shd w:val="clear" w:color="auto" w:fill="auto"/>
            <w:noWrap/>
            <w:vAlign w:val="bottom"/>
            <w:hideMark/>
          </w:tcPr>
          <w:p w14:paraId="33C7031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96,267</w:t>
            </w:r>
          </w:p>
        </w:tc>
        <w:tc>
          <w:tcPr>
            <w:tcW w:w="1323" w:type="dxa"/>
            <w:shd w:val="clear" w:color="auto" w:fill="auto"/>
            <w:noWrap/>
            <w:vAlign w:val="bottom"/>
            <w:hideMark/>
          </w:tcPr>
          <w:p w14:paraId="74CD840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94,343</w:t>
            </w:r>
          </w:p>
        </w:tc>
        <w:tc>
          <w:tcPr>
            <w:tcW w:w="1323" w:type="dxa"/>
            <w:shd w:val="clear" w:color="auto" w:fill="auto"/>
            <w:noWrap/>
            <w:vAlign w:val="bottom"/>
            <w:hideMark/>
          </w:tcPr>
          <w:p w14:paraId="0B5007F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97,392</w:t>
            </w:r>
          </w:p>
        </w:tc>
        <w:tc>
          <w:tcPr>
            <w:tcW w:w="1323" w:type="dxa"/>
            <w:shd w:val="clear" w:color="auto" w:fill="auto"/>
            <w:noWrap/>
            <w:vAlign w:val="bottom"/>
            <w:hideMark/>
          </w:tcPr>
          <w:p w14:paraId="184E8A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58,069</w:t>
            </w:r>
          </w:p>
        </w:tc>
        <w:tc>
          <w:tcPr>
            <w:tcW w:w="1476" w:type="dxa"/>
            <w:shd w:val="clear" w:color="auto" w:fill="auto"/>
            <w:noWrap/>
            <w:vAlign w:val="bottom"/>
            <w:hideMark/>
          </w:tcPr>
          <w:p w14:paraId="182D3F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200,000</w:t>
            </w:r>
          </w:p>
        </w:tc>
      </w:tr>
      <w:tr w:rsidR="00A00C97" w:rsidRPr="009E5255" w14:paraId="529B926D" w14:textId="77777777" w:rsidTr="00622C17">
        <w:trPr>
          <w:trHeight w:val="20"/>
        </w:trPr>
        <w:tc>
          <w:tcPr>
            <w:tcW w:w="1921" w:type="dxa"/>
            <w:shd w:val="clear" w:color="auto" w:fill="auto"/>
            <w:noWrap/>
            <w:vAlign w:val="bottom"/>
            <w:hideMark/>
          </w:tcPr>
          <w:p w14:paraId="79AC32E9" w14:textId="741932C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Nivolumab </w:t>
            </w:r>
          </w:p>
        </w:tc>
        <w:tc>
          <w:tcPr>
            <w:tcW w:w="1322" w:type="dxa"/>
            <w:shd w:val="clear" w:color="auto" w:fill="auto"/>
            <w:noWrap/>
            <w:vAlign w:val="bottom"/>
            <w:hideMark/>
          </w:tcPr>
          <w:p w14:paraId="5E2A0C2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20</w:t>
            </w:r>
          </w:p>
        </w:tc>
        <w:tc>
          <w:tcPr>
            <w:tcW w:w="1323" w:type="dxa"/>
            <w:shd w:val="clear" w:color="auto" w:fill="auto"/>
            <w:noWrap/>
            <w:vAlign w:val="bottom"/>
            <w:hideMark/>
          </w:tcPr>
          <w:p w14:paraId="0E2129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8,078</w:t>
            </w:r>
          </w:p>
        </w:tc>
        <w:tc>
          <w:tcPr>
            <w:tcW w:w="1323" w:type="dxa"/>
            <w:shd w:val="clear" w:color="auto" w:fill="auto"/>
            <w:noWrap/>
            <w:vAlign w:val="bottom"/>
            <w:hideMark/>
          </w:tcPr>
          <w:p w14:paraId="294504C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91,872</w:t>
            </w:r>
          </w:p>
        </w:tc>
        <w:tc>
          <w:tcPr>
            <w:tcW w:w="1323" w:type="dxa"/>
            <w:shd w:val="clear" w:color="auto" w:fill="auto"/>
            <w:noWrap/>
            <w:vAlign w:val="bottom"/>
            <w:hideMark/>
          </w:tcPr>
          <w:p w14:paraId="57D63E3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34,509</w:t>
            </w:r>
          </w:p>
        </w:tc>
        <w:tc>
          <w:tcPr>
            <w:tcW w:w="1323" w:type="dxa"/>
            <w:shd w:val="clear" w:color="auto" w:fill="auto"/>
            <w:noWrap/>
            <w:vAlign w:val="bottom"/>
            <w:hideMark/>
          </w:tcPr>
          <w:p w14:paraId="511D5C4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27,207</w:t>
            </w:r>
          </w:p>
        </w:tc>
        <w:tc>
          <w:tcPr>
            <w:tcW w:w="1476" w:type="dxa"/>
            <w:shd w:val="clear" w:color="auto" w:fill="auto"/>
            <w:noWrap/>
            <w:vAlign w:val="bottom"/>
            <w:hideMark/>
          </w:tcPr>
          <w:p w14:paraId="6E69241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56,886</w:t>
            </w:r>
          </w:p>
        </w:tc>
      </w:tr>
      <w:tr w:rsidR="00A00C97" w:rsidRPr="009E5255" w14:paraId="318654F6" w14:textId="77777777" w:rsidTr="00622C17">
        <w:trPr>
          <w:trHeight w:val="20"/>
        </w:trPr>
        <w:tc>
          <w:tcPr>
            <w:tcW w:w="1921" w:type="dxa"/>
            <w:shd w:val="clear" w:color="auto" w:fill="auto"/>
            <w:noWrap/>
            <w:vAlign w:val="bottom"/>
            <w:hideMark/>
          </w:tcPr>
          <w:p w14:paraId="354D3F6F" w14:textId="05BDF4D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binutuzumab </w:t>
            </w:r>
          </w:p>
        </w:tc>
        <w:tc>
          <w:tcPr>
            <w:tcW w:w="1322" w:type="dxa"/>
            <w:shd w:val="clear" w:color="auto" w:fill="auto"/>
            <w:noWrap/>
            <w:vAlign w:val="bottom"/>
            <w:hideMark/>
          </w:tcPr>
          <w:p w14:paraId="6F8745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4,000</w:t>
            </w:r>
          </w:p>
        </w:tc>
        <w:tc>
          <w:tcPr>
            <w:tcW w:w="1323" w:type="dxa"/>
            <w:shd w:val="clear" w:color="auto" w:fill="auto"/>
            <w:noWrap/>
            <w:vAlign w:val="bottom"/>
            <w:hideMark/>
          </w:tcPr>
          <w:p w14:paraId="336F6D1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8,000</w:t>
            </w:r>
          </w:p>
        </w:tc>
        <w:tc>
          <w:tcPr>
            <w:tcW w:w="1323" w:type="dxa"/>
            <w:shd w:val="clear" w:color="auto" w:fill="auto"/>
            <w:noWrap/>
            <w:vAlign w:val="bottom"/>
            <w:hideMark/>
          </w:tcPr>
          <w:p w14:paraId="54B7EB1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1,000</w:t>
            </w:r>
          </w:p>
        </w:tc>
        <w:tc>
          <w:tcPr>
            <w:tcW w:w="1323" w:type="dxa"/>
            <w:shd w:val="clear" w:color="auto" w:fill="auto"/>
            <w:noWrap/>
            <w:vAlign w:val="bottom"/>
            <w:hideMark/>
          </w:tcPr>
          <w:p w14:paraId="2EC2708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4,000</w:t>
            </w:r>
          </w:p>
        </w:tc>
        <w:tc>
          <w:tcPr>
            <w:tcW w:w="1323" w:type="dxa"/>
            <w:shd w:val="clear" w:color="auto" w:fill="auto"/>
            <w:noWrap/>
            <w:vAlign w:val="bottom"/>
            <w:hideMark/>
          </w:tcPr>
          <w:p w14:paraId="7463B41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51,000</w:t>
            </w:r>
          </w:p>
        </w:tc>
        <w:tc>
          <w:tcPr>
            <w:tcW w:w="1476" w:type="dxa"/>
            <w:shd w:val="clear" w:color="auto" w:fill="auto"/>
            <w:noWrap/>
            <w:vAlign w:val="bottom"/>
            <w:hideMark/>
          </w:tcPr>
          <w:p w14:paraId="300100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18,000</w:t>
            </w:r>
          </w:p>
        </w:tc>
      </w:tr>
      <w:tr w:rsidR="00A00C97" w:rsidRPr="009E5255" w14:paraId="256D7BC1" w14:textId="77777777" w:rsidTr="00622C17">
        <w:trPr>
          <w:trHeight w:val="20"/>
        </w:trPr>
        <w:tc>
          <w:tcPr>
            <w:tcW w:w="1921" w:type="dxa"/>
            <w:shd w:val="clear" w:color="auto" w:fill="auto"/>
            <w:noWrap/>
            <w:vAlign w:val="bottom"/>
            <w:hideMark/>
          </w:tcPr>
          <w:p w14:paraId="09763657" w14:textId="6367331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xaliplatin </w:t>
            </w:r>
          </w:p>
        </w:tc>
        <w:tc>
          <w:tcPr>
            <w:tcW w:w="1322" w:type="dxa"/>
            <w:shd w:val="clear" w:color="auto" w:fill="auto"/>
            <w:noWrap/>
            <w:vAlign w:val="bottom"/>
            <w:hideMark/>
          </w:tcPr>
          <w:p w14:paraId="170F5A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8,199</w:t>
            </w:r>
          </w:p>
        </w:tc>
        <w:tc>
          <w:tcPr>
            <w:tcW w:w="1323" w:type="dxa"/>
            <w:shd w:val="clear" w:color="auto" w:fill="auto"/>
            <w:noWrap/>
            <w:vAlign w:val="bottom"/>
            <w:hideMark/>
          </w:tcPr>
          <w:p w14:paraId="430947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5,073</w:t>
            </w:r>
          </w:p>
        </w:tc>
        <w:tc>
          <w:tcPr>
            <w:tcW w:w="1323" w:type="dxa"/>
            <w:shd w:val="clear" w:color="auto" w:fill="auto"/>
            <w:noWrap/>
            <w:vAlign w:val="bottom"/>
            <w:hideMark/>
          </w:tcPr>
          <w:p w14:paraId="560C6E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6,181</w:t>
            </w:r>
          </w:p>
        </w:tc>
        <w:tc>
          <w:tcPr>
            <w:tcW w:w="1323" w:type="dxa"/>
            <w:shd w:val="clear" w:color="auto" w:fill="auto"/>
            <w:noWrap/>
            <w:vAlign w:val="bottom"/>
            <w:hideMark/>
          </w:tcPr>
          <w:p w14:paraId="35F648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8,021</w:t>
            </w:r>
          </w:p>
        </w:tc>
        <w:tc>
          <w:tcPr>
            <w:tcW w:w="1323" w:type="dxa"/>
            <w:shd w:val="clear" w:color="auto" w:fill="auto"/>
            <w:noWrap/>
            <w:vAlign w:val="bottom"/>
            <w:hideMark/>
          </w:tcPr>
          <w:p w14:paraId="445AB42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5,709</w:t>
            </w:r>
          </w:p>
        </w:tc>
        <w:tc>
          <w:tcPr>
            <w:tcW w:w="1476" w:type="dxa"/>
            <w:shd w:val="clear" w:color="auto" w:fill="auto"/>
            <w:noWrap/>
            <w:vAlign w:val="bottom"/>
            <w:hideMark/>
          </w:tcPr>
          <w:p w14:paraId="66BE16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03,183</w:t>
            </w:r>
          </w:p>
        </w:tc>
      </w:tr>
      <w:tr w:rsidR="00A00C97" w:rsidRPr="009E5255" w14:paraId="058E05D5" w14:textId="77777777" w:rsidTr="00622C17">
        <w:trPr>
          <w:trHeight w:val="20"/>
        </w:trPr>
        <w:tc>
          <w:tcPr>
            <w:tcW w:w="1921" w:type="dxa"/>
            <w:shd w:val="clear" w:color="auto" w:fill="auto"/>
            <w:noWrap/>
            <w:vAlign w:val="bottom"/>
            <w:hideMark/>
          </w:tcPr>
          <w:p w14:paraId="74315FE5" w14:textId="091F3E9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clitaxel </w:t>
            </w:r>
          </w:p>
        </w:tc>
        <w:tc>
          <w:tcPr>
            <w:tcW w:w="1322" w:type="dxa"/>
            <w:shd w:val="clear" w:color="auto" w:fill="auto"/>
            <w:noWrap/>
            <w:vAlign w:val="bottom"/>
            <w:hideMark/>
          </w:tcPr>
          <w:p w14:paraId="2538CA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95,386</w:t>
            </w:r>
          </w:p>
        </w:tc>
        <w:tc>
          <w:tcPr>
            <w:tcW w:w="1323" w:type="dxa"/>
            <w:shd w:val="clear" w:color="auto" w:fill="auto"/>
            <w:noWrap/>
            <w:vAlign w:val="bottom"/>
            <w:hideMark/>
          </w:tcPr>
          <w:p w14:paraId="0EC349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14,823</w:t>
            </w:r>
          </w:p>
        </w:tc>
        <w:tc>
          <w:tcPr>
            <w:tcW w:w="1323" w:type="dxa"/>
            <w:shd w:val="clear" w:color="auto" w:fill="auto"/>
            <w:noWrap/>
            <w:vAlign w:val="bottom"/>
            <w:hideMark/>
          </w:tcPr>
          <w:p w14:paraId="74DDFB4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15,871</w:t>
            </w:r>
          </w:p>
        </w:tc>
        <w:tc>
          <w:tcPr>
            <w:tcW w:w="1323" w:type="dxa"/>
            <w:shd w:val="clear" w:color="auto" w:fill="auto"/>
            <w:noWrap/>
            <w:vAlign w:val="bottom"/>
            <w:hideMark/>
          </w:tcPr>
          <w:p w14:paraId="02FCF91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79,719</w:t>
            </w:r>
          </w:p>
        </w:tc>
        <w:tc>
          <w:tcPr>
            <w:tcW w:w="1323" w:type="dxa"/>
            <w:shd w:val="clear" w:color="auto" w:fill="auto"/>
            <w:noWrap/>
            <w:vAlign w:val="bottom"/>
            <w:hideMark/>
          </w:tcPr>
          <w:p w14:paraId="3DED4A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89,908</w:t>
            </w:r>
          </w:p>
        </w:tc>
        <w:tc>
          <w:tcPr>
            <w:tcW w:w="1476" w:type="dxa"/>
            <w:shd w:val="clear" w:color="auto" w:fill="auto"/>
            <w:noWrap/>
            <w:vAlign w:val="bottom"/>
            <w:hideMark/>
          </w:tcPr>
          <w:p w14:paraId="534E7F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95,707</w:t>
            </w:r>
          </w:p>
        </w:tc>
      </w:tr>
      <w:tr w:rsidR="00A00C97" w:rsidRPr="009E5255" w14:paraId="30AD8588" w14:textId="77777777" w:rsidTr="00622C17">
        <w:trPr>
          <w:trHeight w:val="20"/>
        </w:trPr>
        <w:tc>
          <w:tcPr>
            <w:tcW w:w="1921" w:type="dxa"/>
            <w:shd w:val="clear" w:color="auto" w:fill="auto"/>
            <w:noWrap/>
            <w:vAlign w:val="bottom"/>
            <w:hideMark/>
          </w:tcPr>
          <w:p w14:paraId="34827D58" w14:textId="0EB1D74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nitumumab </w:t>
            </w:r>
          </w:p>
        </w:tc>
        <w:tc>
          <w:tcPr>
            <w:tcW w:w="1322" w:type="dxa"/>
            <w:shd w:val="clear" w:color="auto" w:fill="auto"/>
            <w:noWrap/>
            <w:vAlign w:val="bottom"/>
            <w:hideMark/>
          </w:tcPr>
          <w:p w14:paraId="0D0F5E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2,971</w:t>
            </w:r>
          </w:p>
        </w:tc>
        <w:tc>
          <w:tcPr>
            <w:tcW w:w="1323" w:type="dxa"/>
            <w:shd w:val="clear" w:color="auto" w:fill="auto"/>
            <w:noWrap/>
            <w:vAlign w:val="bottom"/>
            <w:hideMark/>
          </w:tcPr>
          <w:p w14:paraId="21BA83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1,979</w:t>
            </w:r>
          </w:p>
        </w:tc>
        <w:tc>
          <w:tcPr>
            <w:tcW w:w="1323" w:type="dxa"/>
            <w:shd w:val="clear" w:color="auto" w:fill="auto"/>
            <w:noWrap/>
            <w:vAlign w:val="bottom"/>
            <w:hideMark/>
          </w:tcPr>
          <w:p w14:paraId="0B45E7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5,504</w:t>
            </w:r>
          </w:p>
        </w:tc>
        <w:tc>
          <w:tcPr>
            <w:tcW w:w="1323" w:type="dxa"/>
            <w:shd w:val="clear" w:color="auto" w:fill="auto"/>
            <w:noWrap/>
            <w:vAlign w:val="bottom"/>
            <w:hideMark/>
          </w:tcPr>
          <w:p w14:paraId="13CA2B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9,702</w:t>
            </w:r>
          </w:p>
        </w:tc>
        <w:tc>
          <w:tcPr>
            <w:tcW w:w="1323" w:type="dxa"/>
            <w:shd w:val="clear" w:color="auto" w:fill="auto"/>
            <w:noWrap/>
            <w:vAlign w:val="bottom"/>
            <w:hideMark/>
          </w:tcPr>
          <w:p w14:paraId="4E0361E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5,604</w:t>
            </w:r>
          </w:p>
        </w:tc>
        <w:tc>
          <w:tcPr>
            <w:tcW w:w="1476" w:type="dxa"/>
            <w:shd w:val="clear" w:color="auto" w:fill="auto"/>
            <w:noWrap/>
            <w:vAlign w:val="bottom"/>
            <w:hideMark/>
          </w:tcPr>
          <w:p w14:paraId="72D0006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25,760</w:t>
            </w:r>
          </w:p>
        </w:tc>
      </w:tr>
      <w:tr w:rsidR="00A00C97" w:rsidRPr="009E5255" w14:paraId="188056F0" w14:textId="77777777" w:rsidTr="00622C17">
        <w:trPr>
          <w:trHeight w:val="20"/>
        </w:trPr>
        <w:tc>
          <w:tcPr>
            <w:tcW w:w="1921" w:type="dxa"/>
            <w:shd w:val="clear" w:color="auto" w:fill="auto"/>
            <w:noWrap/>
            <w:vAlign w:val="bottom"/>
            <w:hideMark/>
          </w:tcPr>
          <w:p w14:paraId="0BE878C4" w14:textId="579D0BF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brolizumab </w:t>
            </w:r>
          </w:p>
        </w:tc>
        <w:tc>
          <w:tcPr>
            <w:tcW w:w="1322" w:type="dxa"/>
            <w:shd w:val="clear" w:color="auto" w:fill="auto"/>
            <w:noWrap/>
            <w:vAlign w:val="bottom"/>
            <w:hideMark/>
          </w:tcPr>
          <w:p w14:paraId="706DC0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8,910</w:t>
            </w:r>
          </w:p>
        </w:tc>
        <w:tc>
          <w:tcPr>
            <w:tcW w:w="1323" w:type="dxa"/>
            <w:shd w:val="clear" w:color="auto" w:fill="auto"/>
            <w:noWrap/>
            <w:vAlign w:val="bottom"/>
            <w:hideMark/>
          </w:tcPr>
          <w:p w14:paraId="3D72A1C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1,155</w:t>
            </w:r>
          </w:p>
        </w:tc>
        <w:tc>
          <w:tcPr>
            <w:tcW w:w="1323" w:type="dxa"/>
            <w:shd w:val="clear" w:color="auto" w:fill="auto"/>
            <w:noWrap/>
            <w:vAlign w:val="bottom"/>
            <w:hideMark/>
          </w:tcPr>
          <w:p w14:paraId="71B4BC2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0,139</w:t>
            </w:r>
          </w:p>
        </w:tc>
        <w:tc>
          <w:tcPr>
            <w:tcW w:w="1323" w:type="dxa"/>
            <w:shd w:val="clear" w:color="auto" w:fill="auto"/>
            <w:noWrap/>
            <w:vAlign w:val="bottom"/>
            <w:hideMark/>
          </w:tcPr>
          <w:p w14:paraId="3DA44B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3,974</w:t>
            </w:r>
          </w:p>
        </w:tc>
        <w:tc>
          <w:tcPr>
            <w:tcW w:w="1323" w:type="dxa"/>
            <w:shd w:val="clear" w:color="auto" w:fill="auto"/>
            <w:noWrap/>
            <w:vAlign w:val="bottom"/>
            <w:hideMark/>
          </w:tcPr>
          <w:p w14:paraId="62E085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7,141</w:t>
            </w:r>
          </w:p>
        </w:tc>
        <w:tc>
          <w:tcPr>
            <w:tcW w:w="1476" w:type="dxa"/>
            <w:shd w:val="clear" w:color="auto" w:fill="auto"/>
            <w:noWrap/>
            <w:vAlign w:val="bottom"/>
            <w:hideMark/>
          </w:tcPr>
          <w:p w14:paraId="5A7012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51,319</w:t>
            </w:r>
          </w:p>
        </w:tc>
      </w:tr>
      <w:tr w:rsidR="00A00C97" w:rsidRPr="009E5255" w14:paraId="2D8BBEE6" w14:textId="77777777" w:rsidTr="00622C17">
        <w:trPr>
          <w:trHeight w:val="20"/>
        </w:trPr>
        <w:tc>
          <w:tcPr>
            <w:tcW w:w="1921" w:type="dxa"/>
            <w:shd w:val="clear" w:color="auto" w:fill="auto"/>
            <w:noWrap/>
            <w:vAlign w:val="bottom"/>
            <w:hideMark/>
          </w:tcPr>
          <w:p w14:paraId="0E93FF85" w14:textId="3EE0297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etrexed </w:t>
            </w:r>
          </w:p>
        </w:tc>
        <w:tc>
          <w:tcPr>
            <w:tcW w:w="1322" w:type="dxa"/>
            <w:shd w:val="clear" w:color="auto" w:fill="auto"/>
            <w:noWrap/>
            <w:vAlign w:val="bottom"/>
            <w:hideMark/>
          </w:tcPr>
          <w:p w14:paraId="5EBE4B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8,395</w:t>
            </w:r>
          </w:p>
        </w:tc>
        <w:tc>
          <w:tcPr>
            <w:tcW w:w="1323" w:type="dxa"/>
            <w:shd w:val="clear" w:color="auto" w:fill="auto"/>
            <w:noWrap/>
            <w:vAlign w:val="bottom"/>
            <w:hideMark/>
          </w:tcPr>
          <w:p w14:paraId="4575E5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0,755</w:t>
            </w:r>
          </w:p>
        </w:tc>
        <w:tc>
          <w:tcPr>
            <w:tcW w:w="1323" w:type="dxa"/>
            <w:shd w:val="clear" w:color="auto" w:fill="auto"/>
            <w:noWrap/>
            <w:vAlign w:val="bottom"/>
            <w:hideMark/>
          </w:tcPr>
          <w:p w14:paraId="56DF24C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07,720</w:t>
            </w:r>
          </w:p>
        </w:tc>
        <w:tc>
          <w:tcPr>
            <w:tcW w:w="1323" w:type="dxa"/>
            <w:shd w:val="clear" w:color="auto" w:fill="auto"/>
            <w:noWrap/>
            <w:vAlign w:val="bottom"/>
            <w:hideMark/>
          </w:tcPr>
          <w:p w14:paraId="49923F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2,632</w:t>
            </w:r>
          </w:p>
        </w:tc>
        <w:tc>
          <w:tcPr>
            <w:tcW w:w="1323" w:type="dxa"/>
            <w:shd w:val="clear" w:color="auto" w:fill="auto"/>
            <w:noWrap/>
            <w:vAlign w:val="bottom"/>
            <w:hideMark/>
          </w:tcPr>
          <w:p w14:paraId="0A88E8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78,887</w:t>
            </w:r>
          </w:p>
        </w:tc>
        <w:tc>
          <w:tcPr>
            <w:tcW w:w="1476" w:type="dxa"/>
            <w:shd w:val="clear" w:color="auto" w:fill="auto"/>
            <w:noWrap/>
            <w:vAlign w:val="bottom"/>
            <w:hideMark/>
          </w:tcPr>
          <w:p w14:paraId="4159CF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48,389</w:t>
            </w:r>
          </w:p>
        </w:tc>
      </w:tr>
      <w:tr w:rsidR="00A00C97" w:rsidRPr="009E5255" w14:paraId="7656D07B" w14:textId="77777777" w:rsidTr="00622C17">
        <w:trPr>
          <w:trHeight w:val="20"/>
        </w:trPr>
        <w:tc>
          <w:tcPr>
            <w:tcW w:w="1921" w:type="dxa"/>
            <w:shd w:val="clear" w:color="auto" w:fill="auto"/>
            <w:noWrap/>
            <w:vAlign w:val="bottom"/>
            <w:hideMark/>
          </w:tcPr>
          <w:p w14:paraId="65274FAD" w14:textId="38A493C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rtuzumab </w:t>
            </w:r>
          </w:p>
        </w:tc>
        <w:tc>
          <w:tcPr>
            <w:tcW w:w="1322" w:type="dxa"/>
            <w:shd w:val="clear" w:color="auto" w:fill="auto"/>
            <w:noWrap/>
            <w:vAlign w:val="bottom"/>
            <w:hideMark/>
          </w:tcPr>
          <w:p w14:paraId="30287CA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8,560</w:t>
            </w:r>
          </w:p>
        </w:tc>
        <w:tc>
          <w:tcPr>
            <w:tcW w:w="1323" w:type="dxa"/>
            <w:shd w:val="clear" w:color="auto" w:fill="auto"/>
            <w:noWrap/>
            <w:vAlign w:val="bottom"/>
            <w:hideMark/>
          </w:tcPr>
          <w:p w14:paraId="1C44217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7,360</w:t>
            </w:r>
          </w:p>
        </w:tc>
        <w:tc>
          <w:tcPr>
            <w:tcW w:w="1323" w:type="dxa"/>
            <w:shd w:val="clear" w:color="auto" w:fill="auto"/>
            <w:noWrap/>
            <w:vAlign w:val="bottom"/>
            <w:hideMark/>
          </w:tcPr>
          <w:p w14:paraId="7CC393A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4,480</w:t>
            </w:r>
          </w:p>
        </w:tc>
        <w:tc>
          <w:tcPr>
            <w:tcW w:w="1323" w:type="dxa"/>
            <w:shd w:val="clear" w:color="auto" w:fill="auto"/>
            <w:noWrap/>
            <w:vAlign w:val="bottom"/>
            <w:hideMark/>
          </w:tcPr>
          <w:p w14:paraId="7605A4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8,820</w:t>
            </w:r>
          </w:p>
        </w:tc>
        <w:tc>
          <w:tcPr>
            <w:tcW w:w="1323" w:type="dxa"/>
            <w:shd w:val="clear" w:color="auto" w:fill="auto"/>
            <w:noWrap/>
            <w:vAlign w:val="bottom"/>
            <w:hideMark/>
          </w:tcPr>
          <w:p w14:paraId="51771E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3,240</w:t>
            </w:r>
          </w:p>
        </w:tc>
        <w:tc>
          <w:tcPr>
            <w:tcW w:w="1476" w:type="dxa"/>
            <w:shd w:val="clear" w:color="auto" w:fill="auto"/>
            <w:noWrap/>
            <w:vAlign w:val="bottom"/>
            <w:hideMark/>
          </w:tcPr>
          <w:p w14:paraId="61CC514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72,460</w:t>
            </w:r>
          </w:p>
        </w:tc>
      </w:tr>
      <w:tr w:rsidR="00A00C97" w:rsidRPr="009E5255" w14:paraId="5C1B29D1" w14:textId="77777777" w:rsidTr="00622C17">
        <w:trPr>
          <w:trHeight w:val="20"/>
        </w:trPr>
        <w:tc>
          <w:tcPr>
            <w:tcW w:w="1921" w:type="dxa"/>
            <w:shd w:val="clear" w:color="auto" w:fill="auto"/>
            <w:noWrap/>
            <w:vAlign w:val="bottom"/>
            <w:hideMark/>
          </w:tcPr>
          <w:p w14:paraId="7B88E7A8" w14:textId="1CC6EED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ralatrexate </w:t>
            </w:r>
          </w:p>
        </w:tc>
        <w:tc>
          <w:tcPr>
            <w:tcW w:w="1322" w:type="dxa"/>
            <w:shd w:val="clear" w:color="auto" w:fill="auto"/>
            <w:noWrap/>
            <w:vAlign w:val="bottom"/>
            <w:hideMark/>
          </w:tcPr>
          <w:p w14:paraId="4E2C044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9ADE9F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FF4B8E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00</w:t>
            </w:r>
          </w:p>
        </w:tc>
        <w:tc>
          <w:tcPr>
            <w:tcW w:w="1323" w:type="dxa"/>
            <w:shd w:val="clear" w:color="auto" w:fill="auto"/>
            <w:noWrap/>
            <w:vAlign w:val="bottom"/>
            <w:hideMark/>
          </w:tcPr>
          <w:p w14:paraId="1A67A8B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20</w:t>
            </w:r>
          </w:p>
        </w:tc>
        <w:tc>
          <w:tcPr>
            <w:tcW w:w="1323" w:type="dxa"/>
            <w:shd w:val="clear" w:color="auto" w:fill="auto"/>
            <w:noWrap/>
            <w:vAlign w:val="bottom"/>
            <w:hideMark/>
          </w:tcPr>
          <w:p w14:paraId="15C0C3C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66</w:t>
            </w:r>
          </w:p>
        </w:tc>
        <w:tc>
          <w:tcPr>
            <w:tcW w:w="1476" w:type="dxa"/>
            <w:shd w:val="clear" w:color="auto" w:fill="auto"/>
            <w:noWrap/>
            <w:vAlign w:val="bottom"/>
            <w:hideMark/>
          </w:tcPr>
          <w:p w14:paraId="1F24A6A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386</w:t>
            </w:r>
          </w:p>
        </w:tc>
      </w:tr>
      <w:tr w:rsidR="00A00C97" w:rsidRPr="009E5255" w14:paraId="75DAEC9E" w14:textId="77777777" w:rsidTr="00622C17">
        <w:trPr>
          <w:trHeight w:val="20"/>
        </w:trPr>
        <w:tc>
          <w:tcPr>
            <w:tcW w:w="1921" w:type="dxa"/>
            <w:shd w:val="clear" w:color="auto" w:fill="auto"/>
            <w:noWrap/>
            <w:vAlign w:val="bottom"/>
            <w:hideMark/>
          </w:tcPr>
          <w:p w14:paraId="19201124" w14:textId="16C4D5D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altitrexed </w:t>
            </w:r>
          </w:p>
        </w:tc>
        <w:tc>
          <w:tcPr>
            <w:tcW w:w="1322" w:type="dxa"/>
            <w:shd w:val="clear" w:color="auto" w:fill="auto"/>
            <w:noWrap/>
            <w:vAlign w:val="bottom"/>
            <w:hideMark/>
          </w:tcPr>
          <w:p w14:paraId="7E3E603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3</w:t>
            </w:r>
          </w:p>
        </w:tc>
        <w:tc>
          <w:tcPr>
            <w:tcW w:w="1323" w:type="dxa"/>
            <w:shd w:val="clear" w:color="auto" w:fill="auto"/>
            <w:noWrap/>
            <w:vAlign w:val="bottom"/>
            <w:hideMark/>
          </w:tcPr>
          <w:p w14:paraId="39FE7C3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3</w:t>
            </w:r>
          </w:p>
        </w:tc>
        <w:tc>
          <w:tcPr>
            <w:tcW w:w="1323" w:type="dxa"/>
            <w:shd w:val="clear" w:color="auto" w:fill="auto"/>
            <w:noWrap/>
            <w:vAlign w:val="bottom"/>
            <w:hideMark/>
          </w:tcPr>
          <w:p w14:paraId="72F0409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3</w:t>
            </w:r>
          </w:p>
        </w:tc>
        <w:tc>
          <w:tcPr>
            <w:tcW w:w="1323" w:type="dxa"/>
            <w:shd w:val="clear" w:color="auto" w:fill="auto"/>
            <w:noWrap/>
            <w:vAlign w:val="bottom"/>
            <w:hideMark/>
          </w:tcPr>
          <w:p w14:paraId="05EACF4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w:t>
            </w:r>
          </w:p>
        </w:tc>
        <w:tc>
          <w:tcPr>
            <w:tcW w:w="1323" w:type="dxa"/>
            <w:shd w:val="clear" w:color="auto" w:fill="auto"/>
            <w:noWrap/>
            <w:vAlign w:val="bottom"/>
            <w:hideMark/>
          </w:tcPr>
          <w:p w14:paraId="1C1F8CE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w:t>
            </w:r>
          </w:p>
        </w:tc>
        <w:tc>
          <w:tcPr>
            <w:tcW w:w="1476" w:type="dxa"/>
            <w:shd w:val="clear" w:color="auto" w:fill="auto"/>
            <w:noWrap/>
            <w:vAlign w:val="bottom"/>
            <w:hideMark/>
          </w:tcPr>
          <w:p w14:paraId="016E0C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82</w:t>
            </w:r>
          </w:p>
        </w:tc>
      </w:tr>
      <w:tr w:rsidR="00A00C97" w:rsidRPr="009E5255" w14:paraId="7141491F" w14:textId="77777777" w:rsidTr="00622C17">
        <w:trPr>
          <w:trHeight w:val="20"/>
        </w:trPr>
        <w:tc>
          <w:tcPr>
            <w:tcW w:w="1921" w:type="dxa"/>
            <w:shd w:val="clear" w:color="auto" w:fill="auto"/>
            <w:noWrap/>
            <w:vAlign w:val="bottom"/>
            <w:hideMark/>
          </w:tcPr>
          <w:p w14:paraId="6AB452E5" w14:textId="184C73F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ituximab </w:t>
            </w:r>
          </w:p>
        </w:tc>
        <w:tc>
          <w:tcPr>
            <w:tcW w:w="1322" w:type="dxa"/>
            <w:shd w:val="clear" w:color="auto" w:fill="auto"/>
            <w:noWrap/>
            <w:vAlign w:val="bottom"/>
            <w:hideMark/>
          </w:tcPr>
          <w:p w14:paraId="22DD1D5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72,145</w:t>
            </w:r>
          </w:p>
        </w:tc>
        <w:tc>
          <w:tcPr>
            <w:tcW w:w="1323" w:type="dxa"/>
            <w:shd w:val="clear" w:color="auto" w:fill="auto"/>
            <w:noWrap/>
            <w:vAlign w:val="bottom"/>
            <w:hideMark/>
          </w:tcPr>
          <w:p w14:paraId="17BB80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22,415</w:t>
            </w:r>
          </w:p>
        </w:tc>
        <w:tc>
          <w:tcPr>
            <w:tcW w:w="1323" w:type="dxa"/>
            <w:shd w:val="clear" w:color="auto" w:fill="auto"/>
            <w:noWrap/>
            <w:vAlign w:val="bottom"/>
            <w:hideMark/>
          </w:tcPr>
          <w:p w14:paraId="0F2A61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42,361</w:t>
            </w:r>
          </w:p>
        </w:tc>
        <w:tc>
          <w:tcPr>
            <w:tcW w:w="1323" w:type="dxa"/>
            <w:shd w:val="clear" w:color="auto" w:fill="auto"/>
            <w:noWrap/>
            <w:vAlign w:val="bottom"/>
            <w:hideMark/>
          </w:tcPr>
          <w:p w14:paraId="67E4D1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02,380</w:t>
            </w:r>
          </w:p>
        </w:tc>
        <w:tc>
          <w:tcPr>
            <w:tcW w:w="1323" w:type="dxa"/>
            <w:shd w:val="clear" w:color="auto" w:fill="auto"/>
            <w:noWrap/>
            <w:vAlign w:val="bottom"/>
            <w:hideMark/>
          </w:tcPr>
          <w:p w14:paraId="50532EC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02,737</w:t>
            </w:r>
          </w:p>
        </w:tc>
        <w:tc>
          <w:tcPr>
            <w:tcW w:w="1476" w:type="dxa"/>
            <w:shd w:val="clear" w:color="auto" w:fill="auto"/>
            <w:noWrap/>
            <w:vAlign w:val="bottom"/>
            <w:hideMark/>
          </w:tcPr>
          <w:p w14:paraId="223549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100,000</w:t>
            </w:r>
          </w:p>
        </w:tc>
      </w:tr>
      <w:tr w:rsidR="00A00C97" w:rsidRPr="009E5255" w14:paraId="64E5273A" w14:textId="77777777" w:rsidTr="00622C17">
        <w:trPr>
          <w:trHeight w:val="20"/>
        </w:trPr>
        <w:tc>
          <w:tcPr>
            <w:tcW w:w="1921" w:type="dxa"/>
            <w:shd w:val="clear" w:color="auto" w:fill="auto"/>
            <w:noWrap/>
            <w:vAlign w:val="bottom"/>
            <w:hideMark/>
          </w:tcPr>
          <w:p w14:paraId="709F27B0" w14:textId="480ABDC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opotecan </w:t>
            </w:r>
          </w:p>
        </w:tc>
        <w:tc>
          <w:tcPr>
            <w:tcW w:w="1322" w:type="dxa"/>
            <w:shd w:val="clear" w:color="auto" w:fill="auto"/>
            <w:noWrap/>
            <w:vAlign w:val="bottom"/>
            <w:hideMark/>
          </w:tcPr>
          <w:p w14:paraId="24C28D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9</w:t>
            </w:r>
          </w:p>
        </w:tc>
        <w:tc>
          <w:tcPr>
            <w:tcW w:w="1323" w:type="dxa"/>
            <w:shd w:val="clear" w:color="auto" w:fill="auto"/>
            <w:noWrap/>
            <w:vAlign w:val="bottom"/>
            <w:hideMark/>
          </w:tcPr>
          <w:p w14:paraId="56C8312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8</w:t>
            </w:r>
          </w:p>
        </w:tc>
        <w:tc>
          <w:tcPr>
            <w:tcW w:w="1323" w:type="dxa"/>
            <w:shd w:val="clear" w:color="auto" w:fill="auto"/>
            <w:noWrap/>
            <w:vAlign w:val="bottom"/>
            <w:hideMark/>
          </w:tcPr>
          <w:p w14:paraId="591324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4</w:t>
            </w:r>
          </w:p>
        </w:tc>
        <w:tc>
          <w:tcPr>
            <w:tcW w:w="1323" w:type="dxa"/>
            <w:shd w:val="clear" w:color="auto" w:fill="auto"/>
            <w:noWrap/>
            <w:vAlign w:val="bottom"/>
            <w:hideMark/>
          </w:tcPr>
          <w:p w14:paraId="4E5BC4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8</w:t>
            </w:r>
          </w:p>
        </w:tc>
        <w:tc>
          <w:tcPr>
            <w:tcW w:w="1323" w:type="dxa"/>
            <w:shd w:val="clear" w:color="auto" w:fill="auto"/>
            <w:noWrap/>
            <w:vAlign w:val="bottom"/>
            <w:hideMark/>
          </w:tcPr>
          <w:p w14:paraId="318DFC9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0</w:t>
            </w:r>
          </w:p>
        </w:tc>
        <w:tc>
          <w:tcPr>
            <w:tcW w:w="1476" w:type="dxa"/>
            <w:shd w:val="clear" w:color="auto" w:fill="auto"/>
            <w:noWrap/>
            <w:vAlign w:val="bottom"/>
            <w:hideMark/>
          </w:tcPr>
          <w:p w14:paraId="2F1F75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09</w:t>
            </w:r>
          </w:p>
        </w:tc>
      </w:tr>
      <w:tr w:rsidR="00A00C97" w:rsidRPr="009E5255" w14:paraId="6837BF4B" w14:textId="77777777" w:rsidTr="00622C17">
        <w:trPr>
          <w:trHeight w:val="20"/>
        </w:trPr>
        <w:tc>
          <w:tcPr>
            <w:tcW w:w="1921" w:type="dxa"/>
            <w:shd w:val="clear" w:color="auto" w:fill="auto"/>
            <w:noWrap/>
            <w:vAlign w:val="bottom"/>
            <w:hideMark/>
          </w:tcPr>
          <w:p w14:paraId="461EC4BF" w14:textId="5F1F415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uzumab </w:t>
            </w:r>
          </w:p>
        </w:tc>
        <w:tc>
          <w:tcPr>
            <w:tcW w:w="1322" w:type="dxa"/>
            <w:shd w:val="clear" w:color="auto" w:fill="auto"/>
            <w:noWrap/>
            <w:vAlign w:val="bottom"/>
            <w:hideMark/>
          </w:tcPr>
          <w:p w14:paraId="256EA3B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05,601</w:t>
            </w:r>
          </w:p>
        </w:tc>
        <w:tc>
          <w:tcPr>
            <w:tcW w:w="1323" w:type="dxa"/>
            <w:shd w:val="clear" w:color="auto" w:fill="auto"/>
            <w:noWrap/>
            <w:vAlign w:val="bottom"/>
            <w:hideMark/>
          </w:tcPr>
          <w:p w14:paraId="208B4C2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44,516</w:t>
            </w:r>
          </w:p>
        </w:tc>
        <w:tc>
          <w:tcPr>
            <w:tcW w:w="1323" w:type="dxa"/>
            <w:shd w:val="clear" w:color="auto" w:fill="auto"/>
            <w:noWrap/>
            <w:vAlign w:val="bottom"/>
            <w:hideMark/>
          </w:tcPr>
          <w:p w14:paraId="1AF5D94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67,776</w:t>
            </w:r>
          </w:p>
        </w:tc>
        <w:tc>
          <w:tcPr>
            <w:tcW w:w="1323" w:type="dxa"/>
            <w:shd w:val="clear" w:color="auto" w:fill="auto"/>
            <w:noWrap/>
            <w:vAlign w:val="bottom"/>
            <w:hideMark/>
          </w:tcPr>
          <w:p w14:paraId="649E23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06,608</w:t>
            </w:r>
          </w:p>
        </w:tc>
        <w:tc>
          <w:tcPr>
            <w:tcW w:w="1323" w:type="dxa"/>
            <w:shd w:val="clear" w:color="auto" w:fill="auto"/>
            <w:noWrap/>
            <w:vAlign w:val="bottom"/>
            <w:hideMark/>
          </w:tcPr>
          <w:p w14:paraId="21D7393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38,631</w:t>
            </w:r>
          </w:p>
        </w:tc>
        <w:tc>
          <w:tcPr>
            <w:tcW w:w="1476" w:type="dxa"/>
            <w:shd w:val="clear" w:color="auto" w:fill="auto"/>
            <w:noWrap/>
            <w:vAlign w:val="bottom"/>
            <w:hideMark/>
          </w:tcPr>
          <w:p w14:paraId="58B9BA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463,132</w:t>
            </w:r>
          </w:p>
        </w:tc>
      </w:tr>
      <w:tr w:rsidR="00A00C97" w:rsidRPr="009E5255" w14:paraId="6D07AB36" w14:textId="77777777" w:rsidTr="00622C17">
        <w:trPr>
          <w:trHeight w:val="20"/>
        </w:trPr>
        <w:tc>
          <w:tcPr>
            <w:tcW w:w="1921" w:type="dxa"/>
            <w:shd w:val="clear" w:color="auto" w:fill="auto"/>
            <w:noWrap/>
            <w:vAlign w:val="bottom"/>
            <w:hideMark/>
          </w:tcPr>
          <w:p w14:paraId="3DB27FEE" w14:textId="4D1AED2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 Emtansine </w:t>
            </w:r>
          </w:p>
        </w:tc>
        <w:tc>
          <w:tcPr>
            <w:tcW w:w="1322" w:type="dxa"/>
            <w:shd w:val="clear" w:color="auto" w:fill="auto"/>
            <w:noWrap/>
            <w:vAlign w:val="bottom"/>
            <w:hideMark/>
          </w:tcPr>
          <w:p w14:paraId="03E2A5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9,928</w:t>
            </w:r>
          </w:p>
        </w:tc>
        <w:tc>
          <w:tcPr>
            <w:tcW w:w="1323" w:type="dxa"/>
            <w:shd w:val="clear" w:color="auto" w:fill="auto"/>
            <w:noWrap/>
            <w:vAlign w:val="bottom"/>
            <w:hideMark/>
          </w:tcPr>
          <w:p w14:paraId="28F6E99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994</w:t>
            </w:r>
          </w:p>
        </w:tc>
        <w:tc>
          <w:tcPr>
            <w:tcW w:w="1323" w:type="dxa"/>
            <w:shd w:val="clear" w:color="auto" w:fill="auto"/>
            <w:noWrap/>
            <w:vAlign w:val="bottom"/>
            <w:hideMark/>
          </w:tcPr>
          <w:p w14:paraId="236D3DD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0,568</w:t>
            </w:r>
          </w:p>
        </w:tc>
        <w:tc>
          <w:tcPr>
            <w:tcW w:w="1323" w:type="dxa"/>
            <w:shd w:val="clear" w:color="auto" w:fill="auto"/>
            <w:noWrap/>
            <w:vAlign w:val="bottom"/>
            <w:hideMark/>
          </w:tcPr>
          <w:p w14:paraId="30EA73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4,905</w:t>
            </w:r>
          </w:p>
        </w:tc>
        <w:tc>
          <w:tcPr>
            <w:tcW w:w="1323" w:type="dxa"/>
            <w:shd w:val="clear" w:color="auto" w:fill="auto"/>
            <w:noWrap/>
            <w:vAlign w:val="bottom"/>
            <w:hideMark/>
          </w:tcPr>
          <w:p w14:paraId="2D5B86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1,227</w:t>
            </w:r>
          </w:p>
        </w:tc>
        <w:tc>
          <w:tcPr>
            <w:tcW w:w="1476" w:type="dxa"/>
            <w:shd w:val="clear" w:color="auto" w:fill="auto"/>
            <w:noWrap/>
            <w:vAlign w:val="bottom"/>
            <w:hideMark/>
          </w:tcPr>
          <w:p w14:paraId="2B3360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4,622</w:t>
            </w:r>
          </w:p>
        </w:tc>
      </w:tr>
      <w:tr w:rsidR="00A00C97" w:rsidRPr="009E5255" w14:paraId="37F4EFB4" w14:textId="77777777" w:rsidTr="00622C17">
        <w:trPr>
          <w:trHeight w:val="20"/>
        </w:trPr>
        <w:tc>
          <w:tcPr>
            <w:tcW w:w="1921" w:type="dxa"/>
            <w:shd w:val="clear" w:color="auto" w:fill="auto"/>
            <w:noWrap/>
            <w:vAlign w:val="bottom"/>
            <w:hideMark/>
          </w:tcPr>
          <w:p w14:paraId="5A40207D" w14:textId="1D094B7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blastine </w:t>
            </w:r>
          </w:p>
        </w:tc>
        <w:tc>
          <w:tcPr>
            <w:tcW w:w="1322" w:type="dxa"/>
            <w:shd w:val="clear" w:color="auto" w:fill="auto"/>
            <w:noWrap/>
            <w:vAlign w:val="bottom"/>
            <w:hideMark/>
          </w:tcPr>
          <w:p w14:paraId="692B4E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27</w:t>
            </w:r>
          </w:p>
        </w:tc>
        <w:tc>
          <w:tcPr>
            <w:tcW w:w="1323" w:type="dxa"/>
            <w:shd w:val="clear" w:color="auto" w:fill="auto"/>
            <w:noWrap/>
            <w:vAlign w:val="bottom"/>
            <w:hideMark/>
          </w:tcPr>
          <w:p w14:paraId="3D723E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96</w:t>
            </w:r>
          </w:p>
        </w:tc>
        <w:tc>
          <w:tcPr>
            <w:tcW w:w="1323" w:type="dxa"/>
            <w:shd w:val="clear" w:color="auto" w:fill="auto"/>
            <w:noWrap/>
            <w:vAlign w:val="bottom"/>
            <w:hideMark/>
          </w:tcPr>
          <w:p w14:paraId="62C96B2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08</w:t>
            </w:r>
          </w:p>
        </w:tc>
        <w:tc>
          <w:tcPr>
            <w:tcW w:w="1323" w:type="dxa"/>
            <w:shd w:val="clear" w:color="auto" w:fill="auto"/>
            <w:noWrap/>
            <w:vAlign w:val="bottom"/>
            <w:hideMark/>
          </w:tcPr>
          <w:p w14:paraId="64212A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32</w:t>
            </w:r>
          </w:p>
        </w:tc>
        <w:tc>
          <w:tcPr>
            <w:tcW w:w="1323" w:type="dxa"/>
            <w:shd w:val="clear" w:color="auto" w:fill="auto"/>
            <w:noWrap/>
            <w:vAlign w:val="bottom"/>
            <w:hideMark/>
          </w:tcPr>
          <w:p w14:paraId="6763E2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48</w:t>
            </w:r>
          </w:p>
        </w:tc>
        <w:tc>
          <w:tcPr>
            <w:tcW w:w="1476" w:type="dxa"/>
            <w:shd w:val="clear" w:color="auto" w:fill="auto"/>
            <w:noWrap/>
            <w:vAlign w:val="bottom"/>
            <w:hideMark/>
          </w:tcPr>
          <w:p w14:paraId="7DFB97A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311</w:t>
            </w:r>
          </w:p>
        </w:tc>
      </w:tr>
      <w:tr w:rsidR="00A00C97" w:rsidRPr="009E5255" w14:paraId="5DF09B95" w14:textId="77777777" w:rsidTr="00622C17">
        <w:trPr>
          <w:trHeight w:val="20"/>
        </w:trPr>
        <w:tc>
          <w:tcPr>
            <w:tcW w:w="1921" w:type="dxa"/>
            <w:shd w:val="clear" w:color="auto" w:fill="auto"/>
            <w:noWrap/>
            <w:vAlign w:val="bottom"/>
            <w:hideMark/>
          </w:tcPr>
          <w:p w14:paraId="4A9C9BBD" w14:textId="089FBFB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cristine </w:t>
            </w:r>
          </w:p>
        </w:tc>
        <w:tc>
          <w:tcPr>
            <w:tcW w:w="1322" w:type="dxa"/>
            <w:shd w:val="clear" w:color="auto" w:fill="auto"/>
            <w:noWrap/>
            <w:vAlign w:val="bottom"/>
            <w:hideMark/>
          </w:tcPr>
          <w:p w14:paraId="750F893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63</w:t>
            </w:r>
          </w:p>
        </w:tc>
        <w:tc>
          <w:tcPr>
            <w:tcW w:w="1323" w:type="dxa"/>
            <w:shd w:val="clear" w:color="auto" w:fill="auto"/>
            <w:noWrap/>
            <w:vAlign w:val="bottom"/>
            <w:hideMark/>
          </w:tcPr>
          <w:p w14:paraId="700FB78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91</w:t>
            </w:r>
          </w:p>
        </w:tc>
        <w:tc>
          <w:tcPr>
            <w:tcW w:w="1323" w:type="dxa"/>
            <w:shd w:val="clear" w:color="auto" w:fill="auto"/>
            <w:noWrap/>
            <w:vAlign w:val="bottom"/>
            <w:hideMark/>
          </w:tcPr>
          <w:p w14:paraId="25FFB6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92</w:t>
            </w:r>
          </w:p>
        </w:tc>
        <w:tc>
          <w:tcPr>
            <w:tcW w:w="1323" w:type="dxa"/>
            <w:shd w:val="clear" w:color="auto" w:fill="auto"/>
            <w:noWrap/>
            <w:vAlign w:val="bottom"/>
            <w:hideMark/>
          </w:tcPr>
          <w:p w14:paraId="5E06DA2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56</w:t>
            </w:r>
          </w:p>
        </w:tc>
        <w:tc>
          <w:tcPr>
            <w:tcW w:w="1323" w:type="dxa"/>
            <w:shd w:val="clear" w:color="auto" w:fill="auto"/>
            <w:noWrap/>
            <w:vAlign w:val="bottom"/>
            <w:hideMark/>
          </w:tcPr>
          <w:p w14:paraId="47EBE0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00</w:t>
            </w:r>
          </w:p>
        </w:tc>
        <w:tc>
          <w:tcPr>
            <w:tcW w:w="1476" w:type="dxa"/>
            <w:shd w:val="clear" w:color="auto" w:fill="auto"/>
            <w:noWrap/>
            <w:vAlign w:val="bottom"/>
            <w:hideMark/>
          </w:tcPr>
          <w:p w14:paraId="3F0FD8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102</w:t>
            </w:r>
          </w:p>
        </w:tc>
      </w:tr>
      <w:tr w:rsidR="00A00C97" w:rsidRPr="009E5255" w14:paraId="62945E5E" w14:textId="77777777" w:rsidTr="00622C17">
        <w:trPr>
          <w:trHeight w:val="20"/>
        </w:trPr>
        <w:tc>
          <w:tcPr>
            <w:tcW w:w="1921" w:type="dxa"/>
            <w:shd w:val="clear" w:color="auto" w:fill="auto"/>
            <w:noWrap/>
            <w:vAlign w:val="bottom"/>
            <w:hideMark/>
          </w:tcPr>
          <w:p w14:paraId="728D861B" w14:textId="738B640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orelbine </w:t>
            </w:r>
          </w:p>
        </w:tc>
        <w:tc>
          <w:tcPr>
            <w:tcW w:w="1322" w:type="dxa"/>
            <w:shd w:val="clear" w:color="auto" w:fill="auto"/>
            <w:noWrap/>
            <w:vAlign w:val="bottom"/>
            <w:hideMark/>
          </w:tcPr>
          <w:p w14:paraId="3A5EB7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823</w:t>
            </w:r>
          </w:p>
        </w:tc>
        <w:tc>
          <w:tcPr>
            <w:tcW w:w="1323" w:type="dxa"/>
            <w:shd w:val="clear" w:color="auto" w:fill="auto"/>
            <w:noWrap/>
            <w:vAlign w:val="bottom"/>
            <w:hideMark/>
          </w:tcPr>
          <w:p w14:paraId="5EC53A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072</w:t>
            </w:r>
          </w:p>
        </w:tc>
        <w:tc>
          <w:tcPr>
            <w:tcW w:w="1323" w:type="dxa"/>
            <w:shd w:val="clear" w:color="auto" w:fill="auto"/>
            <w:noWrap/>
            <w:vAlign w:val="bottom"/>
            <w:hideMark/>
          </w:tcPr>
          <w:p w14:paraId="4F58A5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948</w:t>
            </w:r>
          </w:p>
        </w:tc>
        <w:tc>
          <w:tcPr>
            <w:tcW w:w="1323" w:type="dxa"/>
            <w:shd w:val="clear" w:color="auto" w:fill="auto"/>
            <w:noWrap/>
            <w:vAlign w:val="bottom"/>
            <w:hideMark/>
          </w:tcPr>
          <w:p w14:paraId="16C5C03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903</w:t>
            </w:r>
          </w:p>
        </w:tc>
        <w:tc>
          <w:tcPr>
            <w:tcW w:w="1323" w:type="dxa"/>
            <w:shd w:val="clear" w:color="auto" w:fill="auto"/>
            <w:noWrap/>
            <w:vAlign w:val="bottom"/>
            <w:hideMark/>
          </w:tcPr>
          <w:p w14:paraId="3B6AA92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448</w:t>
            </w:r>
          </w:p>
        </w:tc>
        <w:tc>
          <w:tcPr>
            <w:tcW w:w="1476" w:type="dxa"/>
            <w:shd w:val="clear" w:color="auto" w:fill="auto"/>
            <w:noWrap/>
            <w:vAlign w:val="bottom"/>
            <w:hideMark/>
          </w:tcPr>
          <w:p w14:paraId="05E94F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4,194</w:t>
            </w:r>
          </w:p>
        </w:tc>
      </w:tr>
      <w:tr w:rsidR="00A00C97" w:rsidRPr="009E5255" w14:paraId="06CF0BC6" w14:textId="77777777" w:rsidTr="00622C17">
        <w:trPr>
          <w:trHeight w:val="20"/>
        </w:trPr>
        <w:tc>
          <w:tcPr>
            <w:tcW w:w="10011" w:type="dxa"/>
            <w:gridSpan w:val="7"/>
            <w:shd w:val="clear" w:color="auto" w:fill="auto"/>
            <w:noWrap/>
            <w:vAlign w:val="bottom"/>
            <w:hideMark/>
          </w:tcPr>
          <w:p w14:paraId="70F51FBA" w14:textId="77777777" w:rsidR="00A00C97" w:rsidRPr="009E5255" w:rsidRDefault="00A00C97" w:rsidP="000679F4">
            <w:pPr>
              <w:spacing w:before="0" w:after="0" w:line="240" w:lineRule="auto"/>
              <w:rPr>
                <w:rFonts w:eastAsia="Times New Roman"/>
                <w:color w:val="000000" w:themeColor="text1"/>
                <w:sz w:val="20"/>
                <w:szCs w:val="20"/>
                <w:lang w:eastAsia="en-AU"/>
              </w:rPr>
            </w:pPr>
            <w:r w:rsidRPr="009E5255">
              <w:rPr>
                <w:rFonts w:eastAsia="Times New Roman"/>
                <w:color w:val="000000" w:themeColor="text1"/>
                <w:sz w:val="20"/>
                <w:szCs w:val="20"/>
                <w:lang w:eastAsia="en-AU"/>
              </w:rPr>
              <w:t>TAS</w:t>
            </w:r>
          </w:p>
        </w:tc>
      </w:tr>
      <w:tr w:rsidR="00A00C97" w:rsidRPr="009E5255" w14:paraId="55151F03" w14:textId="77777777" w:rsidTr="00622C17">
        <w:trPr>
          <w:trHeight w:val="20"/>
        </w:trPr>
        <w:tc>
          <w:tcPr>
            <w:tcW w:w="1921" w:type="dxa"/>
            <w:shd w:val="clear" w:color="auto" w:fill="auto"/>
            <w:noWrap/>
            <w:vAlign w:val="bottom"/>
            <w:hideMark/>
          </w:tcPr>
          <w:p w14:paraId="50035F4E" w14:textId="4589BE2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rsenic </w:t>
            </w:r>
          </w:p>
        </w:tc>
        <w:tc>
          <w:tcPr>
            <w:tcW w:w="1322" w:type="dxa"/>
            <w:shd w:val="clear" w:color="auto" w:fill="auto"/>
            <w:noWrap/>
            <w:vAlign w:val="bottom"/>
            <w:hideMark/>
          </w:tcPr>
          <w:p w14:paraId="2C6C0BE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w:t>
            </w:r>
          </w:p>
        </w:tc>
        <w:tc>
          <w:tcPr>
            <w:tcW w:w="1323" w:type="dxa"/>
            <w:shd w:val="clear" w:color="auto" w:fill="auto"/>
            <w:noWrap/>
            <w:vAlign w:val="bottom"/>
            <w:hideMark/>
          </w:tcPr>
          <w:p w14:paraId="48116B3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11</w:t>
            </w:r>
          </w:p>
        </w:tc>
        <w:tc>
          <w:tcPr>
            <w:tcW w:w="1323" w:type="dxa"/>
            <w:shd w:val="clear" w:color="auto" w:fill="auto"/>
            <w:noWrap/>
            <w:vAlign w:val="bottom"/>
            <w:hideMark/>
          </w:tcPr>
          <w:p w14:paraId="5F4B16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5</w:t>
            </w:r>
          </w:p>
        </w:tc>
        <w:tc>
          <w:tcPr>
            <w:tcW w:w="1323" w:type="dxa"/>
            <w:shd w:val="clear" w:color="auto" w:fill="auto"/>
            <w:noWrap/>
            <w:vAlign w:val="bottom"/>
            <w:hideMark/>
          </w:tcPr>
          <w:p w14:paraId="5E9A52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32</w:t>
            </w:r>
          </w:p>
        </w:tc>
        <w:tc>
          <w:tcPr>
            <w:tcW w:w="1323" w:type="dxa"/>
            <w:shd w:val="clear" w:color="auto" w:fill="auto"/>
            <w:noWrap/>
            <w:vAlign w:val="bottom"/>
            <w:hideMark/>
          </w:tcPr>
          <w:p w14:paraId="6149DE2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24</w:t>
            </w:r>
          </w:p>
        </w:tc>
        <w:tc>
          <w:tcPr>
            <w:tcW w:w="1476" w:type="dxa"/>
            <w:shd w:val="clear" w:color="auto" w:fill="auto"/>
            <w:noWrap/>
            <w:vAlign w:val="bottom"/>
            <w:hideMark/>
          </w:tcPr>
          <w:p w14:paraId="69DCC2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40</w:t>
            </w:r>
          </w:p>
        </w:tc>
      </w:tr>
      <w:tr w:rsidR="00A00C97" w:rsidRPr="009E5255" w14:paraId="14A7EF28" w14:textId="77777777" w:rsidTr="00622C17">
        <w:trPr>
          <w:trHeight w:val="20"/>
        </w:trPr>
        <w:tc>
          <w:tcPr>
            <w:tcW w:w="1921" w:type="dxa"/>
            <w:shd w:val="clear" w:color="auto" w:fill="auto"/>
            <w:noWrap/>
            <w:vAlign w:val="bottom"/>
            <w:hideMark/>
          </w:tcPr>
          <w:p w14:paraId="2653A968" w14:textId="5051CFF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tezolizumab </w:t>
            </w:r>
          </w:p>
        </w:tc>
        <w:tc>
          <w:tcPr>
            <w:tcW w:w="1322" w:type="dxa"/>
            <w:shd w:val="clear" w:color="auto" w:fill="auto"/>
            <w:noWrap/>
            <w:vAlign w:val="bottom"/>
            <w:hideMark/>
          </w:tcPr>
          <w:p w14:paraId="7296C32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CC9E79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8C5804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800</w:t>
            </w:r>
          </w:p>
        </w:tc>
        <w:tc>
          <w:tcPr>
            <w:tcW w:w="1323" w:type="dxa"/>
            <w:shd w:val="clear" w:color="auto" w:fill="auto"/>
            <w:noWrap/>
            <w:vAlign w:val="bottom"/>
            <w:hideMark/>
          </w:tcPr>
          <w:p w14:paraId="1BD67B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8,800</w:t>
            </w:r>
          </w:p>
        </w:tc>
        <w:tc>
          <w:tcPr>
            <w:tcW w:w="1323" w:type="dxa"/>
            <w:shd w:val="clear" w:color="auto" w:fill="auto"/>
            <w:noWrap/>
            <w:vAlign w:val="bottom"/>
            <w:hideMark/>
          </w:tcPr>
          <w:p w14:paraId="0E46426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8,360</w:t>
            </w:r>
          </w:p>
        </w:tc>
        <w:tc>
          <w:tcPr>
            <w:tcW w:w="1476" w:type="dxa"/>
            <w:shd w:val="clear" w:color="auto" w:fill="auto"/>
            <w:noWrap/>
            <w:vAlign w:val="bottom"/>
            <w:hideMark/>
          </w:tcPr>
          <w:p w14:paraId="386EFB3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1,960</w:t>
            </w:r>
          </w:p>
        </w:tc>
      </w:tr>
      <w:tr w:rsidR="00A00C97" w:rsidRPr="009E5255" w14:paraId="1C103F0A" w14:textId="77777777" w:rsidTr="00622C17">
        <w:trPr>
          <w:trHeight w:val="20"/>
        </w:trPr>
        <w:tc>
          <w:tcPr>
            <w:tcW w:w="1921" w:type="dxa"/>
            <w:shd w:val="clear" w:color="auto" w:fill="auto"/>
            <w:noWrap/>
            <w:vAlign w:val="bottom"/>
            <w:hideMark/>
          </w:tcPr>
          <w:p w14:paraId="098E8F47" w14:textId="6DA3133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velumab </w:t>
            </w:r>
          </w:p>
        </w:tc>
        <w:tc>
          <w:tcPr>
            <w:tcW w:w="1322" w:type="dxa"/>
            <w:shd w:val="clear" w:color="auto" w:fill="auto"/>
            <w:noWrap/>
            <w:vAlign w:val="bottom"/>
            <w:hideMark/>
          </w:tcPr>
          <w:p w14:paraId="3D1B3DA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91A20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A5C506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285F4E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570</w:t>
            </w:r>
          </w:p>
        </w:tc>
        <w:tc>
          <w:tcPr>
            <w:tcW w:w="1323" w:type="dxa"/>
            <w:shd w:val="clear" w:color="auto" w:fill="auto"/>
            <w:noWrap/>
            <w:vAlign w:val="bottom"/>
            <w:hideMark/>
          </w:tcPr>
          <w:p w14:paraId="08105E0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570</w:t>
            </w:r>
          </w:p>
        </w:tc>
        <w:tc>
          <w:tcPr>
            <w:tcW w:w="1476" w:type="dxa"/>
            <w:shd w:val="clear" w:color="auto" w:fill="auto"/>
            <w:noWrap/>
            <w:vAlign w:val="bottom"/>
            <w:hideMark/>
          </w:tcPr>
          <w:p w14:paraId="76F47A9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140</w:t>
            </w:r>
          </w:p>
        </w:tc>
      </w:tr>
      <w:tr w:rsidR="00A00C97" w:rsidRPr="009E5255" w14:paraId="25642CC8" w14:textId="77777777" w:rsidTr="00622C17">
        <w:trPr>
          <w:trHeight w:val="20"/>
        </w:trPr>
        <w:tc>
          <w:tcPr>
            <w:tcW w:w="1921" w:type="dxa"/>
            <w:shd w:val="clear" w:color="auto" w:fill="auto"/>
            <w:noWrap/>
            <w:vAlign w:val="bottom"/>
            <w:hideMark/>
          </w:tcPr>
          <w:p w14:paraId="364F150F" w14:textId="2425D7F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ndamustine </w:t>
            </w:r>
          </w:p>
        </w:tc>
        <w:tc>
          <w:tcPr>
            <w:tcW w:w="1322" w:type="dxa"/>
            <w:shd w:val="clear" w:color="auto" w:fill="auto"/>
            <w:noWrap/>
            <w:vAlign w:val="bottom"/>
            <w:hideMark/>
          </w:tcPr>
          <w:p w14:paraId="12E7C3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010</w:t>
            </w:r>
          </w:p>
        </w:tc>
        <w:tc>
          <w:tcPr>
            <w:tcW w:w="1323" w:type="dxa"/>
            <w:shd w:val="clear" w:color="auto" w:fill="auto"/>
            <w:noWrap/>
            <w:vAlign w:val="bottom"/>
            <w:hideMark/>
          </w:tcPr>
          <w:p w14:paraId="6049CA6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038</w:t>
            </w:r>
          </w:p>
        </w:tc>
        <w:tc>
          <w:tcPr>
            <w:tcW w:w="1323" w:type="dxa"/>
            <w:shd w:val="clear" w:color="auto" w:fill="auto"/>
            <w:noWrap/>
            <w:vAlign w:val="bottom"/>
            <w:hideMark/>
          </w:tcPr>
          <w:p w14:paraId="09E627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310</w:t>
            </w:r>
          </w:p>
        </w:tc>
        <w:tc>
          <w:tcPr>
            <w:tcW w:w="1323" w:type="dxa"/>
            <w:shd w:val="clear" w:color="auto" w:fill="auto"/>
            <w:noWrap/>
            <w:vAlign w:val="bottom"/>
            <w:hideMark/>
          </w:tcPr>
          <w:p w14:paraId="5D7ED86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3,975</w:t>
            </w:r>
          </w:p>
        </w:tc>
        <w:tc>
          <w:tcPr>
            <w:tcW w:w="1323" w:type="dxa"/>
            <w:shd w:val="clear" w:color="auto" w:fill="auto"/>
            <w:noWrap/>
            <w:vAlign w:val="bottom"/>
            <w:hideMark/>
          </w:tcPr>
          <w:p w14:paraId="664054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900</w:t>
            </w:r>
          </w:p>
        </w:tc>
        <w:tc>
          <w:tcPr>
            <w:tcW w:w="1476" w:type="dxa"/>
            <w:shd w:val="clear" w:color="auto" w:fill="auto"/>
            <w:noWrap/>
            <w:vAlign w:val="bottom"/>
            <w:hideMark/>
          </w:tcPr>
          <w:p w14:paraId="4CEC6ED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5,233</w:t>
            </w:r>
          </w:p>
        </w:tc>
      </w:tr>
      <w:tr w:rsidR="00A00C97" w:rsidRPr="009E5255" w14:paraId="6B9E2C56" w14:textId="77777777" w:rsidTr="00622C17">
        <w:trPr>
          <w:trHeight w:val="20"/>
        </w:trPr>
        <w:tc>
          <w:tcPr>
            <w:tcW w:w="1921" w:type="dxa"/>
            <w:shd w:val="clear" w:color="auto" w:fill="auto"/>
            <w:noWrap/>
            <w:vAlign w:val="bottom"/>
            <w:hideMark/>
          </w:tcPr>
          <w:p w14:paraId="0F16BADE" w14:textId="5ADAD94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vacizumab </w:t>
            </w:r>
          </w:p>
        </w:tc>
        <w:tc>
          <w:tcPr>
            <w:tcW w:w="1322" w:type="dxa"/>
            <w:shd w:val="clear" w:color="auto" w:fill="auto"/>
            <w:noWrap/>
            <w:vAlign w:val="bottom"/>
            <w:hideMark/>
          </w:tcPr>
          <w:p w14:paraId="760B91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7,270</w:t>
            </w:r>
          </w:p>
        </w:tc>
        <w:tc>
          <w:tcPr>
            <w:tcW w:w="1323" w:type="dxa"/>
            <w:shd w:val="clear" w:color="auto" w:fill="auto"/>
            <w:noWrap/>
            <w:vAlign w:val="bottom"/>
            <w:hideMark/>
          </w:tcPr>
          <w:p w14:paraId="34E112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2,137</w:t>
            </w:r>
          </w:p>
        </w:tc>
        <w:tc>
          <w:tcPr>
            <w:tcW w:w="1323" w:type="dxa"/>
            <w:shd w:val="clear" w:color="auto" w:fill="auto"/>
            <w:noWrap/>
            <w:vAlign w:val="bottom"/>
            <w:hideMark/>
          </w:tcPr>
          <w:p w14:paraId="398567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8,709</w:t>
            </w:r>
          </w:p>
        </w:tc>
        <w:tc>
          <w:tcPr>
            <w:tcW w:w="1323" w:type="dxa"/>
            <w:shd w:val="clear" w:color="auto" w:fill="auto"/>
            <w:noWrap/>
            <w:vAlign w:val="bottom"/>
            <w:hideMark/>
          </w:tcPr>
          <w:p w14:paraId="4DCE72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1,730</w:t>
            </w:r>
          </w:p>
        </w:tc>
        <w:tc>
          <w:tcPr>
            <w:tcW w:w="1323" w:type="dxa"/>
            <w:shd w:val="clear" w:color="auto" w:fill="auto"/>
            <w:noWrap/>
            <w:vAlign w:val="bottom"/>
            <w:hideMark/>
          </w:tcPr>
          <w:p w14:paraId="040E54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0,898</w:t>
            </w:r>
          </w:p>
        </w:tc>
        <w:tc>
          <w:tcPr>
            <w:tcW w:w="1476" w:type="dxa"/>
            <w:shd w:val="clear" w:color="auto" w:fill="auto"/>
            <w:noWrap/>
            <w:vAlign w:val="bottom"/>
            <w:hideMark/>
          </w:tcPr>
          <w:p w14:paraId="34DF0A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00,744</w:t>
            </w:r>
          </w:p>
        </w:tc>
      </w:tr>
      <w:tr w:rsidR="00A00C97" w:rsidRPr="009E5255" w14:paraId="74F8B45F" w14:textId="77777777" w:rsidTr="00622C17">
        <w:trPr>
          <w:trHeight w:val="20"/>
        </w:trPr>
        <w:tc>
          <w:tcPr>
            <w:tcW w:w="1921" w:type="dxa"/>
            <w:shd w:val="clear" w:color="auto" w:fill="auto"/>
            <w:noWrap/>
            <w:vAlign w:val="bottom"/>
            <w:hideMark/>
          </w:tcPr>
          <w:p w14:paraId="2E17DE2C" w14:textId="18CD40C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eomycin </w:t>
            </w:r>
          </w:p>
        </w:tc>
        <w:tc>
          <w:tcPr>
            <w:tcW w:w="1322" w:type="dxa"/>
            <w:shd w:val="clear" w:color="auto" w:fill="auto"/>
            <w:noWrap/>
            <w:vAlign w:val="bottom"/>
            <w:hideMark/>
          </w:tcPr>
          <w:p w14:paraId="64B30C6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970</w:t>
            </w:r>
          </w:p>
        </w:tc>
        <w:tc>
          <w:tcPr>
            <w:tcW w:w="1323" w:type="dxa"/>
            <w:shd w:val="clear" w:color="auto" w:fill="auto"/>
            <w:noWrap/>
            <w:vAlign w:val="bottom"/>
            <w:hideMark/>
          </w:tcPr>
          <w:p w14:paraId="43F0DE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16,045</w:t>
            </w:r>
          </w:p>
        </w:tc>
        <w:tc>
          <w:tcPr>
            <w:tcW w:w="1323" w:type="dxa"/>
            <w:shd w:val="clear" w:color="auto" w:fill="auto"/>
            <w:noWrap/>
            <w:vAlign w:val="bottom"/>
            <w:hideMark/>
          </w:tcPr>
          <w:p w14:paraId="0AA7292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700,000</w:t>
            </w:r>
          </w:p>
        </w:tc>
        <w:tc>
          <w:tcPr>
            <w:tcW w:w="1323" w:type="dxa"/>
            <w:shd w:val="clear" w:color="auto" w:fill="auto"/>
            <w:noWrap/>
            <w:vAlign w:val="bottom"/>
            <w:hideMark/>
          </w:tcPr>
          <w:p w14:paraId="49E2EBE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300,000</w:t>
            </w:r>
          </w:p>
        </w:tc>
        <w:tc>
          <w:tcPr>
            <w:tcW w:w="1323" w:type="dxa"/>
            <w:shd w:val="clear" w:color="auto" w:fill="auto"/>
            <w:noWrap/>
            <w:vAlign w:val="bottom"/>
            <w:hideMark/>
          </w:tcPr>
          <w:p w14:paraId="2180C6E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800,000</w:t>
            </w:r>
          </w:p>
        </w:tc>
        <w:tc>
          <w:tcPr>
            <w:tcW w:w="1476" w:type="dxa"/>
            <w:shd w:val="clear" w:color="auto" w:fill="auto"/>
            <w:noWrap/>
            <w:vAlign w:val="bottom"/>
            <w:hideMark/>
          </w:tcPr>
          <w:p w14:paraId="645A3D9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3,000,000</w:t>
            </w:r>
          </w:p>
        </w:tc>
      </w:tr>
      <w:tr w:rsidR="00A00C97" w:rsidRPr="009E5255" w14:paraId="20FFD11B" w14:textId="77777777" w:rsidTr="00622C17">
        <w:trPr>
          <w:trHeight w:val="20"/>
        </w:trPr>
        <w:tc>
          <w:tcPr>
            <w:tcW w:w="1921" w:type="dxa"/>
            <w:shd w:val="clear" w:color="auto" w:fill="auto"/>
            <w:noWrap/>
            <w:vAlign w:val="bottom"/>
            <w:hideMark/>
          </w:tcPr>
          <w:p w14:paraId="042C9268" w14:textId="153A9B3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inatumomab </w:t>
            </w:r>
          </w:p>
        </w:tc>
        <w:tc>
          <w:tcPr>
            <w:tcW w:w="1322" w:type="dxa"/>
            <w:shd w:val="clear" w:color="auto" w:fill="auto"/>
            <w:noWrap/>
            <w:vAlign w:val="bottom"/>
            <w:hideMark/>
          </w:tcPr>
          <w:p w14:paraId="3CF956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485D6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4</w:t>
            </w:r>
          </w:p>
        </w:tc>
        <w:tc>
          <w:tcPr>
            <w:tcW w:w="1323" w:type="dxa"/>
            <w:shd w:val="clear" w:color="auto" w:fill="auto"/>
            <w:noWrap/>
            <w:vAlign w:val="bottom"/>
            <w:hideMark/>
          </w:tcPr>
          <w:p w14:paraId="5D80807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29</w:t>
            </w:r>
          </w:p>
        </w:tc>
        <w:tc>
          <w:tcPr>
            <w:tcW w:w="1323" w:type="dxa"/>
            <w:shd w:val="clear" w:color="auto" w:fill="auto"/>
            <w:noWrap/>
            <w:vAlign w:val="bottom"/>
            <w:hideMark/>
          </w:tcPr>
          <w:p w14:paraId="25CC75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61</w:t>
            </w:r>
          </w:p>
        </w:tc>
        <w:tc>
          <w:tcPr>
            <w:tcW w:w="1323" w:type="dxa"/>
            <w:shd w:val="clear" w:color="auto" w:fill="auto"/>
            <w:noWrap/>
            <w:vAlign w:val="bottom"/>
            <w:hideMark/>
          </w:tcPr>
          <w:p w14:paraId="2FC9374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64</w:t>
            </w:r>
          </w:p>
        </w:tc>
        <w:tc>
          <w:tcPr>
            <w:tcW w:w="1476" w:type="dxa"/>
            <w:shd w:val="clear" w:color="auto" w:fill="auto"/>
            <w:noWrap/>
            <w:vAlign w:val="bottom"/>
            <w:hideMark/>
          </w:tcPr>
          <w:p w14:paraId="555B0C9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228</w:t>
            </w:r>
          </w:p>
        </w:tc>
      </w:tr>
      <w:tr w:rsidR="00A00C97" w:rsidRPr="009E5255" w14:paraId="63AAA4CE" w14:textId="77777777" w:rsidTr="00622C17">
        <w:trPr>
          <w:trHeight w:val="20"/>
        </w:trPr>
        <w:tc>
          <w:tcPr>
            <w:tcW w:w="1921" w:type="dxa"/>
            <w:shd w:val="clear" w:color="auto" w:fill="auto"/>
            <w:noWrap/>
            <w:vAlign w:val="bottom"/>
            <w:hideMark/>
          </w:tcPr>
          <w:p w14:paraId="1105CC22" w14:textId="046131B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ortezomib </w:t>
            </w:r>
          </w:p>
        </w:tc>
        <w:tc>
          <w:tcPr>
            <w:tcW w:w="1322" w:type="dxa"/>
            <w:shd w:val="clear" w:color="auto" w:fill="auto"/>
            <w:noWrap/>
            <w:vAlign w:val="bottom"/>
            <w:hideMark/>
          </w:tcPr>
          <w:p w14:paraId="2674E73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83</w:t>
            </w:r>
          </w:p>
        </w:tc>
        <w:tc>
          <w:tcPr>
            <w:tcW w:w="1323" w:type="dxa"/>
            <w:shd w:val="clear" w:color="auto" w:fill="auto"/>
            <w:noWrap/>
            <w:vAlign w:val="bottom"/>
            <w:hideMark/>
          </w:tcPr>
          <w:p w14:paraId="6DD782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34</w:t>
            </w:r>
          </w:p>
        </w:tc>
        <w:tc>
          <w:tcPr>
            <w:tcW w:w="1323" w:type="dxa"/>
            <w:shd w:val="clear" w:color="auto" w:fill="auto"/>
            <w:noWrap/>
            <w:vAlign w:val="bottom"/>
            <w:hideMark/>
          </w:tcPr>
          <w:p w14:paraId="7FBEC73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09</w:t>
            </w:r>
          </w:p>
        </w:tc>
        <w:tc>
          <w:tcPr>
            <w:tcW w:w="1323" w:type="dxa"/>
            <w:shd w:val="clear" w:color="auto" w:fill="auto"/>
            <w:noWrap/>
            <w:vAlign w:val="bottom"/>
            <w:hideMark/>
          </w:tcPr>
          <w:p w14:paraId="54ECE1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44</w:t>
            </w:r>
          </w:p>
        </w:tc>
        <w:tc>
          <w:tcPr>
            <w:tcW w:w="1323" w:type="dxa"/>
            <w:shd w:val="clear" w:color="auto" w:fill="auto"/>
            <w:noWrap/>
            <w:vAlign w:val="bottom"/>
            <w:hideMark/>
          </w:tcPr>
          <w:p w14:paraId="1E8803C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12</w:t>
            </w:r>
          </w:p>
        </w:tc>
        <w:tc>
          <w:tcPr>
            <w:tcW w:w="1476" w:type="dxa"/>
            <w:shd w:val="clear" w:color="auto" w:fill="auto"/>
            <w:noWrap/>
            <w:vAlign w:val="bottom"/>
            <w:hideMark/>
          </w:tcPr>
          <w:p w14:paraId="630576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582</w:t>
            </w:r>
          </w:p>
        </w:tc>
      </w:tr>
      <w:tr w:rsidR="00A00C97" w:rsidRPr="009E5255" w14:paraId="05D9E3D7" w14:textId="77777777" w:rsidTr="00622C17">
        <w:trPr>
          <w:trHeight w:val="20"/>
        </w:trPr>
        <w:tc>
          <w:tcPr>
            <w:tcW w:w="1921" w:type="dxa"/>
            <w:shd w:val="clear" w:color="auto" w:fill="auto"/>
            <w:noWrap/>
            <w:vAlign w:val="bottom"/>
            <w:hideMark/>
          </w:tcPr>
          <w:p w14:paraId="24815DFC" w14:textId="1FBC53A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rent. Vedotin </w:t>
            </w:r>
          </w:p>
        </w:tc>
        <w:tc>
          <w:tcPr>
            <w:tcW w:w="1322" w:type="dxa"/>
            <w:shd w:val="clear" w:color="auto" w:fill="auto"/>
            <w:noWrap/>
            <w:vAlign w:val="bottom"/>
            <w:hideMark/>
          </w:tcPr>
          <w:p w14:paraId="11FF5C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00</w:t>
            </w:r>
          </w:p>
        </w:tc>
        <w:tc>
          <w:tcPr>
            <w:tcW w:w="1323" w:type="dxa"/>
            <w:shd w:val="clear" w:color="auto" w:fill="auto"/>
            <w:noWrap/>
            <w:vAlign w:val="bottom"/>
            <w:hideMark/>
          </w:tcPr>
          <w:p w14:paraId="0C9206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00</w:t>
            </w:r>
          </w:p>
        </w:tc>
        <w:tc>
          <w:tcPr>
            <w:tcW w:w="1323" w:type="dxa"/>
            <w:shd w:val="clear" w:color="auto" w:fill="auto"/>
            <w:noWrap/>
            <w:vAlign w:val="bottom"/>
            <w:hideMark/>
          </w:tcPr>
          <w:p w14:paraId="590E41D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60</w:t>
            </w:r>
          </w:p>
        </w:tc>
        <w:tc>
          <w:tcPr>
            <w:tcW w:w="1323" w:type="dxa"/>
            <w:shd w:val="clear" w:color="auto" w:fill="auto"/>
            <w:noWrap/>
            <w:vAlign w:val="bottom"/>
            <w:hideMark/>
          </w:tcPr>
          <w:p w14:paraId="12FFD9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15</w:t>
            </w:r>
          </w:p>
        </w:tc>
        <w:tc>
          <w:tcPr>
            <w:tcW w:w="1323" w:type="dxa"/>
            <w:shd w:val="clear" w:color="auto" w:fill="auto"/>
            <w:noWrap/>
            <w:vAlign w:val="bottom"/>
            <w:hideMark/>
          </w:tcPr>
          <w:p w14:paraId="7C3B5C8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85</w:t>
            </w:r>
          </w:p>
        </w:tc>
        <w:tc>
          <w:tcPr>
            <w:tcW w:w="1476" w:type="dxa"/>
            <w:shd w:val="clear" w:color="auto" w:fill="auto"/>
            <w:noWrap/>
            <w:vAlign w:val="bottom"/>
            <w:hideMark/>
          </w:tcPr>
          <w:p w14:paraId="0C5A78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860</w:t>
            </w:r>
          </w:p>
        </w:tc>
      </w:tr>
      <w:tr w:rsidR="00A00C97" w:rsidRPr="009E5255" w14:paraId="5FA07429" w14:textId="77777777" w:rsidTr="00622C17">
        <w:trPr>
          <w:trHeight w:val="20"/>
        </w:trPr>
        <w:tc>
          <w:tcPr>
            <w:tcW w:w="1921" w:type="dxa"/>
            <w:shd w:val="clear" w:color="auto" w:fill="auto"/>
            <w:noWrap/>
            <w:vAlign w:val="bottom"/>
            <w:hideMark/>
          </w:tcPr>
          <w:p w14:paraId="13065087" w14:textId="16E20D4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bazitaxel </w:t>
            </w:r>
          </w:p>
        </w:tc>
        <w:tc>
          <w:tcPr>
            <w:tcW w:w="1322" w:type="dxa"/>
            <w:shd w:val="clear" w:color="auto" w:fill="auto"/>
            <w:noWrap/>
            <w:vAlign w:val="bottom"/>
            <w:hideMark/>
          </w:tcPr>
          <w:p w14:paraId="744BFEF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04</w:t>
            </w:r>
          </w:p>
        </w:tc>
        <w:tc>
          <w:tcPr>
            <w:tcW w:w="1323" w:type="dxa"/>
            <w:shd w:val="clear" w:color="auto" w:fill="auto"/>
            <w:noWrap/>
            <w:vAlign w:val="bottom"/>
            <w:hideMark/>
          </w:tcPr>
          <w:p w14:paraId="2281453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90</w:t>
            </w:r>
          </w:p>
        </w:tc>
        <w:tc>
          <w:tcPr>
            <w:tcW w:w="1323" w:type="dxa"/>
            <w:shd w:val="clear" w:color="auto" w:fill="auto"/>
            <w:noWrap/>
            <w:vAlign w:val="bottom"/>
            <w:hideMark/>
          </w:tcPr>
          <w:p w14:paraId="54490FA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67</w:t>
            </w:r>
          </w:p>
        </w:tc>
        <w:tc>
          <w:tcPr>
            <w:tcW w:w="1323" w:type="dxa"/>
            <w:shd w:val="clear" w:color="auto" w:fill="auto"/>
            <w:noWrap/>
            <w:vAlign w:val="bottom"/>
            <w:hideMark/>
          </w:tcPr>
          <w:p w14:paraId="11E9FD6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51</w:t>
            </w:r>
          </w:p>
        </w:tc>
        <w:tc>
          <w:tcPr>
            <w:tcW w:w="1323" w:type="dxa"/>
            <w:shd w:val="clear" w:color="auto" w:fill="auto"/>
            <w:noWrap/>
            <w:vAlign w:val="bottom"/>
            <w:hideMark/>
          </w:tcPr>
          <w:p w14:paraId="58ABA8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40</w:t>
            </w:r>
          </w:p>
        </w:tc>
        <w:tc>
          <w:tcPr>
            <w:tcW w:w="1476" w:type="dxa"/>
            <w:shd w:val="clear" w:color="auto" w:fill="auto"/>
            <w:noWrap/>
            <w:vAlign w:val="bottom"/>
            <w:hideMark/>
          </w:tcPr>
          <w:p w14:paraId="4C6BD39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352</w:t>
            </w:r>
          </w:p>
        </w:tc>
      </w:tr>
      <w:tr w:rsidR="00A00C97" w:rsidRPr="009E5255" w14:paraId="63423199" w14:textId="77777777" w:rsidTr="00622C17">
        <w:trPr>
          <w:trHeight w:val="20"/>
        </w:trPr>
        <w:tc>
          <w:tcPr>
            <w:tcW w:w="1921" w:type="dxa"/>
            <w:shd w:val="clear" w:color="auto" w:fill="auto"/>
            <w:noWrap/>
            <w:vAlign w:val="bottom"/>
            <w:hideMark/>
          </w:tcPr>
          <w:p w14:paraId="299526DB" w14:textId="79242DF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boplatin </w:t>
            </w:r>
          </w:p>
        </w:tc>
        <w:tc>
          <w:tcPr>
            <w:tcW w:w="1322" w:type="dxa"/>
            <w:shd w:val="clear" w:color="auto" w:fill="auto"/>
            <w:noWrap/>
            <w:vAlign w:val="bottom"/>
            <w:hideMark/>
          </w:tcPr>
          <w:p w14:paraId="5A0070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7,420</w:t>
            </w:r>
          </w:p>
        </w:tc>
        <w:tc>
          <w:tcPr>
            <w:tcW w:w="1323" w:type="dxa"/>
            <w:shd w:val="clear" w:color="auto" w:fill="auto"/>
            <w:noWrap/>
            <w:vAlign w:val="bottom"/>
            <w:hideMark/>
          </w:tcPr>
          <w:p w14:paraId="5DF65E7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1,758</w:t>
            </w:r>
          </w:p>
        </w:tc>
        <w:tc>
          <w:tcPr>
            <w:tcW w:w="1323" w:type="dxa"/>
            <w:shd w:val="clear" w:color="auto" w:fill="auto"/>
            <w:noWrap/>
            <w:vAlign w:val="bottom"/>
            <w:hideMark/>
          </w:tcPr>
          <w:p w14:paraId="4F93046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15,184</w:t>
            </w:r>
          </w:p>
        </w:tc>
        <w:tc>
          <w:tcPr>
            <w:tcW w:w="1323" w:type="dxa"/>
            <w:shd w:val="clear" w:color="auto" w:fill="auto"/>
            <w:noWrap/>
            <w:vAlign w:val="bottom"/>
            <w:hideMark/>
          </w:tcPr>
          <w:p w14:paraId="561D93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5,596</w:t>
            </w:r>
          </w:p>
        </w:tc>
        <w:tc>
          <w:tcPr>
            <w:tcW w:w="1323" w:type="dxa"/>
            <w:shd w:val="clear" w:color="auto" w:fill="auto"/>
            <w:noWrap/>
            <w:vAlign w:val="bottom"/>
            <w:hideMark/>
          </w:tcPr>
          <w:p w14:paraId="47AF8CE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9,464</w:t>
            </w:r>
          </w:p>
        </w:tc>
        <w:tc>
          <w:tcPr>
            <w:tcW w:w="1476" w:type="dxa"/>
            <w:shd w:val="clear" w:color="auto" w:fill="auto"/>
            <w:noWrap/>
            <w:vAlign w:val="bottom"/>
            <w:hideMark/>
          </w:tcPr>
          <w:p w14:paraId="34BD751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09,422</w:t>
            </w:r>
          </w:p>
        </w:tc>
      </w:tr>
      <w:tr w:rsidR="00A00C97" w:rsidRPr="009E5255" w14:paraId="129A1CDF" w14:textId="77777777" w:rsidTr="00622C17">
        <w:trPr>
          <w:trHeight w:val="20"/>
        </w:trPr>
        <w:tc>
          <w:tcPr>
            <w:tcW w:w="1921" w:type="dxa"/>
            <w:shd w:val="clear" w:color="auto" w:fill="auto"/>
            <w:noWrap/>
            <w:vAlign w:val="bottom"/>
            <w:hideMark/>
          </w:tcPr>
          <w:p w14:paraId="7D759B89" w14:textId="7C03458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filzomib </w:t>
            </w:r>
          </w:p>
        </w:tc>
        <w:tc>
          <w:tcPr>
            <w:tcW w:w="1322" w:type="dxa"/>
            <w:shd w:val="clear" w:color="auto" w:fill="auto"/>
            <w:noWrap/>
            <w:vAlign w:val="bottom"/>
            <w:hideMark/>
          </w:tcPr>
          <w:p w14:paraId="23DCD89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A6F1D5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00</w:t>
            </w:r>
          </w:p>
        </w:tc>
        <w:tc>
          <w:tcPr>
            <w:tcW w:w="1323" w:type="dxa"/>
            <w:shd w:val="clear" w:color="auto" w:fill="auto"/>
            <w:noWrap/>
            <w:vAlign w:val="bottom"/>
            <w:hideMark/>
          </w:tcPr>
          <w:p w14:paraId="43C624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115</w:t>
            </w:r>
          </w:p>
        </w:tc>
        <w:tc>
          <w:tcPr>
            <w:tcW w:w="1323" w:type="dxa"/>
            <w:shd w:val="clear" w:color="auto" w:fill="auto"/>
            <w:noWrap/>
            <w:vAlign w:val="bottom"/>
            <w:hideMark/>
          </w:tcPr>
          <w:p w14:paraId="238044D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023</w:t>
            </w:r>
          </w:p>
        </w:tc>
        <w:tc>
          <w:tcPr>
            <w:tcW w:w="1323" w:type="dxa"/>
            <w:shd w:val="clear" w:color="auto" w:fill="auto"/>
            <w:noWrap/>
            <w:vAlign w:val="bottom"/>
            <w:hideMark/>
          </w:tcPr>
          <w:p w14:paraId="0ADCD1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678</w:t>
            </w:r>
          </w:p>
        </w:tc>
        <w:tc>
          <w:tcPr>
            <w:tcW w:w="1476" w:type="dxa"/>
            <w:shd w:val="clear" w:color="auto" w:fill="auto"/>
            <w:noWrap/>
            <w:vAlign w:val="bottom"/>
            <w:hideMark/>
          </w:tcPr>
          <w:p w14:paraId="54566CD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3,616</w:t>
            </w:r>
          </w:p>
        </w:tc>
      </w:tr>
      <w:tr w:rsidR="00A00C97" w:rsidRPr="009E5255" w14:paraId="644C040A" w14:textId="77777777" w:rsidTr="00622C17">
        <w:trPr>
          <w:trHeight w:val="20"/>
        </w:trPr>
        <w:tc>
          <w:tcPr>
            <w:tcW w:w="1921" w:type="dxa"/>
            <w:shd w:val="clear" w:color="auto" w:fill="auto"/>
            <w:noWrap/>
            <w:vAlign w:val="bottom"/>
            <w:hideMark/>
          </w:tcPr>
          <w:p w14:paraId="3D52434B" w14:textId="248F10E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etuximab </w:t>
            </w:r>
          </w:p>
        </w:tc>
        <w:tc>
          <w:tcPr>
            <w:tcW w:w="1322" w:type="dxa"/>
            <w:shd w:val="clear" w:color="auto" w:fill="auto"/>
            <w:noWrap/>
            <w:vAlign w:val="bottom"/>
            <w:hideMark/>
          </w:tcPr>
          <w:p w14:paraId="17EC7B8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0,850</w:t>
            </w:r>
          </w:p>
        </w:tc>
        <w:tc>
          <w:tcPr>
            <w:tcW w:w="1323" w:type="dxa"/>
            <w:shd w:val="clear" w:color="auto" w:fill="auto"/>
            <w:noWrap/>
            <w:vAlign w:val="bottom"/>
            <w:hideMark/>
          </w:tcPr>
          <w:p w14:paraId="664A9C8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6,995</w:t>
            </w:r>
          </w:p>
        </w:tc>
        <w:tc>
          <w:tcPr>
            <w:tcW w:w="1323" w:type="dxa"/>
            <w:shd w:val="clear" w:color="auto" w:fill="auto"/>
            <w:noWrap/>
            <w:vAlign w:val="bottom"/>
            <w:hideMark/>
          </w:tcPr>
          <w:p w14:paraId="576344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2,480</w:t>
            </w:r>
          </w:p>
        </w:tc>
        <w:tc>
          <w:tcPr>
            <w:tcW w:w="1323" w:type="dxa"/>
            <w:shd w:val="clear" w:color="auto" w:fill="auto"/>
            <w:noWrap/>
            <w:vAlign w:val="bottom"/>
            <w:hideMark/>
          </w:tcPr>
          <w:p w14:paraId="164AA65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2,580</w:t>
            </w:r>
          </w:p>
        </w:tc>
        <w:tc>
          <w:tcPr>
            <w:tcW w:w="1323" w:type="dxa"/>
            <w:shd w:val="clear" w:color="auto" w:fill="auto"/>
            <w:noWrap/>
            <w:vAlign w:val="bottom"/>
            <w:hideMark/>
          </w:tcPr>
          <w:p w14:paraId="48DB9FB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5,540</w:t>
            </w:r>
          </w:p>
        </w:tc>
        <w:tc>
          <w:tcPr>
            <w:tcW w:w="1476" w:type="dxa"/>
            <w:shd w:val="clear" w:color="auto" w:fill="auto"/>
            <w:noWrap/>
            <w:vAlign w:val="bottom"/>
            <w:hideMark/>
          </w:tcPr>
          <w:p w14:paraId="2C8ACF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78,445</w:t>
            </w:r>
          </w:p>
        </w:tc>
      </w:tr>
      <w:tr w:rsidR="00A00C97" w:rsidRPr="009E5255" w14:paraId="0B8B1F32" w14:textId="77777777" w:rsidTr="00622C17">
        <w:trPr>
          <w:trHeight w:val="20"/>
        </w:trPr>
        <w:tc>
          <w:tcPr>
            <w:tcW w:w="1921" w:type="dxa"/>
            <w:shd w:val="clear" w:color="auto" w:fill="auto"/>
            <w:noWrap/>
            <w:vAlign w:val="bottom"/>
            <w:hideMark/>
          </w:tcPr>
          <w:p w14:paraId="5343E872" w14:textId="1F88451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isplatin </w:t>
            </w:r>
          </w:p>
        </w:tc>
        <w:tc>
          <w:tcPr>
            <w:tcW w:w="1322" w:type="dxa"/>
            <w:shd w:val="clear" w:color="auto" w:fill="auto"/>
            <w:noWrap/>
            <w:vAlign w:val="bottom"/>
            <w:hideMark/>
          </w:tcPr>
          <w:p w14:paraId="6F393E1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499</w:t>
            </w:r>
          </w:p>
        </w:tc>
        <w:tc>
          <w:tcPr>
            <w:tcW w:w="1323" w:type="dxa"/>
            <w:shd w:val="clear" w:color="auto" w:fill="auto"/>
            <w:noWrap/>
            <w:vAlign w:val="bottom"/>
            <w:hideMark/>
          </w:tcPr>
          <w:p w14:paraId="020F1E8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834</w:t>
            </w:r>
          </w:p>
        </w:tc>
        <w:tc>
          <w:tcPr>
            <w:tcW w:w="1323" w:type="dxa"/>
            <w:shd w:val="clear" w:color="auto" w:fill="auto"/>
            <w:noWrap/>
            <w:vAlign w:val="bottom"/>
            <w:hideMark/>
          </w:tcPr>
          <w:p w14:paraId="1912900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981</w:t>
            </w:r>
          </w:p>
        </w:tc>
        <w:tc>
          <w:tcPr>
            <w:tcW w:w="1323" w:type="dxa"/>
            <w:shd w:val="clear" w:color="auto" w:fill="auto"/>
            <w:noWrap/>
            <w:vAlign w:val="bottom"/>
            <w:hideMark/>
          </w:tcPr>
          <w:p w14:paraId="782C7A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730</w:t>
            </w:r>
          </w:p>
        </w:tc>
        <w:tc>
          <w:tcPr>
            <w:tcW w:w="1323" w:type="dxa"/>
            <w:shd w:val="clear" w:color="auto" w:fill="auto"/>
            <w:noWrap/>
            <w:vAlign w:val="bottom"/>
            <w:hideMark/>
          </w:tcPr>
          <w:p w14:paraId="5D58A1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718</w:t>
            </w:r>
          </w:p>
        </w:tc>
        <w:tc>
          <w:tcPr>
            <w:tcW w:w="1476" w:type="dxa"/>
            <w:shd w:val="clear" w:color="auto" w:fill="auto"/>
            <w:noWrap/>
            <w:vAlign w:val="bottom"/>
            <w:hideMark/>
          </w:tcPr>
          <w:p w14:paraId="2C2E69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9,762</w:t>
            </w:r>
          </w:p>
        </w:tc>
      </w:tr>
      <w:tr w:rsidR="00A00C97" w:rsidRPr="009E5255" w14:paraId="5437E37A" w14:textId="77777777" w:rsidTr="00622C17">
        <w:trPr>
          <w:trHeight w:val="20"/>
        </w:trPr>
        <w:tc>
          <w:tcPr>
            <w:tcW w:w="1921" w:type="dxa"/>
            <w:shd w:val="clear" w:color="auto" w:fill="auto"/>
            <w:noWrap/>
            <w:vAlign w:val="bottom"/>
            <w:hideMark/>
          </w:tcPr>
          <w:p w14:paraId="733881AD" w14:textId="49CE33C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ladribine </w:t>
            </w:r>
          </w:p>
        </w:tc>
        <w:tc>
          <w:tcPr>
            <w:tcW w:w="1322" w:type="dxa"/>
            <w:shd w:val="clear" w:color="auto" w:fill="auto"/>
            <w:noWrap/>
            <w:vAlign w:val="bottom"/>
            <w:hideMark/>
          </w:tcPr>
          <w:p w14:paraId="59D3B2B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9</w:t>
            </w:r>
          </w:p>
        </w:tc>
        <w:tc>
          <w:tcPr>
            <w:tcW w:w="1323" w:type="dxa"/>
            <w:shd w:val="clear" w:color="auto" w:fill="auto"/>
            <w:noWrap/>
            <w:vAlign w:val="bottom"/>
            <w:hideMark/>
          </w:tcPr>
          <w:p w14:paraId="297D2E9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w:t>
            </w:r>
          </w:p>
        </w:tc>
        <w:tc>
          <w:tcPr>
            <w:tcW w:w="1323" w:type="dxa"/>
            <w:shd w:val="clear" w:color="auto" w:fill="auto"/>
            <w:noWrap/>
            <w:vAlign w:val="bottom"/>
            <w:hideMark/>
          </w:tcPr>
          <w:p w14:paraId="4272261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02BE6C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3</w:t>
            </w:r>
          </w:p>
        </w:tc>
        <w:tc>
          <w:tcPr>
            <w:tcW w:w="1323" w:type="dxa"/>
            <w:shd w:val="clear" w:color="auto" w:fill="auto"/>
            <w:noWrap/>
            <w:vAlign w:val="bottom"/>
            <w:hideMark/>
          </w:tcPr>
          <w:p w14:paraId="1F41DA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7</w:t>
            </w:r>
          </w:p>
        </w:tc>
        <w:tc>
          <w:tcPr>
            <w:tcW w:w="1476" w:type="dxa"/>
            <w:shd w:val="clear" w:color="auto" w:fill="auto"/>
            <w:noWrap/>
            <w:vAlign w:val="bottom"/>
            <w:hideMark/>
          </w:tcPr>
          <w:p w14:paraId="3C6A472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9</w:t>
            </w:r>
          </w:p>
        </w:tc>
      </w:tr>
      <w:tr w:rsidR="00A00C97" w:rsidRPr="009E5255" w14:paraId="4331CAEE" w14:textId="77777777" w:rsidTr="00622C17">
        <w:trPr>
          <w:trHeight w:val="20"/>
        </w:trPr>
        <w:tc>
          <w:tcPr>
            <w:tcW w:w="1921" w:type="dxa"/>
            <w:shd w:val="clear" w:color="auto" w:fill="auto"/>
            <w:noWrap/>
            <w:vAlign w:val="bottom"/>
            <w:hideMark/>
          </w:tcPr>
          <w:p w14:paraId="7F1EB062" w14:textId="7777777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clophosphamide </w:t>
            </w:r>
          </w:p>
        </w:tc>
        <w:tc>
          <w:tcPr>
            <w:tcW w:w="1322" w:type="dxa"/>
            <w:shd w:val="clear" w:color="auto" w:fill="auto"/>
            <w:noWrap/>
            <w:vAlign w:val="bottom"/>
            <w:hideMark/>
          </w:tcPr>
          <w:p w14:paraId="5761A37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54,110</w:t>
            </w:r>
          </w:p>
        </w:tc>
        <w:tc>
          <w:tcPr>
            <w:tcW w:w="1323" w:type="dxa"/>
            <w:shd w:val="clear" w:color="auto" w:fill="auto"/>
            <w:noWrap/>
            <w:vAlign w:val="bottom"/>
            <w:hideMark/>
          </w:tcPr>
          <w:p w14:paraId="57C94D2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18,884</w:t>
            </w:r>
          </w:p>
        </w:tc>
        <w:tc>
          <w:tcPr>
            <w:tcW w:w="1323" w:type="dxa"/>
            <w:shd w:val="clear" w:color="auto" w:fill="auto"/>
            <w:noWrap/>
            <w:vAlign w:val="bottom"/>
            <w:hideMark/>
          </w:tcPr>
          <w:p w14:paraId="60A2604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30,204</w:t>
            </w:r>
          </w:p>
        </w:tc>
        <w:tc>
          <w:tcPr>
            <w:tcW w:w="1323" w:type="dxa"/>
            <w:shd w:val="clear" w:color="auto" w:fill="auto"/>
            <w:noWrap/>
            <w:vAlign w:val="bottom"/>
            <w:hideMark/>
          </w:tcPr>
          <w:p w14:paraId="5053A48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99,704</w:t>
            </w:r>
          </w:p>
        </w:tc>
        <w:tc>
          <w:tcPr>
            <w:tcW w:w="1323" w:type="dxa"/>
            <w:shd w:val="clear" w:color="auto" w:fill="auto"/>
            <w:noWrap/>
            <w:vAlign w:val="bottom"/>
            <w:hideMark/>
          </w:tcPr>
          <w:p w14:paraId="33DCE0F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6,327</w:t>
            </w:r>
          </w:p>
        </w:tc>
        <w:tc>
          <w:tcPr>
            <w:tcW w:w="1476" w:type="dxa"/>
            <w:shd w:val="clear" w:color="auto" w:fill="auto"/>
            <w:noWrap/>
            <w:vAlign w:val="bottom"/>
            <w:hideMark/>
          </w:tcPr>
          <w:p w14:paraId="3BAEFD2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09,229</w:t>
            </w:r>
          </w:p>
        </w:tc>
      </w:tr>
      <w:tr w:rsidR="00A00C97" w:rsidRPr="009E5255" w14:paraId="4442037B" w14:textId="77777777" w:rsidTr="00622C17">
        <w:trPr>
          <w:trHeight w:val="20"/>
        </w:trPr>
        <w:tc>
          <w:tcPr>
            <w:tcW w:w="1921" w:type="dxa"/>
            <w:shd w:val="clear" w:color="auto" w:fill="auto"/>
            <w:noWrap/>
            <w:vAlign w:val="bottom"/>
            <w:hideMark/>
          </w:tcPr>
          <w:p w14:paraId="6842F489" w14:textId="06A63A2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tarabine </w:t>
            </w:r>
          </w:p>
        </w:tc>
        <w:tc>
          <w:tcPr>
            <w:tcW w:w="1322" w:type="dxa"/>
            <w:shd w:val="clear" w:color="auto" w:fill="auto"/>
            <w:noWrap/>
            <w:vAlign w:val="bottom"/>
            <w:hideMark/>
          </w:tcPr>
          <w:p w14:paraId="6BAC111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14,598</w:t>
            </w:r>
          </w:p>
        </w:tc>
        <w:tc>
          <w:tcPr>
            <w:tcW w:w="1323" w:type="dxa"/>
            <w:shd w:val="clear" w:color="auto" w:fill="auto"/>
            <w:noWrap/>
            <w:vAlign w:val="bottom"/>
            <w:hideMark/>
          </w:tcPr>
          <w:p w14:paraId="4317CF8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38,019</w:t>
            </w:r>
          </w:p>
        </w:tc>
        <w:tc>
          <w:tcPr>
            <w:tcW w:w="1323" w:type="dxa"/>
            <w:shd w:val="clear" w:color="auto" w:fill="auto"/>
            <w:noWrap/>
            <w:vAlign w:val="bottom"/>
            <w:hideMark/>
          </w:tcPr>
          <w:p w14:paraId="038269B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9,982</w:t>
            </w:r>
          </w:p>
        </w:tc>
        <w:tc>
          <w:tcPr>
            <w:tcW w:w="1323" w:type="dxa"/>
            <w:shd w:val="clear" w:color="auto" w:fill="auto"/>
            <w:noWrap/>
            <w:vAlign w:val="bottom"/>
            <w:hideMark/>
          </w:tcPr>
          <w:p w14:paraId="3D1E06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61,505</w:t>
            </w:r>
          </w:p>
        </w:tc>
        <w:tc>
          <w:tcPr>
            <w:tcW w:w="1323" w:type="dxa"/>
            <w:shd w:val="clear" w:color="auto" w:fill="auto"/>
            <w:noWrap/>
            <w:vAlign w:val="bottom"/>
            <w:hideMark/>
          </w:tcPr>
          <w:p w14:paraId="43EDC8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22,791</w:t>
            </w:r>
          </w:p>
        </w:tc>
        <w:tc>
          <w:tcPr>
            <w:tcW w:w="1476" w:type="dxa"/>
            <w:shd w:val="clear" w:color="auto" w:fill="auto"/>
            <w:noWrap/>
            <w:vAlign w:val="bottom"/>
            <w:hideMark/>
          </w:tcPr>
          <w:p w14:paraId="142E03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26,895</w:t>
            </w:r>
          </w:p>
        </w:tc>
      </w:tr>
      <w:tr w:rsidR="00A00C97" w:rsidRPr="009E5255" w14:paraId="130DD07B" w14:textId="77777777" w:rsidTr="00622C17">
        <w:trPr>
          <w:trHeight w:val="20"/>
        </w:trPr>
        <w:tc>
          <w:tcPr>
            <w:tcW w:w="1921" w:type="dxa"/>
            <w:shd w:val="clear" w:color="auto" w:fill="auto"/>
            <w:noWrap/>
            <w:vAlign w:val="bottom"/>
            <w:hideMark/>
          </w:tcPr>
          <w:p w14:paraId="338C6358" w14:textId="3210EB1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cetaxel </w:t>
            </w:r>
          </w:p>
        </w:tc>
        <w:tc>
          <w:tcPr>
            <w:tcW w:w="1322" w:type="dxa"/>
            <w:shd w:val="clear" w:color="auto" w:fill="auto"/>
            <w:noWrap/>
            <w:vAlign w:val="bottom"/>
            <w:hideMark/>
          </w:tcPr>
          <w:p w14:paraId="2BCC02C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8,016</w:t>
            </w:r>
          </w:p>
        </w:tc>
        <w:tc>
          <w:tcPr>
            <w:tcW w:w="1323" w:type="dxa"/>
            <w:shd w:val="clear" w:color="auto" w:fill="auto"/>
            <w:noWrap/>
            <w:vAlign w:val="bottom"/>
            <w:hideMark/>
          </w:tcPr>
          <w:p w14:paraId="4C92938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734</w:t>
            </w:r>
          </w:p>
        </w:tc>
        <w:tc>
          <w:tcPr>
            <w:tcW w:w="1323" w:type="dxa"/>
            <w:shd w:val="clear" w:color="auto" w:fill="auto"/>
            <w:noWrap/>
            <w:vAlign w:val="bottom"/>
            <w:hideMark/>
          </w:tcPr>
          <w:p w14:paraId="2E31C38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2,734</w:t>
            </w:r>
          </w:p>
        </w:tc>
        <w:tc>
          <w:tcPr>
            <w:tcW w:w="1323" w:type="dxa"/>
            <w:shd w:val="clear" w:color="auto" w:fill="auto"/>
            <w:noWrap/>
            <w:vAlign w:val="bottom"/>
            <w:hideMark/>
          </w:tcPr>
          <w:p w14:paraId="46281C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0,635</w:t>
            </w:r>
          </w:p>
        </w:tc>
        <w:tc>
          <w:tcPr>
            <w:tcW w:w="1323" w:type="dxa"/>
            <w:shd w:val="clear" w:color="auto" w:fill="auto"/>
            <w:noWrap/>
            <w:vAlign w:val="bottom"/>
            <w:hideMark/>
          </w:tcPr>
          <w:p w14:paraId="0BEA204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4,781</w:t>
            </w:r>
          </w:p>
        </w:tc>
        <w:tc>
          <w:tcPr>
            <w:tcW w:w="1476" w:type="dxa"/>
            <w:shd w:val="clear" w:color="auto" w:fill="auto"/>
            <w:noWrap/>
            <w:vAlign w:val="bottom"/>
            <w:hideMark/>
          </w:tcPr>
          <w:p w14:paraId="2FE584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4,900</w:t>
            </w:r>
          </w:p>
        </w:tc>
      </w:tr>
      <w:tr w:rsidR="00A00C97" w:rsidRPr="009E5255" w14:paraId="6E74739D" w14:textId="77777777" w:rsidTr="00622C17">
        <w:trPr>
          <w:trHeight w:val="20"/>
        </w:trPr>
        <w:tc>
          <w:tcPr>
            <w:tcW w:w="1921" w:type="dxa"/>
            <w:shd w:val="clear" w:color="auto" w:fill="auto"/>
            <w:noWrap/>
            <w:vAlign w:val="bottom"/>
            <w:hideMark/>
          </w:tcPr>
          <w:p w14:paraId="1403AF64" w14:textId="4E17A8C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xorubicin </w:t>
            </w:r>
          </w:p>
        </w:tc>
        <w:tc>
          <w:tcPr>
            <w:tcW w:w="1322" w:type="dxa"/>
            <w:shd w:val="clear" w:color="auto" w:fill="auto"/>
            <w:noWrap/>
            <w:vAlign w:val="bottom"/>
            <w:hideMark/>
          </w:tcPr>
          <w:p w14:paraId="6C6C455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719</w:t>
            </w:r>
          </w:p>
        </w:tc>
        <w:tc>
          <w:tcPr>
            <w:tcW w:w="1323" w:type="dxa"/>
            <w:shd w:val="clear" w:color="auto" w:fill="auto"/>
            <w:noWrap/>
            <w:vAlign w:val="bottom"/>
            <w:hideMark/>
          </w:tcPr>
          <w:p w14:paraId="10AD66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6,139</w:t>
            </w:r>
          </w:p>
        </w:tc>
        <w:tc>
          <w:tcPr>
            <w:tcW w:w="1323" w:type="dxa"/>
            <w:shd w:val="clear" w:color="auto" w:fill="auto"/>
            <w:noWrap/>
            <w:vAlign w:val="bottom"/>
            <w:hideMark/>
          </w:tcPr>
          <w:p w14:paraId="673326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9,575</w:t>
            </w:r>
          </w:p>
        </w:tc>
        <w:tc>
          <w:tcPr>
            <w:tcW w:w="1323" w:type="dxa"/>
            <w:shd w:val="clear" w:color="auto" w:fill="auto"/>
            <w:noWrap/>
            <w:vAlign w:val="bottom"/>
            <w:hideMark/>
          </w:tcPr>
          <w:p w14:paraId="3068208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504</w:t>
            </w:r>
          </w:p>
        </w:tc>
        <w:tc>
          <w:tcPr>
            <w:tcW w:w="1323" w:type="dxa"/>
            <w:shd w:val="clear" w:color="auto" w:fill="auto"/>
            <w:noWrap/>
            <w:vAlign w:val="bottom"/>
            <w:hideMark/>
          </w:tcPr>
          <w:p w14:paraId="25B4556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8,413</w:t>
            </w:r>
          </w:p>
        </w:tc>
        <w:tc>
          <w:tcPr>
            <w:tcW w:w="1476" w:type="dxa"/>
            <w:shd w:val="clear" w:color="auto" w:fill="auto"/>
            <w:noWrap/>
            <w:vAlign w:val="bottom"/>
            <w:hideMark/>
          </w:tcPr>
          <w:p w14:paraId="123DF88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8,350</w:t>
            </w:r>
          </w:p>
        </w:tc>
      </w:tr>
      <w:tr w:rsidR="00A00C97" w:rsidRPr="009E5255" w14:paraId="4F7E7E2B" w14:textId="77777777" w:rsidTr="00622C17">
        <w:trPr>
          <w:trHeight w:val="20"/>
        </w:trPr>
        <w:tc>
          <w:tcPr>
            <w:tcW w:w="1921" w:type="dxa"/>
            <w:shd w:val="clear" w:color="auto" w:fill="auto"/>
            <w:noWrap/>
            <w:vAlign w:val="bottom"/>
            <w:hideMark/>
          </w:tcPr>
          <w:p w14:paraId="048431B2" w14:textId="7CB372F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urvalumab </w:t>
            </w:r>
          </w:p>
        </w:tc>
        <w:tc>
          <w:tcPr>
            <w:tcW w:w="1322" w:type="dxa"/>
            <w:shd w:val="clear" w:color="auto" w:fill="auto"/>
            <w:noWrap/>
            <w:vAlign w:val="bottom"/>
            <w:hideMark/>
          </w:tcPr>
          <w:p w14:paraId="5E731D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1362B2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622E15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32AD2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CD356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0,280</w:t>
            </w:r>
          </w:p>
        </w:tc>
        <w:tc>
          <w:tcPr>
            <w:tcW w:w="1476" w:type="dxa"/>
            <w:shd w:val="clear" w:color="auto" w:fill="auto"/>
            <w:noWrap/>
            <w:vAlign w:val="bottom"/>
            <w:hideMark/>
          </w:tcPr>
          <w:p w14:paraId="42A503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0,280</w:t>
            </w:r>
          </w:p>
        </w:tc>
      </w:tr>
      <w:tr w:rsidR="00A00C97" w:rsidRPr="009E5255" w14:paraId="652986DA" w14:textId="77777777" w:rsidTr="00622C17">
        <w:trPr>
          <w:trHeight w:val="20"/>
        </w:trPr>
        <w:tc>
          <w:tcPr>
            <w:tcW w:w="1921" w:type="dxa"/>
            <w:shd w:val="clear" w:color="auto" w:fill="auto"/>
            <w:noWrap/>
            <w:vAlign w:val="bottom"/>
            <w:hideMark/>
          </w:tcPr>
          <w:p w14:paraId="42BB15BB" w14:textId="0B4EA4A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pirubicin </w:t>
            </w:r>
          </w:p>
        </w:tc>
        <w:tc>
          <w:tcPr>
            <w:tcW w:w="1322" w:type="dxa"/>
            <w:shd w:val="clear" w:color="auto" w:fill="auto"/>
            <w:noWrap/>
            <w:vAlign w:val="bottom"/>
            <w:hideMark/>
          </w:tcPr>
          <w:p w14:paraId="1E3D862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733</w:t>
            </w:r>
          </w:p>
        </w:tc>
        <w:tc>
          <w:tcPr>
            <w:tcW w:w="1323" w:type="dxa"/>
            <w:shd w:val="clear" w:color="auto" w:fill="auto"/>
            <w:noWrap/>
            <w:vAlign w:val="bottom"/>
            <w:hideMark/>
          </w:tcPr>
          <w:p w14:paraId="3950F44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916</w:t>
            </w:r>
          </w:p>
        </w:tc>
        <w:tc>
          <w:tcPr>
            <w:tcW w:w="1323" w:type="dxa"/>
            <w:shd w:val="clear" w:color="auto" w:fill="auto"/>
            <w:noWrap/>
            <w:vAlign w:val="bottom"/>
            <w:hideMark/>
          </w:tcPr>
          <w:p w14:paraId="71B89E7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163</w:t>
            </w:r>
          </w:p>
        </w:tc>
        <w:tc>
          <w:tcPr>
            <w:tcW w:w="1323" w:type="dxa"/>
            <w:shd w:val="clear" w:color="auto" w:fill="auto"/>
            <w:noWrap/>
            <w:vAlign w:val="bottom"/>
            <w:hideMark/>
          </w:tcPr>
          <w:p w14:paraId="52A3FE1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881</w:t>
            </w:r>
          </w:p>
        </w:tc>
        <w:tc>
          <w:tcPr>
            <w:tcW w:w="1323" w:type="dxa"/>
            <w:shd w:val="clear" w:color="auto" w:fill="auto"/>
            <w:noWrap/>
            <w:vAlign w:val="bottom"/>
            <w:hideMark/>
          </w:tcPr>
          <w:p w14:paraId="7856ACE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425</w:t>
            </w:r>
          </w:p>
        </w:tc>
        <w:tc>
          <w:tcPr>
            <w:tcW w:w="1476" w:type="dxa"/>
            <w:shd w:val="clear" w:color="auto" w:fill="auto"/>
            <w:noWrap/>
            <w:vAlign w:val="bottom"/>
            <w:hideMark/>
          </w:tcPr>
          <w:p w14:paraId="303465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118</w:t>
            </w:r>
          </w:p>
        </w:tc>
      </w:tr>
      <w:tr w:rsidR="00A00C97" w:rsidRPr="009E5255" w14:paraId="02F99C27" w14:textId="77777777" w:rsidTr="00622C17">
        <w:trPr>
          <w:trHeight w:val="20"/>
        </w:trPr>
        <w:tc>
          <w:tcPr>
            <w:tcW w:w="1921" w:type="dxa"/>
            <w:shd w:val="clear" w:color="auto" w:fill="auto"/>
            <w:noWrap/>
            <w:vAlign w:val="bottom"/>
            <w:hideMark/>
          </w:tcPr>
          <w:p w14:paraId="052739DB" w14:textId="630E9D2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ribulin </w:t>
            </w:r>
          </w:p>
        </w:tc>
        <w:tc>
          <w:tcPr>
            <w:tcW w:w="1322" w:type="dxa"/>
            <w:shd w:val="clear" w:color="auto" w:fill="auto"/>
            <w:noWrap/>
            <w:vAlign w:val="bottom"/>
            <w:hideMark/>
          </w:tcPr>
          <w:p w14:paraId="4CE3462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w:t>
            </w:r>
          </w:p>
        </w:tc>
        <w:tc>
          <w:tcPr>
            <w:tcW w:w="1323" w:type="dxa"/>
            <w:shd w:val="clear" w:color="auto" w:fill="auto"/>
            <w:noWrap/>
            <w:vAlign w:val="bottom"/>
            <w:hideMark/>
          </w:tcPr>
          <w:p w14:paraId="4607E7F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2</w:t>
            </w:r>
          </w:p>
        </w:tc>
        <w:tc>
          <w:tcPr>
            <w:tcW w:w="1323" w:type="dxa"/>
            <w:shd w:val="clear" w:color="auto" w:fill="auto"/>
            <w:noWrap/>
            <w:vAlign w:val="bottom"/>
            <w:hideMark/>
          </w:tcPr>
          <w:p w14:paraId="385BC53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0</w:t>
            </w:r>
          </w:p>
        </w:tc>
        <w:tc>
          <w:tcPr>
            <w:tcW w:w="1323" w:type="dxa"/>
            <w:shd w:val="clear" w:color="auto" w:fill="auto"/>
            <w:noWrap/>
            <w:vAlign w:val="bottom"/>
            <w:hideMark/>
          </w:tcPr>
          <w:p w14:paraId="33AA26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0</w:t>
            </w:r>
          </w:p>
        </w:tc>
        <w:tc>
          <w:tcPr>
            <w:tcW w:w="1323" w:type="dxa"/>
            <w:shd w:val="clear" w:color="auto" w:fill="auto"/>
            <w:noWrap/>
            <w:vAlign w:val="bottom"/>
            <w:hideMark/>
          </w:tcPr>
          <w:p w14:paraId="219898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2</w:t>
            </w:r>
          </w:p>
        </w:tc>
        <w:tc>
          <w:tcPr>
            <w:tcW w:w="1476" w:type="dxa"/>
            <w:shd w:val="clear" w:color="auto" w:fill="auto"/>
            <w:noWrap/>
            <w:vAlign w:val="bottom"/>
            <w:hideMark/>
          </w:tcPr>
          <w:p w14:paraId="762BA22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44</w:t>
            </w:r>
          </w:p>
        </w:tc>
      </w:tr>
      <w:tr w:rsidR="00A00C97" w:rsidRPr="009E5255" w14:paraId="30DCAC99" w14:textId="77777777" w:rsidTr="00622C17">
        <w:trPr>
          <w:trHeight w:val="20"/>
        </w:trPr>
        <w:tc>
          <w:tcPr>
            <w:tcW w:w="1921" w:type="dxa"/>
            <w:shd w:val="clear" w:color="auto" w:fill="auto"/>
            <w:noWrap/>
            <w:vAlign w:val="bottom"/>
            <w:hideMark/>
          </w:tcPr>
          <w:p w14:paraId="3CE824C3" w14:textId="42B0249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oside </w:t>
            </w:r>
          </w:p>
        </w:tc>
        <w:tc>
          <w:tcPr>
            <w:tcW w:w="1322" w:type="dxa"/>
            <w:shd w:val="clear" w:color="auto" w:fill="auto"/>
            <w:noWrap/>
            <w:vAlign w:val="bottom"/>
            <w:hideMark/>
          </w:tcPr>
          <w:p w14:paraId="30D7273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450</w:t>
            </w:r>
          </w:p>
        </w:tc>
        <w:tc>
          <w:tcPr>
            <w:tcW w:w="1323" w:type="dxa"/>
            <w:shd w:val="clear" w:color="auto" w:fill="auto"/>
            <w:noWrap/>
            <w:vAlign w:val="bottom"/>
            <w:hideMark/>
          </w:tcPr>
          <w:p w14:paraId="4907E8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2,343</w:t>
            </w:r>
          </w:p>
        </w:tc>
        <w:tc>
          <w:tcPr>
            <w:tcW w:w="1323" w:type="dxa"/>
            <w:shd w:val="clear" w:color="auto" w:fill="auto"/>
            <w:noWrap/>
            <w:vAlign w:val="bottom"/>
            <w:hideMark/>
          </w:tcPr>
          <w:p w14:paraId="4F81BF0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59</w:t>
            </w:r>
          </w:p>
        </w:tc>
        <w:tc>
          <w:tcPr>
            <w:tcW w:w="1323" w:type="dxa"/>
            <w:shd w:val="clear" w:color="auto" w:fill="auto"/>
            <w:noWrap/>
            <w:vAlign w:val="bottom"/>
            <w:hideMark/>
          </w:tcPr>
          <w:p w14:paraId="3F8A1AD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32</w:t>
            </w:r>
          </w:p>
        </w:tc>
        <w:tc>
          <w:tcPr>
            <w:tcW w:w="1323" w:type="dxa"/>
            <w:shd w:val="clear" w:color="auto" w:fill="auto"/>
            <w:noWrap/>
            <w:vAlign w:val="bottom"/>
            <w:hideMark/>
          </w:tcPr>
          <w:p w14:paraId="3034F69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50</w:t>
            </w:r>
          </w:p>
        </w:tc>
        <w:tc>
          <w:tcPr>
            <w:tcW w:w="1476" w:type="dxa"/>
            <w:shd w:val="clear" w:color="auto" w:fill="auto"/>
            <w:noWrap/>
            <w:vAlign w:val="bottom"/>
            <w:hideMark/>
          </w:tcPr>
          <w:p w14:paraId="7AE4A6B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3,234</w:t>
            </w:r>
          </w:p>
        </w:tc>
      </w:tr>
      <w:tr w:rsidR="00A00C97" w:rsidRPr="009E5255" w14:paraId="650DBF6A" w14:textId="77777777" w:rsidTr="00622C17">
        <w:trPr>
          <w:trHeight w:val="20"/>
        </w:trPr>
        <w:tc>
          <w:tcPr>
            <w:tcW w:w="1921" w:type="dxa"/>
            <w:shd w:val="clear" w:color="auto" w:fill="auto"/>
            <w:noWrap/>
            <w:vAlign w:val="bottom"/>
            <w:hideMark/>
          </w:tcPr>
          <w:p w14:paraId="1CD635A3" w14:textId="7A78372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 Phosphate </w:t>
            </w:r>
          </w:p>
        </w:tc>
        <w:tc>
          <w:tcPr>
            <w:tcW w:w="1322" w:type="dxa"/>
            <w:shd w:val="clear" w:color="auto" w:fill="auto"/>
            <w:noWrap/>
            <w:vAlign w:val="bottom"/>
            <w:hideMark/>
          </w:tcPr>
          <w:p w14:paraId="60D46FB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7,126</w:t>
            </w:r>
          </w:p>
        </w:tc>
        <w:tc>
          <w:tcPr>
            <w:tcW w:w="1323" w:type="dxa"/>
            <w:shd w:val="clear" w:color="auto" w:fill="auto"/>
            <w:noWrap/>
            <w:vAlign w:val="bottom"/>
            <w:hideMark/>
          </w:tcPr>
          <w:p w14:paraId="50CE1C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309</w:t>
            </w:r>
          </w:p>
        </w:tc>
        <w:tc>
          <w:tcPr>
            <w:tcW w:w="1323" w:type="dxa"/>
            <w:shd w:val="clear" w:color="auto" w:fill="auto"/>
            <w:noWrap/>
            <w:vAlign w:val="bottom"/>
            <w:hideMark/>
          </w:tcPr>
          <w:p w14:paraId="0E3347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2,110</w:t>
            </w:r>
          </w:p>
        </w:tc>
        <w:tc>
          <w:tcPr>
            <w:tcW w:w="1323" w:type="dxa"/>
            <w:shd w:val="clear" w:color="auto" w:fill="auto"/>
            <w:noWrap/>
            <w:vAlign w:val="bottom"/>
            <w:hideMark/>
          </w:tcPr>
          <w:p w14:paraId="604701F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2,156</w:t>
            </w:r>
          </w:p>
        </w:tc>
        <w:tc>
          <w:tcPr>
            <w:tcW w:w="1323" w:type="dxa"/>
            <w:shd w:val="clear" w:color="auto" w:fill="auto"/>
            <w:noWrap/>
            <w:vAlign w:val="bottom"/>
            <w:hideMark/>
          </w:tcPr>
          <w:p w14:paraId="1F23993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9,409</w:t>
            </w:r>
          </w:p>
        </w:tc>
        <w:tc>
          <w:tcPr>
            <w:tcW w:w="1476" w:type="dxa"/>
            <w:shd w:val="clear" w:color="auto" w:fill="auto"/>
            <w:noWrap/>
            <w:vAlign w:val="bottom"/>
            <w:hideMark/>
          </w:tcPr>
          <w:p w14:paraId="33B941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8,110</w:t>
            </w:r>
          </w:p>
        </w:tc>
      </w:tr>
      <w:tr w:rsidR="00A00C97" w:rsidRPr="009E5255" w14:paraId="1DB3058E" w14:textId="77777777" w:rsidTr="00622C17">
        <w:trPr>
          <w:trHeight w:val="20"/>
        </w:trPr>
        <w:tc>
          <w:tcPr>
            <w:tcW w:w="1921" w:type="dxa"/>
            <w:shd w:val="clear" w:color="auto" w:fill="auto"/>
            <w:noWrap/>
            <w:vAlign w:val="bottom"/>
            <w:hideMark/>
          </w:tcPr>
          <w:p w14:paraId="5B75208B" w14:textId="70E9AB6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darabine </w:t>
            </w:r>
          </w:p>
        </w:tc>
        <w:tc>
          <w:tcPr>
            <w:tcW w:w="1322" w:type="dxa"/>
            <w:shd w:val="clear" w:color="auto" w:fill="auto"/>
            <w:noWrap/>
            <w:vAlign w:val="bottom"/>
            <w:hideMark/>
          </w:tcPr>
          <w:p w14:paraId="376E68E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56</w:t>
            </w:r>
          </w:p>
        </w:tc>
        <w:tc>
          <w:tcPr>
            <w:tcW w:w="1323" w:type="dxa"/>
            <w:shd w:val="clear" w:color="auto" w:fill="auto"/>
            <w:noWrap/>
            <w:vAlign w:val="bottom"/>
            <w:hideMark/>
          </w:tcPr>
          <w:p w14:paraId="21BC7D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44</w:t>
            </w:r>
          </w:p>
        </w:tc>
        <w:tc>
          <w:tcPr>
            <w:tcW w:w="1323" w:type="dxa"/>
            <w:shd w:val="clear" w:color="auto" w:fill="auto"/>
            <w:noWrap/>
            <w:vAlign w:val="bottom"/>
            <w:hideMark/>
          </w:tcPr>
          <w:p w14:paraId="571463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90</w:t>
            </w:r>
          </w:p>
        </w:tc>
        <w:tc>
          <w:tcPr>
            <w:tcW w:w="1323" w:type="dxa"/>
            <w:shd w:val="clear" w:color="auto" w:fill="auto"/>
            <w:noWrap/>
            <w:vAlign w:val="bottom"/>
            <w:hideMark/>
          </w:tcPr>
          <w:p w14:paraId="443D2B4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40</w:t>
            </w:r>
          </w:p>
        </w:tc>
        <w:tc>
          <w:tcPr>
            <w:tcW w:w="1323" w:type="dxa"/>
            <w:shd w:val="clear" w:color="auto" w:fill="auto"/>
            <w:noWrap/>
            <w:vAlign w:val="bottom"/>
            <w:hideMark/>
          </w:tcPr>
          <w:p w14:paraId="79B184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14</w:t>
            </w:r>
          </w:p>
        </w:tc>
        <w:tc>
          <w:tcPr>
            <w:tcW w:w="1476" w:type="dxa"/>
            <w:shd w:val="clear" w:color="auto" w:fill="auto"/>
            <w:noWrap/>
            <w:vAlign w:val="bottom"/>
            <w:hideMark/>
          </w:tcPr>
          <w:p w14:paraId="2A446A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844</w:t>
            </w:r>
          </w:p>
        </w:tc>
      </w:tr>
      <w:tr w:rsidR="00A00C97" w:rsidRPr="009E5255" w14:paraId="71A6EA8C" w14:textId="77777777" w:rsidTr="00622C17">
        <w:trPr>
          <w:trHeight w:val="20"/>
        </w:trPr>
        <w:tc>
          <w:tcPr>
            <w:tcW w:w="1921" w:type="dxa"/>
            <w:shd w:val="clear" w:color="auto" w:fill="auto"/>
            <w:noWrap/>
            <w:vAlign w:val="bottom"/>
            <w:hideMark/>
          </w:tcPr>
          <w:p w14:paraId="77E8D008" w14:textId="4F60E07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orouracil </w:t>
            </w:r>
          </w:p>
        </w:tc>
        <w:tc>
          <w:tcPr>
            <w:tcW w:w="1322" w:type="dxa"/>
            <w:shd w:val="clear" w:color="auto" w:fill="auto"/>
            <w:noWrap/>
            <w:vAlign w:val="bottom"/>
            <w:hideMark/>
          </w:tcPr>
          <w:p w14:paraId="3981ACA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67,380</w:t>
            </w:r>
          </w:p>
        </w:tc>
        <w:tc>
          <w:tcPr>
            <w:tcW w:w="1323" w:type="dxa"/>
            <w:shd w:val="clear" w:color="auto" w:fill="auto"/>
            <w:noWrap/>
            <w:vAlign w:val="bottom"/>
            <w:hideMark/>
          </w:tcPr>
          <w:p w14:paraId="3EC881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97,491</w:t>
            </w:r>
          </w:p>
        </w:tc>
        <w:tc>
          <w:tcPr>
            <w:tcW w:w="1323" w:type="dxa"/>
            <w:shd w:val="clear" w:color="auto" w:fill="auto"/>
            <w:noWrap/>
            <w:vAlign w:val="bottom"/>
            <w:hideMark/>
          </w:tcPr>
          <w:p w14:paraId="2D25328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200,000</w:t>
            </w:r>
          </w:p>
        </w:tc>
        <w:tc>
          <w:tcPr>
            <w:tcW w:w="1323" w:type="dxa"/>
            <w:shd w:val="clear" w:color="auto" w:fill="auto"/>
            <w:noWrap/>
            <w:vAlign w:val="bottom"/>
            <w:hideMark/>
          </w:tcPr>
          <w:p w14:paraId="071058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800,000</w:t>
            </w:r>
          </w:p>
        </w:tc>
        <w:tc>
          <w:tcPr>
            <w:tcW w:w="1323" w:type="dxa"/>
            <w:shd w:val="clear" w:color="auto" w:fill="auto"/>
            <w:noWrap/>
            <w:vAlign w:val="bottom"/>
            <w:hideMark/>
          </w:tcPr>
          <w:p w14:paraId="1914CA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900,000</w:t>
            </w:r>
          </w:p>
        </w:tc>
        <w:tc>
          <w:tcPr>
            <w:tcW w:w="1476" w:type="dxa"/>
            <w:shd w:val="clear" w:color="auto" w:fill="auto"/>
            <w:noWrap/>
            <w:vAlign w:val="bottom"/>
            <w:hideMark/>
          </w:tcPr>
          <w:p w14:paraId="4D9895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400,000</w:t>
            </w:r>
          </w:p>
        </w:tc>
      </w:tr>
      <w:tr w:rsidR="00A00C97" w:rsidRPr="009E5255" w14:paraId="12560D48" w14:textId="77777777" w:rsidTr="00622C17">
        <w:trPr>
          <w:trHeight w:val="20"/>
        </w:trPr>
        <w:tc>
          <w:tcPr>
            <w:tcW w:w="1921" w:type="dxa"/>
            <w:shd w:val="clear" w:color="auto" w:fill="auto"/>
            <w:noWrap/>
            <w:vAlign w:val="bottom"/>
            <w:hideMark/>
          </w:tcPr>
          <w:p w14:paraId="2B80EDEE" w14:textId="5290E81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otemustine </w:t>
            </w:r>
          </w:p>
        </w:tc>
        <w:tc>
          <w:tcPr>
            <w:tcW w:w="1322" w:type="dxa"/>
            <w:shd w:val="clear" w:color="auto" w:fill="auto"/>
            <w:noWrap/>
            <w:vAlign w:val="bottom"/>
            <w:hideMark/>
          </w:tcPr>
          <w:p w14:paraId="0C347A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0</w:t>
            </w:r>
          </w:p>
        </w:tc>
        <w:tc>
          <w:tcPr>
            <w:tcW w:w="1323" w:type="dxa"/>
            <w:shd w:val="clear" w:color="auto" w:fill="auto"/>
            <w:noWrap/>
            <w:vAlign w:val="bottom"/>
            <w:hideMark/>
          </w:tcPr>
          <w:p w14:paraId="5453606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0</w:t>
            </w:r>
          </w:p>
        </w:tc>
        <w:tc>
          <w:tcPr>
            <w:tcW w:w="1323" w:type="dxa"/>
            <w:shd w:val="clear" w:color="auto" w:fill="auto"/>
            <w:noWrap/>
            <w:vAlign w:val="bottom"/>
            <w:hideMark/>
          </w:tcPr>
          <w:p w14:paraId="1DA5CDD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CD6B86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32</w:t>
            </w:r>
          </w:p>
        </w:tc>
        <w:tc>
          <w:tcPr>
            <w:tcW w:w="1323" w:type="dxa"/>
            <w:shd w:val="clear" w:color="auto" w:fill="auto"/>
            <w:noWrap/>
            <w:vAlign w:val="bottom"/>
            <w:hideMark/>
          </w:tcPr>
          <w:p w14:paraId="546E091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1C5F629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02</w:t>
            </w:r>
          </w:p>
        </w:tc>
      </w:tr>
      <w:tr w:rsidR="00A00C97" w:rsidRPr="009E5255" w14:paraId="6B991A62" w14:textId="77777777" w:rsidTr="00622C17">
        <w:trPr>
          <w:trHeight w:val="20"/>
        </w:trPr>
        <w:tc>
          <w:tcPr>
            <w:tcW w:w="1921" w:type="dxa"/>
            <w:shd w:val="clear" w:color="auto" w:fill="auto"/>
            <w:noWrap/>
            <w:vAlign w:val="bottom"/>
            <w:hideMark/>
          </w:tcPr>
          <w:p w14:paraId="0A482F25" w14:textId="1C2380B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Gemcitabine </w:t>
            </w:r>
          </w:p>
        </w:tc>
        <w:tc>
          <w:tcPr>
            <w:tcW w:w="1322" w:type="dxa"/>
            <w:shd w:val="clear" w:color="auto" w:fill="auto"/>
            <w:noWrap/>
            <w:vAlign w:val="bottom"/>
            <w:hideMark/>
          </w:tcPr>
          <w:p w14:paraId="0E45437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63,556</w:t>
            </w:r>
          </w:p>
        </w:tc>
        <w:tc>
          <w:tcPr>
            <w:tcW w:w="1323" w:type="dxa"/>
            <w:shd w:val="clear" w:color="auto" w:fill="auto"/>
            <w:noWrap/>
            <w:vAlign w:val="bottom"/>
            <w:hideMark/>
          </w:tcPr>
          <w:p w14:paraId="1239AF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83,522</w:t>
            </w:r>
          </w:p>
        </w:tc>
        <w:tc>
          <w:tcPr>
            <w:tcW w:w="1323" w:type="dxa"/>
            <w:shd w:val="clear" w:color="auto" w:fill="auto"/>
            <w:noWrap/>
            <w:vAlign w:val="bottom"/>
            <w:hideMark/>
          </w:tcPr>
          <w:p w14:paraId="49FB887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62,393</w:t>
            </w:r>
          </w:p>
        </w:tc>
        <w:tc>
          <w:tcPr>
            <w:tcW w:w="1323" w:type="dxa"/>
            <w:shd w:val="clear" w:color="auto" w:fill="auto"/>
            <w:noWrap/>
            <w:vAlign w:val="bottom"/>
            <w:hideMark/>
          </w:tcPr>
          <w:p w14:paraId="51AFF60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86,956</w:t>
            </w:r>
          </w:p>
        </w:tc>
        <w:tc>
          <w:tcPr>
            <w:tcW w:w="1323" w:type="dxa"/>
            <w:shd w:val="clear" w:color="auto" w:fill="auto"/>
            <w:noWrap/>
            <w:vAlign w:val="bottom"/>
            <w:hideMark/>
          </w:tcPr>
          <w:p w14:paraId="667F5E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32,853</w:t>
            </w:r>
          </w:p>
        </w:tc>
        <w:tc>
          <w:tcPr>
            <w:tcW w:w="1476" w:type="dxa"/>
            <w:shd w:val="clear" w:color="auto" w:fill="auto"/>
            <w:noWrap/>
            <w:vAlign w:val="bottom"/>
            <w:hideMark/>
          </w:tcPr>
          <w:p w14:paraId="3F52EE9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529,280</w:t>
            </w:r>
          </w:p>
        </w:tc>
      </w:tr>
      <w:tr w:rsidR="00A00C97" w:rsidRPr="009E5255" w14:paraId="6B678992" w14:textId="77777777" w:rsidTr="00622C17">
        <w:trPr>
          <w:trHeight w:val="20"/>
        </w:trPr>
        <w:tc>
          <w:tcPr>
            <w:tcW w:w="1921" w:type="dxa"/>
            <w:shd w:val="clear" w:color="auto" w:fill="auto"/>
            <w:noWrap/>
            <w:vAlign w:val="bottom"/>
            <w:hideMark/>
          </w:tcPr>
          <w:p w14:paraId="6B960C86" w14:textId="190C8F5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darubicin </w:t>
            </w:r>
          </w:p>
        </w:tc>
        <w:tc>
          <w:tcPr>
            <w:tcW w:w="1322" w:type="dxa"/>
            <w:shd w:val="clear" w:color="auto" w:fill="auto"/>
            <w:noWrap/>
            <w:vAlign w:val="bottom"/>
            <w:hideMark/>
          </w:tcPr>
          <w:p w14:paraId="766B52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94</w:t>
            </w:r>
          </w:p>
        </w:tc>
        <w:tc>
          <w:tcPr>
            <w:tcW w:w="1323" w:type="dxa"/>
            <w:shd w:val="clear" w:color="auto" w:fill="auto"/>
            <w:noWrap/>
            <w:vAlign w:val="bottom"/>
            <w:hideMark/>
          </w:tcPr>
          <w:p w14:paraId="0E41949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98</w:t>
            </w:r>
          </w:p>
        </w:tc>
        <w:tc>
          <w:tcPr>
            <w:tcW w:w="1323" w:type="dxa"/>
            <w:shd w:val="clear" w:color="auto" w:fill="auto"/>
            <w:noWrap/>
            <w:vAlign w:val="bottom"/>
            <w:hideMark/>
          </w:tcPr>
          <w:p w14:paraId="04EF24E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06</w:t>
            </w:r>
          </w:p>
        </w:tc>
        <w:tc>
          <w:tcPr>
            <w:tcW w:w="1323" w:type="dxa"/>
            <w:shd w:val="clear" w:color="auto" w:fill="auto"/>
            <w:noWrap/>
            <w:vAlign w:val="bottom"/>
            <w:hideMark/>
          </w:tcPr>
          <w:p w14:paraId="6566770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79</w:t>
            </w:r>
          </w:p>
        </w:tc>
        <w:tc>
          <w:tcPr>
            <w:tcW w:w="1323" w:type="dxa"/>
            <w:shd w:val="clear" w:color="auto" w:fill="auto"/>
            <w:noWrap/>
            <w:vAlign w:val="bottom"/>
            <w:hideMark/>
          </w:tcPr>
          <w:p w14:paraId="26F1E0C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29</w:t>
            </w:r>
          </w:p>
        </w:tc>
        <w:tc>
          <w:tcPr>
            <w:tcW w:w="1476" w:type="dxa"/>
            <w:shd w:val="clear" w:color="auto" w:fill="auto"/>
            <w:noWrap/>
            <w:vAlign w:val="bottom"/>
            <w:hideMark/>
          </w:tcPr>
          <w:p w14:paraId="2847F3F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06</w:t>
            </w:r>
          </w:p>
        </w:tc>
      </w:tr>
      <w:tr w:rsidR="00A00C97" w:rsidRPr="009E5255" w14:paraId="6D3FBF01" w14:textId="77777777" w:rsidTr="00622C17">
        <w:trPr>
          <w:trHeight w:val="20"/>
        </w:trPr>
        <w:tc>
          <w:tcPr>
            <w:tcW w:w="1921" w:type="dxa"/>
            <w:shd w:val="clear" w:color="auto" w:fill="auto"/>
            <w:noWrap/>
            <w:vAlign w:val="bottom"/>
            <w:hideMark/>
          </w:tcPr>
          <w:p w14:paraId="7E159860" w14:textId="11E4E22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fosfamide </w:t>
            </w:r>
          </w:p>
        </w:tc>
        <w:tc>
          <w:tcPr>
            <w:tcW w:w="1322" w:type="dxa"/>
            <w:shd w:val="clear" w:color="auto" w:fill="auto"/>
            <w:noWrap/>
            <w:vAlign w:val="bottom"/>
            <w:hideMark/>
          </w:tcPr>
          <w:p w14:paraId="1D83A24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7,738</w:t>
            </w:r>
          </w:p>
        </w:tc>
        <w:tc>
          <w:tcPr>
            <w:tcW w:w="1323" w:type="dxa"/>
            <w:shd w:val="clear" w:color="auto" w:fill="auto"/>
            <w:noWrap/>
            <w:vAlign w:val="bottom"/>
            <w:hideMark/>
          </w:tcPr>
          <w:p w14:paraId="5DF513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9,160</w:t>
            </w:r>
          </w:p>
        </w:tc>
        <w:tc>
          <w:tcPr>
            <w:tcW w:w="1323" w:type="dxa"/>
            <w:shd w:val="clear" w:color="auto" w:fill="auto"/>
            <w:noWrap/>
            <w:vAlign w:val="bottom"/>
            <w:hideMark/>
          </w:tcPr>
          <w:p w14:paraId="1DFDA8F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0,890</w:t>
            </w:r>
          </w:p>
        </w:tc>
        <w:tc>
          <w:tcPr>
            <w:tcW w:w="1323" w:type="dxa"/>
            <w:shd w:val="clear" w:color="auto" w:fill="auto"/>
            <w:noWrap/>
            <w:vAlign w:val="bottom"/>
            <w:hideMark/>
          </w:tcPr>
          <w:p w14:paraId="2747605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9,550</w:t>
            </w:r>
          </w:p>
        </w:tc>
        <w:tc>
          <w:tcPr>
            <w:tcW w:w="1323" w:type="dxa"/>
            <w:shd w:val="clear" w:color="auto" w:fill="auto"/>
            <w:noWrap/>
            <w:vAlign w:val="bottom"/>
            <w:hideMark/>
          </w:tcPr>
          <w:p w14:paraId="784809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7,000</w:t>
            </w:r>
          </w:p>
        </w:tc>
        <w:tc>
          <w:tcPr>
            <w:tcW w:w="1476" w:type="dxa"/>
            <w:shd w:val="clear" w:color="auto" w:fill="auto"/>
            <w:noWrap/>
            <w:vAlign w:val="bottom"/>
            <w:hideMark/>
          </w:tcPr>
          <w:p w14:paraId="7EA724E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54,338</w:t>
            </w:r>
          </w:p>
        </w:tc>
      </w:tr>
      <w:tr w:rsidR="00A00C97" w:rsidRPr="009E5255" w14:paraId="33B9C43A" w14:textId="77777777" w:rsidTr="00622C17">
        <w:trPr>
          <w:trHeight w:val="20"/>
        </w:trPr>
        <w:tc>
          <w:tcPr>
            <w:tcW w:w="1921" w:type="dxa"/>
            <w:shd w:val="clear" w:color="auto" w:fill="auto"/>
            <w:noWrap/>
            <w:vAlign w:val="bottom"/>
            <w:hideMark/>
          </w:tcPr>
          <w:p w14:paraId="418F8AC4" w14:textId="14C5370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not. Ozogamicin </w:t>
            </w:r>
          </w:p>
        </w:tc>
        <w:tc>
          <w:tcPr>
            <w:tcW w:w="1322" w:type="dxa"/>
            <w:shd w:val="clear" w:color="auto" w:fill="auto"/>
            <w:noWrap/>
            <w:vAlign w:val="bottom"/>
            <w:hideMark/>
          </w:tcPr>
          <w:p w14:paraId="3ACB4F5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4B01A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302A09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6D6BB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6D7D2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w:t>
            </w:r>
          </w:p>
        </w:tc>
        <w:tc>
          <w:tcPr>
            <w:tcW w:w="1476" w:type="dxa"/>
            <w:shd w:val="clear" w:color="auto" w:fill="auto"/>
            <w:noWrap/>
            <w:vAlign w:val="bottom"/>
            <w:hideMark/>
          </w:tcPr>
          <w:p w14:paraId="30A48CC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w:t>
            </w:r>
          </w:p>
        </w:tc>
      </w:tr>
      <w:tr w:rsidR="00A00C97" w:rsidRPr="009E5255" w14:paraId="146EDEFB" w14:textId="77777777" w:rsidTr="00622C17">
        <w:trPr>
          <w:trHeight w:val="20"/>
        </w:trPr>
        <w:tc>
          <w:tcPr>
            <w:tcW w:w="1921" w:type="dxa"/>
            <w:shd w:val="clear" w:color="auto" w:fill="auto"/>
            <w:noWrap/>
            <w:vAlign w:val="bottom"/>
            <w:hideMark/>
          </w:tcPr>
          <w:p w14:paraId="78A9AA4D" w14:textId="6CDC01B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pilimumab </w:t>
            </w:r>
          </w:p>
        </w:tc>
        <w:tc>
          <w:tcPr>
            <w:tcW w:w="1322" w:type="dxa"/>
            <w:shd w:val="clear" w:color="auto" w:fill="auto"/>
            <w:noWrap/>
            <w:vAlign w:val="bottom"/>
            <w:hideMark/>
          </w:tcPr>
          <w:p w14:paraId="1FF745E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00</w:t>
            </w:r>
          </w:p>
        </w:tc>
        <w:tc>
          <w:tcPr>
            <w:tcW w:w="1323" w:type="dxa"/>
            <w:shd w:val="clear" w:color="auto" w:fill="auto"/>
            <w:noWrap/>
            <w:vAlign w:val="bottom"/>
            <w:hideMark/>
          </w:tcPr>
          <w:p w14:paraId="6C40B6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390</w:t>
            </w:r>
          </w:p>
        </w:tc>
        <w:tc>
          <w:tcPr>
            <w:tcW w:w="1323" w:type="dxa"/>
            <w:shd w:val="clear" w:color="auto" w:fill="auto"/>
            <w:noWrap/>
            <w:vAlign w:val="bottom"/>
            <w:hideMark/>
          </w:tcPr>
          <w:p w14:paraId="09B7B64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470</w:t>
            </w:r>
          </w:p>
        </w:tc>
        <w:tc>
          <w:tcPr>
            <w:tcW w:w="1323" w:type="dxa"/>
            <w:shd w:val="clear" w:color="auto" w:fill="auto"/>
            <w:noWrap/>
            <w:vAlign w:val="bottom"/>
            <w:hideMark/>
          </w:tcPr>
          <w:p w14:paraId="67D7F9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745</w:t>
            </w:r>
          </w:p>
        </w:tc>
        <w:tc>
          <w:tcPr>
            <w:tcW w:w="1323" w:type="dxa"/>
            <w:shd w:val="clear" w:color="auto" w:fill="auto"/>
            <w:noWrap/>
            <w:vAlign w:val="bottom"/>
            <w:hideMark/>
          </w:tcPr>
          <w:p w14:paraId="638AFF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659</w:t>
            </w:r>
          </w:p>
        </w:tc>
        <w:tc>
          <w:tcPr>
            <w:tcW w:w="1476" w:type="dxa"/>
            <w:shd w:val="clear" w:color="auto" w:fill="auto"/>
            <w:noWrap/>
            <w:vAlign w:val="bottom"/>
            <w:hideMark/>
          </w:tcPr>
          <w:p w14:paraId="66743D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964</w:t>
            </w:r>
          </w:p>
        </w:tc>
      </w:tr>
      <w:tr w:rsidR="00A00C97" w:rsidRPr="009E5255" w14:paraId="414A0629" w14:textId="77777777" w:rsidTr="00622C17">
        <w:trPr>
          <w:trHeight w:val="20"/>
        </w:trPr>
        <w:tc>
          <w:tcPr>
            <w:tcW w:w="1921" w:type="dxa"/>
            <w:shd w:val="clear" w:color="auto" w:fill="auto"/>
            <w:noWrap/>
            <w:vAlign w:val="bottom"/>
            <w:hideMark/>
          </w:tcPr>
          <w:p w14:paraId="7C6D0172" w14:textId="4F3AE04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rinotecan </w:t>
            </w:r>
          </w:p>
        </w:tc>
        <w:tc>
          <w:tcPr>
            <w:tcW w:w="1322" w:type="dxa"/>
            <w:shd w:val="clear" w:color="auto" w:fill="auto"/>
            <w:noWrap/>
            <w:vAlign w:val="bottom"/>
            <w:hideMark/>
          </w:tcPr>
          <w:p w14:paraId="7CDD70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1,470</w:t>
            </w:r>
          </w:p>
        </w:tc>
        <w:tc>
          <w:tcPr>
            <w:tcW w:w="1323" w:type="dxa"/>
            <w:shd w:val="clear" w:color="auto" w:fill="auto"/>
            <w:noWrap/>
            <w:vAlign w:val="bottom"/>
            <w:hideMark/>
          </w:tcPr>
          <w:p w14:paraId="562F8CF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1,034</w:t>
            </w:r>
          </w:p>
        </w:tc>
        <w:tc>
          <w:tcPr>
            <w:tcW w:w="1323" w:type="dxa"/>
            <w:shd w:val="clear" w:color="auto" w:fill="auto"/>
            <w:noWrap/>
            <w:vAlign w:val="bottom"/>
            <w:hideMark/>
          </w:tcPr>
          <w:p w14:paraId="793FF1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2,012</w:t>
            </w:r>
          </w:p>
        </w:tc>
        <w:tc>
          <w:tcPr>
            <w:tcW w:w="1323" w:type="dxa"/>
            <w:shd w:val="clear" w:color="auto" w:fill="auto"/>
            <w:noWrap/>
            <w:vAlign w:val="bottom"/>
            <w:hideMark/>
          </w:tcPr>
          <w:p w14:paraId="2530867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0,920</w:t>
            </w:r>
          </w:p>
        </w:tc>
        <w:tc>
          <w:tcPr>
            <w:tcW w:w="1323" w:type="dxa"/>
            <w:shd w:val="clear" w:color="auto" w:fill="auto"/>
            <w:noWrap/>
            <w:vAlign w:val="bottom"/>
            <w:hideMark/>
          </w:tcPr>
          <w:p w14:paraId="51A3186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9,629</w:t>
            </w:r>
          </w:p>
        </w:tc>
        <w:tc>
          <w:tcPr>
            <w:tcW w:w="1476" w:type="dxa"/>
            <w:shd w:val="clear" w:color="auto" w:fill="auto"/>
            <w:noWrap/>
            <w:vAlign w:val="bottom"/>
            <w:hideMark/>
          </w:tcPr>
          <w:p w14:paraId="78ED43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45,065</w:t>
            </w:r>
          </w:p>
        </w:tc>
      </w:tr>
      <w:tr w:rsidR="00A00C97" w:rsidRPr="009E5255" w14:paraId="1201C085" w14:textId="77777777" w:rsidTr="00622C17">
        <w:trPr>
          <w:trHeight w:val="20"/>
        </w:trPr>
        <w:tc>
          <w:tcPr>
            <w:tcW w:w="1921" w:type="dxa"/>
            <w:shd w:val="clear" w:color="auto" w:fill="auto"/>
            <w:noWrap/>
            <w:vAlign w:val="bottom"/>
            <w:hideMark/>
          </w:tcPr>
          <w:p w14:paraId="4FDB234B" w14:textId="20BC294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Methotrexate </w:t>
            </w:r>
          </w:p>
        </w:tc>
        <w:tc>
          <w:tcPr>
            <w:tcW w:w="1322" w:type="dxa"/>
            <w:shd w:val="clear" w:color="auto" w:fill="auto"/>
            <w:noWrap/>
            <w:vAlign w:val="bottom"/>
            <w:hideMark/>
          </w:tcPr>
          <w:p w14:paraId="24E5CA4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99,744</w:t>
            </w:r>
          </w:p>
        </w:tc>
        <w:tc>
          <w:tcPr>
            <w:tcW w:w="1323" w:type="dxa"/>
            <w:shd w:val="clear" w:color="auto" w:fill="auto"/>
            <w:noWrap/>
            <w:vAlign w:val="bottom"/>
            <w:hideMark/>
          </w:tcPr>
          <w:p w14:paraId="1E8D5A4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97,064</w:t>
            </w:r>
          </w:p>
        </w:tc>
        <w:tc>
          <w:tcPr>
            <w:tcW w:w="1323" w:type="dxa"/>
            <w:shd w:val="clear" w:color="auto" w:fill="auto"/>
            <w:noWrap/>
            <w:vAlign w:val="bottom"/>
            <w:hideMark/>
          </w:tcPr>
          <w:p w14:paraId="2FCC81B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6,118</w:t>
            </w:r>
          </w:p>
        </w:tc>
        <w:tc>
          <w:tcPr>
            <w:tcW w:w="1323" w:type="dxa"/>
            <w:shd w:val="clear" w:color="auto" w:fill="auto"/>
            <w:noWrap/>
            <w:vAlign w:val="bottom"/>
            <w:hideMark/>
          </w:tcPr>
          <w:p w14:paraId="539977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7,094</w:t>
            </w:r>
          </w:p>
        </w:tc>
        <w:tc>
          <w:tcPr>
            <w:tcW w:w="1323" w:type="dxa"/>
            <w:shd w:val="clear" w:color="auto" w:fill="auto"/>
            <w:noWrap/>
            <w:vAlign w:val="bottom"/>
            <w:hideMark/>
          </w:tcPr>
          <w:p w14:paraId="419180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18,167</w:t>
            </w:r>
          </w:p>
        </w:tc>
        <w:tc>
          <w:tcPr>
            <w:tcW w:w="1476" w:type="dxa"/>
            <w:shd w:val="clear" w:color="auto" w:fill="auto"/>
            <w:noWrap/>
            <w:vAlign w:val="bottom"/>
            <w:hideMark/>
          </w:tcPr>
          <w:p w14:paraId="060893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28,186</w:t>
            </w:r>
          </w:p>
        </w:tc>
      </w:tr>
      <w:tr w:rsidR="00A00C97" w:rsidRPr="009E5255" w14:paraId="1838E6D1" w14:textId="77777777" w:rsidTr="00622C17">
        <w:trPr>
          <w:trHeight w:val="20"/>
        </w:trPr>
        <w:tc>
          <w:tcPr>
            <w:tcW w:w="1921" w:type="dxa"/>
            <w:shd w:val="clear" w:color="auto" w:fill="auto"/>
            <w:noWrap/>
            <w:vAlign w:val="bottom"/>
            <w:hideMark/>
          </w:tcPr>
          <w:p w14:paraId="68436C21" w14:textId="6D87E52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Nivolumab </w:t>
            </w:r>
          </w:p>
        </w:tc>
        <w:tc>
          <w:tcPr>
            <w:tcW w:w="1322" w:type="dxa"/>
            <w:shd w:val="clear" w:color="auto" w:fill="auto"/>
            <w:noWrap/>
            <w:vAlign w:val="bottom"/>
            <w:hideMark/>
          </w:tcPr>
          <w:p w14:paraId="7D98289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0</w:t>
            </w:r>
          </w:p>
        </w:tc>
        <w:tc>
          <w:tcPr>
            <w:tcW w:w="1323" w:type="dxa"/>
            <w:shd w:val="clear" w:color="auto" w:fill="auto"/>
            <w:noWrap/>
            <w:vAlign w:val="bottom"/>
            <w:hideMark/>
          </w:tcPr>
          <w:p w14:paraId="5159492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3,558</w:t>
            </w:r>
          </w:p>
        </w:tc>
        <w:tc>
          <w:tcPr>
            <w:tcW w:w="1323" w:type="dxa"/>
            <w:shd w:val="clear" w:color="auto" w:fill="auto"/>
            <w:noWrap/>
            <w:vAlign w:val="bottom"/>
            <w:hideMark/>
          </w:tcPr>
          <w:p w14:paraId="6958F89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0,117</w:t>
            </w:r>
          </w:p>
        </w:tc>
        <w:tc>
          <w:tcPr>
            <w:tcW w:w="1323" w:type="dxa"/>
            <w:shd w:val="clear" w:color="auto" w:fill="auto"/>
            <w:noWrap/>
            <w:vAlign w:val="bottom"/>
            <w:hideMark/>
          </w:tcPr>
          <w:p w14:paraId="1546CB3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1,399</w:t>
            </w:r>
          </w:p>
        </w:tc>
        <w:tc>
          <w:tcPr>
            <w:tcW w:w="1323" w:type="dxa"/>
            <w:shd w:val="clear" w:color="auto" w:fill="auto"/>
            <w:noWrap/>
            <w:vAlign w:val="bottom"/>
            <w:hideMark/>
          </w:tcPr>
          <w:p w14:paraId="57EF0CE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2,340</w:t>
            </w:r>
          </w:p>
        </w:tc>
        <w:tc>
          <w:tcPr>
            <w:tcW w:w="1476" w:type="dxa"/>
            <w:shd w:val="clear" w:color="auto" w:fill="auto"/>
            <w:noWrap/>
            <w:vAlign w:val="bottom"/>
            <w:hideMark/>
          </w:tcPr>
          <w:p w14:paraId="08CF6A9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27,854</w:t>
            </w:r>
          </w:p>
        </w:tc>
      </w:tr>
      <w:tr w:rsidR="00A00C97" w:rsidRPr="009E5255" w14:paraId="5D03DA68" w14:textId="77777777" w:rsidTr="00622C17">
        <w:trPr>
          <w:trHeight w:val="20"/>
        </w:trPr>
        <w:tc>
          <w:tcPr>
            <w:tcW w:w="1921" w:type="dxa"/>
            <w:shd w:val="clear" w:color="auto" w:fill="auto"/>
            <w:noWrap/>
            <w:vAlign w:val="bottom"/>
            <w:hideMark/>
          </w:tcPr>
          <w:p w14:paraId="59FBB019" w14:textId="116DEB2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binutuzumab </w:t>
            </w:r>
          </w:p>
        </w:tc>
        <w:tc>
          <w:tcPr>
            <w:tcW w:w="1322" w:type="dxa"/>
            <w:shd w:val="clear" w:color="auto" w:fill="auto"/>
            <w:noWrap/>
            <w:vAlign w:val="bottom"/>
            <w:hideMark/>
          </w:tcPr>
          <w:p w14:paraId="279F968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05FBFD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000</w:t>
            </w:r>
          </w:p>
        </w:tc>
        <w:tc>
          <w:tcPr>
            <w:tcW w:w="1323" w:type="dxa"/>
            <w:shd w:val="clear" w:color="auto" w:fill="auto"/>
            <w:noWrap/>
            <w:vAlign w:val="bottom"/>
            <w:hideMark/>
          </w:tcPr>
          <w:p w14:paraId="6450924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000</w:t>
            </w:r>
          </w:p>
        </w:tc>
        <w:tc>
          <w:tcPr>
            <w:tcW w:w="1323" w:type="dxa"/>
            <w:shd w:val="clear" w:color="auto" w:fill="auto"/>
            <w:noWrap/>
            <w:vAlign w:val="bottom"/>
            <w:hideMark/>
          </w:tcPr>
          <w:p w14:paraId="02084D1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000</w:t>
            </w:r>
          </w:p>
        </w:tc>
        <w:tc>
          <w:tcPr>
            <w:tcW w:w="1323" w:type="dxa"/>
            <w:shd w:val="clear" w:color="auto" w:fill="auto"/>
            <w:noWrap/>
            <w:vAlign w:val="bottom"/>
            <w:hideMark/>
          </w:tcPr>
          <w:p w14:paraId="1383288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000</w:t>
            </w:r>
          </w:p>
        </w:tc>
        <w:tc>
          <w:tcPr>
            <w:tcW w:w="1476" w:type="dxa"/>
            <w:shd w:val="clear" w:color="auto" w:fill="auto"/>
            <w:noWrap/>
            <w:vAlign w:val="bottom"/>
            <w:hideMark/>
          </w:tcPr>
          <w:p w14:paraId="29B698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3,000</w:t>
            </w:r>
          </w:p>
        </w:tc>
      </w:tr>
      <w:tr w:rsidR="00A00C97" w:rsidRPr="009E5255" w14:paraId="266492EA" w14:textId="77777777" w:rsidTr="00622C17">
        <w:trPr>
          <w:trHeight w:val="20"/>
        </w:trPr>
        <w:tc>
          <w:tcPr>
            <w:tcW w:w="1921" w:type="dxa"/>
            <w:shd w:val="clear" w:color="auto" w:fill="auto"/>
            <w:noWrap/>
            <w:vAlign w:val="bottom"/>
            <w:hideMark/>
          </w:tcPr>
          <w:p w14:paraId="77DEA510" w14:textId="40E2C14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xaliplatin </w:t>
            </w:r>
          </w:p>
        </w:tc>
        <w:tc>
          <w:tcPr>
            <w:tcW w:w="1322" w:type="dxa"/>
            <w:shd w:val="clear" w:color="auto" w:fill="auto"/>
            <w:noWrap/>
            <w:vAlign w:val="bottom"/>
            <w:hideMark/>
          </w:tcPr>
          <w:p w14:paraId="336F5C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1,990</w:t>
            </w:r>
          </w:p>
        </w:tc>
        <w:tc>
          <w:tcPr>
            <w:tcW w:w="1323" w:type="dxa"/>
            <w:shd w:val="clear" w:color="auto" w:fill="auto"/>
            <w:noWrap/>
            <w:vAlign w:val="bottom"/>
            <w:hideMark/>
          </w:tcPr>
          <w:p w14:paraId="523BDCA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9,575</w:t>
            </w:r>
          </w:p>
        </w:tc>
        <w:tc>
          <w:tcPr>
            <w:tcW w:w="1323" w:type="dxa"/>
            <w:shd w:val="clear" w:color="auto" w:fill="auto"/>
            <w:noWrap/>
            <w:vAlign w:val="bottom"/>
            <w:hideMark/>
          </w:tcPr>
          <w:p w14:paraId="5D8E05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5,875</w:t>
            </w:r>
          </w:p>
        </w:tc>
        <w:tc>
          <w:tcPr>
            <w:tcW w:w="1323" w:type="dxa"/>
            <w:shd w:val="clear" w:color="auto" w:fill="auto"/>
            <w:noWrap/>
            <w:vAlign w:val="bottom"/>
            <w:hideMark/>
          </w:tcPr>
          <w:p w14:paraId="2C63ED7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0,317</w:t>
            </w:r>
          </w:p>
        </w:tc>
        <w:tc>
          <w:tcPr>
            <w:tcW w:w="1323" w:type="dxa"/>
            <w:shd w:val="clear" w:color="auto" w:fill="auto"/>
            <w:noWrap/>
            <w:vAlign w:val="bottom"/>
            <w:hideMark/>
          </w:tcPr>
          <w:p w14:paraId="109A5EE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4,939</w:t>
            </w:r>
          </w:p>
        </w:tc>
        <w:tc>
          <w:tcPr>
            <w:tcW w:w="1476" w:type="dxa"/>
            <w:shd w:val="clear" w:color="auto" w:fill="auto"/>
            <w:noWrap/>
            <w:vAlign w:val="bottom"/>
            <w:hideMark/>
          </w:tcPr>
          <w:p w14:paraId="0D3787E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12,696</w:t>
            </w:r>
          </w:p>
        </w:tc>
      </w:tr>
      <w:tr w:rsidR="00A00C97" w:rsidRPr="009E5255" w14:paraId="0C1251A9" w14:textId="77777777" w:rsidTr="00622C17">
        <w:trPr>
          <w:trHeight w:val="20"/>
        </w:trPr>
        <w:tc>
          <w:tcPr>
            <w:tcW w:w="1921" w:type="dxa"/>
            <w:shd w:val="clear" w:color="auto" w:fill="auto"/>
            <w:noWrap/>
            <w:vAlign w:val="bottom"/>
            <w:hideMark/>
          </w:tcPr>
          <w:p w14:paraId="7B64DC1E" w14:textId="561DD50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clitaxel </w:t>
            </w:r>
          </w:p>
        </w:tc>
        <w:tc>
          <w:tcPr>
            <w:tcW w:w="1322" w:type="dxa"/>
            <w:shd w:val="clear" w:color="auto" w:fill="auto"/>
            <w:noWrap/>
            <w:vAlign w:val="bottom"/>
            <w:hideMark/>
          </w:tcPr>
          <w:p w14:paraId="675D65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6,714</w:t>
            </w:r>
          </w:p>
        </w:tc>
        <w:tc>
          <w:tcPr>
            <w:tcW w:w="1323" w:type="dxa"/>
            <w:shd w:val="clear" w:color="auto" w:fill="auto"/>
            <w:noWrap/>
            <w:vAlign w:val="bottom"/>
            <w:hideMark/>
          </w:tcPr>
          <w:p w14:paraId="04FF805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5,465</w:t>
            </w:r>
          </w:p>
        </w:tc>
        <w:tc>
          <w:tcPr>
            <w:tcW w:w="1323" w:type="dxa"/>
            <w:shd w:val="clear" w:color="auto" w:fill="auto"/>
            <w:noWrap/>
            <w:vAlign w:val="bottom"/>
            <w:hideMark/>
          </w:tcPr>
          <w:p w14:paraId="58EB28E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2,173</w:t>
            </w:r>
          </w:p>
        </w:tc>
        <w:tc>
          <w:tcPr>
            <w:tcW w:w="1323" w:type="dxa"/>
            <w:shd w:val="clear" w:color="auto" w:fill="auto"/>
            <w:noWrap/>
            <w:vAlign w:val="bottom"/>
            <w:hideMark/>
          </w:tcPr>
          <w:p w14:paraId="508DE31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7,156</w:t>
            </w:r>
          </w:p>
        </w:tc>
        <w:tc>
          <w:tcPr>
            <w:tcW w:w="1323" w:type="dxa"/>
            <w:shd w:val="clear" w:color="auto" w:fill="auto"/>
            <w:noWrap/>
            <w:vAlign w:val="bottom"/>
            <w:hideMark/>
          </w:tcPr>
          <w:p w14:paraId="6E4DBEC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3,982</w:t>
            </w:r>
          </w:p>
        </w:tc>
        <w:tc>
          <w:tcPr>
            <w:tcW w:w="1476" w:type="dxa"/>
            <w:shd w:val="clear" w:color="auto" w:fill="auto"/>
            <w:noWrap/>
            <w:vAlign w:val="bottom"/>
            <w:hideMark/>
          </w:tcPr>
          <w:p w14:paraId="379C8E7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95,490</w:t>
            </w:r>
          </w:p>
        </w:tc>
      </w:tr>
      <w:tr w:rsidR="00A00C97" w:rsidRPr="009E5255" w14:paraId="1E0B12A7" w14:textId="77777777" w:rsidTr="00622C17">
        <w:trPr>
          <w:trHeight w:val="20"/>
        </w:trPr>
        <w:tc>
          <w:tcPr>
            <w:tcW w:w="1921" w:type="dxa"/>
            <w:shd w:val="clear" w:color="auto" w:fill="auto"/>
            <w:noWrap/>
            <w:vAlign w:val="bottom"/>
            <w:hideMark/>
          </w:tcPr>
          <w:p w14:paraId="35D37F7C" w14:textId="518145C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nitumumab </w:t>
            </w:r>
          </w:p>
        </w:tc>
        <w:tc>
          <w:tcPr>
            <w:tcW w:w="1322" w:type="dxa"/>
            <w:shd w:val="clear" w:color="auto" w:fill="auto"/>
            <w:noWrap/>
            <w:vAlign w:val="bottom"/>
            <w:hideMark/>
          </w:tcPr>
          <w:p w14:paraId="0DCE8FA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960</w:t>
            </w:r>
          </w:p>
        </w:tc>
        <w:tc>
          <w:tcPr>
            <w:tcW w:w="1323" w:type="dxa"/>
            <w:shd w:val="clear" w:color="auto" w:fill="auto"/>
            <w:noWrap/>
            <w:vAlign w:val="bottom"/>
            <w:hideMark/>
          </w:tcPr>
          <w:p w14:paraId="4869470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1,560</w:t>
            </w:r>
          </w:p>
        </w:tc>
        <w:tc>
          <w:tcPr>
            <w:tcW w:w="1323" w:type="dxa"/>
            <w:shd w:val="clear" w:color="auto" w:fill="auto"/>
            <w:noWrap/>
            <w:vAlign w:val="bottom"/>
            <w:hideMark/>
          </w:tcPr>
          <w:p w14:paraId="09D6466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756</w:t>
            </w:r>
          </w:p>
        </w:tc>
        <w:tc>
          <w:tcPr>
            <w:tcW w:w="1323" w:type="dxa"/>
            <w:shd w:val="clear" w:color="auto" w:fill="auto"/>
            <w:noWrap/>
            <w:vAlign w:val="bottom"/>
            <w:hideMark/>
          </w:tcPr>
          <w:p w14:paraId="7C5706F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246</w:t>
            </w:r>
          </w:p>
        </w:tc>
        <w:tc>
          <w:tcPr>
            <w:tcW w:w="1323" w:type="dxa"/>
            <w:shd w:val="clear" w:color="auto" w:fill="auto"/>
            <w:noWrap/>
            <w:vAlign w:val="bottom"/>
            <w:hideMark/>
          </w:tcPr>
          <w:p w14:paraId="31B280F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890</w:t>
            </w:r>
          </w:p>
        </w:tc>
        <w:tc>
          <w:tcPr>
            <w:tcW w:w="1476" w:type="dxa"/>
            <w:shd w:val="clear" w:color="auto" w:fill="auto"/>
            <w:noWrap/>
            <w:vAlign w:val="bottom"/>
            <w:hideMark/>
          </w:tcPr>
          <w:p w14:paraId="2809E10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2,412</w:t>
            </w:r>
          </w:p>
        </w:tc>
      </w:tr>
      <w:tr w:rsidR="00A00C97" w:rsidRPr="009E5255" w14:paraId="4A8936D5" w14:textId="77777777" w:rsidTr="00622C17">
        <w:trPr>
          <w:trHeight w:val="20"/>
        </w:trPr>
        <w:tc>
          <w:tcPr>
            <w:tcW w:w="1921" w:type="dxa"/>
            <w:shd w:val="clear" w:color="auto" w:fill="auto"/>
            <w:noWrap/>
            <w:vAlign w:val="bottom"/>
            <w:hideMark/>
          </w:tcPr>
          <w:p w14:paraId="29D7583A" w14:textId="675EC8E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brolizumab </w:t>
            </w:r>
          </w:p>
        </w:tc>
        <w:tc>
          <w:tcPr>
            <w:tcW w:w="1322" w:type="dxa"/>
            <w:shd w:val="clear" w:color="auto" w:fill="auto"/>
            <w:noWrap/>
            <w:vAlign w:val="bottom"/>
            <w:hideMark/>
          </w:tcPr>
          <w:p w14:paraId="45606E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306</w:t>
            </w:r>
          </w:p>
        </w:tc>
        <w:tc>
          <w:tcPr>
            <w:tcW w:w="1323" w:type="dxa"/>
            <w:shd w:val="clear" w:color="auto" w:fill="auto"/>
            <w:noWrap/>
            <w:vAlign w:val="bottom"/>
            <w:hideMark/>
          </w:tcPr>
          <w:p w14:paraId="1F7A39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336</w:t>
            </w:r>
          </w:p>
        </w:tc>
        <w:tc>
          <w:tcPr>
            <w:tcW w:w="1323" w:type="dxa"/>
            <w:shd w:val="clear" w:color="auto" w:fill="auto"/>
            <w:noWrap/>
            <w:vAlign w:val="bottom"/>
            <w:hideMark/>
          </w:tcPr>
          <w:p w14:paraId="2F016EA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5,445</w:t>
            </w:r>
          </w:p>
        </w:tc>
        <w:tc>
          <w:tcPr>
            <w:tcW w:w="1323" w:type="dxa"/>
            <w:shd w:val="clear" w:color="auto" w:fill="auto"/>
            <w:noWrap/>
            <w:vAlign w:val="bottom"/>
            <w:hideMark/>
          </w:tcPr>
          <w:p w14:paraId="64FF4AC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4,888</w:t>
            </w:r>
          </w:p>
        </w:tc>
        <w:tc>
          <w:tcPr>
            <w:tcW w:w="1323" w:type="dxa"/>
            <w:shd w:val="clear" w:color="auto" w:fill="auto"/>
            <w:noWrap/>
            <w:vAlign w:val="bottom"/>
            <w:hideMark/>
          </w:tcPr>
          <w:p w14:paraId="30E5423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2,098</w:t>
            </w:r>
          </w:p>
        </w:tc>
        <w:tc>
          <w:tcPr>
            <w:tcW w:w="1476" w:type="dxa"/>
            <w:shd w:val="clear" w:color="auto" w:fill="auto"/>
            <w:noWrap/>
            <w:vAlign w:val="bottom"/>
            <w:hideMark/>
          </w:tcPr>
          <w:p w14:paraId="6628E9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46,073</w:t>
            </w:r>
          </w:p>
        </w:tc>
      </w:tr>
      <w:tr w:rsidR="00A00C97" w:rsidRPr="009E5255" w14:paraId="067E1649" w14:textId="77777777" w:rsidTr="00622C17">
        <w:trPr>
          <w:trHeight w:val="20"/>
        </w:trPr>
        <w:tc>
          <w:tcPr>
            <w:tcW w:w="1921" w:type="dxa"/>
            <w:shd w:val="clear" w:color="auto" w:fill="auto"/>
            <w:noWrap/>
            <w:vAlign w:val="bottom"/>
            <w:hideMark/>
          </w:tcPr>
          <w:p w14:paraId="0D096984" w14:textId="3A4DDEB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etrexed </w:t>
            </w:r>
          </w:p>
        </w:tc>
        <w:tc>
          <w:tcPr>
            <w:tcW w:w="1322" w:type="dxa"/>
            <w:shd w:val="clear" w:color="auto" w:fill="auto"/>
            <w:noWrap/>
            <w:vAlign w:val="bottom"/>
            <w:hideMark/>
          </w:tcPr>
          <w:p w14:paraId="3D21A22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1,970</w:t>
            </w:r>
          </w:p>
        </w:tc>
        <w:tc>
          <w:tcPr>
            <w:tcW w:w="1323" w:type="dxa"/>
            <w:shd w:val="clear" w:color="auto" w:fill="auto"/>
            <w:noWrap/>
            <w:vAlign w:val="bottom"/>
            <w:hideMark/>
          </w:tcPr>
          <w:p w14:paraId="4E568A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7,585</w:t>
            </w:r>
          </w:p>
        </w:tc>
        <w:tc>
          <w:tcPr>
            <w:tcW w:w="1323" w:type="dxa"/>
            <w:shd w:val="clear" w:color="auto" w:fill="auto"/>
            <w:noWrap/>
            <w:vAlign w:val="bottom"/>
            <w:hideMark/>
          </w:tcPr>
          <w:p w14:paraId="69123CB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1,205</w:t>
            </w:r>
          </w:p>
        </w:tc>
        <w:tc>
          <w:tcPr>
            <w:tcW w:w="1323" w:type="dxa"/>
            <w:shd w:val="clear" w:color="auto" w:fill="auto"/>
            <w:noWrap/>
            <w:vAlign w:val="bottom"/>
            <w:hideMark/>
          </w:tcPr>
          <w:p w14:paraId="7BB082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4,915</w:t>
            </w:r>
          </w:p>
        </w:tc>
        <w:tc>
          <w:tcPr>
            <w:tcW w:w="1323" w:type="dxa"/>
            <w:shd w:val="clear" w:color="auto" w:fill="auto"/>
            <w:noWrap/>
            <w:vAlign w:val="bottom"/>
            <w:hideMark/>
          </w:tcPr>
          <w:p w14:paraId="3D87E3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5,742</w:t>
            </w:r>
          </w:p>
        </w:tc>
        <w:tc>
          <w:tcPr>
            <w:tcW w:w="1476" w:type="dxa"/>
            <w:shd w:val="clear" w:color="auto" w:fill="auto"/>
            <w:noWrap/>
            <w:vAlign w:val="bottom"/>
            <w:hideMark/>
          </w:tcPr>
          <w:p w14:paraId="214245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11,417</w:t>
            </w:r>
          </w:p>
        </w:tc>
      </w:tr>
      <w:tr w:rsidR="00A00C97" w:rsidRPr="009E5255" w14:paraId="5641DB31" w14:textId="77777777" w:rsidTr="00622C17">
        <w:trPr>
          <w:trHeight w:val="20"/>
        </w:trPr>
        <w:tc>
          <w:tcPr>
            <w:tcW w:w="1921" w:type="dxa"/>
            <w:shd w:val="clear" w:color="auto" w:fill="auto"/>
            <w:noWrap/>
            <w:vAlign w:val="bottom"/>
            <w:hideMark/>
          </w:tcPr>
          <w:p w14:paraId="2E29A572" w14:textId="5866176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rtuzumab </w:t>
            </w:r>
          </w:p>
        </w:tc>
        <w:tc>
          <w:tcPr>
            <w:tcW w:w="1322" w:type="dxa"/>
            <w:shd w:val="clear" w:color="auto" w:fill="auto"/>
            <w:noWrap/>
            <w:vAlign w:val="bottom"/>
            <w:hideMark/>
          </w:tcPr>
          <w:p w14:paraId="0EBCBF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7,840</w:t>
            </w:r>
          </w:p>
        </w:tc>
        <w:tc>
          <w:tcPr>
            <w:tcW w:w="1323" w:type="dxa"/>
            <w:shd w:val="clear" w:color="auto" w:fill="auto"/>
            <w:noWrap/>
            <w:vAlign w:val="bottom"/>
            <w:hideMark/>
          </w:tcPr>
          <w:p w14:paraId="7A06080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9,100</w:t>
            </w:r>
          </w:p>
        </w:tc>
        <w:tc>
          <w:tcPr>
            <w:tcW w:w="1323" w:type="dxa"/>
            <w:shd w:val="clear" w:color="auto" w:fill="auto"/>
            <w:noWrap/>
            <w:vAlign w:val="bottom"/>
            <w:hideMark/>
          </w:tcPr>
          <w:p w14:paraId="547006E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5,740</w:t>
            </w:r>
          </w:p>
        </w:tc>
        <w:tc>
          <w:tcPr>
            <w:tcW w:w="1323" w:type="dxa"/>
            <w:shd w:val="clear" w:color="auto" w:fill="auto"/>
            <w:noWrap/>
            <w:vAlign w:val="bottom"/>
            <w:hideMark/>
          </w:tcPr>
          <w:p w14:paraId="68C5DC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5,060</w:t>
            </w:r>
          </w:p>
        </w:tc>
        <w:tc>
          <w:tcPr>
            <w:tcW w:w="1323" w:type="dxa"/>
            <w:shd w:val="clear" w:color="auto" w:fill="auto"/>
            <w:noWrap/>
            <w:vAlign w:val="bottom"/>
            <w:hideMark/>
          </w:tcPr>
          <w:p w14:paraId="0995F78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3,460</w:t>
            </w:r>
          </w:p>
        </w:tc>
        <w:tc>
          <w:tcPr>
            <w:tcW w:w="1476" w:type="dxa"/>
            <w:shd w:val="clear" w:color="auto" w:fill="auto"/>
            <w:noWrap/>
            <w:vAlign w:val="bottom"/>
            <w:hideMark/>
          </w:tcPr>
          <w:p w14:paraId="594565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1,200</w:t>
            </w:r>
          </w:p>
        </w:tc>
      </w:tr>
      <w:tr w:rsidR="00A00C97" w:rsidRPr="009E5255" w14:paraId="24800818" w14:textId="77777777" w:rsidTr="00622C17">
        <w:trPr>
          <w:trHeight w:val="20"/>
        </w:trPr>
        <w:tc>
          <w:tcPr>
            <w:tcW w:w="1921" w:type="dxa"/>
            <w:shd w:val="clear" w:color="auto" w:fill="auto"/>
            <w:noWrap/>
            <w:vAlign w:val="bottom"/>
            <w:hideMark/>
          </w:tcPr>
          <w:p w14:paraId="3782C73C" w14:textId="5F9CAD1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ralatrexate </w:t>
            </w:r>
          </w:p>
        </w:tc>
        <w:tc>
          <w:tcPr>
            <w:tcW w:w="1322" w:type="dxa"/>
            <w:shd w:val="clear" w:color="auto" w:fill="auto"/>
            <w:noWrap/>
            <w:vAlign w:val="bottom"/>
            <w:hideMark/>
          </w:tcPr>
          <w:p w14:paraId="2F2219D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A47480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BA2B0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0</w:t>
            </w:r>
          </w:p>
        </w:tc>
        <w:tc>
          <w:tcPr>
            <w:tcW w:w="1323" w:type="dxa"/>
            <w:shd w:val="clear" w:color="auto" w:fill="auto"/>
            <w:noWrap/>
            <w:vAlign w:val="bottom"/>
            <w:hideMark/>
          </w:tcPr>
          <w:p w14:paraId="1B5F99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5</w:t>
            </w:r>
          </w:p>
        </w:tc>
        <w:tc>
          <w:tcPr>
            <w:tcW w:w="1323" w:type="dxa"/>
            <w:shd w:val="clear" w:color="auto" w:fill="auto"/>
            <w:noWrap/>
            <w:vAlign w:val="bottom"/>
            <w:hideMark/>
          </w:tcPr>
          <w:p w14:paraId="3D7FBC9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687325D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5</w:t>
            </w:r>
          </w:p>
        </w:tc>
      </w:tr>
      <w:tr w:rsidR="00A00C97" w:rsidRPr="009E5255" w14:paraId="69B16D5C" w14:textId="77777777" w:rsidTr="00622C17">
        <w:trPr>
          <w:trHeight w:val="20"/>
        </w:trPr>
        <w:tc>
          <w:tcPr>
            <w:tcW w:w="1921" w:type="dxa"/>
            <w:shd w:val="clear" w:color="auto" w:fill="auto"/>
            <w:noWrap/>
            <w:vAlign w:val="bottom"/>
            <w:hideMark/>
          </w:tcPr>
          <w:p w14:paraId="5EC349C6" w14:textId="18A97A6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altitrexed </w:t>
            </w:r>
          </w:p>
        </w:tc>
        <w:tc>
          <w:tcPr>
            <w:tcW w:w="1322" w:type="dxa"/>
            <w:shd w:val="clear" w:color="auto" w:fill="auto"/>
            <w:noWrap/>
            <w:vAlign w:val="bottom"/>
            <w:hideMark/>
          </w:tcPr>
          <w:p w14:paraId="04F20E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w:t>
            </w:r>
          </w:p>
        </w:tc>
        <w:tc>
          <w:tcPr>
            <w:tcW w:w="1323" w:type="dxa"/>
            <w:shd w:val="clear" w:color="auto" w:fill="auto"/>
            <w:noWrap/>
            <w:vAlign w:val="bottom"/>
            <w:hideMark/>
          </w:tcPr>
          <w:p w14:paraId="552692A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w:t>
            </w:r>
          </w:p>
        </w:tc>
        <w:tc>
          <w:tcPr>
            <w:tcW w:w="1323" w:type="dxa"/>
            <w:shd w:val="clear" w:color="auto" w:fill="auto"/>
            <w:noWrap/>
            <w:vAlign w:val="bottom"/>
            <w:hideMark/>
          </w:tcPr>
          <w:p w14:paraId="43D48AF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BE453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16F44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vAlign w:val="bottom"/>
            <w:hideMark/>
          </w:tcPr>
          <w:p w14:paraId="749DED9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w:t>
            </w:r>
          </w:p>
        </w:tc>
      </w:tr>
      <w:tr w:rsidR="00A00C97" w:rsidRPr="009E5255" w14:paraId="3FC38210" w14:textId="77777777" w:rsidTr="00622C17">
        <w:trPr>
          <w:trHeight w:val="20"/>
        </w:trPr>
        <w:tc>
          <w:tcPr>
            <w:tcW w:w="1921" w:type="dxa"/>
            <w:shd w:val="clear" w:color="auto" w:fill="auto"/>
            <w:noWrap/>
            <w:vAlign w:val="bottom"/>
            <w:hideMark/>
          </w:tcPr>
          <w:p w14:paraId="56BD4DA5" w14:textId="38C90DC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ituximab </w:t>
            </w:r>
          </w:p>
        </w:tc>
        <w:tc>
          <w:tcPr>
            <w:tcW w:w="1322" w:type="dxa"/>
            <w:shd w:val="clear" w:color="auto" w:fill="auto"/>
            <w:noWrap/>
            <w:vAlign w:val="bottom"/>
            <w:hideMark/>
          </w:tcPr>
          <w:p w14:paraId="37588A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1,280</w:t>
            </w:r>
          </w:p>
        </w:tc>
        <w:tc>
          <w:tcPr>
            <w:tcW w:w="1323" w:type="dxa"/>
            <w:shd w:val="clear" w:color="auto" w:fill="auto"/>
            <w:noWrap/>
            <w:vAlign w:val="bottom"/>
            <w:hideMark/>
          </w:tcPr>
          <w:p w14:paraId="5AB34B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94,733</w:t>
            </w:r>
          </w:p>
        </w:tc>
        <w:tc>
          <w:tcPr>
            <w:tcW w:w="1323" w:type="dxa"/>
            <w:shd w:val="clear" w:color="auto" w:fill="auto"/>
            <w:noWrap/>
            <w:vAlign w:val="bottom"/>
            <w:hideMark/>
          </w:tcPr>
          <w:p w14:paraId="2B556FF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08,398</w:t>
            </w:r>
          </w:p>
        </w:tc>
        <w:tc>
          <w:tcPr>
            <w:tcW w:w="1323" w:type="dxa"/>
            <w:shd w:val="clear" w:color="auto" w:fill="auto"/>
            <w:noWrap/>
            <w:vAlign w:val="bottom"/>
            <w:hideMark/>
          </w:tcPr>
          <w:p w14:paraId="07B4A4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53,078</w:t>
            </w:r>
          </w:p>
        </w:tc>
        <w:tc>
          <w:tcPr>
            <w:tcW w:w="1323" w:type="dxa"/>
            <w:shd w:val="clear" w:color="auto" w:fill="auto"/>
            <w:noWrap/>
            <w:vAlign w:val="bottom"/>
            <w:hideMark/>
          </w:tcPr>
          <w:p w14:paraId="3804955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60,956</w:t>
            </w:r>
          </w:p>
        </w:tc>
        <w:tc>
          <w:tcPr>
            <w:tcW w:w="1476" w:type="dxa"/>
            <w:shd w:val="clear" w:color="auto" w:fill="auto"/>
            <w:noWrap/>
            <w:vAlign w:val="bottom"/>
            <w:hideMark/>
          </w:tcPr>
          <w:p w14:paraId="22E17E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88,445</w:t>
            </w:r>
          </w:p>
        </w:tc>
      </w:tr>
      <w:tr w:rsidR="00A00C97" w:rsidRPr="009E5255" w14:paraId="29861F8E" w14:textId="77777777" w:rsidTr="00622C17">
        <w:trPr>
          <w:trHeight w:val="20"/>
        </w:trPr>
        <w:tc>
          <w:tcPr>
            <w:tcW w:w="1921" w:type="dxa"/>
            <w:shd w:val="clear" w:color="auto" w:fill="auto"/>
            <w:noWrap/>
            <w:vAlign w:val="bottom"/>
            <w:hideMark/>
          </w:tcPr>
          <w:p w14:paraId="4A6173A8" w14:textId="1422F8D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opotecan </w:t>
            </w:r>
          </w:p>
        </w:tc>
        <w:tc>
          <w:tcPr>
            <w:tcW w:w="1322" w:type="dxa"/>
            <w:shd w:val="clear" w:color="auto" w:fill="auto"/>
            <w:noWrap/>
            <w:vAlign w:val="bottom"/>
            <w:hideMark/>
          </w:tcPr>
          <w:p w14:paraId="179ED7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0</w:t>
            </w:r>
          </w:p>
        </w:tc>
        <w:tc>
          <w:tcPr>
            <w:tcW w:w="1323" w:type="dxa"/>
            <w:shd w:val="clear" w:color="auto" w:fill="auto"/>
            <w:noWrap/>
            <w:vAlign w:val="bottom"/>
            <w:hideMark/>
          </w:tcPr>
          <w:p w14:paraId="43C544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0</w:t>
            </w:r>
          </w:p>
        </w:tc>
        <w:tc>
          <w:tcPr>
            <w:tcW w:w="1323" w:type="dxa"/>
            <w:shd w:val="clear" w:color="auto" w:fill="auto"/>
            <w:noWrap/>
            <w:vAlign w:val="bottom"/>
            <w:hideMark/>
          </w:tcPr>
          <w:p w14:paraId="01EB03A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6</w:t>
            </w:r>
          </w:p>
        </w:tc>
        <w:tc>
          <w:tcPr>
            <w:tcW w:w="1323" w:type="dxa"/>
            <w:shd w:val="clear" w:color="auto" w:fill="auto"/>
            <w:noWrap/>
            <w:vAlign w:val="bottom"/>
            <w:hideMark/>
          </w:tcPr>
          <w:p w14:paraId="2FF7838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5</w:t>
            </w:r>
          </w:p>
        </w:tc>
        <w:tc>
          <w:tcPr>
            <w:tcW w:w="1323" w:type="dxa"/>
            <w:shd w:val="clear" w:color="auto" w:fill="auto"/>
            <w:noWrap/>
            <w:vAlign w:val="bottom"/>
            <w:hideMark/>
          </w:tcPr>
          <w:p w14:paraId="457D501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2</w:t>
            </w:r>
          </w:p>
        </w:tc>
        <w:tc>
          <w:tcPr>
            <w:tcW w:w="1476" w:type="dxa"/>
            <w:shd w:val="clear" w:color="auto" w:fill="auto"/>
            <w:noWrap/>
            <w:vAlign w:val="bottom"/>
            <w:hideMark/>
          </w:tcPr>
          <w:p w14:paraId="7376A43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73</w:t>
            </w:r>
          </w:p>
        </w:tc>
      </w:tr>
      <w:tr w:rsidR="00A00C97" w:rsidRPr="009E5255" w14:paraId="7A7D0A9F" w14:textId="77777777" w:rsidTr="00622C17">
        <w:trPr>
          <w:trHeight w:val="20"/>
        </w:trPr>
        <w:tc>
          <w:tcPr>
            <w:tcW w:w="1921" w:type="dxa"/>
            <w:shd w:val="clear" w:color="auto" w:fill="auto"/>
            <w:noWrap/>
            <w:vAlign w:val="bottom"/>
            <w:hideMark/>
          </w:tcPr>
          <w:p w14:paraId="19755B23" w14:textId="1CB03C2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uzumab </w:t>
            </w:r>
          </w:p>
        </w:tc>
        <w:tc>
          <w:tcPr>
            <w:tcW w:w="1322" w:type="dxa"/>
            <w:shd w:val="clear" w:color="auto" w:fill="auto"/>
            <w:noWrap/>
            <w:vAlign w:val="bottom"/>
            <w:hideMark/>
          </w:tcPr>
          <w:p w14:paraId="46360B4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8,161</w:t>
            </w:r>
          </w:p>
        </w:tc>
        <w:tc>
          <w:tcPr>
            <w:tcW w:w="1323" w:type="dxa"/>
            <w:shd w:val="clear" w:color="auto" w:fill="auto"/>
            <w:noWrap/>
            <w:vAlign w:val="bottom"/>
            <w:hideMark/>
          </w:tcPr>
          <w:p w14:paraId="225C950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1,201</w:t>
            </w:r>
          </w:p>
        </w:tc>
        <w:tc>
          <w:tcPr>
            <w:tcW w:w="1323" w:type="dxa"/>
            <w:shd w:val="clear" w:color="auto" w:fill="auto"/>
            <w:noWrap/>
            <w:vAlign w:val="bottom"/>
            <w:hideMark/>
          </w:tcPr>
          <w:p w14:paraId="54CD809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0,078</w:t>
            </w:r>
          </w:p>
        </w:tc>
        <w:tc>
          <w:tcPr>
            <w:tcW w:w="1323" w:type="dxa"/>
            <w:shd w:val="clear" w:color="auto" w:fill="auto"/>
            <w:noWrap/>
            <w:vAlign w:val="bottom"/>
            <w:hideMark/>
          </w:tcPr>
          <w:p w14:paraId="6ACAD4E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9,826</w:t>
            </w:r>
          </w:p>
        </w:tc>
        <w:tc>
          <w:tcPr>
            <w:tcW w:w="1323" w:type="dxa"/>
            <w:shd w:val="clear" w:color="auto" w:fill="auto"/>
            <w:noWrap/>
            <w:vAlign w:val="bottom"/>
            <w:hideMark/>
          </w:tcPr>
          <w:p w14:paraId="0257918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6,812</w:t>
            </w:r>
          </w:p>
        </w:tc>
        <w:tc>
          <w:tcPr>
            <w:tcW w:w="1476" w:type="dxa"/>
            <w:shd w:val="clear" w:color="auto" w:fill="auto"/>
            <w:noWrap/>
            <w:vAlign w:val="bottom"/>
            <w:hideMark/>
          </w:tcPr>
          <w:p w14:paraId="747653E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06,078</w:t>
            </w:r>
          </w:p>
        </w:tc>
      </w:tr>
      <w:tr w:rsidR="00A00C97" w:rsidRPr="009E5255" w14:paraId="48F77298" w14:textId="77777777" w:rsidTr="00622C17">
        <w:trPr>
          <w:trHeight w:val="20"/>
        </w:trPr>
        <w:tc>
          <w:tcPr>
            <w:tcW w:w="1921" w:type="dxa"/>
            <w:shd w:val="clear" w:color="auto" w:fill="auto"/>
            <w:noWrap/>
            <w:vAlign w:val="bottom"/>
            <w:hideMark/>
          </w:tcPr>
          <w:p w14:paraId="2A0D80E8" w14:textId="2FFF551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 Emtansine </w:t>
            </w:r>
          </w:p>
        </w:tc>
        <w:tc>
          <w:tcPr>
            <w:tcW w:w="1322" w:type="dxa"/>
            <w:shd w:val="clear" w:color="auto" w:fill="auto"/>
            <w:noWrap/>
            <w:vAlign w:val="bottom"/>
            <w:hideMark/>
          </w:tcPr>
          <w:p w14:paraId="631703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330</w:t>
            </w:r>
          </w:p>
        </w:tc>
        <w:tc>
          <w:tcPr>
            <w:tcW w:w="1323" w:type="dxa"/>
            <w:shd w:val="clear" w:color="auto" w:fill="auto"/>
            <w:noWrap/>
            <w:vAlign w:val="bottom"/>
            <w:hideMark/>
          </w:tcPr>
          <w:p w14:paraId="04F1CA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320</w:t>
            </w:r>
          </w:p>
        </w:tc>
        <w:tc>
          <w:tcPr>
            <w:tcW w:w="1323" w:type="dxa"/>
            <w:shd w:val="clear" w:color="auto" w:fill="auto"/>
            <w:noWrap/>
            <w:vAlign w:val="bottom"/>
            <w:hideMark/>
          </w:tcPr>
          <w:p w14:paraId="4AFAA8E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550</w:t>
            </w:r>
          </w:p>
        </w:tc>
        <w:tc>
          <w:tcPr>
            <w:tcW w:w="1323" w:type="dxa"/>
            <w:shd w:val="clear" w:color="auto" w:fill="auto"/>
            <w:noWrap/>
            <w:vAlign w:val="bottom"/>
            <w:hideMark/>
          </w:tcPr>
          <w:p w14:paraId="0D2F226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240</w:t>
            </w:r>
          </w:p>
        </w:tc>
        <w:tc>
          <w:tcPr>
            <w:tcW w:w="1323" w:type="dxa"/>
            <w:shd w:val="clear" w:color="auto" w:fill="auto"/>
            <w:noWrap/>
            <w:vAlign w:val="bottom"/>
            <w:hideMark/>
          </w:tcPr>
          <w:p w14:paraId="64488E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212</w:t>
            </w:r>
          </w:p>
        </w:tc>
        <w:tc>
          <w:tcPr>
            <w:tcW w:w="1476" w:type="dxa"/>
            <w:shd w:val="clear" w:color="auto" w:fill="auto"/>
            <w:noWrap/>
            <w:vAlign w:val="bottom"/>
            <w:hideMark/>
          </w:tcPr>
          <w:p w14:paraId="4E8B16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9,652</w:t>
            </w:r>
          </w:p>
        </w:tc>
      </w:tr>
      <w:tr w:rsidR="00A00C97" w:rsidRPr="009E5255" w14:paraId="21E7FC20" w14:textId="77777777" w:rsidTr="00622C17">
        <w:trPr>
          <w:trHeight w:val="20"/>
        </w:trPr>
        <w:tc>
          <w:tcPr>
            <w:tcW w:w="1921" w:type="dxa"/>
            <w:shd w:val="clear" w:color="auto" w:fill="auto"/>
            <w:noWrap/>
            <w:vAlign w:val="bottom"/>
            <w:hideMark/>
          </w:tcPr>
          <w:p w14:paraId="57F4182B" w14:textId="716F44E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blastine </w:t>
            </w:r>
          </w:p>
        </w:tc>
        <w:tc>
          <w:tcPr>
            <w:tcW w:w="1322" w:type="dxa"/>
            <w:shd w:val="clear" w:color="auto" w:fill="auto"/>
            <w:noWrap/>
            <w:vAlign w:val="bottom"/>
            <w:hideMark/>
          </w:tcPr>
          <w:p w14:paraId="4A50197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15</w:t>
            </w:r>
          </w:p>
        </w:tc>
        <w:tc>
          <w:tcPr>
            <w:tcW w:w="1323" w:type="dxa"/>
            <w:shd w:val="clear" w:color="auto" w:fill="auto"/>
            <w:noWrap/>
            <w:vAlign w:val="bottom"/>
            <w:hideMark/>
          </w:tcPr>
          <w:p w14:paraId="7DEEB18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48</w:t>
            </w:r>
          </w:p>
        </w:tc>
        <w:tc>
          <w:tcPr>
            <w:tcW w:w="1323" w:type="dxa"/>
            <w:shd w:val="clear" w:color="auto" w:fill="auto"/>
            <w:noWrap/>
            <w:vAlign w:val="bottom"/>
            <w:hideMark/>
          </w:tcPr>
          <w:p w14:paraId="491CFE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53</w:t>
            </w:r>
          </w:p>
        </w:tc>
        <w:tc>
          <w:tcPr>
            <w:tcW w:w="1323" w:type="dxa"/>
            <w:shd w:val="clear" w:color="auto" w:fill="auto"/>
            <w:noWrap/>
            <w:vAlign w:val="bottom"/>
            <w:hideMark/>
          </w:tcPr>
          <w:p w14:paraId="7857989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08</w:t>
            </w:r>
          </w:p>
        </w:tc>
        <w:tc>
          <w:tcPr>
            <w:tcW w:w="1323" w:type="dxa"/>
            <w:shd w:val="clear" w:color="auto" w:fill="auto"/>
            <w:noWrap/>
            <w:vAlign w:val="bottom"/>
            <w:hideMark/>
          </w:tcPr>
          <w:p w14:paraId="5385D26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52</w:t>
            </w:r>
          </w:p>
        </w:tc>
        <w:tc>
          <w:tcPr>
            <w:tcW w:w="1476" w:type="dxa"/>
            <w:shd w:val="clear" w:color="auto" w:fill="auto"/>
            <w:noWrap/>
            <w:vAlign w:val="bottom"/>
            <w:hideMark/>
          </w:tcPr>
          <w:p w14:paraId="4FE511C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76</w:t>
            </w:r>
          </w:p>
        </w:tc>
      </w:tr>
      <w:tr w:rsidR="00A00C97" w:rsidRPr="009E5255" w14:paraId="72F90DC2" w14:textId="77777777" w:rsidTr="00622C17">
        <w:trPr>
          <w:trHeight w:val="20"/>
        </w:trPr>
        <w:tc>
          <w:tcPr>
            <w:tcW w:w="1921" w:type="dxa"/>
            <w:shd w:val="clear" w:color="auto" w:fill="auto"/>
            <w:noWrap/>
            <w:vAlign w:val="bottom"/>
            <w:hideMark/>
          </w:tcPr>
          <w:p w14:paraId="5BC022A0" w14:textId="54B3B9B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cristine </w:t>
            </w:r>
          </w:p>
        </w:tc>
        <w:tc>
          <w:tcPr>
            <w:tcW w:w="1322" w:type="dxa"/>
            <w:shd w:val="clear" w:color="auto" w:fill="auto"/>
            <w:noWrap/>
            <w:vAlign w:val="bottom"/>
            <w:hideMark/>
          </w:tcPr>
          <w:p w14:paraId="74FD4D8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8</w:t>
            </w:r>
          </w:p>
        </w:tc>
        <w:tc>
          <w:tcPr>
            <w:tcW w:w="1323" w:type="dxa"/>
            <w:shd w:val="clear" w:color="auto" w:fill="auto"/>
            <w:noWrap/>
            <w:vAlign w:val="bottom"/>
            <w:hideMark/>
          </w:tcPr>
          <w:p w14:paraId="349357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60</w:t>
            </w:r>
          </w:p>
        </w:tc>
        <w:tc>
          <w:tcPr>
            <w:tcW w:w="1323" w:type="dxa"/>
            <w:shd w:val="clear" w:color="auto" w:fill="auto"/>
            <w:noWrap/>
            <w:vAlign w:val="bottom"/>
            <w:hideMark/>
          </w:tcPr>
          <w:p w14:paraId="13A222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59</w:t>
            </w:r>
          </w:p>
        </w:tc>
        <w:tc>
          <w:tcPr>
            <w:tcW w:w="1323" w:type="dxa"/>
            <w:shd w:val="clear" w:color="auto" w:fill="auto"/>
            <w:noWrap/>
            <w:vAlign w:val="bottom"/>
            <w:hideMark/>
          </w:tcPr>
          <w:p w14:paraId="4E1FDEA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89</w:t>
            </w:r>
          </w:p>
        </w:tc>
        <w:tc>
          <w:tcPr>
            <w:tcW w:w="1323" w:type="dxa"/>
            <w:shd w:val="clear" w:color="auto" w:fill="auto"/>
            <w:noWrap/>
            <w:vAlign w:val="bottom"/>
            <w:hideMark/>
          </w:tcPr>
          <w:p w14:paraId="37ADCE9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02</w:t>
            </w:r>
          </w:p>
        </w:tc>
        <w:tc>
          <w:tcPr>
            <w:tcW w:w="1476" w:type="dxa"/>
            <w:shd w:val="clear" w:color="auto" w:fill="auto"/>
            <w:noWrap/>
            <w:vAlign w:val="bottom"/>
            <w:hideMark/>
          </w:tcPr>
          <w:p w14:paraId="21DB3E7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88</w:t>
            </w:r>
          </w:p>
        </w:tc>
      </w:tr>
      <w:tr w:rsidR="00A00C97" w:rsidRPr="009E5255" w14:paraId="79CAD485" w14:textId="77777777" w:rsidTr="00622C17">
        <w:trPr>
          <w:trHeight w:val="20"/>
        </w:trPr>
        <w:tc>
          <w:tcPr>
            <w:tcW w:w="1921" w:type="dxa"/>
            <w:shd w:val="clear" w:color="auto" w:fill="auto"/>
            <w:noWrap/>
            <w:vAlign w:val="bottom"/>
            <w:hideMark/>
          </w:tcPr>
          <w:p w14:paraId="5791CF33" w14:textId="0DE9AE3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orelbine </w:t>
            </w:r>
          </w:p>
        </w:tc>
        <w:tc>
          <w:tcPr>
            <w:tcW w:w="1322" w:type="dxa"/>
            <w:shd w:val="clear" w:color="auto" w:fill="auto"/>
            <w:noWrap/>
            <w:vAlign w:val="bottom"/>
            <w:hideMark/>
          </w:tcPr>
          <w:p w14:paraId="0FC6BD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556</w:t>
            </w:r>
          </w:p>
        </w:tc>
        <w:tc>
          <w:tcPr>
            <w:tcW w:w="1323" w:type="dxa"/>
            <w:shd w:val="clear" w:color="auto" w:fill="auto"/>
            <w:noWrap/>
            <w:vAlign w:val="bottom"/>
            <w:hideMark/>
          </w:tcPr>
          <w:p w14:paraId="56721F1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81</w:t>
            </w:r>
          </w:p>
        </w:tc>
        <w:tc>
          <w:tcPr>
            <w:tcW w:w="1323" w:type="dxa"/>
            <w:shd w:val="clear" w:color="auto" w:fill="auto"/>
            <w:noWrap/>
            <w:vAlign w:val="bottom"/>
            <w:hideMark/>
          </w:tcPr>
          <w:p w14:paraId="731FB3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97</w:t>
            </w:r>
          </w:p>
        </w:tc>
        <w:tc>
          <w:tcPr>
            <w:tcW w:w="1323" w:type="dxa"/>
            <w:shd w:val="clear" w:color="auto" w:fill="auto"/>
            <w:noWrap/>
            <w:vAlign w:val="bottom"/>
            <w:hideMark/>
          </w:tcPr>
          <w:p w14:paraId="222EC48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478</w:t>
            </w:r>
          </w:p>
        </w:tc>
        <w:tc>
          <w:tcPr>
            <w:tcW w:w="1323" w:type="dxa"/>
            <w:shd w:val="clear" w:color="auto" w:fill="auto"/>
            <w:noWrap/>
            <w:vAlign w:val="bottom"/>
            <w:hideMark/>
          </w:tcPr>
          <w:p w14:paraId="7735446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44</w:t>
            </w:r>
          </w:p>
        </w:tc>
        <w:tc>
          <w:tcPr>
            <w:tcW w:w="1476" w:type="dxa"/>
            <w:shd w:val="clear" w:color="auto" w:fill="auto"/>
            <w:noWrap/>
            <w:vAlign w:val="bottom"/>
            <w:hideMark/>
          </w:tcPr>
          <w:p w14:paraId="518F19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256</w:t>
            </w:r>
          </w:p>
        </w:tc>
      </w:tr>
      <w:tr w:rsidR="00A00C97" w:rsidRPr="009E5255" w14:paraId="64D94282" w14:textId="77777777" w:rsidTr="00622C17">
        <w:trPr>
          <w:trHeight w:val="20"/>
        </w:trPr>
        <w:tc>
          <w:tcPr>
            <w:tcW w:w="10011" w:type="dxa"/>
            <w:gridSpan w:val="7"/>
            <w:shd w:val="clear" w:color="auto" w:fill="auto"/>
            <w:noWrap/>
            <w:vAlign w:val="bottom"/>
            <w:hideMark/>
          </w:tcPr>
          <w:p w14:paraId="7547F6F0" w14:textId="77777777" w:rsidR="00A00C97" w:rsidRPr="009E5255" w:rsidRDefault="00A00C97" w:rsidP="000679F4">
            <w:pPr>
              <w:spacing w:before="0" w:after="0" w:line="240" w:lineRule="auto"/>
              <w:rPr>
                <w:rFonts w:eastAsia="Times New Roman"/>
                <w:color w:val="000000" w:themeColor="text1"/>
                <w:sz w:val="20"/>
                <w:szCs w:val="20"/>
                <w:lang w:eastAsia="en-AU"/>
              </w:rPr>
            </w:pPr>
            <w:r w:rsidRPr="009E5255">
              <w:rPr>
                <w:rFonts w:eastAsia="Times New Roman"/>
                <w:color w:val="000000" w:themeColor="text1"/>
                <w:sz w:val="20"/>
                <w:szCs w:val="20"/>
                <w:lang w:eastAsia="en-AU"/>
              </w:rPr>
              <w:t>VIC</w:t>
            </w:r>
          </w:p>
        </w:tc>
      </w:tr>
      <w:tr w:rsidR="00A00C97" w:rsidRPr="009E5255" w14:paraId="66F3D5FF" w14:textId="77777777" w:rsidTr="00622C17">
        <w:trPr>
          <w:trHeight w:val="20"/>
        </w:trPr>
        <w:tc>
          <w:tcPr>
            <w:tcW w:w="1921" w:type="dxa"/>
            <w:shd w:val="clear" w:color="auto" w:fill="auto"/>
            <w:noWrap/>
            <w:vAlign w:val="bottom"/>
            <w:hideMark/>
          </w:tcPr>
          <w:p w14:paraId="7DD94FA9" w14:textId="58CDB8B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rsenic </w:t>
            </w:r>
          </w:p>
        </w:tc>
        <w:tc>
          <w:tcPr>
            <w:tcW w:w="1322" w:type="dxa"/>
            <w:shd w:val="clear" w:color="auto" w:fill="auto"/>
            <w:noWrap/>
            <w:vAlign w:val="bottom"/>
            <w:hideMark/>
          </w:tcPr>
          <w:p w14:paraId="14D20FD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4</w:t>
            </w:r>
          </w:p>
        </w:tc>
        <w:tc>
          <w:tcPr>
            <w:tcW w:w="1323" w:type="dxa"/>
            <w:shd w:val="clear" w:color="auto" w:fill="auto"/>
            <w:noWrap/>
            <w:vAlign w:val="bottom"/>
            <w:hideMark/>
          </w:tcPr>
          <w:p w14:paraId="59B57D7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2</w:t>
            </w:r>
          </w:p>
        </w:tc>
        <w:tc>
          <w:tcPr>
            <w:tcW w:w="1323" w:type="dxa"/>
            <w:shd w:val="clear" w:color="auto" w:fill="auto"/>
            <w:noWrap/>
            <w:vAlign w:val="bottom"/>
            <w:hideMark/>
          </w:tcPr>
          <w:p w14:paraId="229C50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69</w:t>
            </w:r>
          </w:p>
        </w:tc>
        <w:tc>
          <w:tcPr>
            <w:tcW w:w="1323" w:type="dxa"/>
            <w:shd w:val="clear" w:color="auto" w:fill="auto"/>
            <w:noWrap/>
            <w:vAlign w:val="bottom"/>
            <w:hideMark/>
          </w:tcPr>
          <w:p w14:paraId="61C141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21</w:t>
            </w:r>
          </w:p>
        </w:tc>
        <w:tc>
          <w:tcPr>
            <w:tcW w:w="1323" w:type="dxa"/>
            <w:shd w:val="clear" w:color="auto" w:fill="auto"/>
            <w:noWrap/>
            <w:vAlign w:val="bottom"/>
            <w:hideMark/>
          </w:tcPr>
          <w:p w14:paraId="4DF35B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40</w:t>
            </w:r>
          </w:p>
        </w:tc>
        <w:tc>
          <w:tcPr>
            <w:tcW w:w="1476" w:type="dxa"/>
            <w:shd w:val="clear" w:color="auto" w:fill="auto"/>
            <w:noWrap/>
            <w:vAlign w:val="bottom"/>
            <w:hideMark/>
          </w:tcPr>
          <w:p w14:paraId="0C0640E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436</w:t>
            </w:r>
          </w:p>
        </w:tc>
      </w:tr>
      <w:tr w:rsidR="00A00C97" w:rsidRPr="009E5255" w14:paraId="4C136893" w14:textId="77777777" w:rsidTr="00622C17">
        <w:trPr>
          <w:trHeight w:val="20"/>
        </w:trPr>
        <w:tc>
          <w:tcPr>
            <w:tcW w:w="1921" w:type="dxa"/>
            <w:shd w:val="clear" w:color="auto" w:fill="auto"/>
            <w:noWrap/>
            <w:vAlign w:val="bottom"/>
            <w:hideMark/>
          </w:tcPr>
          <w:p w14:paraId="336584CF" w14:textId="67352A6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tezolizumab </w:t>
            </w:r>
          </w:p>
        </w:tc>
        <w:tc>
          <w:tcPr>
            <w:tcW w:w="1322" w:type="dxa"/>
            <w:shd w:val="clear" w:color="auto" w:fill="auto"/>
            <w:noWrap/>
            <w:vAlign w:val="bottom"/>
            <w:hideMark/>
          </w:tcPr>
          <w:p w14:paraId="58A4C5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43E6F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A4697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8,400</w:t>
            </w:r>
          </w:p>
        </w:tc>
        <w:tc>
          <w:tcPr>
            <w:tcW w:w="1323" w:type="dxa"/>
            <w:shd w:val="clear" w:color="auto" w:fill="auto"/>
            <w:noWrap/>
            <w:vAlign w:val="bottom"/>
            <w:hideMark/>
          </w:tcPr>
          <w:p w14:paraId="7127167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76,800</w:t>
            </w:r>
          </w:p>
        </w:tc>
        <w:tc>
          <w:tcPr>
            <w:tcW w:w="1323" w:type="dxa"/>
            <w:shd w:val="clear" w:color="auto" w:fill="auto"/>
            <w:noWrap/>
            <w:vAlign w:val="bottom"/>
            <w:hideMark/>
          </w:tcPr>
          <w:p w14:paraId="039708D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09,560</w:t>
            </w:r>
          </w:p>
        </w:tc>
        <w:tc>
          <w:tcPr>
            <w:tcW w:w="1476" w:type="dxa"/>
            <w:shd w:val="clear" w:color="auto" w:fill="auto"/>
            <w:noWrap/>
            <w:vAlign w:val="bottom"/>
            <w:hideMark/>
          </w:tcPr>
          <w:p w14:paraId="5439E5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84,760</w:t>
            </w:r>
          </w:p>
        </w:tc>
      </w:tr>
      <w:tr w:rsidR="00A00C97" w:rsidRPr="009E5255" w14:paraId="32DFF2CD" w14:textId="77777777" w:rsidTr="00622C17">
        <w:trPr>
          <w:trHeight w:val="20"/>
        </w:trPr>
        <w:tc>
          <w:tcPr>
            <w:tcW w:w="1921" w:type="dxa"/>
            <w:shd w:val="clear" w:color="auto" w:fill="auto"/>
            <w:noWrap/>
            <w:vAlign w:val="bottom"/>
            <w:hideMark/>
          </w:tcPr>
          <w:p w14:paraId="1F9FA9FE" w14:textId="7DA8F2B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velumab </w:t>
            </w:r>
          </w:p>
        </w:tc>
        <w:tc>
          <w:tcPr>
            <w:tcW w:w="1322" w:type="dxa"/>
            <w:shd w:val="clear" w:color="auto" w:fill="auto"/>
            <w:noWrap/>
            <w:vAlign w:val="bottom"/>
            <w:hideMark/>
          </w:tcPr>
          <w:p w14:paraId="4B493FE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425577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7991B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7CDD6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6,240</w:t>
            </w:r>
          </w:p>
        </w:tc>
        <w:tc>
          <w:tcPr>
            <w:tcW w:w="1323" w:type="dxa"/>
            <w:shd w:val="clear" w:color="auto" w:fill="auto"/>
            <w:noWrap/>
            <w:vAlign w:val="bottom"/>
            <w:hideMark/>
          </w:tcPr>
          <w:p w14:paraId="7E97C8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3,240</w:t>
            </w:r>
          </w:p>
        </w:tc>
        <w:tc>
          <w:tcPr>
            <w:tcW w:w="1476" w:type="dxa"/>
            <w:shd w:val="clear" w:color="auto" w:fill="auto"/>
            <w:noWrap/>
            <w:vAlign w:val="bottom"/>
            <w:hideMark/>
          </w:tcPr>
          <w:p w14:paraId="1FF270D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9,480</w:t>
            </w:r>
          </w:p>
        </w:tc>
      </w:tr>
      <w:tr w:rsidR="00A00C97" w:rsidRPr="009E5255" w14:paraId="5CB2E574" w14:textId="77777777" w:rsidTr="00622C17">
        <w:trPr>
          <w:trHeight w:val="20"/>
        </w:trPr>
        <w:tc>
          <w:tcPr>
            <w:tcW w:w="1921" w:type="dxa"/>
            <w:shd w:val="clear" w:color="auto" w:fill="auto"/>
            <w:noWrap/>
            <w:vAlign w:val="bottom"/>
            <w:hideMark/>
          </w:tcPr>
          <w:p w14:paraId="54725E44" w14:textId="5574E20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ndamustine </w:t>
            </w:r>
          </w:p>
        </w:tc>
        <w:tc>
          <w:tcPr>
            <w:tcW w:w="1322" w:type="dxa"/>
            <w:shd w:val="clear" w:color="auto" w:fill="auto"/>
            <w:noWrap/>
            <w:vAlign w:val="bottom"/>
            <w:hideMark/>
          </w:tcPr>
          <w:p w14:paraId="42972E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9,632</w:t>
            </w:r>
          </w:p>
        </w:tc>
        <w:tc>
          <w:tcPr>
            <w:tcW w:w="1323" w:type="dxa"/>
            <w:shd w:val="clear" w:color="auto" w:fill="auto"/>
            <w:noWrap/>
            <w:vAlign w:val="bottom"/>
            <w:hideMark/>
          </w:tcPr>
          <w:p w14:paraId="3CE3598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9,007</w:t>
            </w:r>
          </w:p>
        </w:tc>
        <w:tc>
          <w:tcPr>
            <w:tcW w:w="1323" w:type="dxa"/>
            <w:shd w:val="clear" w:color="auto" w:fill="auto"/>
            <w:noWrap/>
            <w:vAlign w:val="bottom"/>
            <w:hideMark/>
          </w:tcPr>
          <w:p w14:paraId="78EE87D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2,089</w:t>
            </w:r>
          </w:p>
        </w:tc>
        <w:tc>
          <w:tcPr>
            <w:tcW w:w="1323" w:type="dxa"/>
            <w:shd w:val="clear" w:color="auto" w:fill="auto"/>
            <w:noWrap/>
            <w:vAlign w:val="bottom"/>
            <w:hideMark/>
          </w:tcPr>
          <w:p w14:paraId="71DEA10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4,028</w:t>
            </w:r>
          </w:p>
        </w:tc>
        <w:tc>
          <w:tcPr>
            <w:tcW w:w="1323" w:type="dxa"/>
            <w:shd w:val="clear" w:color="auto" w:fill="auto"/>
            <w:noWrap/>
            <w:vAlign w:val="bottom"/>
            <w:hideMark/>
          </w:tcPr>
          <w:p w14:paraId="04D4FD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0,456</w:t>
            </w:r>
          </w:p>
        </w:tc>
        <w:tc>
          <w:tcPr>
            <w:tcW w:w="1476" w:type="dxa"/>
            <w:shd w:val="clear" w:color="auto" w:fill="auto"/>
            <w:noWrap/>
            <w:vAlign w:val="bottom"/>
            <w:hideMark/>
          </w:tcPr>
          <w:p w14:paraId="7A16EDE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65,212</w:t>
            </w:r>
          </w:p>
        </w:tc>
      </w:tr>
      <w:tr w:rsidR="00A00C97" w:rsidRPr="009E5255" w14:paraId="2D717315" w14:textId="77777777" w:rsidTr="00622C17">
        <w:trPr>
          <w:trHeight w:val="20"/>
        </w:trPr>
        <w:tc>
          <w:tcPr>
            <w:tcW w:w="1921" w:type="dxa"/>
            <w:shd w:val="clear" w:color="auto" w:fill="auto"/>
            <w:noWrap/>
            <w:vAlign w:val="bottom"/>
            <w:hideMark/>
          </w:tcPr>
          <w:p w14:paraId="56198841" w14:textId="0010D8C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vacizumab </w:t>
            </w:r>
          </w:p>
        </w:tc>
        <w:tc>
          <w:tcPr>
            <w:tcW w:w="1322" w:type="dxa"/>
            <w:shd w:val="clear" w:color="auto" w:fill="auto"/>
            <w:noWrap/>
            <w:vAlign w:val="bottom"/>
            <w:hideMark/>
          </w:tcPr>
          <w:p w14:paraId="2C8CFBC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31,557</w:t>
            </w:r>
          </w:p>
        </w:tc>
        <w:tc>
          <w:tcPr>
            <w:tcW w:w="1323" w:type="dxa"/>
            <w:shd w:val="clear" w:color="auto" w:fill="auto"/>
            <w:noWrap/>
            <w:vAlign w:val="bottom"/>
            <w:hideMark/>
          </w:tcPr>
          <w:p w14:paraId="37A3FD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18,919</w:t>
            </w:r>
          </w:p>
        </w:tc>
        <w:tc>
          <w:tcPr>
            <w:tcW w:w="1323" w:type="dxa"/>
            <w:shd w:val="clear" w:color="auto" w:fill="auto"/>
            <w:noWrap/>
            <w:vAlign w:val="bottom"/>
            <w:hideMark/>
          </w:tcPr>
          <w:p w14:paraId="29337E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81,980</w:t>
            </w:r>
          </w:p>
        </w:tc>
        <w:tc>
          <w:tcPr>
            <w:tcW w:w="1323" w:type="dxa"/>
            <w:shd w:val="clear" w:color="auto" w:fill="auto"/>
            <w:noWrap/>
            <w:vAlign w:val="bottom"/>
            <w:hideMark/>
          </w:tcPr>
          <w:p w14:paraId="37817EE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48,341</w:t>
            </w:r>
          </w:p>
        </w:tc>
        <w:tc>
          <w:tcPr>
            <w:tcW w:w="1323" w:type="dxa"/>
            <w:shd w:val="clear" w:color="auto" w:fill="auto"/>
            <w:noWrap/>
            <w:vAlign w:val="bottom"/>
            <w:hideMark/>
          </w:tcPr>
          <w:p w14:paraId="7DEF4F5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00,172</w:t>
            </w:r>
          </w:p>
        </w:tc>
        <w:tc>
          <w:tcPr>
            <w:tcW w:w="1476" w:type="dxa"/>
            <w:shd w:val="clear" w:color="auto" w:fill="auto"/>
            <w:noWrap/>
            <w:vAlign w:val="bottom"/>
            <w:hideMark/>
          </w:tcPr>
          <w:p w14:paraId="60C2D4F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200,000</w:t>
            </w:r>
          </w:p>
        </w:tc>
      </w:tr>
      <w:tr w:rsidR="00A00C97" w:rsidRPr="009E5255" w14:paraId="733B4F88" w14:textId="77777777" w:rsidTr="00622C17">
        <w:trPr>
          <w:trHeight w:val="20"/>
        </w:trPr>
        <w:tc>
          <w:tcPr>
            <w:tcW w:w="1921" w:type="dxa"/>
            <w:shd w:val="clear" w:color="auto" w:fill="auto"/>
            <w:noWrap/>
            <w:vAlign w:val="bottom"/>
            <w:hideMark/>
          </w:tcPr>
          <w:p w14:paraId="7458B48F" w14:textId="21590BC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eomycin </w:t>
            </w:r>
          </w:p>
        </w:tc>
        <w:tc>
          <w:tcPr>
            <w:tcW w:w="1322" w:type="dxa"/>
            <w:shd w:val="clear" w:color="auto" w:fill="auto"/>
            <w:noWrap/>
            <w:vAlign w:val="bottom"/>
            <w:hideMark/>
          </w:tcPr>
          <w:p w14:paraId="0A13BA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4,000,000</w:t>
            </w:r>
          </w:p>
        </w:tc>
        <w:tc>
          <w:tcPr>
            <w:tcW w:w="1323" w:type="dxa"/>
            <w:shd w:val="clear" w:color="auto" w:fill="auto"/>
            <w:noWrap/>
            <w:vAlign w:val="bottom"/>
            <w:hideMark/>
          </w:tcPr>
          <w:p w14:paraId="31DA1D4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4,000,000</w:t>
            </w:r>
          </w:p>
        </w:tc>
        <w:tc>
          <w:tcPr>
            <w:tcW w:w="1323" w:type="dxa"/>
            <w:shd w:val="clear" w:color="auto" w:fill="auto"/>
            <w:noWrap/>
            <w:vAlign w:val="bottom"/>
            <w:hideMark/>
          </w:tcPr>
          <w:p w14:paraId="17A2DB5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5,000,000</w:t>
            </w:r>
          </w:p>
        </w:tc>
        <w:tc>
          <w:tcPr>
            <w:tcW w:w="1323" w:type="dxa"/>
            <w:shd w:val="clear" w:color="auto" w:fill="auto"/>
            <w:noWrap/>
            <w:vAlign w:val="bottom"/>
            <w:hideMark/>
          </w:tcPr>
          <w:p w14:paraId="5DC5F75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6,000,000</w:t>
            </w:r>
          </w:p>
        </w:tc>
        <w:tc>
          <w:tcPr>
            <w:tcW w:w="1323" w:type="dxa"/>
            <w:shd w:val="clear" w:color="auto" w:fill="auto"/>
            <w:noWrap/>
            <w:vAlign w:val="bottom"/>
            <w:hideMark/>
          </w:tcPr>
          <w:p w14:paraId="0EAFABA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0,000,000</w:t>
            </w:r>
          </w:p>
        </w:tc>
        <w:tc>
          <w:tcPr>
            <w:tcW w:w="1476" w:type="dxa"/>
            <w:shd w:val="clear" w:color="auto" w:fill="auto"/>
            <w:noWrap/>
            <w:vAlign w:val="bottom"/>
            <w:hideMark/>
          </w:tcPr>
          <w:p w14:paraId="04595C6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48,000,000</w:t>
            </w:r>
          </w:p>
        </w:tc>
      </w:tr>
      <w:tr w:rsidR="00A00C97" w:rsidRPr="009E5255" w14:paraId="626B84C2" w14:textId="77777777" w:rsidTr="00622C17">
        <w:trPr>
          <w:trHeight w:val="20"/>
        </w:trPr>
        <w:tc>
          <w:tcPr>
            <w:tcW w:w="1921" w:type="dxa"/>
            <w:shd w:val="clear" w:color="auto" w:fill="auto"/>
            <w:noWrap/>
            <w:vAlign w:val="bottom"/>
            <w:hideMark/>
          </w:tcPr>
          <w:p w14:paraId="45670C5E" w14:textId="7025C80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inatumomab </w:t>
            </w:r>
          </w:p>
        </w:tc>
        <w:tc>
          <w:tcPr>
            <w:tcW w:w="1322" w:type="dxa"/>
            <w:shd w:val="clear" w:color="auto" w:fill="auto"/>
            <w:noWrap/>
            <w:vAlign w:val="bottom"/>
            <w:hideMark/>
          </w:tcPr>
          <w:p w14:paraId="1D5244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82047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134</w:t>
            </w:r>
          </w:p>
        </w:tc>
        <w:tc>
          <w:tcPr>
            <w:tcW w:w="1323" w:type="dxa"/>
            <w:shd w:val="clear" w:color="auto" w:fill="auto"/>
            <w:noWrap/>
            <w:vAlign w:val="bottom"/>
            <w:hideMark/>
          </w:tcPr>
          <w:p w14:paraId="095A763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056</w:t>
            </w:r>
          </w:p>
        </w:tc>
        <w:tc>
          <w:tcPr>
            <w:tcW w:w="1323" w:type="dxa"/>
            <w:shd w:val="clear" w:color="auto" w:fill="auto"/>
            <w:noWrap/>
            <w:vAlign w:val="bottom"/>
            <w:hideMark/>
          </w:tcPr>
          <w:p w14:paraId="6E76AB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603</w:t>
            </w:r>
          </w:p>
        </w:tc>
        <w:tc>
          <w:tcPr>
            <w:tcW w:w="1323" w:type="dxa"/>
            <w:shd w:val="clear" w:color="auto" w:fill="auto"/>
            <w:noWrap/>
            <w:vAlign w:val="bottom"/>
            <w:hideMark/>
          </w:tcPr>
          <w:p w14:paraId="59A790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863</w:t>
            </w:r>
          </w:p>
        </w:tc>
        <w:tc>
          <w:tcPr>
            <w:tcW w:w="1476" w:type="dxa"/>
            <w:shd w:val="clear" w:color="auto" w:fill="auto"/>
            <w:noWrap/>
            <w:vAlign w:val="bottom"/>
            <w:hideMark/>
          </w:tcPr>
          <w:p w14:paraId="0C70E7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9,655</w:t>
            </w:r>
          </w:p>
        </w:tc>
      </w:tr>
      <w:tr w:rsidR="00A00C97" w:rsidRPr="009E5255" w14:paraId="7D92A7FA" w14:textId="77777777" w:rsidTr="00622C17">
        <w:trPr>
          <w:trHeight w:val="20"/>
        </w:trPr>
        <w:tc>
          <w:tcPr>
            <w:tcW w:w="1921" w:type="dxa"/>
            <w:shd w:val="clear" w:color="auto" w:fill="auto"/>
            <w:noWrap/>
            <w:vAlign w:val="bottom"/>
            <w:hideMark/>
          </w:tcPr>
          <w:p w14:paraId="51D0F4D8" w14:textId="7478A4B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ortezomib </w:t>
            </w:r>
          </w:p>
        </w:tc>
        <w:tc>
          <w:tcPr>
            <w:tcW w:w="1322" w:type="dxa"/>
            <w:shd w:val="clear" w:color="auto" w:fill="auto"/>
            <w:noWrap/>
            <w:vAlign w:val="bottom"/>
            <w:hideMark/>
          </w:tcPr>
          <w:p w14:paraId="584DF1A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228</w:t>
            </w:r>
          </w:p>
        </w:tc>
        <w:tc>
          <w:tcPr>
            <w:tcW w:w="1323" w:type="dxa"/>
            <w:shd w:val="clear" w:color="auto" w:fill="auto"/>
            <w:noWrap/>
            <w:vAlign w:val="bottom"/>
            <w:hideMark/>
          </w:tcPr>
          <w:p w14:paraId="413CCF8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523</w:t>
            </w:r>
          </w:p>
        </w:tc>
        <w:tc>
          <w:tcPr>
            <w:tcW w:w="1323" w:type="dxa"/>
            <w:shd w:val="clear" w:color="auto" w:fill="auto"/>
            <w:noWrap/>
            <w:vAlign w:val="bottom"/>
            <w:hideMark/>
          </w:tcPr>
          <w:p w14:paraId="54F1BC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568</w:t>
            </w:r>
          </w:p>
        </w:tc>
        <w:tc>
          <w:tcPr>
            <w:tcW w:w="1323" w:type="dxa"/>
            <w:shd w:val="clear" w:color="auto" w:fill="auto"/>
            <w:noWrap/>
            <w:vAlign w:val="bottom"/>
            <w:hideMark/>
          </w:tcPr>
          <w:p w14:paraId="58E28AE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399</w:t>
            </w:r>
          </w:p>
        </w:tc>
        <w:tc>
          <w:tcPr>
            <w:tcW w:w="1323" w:type="dxa"/>
            <w:shd w:val="clear" w:color="auto" w:fill="auto"/>
            <w:noWrap/>
            <w:vAlign w:val="bottom"/>
            <w:hideMark/>
          </w:tcPr>
          <w:p w14:paraId="05F8B8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411</w:t>
            </w:r>
          </w:p>
        </w:tc>
        <w:tc>
          <w:tcPr>
            <w:tcW w:w="1476" w:type="dxa"/>
            <w:shd w:val="clear" w:color="auto" w:fill="auto"/>
            <w:noWrap/>
            <w:vAlign w:val="bottom"/>
            <w:hideMark/>
          </w:tcPr>
          <w:p w14:paraId="31C56A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5,129</w:t>
            </w:r>
          </w:p>
        </w:tc>
      </w:tr>
      <w:tr w:rsidR="00A00C97" w:rsidRPr="009E5255" w14:paraId="4FA53C54" w14:textId="77777777" w:rsidTr="00622C17">
        <w:trPr>
          <w:trHeight w:val="20"/>
        </w:trPr>
        <w:tc>
          <w:tcPr>
            <w:tcW w:w="1921" w:type="dxa"/>
            <w:shd w:val="clear" w:color="auto" w:fill="auto"/>
            <w:noWrap/>
            <w:vAlign w:val="bottom"/>
            <w:hideMark/>
          </w:tcPr>
          <w:p w14:paraId="7E4323F8" w14:textId="5354D6F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rent. Vedotin </w:t>
            </w:r>
          </w:p>
        </w:tc>
        <w:tc>
          <w:tcPr>
            <w:tcW w:w="1322" w:type="dxa"/>
            <w:shd w:val="clear" w:color="auto" w:fill="auto"/>
            <w:noWrap/>
            <w:vAlign w:val="bottom"/>
            <w:hideMark/>
          </w:tcPr>
          <w:p w14:paraId="70C7CE9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441</w:t>
            </w:r>
          </w:p>
        </w:tc>
        <w:tc>
          <w:tcPr>
            <w:tcW w:w="1323" w:type="dxa"/>
            <w:shd w:val="clear" w:color="auto" w:fill="auto"/>
            <w:noWrap/>
            <w:vAlign w:val="bottom"/>
            <w:hideMark/>
          </w:tcPr>
          <w:p w14:paraId="3C4C52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901</w:t>
            </w:r>
          </w:p>
        </w:tc>
        <w:tc>
          <w:tcPr>
            <w:tcW w:w="1323" w:type="dxa"/>
            <w:shd w:val="clear" w:color="auto" w:fill="auto"/>
            <w:noWrap/>
            <w:vAlign w:val="bottom"/>
            <w:hideMark/>
          </w:tcPr>
          <w:p w14:paraId="570D04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833</w:t>
            </w:r>
          </w:p>
        </w:tc>
        <w:tc>
          <w:tcPr>
            <w:tcW w:w="1323" w:type="dxa"/>
            <w:shd w:val="clear" w:color="auto" w:fill="auto"/>
            <w:noWrap/>
            <w:vAlign w:val="bottom"/>
            <w:hideMark/>
          </w:tcPr>
          <w:p w14:paraId="297EF92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721</w:t>
            </w:r>
          </w:p>
        </w:tc>
        <w:tc>
          <w:tcPr>
            <w:tcW w:w="1323" w:type="dxa"/>
            <w:shd w:val="clear" w:color="auto" w:fill="auto"/>
            <w:noWrap/>
            <w:vAlign w:val="bottom"/>
            <w:hideMark/>
          </w:tcPr>
          <w:p w14:paraId="072939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951</w:t>
            </w:r>
          </w:p>
        </w:tc>
        <w:tc>
          <w:tcPr>
            <w:tcW w:w="1476" w:type="dxa"/>
            <w:shd w:val="clear" w:color="auto" w:fill="auto"/>
            <w:noWrap/>
            <w:vAlign w:val="bottom"/>
            <w:hideMark/>
          </w:tcPr>
          <w:p w14:paraId="5393295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0,847</w:t>
            </w:r>
          </w:p>
        </w:tc>
      </w:tr>
      <w:tr w:rsidR="00A00C97" w:rsidRPr="009E5255" w14:paraId="6D796A2D" w14:textId="77777777" w:rsidTr="00622C17">
        <w:trPr>
          <w:trHeight w:val="20"/>
        </w:trPr>
        <w:tc>
          <w:tcPr>
            <w:tcW w:w="1921" w:type="dxa"/>
            <w:shd w:val="clear" w:color="auto" w:fill="auto"/>
            <w:noWrap/>
            <w:vAlign w:val="bottom"/>
            <w:hideMark/>
          </w:tcPr>
          <w:p w14:paraId="110840EE" w14:textId="78C8197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bazitaxel </w:t>
            </w:r>
          </w:p>
        </w:tc>
        <w:tc>
          <w:tcPr>
            <w:tcW w:w="1322" w:type="dxa"/>
            <w:shd w:val="clear" w:color="auto" w:fill="auto"/>
            <w:noWrap/>
            <w:vAlign w:val="bottom"/>
            <w:hideMark/>
          </w:tcPr>
          <w:p w14:paraId="04AF98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112</w:t>
            </w:r>
          </w:p>
        </w:tc>
        <w:tc>
          <w:tcPr>
            <w:tcW w:w="1323" w:type="dxa"/>
            <w:shd w:val="clear" w:color="auto" w:fill="auto"/>
            <w:noWrap/>
            <w:vAlign w:val="bottom"/>
            <w:hideMark/>
          </w:tcPr>
          <w:p w14:paraId="5F875AA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626</w:t>
            </w:r>
          </w:p>
        </w:tc>
        <w:tc>
          <w:tcPr>
            <w:tcW w:w="1323" w:type="dxa"/>
            <w:shd w:val="clear" w:color="auto" w:fill="auto"/>
            <w:noWrap/>
            <w:vAlign w:val="bottom"/>
            <w:hideMark/>
          </w:tcPr>
          <w:p w14:paraId="66AD9DB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628</w:t>
            </w:r>
          </w:p>
        </w:tc>
        <w:tc>
          <w:tcPr>
            <w:tcW w:w="1323" w:type="dxa"/>
            <w:shd w:val="clear" w:color="auto" w:fill="auto"/>
            <w:noWrap/>
            <w:vAlign w:val="bottom"/>
            <w:hideMark/>
          </w:tcPr>
          <w:p w14:paraId="2D89838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435</w:t>
            </w:r>
          </w:p>
        </w:tc>
        <w:tc>
          <w:tcPr>
            <w:tcW w:w="1323" w:type="dxa"/>
            <w:shd w:val="clear" w:color="auto" w:fill="auto"/>
            <w:noWrap/>
            <w:vAlign w:val="bottom"/>
            <w:hideMark/>
          </w:tcPr>
          <w:p w14:paraId="0F869A8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039</w:t>
            </w:r>
          </w:p>
        </w:tc>
        <w:tc>
          <w:tcPr>
            <w:tcW w:w="1476" w:type="dxa"/>
            <w:shd w:val="clear" w:color="auto" w:fill="auto"/>
            <w:noWrap/>
            <w:vAlign w:val="bottom"/>
            <w:hideMark/>
          </w:tcPr>
          <w:p w14:paraId="39E3A6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5,840</w:t>
            </w:r>
          </w:p>
        </w:tc>
      </w:tr>
      <w:tr w:rsidR="00A00C97" w:rsidRPr="009E5255" w14:paraId="03EC1122" w14:textId="77777777" w:rsidTr="00622C17">
        <w:trPr>
          <w:trHeight w:val="20"/>
        </w:trPr>
        <w:tc>
          <w:tcPr>
            <w:tcW w:w="1921" w:type="dxa"/>
            <w:shd w:val="clear" w:color="auto" w:fill="auto"/>
            <w:noWrap/>
            <w:vAlign w:val="bottom"/>
            <w:hideMark/>
          </w:tcPr>
          <w:p w14:paraId="65EB4352" w14:textId="2F85287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boplatin </w:t>
            </w:r>
          </w:p>
        </w:tc>
        <w:tc>
          <w:tcPr>
            <w:tcW w:w="1322" w:type="dxa"/>
            <w:shd w:val="clear" w:color="auto" w:fill="auto"/>
            <w:noWrap/>
            <w:vAlign w:val="bottom"/>
            <w:hideMark/>
          </w:tcPr>
          <w:p w14:paraId="0D828E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52,200</w:t>
            </w:r>
          </w:p>
        </w:tc>
        <w:tc>
          <w:tcPr>
            <w:tcW w:w="1323" w:type="dxa"/>
            <w:shd w:val="clear" w:color="auto" w:fill="auto"/>
            <w:noWrap/>
            <w:vAlign w:val="bottom"/>
            <w:hideMark/>
          </w:tcPr>
          <w:p w14:paraId="6492A28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73,364</w:t>
            </w:r>
          </w:p>
        </w:tc>
        <w:tc>
          <w:tcPr>
            <w:tcW w:w="1323" w:type="dxa"/>
            <w:shd w:val="clear" w:color="auto" w:fill="auto"/>
            <w:noWrap/>
            <w:vAlign w:val="bottom"/>
            <w:hideMark/>
          </w:tcPr>
          <w:p w14:paraId="68723D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40,433</w:t>
            </w:r>
          </w:p>
        </w:tc>
        <w:tc>
          <w:tcPr>
            <w:tcW w:w="1323" w:type="dxa"/>
            <w:shd w:val="clear" w:color="auto" w:fill="auto"/>
            <w:noWrap/>
            <w:vAlign w:val="bottom"/>
            <w:hideMark/>
          </w:tcPr>
          <w:p w14:paraId="01BBDD7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68,779</w:t>
            </w:r>
          </w:p>
        </w:tc>
        <w:tc>
          <w:tcPr>
            <w:tcW w:w="1323" w:type="dxa"/>
            <w:shd w:val="clear" w:color="auto" w:fill="auto"/>
            <w:noWrap/>
            <w:vAlign w:val="bottom"/>
            <w:hideMark/>
          </w:tcPr>
          <w:p w14:paraId="1F2BEF1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69,766</w:t>
            </w:r>
          </w:p>
        </w:tc>
        <w:tc>
          <w:tcPr>
            <w:tcW w:w="1476" w:type="dxa"/>
            <w:shd w:val="clear" w:color="auto" w:fill="auto"/>
            <w:noWrap/>
            <w:vAlign w:val="bottom"/>
            <w:hideMark/>
          </w:tcPr>
          <w:p w14:paraId="737FABB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600,000</w:t>
            </w:r>
          </w:p>
        </w:tc>
      </w:tr>
      <w:tr w:rsidR="00A00C97" w:rsidRPr="009E5255" w14:paraId="5071654E" w14:textId="77777777" w:rsidTr="00622C17">
        <w:trPr>
          <w:trHeight w:val="20"/>
        </w:trPr>
        <w:tc>
          <w:tcPr>
            <w:tcW w:w="1921" w:type="dxa"/>
            <w:shd w:val="clear" w:color="auto" w:fill="auto"/>
            <w:noWrap/>
            <w:vAlign w:val="bottom"/>
            <w:hideMark/>
          </w:tcPr>
          <w:p w14:paraId="125A03EB" w14:textId="226D64F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filzomib </w:t>
            </w:r>
          </w:p>
        </w:tc>
        <w:tc>
          <w:tcPr>
            <w:tcW w:w="1322" w:type="dxa"/>
            <w:shd w:val="clear" w:color="auto" w:fill="auto"/>
            <w:noWrap/>
            <w:vAlign w:val="bottom"/>
            <w:hideMark/>
          </w:tcPr>
          <w:p w14:paraId="22551B8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60EA7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80</w:t>
            </w:r>
          </w:p>
        </w:tc>
        <w:tc>
          <w:tcPr>
            <w:tcW w:w="1323" w:type="dxa"/>
            <w:shd w:val="clear" w:color="auto" w:fill="auto"/>
            <w:noWrap/>
            <w:vAlign w:val="bottom"/>
            <w:hideMark/>
          </w:tcPr>
          <w:p w14:paraId="6B2F15B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7,869</w:t>
            </w:r>
          </w:p>
        </w:tc>
        <w:tc>
          <w:tcPr>
            <w:tcW w:w="1323" w:type="dxa"/>
            <w:shd w:val="clear" w:color="auto" w:fill="auto"/>
            <w:noWrap/>
            <w:vAlign w:val="bottom"/>
            <w:hideMark/>
          </w:tcPr>
          <w:p w14:paraId="0862426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6,741</w:t>
            </w:r>
          </w:p>
        </w:tc>
        <w:tc>
          <w:tcPr>
            <w:tcW w:w="1323" w:type="dxa"/>
            <w:shd w:val="clear" w:color="auto" w:fill="auto"/>
            <w:noWrap/>
            <w:vAlign w:val="bottom"/>
            <w:hideMark/>
          </w:tcPr>
          <w:p w14:paraId="3C99AF8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7,461</w:t>
            </w:r>
          </w:p>
        </w:tc>
        <w:tc>
          <w:tcPr>
            <w:tcW w:w="1476" w:type="dxa"/>
            <w:shd w:val="clear" w:color="auto" w:fill="auto"/>
            <w:noWrap/>
            <w:vAlign w:val="bottom"/>
            <w:hideMark/>
          </w:tcPr>
          <w:p w14:paraId="6EEE8BA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45,551</w:t>
            </w:r>
          </w:p>
        </w:tc>
      </w:tr>
      <w:tr w:rsidR="00A00C97" w:rsidRPr="009E5255" w14:paraId="1D14F3DE" w14:textId="77777777" w:rsidTr="00622C17">
        <w:trPr>
          <w:trHeight w:val="20"/>
        </w:trPr>
        <w:tc>
          <w:tcPr>
            <w:tcW w:w="1921" w:type="dxa"/>
            <w:shd w:val="clear" w:color="auto" w:fill="auto"/>
            <w:noWrap/>
            <w:vAlign w:val="bottom"/>
            <w:hideMark/>
          </w:tcPr>
          <w:p w14:paraId="29484C1C" w14:textId="59C769D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etuximab </w:t>
            </w:r>
          </w:p>
        </w:tc>
        <w:tc>
          <w:tcPr>
            <w:tcW w:w="1322" w:type="dxa"/>
            <w:shd w:val="clear" w:color="auto" w:fill="auto"/>
            <w:noWrap/>
            <w:vAlign w:val="bottom"/>
            <w:hideMark/>
          </w:tcPr>
          <w:p w14:paraId="559CA1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34,277</w:t>
            </w:r>
          </w:p>
        </w:tc>
        <w:tc>
          <w:tcPr>
            <w:tcW w:w="1323" w:type="dxa"/>
            <w:shd w:val="clear" w:color="auto" w:fill="auto"/>
            <w:noWrap/>
            <w:vAlign w:val="bottom"/>
            <w:hideMark/>
          </w:tcPr>
          <w:p w14:paraId="74F7B7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71,722</w:t>
            </w:r>
          </w:p>
        </w:tc>
        <w:tc>
          <w:tcPr>
            <w:tcW w:w="1323" w:type="dxa"/>
            <w:shd w:val="clear" w:color="auto" w:fill="auto"/>
            <w:noWrap/>
            <w:vAlign w:val="bottom"/>
            <w:hideMark/>
          </w:tcPr>
          <w:p w14:paraId="5E47594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30,932</w:t>
            </w:r>
          </w:p>
        </w:tc>
        <w:tc>
          <w:tcPr>
            <w:tcW w:w="1323" w:type="dxa"/>
            <w:shd w:val="clear" w:color="auto" w:fill="auto"/>
            <w:noWrap/>
            <w:vAlign w:val="bottom"/>
            <w:hideMark/>
          </w:tcPr>
          <w:p w14:paraId="7239DAF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78,135</w:t>
            </w:r>
          </w:p>
        </w:tc>
        <w:tc>
          <w:tcPr>
            <w:tcW w:w="1323" w:type="dxa"/>
            <w:shd w:val="clear" w:color="auto" w:fill="auto"/>
            <w:noWrap/>
            <w:vAlign w:val="bottom"/>
            <w:hideMark/>
          </w:tcPr>
          <w:p w14:paraId="30929A4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40,149</w:t>
            </w:r>
          </w:p>
        </w:tc>
        <w:tc>
          <w:tcPr>
            <w:tcW w:w="1476" w:type="dxa"/>
            <w:shd w:val="clear" w:color="auto" w:fill="auto"/>
            <w:noWrap/>
            <w:vAlign w:val="bottom"/>
            <w:hideMark/>
          </w:tcPr>
          <w:p w14:paraId="0334D6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200,000</w:t>
            </w:r>
          </w:p>
        </w:tc>
      </w:tr>
      <w:tr w:rsidR="00A00C97" w:rsidRPr="009E5255" w14:paraId="5BE1DA9B" w14:textId="77777777" w:rsidTr="00622C17">
        <w:trPr>
          <w:trHeight w:val="20"/>
        </w:trPr>
        <w:tc>
          <w:tcPr>
            <w:tcW w:w="1921" w:type="dxa"/>
            <w:shd w:val="clear" w:color="auto" w:fill="auto"/>
            <w:noWrap/>
            <w:vAlign w:val="bottom"/>
            <w:hideMark/>
          </w:tcPr>
          <w:p w14:paraId="47DC548E" w14:textId="52343E9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isplatin </w:t>
            </w:r>
          </w:p>
        </w:tc>
        <w:tc>
          <w:tcPr>
            <w:tcW w:w="1322" w:type="dxa"/>
            <w:shd w:val="clear" w:color="auto" w:fill="auto"/>
            <w:noWrap/>
            <w:vAlign w:val="bottom"/>
            <w:hideMark/>
          </w:tcPr>
          <w:p w14:paraId="6AA4B2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7,284</w:t>
            </w:r>
          </w:p>
        </w:tc>
        <w:tc>
          <w:tcPr>
            <w:tcW w:w="1323" w:type="dxa"/>
            <w:shd w:val="clear" w:color="auto" w:fill="auto"/>
            <w:noWrap/>
            <w:vAlign w:val="bottom"/>
            <w:hideMark/>
          </w:tcPr>
          <w:p w14:paraId="4B59820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2,240</w:t>
            </w:r>
          </w:p>
        </w:tc>
        <w:tc>
          <w:tcPr>
            <w:tcW w:w="1323" w:type="dxa"/>
            <w:shd w:val="clear" w:color="auto" w:fill="auto"/>
            <w:noWrap/>
            <w:vAlign w:val="bottom"/>
            <w:hideMark/>
          </w:tcPr>
          <w:p w14:paraId="43DE0D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9,803</w:t>
            </w:r>
          </w:p>
        </w:tc>
        <w:tc>
          <w:tcPr>
            <w:tcW w:w="1323" w:type="dxa"/>
            <w:shd w:val="clear" w:color="auto" w:fill="auto"/>
            <w:noWrap/>
            <w:vAlign w:val="bottom"/>
            <w:hideMark/>
          </w:tcPr>
          <w:p w14:paraId="38BE819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5,292</w:t>
            </w:r>
          </w:p>
        </w:tc>
        <w:tc>
          <w:tcPr>
            <w:tcW w:w="1323" w:type="dxa"/>
            <w:shd w:val="clear" w:color="auto" w:fill="auto"/>
            <w:noWrap/>
            <w:vAlign w:val="bottom"/>
            <w:hideMark/>
          </w:tcPr>
          <w:p w14:paraId="7F7EEB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2,397</w:t>
            </w:r>
          </w:p>
        </w:tc>
        <w:tc>
          <w:tcPr>
            <w:tcW w:w="1476" w:type="dxa"/>
            <w:shd w:val="clear" w:color="auto" w:fill="auto"/>
            <w:noWrap/>
            <w:vAlign w:val="bottom"/>
            <w:hideMark/>
          </w:tcPr>
          <w:p w14:paraId="43101A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47,016</w:t>
            </w:r>
          </w:p>
        </w:tc>
      </w:tr>
      <w:tr w:rsidR="00A00C97" w:rsidRPr="009E5255" w14:paraId="62BB86CF" w14:textId="77777777" w:rsidTr="00622C17">
        <w:trPr>
          <w:trHeight w:val="20"/>
        </w:trPr>
        <w:tc>
          <w:tcPr>
            <w:tcW w:w="1921" w:type="dxa"/>
            <w:shd w:val="clear" w:color="auto" w:fill="auto"/>
            <w:noWrap/>
            <w:vAlign w:val="bottom"/>
            <w:hideMark/>
          </w:tcPr>
          <w:p w14:paraId="028C50DE" w14:textId="3951E66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ladribine </w:t>
            </w:r>
          </w:p>
        </w:tc>
        <w:tc>
          <w:tcPr>
            <w:tcW w:w="1322" w:type="dxa"/>
            <w:shd w:val="clear" w:color="auto" w:fill="auto"/>
            <w:noWrap/>
            <w:vAlign w:val="bottom"/>
            <w:hideMark/>
          </w:tcPr>
          <w:p w14:paraId="5C06FE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34</w:t>
            </w:r>
          </w:p>
        </w:tc>
        <w:tc>
          <w:tcPr>
            <w:tcW w:w="1323" w:type="dxa"/>
            <w:shd w:val="clear" w:color="auto" w:fill="auto"/>
            <w:noWrap/>
            <w:vAlign w:val="bottom"/>
            <w:hideMark/>
          </w:tcPr>
          <w:p w14:paraId="1370D5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65</w:t>
            </w:r>
          </w:p>
        </w:tc>
        <w:tc>
          <w:tcPr>
            <w:tcW w:w="1323" w:type="dxa"/>
            <w:shd w:val="clear" w:color="auto" w:fill="auto"/>
            <w:noWrap/>
            <w:vAlign w:val="bottom"/>
            <w:hideMark/>
          </w:tcPr>
          <w:p w14:paraId="6AAB2E5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23</w:t>
            </w:r>
          </w:p>
        </w:tc>
        <w:tc>
          <w:tcPr>
            <w:tcW w:w="1323" w:type="dxa"/>
            <w:shd w:val="clear" w:color="auto" w:fill="auto"/>
            <w:noWrap/>
            <w:vAlign w:val="bottom"/>
            <w:hideMark/>
          </w:tcPr>
          <w:p w14:paraId="441DA3C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01</w:t>
            </w:r>
          </w:p>
        </w:tc>
        <w:tc>
          <w:tcPr>
            <w:tcW w:w="1323" w:type="dxa"/>
            <w:shd w:val="clear" w:color="auto" w:fill="auto"/>
            <w:noWrap/>
            <w:vAlign w:val="bottom"/>
            <w:hideMark/>
          </w:tcPr>
          <w:p w14:paraId="40212A3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56</w:t>
            </w:r>
          </w:p>
        </w:tc>
        <w:tc>
          <w:tcPr>
            <w:tcW w:w="1476" w:type="dxa"/>
            <w:shd w:val="clear" w:color="auto" w:fill="auto"/>
            <w:noWrap/>
            <w:vAlign w:val="bottom"/>
            <w:hideMark/>
          </w:tcPr>
          <w:p w14:paraId="535E464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379</w:t>
            </w:r>
          </w:p>
        </w:tc>
      </w:tr>
      <w:tr w:rsidR="00A00C97" w:rsidRPr="009E5255" w14:paraId="63E383FA" w14:textId="77777777" w:rsidTr="00622C17">
        <w:trPr>
          <w:trHeight w:val="20"/>
        </w:trPr>
        <w:tc>
          <w:tcPr>
            <w:tcW w:w="1921" w:type="dxa"/>
            <w:shd w:val="clear" w:color="auto" w:fill="auto"/>
            <w:noWrap/>
            <w:vAlign w:val="bottom"/>
            <w:hideMark/>
          </w:tcPr>
          <w:p w14:paraId="4F2F8BB0" w14:textId="7777777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clophosphamide </w:t>
            </w:r>
          </w:p>
        </w:tc>
        <w:tc>
          <w:tcPr>
            <w:tcW w:w="1322" w:type="dxa"/>
            <w:shd w:val="clear" w:color="auto" w:fill="auto"/>
            <w:noWrap/>
            <w:vAlign w:val="bottom"/>
            <w:hideMark/>
          </w:tcPr>
          <w:p w14:paraId="6E0ECCA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100,000</w:t>
            </w:r>
          </w:p>
        </w:tc>
        <w:tc>
          <w:tcPr>
            <w:tcW w:w="1323" w:type="dxa"/>
            <w:shd w:val="clear" w:color="auto" w:fill="auto"/>
            <w:noWrap/>
            <w:vAlign w:val="bottom"/>
            <w:hideMark/>
          </w:tcPr>
          <w:p w14:paraId="48CD39B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300,000</w:t>
            </w:r>
          </w:p>
        </w:tc>
        <w:tc>
          <w:tcPr>
            <w:tcW w:w="1323" w:type="dxa"/>
            <w:shd w:val="clear" w:color="auto" w:fill="auto"/>
            <w:noWrap/>
            <w:vAlign w:val="bottom"/>
            <w:hideMark/>
          </w:tcPr>
          <w:p w14:paraId="042B293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100,000</w:t>
            </w:r>
          </w:p>
        </w:tc>
        <w:tc>
          <w:tcPr>
            <w:tcW w:w="1323" w:type="dxa"/>
            <w:shd w:val="clear" w:color="auto" w:fill="auto"/>
            <w:noWrap/>
            <w:vAlign w:val="bottom"/>
            <w:hideMark/>
          </w:tcPr>
          <w:p w14:paraId="06D9351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800,000</w:t>
            </w:r>
          </w:p>
        </w:tc>
        <w:tc>
          <w:tcPr>
            <w:tcW w:w="1323" w:type="dxa"/>
            <w:shd w:val="clear" w:color="auto" w:fill="auto"/>
            <w:noWrap/>
            <w:vAlign w:val="bottom"/>
            <w:hideMark/>
          </w:tcPr>
          <w:p w14:paraId="55D694D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400,000</w:t>
            </w:r>
          </w:p>
        </w:tc>
        <w:tc>
          <w:tcPr>
            <w:tcW w:w="1476" w:type="dxa"/>
            <w:shd w:val="clear" w:color="auto" w:fill="auto"/>
            <w:noWrap/>
            <w:vAlign w:val="bottom"/>
            <w:hideMark/>
          </w:tcPr>
          <w:p w14:paraId="2418BB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5,800,000</w:t>
            </w:r>
          </w:p>
        </w:tc>
      </w:tr>
      <w:tr w:rsidR="00A00C97" w:rsidRPr="009E5255" w14:paraId="6BCF20F8" w14:textId="77777777" w:rsidTr="00622C17">
        <w:trPr>
          <w:trHeight w:val="20"/>
        </w:trPr>
        <w:tc>
          <w:tcPr>
            <w:tcW w:w="1921" w:type="dxa"/>
            <w:shd w:val="clear" w:color="auto" w:fill="auto"/>
            <w:noWrap/>
            <w:vAlign w:val="bottom"/>
            <w:hideMark/>
          </w:tcPr>
          <w:p w14:paraId="2A4B0243" w14:textId="16008BB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tarabine </w:t>
            </w:r>
          </w:p>
        </w:tc>
        <w:tc>
          <w:tcPr>
            <w:tcW w:w="1322" w:type="dxa"/>
            <w:shd w:val="clear" w:color="auto" w:fill="auto"/>
            <w:noWrap/>
            <w:vAlign w:val="bottom"/>
            <w:hideMark/>
          </w:tcPr>
          <w:p w14:paraId="1AA2822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00,000</w:t>
            </w:r>
          </w:p>
        </w:tc>
        <w:tc>
          <w:tcPr>
            <w:tcW w:w="1323" w:type="dxa"/>
            <w:shd w:val="clear" w:color="auto" w:fill="auto"/>
            <w:noWrap/>
            <w:vAlign w:val="bottom"/>
            <w:hideMark/>
          </w:tcPr>
          <w:p w14:paraId="67680CC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700,000</w:t>
            </w:r>
          </w:p>
        </w:tc>
        <w:tc>
          <w:tcPr>
            <w:tcW w:w="1323" w:type="dxa"/>
            <w:shd w:val="clear" w:color="auto" w:fill="auto"/>
            <w:noWrap/>
            <w:vAlign w:val="bottom"/>
            <w:hideMark/>
          </w:tcPr>
          <w:p w14:paraId="1DBE01E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100,000</w:t>
            </w:r>
          </w:p>
        </w:tc>
        <w:tc>
          <w:tcPr>
            <w:tcW w:w="1323" w:type="dxa"/>
            <w:shd w:val="clear" w:color="auto" w:fill="auto"/>
            <w:noWrap/>
            <w:vAlign w:val="bottom"/>
            <w:hideMark/>
          </w:tcPr>
          <w:p w14:paraId="1D5B16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400,000</w:t>
            </w:r>
          </w:p>
        </w:tc>
        <w:tc>
          <w:tcPr>
            <w:tcW w:w="1323" w:type="dxa"/>
            <w:shd w:val="clear" w:color="auto" w:fill="auto"/>
            <w:noWrap/>
            <w:vAlign w:val="bottom"/>
            <w:hideMark/>
          </w:tcPr>
          <w:p w14:paraId="4A81503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500,000</w:t>
            </w:r>
          </w:p>
        </w:tc>
        <w:tc>
          <w:tcPr>
            <w:tcW w:w="1476" w:type="dxa"/>
            <w:shd w:val="clear" w:color="auto" w:fill="auto"/>
            <w:noWrap/>
            <w:vAlign w:val="bottom"/>
            <w:hideMark/>
          </w:tcPr>
          <w:p w14:paraId="5DF06E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000,000</w:t>
            </w:r>
          </w:p>
        </w:tc>
      </w:tr>
      <w:tr w:rsidR="00A00C97" w:rsidRPr="009E5255" w14:paraId="328A1BA9" w14:textId="77777777" w:rsidTr="00622C17">
        <w:trPr>
          <w:trHeight w:val="20"/>
        </w:trPr>
        <w:tc>
          <w:tcPr>
            <w:tcW w:w="1921" w:type="dxa"/>
            <w:shd w:val="clear" w:color="auto" w:fill="auto"/>
            <w:noWrap/>
            <w:vAlign w:val="bottom"/>
            <w:hideMark/>
          </w:tcPr>
          <w:p w14:paraId="0430B7F1" w14:textId="2DFD530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cetaxel </w:t>
            </w:r>
          </w:p>
        </w:tc>
        <w:tc>
          <w:tcPr>
            <w:tcW w:w="1322" w:type="dxa"/>
            <w:shd w:val="clear" w:color="auto" w:fill="auto"/>
            <w:noWrap/>
            <w:vAlign w:val="bottom"/>
            <w:hideMark/>
          </w:tcPr>
          <w:p w14:paraId="5C0D57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00,356</w:t>
            </w:r>
          </w:p>
        </w:tc>
        <w:tc>
          <w:tcPr>
            <w:tcW w:w="1323" w:type="dxa"/>
            <w:shd w:val="clear" w:color="auto" w:fill="auto"/>
            <w:noWrap/>
            <w:vAlign w:val="bottom"/>
            <w:hideMark/>
          </w:tcPr>
          <w:p w14:paraId="06D3E7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13,145</w:t>
            </w:r>
          </w:p>
        </w:tc>
        <w:tc>
          <w:tcPr>
            <w:tcW w:w="1323" w:type="dxa"/>
            <w:shd w:val="clear" w:color="auto" w:fill="auto"/>
            <w:noWrap/>
            <w:vAlign w:val="bottom"/>
            <w:hideMark/>
          </w:tcPr>
          <w:p w14:paraId="0A54A1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4,303</w:t>
            </w:r>
          </w:p>
        </w:tc>
        <w:tc>
          <w:tcPr>
            <w:tcW w:w="1323" w:type="dxa"/>
            <w:shd w:val="clear" w:color="auto" w:fill="auto"/>
            <w:noWrap/>
            <w:vAlign w:val="bottom"/>
            <w:hideMark/>
          </w:tcPr>
          <w:p w14:paraId="6BB88DB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19,516</w:t>
            </w:r>
          </w:p>
        </w:tc>
        <w:tc>
          <w:tcPr>
            <w:tcW w:w="1323" w:type="dxa"/>
            <w:shd w:val="clear" w:color="auto" w:fill="auto"/>
            <w:noWrap/>
            <w:vAlign w:val="bottom"/>
            <w:hideMark/>
          </w:tcPr>
          <w:p w14:paraId="2222B4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2,609</w:t>
            </w:r>
          </w:p>
        </w:tc>
        <w:tc>
          <w:tcPr>
            <w:tcW w:w="1476" w:type="dxa"/>
            <w:shd w:val="clear" w:color="auto" w:fill="auto"/>
            <w:noWrap/>
            <w:vAlign w:val="bottom"/>
            <w:hideMark/>
          </w:tcPr>
          <w:p w14:paraId="286129B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89,929</w:t>
            </w:r>
          </w:p>
        </w:tc>
      </w:tr>
      <w:tr w:rsidR="00A00C97" w:rsidRPr="009E5255" w14:paraId="6BC86E9D" w14:textId="77777777" w:rsidTr="00622C17">
        <w:trPr>
          <w:trHeight w:val="20"/>
        </w:trPr>
        <w:tc>
          <w:tcPr>
            <w:tcW w:w="1921" w:type="dxa"/>
            <w:shd w:val="clear" w:color="auto" w:fill="auto"/>
            <w:noWrap/>
            <w:vAlign w:val="bottom"/>
            <w:hideMark/>
          </w:tcPr>
          <w:p w14:paraId="7753F57D" w14:textId="6A6657E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xorubicin </w:t>
            </w:r>
          </w:p>
        </w:tc>
        <w:tc>
          <w:tcPr>
            <w:tcW w:w="1322" w:type="dxa"/>
            <w:shd w:val="clear" w:color="auto" w:fill="auto"/>
            <w:noWrap/>
            <w:vAlign w:val="bottom"/>
            <w:hideMark/>
          </w:tcPr>
          <w:p w14:paraId="6AFDA71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2,851</w:t>
            </w:r>
          </w:p>
        </w:tc>
        <w:tc>
          <w:tcPr>
            <w:tcW w:w="1323" w:type="dxa"/>
            <w:shd w:val="clear" w:color="auto" w:fill="auto"/>
            <w:noWrap/>
            <w:vAlign w:val="bottom"/>
            <w:hideMark/>
          </w:tcPr>
          <w:p w14:paraId="2000A9D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4,620</w:t>
            </w:r>
          </w:p>
        </w:tc>
        <w:tc>
          <w:tcPr>
            <w:tcW w:w="1323" w:type="dxa"/>
            <w:shd w:val="clear" w:color="auto" w:fill="auto"/>
            <w:noWrap/>
            <w:vAlign w:val="bottom"/>
            <w:hideMark/>
          </w:tcPr>
          <w:p w14:paraId="547FD69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92,235</w:t>
            </w:r>
          </w:p>
        </w:tc>
        <w:tc>
          <w:tcPr>
            <w:tcW w:w="1323" w:type="dxa"/>
            <w:shd w:val="clear" w:color="auto" w:fill="auto"/>
            <w:noWrap/>
            <w:vAlign w:val="bottom"/>
            <w:hideMark/>
          </w:tcPr>
          <w:p w14:paraId="4758885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31,492</w:t>
            </w:r>
          </w:p>
        </w:tc>
        <w:tc>
          <w:tcPr>
            <w:tcW w:w="1323" w:type="dxa"/>
            <w:shd w:val="clear" w:color="auto" w:fill="auto"/>
            <w:noWrap/>
            <w:vAlign w:val="bottom"/>
            <w:hideMark/>
          </w:tcPr>
          <w:p w14:paraId="2A736CD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11,451</w:t>
            </w:r>
          </w:p>
        </w:tc>
        <w:tc>
          <w:tcPr>
            <w:tcW w:w="1476" w:type="dxa"/>
            <w:shd w:val="clear" w:color="auto" w:fill="auto"/>
            <w:noWrap/>
            <w:vAlign w:val="bottom"/>
            <w:hideMark/>
          </w:tcPr>
          <w:p w14:paraId="29242C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42,649</w:t>
            </w:r>
          </w:p>
        </w:tc>
      </w:tr>
      <w:tr w:rsidR="00A00C97" w:rsidRPr="009E5255" w14:paraId="34BB49ED" w14:textId="77777777" w:rsidTr="00622C17">
        <w:trPr>
          <w:trHeight w:val="20"/>
        </w:trPr>
        <w:tc>
          <w:tcPr>
            <w:tcW w:w="1921" w:type="dxa"/>
            <w:shd w:val="clear" w:color="auto" w:fill="auto"/>
            <w:noWrap/>
            <w:vAlign w:val="bottom"/>
            <w:hideMark/>
          </w:tcPr>
          <w:p w14:paraId="03487F44" w14:textId="7347337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urvalumab </w:t>
            </w:r>
          </w:p>
        </w:tc>
        <w:tc>
          <w:tcPr>
            <w:tcW w:w="1322" w:type="dxa"/>
            <w:shd w:val="clear" w:color="auto" w:fill="auto"/>
            <w:noWrap/>
            <w:vAlign w:val="bottom"/>
            <w:hideMark/>
          </w:tcPr>
          <w:p w14:paraId="0F46FB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12AD59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34FB60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407E82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03</w:t>
            </w:r>
          </w:p>
        </w:tc>
        <w:tc>
          <w:tcPr>
            <w:tcW w:w="1323" w:type="dxa"/>
            <w:shd w:val="clear" w:color="auto" w:fill="auto"/>
            <w:noWrap/>
            <w:vAlign w:val="bottom"/>
            <w:hideMark/>
          </w:tcPr>
          <w:p w14:paraId="2E626C2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90,523</w:t>
            </w:r>
          </w:p>
        </w:tc>
        <w:tc>
          <w:tcPr>
            <w:tcW w:w="1476" w:type="dxa"/>
            <w:shd w:val="clear" w:color="auto" w:fill="auto"/>
            <w:noWrap/>
            <w:vAlign w:val="bottom"/>
            <w:hideMark/>
          </w:tcPr>
          <w:p w14:paraId="10DACB7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93,626</w:t>
            </w:r>
          </w:p>
        </w:tc>
      </w:tr>
      <w:tr w:rsidR="00A00C97" w:rsidRPr="009E5255" w14:paraId="78CD4002" w14:textId="77777777" w:rsidTr="00622C17">
        <w:trPr>
          <w:trHeight w:val="20"/>
        </w:trPr>
        <w:tc>
          <w:tcPr>
            <w:tcW w:w="1921" w:type="dxa"/>
            <w:shd w:val="clear" w:color="auto" w:fill="auto"/>
            <w:noWrap/>
            <w:vAlign w:val="bottom"/>
            <w:hideMark/>
          </w:tcPr>
          <w:p w14:paraId="100FD275" w14:textId="0D8F95A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pirubicin </w:t>
            </w:r>
          </w:p>
        </w:tc>
        <w:tc>
          <w:tcPr>
            <w:tcW w:w="1322" w:type="dxa"/>
            <w:shd w:val="clear" w:color="auto" w:fill="auto"/>
            <w:noWrap/>
            <w:vAlign w:val="bottom"/>
            <w:hideMark/>
          </w:tcPr>
          <w:p w14:paraId="4A097F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3,546</w:t>
            </w:r>
          </w:p>
        </w:tc>
        <w:tc>
          <w:tcPr>
            <w:tcW w:w="1323" w:type="dxa"/>
            <w:shd w:val="clear" w:color="auto" w:fill="auto"/>
            <w:noWrap/>
            <w:vAlign w:val="bottom"/>
            <w:hideMark/>
          </w:tcPr>
          <w:p w14:paraId="6965EB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0,166</w:t>
            </w:r>
          </w:p>
        </w:tc>
        <w:tc>
          <w:tcPr>
            <w:tcW w:w="1323" w:type="dxa"/>
            <w:shd w:val="clear" w:color="auto" w:fill="auto"/>
            <w:noWrap/>
            <w:vAlign w:val="bottom"/>
            <w:hideMark/>
          </w:tcPr>
          <w:p w14:paraId="06033DA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4,068</w:t>
            </w:r>
          </w:p>
        </w:tc>
        <w:tc>
          <w:tcPr>
            <w:tcW w:w="1323" w:type="dxa"/>
            <w:shd w:val="clear" w:color="auto" w:fill="auto"/>
            <w:noWrap/>
            <w:vAlign w:val="bottom"/>
            <w:hideMark/>
          </w:tcPr>
          <w:p w14:paraId="45620F7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474</w:t>
            </w:r>
          </w:p>
        </w:tc>
        <w:tc>
          <w:tcPr>
            <w:tcW w:w="1323" w:type="dxa"/>
            <w:shd w:val="clear" w:color="auto" w:fill="auto"/>
            <w:noWrap/>
            <w:vAlign w:val="bottom"/>
            <w:hideMark/>
          </w:tcPr>
          <w:p w14:paraId="5DF7CDC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897</w:t>
            </w:r>
          </w:p>
        </w:tc>
        <w:tc>
          <w:tcPr>
            <w:tcW w:w="1476" w:type="dxa"/>
            <w:shd w:val="clear" w:color="auto" w:fill="auto"/>
            <w:noWrap/>
            <w:vAlign w:val="bottom"/>
            <w:hideMark/>
          </w:tcPr>
          <w:p w14:paraId="069E0FB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2,151</w:t>
            </w:r>
          </w:p>
        </w:tc>
      </w:tr>
      <w:tr w:rsidR="00A00C97" w:rsidRPr="009E5255" w14:paraId="07453960" w14:textId="77777777" w:rsidTr="00622C17">
        <w:trPr>
          <w:trHeight w:val="20"/>
        </w:trPr>
        <w:tc>
          <w:tcPr>
            <w:tcW w:w="1921" w:type="dxa"/>
            <w:shd w:val="clear" w:color="auto" w:fill="auto"/>
            <w:noWrap/>
            <w:vAlign w:val="bottom"/>
            <w:hideMark/>
          </w:tcPr>
          <w:p w14:paraId="751D81D6" w14:textId="586C437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ribulin </w:t>
            </w:r>
          </w:p>
        </w:tc>
        <w:tc>
          <w:tcPr>
            <w:tcW w:w="1322" w:type="dxa"/>
            <w:shd w:val="clear" w:color="auto" w:fill="auto"/>
            <w:noWrap/>
            <w:vAlign w:val="bottom"/>
            <w:hideMark/>
          </w:tcPr>
          <w:p w14:paraId="080AEB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15</w:t>
            </w:r>
          </w:p>
        </w:tc>
        <w:tc>
          <w:tcPr>
            <w:tcW w:w="1323" w:type="dxa"/>
            <w:shd w:val="clear" w:color="auto" w:fill="auto"/>
            <w:noWrap/>
            <w:vAlign w:val="bottom"/>
            <w:hideMark/>
          </w:tcPr>
          <w:p w14:paraId="25F391D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18</w:t>
            </w:r>
          </w:p>
        </w:tc>
        <w:tc>
          <w:tcPr>
            <w:tcW w:w="1323" w:type="dxa"/>
            <w:shd w:val="clear" w:color="auto" w:fill="auto"/>
            <w:noWrap/>
            <w:vAlign w:val="bottom"/>
            <w:hideMark/>
          </w:tcPr>
          <w:p w14:paraId="0C2FD80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96</w:t>
            </w:r>
          </w:p>
        </w:tc>
        <w:tc>
          <w:tcPr>
            <w:tcW w:w="1323" w:type="dxa"/>
            <w:shd w:val="clear" w:color="auto" w:fill="auto"/>
            <w:noWrap/>
            <w:vAlign w:val="bottom"/>
            <w:hideMark/>
          </w:tcPr>
          <w:p w14:paraId="227E567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01</w:t>
            </w:r>
          </w:p>
        </w:tc>
        <w:tc>
          <w:tcPr>
            <w:tcW w:w="1323" w:type="dxa"/>
            <w:shd w:val="clear" w:color="auto" w:fill="auto"/>
            <w:noWrap/>
            <w:vAlign w:val="bottom"/>
            <w:hideMark/>
          </w:tcPr>
          <w:p w14:paraId="63C8AEC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82</w:t>
            </w:r>
          </w:p>
        </w:tc>
        <w:tc>
          <w:tcPr>
            <w:tcW w:w="1476" w:type="dxa"/>
            <w:shd w:val="clear" w:color="auto" w:fill="auto"/>
            <w:noWrap/>
            <w:vAlign w:val="bottom"/>
            <w:hideMark/>
          </w:tcPr>
          <w:p w14:paraId="24E52EE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912</w:t>
            </w:r>
          </w:p>
        </w:tc>
      </w:tr>
      <w:tr w:rsidR="00A00C97" w:rsidRPr="009E5255" w14:paraId="05D95E2D" w14:textId="77777777" w:rsidTr="00622C17">
        <w:trPr>
          <w:trHeight w:val="20"/>
        </w:trPr>
        <w:tc>
          <w:tcPr>
            <w:tcW w:w="1921" w:type="dxa"/>
            <w:shd w:val="clear" w:color="auto" w:fill="auto"/>
            <w:noWrap/>
            <w:vAlign w:val="bottom"/>
            <w:hideMark/>
          </w:tcPr>
          <w:p w14:paraId="05B6C91B" w14:textId="4C65F1D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oside </w:t>
            </w:r>
          </w:p>
        </w:tc>
        <w:tc>
          <w:tcPr>
            <w:tcW w:w="1322" w:type="dxa"/>
            <w:shd w:val="clear" w:color="auto" w:fill="auto"/>
            <w:noWrap/>
            <w:vAlign w:val="bottom"/>
            <w:hideMark/>
          </w:tcPr>
          <w:p w14:paraId="504DD13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6,257</w:t>
            </w:r>
          </w:p>
        </w:tc>
        <w:tc>
          <w:tcPr>
            <w:tcW w:w="1323" w:type="dxa"/>
            <w:shd w:val="clear" w:color="auto" w:fill="auto"/>
            <w:noWrap/>
            <w:vAlign w:val="bottom"/>
            <w:hideMark/>
          </w:tcPr>
          <w:p w14:paraId="54613FD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68,847</w:t>
            </w:r>
          </w:p>
        </w:tc>
        <w:tc>
          <w:tcPr>
            <w:tcW w:w="1323" w:type="dxa"/>
            <w:shd w:val="clear" w:color="auto" w:fill="auto"/>
            <w:noWrap/>
            <w:vAlign w:val="bottom"/>
            <w:hideMark/>
          </w:tcPr>
          <w:p w14:paraId="31DA1E4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6,702</w:t>
            </w:r>
          </w:p>
        </w:tc>
        <w:tc>
          <w:tcPr>
            <w:tcW w:w="1323" w:type="dxa"/>
            <w:shd w:val="clear" w:color="auto" w:fill="auto"/>
            <w:noWrap/>
            <w:vAlign w:val="bottom"/>
            <w:hideMark/>
          </w:tcPr>
          <w:p w14:paraId="17C84C1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9,676</w:t>
            </w:r>
          </w:p>
        </w:tc>
        <w:tc>
          <w:tcPr>
            <w:tcW w:w="1323" w:type="dxa"/>
            <w:shd w:val="clear" w:color="auto" w:fill="auto"/>
            <w:noWrap/>
            <w:vAlign w:val="bottom"/>
            <w:hideMark/>
          </w:tcPr>
          <w:p w14:paraId="7A1C782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4,077</w:t>
            </w:r>
          </w:p>
        </w:tc>
        <w:tc>
          <w:tcPr>
            <w:tcW w:w="1476" w:type="dxa"/>
            <w:shd w:val="clear" w:color="auto" w:fill="auto"/>
            <w:noWrap/>
            <w:vAlign w:val="bottom"/>
            <w:hideMark/>
          </w:tcPr>
          <w:p w14:paraId="31397F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85,559</w:t>
            </w:r>
          </w:p>
        </w:tc>
      </w:tr>
      <w:tr w:rsidR="00A00C97" w:rsidRPr="009E5255" w14:paraId="143F0ADA" w14:textId="77777777" w:rsidTr="00622C17">
        <w:trPr>
          <w:trHeight w:val="20"/>
        </w:trPr>
        <w:tc>
          <w:tcPr>
            <w:tcW w:w="1921" w:type="dxa"/>
            <w:shd w:val="clear" w:color="auto" w:fill="auto"/>
            <w:noWrap/>
            <w:vAlign w:val="bottom"/>
            <w:hideMark/>
          </w:tcPr>
          <w:p w14:paraId="7EFE89F5" w14:textId="7DFCBB3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 Phosphate </w:t>
            </w:r>
          </w:p>
        </w:tc>
        <w:tc>
          <w:tcPr>
            <w:tcW w:w="1322" w:type="dxa"/>
            <w:shd w:val="clear" w:color="auto" w:fill="auto"/>
            <w:noWrap/>
            <w:vAlign w:val="bottom"/>
            <w:hideMark/>
          </w:tcPr>
          <w:p w14:paraId="05FF83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18,291</w:t>
            </w:r>
          </w:p>
        </w:tc>
        <w:tc>
          <w:tcPr>
            <w:tcW w:w="1323" w:type="dxa"/>
            <w:shd w:val="clear" w:color="auto" w:fill="auto"/>
            <w:noWrap/>
            <w:vAlign w:val="bottom"/>
            <w:hideMark/>
          </w:tcPr>
          <w:p w14:paraId="365B02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9,720</w:t>
            </w:r>
          </w:p>
        </w:tc>
        <w:tc>
          <w:tcPr>
            <w:tcW w:w="1323" w:type="dxa"/>
            <w:shd w:val="clear" w:color="auto" w:fill="auto"/>
            <w:noWrap/>
            <w:vAlign w:val="bottom"/>
            <w:hideMark/>
          </w:tcPr>
          <w:p w14:paraId="5C88F5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17,846</w:t>
            </w:r>
          </w:p>
        </w:tc>
        <w:tc>
          <w:tcPr>
            <w:tcW w:w="1323" w:type="dxa"/>
            <w:shd w:val="clear" w:color="auto" w:fill="auto"/>
            <w:noWrap/>
            <w:vAlign w:val="bottom"/>
            <w:hideMark/>
          </w:tcPr>
          <w:p w14:paraId="0D2EED9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39,848</w:t>
            </w:r>
          </w:p>
        </w:tc>
        <w:tc>
          <w:tcPr>
            <w:tcW w:w="1323" w:type="dxa"/>
            <w:shd w:val="clear" w:color="auto" w:fill="auto"/>
            <w:noWrap/>
            <w:vAlign w:val="bottom"/>
            <w:hideMark/>
          </w:tcPr>
          <w:p w14:paraId="5C5D6D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46,609</w:t>
            </w:r>
          </w:p>
        </w:tc>
        <w:tc>
          <w:tcPr>
            <w:tcW w:w="1476" w:type="dxa"/>
            <w:shd w:val="clear" w:color="auto" w:fill="auto"/>
            <w:noWrap/>
            <w:vAlign w:val="bottom"/>
            <w:hideMark/>
          </w:tcPr>
          <w:p w14:paraId="074C46A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182,314</w:t>
            </w:r>
          </w:p>
        </w:tc>
      </w:tr>
      <w:tr w:rsidR="00A00C97" w:rsidRPr="009E5255" w14:paraId="2F557CEE" w14:textId="77777777" w:rsidTr="00622C17">
        <w:trPr>
          <w:trHeight w:val="20"/>
        </w:trPr>
        <w:tc>
          <w:tcPr>
            <w:tcW w:w="1921" w:type="dxa"/>
            <w:shd w:val="clear" w:color="auto" w:fill="auto"/>
            <w:noWrap/>
            <w:vAlign w:val="bottom"/>
            <w:hideMark/>
          </w:tcPr>
          <w:p w14:paraId="518FF7AE" w14:textId="63A750E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darabine </w:t>
            </w:r>
          </w:p>
        </w:tc>
        <w:tc>
          <w:tcPr>
            <w:tcW w:w="1322" w:type="dxa"/>
            <w:shd w:val="clear" w:color="auto" w:fill="auto"/>
            <w:noWrap/>
            <w:vAlign w:val="bottom"/>
            <w:hideMark/>
          </w:tcPr>
          <w:p w14:paraId="1B1DA7A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4,100</w:t>
            </w:r>
          </w:p>
        </w:tc>
        <w:tc>
          <w:tcPr>
            <w:tcW w:w="1323" w:type="dxa"/>
            <w:shd w:val="clear" w:color="auto" w:fill="auto"/>
            <w:noWrap/>
            <w:vAlign w:val="bottom"/>
            <w:hideMark/>
          </w:tcPr>
          <w:p w14:paraId="5BB66D0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3,426</w:t>
            </w:r>
          </w:p>
        </w:tc>
        <w:tc>
          <w:tcPr>
            <w:tcW w:w="1323" w:type="dxa"/>
            <w:shd w:val="clear" w:color="auto" w:fill="auto"/>
            <w:noWrap/>
            <w:vAlign w:val="bottom"/>
            <w:hideMark/>
          </w:tcPr>
          <w:p w14:paraId="008206A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5,618</w:t>
            </w:r>
          </w:p>
        </w:tc>
        <w:tc>
          <w:tcPr>
            <w:tcW w:w="1323" w:type="dxa"/>
            <w:shd w:val="clear" w:color="auto" w:fill="auto"/>
            <w:noWrap/>
            <w:vAlign w:val="bottom"/>
            <w:hideMark/>
          </w:tcPr>
          <w:p w14:paraId="17451A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3,361</w:t>
            </w:r>
          </w:p>
        </w:tc>
        <w:tc>
          <w:tcPr>
            <w:tcW w:w="1323" w:type="dxa"/>
            <w:shd w:val="clear" w:color="auto" w:fill="auto"/>
            <w:noWrap/>
            <w:vAlign w:val="bottom"/>
            <w:hideMark/>
          </w:tcPr>
          <w:p w14:paraId="512387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433</w:t>
            </w:r>
          </w:p>
        </w:tc>
        <w:tc>
          <w:tcPr>
            <w:tcW w:w="1476" w:type="dxa"/>
            <w:shd w:val="clear" w:color="auto" w:fill="auto"/>
            <w:noWrap/>
            <w:vAlign w:val="bottom"/>
            <w:hideMark/>
          </w:tcPr>
          <w:p w14:paraId="5B10D2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7,938</w:t>
            </w:r>
          </w:p>
        </w:tc>
      </w:tr>
      <w:tr w:rsidR="00A00C97" w:rsidRPr="009E5255" w14:paraId="46776170" w14:textId="77777777" w:rsidTr="00622C17">
        <w:trPr>
          <w:trHeight w:val="20"/>
        </w:trPr>
        <w:tc>
          <w:tcPr>
            <w:tcW w:w="1921" w:type="dxa"/>
            <w:shd w:val="clear" w:color="auto" w:fill="auto"/>
            <w:noWrap/>
            <w:vAlign w:val="bottom"/>
            <w:hideMark/>
          </w:tcPr>
          <w:p w14:paraId="7DA68701" w14:textId="24D8580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orouracil </w:t>
            </w:r>
          </w:p>
        </w:tc>
        <w:tc>
          <w:tcPr>
            <w:tcW w:w="1322" w:type="dxa"/>
            <w:shd w:val="clear" w:color="auto" w:fill="auto"/>
            <w:noWrap/>
            <w:vAlign w:val="bottom"/>
            <w:hideMark/>
          </w:tcPr>
          <w:p w14:paraId="78963BA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600,000</w:t>
            </w:r>
          </w:p>
        </w:tc>
        <w:tc>
          <w:tcPr>
            <w:tcW w:w="1323" w:type="dxa"/>
            <w:shd w:val="clear" w:color="auto" w:fill="auto"/>
            <w:noWrap/>
            <w:vAlign w:val="bottom"/>
            <w:hideMark/>
          </w:tcPr>
          <w:p w14:paraId="367C680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8,600,000</w:t>
            </w:r>
          </w:p>
        </w:tc>
        <w:tc>
          <w:tcPr>
            <w:tcW w:w="1323" w:type="dxa"/>
            <w:shd w:val="clear" w:color="auto" w:fill="auto"/>
            <w:noWrap/>
            <w:vAlign w:val="bottom"/>
            <w:hideMark/>
          </w:tcPr>
          <w:p w14:paraId="5DB01B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8,000,000</w:t>
            </w:r>
          </w:p>
        </w:tc>
        <w:tc>
          <w:tcPr>
            <w:tcW w:w="1323" w:type="dxa"/>
            <w:shd w:val="clear" w:color="auto" w:fill="auto"/>
            <w:noWrap/>
            <w:vAlign w:val="bottom"/>
            <w:hideMark/>
          </w:tcPr>
          <w:p w14:paraId="48267A7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0,000,000</w:t>
            </w:r>
          </w:p>
        </w:tc>
        <w:tc>
          <w:tcPr>
            <w:tcW w:w="1323" w:type="dxa"/>
            <w:shd w:val="clear" w:color="auto" w:fill="auto"/>
            <w:noWrap/>
            <w:vAlign w:val="bottom"/>
            <w:hideMark/>
          </w:tcPr>
          <w:p w14:paraId="0734BA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000,000</w:t>
            </w:r>
          </w:p>
        </w:tc>
        <w:tc>
          <w:tcPr>
            <w:tcW w:w="1476" w:type="dxa"/>
            <w:shd w:val="clear" w:color="auto" w:fill="auto"/>
            <w:noWrap/>
            <w:vAlign w:val="bottom"/>
            <w:hideMark/>
          </w:tcPr>
          <w:p w14:paraId="0CD79B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7,000,000</w:t>
            </w:r>
          </w:p>
        </w:tc>
      </w:tr>
      <w:tr w:rsidR="00A00C97" w:rsidRPr="009E5255" w14:paraId="0EBC2C52" w14:textId="77777777" w:rsidTr="00622C17">
        <w:trPr>
          <w:trHeight w:val="20"/>
        </w:trPr>
        <w:tc>
          <w:tcPr>
            <w:tcW w:w="1921" w:type="dxa"/>
            <w:shd w:val="clear" w:color="auto" w:fill="auto"/>
            <w:noWrap/>
            <w:vAlign w:val="bottom"/>
            <w:hideMark/>
          </w:tcPr>
          <w:p w14:paraId="6CE1F122" w14:textId="1AB707A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otemustine </w:t>
            </w:r>
          </w:p>
        </w:tc>
        <w:tc>
          <w:tcPr>
            <w:tcW w:w="1322" w:type="dxa"/>
            <w:shd w:val="clear" w:color="auto" w:fill="auto"/>
            <w:noWrap/>
            <w:vAlign w:val="bottom"/>
            <w:hideMark/>
          </w:tcPr>
          <w:p w14:paraId="32EC915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13</w:t>
            </w:r>
          </w:p>
        </w:tc>
        <w:tc>
          <w:tcPr>
            <w:tcW w:w="1323" w:type="dxa"/>
            <w:shd w:val="clear" w:color="auto" w:fill="auto"/>
            <w:noWrap/>
            <w:vAlign w:val="bottom"/>
            <w:hideMark/>
          </w:tcPr>
          <w:p w14:paraId="388FED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51</w:t>
            </w:r>
          </w:p>
        </w:tc>
        <w:tc>
          <w:tcPr>
            <w:tcW w:w="1323" w:type="dxa"/>
            <w:shd w:val="clear" w:color="auto" w:fill="auto"/>
            <w:noWrap/>
            <w:vAlign w:val="bottom"/>
            <w:hideMark/>
          </w:tcPr>
          <w:p w14:paraId="048D90C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8</w:t>
            </w:r>
          </w:p>
        </w:tc>
        <w:tc>
          <w:tcPr>
            <w:tcW w:w="1323" w:type="dxa"/>
            <w:shd w:val="clear" w:color="auto" w:fill="auto"/>
            <w:noWrap/>
            <w:vAlign w:val="bottom"/>
            <w:hideMark/>
          </w:tcPr>
          <w:p w14:paraId="45F73A8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88CC43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0</w:t>
            </w:r>
          </w:p>
        </w:tc>
        <w:tc>
          <w:tcPr>
            <w:tcW w:w="1476" w:type="dxa"/>
            <w:shd w:val="clear" w:color="auto" w:fill="auto"/>
            <w:noWrap/>
            <w:vAlign w:val="bottom"/>
            <w:hideMark/>
          </w:tcPr>
          <w:p w14:paraId="0B4FC81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452</w:t>
            </w:r>
          </w:p>
        </w:tc>
      </w:tr>
      <w:tr w:rsidR="00A00C97" w:rsidRPr="009E5255" w14:paraId="0A18B5D1" w14:textId="77777777" w:rsidTr="00622C17">
        <w:trPr>
          <w:trHeight w:val="20"/>
        </w:trPr>
        <w:tc>
          <w:tcPr>
            <w:tcW w:w="1921" w:type="dxa"/>
            <w:shd w:val="clear" w:color="auto" w:fill="auto"/>
            <w:noWrap/>
            <w:vAlign w:val="bottom"/>
            <w:hideMark/>
          </w:tcPr>
          <w:p w14:paraId="63FCF2F8" w14:textId="7AAC463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Gemcitabine </w:t>
            </w:r>
          </w:p>
        </w:tc>
        <w:tc>
          <w:tcPr>
            <w:tcW w:w="1322" w:type="dxa"/>
            <w:shd w:val="clear" w:color="auto" w:fill="auto"/>
            <w:noWrap/>
            <w:vAlign w:val="bottom"/>
            <w:hideMark/>
          </w:tcPr>
          <w:p w14:paraId="7A0202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600,000</w:t>
            </w:r>
          </w:p>
        </w:tc>
        <w:tc>
          <w:tcPr>
            <w:tcW w:w="1323" w:type="dxa"/>
            <w:shd w:val="clear" w:color="auto" w:fill="auto"/>
            <w:noWrap/>
            <w:vAlign w:val="bottom"/>
            <w:hideMark/>
          </w:tcPr>
          <w:p w14:paraId="3A1CB8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300,000</w:t>
            </w:r>
          </w:p>
        </w:tc>
        <w:tc>
          <w:tcPr>
            <w:tcW w:w="1323" w:type="dxa"/>
            <w:shd w:val="clear" w:color="auto" w:fill="auto"/>
            <w:noWrap/>
            <w:vAlign w:val="bottom"/>
            <w:hideMark/>
          </w:tcPr>
          <w:p w14:paraId="7ADCE8F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900,000</w:t>
            </w:r>
          </w:p>
        </w:tc>
        <w:tc>
          <w:tcPr>
            <w:tcW w:w="1323" w:type="dxa"/>
            <w:shd w:val="clear" w:color="auto" w:fill="auto"/>
            <w:noWrap/>
            <w:vAlign w:val="bottom"/>
            <w:hideMark/>
          </w:tcPr>
          <w:p w14:paraId="07E2601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100,000</w:t>
            </w:r>
          </w:p>
        </w:tc>
        <w:tc>
          <w:tcPr>
            <w:tcW w:w="1323" w:type="dxa"/>
            <w:shd w:val="clear" w:color="auto" w:fill="auto"/>
            <w:noWrap/>
            <w:vAlign w:val="bottom"/>
            <w:hideMark/>
          </w:tcPr>
          <w:p w14:paraId="128D1EB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400,000</w:t>
            </w:r>
          </w:p>
        </w:tc>
        <w:tc>
          <w:tcPr>
            <w:tcW w:w="1476" w:type="dxa"/>
            <w:shd w:val="clear" w:color="auto" w:fill="auto"/>
            <w:noWrap/>
            <w:vAlign w:val="bottom"/>
            <w:hideMark/>
          </w:tcPr>
          <w:p w14:paraId="4ADFE31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000,000</w:t>
            </w:r>
          </w:p>
        </w:tc>
      </w:tr>
      <w:tr w:rsidR="00A00C97" w:rsidRPr="009E5255" w14:paraId="1BBFF90A" w14:textId="77777777" w:rsidTr="00622C17">
        <w:trPr>
          <w:trHeight w:val="20"/>
        </w:trPr>
        <w:tc>
          <w:tcPr>
            <w:tcW w:w="1921" w:type="dxa"/>
            <w:shd w:val="clear" w:color="auto" w:fill="auto"/>
            <w:noWrap/>
            <w:vAlign w:val="bottom"/>
            <w:hideMark/>
          </w:tcPr>
          <w:p w14:paraId="7103C413" w14:textId="3E0F661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darubicin </w:t>
            </w:r>
          </w:p>
        </w:tc>
        <w:tc>
          <w:tcPr>
            <w:tcW w:w="1322" w:type="dxa"/>
            <w:shd w:val="clear" w:color="auto" w:fill="auto"/>
            <w:noWrap/>
            <w:vAlign w:val="bottom"/>
            <w:hideMark/>
          </w:tcPr>
          <w:p w14:paraId="3886131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865</w:t>
            </w:r>
          </w:p>
        </w:tc>
        <w:tc>
          <w:tcPr>
            <w:tcW w:w="1323" w:type="dxa"/>
            <w:shd w:val="clear" w:color="auto" w:fill="auto"/>
            <w:noWrap/>
            <w:vAlign w:val="bottom"/>
            <w:hideMark/>
          </w:tcPr>
          <w:p w14:paraId="0A978C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915</w:t>
            </w:r>
          </w:p>
        </w:tc>
        <w:tc>
          <w:tcPr>
            <w:tcW w:w="1323" w:type="dxa"/>
            <w:shd w:val="clear" w:color="auto" w:fill="auto"/>
            <w:noWrap/>
            <w:vAlign w:val="bottom"/>
            <w:hideMark/>
          </w:tcPr>
          <w:p w14:paraId="72EABD3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199</w:t>
            </w:r>
          </w:p>
        </w:tc>
        <w:tc>
          <w:tcPr>
            <w:tcW w:w="1323" w:type="dxa"/>
            <w:shd w:val="clear" w:color="auto" w:fill="auto"/>
            <w:noWrap/>
            <w:vAlign w:val="bottom"/>
            <w:hideMark/>
          </w:tcPr>
          <w:p w14:paraId="32690F3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972</w:t>
            </w:r>
          </w:p>
        </w:tc>
        <w:tc>
          <w:tcPr>
            <w:tcW w:w="1323" w:type="dxa"/>
            <w:shd w:val="clear" w:color="auto" w:fill="auto"/>
            <w:noWrap/>
            <w:vAlign w:val="bottom"/>
            <w:hideMark/>
          </w:tcPr>
          <w:p w14:paraId="037A7C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027</w:t>
            </w:r>
          </w:p>
        </w:tc>
        <w:tc>
          <w:tcPr>
            <w:tcW w:w="1476" w:type="dxa"/>
            <w:shd w:val="clear" w:color="auto" w:fill="auto"/>
            <w:noWrap/>
            <w:vAlign w:val="bottom"/>
            <w:hideMark/>
          </w:tcPr>
          <w:p w14:paraId="0D088AC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978</w:t>
            </w:r>
          </w:p>
        </w:tc>
      </w:tr>
      <w:tr w:rsidR="00A00C97" w:rsidRPr="009E5255" w14:paraId="30022EC9" w14:textId="77777777" w:rsidTr="00622C17">
        <w:trPr>
          <w:trHeight w:val="20"/>
        </w:trPr>
        <w:tc>
          <w:tcPr>
            <w:tcW w:w="1921" w:type="dxa"/>
            <w:shd w:val="clear" w:color="auto" w:fill="auto"/>
            <w:noWrap/>
            <w:vAlign w:val="bottom"/>
            <w:hideMark/>
          </w:tcPr>
          <w:p w14:paraId="2EC1AFD4" w14:textId="6FCBF7E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fosfamide </w:t>
            </w:r>
          </w:p>
        </w:tc>
        <w:tc>
          <w:tcPr>
            <w:tcW w:w="1322" w:type="dxa"/>
            <w:shd w:val="clear" w:color="auto" w:fill="auto"/>
            <w:noWrap/>
            <w:vAlign w:val="bottom"/>
            <w:hideMark/>
          </w:tcPr>
          <w:p w14:paraId="57831E8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24,615</w:t>
            </w:r>
          </w:p>
        </w:tc>
        <w:tc>
          <w:tcPr>
            <w:tcW w:w="1323" w:type="dxa"/>
            <w:shd w:val="clear" w:color="auto" w:fill="auto"/>
            <w:noWrap/>
            <w:vAlign w:val="bottom"/>
            <w:hideMark/>
          </w:tcPr>
          <w:p w14:paraId="5C36D19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07,607</w:t>
            </w:r>
          </w:p>
        </w:tc>
        <w:tc>
          <w:tcPr>
            <w:tcW w:w="1323" w:type="dxa"/>
            <w:shd w:val="clear" w:color="auto" w:fill="auto"/>
            <w:noWrap/>
            <w:vAlign w:val="bottom"/>
            <w:hideMark/>
          </w:tcPr>
          <w:p w14:paraId="3E13A9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68,021</w:t>
            </w:r>
          </w:p>
        </w:tc>
        <w:tc>
          <w:tcPr>
            <w:tcW w:w="1323" w:type="dxa"/>
            <w:shd w:val="clear" w:color="auto" w:fill="auto"/>
            <w:noWrap/>
            <w:vAlign w:val="bottom"/>
            <w:hideMark/>
          </w:tcPr>
          <w:p w14:paraId="1348789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44,782</w:t>
            </w:r>
          </w:p>
        </w:tc>
        <w:tc>
          <w:tcPr>
            <w:tcW w:w="1323" w:type="dxa"/>
            <w:shd w:val="clear" w:color="auto" w:fill="auto"/>
            <w:noWrap/>
            <w:vAlign w:val="bottom"/>
            <w:hideMark/>
          </w:tcPr>
          <w:p w14:paraId="5E46124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90,084</w:t>
            </w:r>
          </w:p>
        </w:tc>
        <w:tc>
          <w:tcPr>
            <w:tcW w:w="1476" w:type="dxa"/>
            <w:shd w:val="clear" w:color="auto" w:fill="auto"/>
            <w:noWrap/>
            <w:vAlign w:val="bottom"/>
            <w:hideMark/>
          </w:tcPr>
          <w:p w14:paraId="413882E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000,000</w:t>
            </w:r>
          </w:p>
        </w:tc>
      </w:tr>
      <w:tr w:rsidR="00A00C97" w:rsidRPr="009E5255" w14:paraId="476BE2EC" w14:textId="77777777" w:rsidTr="00622C17">
        <w:trPr>
          <w:trHeight w:val="20"/>
        </w:trPr>
        <w:tc>
          <w:tcPr>
            <w:tcW w:w="1921" w:type="dxa"/>
            <w:shd w:val="clear" w:color="auto" w:fill="auto"/>
            <w:noWrap/>
            <w:vAlign w:val="bottom"/>
            <w:hideMark/>
          </w:tcPr>
          <w:p w14:paraId="5EC99335" w14:textId="7EF1AB8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not. Ozogamicin </w:t>
            </w:r>
          </w:p>
        </w:tc>
        <w:tc>
          <w:tcPr>
            <w:tcW w:w="1322" w:type="dxa"/>
            <w:shd w:val="clear" w:color="auto" w:fill="auto"/>
            <w:noWrap/>
            <w:vAlign w:val="bottom"/>
            <w:hideMark/>
          </w:tcPr>
          <w:p w14:paraId="76214F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6ECA1F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F0DEB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400253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7</w:t>
            </w:r>
          </w:p>
        </w:tc>
        <w:tc>
          <w:tcPr>
            <w:tcW w:w="1323" w:type="dxa"/>
            <w:shd w:val="clear" w:color="auto" w:fill="auto"/>
            <w:noWrap/>
            <w:vAlign w:val="bottom"/>
            <w:hideMark/>
          </w:tcPr>
          <w:p w14:paraId="14A0D6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9</w:t>
            </w:r>
          </w:p>
        </w:tc>
        <w:tc>
          <w:tcPr>
            <w:tcW w:w="1476" w:type="dxa"/>
            <w:shd w:val="clear" w:color="auto" w:fill="auto"/>
            <w:noWrap/>
            <w:vAlign w:val="bottom"/>
            <w:hideMark/>
          </w:tcPr>
          <w:p w14:paraId="79442C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6</w:t>
            </w:r>
          </w:p>
        </w:tc>
      </w:tr>
      <w:tr w:rsidR="00A00C97" w:rsidRPr="009E5255" w14:paraId="6B0661CD" w14:textId="77777777" w:rsidTr="00622C17">
        <w:trPr>
          <w:trHeight w:val="20"/>
        </w:trPr>
        <w:tc>
          <w:tcPr>
            <w:tcW w:w="1921" w:type="dxa"/>
            <w:shd w:val="clear" w:color="auto" w:fill="auto"/>
            <w:noWrap/>
            <w:vAlign w:val="bottom"/>
            <w:hideMark/>
          </w:tcPr>
          <w:p w14:paraId="10ED4909" w14:textId="184D97B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pilimumab </w:t>
            </w:r>
          </w:p>
        </w:tc>
        <w:tc>
          <w:tcPr>
            <w:tcW w:w="1322" w:type="dxa"/>
            <w:shd w:val="clear" w:color="auto" w:fill="auto"/>
            <w:noWrap/>
            <w:vAlign w:val="bottom"/>
            <w:hideMark/>
          </w:tcPr>
          <w:p w14:paraId="7A1794D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908</w:t>
            </w:r>
          </w:p>
        </w:tc>
        <w:tc>
          <w:tcPr>
            <w:tcW w:w="1323" w:type="dxa"/>
            <w:shd w:val="clear" w:color="auto" w:fill="auto"/>
            <w:noWrap/>
            <w:vAlign w:val="bottom"/>
            <w:hideMark/>
          </w:tcPr>
          <w:p w14:paraId="75B4F8C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7,848</w:t>
            </w:r>
          </w:p>
        </w:tc>
        <w:tc>
          <w:tcPr>
            <w:tcW w:w="1323" w:type="dxa"/>
            <w:shd w:val="clear" w:color="auto" w:fill="auto"/>
            <w:noWrap/>
            <w:vAlign w:val="bottom"/>
            <w:hideMark/>
          </w:tcPr>
          <w:p w14:paraId="3AB7F46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9,117</w:t>
            </w:r>
          </w:p>
        </w:tc>
        <w:tc>
          <w:tcPr>
            <w:tcW w:w="1323" w:type="dxa"/>
            <w:shd w:val="clear" w:color="auto" w:fill="auto"/>
            <w:noWrap/>
            <w:vAlign w:val="bottom"/>
            <w:hideMark/>
          </w:tcPr>
          <w:p w14:paraId="3E29049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3,737</w:t>
            </w:r>
          </w:p>
        </w:tc>
        <w:tc>
          <w:tcPr>
            <w:tcW w:w="1323" w:type="dxa"/>
            <w:shd w:val="clear" w:color="auto" w:fill="auto"/>
            <w:noWrap/>
            <w:vAlign w:val="bottom"/>
            <w:hideMark/>
          </w:tcPr>
          <w:p w14:paraId="46A1EC8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5,473</w:t>
            </w:r>
          </w:p>
        </w:tc>
        <w:tc>
          <w:tcPr>
            <w:tcW w:w="1476" w:type="dxa"/>
            <w:shd w:val="clear" w:color="auto" w:fill="auto"/>
            <w:noWrap/>
            <w:vAlign w:val="bottom"/>
            <w:hideMark/>
          </w:tcPr>
          <w:p w14:paraId="4CFB981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6,083</w:t>
            </w:r>
          </w:p>
        </w:tc>
      </w:tr>
      <w:tr w:rsidR="00A00C97" w:rsidRPr="009E5255" w14:paraId="43417F9E" w14:textId="77777777" w:rsidTr="00622C17">
        <w:trPr>
          <w:trHeight w:val="20"/>
        </w:trPr>
        <w:tc>
          <w:tcPr>
            <w:tcW w:w="1921" w:type="dxa"/>
            <w:shd w:val="clear" w:color="auto" w:fill="auto"/>
            <w:noWrap/>
            <w:vAlign w:val="bottom"/>
            <w:hideMark/>
          </w:tcPr>
          <w:p w14:paraId="6EE2DF32" w14:textId="73C2C45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rinotecan </w:t>
            </w:r>
          </w:p>
        </w:tc>
        <w:tc>
          <w:tcPr>
            <w:tcW w:w="1322" w:type="dxa"/>
            <w:shd w:val="clear" w:color="auto" w:fill="auto"/>
            <w:noWrap/>
            <w:vAlign w:val="bottom"/>
            <w:hideMark/>
          </w:tcPr>
          <w:p w14:paraId="1099666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33,041</w:t>
            </w:r>
          </w:p>
        </w:tc>
        <w:tc>
          <w:tcPr>
            <w:tcW w:w="1323" w:type="dxa"/>
            <w:shd w:val="clear" w:color="auto" w:fill="auto"/>
            <w:noWrap/>
            <w:vAlign w:val="bottom"/>
            <w:hideMark/>
          </w:tcPr>
          <w:p w14:paraId="67F9F3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36,219</w:t>
            </w:r>
          </w:p>
        </w:tc>
        <w:tc>
          <w:tcPr>
            <w:tcW w:w="1323" w:type="dxa"/>
            <w:shd w:val="clear" w:color="auto" w:fill="auto"/>
            <w:noWrap/>
            <w:vAlign w:val="bottom"/>
            <w:hideMark/>
          </w:tcPr>
          <w:p w14:paraId="7AFD7CE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36,277</w:t>
            </w:r>
          </w:p>
        </w:tc>
        <w:tc>
          <w:tcPr>
            <w:tcW w:w="1323" w:type="dxa"/>
            <w:shd w:val="clear" w:color="auto" w:fill="auto"/>
            <w:noWrap/>
            <w:vAlign w:val="bottom"/>
            <w:hideMark/>
          </w:tcPr>
          <w:p w14:paraId="69ADD35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96,621</w:t>
            </w:r>
          </w:p>
        </w:tc>
        <w:tc>
          <w:tcPr>
            <w:tcW w:w="1323" w:type="dxa"/>
            <w:shd w:val="clear" w:color="auto" w:fill="auto"/>
            <w:noWrap/>
            <w:vAlign w:val="bottom"/>
            <w:hideMark/>
          </w:tcPr>
          <w:p w14:paraId="4C9131E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24,514</w:t>
            </w:r>
          </w:p>
        </w:tc>
        <w:tc>
          <w:tcPr>
            <w:tcW w:w="1476" w:type="dxa"/>
            <w:shd w:val="clear" w:color="auto" w:fill="auto"/>
            <w:noWrap/>
            <w:vAlign w:val="bottom"/>
            <w:hideMark/>
          </w:tcPr>
          <w:p w14:paraId="793361F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100,000</w:t>
            </w:r>
          </w:p>
        </w:tc>
      </w:tr>
      <w:tr w:rsidR="00A00C97" w:rsidRPr="009E5255" w14:paraId="686FC0FF" w14:textId="77777777" w:rsidTr="00622C17">
        <w:trPr>
          <w:trHeight w:val="20"/>
        </w:trPr>
        <w:tc>
          <w:tcPr>
            <w:tcW w:w="1921" w:type="dxa"/>
            <w:shd w:val="clear" w:color="auto" w:fill="auto"/>
            <w:noWrap/>
            <w:vAlign w:val="bottom"/>
            <w:hideMark/>
          </w:tcPr>
          <w:p w14:paraId="42C9B03B" w14:textId="11F3FF0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Methotrexate </w:t>
            </w:r>
          </w:p>
        </w:tc>
        <w:tc>
          <w:tcPr>
            <w:tcW w:w="1322" w:type="dxa"/>
            <w:shd w:val="clear" w:color="auto" w:fill="auto"/>
            <w:noWrap/>
            <w:vAlign w:val="bottom"/>
            <w:hideMark/>
          </w:tcPr>
          <w:p w14:paraId="4E7AAD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218,659</w:t>
            </w:r>
          </w:p>
        </w:tc>
        <w:tc>
          <w:tcPr>
            <w:tcW w:w="1323" w:type="dxa"/>
            <w:shd w:val="clear" w:color="auto" w:fill="auto"/>
            <w:noWrap/>
            <w:vAlign w:val="bottom"/>
            <w:hideMark/>
          </w:tcPr>
          <w:p w14:paraId="535E570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44,180</w:t>
            </w:r>
          </w:p>
        </w:tc>
        <w:tc>
          <w:tcPr>
            <w:tcW w:w="1323" w:type="dxa"/>
            <w:shd w:val="clear" w:color="auto" w:fill="auto"/>
            <w:noWrap/>
            <w:vAlign w:val="bottom"/>
            <w:hideMark/>
          </w:tcPr>
          <w:p w14:paraId="653D47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12,805</w:t>
            </w:r>
          </w:p>
        </w:tc>
        <w:tc>
          <w:tcPr>
            <w:tcW w:w="1323" w:type="dxa"/>
            <w:shd w:val="clear" w:color="auto" w:fill="auto"/>
            <w:noWrap/>
            <w:vAlign w:val="bottom"/>
            <w:hideMark/>
          </w:tcPr>
          <w:p w14:paraId="7ADA230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99,331</w:t>
            </w:r>
          </w:p>
        </w:tc>
        <w:tc>
          <w:tcPr>
            <w:tcW w:w="1323" w:type="dxa"/>
            <w:shd w:val="clear" w:color="auto" w:fill="auto"/>
            <w:noWrap/>
            <w:vAlign w:val="bottom"/>
            <w:hideMark/>
          </w:tcPr>
          <w:p w14:paraId="1D7E43F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10,440</w:t>
            </w:r>
          </w:p>
        </w:tc>
        <w:tc>
          <w:tcPr>
            <w:tcW w:w="1476" w:type="dxa"/>
            <w:shd w:val="clear" w:color="auto" w:fill="auto"/>
            <w:noWrap/>
            <w:vAlign w:val="bottom"/>
            <w:hideMark/>
          </w:tcPr>
          <w:p w14:paraId="100344B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500,000</w:t>
            </w:r>
          </w:p>
        </w:tc>
      </w:tr>
      <w:tr w:rsidR="00A00C97" w:rsidRPr="009E5255" w14:paraId="3E93AEBB" w14:textId="77777777" w:rsidTr="00622C17">
        <w:trPr>
          <w:trHeight w:val="20"/>
        </w:trPr>
        <w:tc>
          <w:tcPr>
            <w:tcW w:w="1921" w:type="dxa"/>
            <w:shd w:val="clear" w:color="auto" w:fill="auto"/>
            <w:noWrap/>
            <w:vAlign w:val="bottom"/>
            <w:hideMark/>
          </w:tcPr>
          <w:p w14:paraId="224BF066" w14:textId="588C527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Nivolumab </w:t>
            </w:r>
          </w:p>
        </w:tc>
        <w:tc>
          <w:tcPr>
            <w:tcW w:w="1322" w:type="dxa"/>
            <w:shd w:val="clear" w:color="auto" w:fill="auto"/>
            <w:noWrap/>
            <w:vAlign w:val="bottom"/>
            <w:hideMark/>
          </w:tcPr>
          <w:p w14:paraId="565232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258</w:t>
            </w:r>
          </w:p>
        </w:tc>
        <w:tc>
          <w:tcPr>
            <w:tcW w:w="1323" w:type="dxa"/>
            <w:shd w:val="clear" w:color="auto" w:fill="auto"/>
            <w:noWrap/>
            <w:vAlign w:val="bottom"/>
            <w:hideMark/>
          </w:tcPr>
          <w:p w14:paraId="2A77841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2,173</w:t>
            </w:r>
          </w:p>
        </w:tc>
        <w:tc>
          <w:tcPr>
            <w:tcW w:w="1323" w:type="dxa"/>
            <w:shd w:val="clear" w:color="auto" w:fill="auto"/>
            <w:noWrap/>
            <w:vAlign w:val="bottom"/>
            <w:hideMark/>
          </w:tcPr>
          <w:p w14:paraId="4613145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14,632</w:t>
            </w:r>
          </w:p>
        </w:tc>
        <w:tc>
          <w:tcPr>
            <w:tcW w:w="1323" w:type="dxa"/>
            <w:shd w:val="clear" w:color="auto" w:fill="auto"/>
            <w:noWrap/>
            <w:vAlign w:val="bottom"/>
            <w:hideMark/>
          </w:tcPr>
          <w:p w14:paraId="6500FB7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01,423</w:t>
            </w:r>
          </w:p>
        </w:tc>
        <w:tc>
          <w:tcPr>
            <w:tcW w:w="1323" w:type="dxa"/>
            <w:shd w:val="clear" w:color="auto" w:fill="auto"/>
            <w:noWrap/>
            <w:vAlign w:val="bottom"/>
            <w:hideMark/>
          </w:tcPr>
          <w:p w14:paraId="71BCE41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87,926</w:t>
            </w:r>
          </w:p>
        </w:tc>
        <w:tc>
          <w:tcPr>
            <w:tcW w:w="1476" w:type="dxa"/>
            <w:shd w:val="clear" w:color="auto" w:fill="auto"/>
            <w:noWrap/>
            <w:vAlign w:val="bottom"/>
            <w:hideMark/>
          </w:tcPr>
          <w:p w14:paraId="768745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826,412</w:t>
            </w:r>
          </w:p>
        </w:tc>
      </w:tr>
      <w:tr w:rsidR="00A00C97" w:rsidRPr="009E5255" w14:paraId="5D4A4975" w14:textId="77777777" w:rsidTr="00622C17">
        <w:trPr>
          <w:trHeight w:val="20"/>
        </w:trPr>
        <w:tc>
          <w:tcPr>
            <w:tcW w:w="1921" w:type="dxa"/>
            <w:shd w:val="clear" w:color="auto" w:fill="auto"/>
            <w:noWrap/>
            <w:vAlign w:val="bottom"/>
            <w:hideMark/>
          </w:tcPr>
          <w:p w14:paraId="42A316F9" w14:textId="1A456B2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binutuzumab </w:t>
            </w:r>
          </w:p>
        </w:tc>
        <w:tc>
          <w:tcPr>
            <w:tcW w:w="1322" w:type="dxa"/>
            <w:shd w:val="clear" w:color="auto" w:fill="auto"/>
            <w:noWrap/>
            <w:vAlign w:val="bottom"/>
            <w:hideMark/>
          </w:tcPr>
          <w:p w14:paraId="05B51C8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4,000</w:t>
            </w:r>
          </w:p>
        </w:tc>
        <w:tc>
          <w:tcPr>
            <w:tcW w:w="1323" w:type="dxa"/>
            <w:shd w:val="clear" w:color="auto" w:fill="auto"/>
            <w:noWrap/>
            <w:vAlign w:val="bottom"/>
            <w:hideMark/>
          </w:tcPr>
          <w:p w14:paraId="1014719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5,750</w:t>
            </w:r>
          </w:p>
        </w:tc>
        <w:tc>
          <w:tcPr>
            <w:tcW w:w="1323" w:type="dxa"/>
            <w:shd w:val="clear" w:color="auto" w:fill="auto"/>
            <w:noWrap/>
            <w:vAlign w:val="bottom"/>
            <w:hideMark/>
          </w:tcPr>
          <w:p w14:paraId="7B565BB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3,000</w:t>
            </w:r>
          </w:p>
        </w:tc>
        <w:tc>
          <w:tcPr>
            <w:tcW w:w="1323" w:type="dxa"/>
            <w:shd w:val="clear" w:color="auto" w:fill="auto"/>
            <w:noWrap/>
            <w:vAlign w:val="bottom"/>
            <w:hideMark/>
          </w:tcPr>
          <w:p w14:paraId="3B0935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38,997</w:t>
            </w:r>
          </w:p>
        </w:tc>
        <w:tc>
          <w:tcPr>
            <w:tcW w:w="1323" w:type="dxa"/>
            <w:shd w:val="clear" w:color="auto" w:fill="auto"/>
            <w:noWrap/>
            <w:vAlign w:val="bottom"/>
            <w:hideMark/>
          </w:tcPr>
          <w:p w14:paraId="6B4CB3E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46,300</w:t>
            </w:r>
          </w:p>
        </w:tc>
        <w:tc>
          <w:tcPr>
            <w:tcW w:w="1476" w:type="dxa"/>
            <w:shd w:val="clear" w:color="auto" w:fill="auto"/>
            <w:noWrap/>
            <w:vAlign w:val="bottom"/>
            <w:hideMark/>
          </w:tcPr>
          <w:p w14:paraId="789DEAE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98,047</w:t>
            </w:r>
          </w:p>
        </w:tc>
      </w:tr>
      <w:tr w:rsidR="00A00C97" w:rsidRPr="009E5255" w14:paraId="71AC65D3" w14:textId="77777777" w:rsidTr="00622C17">
        <w:trPr>
          <w:trHeight w:val="20"/>
        </w:trPr>
        <w:tc>
          <w:tcPr>
            <w:tcW w:w="1921" w:type="dxa"/>
            <w:shd w:val="clear" w:color="auto" w:fill="auto"/>
            <w:noWrap/>
            <w:vAlign w:val="bottom"/>
            <w:hideMark/>
          </w:tcPr>
          <w:p w14:paraId="05F0F2BC" w14:textId="742CF75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xaliplatin </w:t>
            </w:r>
          </w:p>
        </w:tc>
        <w:tc>
          <w:tcPr>
            <w:tcW w:w="1322" w:type="dxa"/>
            <w:shd w:val="clear" w:color="auto" w:fill="auto"/>
            <w:noWrap/>
            <w:vAlign w:val="bottom"/>
            <w:hideMark/>
          </w:tcPr>
          <w:p w14:paraId="079CD8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83,149</w:t>
            </w:r>
          </w:p>
        </w:tc>
        <w:tc>
          <w:tcPr>
            <w:tcW w:w="1323" w:type="dxa"/>
            <w:shd w:val="clear" w:color="auto" w:fill="auto"/>
            <w:noWrap/>
            <w:vAlign w:val="bottom"/>
            <w:hideMark/>
          </w:tcPr>
          <w:p w14:paraId="273D08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28,049</w:t>
            </w:r>
          </w:p>
        </w:tc>
        <w:tc>
          <w:tcPr>
            <w:tcW w:w="1323" w:type="dxa"/>
            <w:shd w:val="clear" w:color="auto" w:fill="auto"/>
            <w:noWrap/>
            <w:vAlign w:val="bottom"/>
            <w:hideMark/>
          </w:tcPr>
          <w:p w14:paraId="6B761F2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89,691</w:t>
            </w:r>
          </w:p>
        </w:tc>
        <w:tc>
          <w:tcPr>
            <w:tcW w:w="1323" w:type="dxa"/>
            <w:shd w:val="clear" w:color="auto" w:fill="auto"/>
            <w:noWrap/>
            <w:vAlign w:val="bottom"/>
            <w:hideMark/>
          </w:tcPr>
          <w:p w14:paraId="2D9575A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58,494</w:t>
            </w:r>
          </w:p>
        </w:tc>
        <w:tc>
          <w:tcPr>
            <w:tcW w:w="1323" w:type="dxa"/>
            <w:shd w:val="clear" w:color="auto" w:fill="auto"/>
            <w:noWrap/>
            <w:vAlign w:val="bottom"/>
            <w:hideMark/>
          </w:tcPr>
          <w:p w14:paraId="59CE7B5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14,771</w:t>
            </w:r>
          </w:p>
        </w:tc>
        <w:tc>
          <w:tcPr>
            <w:tcW w:w="1476" w:type="dxa"/>
            <w:shd w:val="clear" w:color="auto" w:fill="auto"/>
            <w:noWrap/>
            <w:vAlign w:val="bottom"/>
            <w:hideMark/>
          </w:tcPr>
          <w:p w14:paraId="615E173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174,154</w:t>
            </w:r>
          </w:p>
        </w:tc>
      </w:tr>
      <w:tr w:rsidR="00A00C97" w:rsidRPr="009E5255" w14:paraId="464E9670" w14:textId="77777777" w:rsidTr="00622C17">
        <w:trPr>
          <w:trHeight w:val="20"/>
        </w:trPr>
        <w:tc>
          <w:tcPr>
            <w:tcW w:w="1921" w:type="dxa"/>
            <w:shd w:val="clear" w:color="auto" w:fill="auto"/>
            <w:noWrap/>
            <w:vAlign w:val="bottom"/>
            <w:hideMark/>
          </w:tcPr>
          <w:p w14:paraId="7DCB443D" w14:textId="7C1A5AB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clitaxel </w:t>
            </w:r>
          </w:p>
        </w:tc>
        <w:tc>
          <w:tcPr>
            <w:tcW w:w="1322" w:type="dxa"/>
            <w:shd w:val="clear" w:color="auto" w:fill="auto"/>
            <w:noWrap/>
            <w:vAlign w:val="bottom"/>
            <w:hideMark/>
          </w:tcPr>
          <w:p w14:paraId="7A05CA4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68,361</w:t>
            </w:r>
          </w:p>
        </w:tc>
        <w:tc>
          <w:tcPr>
            <w:tcW w:w="1323" w:type="dxa"/>
            <w:shd w:val="clear" w:color="auto" w:fill="auto"/>
            <w:noWrap/>
            <w:vAlign w:val="bottom"/>
            <w:hideMark/>
          </w:tcPr>
          <w:p w14:paraId="4B2DD1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04,836</w:t>
            </w:r>
          </w:p>
        </w:tc>
        <w:tc>
          <w:tcPr>
            <w:tcW w:w="1323" w:type="dxa"/>
            <w:shd w:val="clear" w:color="auto" w:fill="auto"/>
            <w:noWrap/>
            <w:vAlign w:val="bottom"/>
            <w:hideMark/>
          </w:tcPr>
          <w:p w14:paraId="37D8336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07,685</w:t>
            </w:r>
          </w:p>
        </w:tc>
        <w:tc>
          <w:tcPr>
            <w:tcW w:w="1323" w:type="dxa"/>
            <w:shd w:val="clear" w:color="auto" w:fill="auto"/>
            <w:noWrap/>
            <w:vAlign w:val="bottom"/>
            <w:hideMark/>
          </w:tcPr>
          <w:p w14:paraId="7C38810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57,617</w:t>
            </w:r>
          </w:p>
        </w:tc>
        <w:tc>
          <w:tcPr>
            <w:tcW w:w="1323" w:type="dxa"/>
            <w:shd w:val="clear" w:color="auto" w:fill="auto"/>
            <w:noWrap/>
            <w:vAlign w:val="bottom"/>
            <w:hideMark/>
          </w:tcPr>
          <w:p w14:paraId="1EBBEE5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50,478</w:t>
            </w:r>
          </w:p>
        </w:tc>
        <w:tc>
          <w:tcPr>
            <w:tcW w:w="1476" w:type="dxa"/>
            <w:shd w:val="clear" w:color="auto" w:fill="auto"/>
            <w:noWrap/>
            <w:vAlign w:val="bottom"/>
            <w:hideMark/>
          </w:tcPr>
          <w:p w14:paraId="2AB3945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900,000</w:t>
            </w:r>
          </w:p>
        </w:tc>
      </w:tr>
      <w:tr w:rsidR="00A00C97" w:rsidRPr="009E5255" w14:paraId="73AD5661" w14:textId="77777777" w:rsidTr="00622C17">
        <w:trPr>
          <w:trHeight w:val="20"/>
        </w:trPr>
        <w:tc>
          <w:tcPr>
            <w:tcW w:w="1921" w:type="dxa"/>
            <w:shd w:val="clear" w:color="auto" w:fill="auto"/>
            <w:noWrap/>
            <w:vAlign w:val="bottom"/>
            <w:hideMark/>
          </w:tcPr>
          <w:p w14:paraId="4FEE0F71" w14:textId="1A17E81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nitumumab </w:t>
            </w:r>
          </w:p>
        </w:tc>
        <w:tc>
          <w:tcPr>
            <w:tcW w:w="1322" w:type="dxa"/>
            <w:shd w:val="clear" w:color="auto" w:fill="auto"/>
            <w:noWrap/>
            <w:vAlign w:val="bottom"/>
            <w:hideMark/>
          </w:tcPr>
          <w:p w14:paraId="7AD34A3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0,920</w:t>
            </w:r>
          </w:p>
        </w:tc>
        <w:tc>
          <w:tcPr>
            <w:tcW w:w="1323" w:type="dxa"/>
            <w:shd w:val="clear" w:color="auto" w:fill="auto"/>
            <w:noWrap/>
            <w:vAlign w:val="bottom"/>
            <w:hideMark/>
          </w:tcPr>
          <w:p w14:paraId="16D272C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2,976</w:t>
            </w:r>
          </w:p>
        </w:tc>
        <w:tc>
          <w:tcPr>
            <w:tcW w:w="1323" w:type="dxa"/>
            <w:shd w:val="clear" w:color="auto" w:fill="auto"/>
            <w:noWrap/>
            <w:vAlign w:val="bottom"/>
            <w:hideMark/>
          </w:tcPr>
          <w:p w14:paraId="228AE81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8,845</w:t>
            </w:r>
          </w:p>
        </w:tc>
        <w:tc>
          <w:tcPr>
            <w:tcW w:w="1323" w:type="dxa"/>
            <w:shd w:val="clear" w:color="auto" w:fill="auto"/>
            <w:noWrap/>
            <w:vAlign w:val="bottom"/>
            <w:hideMark/>
          </w:tcPr>
          <w:p w14:paraId="45F63DA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9,470</w:t>
            </w:r>
          </w:p>
        </w:tc>
        <w:tc>
          <w:tcPr>
            <w:tcW w:w="1323" w:type="dxa"/>
            <w:shd w:val="clear" w:color="auto" w:fill="auto"/>
            <w:noWrap/>
            <w:vAlign w:val="bottom"/>
            <w:hideMark/>
          </w:tcPr>
          <w:p w14:paraId="12A8093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5,165</w:t>
            </w:r>
          </w:p>
        </w:tc>
        <w:tc>
          <w:tcPr>
            <w:tcW w:w="1476" w:type="dxa"/>
            <w:shd w:val="clear" w:color="auto" w:fill="auto"/>
            <w:noWrap/>
            <w:vAlign w:val="bottom"/>
            <w:hideMark/>
          </w:tcPr>
          <w:p w14:paraId="5376126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97,376</w:t>
            </w:r>
          </w:p>
        </w:tc>
      </w:tr>
      <w:tr w:rsidR="00A00C97" w:rsidRPr="009E5255" w14:paraId="0839E1E0" w14:textId="77777777" w:rsidTr="00622C17">
        <w:trPr>
          <w:trHeight w:val="20"/>
        </w:trPr>
        <w:tc>
          <w:tcPr>
            <w:tcW w:w="1921" w:type="dxa"/>
            <w:shd w:val="clear" w:color="auto" w:fill="auto"/>
            <w:noWrap/>
            <w:vAlign w:val="bottom"/>
            <w:hideMark/>
          </w:tcPr>
          <w:p w14:paraId="5BD7BA54" w14:textId="222F95B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brolizumab </w:t>
            </w:r>
          </w:p>
        </w:tc>
        <w:tc>
          <w:tcPr>
            <w:tcW w:w="1322" w:type="dxa"/>
            <w:shd w:val="clear" w:color="auto" w:fill="auto"/>
            <w:noWrap/>
            <w:vAlign w:val="bottom"/>
            <w:hideMark/>
          </w:tcPr>
          <w:p w14:paraId="7E1402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8,340</w:t>
            </w:r>
          </w:p>
        </w:tc>
        <w:tc>
          <w:tcPr>
            <w:tcW w:w="1323" w:type="dxa"/>
            <w:shd w:val="clear" w:color="auto" w:fill="auto"/>
            <w:noWrap/>
            <w:vAlign w:val="bottom"/>
            <w:hideMark/>
          </w:tcPr>
          <w:p w14:paraId="60AB2EB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1,193</w:t>
            </w:r>
          </w:p>
        </w:tc>
        <w:tc>
          <w:tcPr>
            <w:tcW w:w="1323" w:type="dxa"/>
            <w:shd w:val="clear" w:color="auto" w:fill="auto"/>
            <w:noWrap/>
            <w:vAlign w:val="bottom"/>
            <w:hideMark/>
          </w:tcPr>
          <w:p w14:paraId="222C95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2,731</w:t>
            </w:r>
          </w:p>
        </w:tc>
        <w:tc>
          <w:tcPr>
            <w:tcW w:w="1323" w:type="dxa"/>
            <w:shd w:val="clear" w:color="auto" w:fill="auto"/>
            <w:noWrap/>
            <w:vAlign w:val="bottom"/>
            <w:hideMark/>
          </w:tcPr>
          <w:p w14:paraId="236F1F1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3,876</w:t>
            </w:r>
          </w:p>
        </w:tc>
        <w:tc>
          <w:tcPr>
            <w:tcW w:w="1323" w:type="dxa"/>
            <w:shd w:val="clear" w:color="auto" w:fill="auto"/>
            <w:noWrap/>
            <w:vAlign w:val="bottom"/>
            <w:hideMark/>
          </w:tcPr>
          <w:p w14:paraId="7909ABC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50,109</w:t>
            </w:r>
          </w:p>
        </w:tc>
        <w:tc>
          <w:tcPr>
            <w:tcW w:w="1476" w:type="dxa"/>
            <w:shd w:val="clear" w:color="auto" w:fill="auto"/>
            <w:noWrap/>
            <w:vAlign w:val="bottom"/>
            <w:hideMark/>
          </w:tcPr>
          <w:p w14:paraId="030F97A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56,249</w:t>
            </w:r>
          </w:p>
        </w:tc>
      </w:tr>
      <w:tr w:rsidR="00A00C97" w:rsidRPr="009E5255" w14:paraId="68C92DBF" w14:textId="77777777" w:rsidTr="00622C17">
        <w:trPr>
          <w:trHeight w:val="20"/>
        </w:trPr>
        <w:tc>
          <w:tcPr>
            <w:tcW w:w="1921" w:type="dxa"/>
            <w:shd w:val="clear" w:color="auto" w:fill="auto"/>
            <w:noWrap/>
            <w:vAlign w:val="bottom"/>
            <w:hideMark/>
          </w:tcPr>
          <w:p w14:paraId="2F9AF9B0" w14:textId="168E914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etrexed </w:t>
            </w:r>
          </w:p>
        </w:tc>
        <w:tc>
          <w:tcPr>
            <w:tcW w:w="1322" w:type="dxa"/>
            <w:shd w:val="clear" w:color="auto" w:fill="auto"/>
            <w:noWrap/>
            <w:vAlign w:val="bottom"/>
            <w:hideMark/>
          </w:tcPr>
          <w:p w14:paraId="67699EF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41,488</w:t>
            </w:r>
          </w:p>
        </w:tc>
        <w:tc>
          <w:tcPr>
            <w:tcW w:w="1323" w:type="dxa"/>
            <w:shd w:val="clear" w:color="auto" w:fill="auto"/>
            <w:noWrap/>
            <w:vAlign w:val="bottom"/>
            <w:hideMark/>
          </w:tcPr>
          <w:p w14:paraId="5A03F94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75,686</w:t>
            </w:r>
          </w:p>
        </w:tc>
        <w:tc>
          <w:tcPr>
            <w:tcW w:w="1323" w:type="dxa"/>
            <w:shd w:val="clear" w:color="auto" w:fill="auto"/>
            <w:noWrap/>
            <w:vAlign w:val="bottom"/>
            <w:hideMark/>
          </w:tcPr>
          <w:p w14:paraId="657EF9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00,636</w:t>
            </w:r>
          </w:p>
        </w:tc>
        <w:tc>
          <w:tcPr>
            <w:tcW w:w="1323" w:type="dxa"/>
            <w:shd w:val="clear" w:color="auto" w:fill="auto"/>
            <w:noWrap/>
            <w:vAlign w:val="bottom"/>
            <w:hideMark/>
          </w:tcPr>
          <w:p w14:paraId="5345D5F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42,957</w:t>
            </w:r>
          </w:p>
        </w:tc>
        <w:tc>
          <w:tcPr>
            <w:tcW w:w="1323" w:type="dxa"/>
            <w:shd w:val="clear" w:color="auto" w:fill="auto"/>
            <w:noWrap/>
            <w:vAlign w:val="bottom"/>
            <w:hideMark/>
          </w:tcPr>
          <w:p w14:paraId="392EC77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52,761</w:t>
            </w:r>
          </w:p>
        </w:tc>
        <w:tc>
          <w:tcPr>
            <w:tcW w:w="1476" w:type="dxa"/>
            <w:shd w:val="clear" w:color="auto" w:fill="auto"/>
            <w:noWrap/>
            <w:vAlign w:val="bottom"/>
            <w:hideMark/>
          </w:tcPr>
          <w:p w14:paraId="52A6EC6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100,000</w:t>
            </w:r>
          </w:p>
        </w:tc>
      </w:tr>
      <w:tr w:rsidR="00A00C97" w:rsidRPr="009E5255" w14:paraId="7E23C0F0" w14:textId="77777777" w:rsidTr="00622C17">
        <w:trPr>
          <w:trHeight w:val="20"/>
        </w:trPr>
        <w:tc>
          <w:tcPr>
            <w:tcW w:w="1921" w:type="dxa"/>
            <w:shd w:val="clear" w:color="auto" w:fill="auto"/>
            <w:noWrap/>
            <w:vAlign w:val="bottom"/>
            <w:hideMark/>
          </w:tcPr>
          <w:p w14:paraId="08ECE6E9" w14:textId="766717F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rtuzumab </w:t>
            </w:r>
          </w:p>
        </w:tc>
        <w:tc>
          <w:tcPr>
            <w:tcW w:w="1322" w:type="dxa"/>
            <w:shd w:val="clear" w:color="auto" w:fill="auto"/>
            <w:noWrap/>
            <w:vAlign w:val="bottom"/>
            <w:hideMark/>
          </w:tcPr>
          <w:p w14:paraId="0363290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52,480</w:t>
            </w:r>
          </w:p>
        </w:tc>
        <w:tc>
          <w:tcPr>
            <w:tcW w:w="1323" w:type="dxa"/>
            <w:shd w:val="clear" w:color="auto" w:fill="auto"/>
            <w:noWrap/>
            <w:vAlign w:val="bottom"/>
            <w:hideMark/>
          </w:tcPr>
          <w:p w14:paraId="0E2A983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59,920</w:t>
            </w:r>
          </w:p>
        </w:tc>
        <w:tc>
          <w:tcPr>
            <w:tcW w:w="1323" w:type="dxa"/>
            <w:shd w:val="clear" w:color="auto" w:fill="auto"/>
            <w:noWrap/>
            <w:vAlign w:val="bottom"/>
            <w:hideMark/>
          </w:tcPr>
          <w:p w14:paraId="131F1EB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55,600</w:t>
            </w:r>
          </w:p>
        </w:tc>
        <w:tc>
          <w:tcPr>
            <w:tcW w:w="1323" w:type="dxa"/>
            <w:shd w:val="clear" w:color="auto" w:fill="auto"/>
            <w:noWrap/>
            <w:vAlign w:val="bottom"/>
            <w:hideMark/>
          </w:tcPr>
          <w:p w14:paraId="2BE977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26,215</w:t>
            </w:r>
          </w:p>
        </w:tc>
        <w:tc>
          <w:tcPr>
            <w:tcW w:w="1323" w:type="dxa"/>
            <w:shd w:val="clear" w:color="auto" w:fill="auto"/>
            <w:noWrap/>
            <w:vAlign w:val="bottom"/>
            <w:hideMark/>
          </w:tcPr>
          <w:p w14:paraId="36A94EE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87,040</w:t>
            </w:r>
          </w:p>
        </w:tc>
        <w:tc>
          <w:tcPr>
            <w:tcW w:w="1476" w:type="dxa"/>
            <w:shd w:val="clear" w:color="auto" w:fill="auto"/>
            <w:noWrap/>
            <w:vAlign w:val="bottom"/>
            <w:hideMark/>
          </w:tcPr>
          <w:p w14:paraId="1843DA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581,255</w:t>
            </w:r>
          </w:p>
        </w:tc>
      </w:tr>
      <w:tr w:rsidR="00A00C97" w:rsidRPr="009E5255" w14:paraId="1813BC1D" w14:textId="77777777" w:rsidTr="00622C17">
        <w:trPr>
          <w:trHeight w:val="20"/>
        </w:trPr>
        <w:tc>
          <w:tcPr>
            <w:tcW w:w="1921" w:type="dxa"/>
            <w:shd w:val="clear" w:color="auto" w:fill="auto"/>
            <w:noWrap/>
            <w:vAlign w:val="bottom"/>
            <w:hideMark/>
          </w:tcPr>
          <w:p w14:paraId="3CADAB1A" w14:textId="6C0E74A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ralatrexate </w:t>
            </w:r>
          </w:p>
        </w:tc>
        <w:tc>
          <w:tcPr>
            <w:tcW w:w="1322" w:type="dxa"/>
            <w:shd w:val="clear" w:color="auto" w:fill="auto"/>
            <w:noWrap/>
            <w:vAlign w:val="bottom"/>
            <w:hideMark/>
          </w:tcPr>
          <w:p w14:paraId="6D89DE4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D2168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5A6F95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95</w:t>
            </w:r>
          </w:p>
        </w:tc>
        <w:tc>
          <w:tcPr>
            <w:tcW w:w="1323" w:type="dxa"/>
            <w:shd w:val="clear" w:color="auto" w:fill="auto"/>
            <w:noWrap/>
            <w:vAlign w:val="bottom"/>
            <w:hideMark/>
          </w:tcPr>
          <w:p w14:paraId="51B85AC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330</w:t>
            </w:r>
          </w:p>
        </w:tc>
        <w:tc>
          <w:tcPr>
            <w:tcW w:w="1323" w:type="dxa"/>
            <w:shd w:val="clear" w:color="auto" w:fill="auto"/>
            <w:noWrap/>
            <w:vAlign w:val="bottom"/>
            <w:hideMark/>
          </w:tcPr>
          <w:p w14:paraId="287EFB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393</w:t>
            </w:r>
          </w:p>
        </w:tc>
        <w:tc>
          <w:tcPr>
            <w:tcW w:w="1476" w:type="dxa"/>
            <w:shd w:val="clear" w:color="auto" w:fill="auto"/>
            <w:noWrap/>
            <w:vAlign w:val="bottom"/>
            <w:hideMark/>
          </w:tcPr>
          <w:p w14:paraId="2A72FAF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718</w:t>
            </w:r>
          </w:p>
        </w:tc>
      </w:tr>
      <w:tr w:rsidR="00A00C97" w:rsidRPr="009E5255" w14:paraId="25B402F6" w14:textId="77777777" w:rsidTr="00622C17">
        <w:trPr>
          <w:trHeight w:val="20"/>
        </w:trPr>
        <w:tc>
          <w:tcPr>
            <w:tcW w:w="1921" w:type="dxa"/>
            <w:shd w:val="clear" w:color="auto" w:fill="auto"/>
            <w:noWrap/>
            <w:vAlign w:val="bottom"/>
            <w:hideMark/>
          </w:tcPr>
          <w:p w14:paraId="48247635" w14:textId="019D3CE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altitrexed </w:t>
            </w:r>
          </w:p>
        </w:tc>
        <w:tc>
          <w:tcPr>
            <w:tcW w:w="1322" w:type="dxa"/>
            <w:shd w:val="clear" w:color="auto" w:fill="auto"/>
            <w:noWrap/>
            <w:vAlign w:val="bottom"/>
            <w:hideMark/>
          </w:tcPr>
          <w:p w14:paraId="39D7A8A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8</w:t>
            </w:r>
          </w:p>
        </w:tc>
        <w:tc>
          <w:tcPr>
            <w:tcW w:w="1323" w:type="dxa"/>
            <w:shd w:val="clear" w:color="auto" w:fill="auto"/>
            <w:noWrap/>
            <w:vAlign w:val="bottom"/>
            <w:hideMark/>
          </w:tcPr>
          <w:p w14:paraId="216D902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1</w:t>
            </w:r>
          </w:p>
        </w:tc>
        <w:tc>
          <w:tcPr>
            <w:tcW w:w="1323" w:type="dxa"/>
            <w:shd w:val="clear" w:color="auto" w:fill="auto"/>
            <w:noWrap/>
            <w:vAlign w:val="bottom"/>
            <w:hideMark/>
          </w:tcPr>
          <w:p w14:paraId="03408D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1</w:t>
            </w:r>
          </w:p>
        </w:tc>
        <w:tc>
          <w:tcPr>
            <w:tcW w:w="1323" w:type="dxa"/>
            <w:shd w:val="clear" w:color="auto" w:fill="auto"/>
            <w:noWrap/>
            <w:vAlign w:val="bottom"/>
            <w:hideMark/>
          </w:tcPr>
          <w:p w14:paraId="5E7C67D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2</w:t>
            </w:r>
          </w:p>
        </w:tc>
        <w:tc>
          <w:tcPr>
            <w:tcW w:w="1323" w:type="dxa"/>
            <w:shd w:val="clear" w:color="auto" w:fill="auto"/>
            <w:noWrap/>
            <w:vAlign w:val="bottom"/>
            <w:hideMark/>
          </w:tcPr>
          <w:p w14:paraId="65A8F7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4</w:t>
            </w:r>
          </w:p>
        </w:tc>
        <w:tc>
          <w:tcPr>
            <w:tcW w:w="1476" w:type="dxa"/>
            <w:shd w:val="clear" w:color="auto" w:fill="auto"/>
            <w:noWrap/>
            <w:vAlign w:val="bottom"/>
            <w:hideMark/>
          </w:tcPr>
          <w:p w14:paraId="1E1BA5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26</w:t>
            </w:r>
          </w:p>
        </w:tc>
      </w:tr>
      <w:tr w:rsidR="00A00C97" w:rsidRPr="009E5255" w14:paraId="03030A5D" w14:textId="77777777" w:rsidTr="00622C17">
        <w:trPr>
          <w:trHeight w:val="20"/>
        </w:trPr>
        <w:tc>
          <w:tcPr>
            <w:tcW w:w="1921" w:type="dxa"/>
            <w:shd w:val="clear" w:color="auto" w:fill="auto"/>
            <w:noWrap/>
            <w:vAlign w:val="bottom"/>
            <w:hideMark/>
          </w:tcPr>
          <w:p w14:paraId="05E26346" w14:textId="0836198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ituximab </w:t>
            </w:r>
          </w:p>
        </w:tc>
        <w:tc>
          <w:tcPr>
            <w:tcW w:w="1322" w:type="dxa"/>
            <w:shd w:val="clear" w:color="auto" w:fill="auto"/>
            <w:noWrap/>
            <w:vAlign w:val="bottom"/>
            <w:hideMark/>
          </w:tcPr>
          <w:p w14:paraId="590727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100,000</w:t>
            </w:r>
          </w:p>
        </w:tc>
        <w:tc>
          <w:tcPr>
            <w:tcW w:w="1323" w:type="dxa"/>
            <w:shd w:val="clear" w:color="auto" w:fill="auto"/>
            <w:noWrap/>
            <w:vAlign w:val="bottom"/>
            <w:hideMark/>
          </w:tcPr>
          <w:p w14:paraId="0295A0D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61,544</w:t>
            </w:r>
          </w:p>
        </w:tc>
        <w:tc>
          <w:tcPr>
            <w:tcW w:w="1323" w:type="dxa"/>
            <w:shd w:val="clear" w:color="auto" w:fill="auto"/>
            <w:noWrap/>
            <w:vAlign w:val="bottom"/>
            <w:hideMark/>
          </w:tcPr>
          <w:p w14:paraId="414793E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58,206</w:t>
            </w:r>
          </w:p>
        </w:tc>
        <w:tc>
          <w:tcPr>
            <w:tcW w:w="1323" w:type="dxa"/>
            <w:shd w:val="clear" w:color="auto" w:fill="auto"/>
            <w:noWrap/>
            <w:vAlign w:val="bottom"/>
            <w:hideMark/>
          </w:tcPr>
          <w:p w14:paraId="7202935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81,661</w:t>
            </w:r>
          </w:p>
        </w:tc>
        <w:tc>
          <w:tcPr>
            <w:tcW w:w="1323" w:type="dxa"/>
            <w:shd w:val="clear" w:color="auto" w:fill="auto"/>
            <w:noWrap/>
            <w:vAlign w:val="bottom"/>
            <w:hideMark/>
          </w:tcPr>
          <w:p w14:paraId="67DB297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320,588</w:t>
            </w:r>
          </w:p>
        </w:tc>
        <w:tc>
          <w:tcPr>
            <w:tcW w:w="1476" w:type="dxa"/>
            <w:shd w:val="clear" w:color="auto" w:fill="auto"/>
            <w:noWrap/>
            <w:vAlign w:val="bottom"/>
            <w:hideMark/>
          </w:tcPr>
          <w:p w14:paraId="5DD302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600,000</w:t>
            </w:r>
          </w:p>
        </w:tc>
      </w:tr>
      <w:tr w:rsidR="00A00C97" w:rsidRPr="009E5255" w14:paraId="726DC661" w14:textId="77777777" w:rsidTr="00622C17">
        <w:trPr>
          <w:trHeight w:val="20"/>
        </w:trPr>
        <w:tc>
          <w:tcPr>
            <w:tcW w:w="1921" w:type="dxa"/>
            <w:shd w:val="clear" w:color="auto" w:fill="auto"/>
            <w:noWrap/>
            <w:vAlign w:val="bottom"/>
            <w:hideMark/>
          </w:tcPr>
          <w:p w14:paraId="26B15081" w14:textId="1E7D041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opotecan </w:t>
            </w:r>
          </w:p>
        </w:tc>
        <w:tc>
          <w:tcPr>
            <w:tcW w:w="1322" w:type="dxa"/>
            <w:shd w:val="clear" w:color="auto" w:fill="auto"/>
            <w:noWrap/>
            <w:vAlign w:val="bottom"/>
            <w:hideMark/>
          </w:tcPr>
          <w:p w14:paraId="7B6A199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8</w:t>
            </w:r>
          </w:p>
        </w:tc>
        <w:tc>
          <w:tcPr>
            <w:tcW w:w="1323" w:type="dxa"/>
            <w:shd w:val="clear" w:color="auto" w:fill="auto"/>
            <w:noWrap/>
            <w:vAlign w:val="bottom"/>
            <w:hideMark/>
          </w:tcPr>
          <w:p w14:paraId="3065881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69</w:t>
            </w:r>
          </w:p>
        </w:tc>
        <w:tc>
          <w:tcPr>
            <w:tcW w:w="1323" w:type="dxa"/>
            <w:shd w:val="clear" w:color="auto" w:fill="auto"/>
            <w:noWrap/>
            <w:vAlign w:val="bottom"/>
            <w:hideMark/>
          </w:tcPr>
          <w:p w14:paraId="422264C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38</w:t>
            </w:r>
          </w:p>
        </w:tc>
        <w:tc>
          <w:tcPr>
            <w:tcW w:w="1323" w:type="dxa"/>
            <w:shd w:val="clear" w:color="auto" w:fill="auto"/>
            <w:noWrap/>
            <w:vAlign w:val="bottom"/>
            <w:hideMark/>
          </w:tcPr>
          <w:p w14:paraId="3C80BCE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66</w:t>
            </w:r>
          </w:p>
        </w:tc>
        <w:tc>
          <w:tcPr>
            <w:tcW w:w="1323" w:type="dxa"/>
            <w:shd w:val="clear" w:color="auto" w:fill="auto"/>
            <w:noWrap/>
            <w:vAlign w:val="bottom"/>
            <w:hideMark/>
          </w:tcPr>
          <w:p w14:paraId="31DC7E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26</w:t>
            </w:r>
          </w:p>
        </w:tc>
        <w:tc>
          <w:tcPr>
            <w:tcW w:w="1476" w:type="dxa"/>
            <w:shd w:val="clear" w:color="auto" w:fill="auto"/>
            <w:noWrap/>
            <w:vAlign w:val="bottom"/>
            <w:hideMark/>
          </w:tcPr>
          <w:p w14:paraId="72DBB9A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97</w:t>
            </w:r>
          </w:p>
        </w:tc>
      </w:tr>
      <w:tr w:rsidR="00A00C97" w:rsidRPr="009E5255" w14:paraId="0EF4C0AA" w14:textId="77777777" w:rsidTr="00622C17">
        <w:trPr>
          <w:trHeight w:val="20"/>
        </w:trPr>
        <w:tc>
          <w:tcPr>
            <w:tcW w:w="1921" w:type="dxa"/>
            <w:shd w:val="clear" w:color="auto" w:fill="auto"/>
            <w:noWrap/>
            <w:vAlign w:val="bottom"/>
            <w:hideMark/>
          </w:tcPr>
          <w:p w14:paraId="7860768A" w14:textId="3D12BB5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uzumab </w:t>
            </w:r>
          </w:p>
        </w:tc>
        <w:tc>
          <w:tcPr>
            <w:tcW w:w="1322" w:type="dxa"/>
            <w:shd w:val="clear" w:color="auto" w:fill="auto"/>
            <w:noWrap/>
            <w:vAlign w:val="bottom"/>
            <w:hideMark/>
          </w:tcPr>
          <w:p w14:paraId="27B07D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71,468</w:t>
            </w:r>
          </w:p>
        </w:tc>
        <w:tc>
          <w:tcPr>
            <w:tcW w:w="1323" w:type="dxa"/>
            <w:shd w:val="clear" w:color="auto" w:fill="auto"/>
            <w:noWrap/>
            <w:vAlign w:val="bottom"/>
            <w:hideMark/>
          </w:tcPr>
          <w:p w14:paraId="38C5AA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31,073</w:t>
            </w:r>
          </w:p>
        </w:tc>
        <w:tc>
          <w:tcPr>
            <w:tcW w:w="1323" w:type="dxa"/>
            <w:shd w:val="clear" w:color="auto" w:fill="auto"/>
            <w:noWrap/>
            <w:vAlign w:val="bottom"/>
            <w:hideMark/>
          </w:tcPr>
          <w:p w14:paraId="1238602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77,613</w:t>
            </w:r>
          </w:p>
        </w:tc>
        <w:tc>
          <w:tcPr>
            <w:tcW w:w="1323" w:type="dxa"/>
            <w:shd w:val="clear" w:color="auto" w:fill="auto"/>
            <w:noWrap/>
            <w:vAlign w:val="bottom"/>
            <w:hideMark/>
          </w:tcPr>
          <w:p w14:paraId="17CCEA9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77,198</w:t>
            </w:r>
          </w:p>
        </w:tc>
        <w:tc>
          <w:tcPr>
            <w:tcW w:w="1323" w:type="dxa"/>
            <w:shd w:val="clear" w:color="auto" w:fill="auto"/>
            <w:noWrap/>
            <w:vAlign w:val="bottom"/>
            <w:hideMark/>
          </w:tcPr>
          <w:p w14:paraId="2B5189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381,730</w:t>
            </w:r>
          </w:p>
        </w:tc>
        <w:tc>
          <w:tcPr>
            <w:tcW w:w="1476" w:type="dxa"/>
            <w:shd w:val="clear" w:color="auto" w:fill="auto"/>
            <w:noWrap/>
            <w:vAlign w:val="bottom"/>
            <w:hideMark/>
          </w:tcPr>
          <w:p w14:paraId="720D9AB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900,000</w:t>
            </w:r>
          </w:p>
        </w:tc>
      </w:tr>
      <w:tr w:rsidR="00A00C97" w:rsidRPr="009E5255" w14:paraId="5AE42EB5" w14:textId="77777777" w:rsidTr="00622C17">
        <w:trPr>
          <w:trHeight w:val="20"/>
        </w:trPr>
        <w:tc>
          <w:tcPr>
            <w:tcW w:w="1921" w:type="dxa"/>
            <w:shd w:val="clear" w:color="auto" w:fill="auto"/>
            <w:noWrap/>
            <w:vAlign w:val="bottom"/>
            <w:hideMark/>
          </w:tcPr>
          <w:p w14:paraId="5E8FE225" w14:textId="12AAA82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 Emtansine </w:t>
            </w:r>
          </w:p>
        </w:tc>
        <w:tc>
          <w:tcPr>
            <w:tcW w:w="1322" w:type="dxa"/>
            <w:shd w:val="clear" w:color="auto" w:fill="auto"/>
            <w:noWrap/>
            <w:vAlign w:val="bottom"/>
            <w:hideMark/>
          </w:tcPr>
          <w:p w14:paraId="50E37B9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9,058</w:t>
            </w:r>
          </w:p>
        </w:tc>
        <w:tc>
          <w:tcPr>
            <w:tcW w:w="1323" w:type="dxa"/>
            <w:shd w:val="clear" w:color="auto" w:fill="auto"/>
            <w:noWrap/>
            <w:vAlign w:val="bottom"/>
            <w:hideMark/>
          </w:tcPr>
          <w:p w14:paraId="4209E52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4,618</w:t>
            </w:r>
          </w:p>
        </w:tc>
        <w:tc>
          <w:tcPr>
            <w:tcW w:w="1323" w:type="dxa"/>
            <w:shd w:val="clear" w:color="auto" w:fill="auto"/>
            <w:noWrap/>
            <w:vAlign w:val="bottom"/>
            <w:hideMark/>
          </w:tcPr>
          <w:p w14:paraId="10A95FC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9,177</w:t>
            </w:r>
          </w:p>
        </w:tc>
        <w:tc>
          <w:tcPr>
            <w:tcW w:w="1323" w:type="dxa"/>
            <w:shd w:val="clear" w:color="auto" w:fill="auto"/>
            <w:noWrap/>
            <w:vAlign w:val="bottom"/>
            <w:hideMark/>
          </w:tcPr>
          <w:p w14:paraId="4CCB9E1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0,695</w:t>
            </w:r>
          </w:p>
        </w:tc>
        <w:tc>
          <w:tcPr>
            <w:tcW w:w="1323" w:type="dxa"/>
            <w:shd w:val="clear" w:color="auto" w:fill="auto"/>
            <w:noWrap/>
            <w:vAlign w:val="bottom"/>
            <w:hideMark/>
          </w:tcPr>
          <w:p w14:paraId="3A7BF7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6,484</w:t>
            </w:r>
          </w:p>
        </w:tc>
        <w:tc>
          <w:tcPr>
            <w:tcW w:w="1476" w:type="dxa"/>
            <w:shd w:val="clear" w:color="auto" w:fill="auto"/>
            <w:noWrap/>
            <w:vAlign w:val="bottom"/>
            <w:hideMark/>
          </w:tcPr>
          <w:p w14:paraId="40CEDC3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10,032</w:t>
            </w:r>
          </w:p>
        </w:tc>
      </w:tr>
      <w:tr w:rsidR="00A00C97" w:rsidRPr="009E5255" w14:paraId="146098D9" w14:textId="77777777" w:rsidTr="00622C17">
        <w:trPr>
          <w:trHeight w:val="20"/>
        </w:trPr>
        <w:tc>
          <w:tcPr>
            <w:tcW w:w="1921" w:type="dxa"/>
            <w:shd w:val="clear" w:color="auto" w:fill="auto"/>
            <w:noWrap/>
            <w:vAlign w:val="bottom"/>
            <w:hideMark/>
          </w:tcPr>
          <w:p w14:paraId="7EE0BD14" w14:textId="3802B02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blastine </w:t>
            </w:r>
          </w:p>
        </w:tc>
        <w:tc>
          <w:tcPr>
            <w:tcW w:w="1322" w:type="dxa"/>
            <w:shd w:val="clear" w:color="auto" w:fill="auto"/>
            <w:noWrap/>
            <w:vAlign w:val="bottom"/>
            <w:hideMark/>
          </w:tcPr>
          <w:p w14:paraId="0EC2949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827</w:t>
            </w:r>
          </w:p>
        </w:tc>
        <w:tc>
          <w:tcPr>
            <w:tcW w:w="1323" w:type="dxa"/>
            <w:shd w:val="clear" w:color="auto" w:fill="auto"/>
            <w:noWrap/>
            <w:vAlign w:val="bottom"/>
            <w:hideMark/>
          </w:tcPr>
          <w:p w14:paraId="59CC17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229</w:t>
            </w:r>
          </w:p>
        </w:tc>
        <w:tc>
          <w:tcPr>
            <w:tcW w:w="1323" w:type="dxa"/>
            <w:shd w:val="clear" w:color="auto" w:fill="auto"/>
            <w:noWrap/>
            <w:vAlign w:val="bottom"/>
            <w:hideMark/>
          </w:tcPr>
          <w:p w14:paraId="05B58DD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78</w:t>
            </w:r>
          </w:p>
        </w:tc>
        <w:tc>
          <w:tcPr>
            <w:tcW w:w="1323" w:type="dxa"/>
            <w:shd w:val="clear" w:color="auto" w:fill="auto"/>
            <w:noWrap/>
            <w:vAlign w:val="bottom"/>
            <w:hideMark/>
          </w:tcPr>
          <w:p w14:paraId="210E13F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023</w:t>
            </w:r>
          </w:p>
        </w:tc>
        <w:tc>
          <w:tcPr>
            <w:tcW w:w="1323" w:type="dxa"/>
            <w:shd w:val="clear" w:color="auto" w:fill="auto"/>
            <w:noWrap/>
            <w:vAlign w:val="bottom"/>
            <w:hideMark/>
          </w:tcPr>
          <w:p w14:paraId="3421D04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611</w:t>
            </w:r>
          </w:p>
        </w:tc>
        <w:tc>
          <w:tcPr>
            <w:tcW w:w="1476" w:type="dxa"/>
            <w:shd w:val="clear" w:color="auto" w:fill="auto"/>
            <w:noWrap/>
            <w:vAlign w:val="bottom"/>
            <w:hideMark/>
          </w:tcPr>
          <w:p w14:paraId="104078A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5,768</w:t>
            </w:r>
          </w:p>
        </w:tc>
      </w:tr>
      <w:tr w:rsidR="00A00C97" w:rsidRPr="009E5255" w14:paraId="13A49B09" w14:textId="77777777" w:rsidTr="00622C17">
        <w:trPr>
          <w:trHeight w:val="20"/>
        </w:trPr>
        <w:tc>
          <w:tcPr>
            <w:tcW w:w="1921" w:type="dxa"/>
            <w:shd w:val="clear" w:color="auto" w:fill="auto"/>
            <w:noWrap/>
            <w:vAlign w:val="bottom"/>
            <w:hideMark/>
          </w:tcPr>
          <w:p w14:paraId="58D486EF" w14:textId="5A2C679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cristine </w:t>
            </w:r>
          </w:p>
        </w:tc>
        <w:tc>
          <w:tcPr>
            <w:tcW w:w="1322" w:type="dxa"/>
            <w:shd w:val="clear" w:color="auto" w:fill="auto"/>
            <w:noWrap/>
            <w:vAlign w:val="bottom"/>
            <w:hideMark/>
          </w:tcPr>
          <w:p w14:paraId="6C4971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194</w:t>
            </w:r>
          </w:p>
        </w:tc>
        <w:tc>
          <w:tcPr>
            <w:tcW w:w="1323" w:type="dxa"/>
            <w:shd w:val="clear" w:color="auto" w:fill="auto"/>
            <w:noWrap/>
            <w:vAlign w:val="bottom"/>
            <w:hideMark/>
          </w:tcPr>
          <w:p w14:paraId="588CF8E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854</w:t>
            </w:r>
          </w:p>
        </w:tc>
        <w:tc>
          <w:tcPr>
            <w:tcW w:w="1323" w:type="dxa"/>
            <w:shd w:val="clear" w:color="auto" w:fill="auto"/>
            <w:noWrap/>
            <w:vAlign w:val="bottom"/>
            <w:hideMark/>
          </w:tcPr>
          <w:p w14:paraId="3334C2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146</w:t>
            </w:r>
          </w:p>
        </w:tc>
        <w:tc>
          <w:tcPr>
            <w:tcW w:w="1323" w:type="dxa"/>
            <w:shd w:val="clear" w:color="auto" w:fill="auto"/>
            <w:noWrap/>
            <w:vAlign w:val="bottom"/>
            <w:hideMark/>
          </w:tcPr>
          <w:p w14:paraId="0A14B98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737</w:t>
            </w:r>
          </w:p>
        </w:tc>
        <w:tc>
          <w:tcPr>
            <w:tcW w:w="1323" w:type="dxa"/>
            <w:shd w:val="clear" w:color="auto" w:fill="auto"/>
            <w:noWrap/>
            <w:vAlign w:val="bottom"/>
            <w:hideMark/>
          </w:tcPr>
          <w:p w14:paraId="581D49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989</w:t>
            </w:r>
          </w:p>
        </w:tc>
        <w:tc>
          <w:tcPr>
            <w:tcW w:w="1476" w:type="dxa"/>
            <w:shd w:val="clear" w:color="auto" w:fill="auto"/>
            <w:noWrap/>
            <w:vAlign w:val="bottom"/>
            <w:hideMark/>
          </w:tcPr>
          <w:p w14:paraId="76A42EC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5,920</w:t>
            </w:r>
          </w:p>
        </w:tc>
      </w:tr>
      <w:tr w:rsidR="00A00C97" w:rsidRPr="009E5255" w14:paraId="14DE6C8A" w14:textId="77777777" w:rsidTr="00622C17">
        <w:trPr>
          <w:trHeight w:val="20"/>
        </w:trPr>
        <w:tc>
          <w:tcPr>
            <w:tcW w:w="1921" w:type="dxa"/>
            <w:shd w:val="clear" w:color="auto" w:fill="auto"/>
            <w:noWrap/>
            <w:vAlign w:val="bottom"/>
            <w:hideMark/>
          </w:tcPr>
          <w:p w14:paraId="2CDC6809" w14:textId="748DDD4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orelbine </w:t>
            </w:r>
          </w:p>
        </w:tc>
        <w:tc>
          <w:tcPr>
            <w:tcW w:w="1322" w:type="dxa"/>
            <w:shd w:val="clear" w:color="auto" w:fill="auto"/>
            <w:noWrap/>
            <w:vAlign w:val="bottom"/>
            <w:hideMark/>
          </w:tcPr>
          <w:p w14:paraId="1E8FEAD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4,617</w:t>
            </w:r>
          </w:p>
        </w:tc>
        <w:tc>
          <w:tcPr>
            <w:tcW w:w="1323" w:type="dxa"/>
            <w:shd w:val="clear" w:color="auto" w:fill="auto"/>
            <w:noWrap/>
            <w:vAlign w:val="bottom"/>
            <w:hideMark/>
          </w:tcPr>
          <w:p w14:paraId="12316EE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580</w:t>
            </w:r>
          </w:p>
        </w:tc>
        <w:tc>
          <w:tcPr>
            <w:tcW w:w="1323" w:type="dxa"/>
            <w:shd w:val="clear" w:color="auto" w:fill="auto"/>
            <w:noWrap/>
            <w:vAlign w:val="bottom"/>
            <w:hideMark/>
          </w:tcPr>
          <w:p w14:paraId="0D789F9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6,787</w:t>
            </w:r>
          </w:p>
        </w:tc>
        <w:tc>
          <w:tcPr>
            <w:tcW w:w="1323" w:type="dxa"/>
            <w:shd w:val="clear" w:color="auto" w:fill="auto"/>
            <w:noWrap/>
            <w:vAlign w:val="bottom"/>
            <w:hideMark/>
          </w:tcPr>
          <w:p w14:paraId="678F07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4,429</w:t>
            </w:r>
          </w:p>
        </w:tc>
        <w:tc>
          <w:tcPr>
            <w:tcW w:w="1323" w:type="dxa"/>
            <w:shd w:val="clear" w:color="auto" w:fill="auto"/>
            <w:noWrap/>
            <w:vAlign w:val="bottom"/>
            <w:hideMark/>
          </w:tcPr>
          <w:p w14:paraId="7512057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978</w:t>
            </w:r>
          </w:p>
        </w:tc>
        <w:tc>
          <w:tcPr>
            <w:tcW w:w="1476" w:type="dxa"/>
            <w:shd w:val="clear" w:color="auto" w:fill="auto"/>
            <w:noWrap/>
            <w:vAlign w:val="bottom"/>
            <w:hideMark/>
          </w:tcPr>
          <w:p w14:paraId="4F69473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4,391</w:t>
            </w:r>
          </w:p>
        </w:tc>
      </w:tr>
      <w:tr w:rsidR="00A00C97" w:rsidRPr="009E5255" w14:paraId="1ABAF0CC" w14:textId="77777777" w:rsidTr="00622C17">
        <w:trPr>
          <w:trHeight w:val="20"/>
        </w:trPr>
        <w:tc>
          <w:tcPr>
            <w:tcW w:w="10011" w:type="dxa"/>
            <w:gridSpan w:val="7"/>
            <w:shd w:val="clear" w:color="auto" w:fill="auto"/>
            <w:noWrap/>
            <w:vAlign w:val="bottom"/>
            <w:hideMark/>
          </w:tcPr>
          <w:p w14:paraId="33F6B643" w14:textId="77777777" w:rsidR="00A00C97" w:rsidRPr="009E5255" w:rsidRDefault="00A00C97" w:rsidP="000679F4">
            <w:pPr>
              <w:spacing w:before="0" w:after="0" w:line="240" w:lineRule="auto"/>
              <w:rPr>
                <w:rFonts w:eastAsia="Times New Roman"/>
                <w:color w:val="000000" w:themeColor="text1"/>
                <w:sz w:val="20"/>
                <w:szCs w:val="20"/>
                <w:lang w:eastAsia="en-AU"/>
              </w:rPr>
            </w:pPr>
            <w:r w:rsidRPr="009E5255">
              <w:rPr>
                <w:rFonts w:eastAsia="Times New Roman"/>
                <w:color w:val="000000" w:themeColor="text1"/>
                <w:sz w:val="20"/>
                <w:szCs w:val="20"/>
                <w:lang w:eastAsia="en-AU"/>
              </w:rPr>
              <w:t>WA</w:t>
            </w:r>
          </w:p>
        </w:tc>
      </w:tr>
      <w:tr w:rsidR="00622C17" w:rsidRPr="009E5255" w14:paraId="793D80E5" w14:textId="77777777" w:rsidTr="00622C17">
        <w:trPr>
          <w:trHeight w:val="20"/>
        </w:trPr>
        <w:tc>
          <w:tcPr>
            <w:tcW w:w="1921" w:type="dxa"/>
            <w:shd w:val="clear" w:color="auto" w:fill="auto"/>
            <w:noWrap/>
            <w:vAlign w:val="bottom"/>
          </w:tcPr>
          <w:p w14:paraId="3BCFEA48" w14:textId="7C6846EF" w:rsidR="00622C17" w:rsidRPr="009E5255" w:rsidRDefault="00622C17" w:rsidP="00622C17">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Arsenic</w:t>
            </w:r>
          </w:p>
        </w:tc>
        <w:tc>
          <w:tcPr>
            <w:tcW w:w="1322" w:type="dxa"/>
            <w:shd w:val="clear" w:color="auto" w:fill="auto"/>
            <w:noWrap/>
          </w:tcPr>
          <w:p w14:paraId="325BB0C9" w14:textId="227D8825" w:rsidR="00622C17" w:rsidRPr="009E5255" w:rsidRDefault="00622C17" w:rsidP="00622C17">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tcPr>
          <w:p w14:paraId="0299E6B1" w14:textId="44DCCA6F" w:rsidR="00622C17" w:rsidRPr="009E5255" w:rsidRDefault="00622C17" w:rsidP="00622C17">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tcPr>
          <w:p w14:paraId="6533B558" w14:textId="654ED9BE" w:rsidR="00622C17" w:rsidRPr="009E5255" w:rsidRDefault="00622C17" w:rsidP="00622C17">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tcPr>
          <w:p w14:paraId="0BC0CEC9" w14:textId="1D042A90" w:rsidR="00622C17" w:rsidRPr="009E5255" w:rsidRDefault="00622C17" w:rsidP="00622C17">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tcPr>
          <w:p w14:paraId="7EC9A904" w14:textId="43E1964D" w:rsidR="00622C17" w:rsidRPr="009E5255" w:rsidRDefault="00622C17" w:rsidP="00622C17">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476" w:type="dxa"/>
            <w:shd w:val="clear" w:color="auto" w:fill="auto"/>
            <w:noWrap/>
          </w:tcPr>
          <w:p w14:paraId="196600E8" w14:textId="404FE675" w:rsidR="00622C17" w:rsidRPr="009E5255" w:rsidRDefault="00622C17" w:rsidP="00622C17">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r>
      <w:tr w:rsidR="00A00C97" w:rsidRPr="009E5255" w14:paraId="4A9DC247" w14:textId="77777777" w:rsidTr="00622C17">
        <w:trPr>
          <w:trHeight w:val="20"/>
        </w:trPr>
        <w:tc>
          <w:tcPr>
            <w:tcW w:w="1921" w:type="dxa"/>
            <w:shd w:val="clear" w:color="auto" w:fill="auto"/>
            <w:noWrap/>
            <w:vAlign w:val="bottom"/>
            <w:hideMark/>
          </w:tcPr>
          <w:p w14:paraId="10B48E64" w14:textId="016E97B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tezolizumab </w:t>
            </w:r>
          </w:p>
        </w:tc>
        <w:tc>
          <w:tcPr>
            <w:tcW w:w="1322" w:type="dxa"/>
            <w:shd w:val="clear" w:color="auto" w:fill="auto"/>
            <w:noWrap/>
            <w:vAlign w:val="bottom"/>
            <w:hideMark/>
          </w:tcPr>
          <w:p w14:paraId="79C7425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C49877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BDE6AA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2,400</w:t>
            </w:r>
          </w:p>
        </w:tc>
        <w:tc>
          <w:tcPr>
            <w:tcW w:w="1323" w:type="dxa"/>
            <w:shd w:val="clear" w:color="auto" w:fill="auto"/>
            <w:noWrap/>
            <w:vAlign w:val="bottom"/>
            <w:hideMark/>
          </w:tcPr>
          <w:p w14:paraId="7EAE1F5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4,400</w:t>
            </w:r>
          </w:p>
        </w:tc>
        <w:tc>
          <w:tcPr>
            <w:tcW w:w="1323" w:type="dxa"/>
            <w:shd w:val="clear" w:color="auto" w:fill="auto"/>
            <w:noWrap/>
            <w:vAlign w:val="bottom"/>
            <w:hideMark/>
          </w:tcPr>
          <w:p w14:paraId="78F65AC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67,040</w:t>
            </w:r>
          </w:p>
        </w:tc>
        <w:tc>
          <w:tcPr>
            <w:tcW w:w="1476" w:type="dxa"/>
            <w:shd w:val="clear" w:color="auto" w:fill="auto"/>
            <w:noWrap/>
            <w:vAlign w:val="bottom"/>
            <w:hideMark/>
          </w:tcPr>
          <w:p w14:paraId="1E0541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73,840</w:t>
            </w:r>
          </w:p>
        </w:tc>
      </w:tr>
      <w:tr w:rsidR="00A00C97" w:rsidRPr="009E5255" w14:paraId="0044F0EB" w14:textId="77777777" w:rsidTr="00622C17">
        <w:trPr>
          <w:trHeight w:val="20"/>
        </w:trPr>
        <w:tc>
          <w:tcPr>
            <w:tcW w:w="1921" w:type="dxa"/>
            <w:shd w:val="clear" w:color="auto" w:fill="auto"/>
            <w:noWrap/>
            <w:vAlign w:val="bottom"/>
            <w:hideMark/>
          </w:tcPr>
          <w:p w14:paraId="2132F1DD" w14:textId="0ABF978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Avelumab </w:t>
            </w:r>
          </w:p>
        </w:tc>
        <w:tc>
          <w:tcPr>
            <w:tcW w:w="1322" w:type="dxa"/>
            <w:shd w:val="clear" w:color="auto" w:fill="auto"/>
            <w:noWrap/>
            <w:vAlign w:val="bottom"/>
            <w:hideMark/>
          </w:tcPr>
          <w:p w14:paraId="3A757D7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85BBB7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234822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371E0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970</w:t>
            </w:r>
          </w:p>
        </w:tc>
        <w:tc>
          <w:tcPr>
            <w:tcW w:w="1323" w:type="dxa"/>
            <w:shd w:val="clear" w:color="auto" w:fill="auto"/>
            <w:noWrap/>
            <w:vAlign w:val="bottom"/>
            <w:hideMark/>
          </w:tcPr>
          <w:p w14:paraId="32C00E3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2,130</w:t>
            </w:r>
          </w:p>
        </w:tc>
        <w:tc>
          <w:tcPr>
            <w:tcW w:w="1476" w:type="dxa"/>
            <w:shd w:val="clear" w:color="auto" w:fill="auto"/>
            <w:noWrap/>
            <w:vAlign w:val="bottom"/>
            <w:hideMark/>
          </w:tcPr>
          <w:p w14:paraId="0CED22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0,100</w:t>
            </w:r>
          </w:p>
        </w:tc>
      </w:tr>
      <w:tr w:rsidR="00A00C97" w:rsidRPr="009E5255" w14:paraId="76F68015" w14:textId="77777777" w:rsidTr="00622C17">
        <w:trPr>
          <w:trHeight w:val="20"/>
        </w:trPr>
        <w:tc>
          <w:tcPr>
            <w:tcW w:w="1921" w:type="dxa"/>
            <w:shd w:val="clear" w:color="auto" w:fill="auto"/>
            <w:noWrap/>
            <w:vAlign w:val="bottom"/>
            <w:hideMark/>
          </w:tcPr>
          <w:p w14:paraId="6FDB0F4E" w14:textId="73260C6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ndamustine </w:t>
            </w:r>
          </w:p>
        </w:tc>
        <w:tc>
          <w:tcPr>
            <w:tcW w:w="1322" w:type="dxa"/>
            <w:shd w:val="clear" w:color="auto" w:fill="auto"/>
            <w:noWrap/>
            <w:vAlign w:val="bottom"/>
            <w:hideMark/>
          </w:tcPr>
          <w:p w14:paraId="41E71C6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006</w:t>
            </w:r>
          </w:p>
        </w:tc>
        <w:tc>
          <w:tcPr>
            <w:tcW w:w="1323" w:type="dxa"/>
            <w:shd w:val="clear" w:color="auto" w:fill="auto"/>
            <w:noWrap/>
            <w:vAlign w:val="bottom"/>
            <w:hideMark/>
          </w:tcPr>
          <w:p w14:paraId="5A3A31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8,879</w:t>
            </w:r>
          </w:p>
        </w:tc>
        <w:tc>
          <w:tcPr>
            <w:tcW w:w="1323" w:type="dxa"/>
            <w:shd w:val="clear" w:color="auto" w:fill="auto"/>
            <w:noWrap/>
            <w:vAlign w:val="bottom"/>
            <w:hideMark/>
          </w:tcPr>
          <w:p w14:paraId="0588F1C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5,465</w:t>
            </w:r>
          </w:p>
        </w:tc>
        <w:tc>
          <w:tcPr>
            <w:tcW w:w="1323" w:type="dxa"/>
            <w:shd w:val="clear" w:color="auto" w:fill="auto"/>
            <w:noWrap/>
            <w:vAlign w:val="bottom"/>
            <w:hideMark/>
          </w:tcPr>
          <w:p w14:paraId="71B0650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5,709</w:t>
            </w:r>
          </w:p>
        </w:tc>
        <w:tc>
          <w:tcPr>
            <w:tcW w:w="1323" w:type="dxa"/>
            <w:shd w:val="clear" w:color="auto" w:fill="auto"/>
            <w:noWrap/>
            <w:vAlign w:val="bottom"/>
            <w:hideMark/>
          </w:tcPr>
          <w:p w14:paraId="1721133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5,488</w:t>
            </w:r>
          </w:p>
        </w:tc>
        <w:tc>
          <w:tcPr>
            <w:tcW w:w="1476" w:type="dxa"/>
            <w:shd w:val="clear" w:color="auto" w:fill="auto"/>
            <w:noWrap/>
            <w:vAlign w:val="bottom"/>
            <w:hideMark/>
          </w:tcPr>
          <w:p w14:paraId="6AEBE67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5,547</w:t>
            </w:r>
          </w:p>
        </w:tc>
      </w:tr>
      <w:tr w:rsidR="00A00C97" w:rsidRPr="009E5255" w14:paraId="68A8190E" w14:textId="77777777" w:rsidTr="00622C17">
        <w:trPr>
          <w:trHeight w:val="20"/>
        </w:trPr>
        <w:tc>
          <w:tcPr>
            <w:tcW w:w="1921" w:type="dxa"/>
            <w:shd w:val="clear" w:color="auto" w:fill="auto"/>
            <w:noWrap/>
            <w:vAlign w:val="bottom"/>
            <w:hideMark/>
          </w:tcPr>
          <w:p w14:paraId="699C9FD6" w14:textId="15B6033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evacizumab </w:t>
            </w:r>
          </w:p>
        </w:tc>
        <w:tc>
          <w:tcPr>
            <w:tcW w:w="1322" w:type="dxa"/>
            <w:shd w:val="clear" w:color="auto" w:fill="auto"/>
            <w:noWrap/>
            <w:vAlign w:val="bottom"/>
            <w:hideMark/>
          </w:tcPr>
          <w:p w14:paraId="38ACB87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91,764</w:t>
            </w:r>
          </w:p>
        </w:tc>
        <w:tc>
          <w:tcPr>
            <w:tcW w:w="1323" w:type="dxa"/>
            <w:shd w:val="clear" w:color="auto" w:fill="auto"/>
            <w:noWrap/>
            <w:vAlign w:val="bottom"/>
            <w:hideMark/>
          </w:tcPr>
          <w:p w14:paraId="552DCAB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11,198</w:t>
            </w:r>
          </w:p>
        </w:tc>
        <w:tc>
          <w:tcPr>
            <w:tcW w:w="1323" w:type="dxa"/>
            <w:shd w:val="clear" w:color="auto" w:fill="auto"/>
            <w:noWrap/>
            <w:vAlign w:val="bottom"/>
            <w:hideMark/>
          </w:tcPr>
          <w:p w14:paraId="58C73A6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52,879</w:t>
            </w:r>
          </w:p>
        </w:tc>
        <w:tc>
          <w:tcPr>
            <w:tcW w:w="1323" w:type="dxa"/>
            <w:shd w:val="clear" w:color="auto" w:fill="auto"/>
            <w:noWrap/>
            <w:vAlign w:val="bottom"/>
            <w:hideMark/>
          </w:tcPr>
          <w:p w14:paraId="6E19674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41,287</w:t>
            </w:r>
          </w:p>
        </w:tc>
        <w:tc>
          <w:tcPr>
            <w:tcW w:w="1323" w:type="dxa"/>
            <w:shd w:val="clear" w:color="auto" w:fill="auto"/>
            <w:noWrap/>
            <w:vAlign w:val="bottom"/>
            <w:hideMark/>
          </w:tcPr>
          <w:p w14:paraId="5F9BD60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32,155</w:t>
            </w:r>
          </w:p>
        </w:tc>
        <w:tc>
          <w:tcPr>
            <w:tcW w:w="1476" w:type="dxa"/>
            <w:shd w:val="clear" w:color="auto" w:fill="auto"/>
            <w:noWrap/>
            <w:vAlign w:val="bottom"/>
            <w:hideMark/>
          </w:tcPr>
          <w:p w14:paraId="786F80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100,000</w:t>
            </w:r>
          </w:p>
        </w:tc>
      </w:tr>
      <w:tr w:rsidR="00A00C97" w:rsidRPr="009E5255" w14:paraId="3FD46815" w14:textId="77777777" w:rsidTr="00622C17">
        <w:trPr>
          <w:trHeight w:val="20"/>
        </w:trPr>
        <w:tc>
          <w:tcPr>
            <w:tcW w:w="1921" w:type="dxa"/>
            <w:shd w:val="clear" w:color="auto" w:fill="auto"/>
            <w:noWrap/>
            <w:vAlign w:val="bottom"/>
            <w:hideMark/>
          </w:tcPr>
          <w:p w14:paraId="13D60E86" w14:textId="02A68E6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eomycin </w:t>
            </w:r>
          </w:p>
        </w:tc>
        <w:tc>
          <w:tcPr>
            <w:tcW w:w="1322" w:type="dxa"/>
            <w:shd w:val="clear" w:color="auto" w:fill="auto"/>
            <w:noWrap/>
            <w:vAlign w:val="bottom"/>
            <w:hideMark/>
          </w:tcPr>
          <w:p w14:paraId="15F7D56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785</w:t>
            </w:r>
          </w:p>
        </w:tc>
        <w:tc>
          <w:tcPr>
            <w:tcW w:w="1323" w:type="dxa"/>
            <w:shd w:val="clear" w:color="auto" w:fill="auto"/>
            <w:noWrap/>
            <w:vAlign w:val="bottom"/>
            <w:hideMark/>
          </w:tcPr>
          <w:p w14:paraId="5FC2255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700,000</w:t>
            </w:r>
          </w:p>
        </w:tc>
        <w:tc>
          <w:tcPr>
            <w:tcW w:w="1323" w:type="dxa"/>
            <w:shd w:val="clear" w:color="auto" w:fill="auto"/>
            <w:noWrap/>
            <w:vAlign w:val="bottom"/>
            <w:hideMark/>
          </w:tcPr>
          <w:p w14:paraId="361F1D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800,000</w:t>
            </w:r>
          </w:p>
        </w:tc>
        <w:tc>
          <w:tcPr>
            <w:tcW w:w="1323" w:type="dxa"/>
            <w:shd w:val="clear" w:color="auto" w:fill="auto"/>
            <w:noWrap/>
            <w:vAlign w:val="bottom"/>
            <w:hideMark/>
          </w:tcPr>
          <w:p w14:paraId="62AB2A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400,000</w:t>
            </w:r>
          </w:p>
        </w:tc>
        <w:tc>
          <w:tcPr>
            <w:tcW w:w="1323" w:type="dxa"/>
            <w:shd w:val="clear" w:color="auto" w:fill="auto"/>
            <w:noWrap/>
            <w:vAlign w:val="bottom"/>
            <w:hideMark/>
          </w:tcPr>
          <w:p w14:paraId="5B9057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600,000</w:t>
            </w:r>
          </w:p>
        </w:tc>
        <w:tc>
          <w:tcPr>
            <w:tcW w:w="1476" w:type="dxa"/>
            <w:shd w:val="clear" w:color="auto" w:fill="auto"/>
            <w:noWrap/>
            <w:vAlign w:val="bottom"/>
            <w:hideMark/>
          </w:tcPr>
          <w:p w14:paraId="4B6D6B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7,000,000</w:t>
            </w:r>
          </w:p>
        </w:tc>
      </w:tr>
      <w:tr w:rsidR="00A00C97" w:rsidRPr="009E5255" w14:paraId="4CB44379" w14:textId="77777777" w:rsidTr="00622C17">
        <w:trPr>
          <w:trHeight w:val="20"/>
        </w:trPr>
        <w:tc>
          <w:tcPr>
            <w:tcW w:w="1921" w:type="dxa"/>
            <w:shd w:val="clear" w:color="auto" w:fill="auto"/>
            <w:noWrap/>
            <w:vAlign w:val="bottom"/>
            <w:hideMark/>
          </w:tcPr>
          <w:p w14:paraId="52A9B6AF" w14:textId="4AB2DAF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linatumomab </w:t>
            </w:r>
          </w:p>
        </w:tc>
        <w:tc>
          <w:tcPr>
            <w:tcW w:w="1322" w:type="dxa"/>
            <w:shd w:val="clear" w:color="auto" w:fill="auto"/>
            <w:noWrap/>
            <w:vAlign w:val="bottom"/>
            <w:hideMark/>
          </w:tcPr>
          <w:p w14:paraId="53D235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42511A9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36</w:t>
            </w:r>
          </w:p>
        </w:tc>
        <w:tc>
          <w:tcPr>
            <w:tcW w:w="1323" w:type="dxa"/>
            <w:shd w:val="clear" w:color="auto" w:fill="auto"/>
            <w:noWrap/>
            <w:vAlign w:val="bottom"/>
            <w:hideMark/>
          </w:tcPr>
          <w:p w14:paraId="3C75B38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39</w:t>
            </w:r>
          </w:p>
        </w:tc>
        <w:tc>
          <w:tcPr>
            <w:tcW w:w="1323" w:type="dxa"/>
            <w:shd w:val="clear" w:color="auto" w:fill="auto"/>
            <w:noWrap/>
            <w:vAlign w:val="bottom"/>
            <w:hideMark/>
          </w:tcPr>
          <w:p w14:paraId="0A74FD0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68</w:t>
            </w:r>
          </w:p>
        </w:tc>
        <w:tc>
          <w:tcPr>
            <w:tcW w:w="1323" w:type="dxa"/>
            <w:shd w:val="clear" w:color="auto" w:fill="auto"/>
            <w:noWrap/>
            <w:vAlign w:val="bottom"/>
            <w:hideMark/>
          </w:tcPr>
          <w:p w14:paraId="451B340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328</w:t>
            </w:r>
          </w:p>
        </w:tc>
        <w:tc>
          <w:tcPr>
            <w:tcW w:w="1476" w:type="dxa"/>
            <w:shd w:val="clear" w:color="auto" w:fill="auto"/>
            <w:noWrap/>
            <w:vAlign w:val="bottom"/>
            <w:hideMark/>
          </w:tcPr>
          <w:p w14:paraId="3FA8E05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870</w:t>
            </w:r>
          </w:p>
        </w:tc>
      </w:tr>
      <w:tr w:rsidR="00A00C97" w:rsidRPr="009E5255" w14:paraId="5C49A24C" w14:textId="77777777" w:rsidTr="00622C17">
        <w:trPr>
          <w:trHeight w:val="20"/>
        </w:trPr>
        <w:tc>
          <w:tcPr>
            <w:tcW w:w="1921" w:type="dxa"/>
            <w:shd w:val="clear" w:color="auto" w:fill="auto"/>
            <w:noWrap/>
            <w:vAlign w:val="bottom"/>
            <w:hideMark/>
          </w:tcPr>
          <w:p w14:paraId="3A8D642E" w14:textId="4A86263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ortezomib </w:t>
            </w:r>
          </w:p>
        </w:tc>
        <w:tc>
          <w:tcPr>
            <w:tcW w:w="1322" w:type="dxa"/>
            <w:shd w:val="clear" w:color="auto" w:fill="auto"/>
            <w:noWrap/>
            <w:vAlign w:val="bottom"/>
            <w:hideMark/>
          </w:tcPr>
          <w:p w14:paraId="5D490FC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920</w:t>
            </w:r>
          </w:p>
        </w:tc>
        <w:tc>
          <w:tcPr>
            <w:tcW w:w="1323" w:type="dxa"/>
            <w:shd w:val="clear" w:color="auto" w:fill="auto"/>
            <w:noWrap/>
            <w:vAlign w:val="bottom"/>
            <w:hideMark/>
          </w:tcPr>
          <w:p w14:paraId="56EF21A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911</w:t>
            </w:r>
          </w:p>
        </w:tc>
        <w:tc>
          <w:tcPr>
            <w:tcW w:w="1323" w:type="dxa"/>
            <w:shd w:val="clear" w:color="auto" w:fill="auto"/>
            <w:noWrap/>
            <w:vAlign w:val="bottom"/>
            <w:hideMark/>
          </w:tcPr>
          <w:p w14:paraId="2EEBE8A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65</w:t>
            </w:r>
          </w:p>
        </w:tc>
        <w:tc>
          <w:tcPr>
            <w:tcW w:w="1323" w:type="dxa"/>
            <w:shd w:val="clear" w:color="auto" w:fill="auto"/>
            <w:noWrap/>
            <w:vAlign w:val="bottom"/>
            <w:hideMark/>
          </w:tcPr>
          <w:p w14:paraId="2B4828D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508</w:t>
            </w:r>
          </w:p>
        </w:tc>
        <w:tc>
          <w:tcPr>
            <w:tcW w:w="1323" w:type="dxa"/>
            <w:shd w:val="clear" w:color="auto" w:fill="auto"/>
            <w:noWrap/>
            <w:vAlign w:val="bottom"/>
            <w:hideMark/>
          </w:tcPr>
          <w:p w14:paraId="0A540E2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707</w:t>
            </w:r>
          </w:p>
        </w:tc>
        <w:tc>
          <w:tcPr>
            <w:tcW w:w="1476" w:type="dxa"/>
            <w:shd w:val="clear" w:color="auto" w:fill="auto"/>
            <w:noWrap/>
            <w:vAlign w:val="bottom"/>
            <w:hideMark/>
          </w:tcPr>
          <w:p w14:paraId="55B0020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709</w:t>
            </w:r>
          </w:p>
        </w:tc>
      </w:tr>
      <w:tr w:rsidR="00A00C97" w:rsidRPr="009E5255" w14:paraId="59DC255C" w14:textId="77777777" w:rsidTr="00622C17">
        <w:trPr>
          <w:trHeight w:val="20"/>
        </w:trPr>
        <w:tc>
          <w:tcPr>
            <w:tcW w:w="1921" w:type="dxa"/>
            <w:shd w:val="clear" w:color="auto" w:fill="auto"/>
            <w:noWrap/>
            <w:vAlign w:val="bottom"/>
            <w:hideMark/>
          </w:tcPr>
          <w:p w14:paraId="0FE437D2" w14:textId="17760F7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Brent. Vedotin </w:t>
            </w:r>
          </w:p>
        </w:tc>
        <w:tc>
          <w:tcPr>
            <w:tcW w:w="1322" w:type="dxa"/>
            <w:shd w:val="clear" w:color="auto" w:fill="auto"/>
            <w:noWrap/>
            <w:vAlign w:val="bottom"/>
            <w:hideMark/>
          </w:tcPr>
          <w:p w14:paraId="413E309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50</w:t>
            </w:r>
          </w:p>
        </w:tc>
        <w:tc>
          <w:tcPr>
            <w:tcW w:w="1323" w:type="dxa"/>
            <w:shd w:val="clear" w:color="auto" w:fill="auto"/>
            <w:noWrap/>
            <w:vAlign w:val="bottom"/>
            <w:hideMark/>
          </w:tcPr>
          <w:p w14:paraId="09DA8DF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250</w:t>
            </w:r>
          </w:p>
        </w:tc>
        <w:tc>
          <w:tcPr>
            <w:tcW w:w="1323" w:type="dxa"/>
            <w:shd w:val="clear" w:color="auto" w:fill="auto"/>
            <w:noWrap/>
            <w:vAlign w:val="bottom"/>
            <w:hideMark/>
          </w:tcPr>
          <w:p w14:paraId="2083E07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250</w:t>
            </w:r>
          </w:p>
        </w:tc>
        <w:tc>
          <w:tcPr>
            <w:tcW w:w="1323" w:type="dxa"/>
            <w:shd w:val="clear" w:color="auto" w:fill="auto"/>
            <w:noWrap/>
            <w:vAlign w:val="bottom"/>
            <w:hideMark/>
          </w:tcPr>
          <w:p w14:paraId="7E4627F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350</w:t>
            </w:r>
          </w:p>
        </w:tc>
        <w:tc>
          <w:tcPr>
            <w:tcW w:w="1323" w:type="dxa"/>
            <w:shd w:val="clear" w:color="auto" w:fill="auto"/>
            <w:noWrap/>
            <w:vAlign w:val="bottom"/>
            <w:hideMark/>
          </w:tcPr>
          <w:p w14:paraId="6479060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864</w:t>
            </w:r>
          </w:p>
        </w:tc>
        <w:tc>
          <w:tcPr>
            <w:tcW w:w="1476" w:type="dxa"/>
            <w:shd w:val="clear" w:color="auto" w:fill="auto"/>
            <w:noWrap/>
            <w:vAlign w:val="bottom"/>
            <w:hideMark/>
          </w:tcPr>
          <w:p w14:paraId="11EA055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264</w:t>
            </w:r>
          </w:p>
        </w:tc>
      </w:tr>
      <w:tr w:rsidR="00A00C97" w:rsidRPr="009E5255" w14:paraId="45F63173" w14:textId="77777777" w:rsidTr="00622C17">
        <w:trPr>
          <w:trHeight w:val="20"/>
        </w:trPr>
        <w:tc>
          <w:tcPr>
            <w:tcW w:w="1921" w:type="dxa"/>
            <w:shd w:val="clear" w:color="auto" w:fill="auto"/>
            <w:noWrap/>
            <w:vAlign w:val="bottom"/>
            <w:hideMark/>
          </w:tcPr>
          <w:p w14:paraId="6D922830" w14:textId="273AF94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bazitaxel </w:t>
            </w:r>
          </w:p>
        </w:tc>
        <w:tc>
          <w:tcPr>
            <w:tcW w:w="1322" w:type="dxa"/>
            <w:shd w:val="clear" w:color="auto" w:fill="auto"/>
            <w:noWrap/>
            <w:vAlign w:val="bottom"/>
            <w:hideMark/>
          </w:tcPr>
          <w:p w14:paraId="1B1CBD9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699</w:t>
            </w:r>
          </w:p>
        </w:tc>
        <w:tc>
          <w:tcPr>
            <w:tcW w:w="1323" w:type="dxa"/>
            <w:shd w:val="clear" w:color="auto" w:fill="auto"/>
            <w:noWrap/>
            <w:vAlign w:val="bottom"/>
            <w:hideMark/>
          </w:tcPr>
          <w:p w14:paraId="38A2F36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524</w:t>
            </w:r>
          </w:p>
        </w:tc>
        <w:tc>
          <w:tcPr>
            <w:tcW w:w="1323" w:type="dxa"/>
            <w:shd w:val="clear" w:color="auto" w:fill="auto"/>
            <w:noWrap/>
            <w:vAlign w:val="bottom"/>
            <w:hideMark/>
          </w:tcPr>
          <w:p w14:paraId="5E604E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702</w:t>
            </w:r>
          </w:p>
        </w:tc>
        <w:tc>
          <w:tcPr>
            <w:tcW w:w="1323" w:type="dxa"/>
            <w:shd w:val="clear" w:color="auto" w:fill="auto"/>
            <w:noWrap/>
            <w:vAlign w:val="bottom"/>
            <w:hideMark/>
          </w:tcPr>
          <w:p w14:paraId="2FBD968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700</w:t>
            </w:r>
          </w:p>
        </w:tc>
        <w:tc>
          <w:tcPr>
            <w:tcW w:w="1323" w:type="dxa"/>
            <w:shd w:val="clear" w:color="auto" w:fill="auto"/>
            <w:noWrap/>
            <w:vAlign w:val="bottom"/>
            <w:hideMark/>
          </w:tcPr>
          <w:p w14:paraId="174570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129</w:t>
            </w:r>
          </w:p>
        </w:tc>
        <w:tc>
          <w:tcPr>
            <w:tcW w:w="1476" w:type="dxa"/>
            <w:shd w:val="clear" w:color="auto" w:fill="auto"/>
            <w:noWrap/>
            <w:vAlign w:val="bottom"/>
            <w:hideMark/>
          </w:tcPr>
          <w:p w14:paraId="5DEC1BD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6,754</w:t>
            </w:r>
          </w:p>
        </w:tc>
      </w:tr>
      <w:tr w:rsidR="00A00C97" w:rsidRPr="009E5255" w14:paraId="72ADC2AA" w14:textId="77777777" w:rsidTr="00622C17">
        <w:trPr>
          <w:trHeight w:val="20"/>
        </w:trPr>
        <w:tc>
          <w:tcPr>
            <w:tcW w:w="1921" w:type="dxa"/>
            <w:shd w:val="clear" w:color="auto" w:fill="auto"/>
            <w:noWrap/>
            <w:vAlign w:val="bottom"/>
            <w:hideMark/>
          </w:tcPr>
          <w:p w14:paraId="10D3D0C9" w14:textId="1C79FE79"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boplatin </w:t>
            </w:r>
          </w:p>
        </w:tc>
        <w:tc>
          <w:tcPr>
            <w:tcW w:w="1322" w:type="dxa"/>
            <w:shd w:val="clear" w:color="auto" w:fill="auto"/>
            <w:noWrap/>
            <w:vAlign w:val="bottom"/>
            <w:hideMark/>
          </w:tcPr>
          <w:p w14:paraId="28FD77D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07,614</w:t>
            </w:r>
          </w:p>
        </w:tc>
        <w:tc>
          <w:tcPr>
            <w:tcW w:w="1323" w:type="dxa"/>
            <w:shd w:val="clear" w:color="auto" w:fill="auto"/>
            <w:noWrap/>
            <w:vAlign w:val="bottom"/>
            <w:hideMark/>
          </w:tcPr>
          <w:p w14:paraId="1EEBAEF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22,523</w:t>
            </w:r>
          </w:p>
        </w:tc>
        <w:tc>
          <w:tcPr>
            <w:tcW w:w="1323" w:type="dxa"/>
            <w:shd w:val="clear" w:color="auto" w:fill="auto"/>
            <w:noWrap/>
            <w:vAlign w:val="bottom"/>
            <w:hideMark/>
          </w:tcPr>
          <w:p w14:paraId="52A3886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74,906</w:t>
            </w:r>
          </w:p>
        </w:tc>
        <w:tc>
          <w:tcPr>
            <w:tcW w:w="1323" w:type="dxa"/>
            <w:shd w:val="clear" w:color="auto" w:fill="auto"/>
            <w:noWrap/>
            <w:vAlign w:val="bottom"/>
            <w:hideMark/>
          </w:tcPr>
          <w:p w14:paraId="66B5A9D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91,521</w:t>
            </w:r>
          </w:p>
        </w:tc>
        <w:tc>
          <w:tcPr>
            <w:tcW w:w="1323" w:type="dxa"/>
            <w:shd w:val="clear" w:color="auto" w:fill="auto"/>
            <w:noWrap/>
            <w:vAlign w:val="bottom"/>
            <w:hideMark/>
          </w:tcPr>
          <w:p w14:paraId="6242958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68,756</w:t>
            </w:r>
          </w:p>
        </w:tc>
        <w:tc>
          <w:tcPr>
            <w:tcW w:w="1476" w:type="dxa"/>
            <w:shd w:val="clear" w:color="auto" w:fill="auto"/>
            <w:noWrap/>
            <w:vAlign w:val="bottom"/>
            <w:hideMark/>
          </w:tcPr>
          <w:p w14:paraId="2F6FE4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700,000</w:t>
            </w:r>
          </w:p>
        </w:tc>
      </w:tr>
      <w:tr w:rsidR="00A00C97" w:rsidRPr="009E5255" w14:paraId="1FAABAF2" w14:textId="77777777" w:rsidTr="00622C17">
        <w:trPr>
          <w:trHeight w:val="20"/>
        </w:trPr>
        <w:tc>
          <w:tcPr>
            <w:tcW w:w="1921" w:type="dxa"/>
            <w:shd w:val="clear" w:color="auto" w:fill="auto"/>
            <w:noWrap/>
            <w:vAlign w:val="bottom"/>
            <w:hideMark/>
          </w:tcPr>
          <w:p w14:paraId="0F11F5E9" w14:textId="0F242E1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arfilzomib </w:t>
            </w:r>
          </w:p>
        </w:tc>
        <w:tc>
          <w:tcPr>
            <w:tcW w:w="1322" w:type="dxa"/>
            <w:shd w:val="clear" w:color="auto" w:fill="auto"/>
            <w:noWrap/>
            <w:vAlign w:val="bottom"/>
            <w:hideMark/>
          </w:tcPr>
          <w:p w14:paraId="3F13B2C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71BD580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7E7BE9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2,299</w:t>
            </w:r>
          </w:p>
        </w:tc>
        <w:tc>
          <w:tcPr>
            <w:tcW w:w="1323" w:type="dxa"/>
            <w:shd w:val="clear" w:color="auto" w:fill="auto"/>
            <w:noWrap/>
            <w:vAlign w:val="bottom"/>
            <w:hideMark/>
          </w:tcPr>
          <w:p w14:paraId="6086A46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5,754</w:t>
            </w:r>
          </w:p>
        </w:tc>
        <w:tc>
          <w:tcPr>
            <w:tcW w:w="1323" w:type="dxa"/>
            <w:shd w:val="clear" w:color="auto" w:fill="auto"/>
            <w:noWrap/>
            <w:vAlign w:val="bottom"/>
            <w:hideMark/>
          </w:tcPr>
          <w:p w14:paraId="285DFA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9,924</w:t>
            </w:r>
          </w:p>
        </w:tc>
        <w:tc>
          <w:tcPr>
            <w:tcW w:w="1476" w:type="dxa"/>
            <w:shd w:val="clear" w:color="auto" w:fill="auto"/>
            <w:noWrap/>
            <w:vAlign w:val="bottom"/>
            <w:hideMark/>
          </w:tcPr>
          <w:p w14:paraId="3861EC1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7,977</w:t>
            </w:r>
          </w:p>
        </w:tc>
      </w:tr>
      <w:tr w:rsidR="00A00C97" w:rsidRPr="009E5255" w14:paraId="0832FF7E" w14:textId="77777777" w:rsidTr="00622C17">
        <w:trPr>
          <w:trHeight w:val="20"/>
        </w:trPr>
        <w:tc>
          <w:tcPr>
            <w:tcW w:w="1921" w:type="dxa"/>
            <w:shd w:val="clear" w:color="auto" w:fill="auto"/>
            <w:noWrap/>
            <w:vAlign w:val="bottom"/>
            <w:hideMark/>
          </w:tcPr>
          <w:p w14:paraId="73D29D2B" w14:textId="7A0902CA"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etuximab </w:t>
            </w:r>
          </w:p>
        </w:tc>
        <w:tc>
          <w:tcPr>
            <w:tcW w:w="1322" w:type="dxa"/>
            <w:shd w:val="clear" w:color="auto" w:fill="auto"/>
            <w:noWrap/>
            <w:vAlign w:val="bottom"/>
            <w:hideMark/>
          </w:tcPr>
          <w:p w14:paraId="71E470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82,175</w:t>
            </w:r>
          </w:p>
        </w:tc>
        <w:tc>
          <w:tcPr>
            <w:tcW w:w="1323" w:type="dxa"/>
            <w:shd w:val="clear" w:color="auto" w:fill="auto"/>
            <w:noWrap/>
            <w:vAlign w:val="bottom"/>
            <w:hideMark/>
          </w:tcPr>
          <w:p w14:paraId="63CA73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46,090</w:t>
            </w:r>
          </w:p>
        </w:tc>
        <w:tc>
          <w:tcPr>
            <w:tcW w:w="1323" w:type="dxa"/>
            <w:shd w:val="clear" w:color="auto" w:fill="auto"/>
            <w:noWrap/>
            <w:vAlign w:val="bottom"/>
            <w:hideMark/>
          </w:tcPr>
          <w:p w14:paraId="68C47FE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97,235</w:t>
            </w:r>
          </w:p>
        </w:tc>
        <w:tc>
          <w:tcPr>
            <w:tcW w:w="1323" w:type="dxa"/>
            <w:shd w:val="clear" w:color="auto" w:fill="auto"/>
            <w:noWrap/>
            <w:vAlign w:val="bottom"/>
            <w:hideMark/>
          </w:tcPr>
          <w:p w14:paraId="556B826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74,644</w:t>
            </w:r>
          </w:p>
        </w:tc>
        <w:tc>
          <w:tcPr>
            <w:tcW w:w="1323" w:type="dxa"/>
            <w:shd w:val="clear" w:color="auto" w:fill="auto"/>
            <w:noWrap/>
            <w:vAlign w:val="bottom"/>
            <w:hideMark/>
          </w:tcPr>
          <w:p w14:paraId="1876A02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52,338</w:t>
            </w:r>
          </w:p>
        </w:tc>
        <w:tc>
          <w:tcPr>
            <w:tcW w:w="1476" w:type="dxa"/>
            <w:shd w:val="clear" w:color="auto" w:fill="auto"/>
            <w:noWrap/>
            <w:vAlign w:val="bottom"/>
            <w:hideMark/>
          </w:tcPr>
          <w:p w14:paraId="19EBDAB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52,482</w:t>
            </w:r>
          </w:p>
        </w:tc>
      </w:tr>
      <w:tr w:rsidR="00A00C97" w:rsidRPr="009E5255" w14:paraId="1C72FB48" w14:textId="77777777" w:rsidTr="00622C17">
        <w:trPr>
          <w:trHeight w:val="20"/>
        </w:trPr>
        <w:tc>
          <w:tcPr>
            <w:tcW w:w="1921" w:type="dxa"/>
            <w:shd w:val="clear" w:color="auto" w:fill="auto"/>
            <w:noWrap/>
            <w:vAlign w:val="bottom"/>
            <w:hideMark/>
          </w:tcPr>
          <w:p w14:paraId="27804A29" w14:textId="46BD08C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isplatin </w:t>
            </w:r>
          </w:p>
        </w:tc>
        <w:tc>
          <w:tcPr>
            <w:tcW w:w="1322" w:type="dxa"/>
            <w:shd w:val="clear" w:color="auto" w:fill="auto"/>
            <w:noWrap/>
            <w:vAlign w:val="bottom"/>
            <w:hideMark/>
          </w:tcPr>
          <w:p w14:paraId="7FA9C2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3,761</w:t>
            </w:r>
          </w:p>
        </w:tc>
        <w:tc>
          <w:tcPr>
            <w:tcW w:w="1323" w:type="dxa"/>
            <w:shd w:val="clear" w:color="auto" w:fill="auto"/>
            <w:noWrap/>
            <w:vAlign w:val="bottom"/>
            <w:hideMark/>
          </w:tcPr>
          <w:p w14:paraId="2E84D2F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8,738</w:t>
            </w:r>
          </w:p>
        </w:tc>
        <w:tc>
          <w:tcPr>
            <w:tcW w:w="1323" w:type="dxa"/>
            <w:shd w:val="clear" w:color="auto" w:fill="auto"/>
            <w:noWrap/>
            <w:vAlign w:val="bottom"/>
            <w:hideMark/>
          </w:tcPr>
          <w:p w14:paraId="389F35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3,987</w:t>
            </w:r>
          </w:p>
        </w:tc>
        <w:tc>
          <w:tcPr>
            <w:tcW w:w="1323" w:type="dxa"/>
            <w:shd w:val="clear" w:color="auto" w:fill="auto"/>
            <w:noWrap/>
            <w:vAlign w:val="bottom"/>
            <w:hideMark/>
          </w:tcPr>
          <w:p w14:paraId="4ECD0C2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4,707</w:t>
            </w:r>
          </w:p>
        </w:tc>
        <w:tc>
          <w:tcPr>
            <w:tcW w:w="1323" w:type="dxa"/>
            <w:shd w:val="clear" w:color="auto" w:fill="auto"/>
            <w:noWrap/>
            <w:vAlign w:val="bottom"/>
            <w:hideMark/>
          </w:tcPr>
          <w:p w14:paraId="2B577E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0,936</w:t>
            </w:r>
          </w:p>
        </w:tc>
        <w:tc>
          <w:tcPr>
            <w:tcW w:w="1476" w:type="dxa"/>
            <w:shd w:val="clear" w:color="auto" w:fill="auto"/>
            <w:noWrap/>
            <w:vAlign w:val="bottom"/>
            <w:hideMark/>
          </w:tcPr>
          <w:p w14:paraId="56ABEB6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22,129</w:t>
            </w:r>
          </w:p>
        </w:tc>
      </w:tr>
      <w:tr w:rsidR="00A00C97" w:rsidRPr="009E5255" w14:paraId="78A5FB93" w14:textId="77777777" w:rsidTr="00622C17">
        <w:trPr>
          <w:trHeight w:val="20"/>
        </w:trPr>
        <w:tc>
          <w:tcPr>
            <w:tcW w:w="1921" w:type="dxa"/>
            <w:shd w:val="clear" w:color="auto" w:fill="auto"/>
            <w:noWrap/>
            <w:vAlign w:val="bottom"/>
            <w:hideMark/>
          </w:tcPr>
          <w:p w14:paraId="021EAE5C" w14:textId="5D077F6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ladribine </w:t>
            </w:r>
          </w:p>
        </w:tc>
        <w:tc>
          <w:tcPr>
            <w:tcW w:w="1322" w:type="dxa"/>
            <w:shd w:val="clear" w:color="auto" w:fill="auto"/>
            <w:noWrap/>
            <w:vAlign w:val="bottom"/>
            <w:hideMark/>
          </w:tcPr>
          <w:p w14:paraId="6E13B18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93</w:t>
            </w:r>
          </w:p>
        </w:tc>
        <w:tc>
          <w:tcPr>
            <w:tcW w:w="1323" w:type="dxa"/>
            <w:shd w:val="clear" w:color="auto" w:fill="auto"/>
            <w:noWrap/>
            <w:vAlign w:val="bottom"/>
            <w:hideMark/>
          </w:tcPr>
          <w:p w14:paraId="048F359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80</w:t>
            </w:r>
          </w:p>
        </w:tc>
        <w:tc>
          <w:tcPr>
            <w:tcW w:w="1323" w:type="dxa"/>
            <w:shd w:val="clear" w:color="auto" w:fill="auto"/>
            <w:noWrap/>
            <w:vAlign w:val="bottom"/>
            <w:hideMark/>
          </w:tcPr>
          <w:p w14:paraId="0506768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0</w:t>
            </w:r>
          </w:p>
        </w:tc>
        <w:tc>
          <w:tcPr>
            <w:tcW w:w="1323" w:type="dxa"/>
            <w:shd w:val="clear" w:color="auto" w:fill="auto"/>
            <w:noWrap/>
            <w:vAlign w:val="bottom"/>
            <w:hideMark/>
          </w:tcPr>
          <w:p w14:paraId="63FD1E9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28</w:t>
            </w:r>
          </w:p>
        </w:tc>
        <w:tc>
          <w:tcPr>
            <w:tcW w:w="1323" w:type="dxa"/>
            <w:shd w:val="clear" w:color="auto" w:fill="auto"/>
            <w:noWrap/>
            <w:vAlign w:val="bottom"/>
            <w:hideMark/>
          </w:tcPr>
          <w:p w14:paraId="008C282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65</w:t>
            </w:r>
          </w:p>
        </w:tc>
        <w:tc>
          <w:tcPr>
            <w:tcW w:w="1476" w:type="dxa"/>
            <w:shd w:val="clear" w:color="auto" w:fill="auto"/>
            <w:noWrap/>
            <w:vAlign w:val="bottom"/>
            <w:hideMark/>
          </w:tcPr>
          <w:p w14:paraId="1BED46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56</w:t>
            </w:r>
          </w:p>
        </w:tc>
      </w:tr>
      <w:tr w:rsidR="00A00C97" w:rsidRPr="009E5255" w14:paraId="29A716F9" w14:textId="77777777" w:rsidTr="00622C17">
        <w:trPr>
          <w:trHeight w:val="20"/>
        </w:trPr>
        <w:tc>
          <w:tcPr>
            <w:tcW w:w="1921" w:type="dxa"/>
            <w:shd w:val="clear" w:color="auto" w:fill="auto"/>
            <w:noWrap/>
            <w:vAlign w:val="bottom"/>
            <w:hideMark/>
          </w:tcPr>
          <w:p w14:paraId="12B13658" w14:textId="7777777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clophosphamide </w:t>
            </w:r>
          </w:p>
        </w:tc>
        <w:tc>
          <w:tcPr>
            <w:tcW w:w="1322" w:type="dxa"/>
            <w:shd w:val="clear" w:color="auto" w:fill="auto"/>
            <w:noWrap/>
            <w:vAlign w:val="bottom"/>
            <w:hideMark/>
          </w:tcPr>
          <w:p w14:paraId="337E9A7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62,927</w:t>
            </w:r>
          </w:p>
        </w:tc>
        <w:tc>
          <w:tcPr>
            <w:tcW w:w="1323" w:type="dxa"/>
            <w:shd w:val="clear" w:color="auto" w:fill="auto"/>
            <w:noWrap/>
            <w:vAlign w:val="bottom"/>
            <w:hideMark/>
          </w:tcPr>
          <w:p w14:paraId="1AF8D8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226,196</w:t>
            </w:r>
          </w:p>
        </w:tc>
        <w:tc>
          <w:tcPr>
            <w:tcW w:w="1323" w:type="dxa"/>
            <w:shd w:val="clear" w:color="auto" w:fill="auto"/>
            <w:noWrap/>
            <w:vAlign w:val="bottom"/>
            <w:hideMark/>
          </w:tcPr>
          <w:p w14:paraId="57A580D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470,055</w:t>
            </w:r>
          </w:p>
        </w:tc>
        <w:tc>
          <w:tcPr>
            <w:tcW w:w="1323" w:type="dxa"/>
            <w:shd w:val="clear" w:color="auto" w:fill="auto"/>
            <w:noWrap/>
            <w:vAlign w:val="bottom"/>
            <w:hideMark/>
          </w:tcPr>
          <w:p w14:paraId="034D76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718,182</w:t>
            </w:r>
          </w:p>
        </w:tc>
        <w:tc>
          <w:tcPr>
            <w:tcW w:w="1323" w:type="dxa"/>
            <w:shd w:val="clear" w:color="auto" w:fill="auto"/>
            <w:noWrap/>
            <w:vAlign w:val="bottom"/>
            <w:hideMark/>
          </w:tcPr>
          <w:p w14:paraId="4DC9D8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60,580</w:t>
            </w:r>
          </w:p>
        </w:tc>
        <w:tc>
          <w:tcPr>
            <w:tcW w:w="1476" w:type="dxa"/>
            <w:shd w:val="clear" w:color="auto" w:fill="auto"/>
            <w:noWrap/>
            <w:vAlign w:val="bottom"/>
            <w:hideMark/>
          </w:tcPr>
          <w:p w14:paraId="5370CE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500,000</w:t>
            </w:r>
          </w:p>
        </w:tc>
      </w:tr>
      <w:tr w:rsidR="00A00C97" w:rsidRPr="009E5255" w14:paraId="4502B08B" w14:textId="77777777" w:rsidTr="00622C17">
        <w:trPr>
          <w:trHeight w:val="20"/>
        </w:trPr>
        <w:tc>
          <w:tcPr>
            <w:tcW w:w="1921" w:type="dxa"/>
            <w:shd w:val="clear" w:color="auto" w:fill="auto"/>
            <w:noWrap/>
            <w:vAlign w:val="bottom"/>
            <w:hideMark/>
          </w:tcPr>
          <w:p w14:paraId="0A290E60" w14:textId="03AF97F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Cytarabine </w:t>
            </w:r>
          </w:p>
        </w:tc>
        <w:tc>
          <w:tcPr>
            <w:tcW w:w="1322" w:type="dxa"/>
            <w:shd w:val="clear" w:color="auto" w:fill="auto"/>
            <w:noWrap/>
            <w:vAlign w:val="bottom"/>
            <w:hideMark/>
          </w:tcPr>
          <w:p w14:paraId="64192A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01,304</w:t>
            </w:r>
          </w:p>
        </w:tc>
        <w:tc>
          <w:tcPr>
            <w:tcW w:w="1323" w:type="dxa"/>
            <w:shd w:val="clear" w:color="auto" w:fill="auto"/>
            <w:noWrap/>
            <w:vAlign w:val="bottom"/>
            <w:hideMark/>
          </w:tcPr>
          <w:p w14:paraId="346E2E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63,610</w:t>
            </w:r>
          </w:p>
        </w:tc>
        <w:tc>
          <w:tcPr>
            <w:tcW w:w="1323" w:type="dxa"/>
            <w:shd w:val="clear" w:color="auto" w:fill="auto"/>
            <w:noWrap/>
            <w:vAlign w:val="bottom"/>
            <w:hideMark/>
          </w:tcPr>
          <w:p w14:paraId="01F5FEE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646,623</w:t>
            </w:r>
          </w:p>
        </w:tc>
        <w:tc>
          <w:tcPr>
            <w:tcW w:w="1323" w:type="dxa"/>
            <w:shd w:val="clear" w:color="auto" w:fill="auto"/>
            <w:noWrap/>
            <w:vAlign w:val="bottom"/>
            <w:hideMark/>
          </w:tcPr>
          <w:p w14:paraId="5541B31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42,647</w:t>
            </w:r>
          </w:p>
        </w:tc>
        <w:tc>
          <w:tcPr>
            <w:tcW w:w="1323" w:type="dxa"/>
            <w:shd w:val="clear" w:color="auto" w:fill="auto"/>
            <w:noWrap/>
            <w:vAlign w:val="bottom"/>
            <w:hideMark/>
          </w:tcPr>
          <w:p w14:paraId="547FA5B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887,259</w:t>
            </w:r>
          </w:p>
        </w:tc>
        <w:tc>
          <w:tcPr>
            <w:tcW w:w="1476" w:type="dxa"/>
            <w:shd w:val="clear" w:color="auto" w:fill="auto"/>
            <w:noWrap/>
            <w:vAlign w:val="bottom"/>
            <w:hideMark/>
          </w:tcPr>
          <w:p w14:paraId="4006193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600,000</w:t>
            </w:r>
          </w:p>
        </w:tc>
      </w:tr>
      <w:tr w:rsidR="00A00C97" w:rsidRPr="009E5255" w14:paraId="086FE3D2" w14:textId="77777777" w:rsidTr="00622C17">
        <w:trPr>
          <w:trHeight w:val="20"/>
        </w:trPr>
        <w:tc>
          <w:tcPr>
            <w:tcW w:w="1921" w:type="dxa"/>
            <w:shd w:val="clear" w:color="auto" w:fill="auto"/>
            <w:noWrap/>
            <w:vAlign w:val="bottom"/>
            <w:hideMark/>
          </w:tcPr>
          <w:p w14:paraId="133BA29C" w14:textId="0264C64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cetaxel </w:t>
            </w:r>
          </w:p>
        </w:tc>
        <w:tc>
          <w:tcPr>
            <w:tcW w:w="1322" w:type="dxa"/>
            <w:shd w:val="clear" w:color="auto" w:fill="auto"/>
            <w:noWrap/>
            <w:vAlign w:val="bottom"/>
            <w:hideMark/>
          </w:tcPr>
          <w:p w14:paraId="71D9F38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1,134</w:t>
            </w:r>
          </w:p>
        </w:tc>
        <w:tc>
          <w:tcPr>
            <w:tcW w:w="1323" w:type="dxa"/>
            <w:shd w:val="clear" w:color="auto" w:fill="auto"/>
            <w:noWrap/>
            <w:vAlign w:val="bottom"/>
            <w:hideMark/>
          </w:tcPr>
          <w:p w14:paraId="5160F02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2,420</w:t>
            </w:r>
          </w:p>
        </w:tc>
        <w:tc>
          <w:tcPr>
            <w:tcW w:w="1323" w:type="dxa"/>
            <w:shd w:val="clear" w:color="auto" w:fill="auto"/>
            <w:noWrap/>
            <w:vAlign w:val="bottom"/>
            <w:hideMark/>
          </w:tcPr>
          <w:p w14:paraId="0EEA5EF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0,469</w:t>
            </w:r>
          </w:p>
        </w:tc>
        <w:tc>
          <w:tcPr>
            <w:tcW w:w="1323" w:type="dxa"/>
            <w:shd w:val="clear" w:color="auto" w:fill="auto"/>
            <w:noWrap/>
            <w:vAlign w:val="bottom"/>
            <w:hideMark/>
          </w:tcPr>
          <w:p w14:paraId="504AE0A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5,236</w:t>
            </w:r>
          </w:p>
        </w:tc>
        <w:tc>
          <w:tcPr>
            <w:tcW w:w="1323" w:type="dxa"/>
            <w:shd w:val="clear" w:color="auto" w:fill="auto"/>
            <w:noWrap/>
            <w:vAlign w:val="bottom"/>
            <w:hideMark/>
          </w:tcPr>
          <w:p w14:paraId="639A6C1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1,080</w:t>
            </w:r>
          </w:p>
        </w:tc>
        <w:tc>
          <w:tcPr>
            <w:tcW w:w="1476" w:type="dxa"/>
            <w:shd w:val="clear" w:color="auto" w:fill="auto"/>
            <w:noWrap/>
            <w:vAlign w:val="bottom"/>
            <w:hideMark/>
          </w:tcPr>
          <w:p w14:paraId="3630C7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10,339</w:t>
            </w:r>
          </w:p>
        </w:tc>
      </w:tr>
      <w:tr w:rsidR="00A00C97" w:rsidRPr="009E5255" w14:paraId="1DD22CB7" w14:textId="77777777" w:rsidTr="00622C17">
        <w:trPr>
          <w:trHeight w:val="20"/>
        </w:trPr>
        <w:tc>
          <w:tcPr>
            <w:tcW w:w="1921" w:type="dxa"/>
            <w:shd w:val="clear" w:color="auto" w:fill="auto"/>
            <w:noWrap/>
            <w:vAlign w:val="bottom"/>
            <w:hideMark/>
          </w:tcPr>
          <w:p w14:paraId="478398CD" w14:textId="6F166CF3"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oxorubicin </w:t>
            </w:r>
          </w:p>
        </w:tc>
        <w:tc>
          <w:tcPr>
            <w:tcW w:w="1322" w:type="dxa"/>
            <w:shd w:val="clear" w:color="auto" w:fill="auto"/>
            <w:noWrap/>
            <w:vAlign w:val="bottom"/>
            <w:hideMark/>
          </w:tcPr>
          <w:p w14:paraId="1E89BC1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1,841</w:t>
            </w:r>
          </w:p>
        </w:tc>
        <w:tc>
          <w:tcPr>
            <w:tcW w:w="1323" w:type="dxa"/>
            <w:shd w:val="clear" w:color="auto" w:fill="auto"/>
            <w:noWrap/>
            <w:vAlign w:val="bottom"/>
            <w:hideMark/>
          </w:tcPr>
          <w:p w14:paraId="250109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2,462</w:t>
            </w:r>
          </w:p>
        </w:tc>
        <w:tc>
          <w:tcPr>
            <w:tcW w:w="1323" w:type="dxa"/>
            <w:shd w:val="clear" w:color="auto" w:fill="auto"/>
            <w:noWrap/>
            <w:vAlign w:val="bottom"/>
            <w:hideMark/>
          </w:tcPr>
          <w:p w14:paraId="33CEDE7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4,562</w:t>
            </w:r>
          </w:p>
        </w:tc>
        <w:tc>
          <w:tcPr>
            <w:tcW w:w="1323" w:type="dxa"/>
            <w:shd w:val="clear" w:color="auto" w:fill="auto"/>
            <w:noWrap/>
            <w:vAlign w:val="bottom"/>
            <w:hideMark/>
          </w:tcPr>
          <w:p w14:paraId="223928A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37,796</w:t>
            </w:r>
          </w:p>
        </w:tc>
        <w:tc>
          <w:tcPr>
            <w:tcW w:w="1323" w:type="dxa"/>
            <w:shd w:val="clear" w:color="auto" w:fill="auto"/>
            <w:noWrap/>
            <w:vAlign w:val="bottom"/>
            <w:hideMark/>
          </w:tcPr>
          <w:p w14:paraId="05D8D1E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26,128</w:t>
            </w:r>
          </w:p>
        </w:tc>
        <w:tc>
          <w:tcPr>
            <w:tcW w:w="1476" w:type="dxa"/>
            <w:shd w:val="clear" w:color="auto" w:fill="auto"/>
            <w:noWrap/>
            <w:vAlign w:val="bottom"/>
            <w:hideMark/>
          </w:tcPr>
          <w:p w14:paraId="69F958D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52,789</w:t>
            </w:r>
          </w:p>
        </w:tc>
      </w:tr>
      <w:tr w:rsidR="00A00C97" w:rsidRPr="009E5255" w14:paraId="5309B7D0" w14:textId="77777777" w:rsidTr="00622C17">
        <w:trPr>
          <w:trHeight w:val="20"/>
        </w:trPr>
        <w:tc>
          <w:tcPr>
            <w:tcW w:w="1921" w:type="dxa"/>
            <w:shd w:val="clear" w:color="auto" w:fill="auto"/>
            <w:noWrap/>
            <w:vAlign w:val="bottom"/>
            <w:hideMark/>
          </w:tcPr>
          <w:p w14:paraId="230A1E95" w14:textId="4A5E8F1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Durvalumab </w:t>
            </w:r>
          </w:p>
        </w:tc>
        <w:tc>
          <w:tcPr>
            <w:tcW w:w="1322" w:type="dxa"/>
            <w:shd w:val="clear" w:color="auto" w:fill="auto"/>
            <w:noWrap/>
            <w:vAlign w:val="bottom"/>
            <w:hideMark/>
          </w:tcPr>
          <w:p w14:paraId="5643F3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07D3DB6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6595267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5F226A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5C0E88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5,622</w:t>
            </w:r>
          </w:p>
        </w:tc>
        <w:tc>
          <w:tcPr>
            <w:tcW w:w="1476" w:type="dxa"/>
            <w:shd w:val="clear" w:color="auto" w:fill="auto"/>
            <w:noWrap/>
            <w:vAlign w:val="bottom"/>
            <w:hideMark/>
          </w:tcPr>
          <w:p w14:paraId="64A618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5,622</w:t>
            </w:r>
          </w:p>
        </w:tc>
      </w:tr>
      <w:tr w:rsidR="00A00C97" w:rsidRPr="009E5255" w14:paraId="4E8F6C06" w14:textId="77777777" w:rsidTr="00622C17">
        <w:trPr>
          <w:trHeight w:val="20"/>
        </w:trPr>
        <w:tc>
          <w:tcPr>
            <w:tcW w:w="1921" w:type="dxa"/>
            <w:shd w:val="clear" w:color="auto" w:fill="auto"/>
            <w:noWrap/>
            <w:vAlign w:val="bottom"/>
            <w:hideMark/>
          </w:tcPr>
          <w:p w14:paraId="36DD7C6E" w14:textId="28A4CDB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pirubicin </w:t>
            </w:r>
          </w:p>
        </w:tc>
        <w:tc>
          <w:tcPr>
            <w:tcW w:w="1322" w:type="dxa"/>
            <w:shd w:val="clear" w:color="auto" w:fill="auto"/>
            <w:noWrap/>
            <w:vAlign w:val="bottom"/>
            <w:hideMark/>
          </w:tcPr>
          <w:p w14:paraId="69FB67F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6,525</w:t>
            </w:r>
          </w:p>
        </w:tc>
        <w:tc>
          <w:tcPr>
            <w:tcW w:w="1323" w:type="dxa"/>
            <w:shd w:val="clear" w:color="auto" w:fill="auto"/>
            <w:noWrap/>
            <w:vAlign w:val="bottom"/>
            <w:hideMark/>
          </w:tcPr>
          <w:p w14:paraId="6CCF7C8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3,706</w:t>
            </w:r>
          </w:p>
        </w:tc>
        <w:tc>
          <w:tcPr>
            <w:tcW w:w="1323" w:type="dxa"/>
            <w:shd w:val="clear" w:color="auto" w:fill="auto"/>
            <w:noWrap/>
            <w:vAlign w:val="bottom"/>
            <w:hideMark/>
          </w:tcPr>
          <w:p w14:paraId="6EE99AD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9,627</w:t>
            </w:r>
          </w:p>
        </w:tc>
        <w:tc>
          <w:tcPr>
            <w:tcW w:w="1323" w:type="dxa"/>
            <w:shd w:val="clear" w:color="auto" w:fill="auto"/>
            <w:noWrap/>
            <w:vAlign w:val="bottom"/>
            <w:hideMark/>
          </w:tcPr>
          <w:p w14:paraId="12E6FD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060</w:t>
            </w:r>
          </w:p>
        </w:tc>
        <w:tc>
          <w:tcPr>
            <w:tcW w:w="1323" w:type="dxa"/>
            <w:shd w:val="clear" w:color="auto" w:fill="auto"/>
            <w:noWrap/>
            <w:vAlign w:val="bottom"/>
            <w:hideMark/>
          </w:tcPr>
          <w:p w14:paraId="42907E4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651</w:t>
            </w:r>
          </w:p>
        </w:tc>
        <w:tc>
          <w:tcPr>
            <w:tcW w:w="1476" w:type="dxa"/>
            <w:shd w:val="clear" w:color="auto" w:fill="auto"/>
            <w:noWrap/>
            <w:vAlign w:val="bottom"/>
            <w:hideMark/>
          </w:tcPr>
          <w:p w14:paraId="3C48C3E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6,569</w:t>
            </w:r>
          </w:p>
        </w:tc>
      </w:tr>
      <w:tr w:rsidR="00A00C97" w:rsidRPr="009E5255" w14:paraId="47040E1D" w14:textId="77777777" w:rsidTr="00622C17">
        <w:trPr>
          <w:trHeight w:val="20"/>
        </w:trPr>
        <w:tc>
          <w:tcPr>
            <w:tcW w:w="1921" w:type="dxa"/>
            <w:shd w:val="clear" w:color="auto" w:fill="auto"/>
            <w:noWrap/>
            <w:vAlign w:val="bottom"/>
            <w:hideMark/>
          </w:tcPr>
          <w:p w14:paraId="6F30017C" w14:textId="55747CD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ribulin </w:t>
            </w:r>
          </w:p>
        </w:tc>
        <w:tc>
          <w:tcPr>
            <w:tcW w:w="1322" w:type="dxa"/>
            <w:shd w:val="clear" w:color="auto" w:fill="auto"/>
            <w:noWrap/>
            <w:vAlign w:val="bottom"/>
            <w:hideMark/>
          </w:tcPr>
          <w:p w14:paraId="1FB5F40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27</w:t>
            </w:r>
          </w:p>
        </w:tc>
        <w:tc>
          <w:tcPr>
            <w:tcW w:w="1323" w:type="dxa"/>
            <w:shd w:val="clear" w:color="auto" w:fill="auto"/>
            <w:noWrap/>
            <w:vAlign w:val="bottom"/>
            <w:hideMark/>
          </w:tcPr>
          <w:p w14:paraId="22604F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64</w:t>
            </w:r>
          </w:p>
        </w:tc>
        <w:tc>
          <w:tcPr>
            <w:tcW w:w="1323" w:type="dxa"/>
            <w:shd w:val="clear" w:color="auto" w:fill="auto"/>
            <w:noWrap/>
            <w:vAlign w:val="bottom"/>
            <w:hideMark/>
          </w:tcPr>
          <w:p w14:paraId="63E5CE5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50</w:t>
            </w:r>
          </w:p>
        </w:tc>
        <w:tc>
          <w:tcPr>
            <w:tcW w:w="1323" w:type="dxa"/>
            <w:shd w:val="clear" w:color="auto" w:fill="auto"/>
            <w:noWrap/>
            <w:vAlign w:val="bottom"/>
            <w:hideMark/>
          </w:tcPr>
          <w:p w14:paraId="022AE59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34</w:t>
            </w:r>
          </w:p>
        </w:tc>
        <w:tc>
          <w:tcPr>
            <w:tcW w:w="1323" w:type="dxa"/>
            <w:shd w:val="clear" w:color="auto" w:fill="auto"/>
            <w:noWrap/>
            <w:vAlign w:val="bottom"/>
            <w:hideMark/>
          </w:tcPr>
          <w:p w14:paraId="42B756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67</w:t>
            </w:r>
          </w:p>
        </w:tc>
        <w:tc>
          <w:tcPr>
            <w:tcW w:w="1476" w:type="dxa"/>
            <w:shd w:val="clear" w:color="auto" w:fill="auto"/>
            <w:noWrap/>
            <w:vAlign w:val="bottom"/>
            <w:hideMark/>
          </w:tcPr>
          <w:p w14:paraId="0E6B57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42</w:t>
            </w:r>
          </w:p>
        </w:tc>
      </w:tr>
      <w:tr w:rsidR="00A00C97" w:rsidRPr="009E5255" w14:paraId="41348D13" w14:textId="77777777" w:rsidTr="00622C17">
        <w:trPr>
          <w:trHeight w:val="20"/>
        </w:trPr>
        <w:tc>
          <w:tcPr>
            <w:tcW w:w="1921" w:type="dxa"/>
            <w:shd w:val="clear" w:color="auto" w:fill="auto"/>
            <w:noWrap/>
            <w:vAlign w:val="bottom"/>
            <w:hideMark/>
          </w:tcPr>
          <w:p w14:paraId="019E3B44" w14:textId="70E6D12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oside </w:t>
            </w:r>
          </w:p>
        </w:tc>
        <w:tc>
          <w:tcPr>
            <w:tcW w:w="1322" w:type="dxa"/>
            <w:shd w:val="clear" w:color="auto" w:fill="auto"/>
            <w:noWrap/>
            <w:vAlign w:val="bottom"/>
            <w:hideMark/>
          </w:tcPr>
          <w:p w14:paraId="2E54532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7,355</w:t>
            </w:r>
          </w:p>
        </w:tc>
        <w:tc>
          <w:tcPr>
            <w:tcW w:w="1323" w:type="dxa"/>
            <w:shd w:val="clear" w:color="auto" w:fill="auto"/>
            <w:noWrap/>
            <w:vAlign w:val="bottom"/>
            <w:hideMark/>
          </w:tcPr>
          <w:p w14:paraId="7407DD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4,249</w:t>
            </w:r>
          </w:p>
        </w:tc>
        <w:tc>
          <w:tcPr>
            <w:tcW w:w="1323" w:type="dxa"/>
            <w:shd w:val="clear" w:color="auto" w:fill="auto"/>
            <w:noWrap/>
            <w:vAlign w:val="bottom"/>
            <w:hideMark/>
          </w:tcPr>
          <w:p w14:paraId="6CC4DD7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7,905</w:t>
            </w:r>
          </w:p>
        </w:tc>
        <w:tc>
          <w:tcPr>
            <w:tcW w:w="1323" w:type="dxa"/>
            <w:shd w:val="clear" w:color="auto" w:fill="auto"/>
            <w:noWrap/>
            <w:vAlign w:val="bottom"/>
            <w:hideMark/>
          </w:tcPr>
          <w:p w14:paraId="577207C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7,476</w:t>
            </w:r>
          </w:p>
        </w:tc>
        <w:tc>
          <w:tcPr>
            <w:tcW w:w="1323" w:type="dxa"/>
            <w:shd w:val="clear" w:color="auto" w:fill="auto"/>
            <w:noWrap/>
            <w:vAlign w:val="bottom"/>
            <w:hideMark/>
          </w:tcPr>
          <w:p w14:paraId="4CA0875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6,960</w:t>
            </w:r>
          </w:p>
        </w:tc>
        <w:tc>
          <w:tcPr>
            <w:tcW w:w="1476" w:type="dxa"/>
            <w:shd w:val="clear" w:color="auto" w:fill="auto"/>
            <w:noWrap/>
            <w:vAlign w:val="bottom"/>
            <w:hideMark/>
          </w:tcPr>
          <w:p w14:paraId="4575546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93,945</w:t>
            </w:r>
          </w:p>
        </w:tc>
      </w:tr>
      <w:tr w:rsidR="00A00C97" w:rsidRPr="009E5255" w14:paraId="7C475927" w14:textId="77777777" w:rsidTr="00622C17">
        <w:trPr>
          <w:trHeight w:val="20"/>
        </w:trPr>
        <w:tc>
          <w:tcPr>
            <w:tcW w:w="1921" w:type="dxa"/>
            <w:shd w:val="clear" w:color="auto" w:fill="auto"/>
            <w:noWrap/>
            <w:vAlign w:val="bottom"/>
            <w:hideMark/>
          </w:tcPr>
          <w:p w14:paraId="1814E394" w14:textId="61F3693D"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Etop. Phosphate </w:t>
            </w:r>
          </w:p>
        </w:tc>
        <w:tc>
          <w:tcPr>
            <w:tcW w:w="1322" w:type="dxa"/>
            <w:shd w:val="clear" w:color="auto" w:fill="auto"/>
            <w:noWrap/>
            <w:vAlign w:val="bottom"/>
            <w:hideMark/>
          </w:tcPr>
          <w:p w14:paraId="746B57C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20,850</w:t>
            </w:r>
          </w:p>
        </w:tc>
        <w:tc>
          <w:tcPr>
            <w:tcW w:w="1323" w:type="dxa"/>
            <w:shd w:val="clear" w:color="auto" w:fill="auto"/>
            <w:noWrap/>
            <w:vAlign w:val="bottom"/>
            <w:hideMark/>
          </w:tcPr>
          <w:p w14:paraId="5513D4F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1,844</w:t>
            </w:r>
          </w:p>
        </w:tc>
        <w:tc>
          <w:tcPr>
            <w:tcW w:w="1323" w:type="dxa"/>
            <w:shd w:val="clear" w:color="auto" w:fill="auto"/>
            <w:noWrap/>
            <w:vAlign w:val="bottom"/>
            <w:hideMark/>
          </w:tcPr>
          <w:p w14:paraId="74DE203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56,653</w:t>
            </w:r>
          </w:p>
        </w:tc>
        <w:tc>
          <w:tcPr>
            <w:tcW w:w="1323" w:type="dxa"/>
            <w:shd w:val="clear" w:color="auto" w:fill="auto"/>
            <w:noWrap/>
            <w:vAlign w:val="bottom"/>
            <w:hideMark/>
          </w:tcPr>
          <w:p w14:paraId="0886839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5,139</w:t>
            </w:r>
          </w:p>
        </w:tc>
        <w:tc>
          <w:tcPr>
            <w:tcW w:w="1323" w:type="dxa"/>
            <w:shd w:val="clear" w:color="auto" w:fill="auto"/>
            <w:noWrap/>
            <w:vAlign w:val="bottom"/>
            <w:hideMark/>
          </w:tcPr>
          <w:p w14:paraId="2B733F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69,843</w:t>
            </w:r>
          </w:p>
        </w:tc>
        <w:tc>
          <w:tcPr>
            <w:tcW w:w="1476" w:type="dxa"/>
            <w:shd w:val="clear" w:color="auto" w:fill="auto"/>
            <w:noWrap/>
            <w:vAlign w:val="bottom"/>
            <w:hideMark/>
          </w:tcPr>
          <w:p w14:paraId="7F4E5CB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54,329</w:t>
            </w:r>
          </w:p>
        </w:tc>
      </w:tr>
      <w:tr w:rsidR="00A00C97" w:rsidRPr="009E5255" w14:paraId="086953A9" w14:textId="77777777" w:rsidTr="00622C17">
        <w:trPr>
          <w:trHeight w:val="20"/>
        </w:trPr>
        <w:tc>
          <w:tcPr>
            <w:tcW w:w="1921" w:type="dxa"/>
            <w:shd w:val="clear" w:color="auto" w:fill="auto"/>
            <w:noWrap/>
            <w:vAlign w:val="bottom"/>
            <w:hideMark/>
          </w:tcPr>
          <w:p w14:paraId="58341F6F" w14:textId="5219247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darabine </w:t>
            </w:r>
          </w:p>
        </w:tc>
        <w:tc>
          <w:tcPr>
            <w:tcW w:w="1322" w:type="dxa"/>
            <w:shd w:val="clear" w:color="auto" w:fill="auto"/>
            <w:noWrap/>
            <w:vAlign w:val="bottom"/>
            <w:hideMark/>
          </w:tcPr>
          <w:p w14:paraId="62A6BF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619</w:t>
            </w:r>
          </w:p>
        </w:tc>
        <w:tc>
          <w:tcPr>
            <w:tcW w:w="1323" w:type="dxa"/>
            <w:shd w:val="clear" w:color="auto" w:fill="auto"/>
            <w:noWrap/>
            <w:vAlign w:val="bottom"/>
            <w:hideMark/>
          </w:tcPr>
          <w:p w14:paraId="32063F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576</w:t>
            </w:r>
          </w:p>
        </w:tc>
        <w:tc>
          <w:tcPr>
            <w:tcW w:w="1323" w:type="dxa"/>
            <w:shd w:val="clear" w:color="auto" w:fill="auto"/>
            <w:noWrap/>
            <w:vAlign w:val="bottom"/>
            <w:hideMark/>
          </w:tcPr>
          <w:p w14:paraId="34C57AA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403</w:t>
            </w:r>
          </w:p>
        </w:tc>
        <w:tc>
          <w:tcPr>
            <w:tcW w:w="1323" w:type="dxa"/>
            <w:shd w:val="clear" w:color="auto" w:fill="auto"/>
            <w:noWrap/>
            <w:vAlign w:val="bottom"/>
            <w:hideMark/>
          </w:tcPr>
          <w:p w14:paraId="16FE67D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224</w:t>
            </w:r>
          </w:p>
        </w:tc>
        <w:tc>
          <w:tcPr>
            <w:tcW w:w="1323" w:type="dxa"/>
            <w:shd w:val="clear" w:color="auto" w:fill="auto"/>
            <w:noWrap/>
            <w:vAlign w:val="bottom"/>
            <w:hideMark/>
          </w:tcPr>
          <w:p w14:paraId="38E1F4B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586</w:t>
            </w:r>
          </w:p>
        </w:tc>
        <w:tc>
          <w:tcPr>
            <w:tcW w:w="1476" w:type="dxa"/>
            <w:shd w:val="clear" w:color="auto" w:fill="auto"/>
            <w:noWrap/>
            <w:vAlign w:val="bottom"/>
            <w:hideMark/>
          </w:tcPr>
          <w:p w14:paraId="4F764CB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9,408</w:t>
            </w:r>
          </w:p>
        </w:tc>
      </w:tr>
      <w:tr w:rsidR="00A00C97" w:rsidRPr="009E5255" w14:paraId="55B8FEB6" w14:textId="77777777" w:rsidTr="00622C17">
        <w:trPr>
          <w:trHeight w:val="20"/>
        </w:trPr>
        <w:tc>
          <w:tcPr>
            <w:tcW w:w="1921" w:type="dxa"/>
            <w:shd w:val="clear" w:color="auto" w:fill="auto"/>
            <w:noWrap/>
            <w:vAlign w:val="bottom"/>
            <w:hideMark/>
          </w:tcPr>
          <w:p w14:paraId="4BBB2BB2" w14:textId="299A061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luorouracil </w:t>
            </w:r>
          </w:p>
        </w:tc>
        <w:tc>
          <w:tcPr>
            <w:tcW w:w="1322" w:type="dxa"/>
            <w:shd w:val="clear" w:color="auto" w:fill="auto"/>
            <w:noWrap/>
            <w:vAlign w:val="bottom"/>
            <w:hideMark/>
          </w:tcPr>
          <w:p w14:paraId="6688396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300,000</w:t>
            </w:r>
          </w:p>
        </w:tc>
        <w:tc>
          <w:tcPr>
            <w:tcW w:w="1323" w:type="dxa"/>
            <w:shd w:val="clear" w:color="auto" w:fill="auto"/>
            <w:noWrap/>
            <w:vAlign w:val="bottom"/>
            <w:hideMark/>
          </w:tcPr>
          <w:p w14:paraId="1310352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100,000</w:t>
            </w:r>
          </w:p>
        </w:tc>
        <w:tc>
          <w:tcPr>
            <w:tcW w:w="1323" w:type="dxa"/>
            <w:shd w:val="clear" w:color="auto" w:fill="auto"/>
            <w:noWrap/>
            <w:vAlign w:val="bottom"/>
            <w:hideMark/>
          </w:tcPr>
          <w:p w14:paraId="6FD343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100,000</w:t>
            </w:r>
          </w:p>
        </w:tc>
        <w:tc>
          <w:tcPr>
            <w:tcW w:w="1323" w:type="dxa"/>
            <w:shd w:val="clear" w:color="auto" w:fill="auto"/>
            <w:noWrap/>
            <w:vAlign w:val="bottom"/>
            <w:hideMark/>
          </w:tcPr>
          <w:p w14:paraId="16C1150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300,000</w:t>
            </w:r>
          </w:p>
        </w:tc>
        <w:tc>
          <w:tcPr>
            <w:tcW w:w="1323" w:type="dxa"/>
            <w:shd w:val="clear" w:color="auto" w:fill="auto"/>
            <w:noWrap/>
            <w:vAlign w:val="bottom"/>
            <w:hideMark/>
          </w:tcPr>
          <w:p w14:paraId="08519C5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0,600,000</w:t>
            </w:r>
          </w:p>
        </w:tc>
        <w:tc>
          <w:tcPr>
            <w:tcW w:w="1476" w:type="dxa"/>
            <w:shd w:val="clear" w:color="auto" w:fill="auto"/>
            <w:noWrap/>
            <w:vAlign w:val="bottom"/>
            <w:hideMark/>
          </w:tcPr>
          <w:p w14:paraId="3DE6AE4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0,000,000</w:t>
            </w:r>
          </w:p>
        </w:tc>
      </w:tr>
      <w:tr w:rsidR="00A00C97" w:rsidRPr="009E5255" w14:paraId="1BB4BE9B" w14:textId="77777777" w:rsidTr="00622C17">
        <w:trPr>
          <w:trHeight w:val="20"/>
        </w:trPr>
        <w:tc>
          <w:tcPr>
            <w:tcW w:w="1921" w:type="dxa"/>
            <w:shd w:val="clear" w:color="auto" w:fill="auto"/>
            <w:noWrap/>
            <w:vAlign w:val="bottom"/>
            <w:hideMark/>
          </w:tcPr>
          <w:p w14:paraId="35105DF1" w14:textId="14E84DB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Fotemustine </w:t>
            </w:r>
          </w:p>
        </w:tc>
        <w:tc>
          <w:tcPr>
            <w:tcW w:w="1322" w:type="dxa"/>
            <w:shd w:val="clear" w:color="auto" w:fill="auto"/>
            <w:noWrap/>
            <w:vAlign w:val="bottom"/>
            <w:hideMark/>
          </w:tcPr>
          <w:p w14:paraId="4FF0A78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72</w:t>
            </w:r>
          </w:p>
        </w:tc>
        <w:tc>
          <w:tcPr>
            <w:tcW w:w="1323" w:type="dxa"/>
            <w:shd w:val="clear" w:color="auto" w:fill="auto"/>
            <w:noWrap/>
            <w:vAlign w:val="bottom"/>
            <w:hideMark/>
          </w:tcPr>
          <w:p w14:paraId="5E5738E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28</w:t>
            </w:r>
          </w:p>
        </w:tc>
        <w:tc>
          <w:tcPr>
            <w:tcW w:w="1323" w:type="dxa"/>
            <w:shd w:val="clear" w:color="auto" w:fill="auto"/>
            <w:noWrap/>
            <w:vAlign w:val="bottom"/>
            <w:hideMark/>
          </w:tcPr>
          <w:p w14:paraId="53301B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16</w:t>
            </w:r>
          </w:p>
        </w:tc>
        <w:tc>
          <w:tcPr>
            <w:tcW w:w="1323" w:type="dxa"/>
            <w:shd w:val="clear" w:color="auto" w:fill="auto"/>
            <w:noWrap/>
            <w:vAlign w:val="bottom"/>
            <w:hideMark/>
          </w:tcPr>
          <w:p w14:paraId="77A31A3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04</w:t>
            </w:r>
          </w:p>
        </w:tc>
        <w:tc>
          <w:tcPr>
            <w:tcW w:w="1323" w:type="dxa"/>
            <w:shd w:val="clear" w:color="auto" w:fill="auto"/>
            <w:noWrap/>
            <w:vAlign w:val="bottom"/>
            <w:hideMark/>
          </w:tcPr>
          <w:p w14:paraId="47324DD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384</w:t>
            </w:r>
          </w:p>
        </w:tc>
        <w:tc>
          <w:tcPr>
            <w:tcW w:w="1476" w:type="dxa"/>
            <w:shd w:val="clear" w:color="auto" w:fill="auto"/>
            <w:noWrap/>
            <w:vAlign w:val="bottom"/>
            <w:hideMark/>
          </w:tcPr>
          <w:p w14:paraId="6FE0BCB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704</w:t>
            </w:r>
          </w:p>
        </w:tc>
      </w:tr>
      <w:tr w:rsidR="00A00C97" w:rsidRPr="009E5255" w14:paraId="216379A0" w14:textId="77777777" w:rsidTr="00622C17">
        <w:trPr>
          <w:trHeight w:val="20"/>
        </w:trPr>
        <w:tc>
          <w:tcPr>
            <w:tcW w:w="1921" w:type="dxa"/>
            <w:shd w:val="clear" w:color="auto" w:fill="auto"/>
            <w:noWrap/>
            <w:vAlign w:val="bottom"/>
            <w:hideMark/>
          </w:tcPr>
          <w:p w14:paraId="0000F92F" w14:textId="2EF92EA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Gemcitabine </w:t>
            </w:r>
          </w:p>
        </w:tc>
        <w:tc>
          <w:tcPr>
            <w:tcW w:w="1322" w:type="dxa"/>
            <w:shd w:val="clear" w:color="auto" w:fill="auto"/>
            <w:noWrap/>
            <w:vAlign w:val="bottom"/>
            <w:hideMark/>
          </w:tcPr>
          <w:p w14:paraId="40642E6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500,000</w:t>
            </w:r>
          </w:p>
        </w:tc>
        <w:tc>
          <w:tcPr>
            <w:tcW w:w="1323" w:type="dxa"/>
            <w:shd w:val="clear" w:color="auto" w:fill="auto"/>
            <w:noWrap/>
            <w:vAlign w:val="bottom"/>
            <w:hideMark/>
          </w:tcPr>
          <w:p w14:paraId="5E5422D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400,000</w:t>
            </w:r>
          </w:p>
        </w:tc>
        <w:tc>
          <w:tcPr>
            <w:tcW w:w="1323" w:type="dxa"/>
            <w:shd w:val="clear" w:color="auto" w:fill="auto"/>
            <w:noWrap/>
            <w:vAlign w:val="bottom"/>
            <w:hideMark/>
          </w:tcPr>
          <w:p w14:paraId="5CC8A2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600,000</w:t>
            </w:r>
          </w:p>
        </w:tc>
        <w:tc>
          <w:tcPr>
            <w:tcW w:w="1323" w:type="dxa"/>
            <w:shd w:val="clear" w:color="auto" w:fill="auto"/>
            <w:noWrap/>
            <w:vAlign w:val="bottom"/>
            <w:hideMark/>
          </w:tcPr>
          <w:p w14:paraId="18218F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200,000</w:t>
            </w:r>
          </w:p>
        </w:tc>
        <w:tc>
          <w:tcPr>
            <w:tcW w:w="1323" w:type="dxa"/>
            <w:shd w:val="clear" w:color="auto" w:fill="auto"/>
            <w:noWrap/>
            <w:vAlign w:val="bottom"/>
            <w:hideMark/>
          </w:tcPr>
          <w:p w14:paraId="5A88991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100,000</w:t>
            </w:r>
          </w:p>
        </w:tc>
        <w:tc>
          <w:tcPr>
            <w:tcW w:w="1476" w:type="dxa"/>
            <w:shd w:val="clear" w:color="auto" w:fill="auto"/>
            <w:noWrap/>
            <w:vAlign w:val="bottom"/>
            <w:hideMark/>
          </w:tcPr>
          <w:p w14:paraId="4567278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800,000</w:t>
            </w:r>
          </w:p>
        </w:tc>
      </w:tr>
      <w:tr w:rsidR="00A00C97" w:rsidRPr="009E5255" w14:paraId="434E4B8D" w14:textId="77777777" w:rsidTr="00622C17">
        <w:trPr>
          <w:trHeight w:val="20"/>
        </w:trPr>
        <w:tc>
          <w:tcPr>
            <w:tcW w:w="1921" w:type="dxa"/>
            <w:shd w:val="clear" w:color="auto" w:fill="auto"/>
            <w:noWrap/>
            <w:vAlign w:val="bottom"/>
            <w:hideMark/>
          </w:tcPr>
          <w:p w14:paraId="003DA8F9" w14:textId="287FB51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darubicin </w:t>
            </w:r>
          </w:p>
        </w:tc>
        <w:tc>
          <w:tcPr>
            <w:tcW w:w="1322" w:type="dxa"/>
            <w:shd w:val="clear" w:color="auto" w:fill="auto"/>
            <w:noWrap/>
            <w:vAlign w:val="bottom"/>
            <w:hideMark/>
          </w:tcPr>
          <w:p w14:paraId="588814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153</w:t>
            </w:r>
          </w:p>
        </w:tc>
        <w:tc>
          <w:tcPr>
            <w:tcW w:w="1323" w:type="dxa"/>
            <w:shd w:val="clear" w:color="auto" w:fill="auto"/>
            <w:noWrap/>
            <w:vAlign w:val="bottom"/>
            <w:hideMark/>
          </w:tcPr>
          <w:p w14:paraId="778C127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41</w:t>
            </w:r>
          </w:p>
        </w:tc>
        <w:tc>
          <w:tcPr>
            <w:tcW w:w="1323" w:type="dxa"/>
            <w:shd w:val="clear" w:color="auto" w:fill="auto"/>
            <w:noWrap/>
            <w:vAlign w:val="bottom"/>
            <w:hideMark/>
          </w:tcPr>
          <w:p w14:paraId="53AE683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34</w:t>
            </w:r>
          </w:p>
        </w:tc>
        <w:tc>
          <w:tcPr>
            <w:tcW w:w="1323" w:type="dxa"/>
            <w:shd w:val="clear" w:color="auto" w:fill="auto"/>
            <w:noWrap/>
            <w:vAlign w:val="bottom"/>
            <w:hideMark/>
          </w:tcPr>
          <w:p w14:paraId="64E16E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985</w:t>
            </w:r>
          </w:p>
        </w:tc>
        <w:tc>
          <w:tcPr>
            <w:tcW w:w="1323" w:type="dxa"/>
            <w:shd w:val="clear" w:color="auto" w:fill="auto"/>
            <w:noWrap/>
            <w:vAlign w:val="bottom"/>
            <w:hideMark/>
          </w:tcPr>
          <w:p w14:paraId="3747178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37</w:t>
            </w:r>
          </w:p>
        </w:tc>
        <w:tc>
          <w:tcPr>
            <w:tcW w:w="1476" w:type="dxa"/>
            <w:shd w:val="clear" w:color="auto" w:fill="auto"/>
            <w:noWrap/>
            <w:vAlign w:val="bottom"/>
            <w:hideMark/>
          </w:tcPr>
          <w:p w14:paraId="3D5D673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350</w:t>
            </w:r>
          </w:p>
        </w:tc>
      </w:tr>
      <w:tr w:rsidR="00A00C97" w:rsidRPr="009E5255" w14:paraId="055606E2" w14:textId="77777777" w:rsidTr="00622C17">
        <w:trPr>
          <w:trHeight w:val="20"/>
        </w:trPr>
        <w:tc>
          <w:tcPr>
            <w:tcW w:w="1921" w:type="dxa"/>
            <w:shd w:val="clear" w:color="auto" w:fill="auto"/>
            <w:noWrap/>
            <w:vAlign w:val="bottom"/>
            <w:hideMark/>
          </w:tcPr>
          <w:p w14:paraId="2DB54980" w14:textId="4652962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fosfamide </w:t>
            </w:r>
          </w:p>
        </w:tc>
        <w:tc>
          <w:tcPr>
            <w:tcW w:w="1322" w:type="dxa"/>
            <w:shd w:val="clear" w:color="auto" w:fill="auto"/>
            <w:noWrap/>
            <w:vAlign w:val="bottom"/>
            <w:hideMark/>
          </w:tcPr>
          <w:p w14:paraId="1ED16ED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18,560</w:t>
            </w:r>
          </w:p>
        </w:tc>
        <w:tc>
          <w:tcPr>
            <w:tcW w:w="1323" w:type="dxa"/>
            <w:shd w:val="clear" w:color="auto" w:fill="auto"/>
            <w:noWrap/>
            <w:vAlign w:val="bottom"/>
            <w:hideMark/>
          </w:tcPr>
          <w:p w14:paraId="639628E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37,430</w:t>
            </w:r>
          </w:p>
        </w:tc>
        <w:tc>
          <w:tcPr>
            <w:tcW w:w="1323" w:type="dxa"/>
            <w:shd w:val="clear" w:color="auto" w:fill="auto"/>
            <w:noWrap/>
            <w:vAlign w:val="bottom"/>
            <w:hideMark/>
          </w:tcPr>
          <w:p w14:paraId="12AC67B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751,975</w:t>
            </w:r>
          </w:p>
        </w:tc>
        <w:tc>
          <w:tcPr>
            <w:tcW w:w="1323" w:type="dxa"/>
            <w:shd w:val="clear" w:color="auto" w:fill="auto"/>
            <w:noWrap/>
            <w:vAlign w:val="bottom"/>
            <w:hideMark/>
          </w:tcPr>
          <w:p w14:paraId="7B1273C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78,631</w:t>
            </w:r>
          </w:p>
        </w:tc>
        <w:tc>
          <w:tcPr>
            <w:tcW w:w="1323" w:type="dxa"/>
            <w:shd w:val="clear" w:color="auto" w:fill="auto"/>
            <w:noWrap/>
            <w:vAlign w:val="bottom"/>
            <w:hideMark/>
          </w:tcPr>
          <w:p w14:paraId="0DF04C8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53,598</w:t>
            </w:r>
          </w:p>
        </w:tc>
        <w:tc>
          <w:tcPr>
            <w:tcW w:w="1476" w:type="dxa"/>
            <w:shd w:val="clear" w:color="auto" w:fill="auto"/>
            <w:noWrap/>
            <w:vAlign w:val="bottom"/>
            <w:hideMark/>
          </w:tcPr>
          <w:p w14:paraId="56B553A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100,000</w:t>
            </w:r>
          </w:p>
        </w:tc>
      </w:tr>
      <w:tr w:rsidR="00A00C97" w:rsidRPr="009E5255" w14:paraId="1F6FBB9F" w14:textId="77777777" w:rsidTr="00622C17">
        <w:trPr>
          <w:trHeight w:val="20"/>
        </w:trPr>
        <w:tc>
          <w:tcPr>
            <w:tcW w:w="1921" w:type="dxa"/>
            <w:shd w:val="clear" w:color="auto" w:fill="auto"/>
            <w:noWrap/>
            <w:vAlign w:val="bottom"/>
            <w:hideMark/>
          </w:tcPr>
          <w:p w14:paraId="5052B2D7" w14:textId="6956765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not. Ozogamicin </w:t>
            </w:r>
          </w:p>
        </w:tc>
        <w:tc>
          <w:tcPr>
            <w:tcW w:w="1322" w:type="dxa"/>
            <w:shd w:val="clear" w:color="auto" w:fill="auto"/>
            <w:noWrap/>
            <w:vAlign w:val="bottom"/>
            <w:hideMark/>
          </w:tcPr>
          <w:p w14:paraId="0FA3B86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16E6EA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3C5570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34A83DC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w:t>
            </w:r>
          </w:p>
        </w:tc>
        <w:tc>
          <w:tcPr>
            <w:tcW w:w="1323" w:type="dxa"/>
            <w:shd w:val="clear" w:color="auto" w:fill="auto"/>
            <w:noWrap/>
            <w:vAlign w:val="bottom"/>
            <w:hideMark/>
          </w:tcPr>
          <w:p w14:paraId="355792E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w:t>
            </w:r>
          </w:p>
        </w:tc>
        <w:tc>
          <w:tcPr>
            <w:tcW w:w="1476" w:type="dxa"/>
            <w:shd w:val="clear" w:color="auto" w:fill="auto"/>
            <w:noWrap/>
            <w:vAlign w:val="bottom"/>
            <w:hideMark/>
          </w:tcPr>
          <w:p w14:paraId="7BAC637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w:t>
            </w:r>
          </w:p>
        </w:tc>
      </w:tr>
      <w:tr w:rsidR="00A00C97" w:rsidRPr="009E5255" w14:paraId="78EF022F" w14:textId="77777777" w:rsidTr="00622C17">
        <w:trPr>
          <w:trHeight w:val="20"/>
        </w:trPr>
        <w:tc>
          <w:tcPr>
            <w:tcW w:w="1921" w:type="dxa"/>
            <w:shd w:val="clear" w:color="auto" w:fill="auto"/>
            <w:noWrap/>
            <w:vAlign w:val="bottom"/>
            <w:hideMark/>
          </w:tcPr>
          <w:p w14:paraId="1C7D8706" w14:textId="35068ED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pilimumab </w:t>
            </w:r>
          </w:p>
        </w:tc>
        <w:tc>
          <w:tcPr>
            <w:tcW w:w="1322" w:type="dxa"/>
            <w:shd w:val="clear" w:color="auto" w:fill="auto"/>
            <w:noWrap/>
            <w:vAlign w:val="bottom"/>
            <w:hideMark/>
          </w:tcPr>
          <w:p w14:paraId="16B1B6D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8,865</w:t>
            </w:r>
          </w:p>
        </w:tc>
        <w:tc>
          <w:tcPr>
            <w:tcW w:w="1323" w:type="dxa"/>
            <w:shd w:val="clear" w:color="auto" w:fill="auto"/>
            <w:noWrap/>
            <w:vAlign w:val="bottom"/>
            <w:hideMark/>
          </w:tcPr>
          <w:p w14:paraId="3AC1134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5,306</w:t>
            </w:r>
          </w:p>
        </w:tc>
        <w:tc>
          <w:tcPr>
            <w:tcW w:w="1323" w:type="dxa"/>
            <w:shd w:val="clear" w:color="auto" w:fill="auto"/>
            <w:noWrap/>
            <w:vAlign w:val="bottom"/>
            <w:hideMark/>
          </w:tcPr>
          <w:p w14:paraId="1C0D603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2,230</w:t>
            </w:r>
          </w:p>
        </w:tc>
        <w:tc>
          <w:tcPr>
            <w:tcW w:w="1323" w:type="dxa"/>
            <w:shd w:val="clear" w:color="auto" w:fill="auto"/>
            <w:noWrap/>
            <w:vAlign w:val="bottom"/>
            <w:hideMark/>
          </w:tcPr>
          <w:p w14:paraId="4830D42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3,695</w:t>
            </w:r>
          </w:p>
        </w:tc>
        <w:tc>
          <w:tcPr>
            <w:tcW w:w="1323" w:type="dxa"/>
            <w:shd w:val="clear" w:color="auto" w:fill="auto"/>
            <w:noWrap/>
            <w:vAlign w:val="bottom"/>
            <w:hideMark/>
          </w:tcPr>
          <w:p w14:paraId="1447C28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1,717</w:t>
            </w:r>
          </w:p>
        </w:tc>
        <w:tc>
          <w:tcPr>
            <w:tcW w:w="1476" w:type="dxa"/>
            <w:shd w:val="clear" w:color="auto" w:fill="auto"/>
            <w:noWrap/>
            <w:vAlign w:val="bottom"/>
            <w:hideMark/>
          </w:tcPr>
          <w:p w14:paraId="1FFE46C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1,813</w:t>
            </w:r>
          </w:p>
        </w:tc>
      </w:tr>
      <w:tr w:rsidR="00A00C97" w:rsidRPr="009E5255" w14:paraId="4C9787B5" w14:textId="77777777" w:rsidTr="00622C17">
        <w:trPr>
          <w:trHeight w:val="20"/>
        </w:trPr>
        <w:tc>
          <w:tcPr>
            <w:tcW w:w="1921" w:type="dxa"/>
            <w:shd w:val="clear" w:color="auto" w:fill="auto"/>
            <w:noWrap/>
            <w:vAlign w:val="bottom"/>
            <w:hideMark/>
          </w:tcPr>
          <w:p w14:paraId="0433AB81" w14:textId="57A3BB61"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Irinotecan </w:t>
            </w:r>
          </w:p>
        </w:tc>
        <w:tc>
          <w:tcPr>
            <w:tcW w:w="1322" w:type="dxa"/>
            <w:shd w:val="clear" w:color="auto" w:fill="auto"/>
            <w:noWrap/>
            <w:vAlign w:val="bottom"/>
            <w:hideMark/>
          </w:tcPr>
          <w:p w14:paraId="4D47330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09,239</w:t>
            </w:r>
          </w:p>
        </w:tc>
        <w:tc>
          <w:tcPr>
            <w:tcW w:w="1323" w:type="dxa"/>
            <w:shd w:val="clear" w:color="auto" w:fill="auto"/>
            <w:noWrap/>
            <w:vAlign w:val="bottom"/>
            <w:hideMark/>
          </w:tcPr>
          <w:p w14:paraId="3F7D721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38,373</w:t>
            </w:r>
          </w:p>
        </w:tc>
        <w:tc>
          <w:tcPr>
            <w:tcW w:w="1323" w:type="dxa"/>
            <w:shd w:val="clear" w:color="auto" w:fill="auto"/>
            <w:noWrap/>
            <w:vAlign w:val="bottom"/>
            <w:hideMark/>
          </w:tcPr>
          <w:p w14:paraId="4A8F322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84,760</w:t>
            </w:r>
          </w:p>
        </w:tc>
        <w:tc>
          <w:tcPr>
            <w:tcW w:w="1323" w:type="dxa"/>
            <w:shd w:val="clear" w:color="auto" w:fill="auto"/>
            <w:noWrap/>
            <w:vAlign w:val="bottom"/>
            <w:hideMark/>
          </w:tcPr>
          <w:p w14:paraId="7282D7E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48,116</w:t>
            </w:r>
          </w:p>
        </w:tc>
        <w:tc>
          <w:tcPr>
            <w:tcW w:w="1323" w:type="dxa"/>
            <w:shd w:val="clear" w:color="auto" w:fill="auto"/>
            <w:noWrap/>
            <w:vAlign w:val="bottom"/>
            <w:hideMark/>
          </w:tcPr>
          <w:p w14:paraId="20A2AB4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10,382</w:t>
            </w:r>
          </w:p>
        </w:tc>
        <w:tc>
          <w:tcPr>
            <w:tcW w:w="1476" w:type="dxa"/>
            <w:shd w:val="clear" w:color="auto" w:fill="auto"/>
            <w:noWrap/>
            <w:vAlign w:val="bottom"/>
            <w:hideMark/>
          </w:tcPr>
          <w:p w14:paraId="1B920A0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090,870</w:t>
            </w:r>
          </w:p>
        </w:tc>
      </w:tr>
      <w:tr w:rsidR="00A00C97" w:rsidRPr="009E5255" w14:paraId="613825E0" w14:textId="77777777" w:rsidTr="00622C17">
        <w:trPr>
          <w:trHeight w:val="20"/>
        </w:trPr>
        <w:tc>
          <w:tcPr>
            <w:tcW w:w="1921" w:type="dxa"/>
            <w:shd w:val="clear" w:color="auto" w:fill="auto"/>
            <w:noWrap/>
            <w:vAlign w:val="bottom"/>
            <w:hideMark/>
          </w:tcPr>
          <w:p w14:paraId="6C3E0A6F" w14:textId="3F58652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Methotrexate </w:t>
            </w:r>
          </w:p>
        </w:tc>
        <w:tc>
          <w:tcPr>
            <w:tcW w:w="1322" w:type="dxa"/>
            <w:shd w:val="clear" w:color="auto" w:fill="auto"/>
            <w:noWrap/>
            <w:vAlign w:val="bottom"/>
            <w:hideMark/>
          </w:tcPr>
          <w:p w14:paraId="232342C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24,736</w:t>
            </w:r>
          </w:p>
        </w:tc>
        <w:tc>
          <w:tcPr>
            <w:tcW w:w="1323" w:type="dxa"/>
            <w:shd w:val="clear" w:color="auto" w:fill="auto"/>
            <w:noWrap/>
            <w:vAlign w:val="bottom"/>
            <w:hideMark/>
          </w:tcPr>
          <w:p w14:paraId="1AC6A3B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94,019</w:t>
            </w:r>
          </w:p>
        </w:tc>
        <w:tc>
          <w:tcPr>
            <w:tcW w:w="1323" w:type="dxa"/>
            <w:shd w:val="clear" w:color="auto" w:fill="auto"/>
            <w:noWrap/>
            <w:vAlign w:val="bottom"/>
            <w:hideMark/>
          </w:tcPr>
          <w:p w14:paraId="518282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53,510</w:t>
            </w:r>
          </w:p>
        </w:tc>
        <w:tc>
          <w:tcPr>
            <w:tcW w:w="1323" w:type="dxa"/>
            <w:shd w:val="clear" w:color="auto" w:fill="auto"/>
            <w:noWrap/>
            <w:vAlign w:val="bottom"/>
            <w:hideMark/>
          </w:tcPr>
          <w:p w14:paraId="16D0D59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95,101</w:t>
            </w:r>
          </w:p>
        </w:tc>
        <w:tc>
          <w:tcPr>
            <w:tcW w:w="1323" w:type="dxa"/>
            <w:shd w:val="clear" w:color="auto" w:fill="auto"/>
            <w:noWrap/>
            <w:vAlign w:val="bottom"/>
            <w:hideMark/>
          </w:tcPr>
          <w:p w14:paraId="649E386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63,533</w:t>
            </w:r>
          </w:p>
        </w:tc>
        <w:tc>
          <w:tcPr>
            <w:tcW w:w="1476" w:type="dxa"/>
            <w:shd w:val="clear" w:color="auto" w:fill="auto"/>
            <w:noWrap/>
            <w:vAlign w:val="bottom"/>
            <w:hideMark/>
          </w:tcPr>
          <w:p w14:paraId="24E7872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200,000</w:t>
            </w:r>
          </w:p>
        </w:tc>
      </w:tr>
      <w:tr w:rsidR="00A00C97" w:rsidRPr="009E5255" w14:paraId="66D5CEC1" w14:textId="77777777" w:rsidTr="00622C17">
        <w:trPr>
          <w:trHeight w:val="20"/>
        </w:trPr>
        <w:tc>
          <w:tcPr>
            <w:tcW w:w="1921" w:type="dxa"/>
            <w:shd w:val="clear" w:color="auto" w:fill="auto"/>
            <w:noWrap/>
            <w:vAlign w:val="bottom"/>
            <w:hideMark/>
          </w:tcPr>
          <w:p w14:paraId="4211EC40" w14:textId="3D2E99F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Nivolumab </w:t>
            </w:r>
          </w:p>
        </w:tc>
        <w:tc>
          <w:tcPr>
            <w:tcW w:w="1322" w:type="dxa"/>
            <w:shd w:val="clear" w:color="auto" w:fill="auto"/>
            <w:noWrap/>
            <w:vAlign w:val="bottom"/>
            <w:hideMark/>
          </w:tcPr>
          <w:p w14:paraId="44A11FF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4,420</w:t>
            </w:r>
          </w:p>
        </w:tc>
        <w:tc>
          <w:tcPr>
            <w:tcW w:w="1323" w:type="dxa"/>
            <w:shd w:val="clear" w:color="auto" w:fill="auto"/>
            <w:noWrap/>
            <w:vAlign w:val="bottom"/>
            <w:hideMark/>
          </w:tcPr>
          <w:p w14:paraId="745493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72,179</w:t>
            </w:r>
          </w:p>
        </w:tc>
        <w:tc>
          <w:tcPr>
            <w:tcW w:w="1323" w:type="dxa"/>
            <w:shd w:val="clear" w:color="auto" w:fill="auto"/>
            <w:noWrap/>
            <w:vAlign w:val="bottom"/>
            <w:hideMark/>
          </w:tcPr>
          <w:p w14:paraId="6BB18C1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24,284</w:t>
            </w:r>
          </w:p>
        </w:tc>
        <w:tc>
          <w:tcPr>
            <w:tcW w:w="1323" w:type="dxa"/>
            <w:shd w:val="clear" w:color="auto" w:fill="auto"/>
            <w:noWrap/>
            <w:vAlign w:val="bottom"/>
            <w:hideMark/>
          </w:tcPr>
          <w:p w14:paraId="155741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94,822</w:t>
            </w:r>
          </w:p>
        </w:tc>
        <w:tc>
          <w:tcPr>
            <w:tcW w:w="1323" w:type="dxa"/>
            <w:shd w:val="clear" w:color="auto" w:fill="auto"/>
            <w:noWrap/>
            <w:vAlign w:val="bottom"/>
            <w:hideMark/>
          </w:tcPr>
          <w:p w14:paraId="4F80E5B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32,793</w:t>
            </w:r>
          </w:p>
        </w:tc>
        <w:tc>
          <w:tcPr>
            <w:tcW w:w="1476" w:type="dxa"/>
            <w:shd w:val="clear" w:color="auto" w:fill="auto"/>
            <w:noWrap/>
            <w:vAlign w:val="bottom"/>
            <w:hideMark/>
          </w:tcPr>
          <w:p w14:paraId="1EF98E5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58,498</w:t>
            </w:r>
          </w:p>
        </w:tc>
      </w:tr>
      <w:tr w:rsidR="00A00C97" w:rsidRPr="009E5255" w14:paraId="4C36E67F" w14:textId="77777777" w:rsidTr="00622C17">
        <w:trPr>
          <w:trHeight w:val="20"/>
        </w:trPr>
        <w:tc>
          <w:tcPr>
            <w:tcW w:w="1921" w:type="dxa"/>
            <w:shd w:val="clear" w:color="auto" w:fill="auto"/>
            <w:noWrap/>
            <w:vAlign w:val="bottom"/>
            <w:hideMark/>
          </w:tcPr>
          <w:p w14:paraId="3369C2B1" w14:textId="3FD53CB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binutuzumab </w:t>
            </w:r>
          </w:p>
        </w:tc>
        <w:tc>
          <w:tcPr>
            <w:tcW w:w="1322" w:type="dxa"/>
            <w:shd w:val="clear" w:color="auto" w:fill="auto"/>
            <w:noWrap/>
            <w:vAlign w:val="bottom"/>
            <w:hideMark/>
          </w:tcPr>
          <w:p w14:paraId="7B5ECE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8,100</w:t>
            </w:r>
          </w:p>
        </w:tc>
        <w:tc>
          <w:tcPr>
            <w:tcW w:w="1323" w:type="dxa"/>
            <w:shd w:val="clear" w:color="auto" w:fill="auto"/>
            <w:noWrap/>
            <w:vAlign w:val="bottom"/>
            <w:hideMark/>
          </w:tcPr>
          <w:p w14:paraId="7F22FCE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0,000</w:t>
            </w:r>
          </w:p>
        </w:tc>
        <w:tc>
          <w:tcPr>
            <w:tcW w:w="1323" w:type="dxa"/>
            <w:shd w:val="clear" w:color="auto" w:fill="auto"/>
            <w:noWrap/>
            <w:vAlign w:val="bottom"/>
            <w:hideMark/>
          </w:tcPr>
          <w:p w14:paraId="7C4DE05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9,000</w:t>
            </w:r>
          </w:p>
        </w:tc>
        <w:tc>
          <w:tcPr>
            <w:tcW w:w="1323" w:type="dxa"/>
            <w:shd w:val="clear" w:color="auto" w:fill="auto"/>
            <w:noWrap/>
            <w:vAlign w:val="bottom"/>
            <w:hideMark/>
          </w:tcPr>
          <w:p w14:paraId="52A47E7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6,000</w:t>
            </w:r>
          </w:p>
        </w:tc>
        <w:tc>
          <w:tcPr>
            <w:tcW w:w="1323" w:type="dxa"/>
            <w:shd w:val="clear" w:color="auto" w:fill="auto"/>
            <w:noWrap/>
            <w:vAlign w:val="bottom"/>
            <w:hideMark/>
          </w:tcPr>
          <w:p w14:paraId="0B95584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36,000</w:t>
            </w:r>
          </w:p>
        </w:tc>
        <w:tc>
          <w:tcPr>
            <w:tcW w:w="1476" w:type="dxa"/>
            <w:shd w:val="clear" w:color="auto" w:fill="auto"/>
            <w:noWrap/>
            <w:vAlign w:val="bottom"/>
            <w:hideMark/>
          </w:tcPr>
          <w:p w14:paraId="7B677D1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39,100</w:t>
            </w:r>
          </w:p>
        </w:tc>
      </w:tr>
      <w:tr w:rsidR="00A00C97" w:rsidRPr="009E5255" w14:paraId="7B8D3CC3" w14:textId="77777777" w:rsidTr="00622C17">
        <w:trPr>
          <w:trHeight w:val="20"/>
        </w:trPr>
        <w:tc>
          <w:tcPr>
            <w:tcW w:w="1921" w:type="dxa"/>
            <w:shd w:val="clear" w:color="auto" w:fill="auto"/>
            <w:noWrap/>
            <w:vAlign w:val="bottom"/>
            <w:hideMark/>
          </w:tcPr>
          <w:p w14:paraId="71357BD0" w14:textId="728659B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Oxaliplatin </w:t>
            </w:r>
          </w:p>
        </w:tc>
        <w:tc>
          <w:tcPr>
            <w:tcW w:w="1322" w:type="dxa"/>
            <w:shd w:val="clear" w:color="auto" w:fill="auto"/>
            <w:noWrap/>
            <w:vAlign w:val="bottom"/>
            <w:hideMark/>
          </w:tcPr>
          <w:p w14:paraId="2BDBC70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97,473</w:t>
            </w:r>
          </w:p>
        </w:tc>
        <w:tc>
          <w:tcPr>
            <w:tcW w:w="1323" w:type="dxa"/>
            <w:shd w:val="clear" w:color="auto" w:fill="auto"/>
            <w:noWrap/>
            <w:vAlign w:val="bottom"/>
            <w:hideMark/>
          </w:tcPr>
          <w:p w14:paraId="297064E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85,891</w:t>
            </w:r>
          </w:p>
        </w:tc>
        <w:tc>
          <w:tcPr>
            <w:tcW w:w="1323" w:type="dxa"/>
            <w:shd w:val="clear" w:color="auto" w:fill="auto"/>
            <w:noWrap/>
            <w:vAlign w:val="bottom"/>
            <w:hideMark/>
          </w:tcPr>
          <w:p w14:paraId="57DB3B8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57,012</w:t>
            </w:r>
          </w:p>
        </w:tc>
        <w:tc>
          <w:tcPr>
            <w:tcW w:w="1323" w:type="dxa"/>
            <w:shd w:val="clear" w:color="auto" w:fill="auto"/>
            <w:noWrap/>
            <w:vAlign w:val="bottom"/>
            <w:hideMark/>
          </w:tcPr>
          <w:p w14:paraId="10873C1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34,049</w:t>
            </w:r>
          </w:p>
        </w:tc>
        <w:tc>
          <w:tcPr>
            <w:tcW w:w="1323" w:type="dxa"/>
            <w:shd w:val="clear" w:color="auto" w:fill="auto"/>
            <w:noWrap/>
            <w:vAlign w:val="bottom"/>
            <w:hideMark/>
          </w:tcPr>
          <w:p w14:paraId="2F1982A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7,328</w:t>
            </w:r>
          </w:p>
        </w:tc>
        <w:tc>
          <w:tcPr>
            <w:tcW w:w="1476" w:type="dxa"/>
            <w:shd w:val="clear" w:color="auto" w:fill="auto"/>
            <w:noWrap/>
            <w:vAlign w:val="bottom"/>
            <w:hideMark/>
          </w:tcPr>
          <w:p w14:paraId="00B6B01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441,753</w:t>
            </w:r>
          </w:p>
        </w:tc>
      </w:tr>
      <w:tr w:rsidR="00A00C97" w:rsidRPr="009E5255" w14:paraId="019155FF" w14:textId="77777777" w:rsidTr="00622C17">
        <w:trPr>
          <w:trHeight w:val="20"/>
        </w:trPr>
        <w:tc>
          <w:tcPr>
            <w:tcW w:w="1921" w:type="dxa"/>
            <w:shd w:val="clear" w:color="auto" w:fill="auto"/>
            <w:noWrap/>
            <w:vAlign w:val="bottom"/>
            <w:hideMark/>
          </w:tcPr>
          <w:p w14:paraId="7460F4B5" w14:textId="272BE41F"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clitaxel </w:t>
            </w:r>
          </w:p>
        </w:tc>
        <w:tc>
          <w:tcPr>
            <w:tcW w:w="1322" w:type="dxa"/>
            <w:shd w:val="clear" w:color="auto" w:fill="auto"/>
            <w:noWrap/>
            <w:vAlign w:val="bottom"/>
            <w:hideMark/>
          </w:tcPr>
          <w:p w14:paraId="4698B07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85,425</w:t>
            </w:r>
          </w:p>
        </w:tc>
        <w:tc>
          <w:tcPr>
            <w:tcW w:w="1323" w:type="dxa"/>
            <w:shd w:val="clear" w:color="auto" w:fill="auto"/>
            <w:noWrap/>
            <w:vAlign w:val="bottom"/>
            <w:hideMark/>
          </w:tcPr>
          <w:p w14:paraId="6AB7016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27,061</w:t>
            </w:r>
          </w:p>
        </w:tc>
        <w:tc>
          <w:tcPr>
            <w:tcW w:w="1323" w:type="dxa"/>
            <w:shd w:val="clear" w:color="auto" w:fill="auto"/>
            <w:noWrap/>
            <w:vAlign w:val="bottom"/>
            <w:hideMark/>
          </w:tcPr>
          <w:p w14:paraId="09BC9D8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553,637</w:t>
            </w:r>
          </w:p>
        </w:tc>
        <w:tc>
          <w:tcPr>
            <w:tcW w:w="1323" w:type="dxa"/>
            <w:shd w:val="clear" w:color="auto" w:fill="auto"/>
            <w:noWrap/>
            <w:vAlign w:val="bottom"/>
            <w:hideMark/>
          </w:tcPr>
          <w:p w14:paraId="23F46C8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652,768</w:t>
            </w:r>
          </w:p>
        </w:tc>
        <w:tc>
          <w:tcPr>
            <w:tcW w:w="1323" w:type="dxa"/>
            <w:shd w:val="clear" w:color="auto" w:fill="auto"/>
            <w:noWrap/>
            <w:vAlign w:val="bottom"/>
            <w:hideMark/>
          </w:tcPr>
          <w:p w14:paraId="72F570F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55,321</w:t>
            </w:r>
          </w:p>
        </w:tc>
        <w:tc>
          <w:tcPr>
            <w:tcW w:w="1476" w:type="dxa"/>
            <w:shd w:val="clear" w:color="auto" w:fill="auto"/>
            <w:noWrap/>
            <w:vAlign w:val="bottom"/>
            <w:hideMark/>
          </w:tcPr>
          <w:p w14:paraId="4CFC2E8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674,212</w:t>
            </w:r>
          </w:p>
        </w:tc>
      </w:tr>
      <w:tr w:rsidR="00A00C97" w:rsidRPr="009E5255" w14:paraId="2D6EDC34" w14:textId="77777777" w:rsidTr="00622C17">
        <w:trPr>
          <w:trHeight w:val="20"/>
        </w:trPr>
        <w:tc>
          <w:tcPr>
            <w:tcW w:w="1921" w:type="dxa"/>
            <w:shd w:val="clear" w:color="auto" w:fill="auto"/>
            <w:noWrap/>
            <w:vAlign w:val="bottom"/>
            <w:hideMark/>
          </w:tcPr>
          <w:p w14:paraId="3F9CDB86" w14:textId="59DB46D0"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anitumumab </w:t>
            </w:r>
          </w:p>
        </w:tc>
        <w:tc>
          <w:tcPr>
            <w:tcW w:w="1322" w:type="dxa"/>
            <w:shd w:val="clear" w:color="auto" w:fill="auto"/>
            <w:noWrap/>
            <w:vAlign w:val="bottom"/>
            <w:hideMark/>
          </w:tcPr>
          <w:p w14:paraId="7F9E6CE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5,218</w:t>
            </w:r>
          </w:p>
        </w:tc>
        <w:tc>
          <w:tcPr>
            <w:tcW w:w="1323" w:type="dxa"/>
            <w:shd w:val="clear" w:color="auto" w:fill="auto"/>
            <w:noWrap/>
            <w:vAlign w:val="bottom"/>
            <w:hideMark/>
          </w:tcPr>
          <w:p w14:paraId="7BC4112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4,567</w:t>
            </w:r>
          </w:p>
        </w:tc>
        <w:tc>
          <w:tcPr>
            <w:tcW w:w="1323" w:type="dxa"/>
            <w:shd w:val="clear" w:color="auto" w:fill="auto"/>
            <w:noWrap/>
            <w:vAlign w:val="bottom"/>
            <w:hideMark/>
          </w:tcPr>
          <w:p w14:paraId="2BD343D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0,491</w:t>
            </w:r>
          </w:p>
        </w:tc>
        <w:tc>
          <w:tcPr>
            <w:tcW w:w="1323" w:type="dxa"/>
            <w:shd w:val="clear" w:color="auto" w:fill="auto"/>
            <w:noWrap/>
            <w:vAlign w:val="bottom"/>
            <w:hideMark/>
          </w:tcPr>
          <w:p w14:paraId="62DF336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1,477</w:t>
            </w:r>
          </w:p>
        </w:tc>
        <w:tc>
          <w:tcPr>
            <w:tcW w:w="1323" w:type="dxa"/>
            <w:shd w:val="clear" w:color="auto" w:fill="auto"/>
            <w:noWrap/>
            <w:vAlign w:val="bottom"/>
            <w:hideMark/>
          </w:tcPr>
          <w:p w14:paraId="27C3C02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7,096</w:t>
            </w:r>
          </w:p>
        </w:tc>
        <w:tc>
          <w:tcPr>
            <w:tcW w:w="1476" w:type="dxa"/>
            <w:shd w:val="clear" w:color="auto" w:fill="auto"/>
            <w:noWrap/>
            <w:vAlign w:val="bottom"/>
            <w:hideMark/>
          </w:tcPr>
          <w:p w14:paraId="1BAF417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298,849</w:t>
            </w:r>
          </w:p>
        </w:tc>
      </w:tr>
      <w:tr w:rsidR="00A00C97" w:rsidRPr="009E5255" w14:paraId="7A4B3BFD" w14:textId="77777777" w:rsidTr="00622C17">
        <w:trPr>
          <w:trHeight w:val="20"/>
        </w:trPr>
        <w:tc>
          <w:tcPr>
            <w:tcW w:w="1921" w:type="dxa"/>
            <w:shd w:val="clear" w:color="auto" w:fill="auto"/>
            <w:noWrap/>
            <w:vAlign w:val="bottom"/>
            <w:hideMark/>
          </w:tcPr>
          <w:p w14:paraId="1102814C" w14:textId="4C38735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brolizumab </w:t>
            </w:r>
          </w:p>
        </w:tc>
        <w:tc>
          <w:tcPr>
            <w:tcW w:w="1322" w:type="dxa"/>
            <w:shd w:val="clear" w:color="auto" w:fill="auto"/>
            <w:noWrap/>
            <w:vAlign w:val="bottom"/>
            <w:hideMark/>
          </w:tcPr>
          <w:p w14:paraId="2827024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2,058</w:t>
            </w:r>
          </w:p>
        </w:tc>
        <w:tc>
          <w:tcPr>
            <w:tcW w:w="1323" w:type="dxa"/>
            <w:shd w:val="clear" w:color="auto" w:fill="auto"/>
            <w:noWrap/>
            <w:vAlign w:val="bottom"/>
            <w:hideMark/>
          </w:tcPr>
          <w:p w14:paraId="7B8E093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43,450</w:t>
            </w:r>
          </w:p>
        </w:tc>
        <w:tc>
          <w:tcPr>
            <w:tcW w:w="1323" w:type="dxa"/>
            <w:shd w:val="clear" w:color="auto" w:fill="auto"/>
            <w:noWrap/>
            <w:vAlign w:val="bottom"/>
            <w:hideMark/>
          </w:tcPr>
          <w:p w14:paraId="13049D7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2,814</w:t>
            </w:r>
          </w:p>
        </w:tc>
        <w:tc>
          <w:tcPr>
            <w:tcW w:w="1323" w:type="dxa"/>
            <w:shd w:val="clear" w:color="auto" w:fill="auto"/>
            <w:noWrap/>
            <w:vAlign w:val="bottom"/>
            <w:hideMark/>
          </w:tcPr>
          <w:p w14:paraId="331A668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56,198</w:t>
            </w:r>
          </w:p>
        </w:tc>
        <w:tc>
          <w:tcPr>
            <w:tcW w:w="1323" w:type="dxa"/>
            <w:shd w:val="clear" w:color="auto" w:fill="auto"/>
            <w:noWrap/>
            <w:vAlign w:val="bottom"/>
            <w:hideMark/>
          </w:tcPr>
          <w:p w14:paraId="16DB2F2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33,771</w:t>
            </w:r>
          </w:p>
        </w:tc>
        <w:tc>
          <w:tcPr>
            <w:tcW w:w="1476" w:type="dxa"/>
            <w:shd w:val="clear" w:color="auto" w:fill="auto"/>
            <w:noWrap/>
            <w:vAlign w:val="bottom"/>
            <w:hideMark/>
          </w:tcPr>
          <w:p w14:paraId="71AC4E7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128,291</w:t>
            </w:r>
          </w:p>
        </w:tc>
      </w:tr>
      <w:tr w:rsidR="00A00C97" w:rsidRPr="009E5255" w14:paraId="51D4EA3F" w14:textId="77777777" w:rsidTr="00622C17">
        <w:trPr>
          <w:trHeight w:val="20"/>
        </w:trPr>
        <w:tc>
          <w:tcPr>
            <w:tcW w:w="1921" w:type="dxa"/>
            <w:shd w:val="clear" w:color="auto" w:fill="auto"/>
            <w:noWrap/>
            <w:vAlign w:val="bottom"/>
            <w:hideMark/>
          </w:tcPr>
          <w:p w14:paraId="3349566B" w14:textId="2CAD283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metrexed </w:t>
            </w:r>
          </w:p>
        </w:tc>
        <w:tc>
          <w:tcPr>
            <w:tcW w:w="1322" w:type="dxa"/>
            <w:shd w:val="clear" w:color="auto" w:fill="auto"/>
            <w:noWrap/>
            <w:vAlign w:val="bottom"/>
            <w:hideMark/>
          </w:tcPr>
          <w:p w14:paraId="1F8503F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113,980</w:t>
            </w:r>
          </w:p>
        </w:tc>
        <w:tc>
          <w:tcPr>
            <w:tcW w:w="1323" w:type="dxa"/>
            <w:shd w:val="clear" w:color="auto" w:fill="auto"/>
            <w:noWrap/>
            <w:vAlign w:val="bottom"/>
            <w:hideMark/>
          </w:tcPr>
          <w:p w14:paraId="4CF4E97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7,285</w:t>
            </w:r>
          </w:p>
        </w:tc>
        <w:tc>
          <w:tcPr>
            <w:tcW w:w="1323" w:type="dxa"/>
            <w:shd w:val="clear" w:color="auto" w:fill="auto"/>
            <w:noWrap/>
            <w:vAlign w:val="bottom"/>
            <w:hideMark/>
          </w:tcPr>
          <w:p w14:paraId="6AACC3C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28,659</w:t>
            </w:r>
          </w:p>
        </w:tc>
        <w:tc>
          <w:tcPr>
            <w:tcW w:w="1323" w:type="dxa"/>
            <w:shd w:val="clear" w:color="auto" w:fill="auto"/>
            <w:noWrap/>
            <w:vAlign w:val="bottom"/>
            <w:hideMark/>
          </w:tcPr>
          <w:p w14:paraId="00DEC1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969,015</w:t>
            </w:r>
          </w:p>
        </w:tc>
        <w:tc>
          <w:tcPr>
            <w:tcW w:w="1323" w:type="dxa"/>
            <w:shd w:val="clear" w:color="auto" w:fill="auto"/>
            <w:noWrap/>
            <w:vAlign w:val="bottom"/>
            <w:hideMark/>
          </w:tcPr>
          <w:p w14:paraId="7CAA2F9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99,583</w:t>
            </w:r>
          </w:p>
        </w:tc>
        <w:tc>
          <w:tcPr>
            <w:tcW w:w="1476" w:type="dxa"/>
            <w:shd w:val="clear" w:color="auto" w:fill="auto"/>
            <w:noWrap/>
            <w:vAlign w:val="bottom"/>
            <w:hideMark/>
          </w:tcPr>
          <w:p w14:paraId="27F0896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778,522</w:t>
            </w:r>
          </w:p>
        </w:tc>
      </w:tr>
      <w:tr w:rsidR="00A00C97" w:rsidRPr="009E5255" w14:paraId="75332D43" w14:textId="77777777" w:rsidTr="00622C17">
        <w:trPr>
          <w:trHeight w:val="20"/>
        </w:trPr>
        <w:tc>
          <w:tcPr>
            <w:tcW w:w="1921" w:type="dxa"/>
            <w:shd w:val="clear" w:color="auto" w:fill="auto"/>
            <w:noWrap/>
            <w:vAlign w:val="bottom"/>
            <w:hideMark/>
          </w:tcPr>
          <w:p w14:paraId="702B4FF2" w14:textId="09ECC9DC"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ertuzumab </w:t>
            </w:r>
          </w:p>
        </w:tc>
        <w:tc>
          <w:tcPr>
            <w:tcW w:w="1322" w:type="dxa"/>
            <w:shd w:val="clear" w:color="auto" w:fill="auto"/>
            <w:noWrap/>
            <w:vAlign w:val="bottom"/>
            <w:hideMark/>
          </w:tcPr>
          <w:p w14:paraId="48A6E7A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1,160</w:t>
            </w:r>
          </w:p>
        </w:tc>
        <w:tc>
          <w:tcPr>
            <w:tcW w:w="1323" w:type="dxa"/>
            <w:shd w:val="clear" w:color="auto" w:fill="auto"/>
            <w:noWrap/>
            <w:vAlign w:val="bottom"/>
            <w:hideMark/>
          </w:tcPr>
          <w:p w14:paraId="4612E64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50,200</w:t>
            </w:r>
          </w:p>
        </w:tc>
        <w:tc>
          <w:tcPr>
            <w:tcW w:w="1323" w:type="dxa"/>
            <w:shd w:val="clear" w:color="auto" w:fill="auto"/>
            <w:noWrap/>
            <w:vAlign w:val="bottom"/>
            <w:hideMark/>
          </w:tcPr>
          <w:p w14:paraId="5E1963D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92,160</w:t>
            </w:r>
          </w:p>
        </w:tc>
        <w:tc>
          <w:tcPr>
            <w:tcW w:w="1323" w:type="dxa"/>
            <w:shd w:val="clear" w:color="auto" w:fill="auto"/>
            <w:noWrap/>
            <w:vAlign w:val="bottom"/>
            <w:hideMark/>
          </w:tcPr>
          <w:p w14:paraId="0F175F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18,620</w:t>
            </w:r>
          </w:p>
        </w:tc>
        <w:tc>
          <w:tcPr>
            <w:tcW w:w="1323" w:type="dxa"/>
            <w:shd w:val="clear" w:color="auto" w:fill="auto"/>
            <w:noWrap/>
            <w:vAlign w:val="bottom"/>
            <w:hideMark/>
          </w:tcPr>
          <w:p w14:paraId="0EB0226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78,640</w:t>
            </w:r>
          </w:p>
        </w:tc>
        <w:tc>
          <w:tcPr>
            <w:tcW w:w="1476" w:type="dxa"/>
            <w:shd w:val="clear" w:color="auto" w:fill="auto"/>
            <w:noWrap/>
            <w:vAlign w:val="bottom"/>
            <w:hideMark/>
          </w:tcPr>
          <w:p w14:paraId="1623C46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00,780</w:t>
            </w:r>
          </w:p>
        </w:tc>
      </w:tr>
      <w:tr w:rsidR="00A00C97" w:rsidRPr="009E5255" w14:paraId="4DEA8E30" w14:textId="77777777" w:rsidTr="00622C17">
        <w:trPr>
          <w:trHeight w:val="20"/>
        </w:trPr>
        <w:tc>
          <w:tcPr>
            <w:tcW w:w="1921" w:type="dxa"/>
            <w:shd w:val="clear" w:color="auto" w:fill="auto"/>
            <w:noWrap/>
            <w:vAlign w:val="bottom"/>
            <w:hideMark/>
          </w:tcPr>
          <w:p w14:paraId="475C4EDD" w14:textId="5C08A468"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Pralatrexate </w:t>
            </w:r>
          </w:p>
        </w:tc>
        <w:tc>
          <w:tcPr>
            <w:tcW w:w="1322" w:type="dxa"/>
            <w:shd w:val="clear" w:color="auto" w:fill="auto"/>
            <w:noWrap/>
            <w:vAlign w:val="bottom"/>
            <w:hideMark/>
          </w:tcPr>
          <w:p w14:paraId="3B4A40F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2AAA0A0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w:t>
            </w:r>
          </w:p>
        </w:tc>
        <w:tc>
          <w:tcPr>
            <w:tcW w:w="1323" w:type="dxa"/>
            <w:shd w:val="clear" w:color="auto" w:fill="auto"/>
            <w:noWrap/>
            <w:vAlign w:val="bottom"/>
            <w:hideMark/>
          </w:tcPr>
          <w:p w14:paraId="5850B73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40</w:t>
            </w:r>
          </w:p>
        </w:tc>
        <w:tc>
          <w:tcPr>
            <w:tcW w:w="1323" w:type="dxa"/>
            <w:shd w:val="clear" w:color="auto" w:fill="auto"/>
            <w:noWrap/>
            <w:vAlign w:val="bottom"/>
            <w:hideMark/>
          </w:tcPr>
          <w:p w14:paraId="2B929E8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095</w:t>
            </w:r>
          </w:p>
        </w:tc>
        <w:tc>
          <w:tcPr>
            <w:tcW w:w="1323" w:type="dxa"/>
            <w:shd w:val="clear" w:color="auto" w:fill="auto"/>
            <w:noWrap/>
            <w:vAlign w:val="bottom"/>
            <w:hideMark/>
          </w:tcPr>
          <w:p w14:paraId="32D8E5E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999</w:t>
            </w:r>
          </w:p>
        </w:tc>
        <w:tc>
          <w:tcPr>
            <w:tcW w:w="1476" w:type="dxa"/>
            <w:shd w:val="clear" w:color="auto" w:fill="auto"/>
            <w:noWrap/>
            <w:vAlign w:val="bottom"/>
            <w:hideMark/>
          </w:tcPr>
          <w:p w14:paraId="45F7C91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834</w:t>
            </w:r>
          </w:p>
        </w:tc>
      </w:tr>
      <w:tr w:rsidR="00A00C97" w:rsidRPr="009E5255" w14:paraId="62AEB44D" w14:textId="77777777" w:rsidTr="00622C17">
        <w:trPr>
          <w:trHeight w:val="20"/>
        </w:trPr>
        <w:tc>
          <w:tcPr>
            <w:tcW w:w="1921" w:type="dxa"/>
            <w:shd w:val="clear" w:color="auto" w:fill="auto"/>
            <w:noWrap/>
            <w:vAlign w:val="bottom"/>
            <w:hideMark/>
          </w:tcPr>
          <w:p w14:paraId="3A5D9391" w14:textId="52981F6B"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altitrexed </w:t>
            </w:r>
          </w:p>
        </w:tc>
        <w:tc>
          <w:tcPr>
            <w:tcW w:w="1322" w:type="dxa"/>
            <w:shd w:val="clear" w:color="auto" w:fill="auto"/>
            <w:noWrap/>
            <w:vAlign w:val="bottom"/>
            <w:hideMark/>
          </w:tcPr>
          <w:p w14:paraId="32F2EA2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6</w:t>
            </w:r>
          </w:p>
        </w:tc>
        <w:tc>
          <w:tcPr>
            <w:tcW w:w="1323" w:type="dxa"/>
            <w:shd w:val="clear" w:color="auto" w:fill="auto"/>
            <w:noWrap/>
            <w:vAlign w:val="bottom"/>
            <w:hideMark/>
          </w:tcPr>
          <w:p w14:paraId="2C0CE6A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79</w:t>
            </w:r>
          </w:p>
        </w:tc>
        <w:tc>
          <w:tcPr>
            <w:tcW w:w="1323" w:type="dxa"/>
            <w:shd w:val="clear" w:color="auto" w:fill="auto"/>
            <w:noWrap/>
            <w:vAlign w:val="bottom"/>
            <w:hideMark/>
          </w:tcPr>
          <w:p w14:paraId="05F884E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16</w:t>
            </w:r>
          </w:p>
        </w:tc>
        <w:tc>
          <w:tcPr>
            <w:tcW w:w="1323" w:type="dxa"/>
            <w:shd w:val="clear" w:color="auto" w:fill="auto"/>
            <w:noWrap/>
            <w:vAlign w:val="bottom"/>
            <w:hideMark/>
          </w:tcPr>
          <w:p w14:paraId="2A0E962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8</w:t>
            </w:r>
          </w:p>
        </w:tc>
        <w:tc>
          <w:tcPr>
            <w:tcW w:w="1323" w:type="dxa"/>
            <w:shd w:val="clear" w:color="auto" w:fill="auto"/>
            <w:noWrap/>
            <w:vAlign w:val="bottom"/>
            <w:hideMark/>
          </w:tcPr>
          <w:p w14:paraId="0CA293D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1</w:t>
            </w:r>
          </w:p>
        </w:tc>
        <w:tc>
          <w:tcPr>
            <w:tcW w:w="1476" w:type="dxa"/>
            <w:shd w:val="clear" w:color="auto" w:fill="auto"/>
            <w:noWrap/>
            <w:vAlign w:val="bottom"/>
            <w:hideMark/>
          </w:tcPr>
          <w:p w14:paraId="540F1BE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80</w:t>
            </w:r>
          </w:p>
        </w:tc>
      </w:tr>
      <w:tr w:rsidR="00A00C97" w:rsidRPr="009E5255" w14:paraId="435350DC" w14:textId="77777777" w:rsidTr="00622C17">
        <w:trPr>
          <w:trHeight w:val="20"/>
        </w:trPr>
        <w:tc>
          <w:tcPr>
            <w:tcW w:w="1921" w:type="dxa"/>
            <w:shd w:val="clear" w:color="auto" w:fill="auto"/>
            <w:noWrap/>
            <w:vAlign w:val="bottom"/>
            <w:hideMark/>
          </w:tcPr>
          <w:p w14:paraId="6347D512" w14:textId="30FA2C74"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Rituximab </w:t>
            </w:r>
          </w:p>
        </w:tc>
        <w:tc>
          <w:tcPr>
            <w:tcW w:w="1322" w:type="dxa"/>
            <w:shd w:val="clear" w:color="auto" w:fill="auto"/>
            <w:noWrap/>
            <w:vAlign w:val="bottom"/>
            <w:hideMark/>
          </w:tcPr>
          <w:p w14:paraId="55C6115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48,659</w:t>
            </w:r>
          </w:p>
        </w:tc>
        <w:tc>
          <w:tcPr>
            <w:tcW w:w="1323" w:type="dxa"/>
            <w:shd w:val="clear" w:color="auto" w:fill="auto"/>
            <w:noWrap/>
            <w:vAlign w:val="bottom"/>
            <w:hideMark/>
          </w:tcPr>
          <w:p w14:paraId="2A9435D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69,020</w:t>
            </w:r>
          </w:p>
        </w:tc>
        <w:tc>
          <w:tcPr>
            <w:tcW w:w="1323" w:type="dxa"/>
            <w:shd w:val="clear" w:color="auto" w:fill="auto"/>
            <w:noWrap/>
            <w:vAlign w:val="bottom"/>
            <w:hideMark/>
          </w:tcPr>
          <w:p w14:paraId="12E2168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927,675</w:t>
            </w:r>
          </w:p>
        </w:tc>
        <w:tc>
          <w:tcPr>
            <w:tcW w:w="1323" w:type="dxa"/>
            <w:shd w:val="clear" w:color="auto" w:fill="auto"/>
            <w:noWrap/>
            <w:vAlign w:val="bottom"/>
            <w:hideMark/>
          </w:tcPr>
          <w:p w14:paraId="068807D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783,766</w:t>
            </w:r>
          </w:p>
        </w:tc>
        <w:tc>
          <w:tcPr>
            <w:tcW w:w="1323" w:type="dxa"/>
            <w:shd w:val="clear" w:color="auto" w:fill="auto"/>
            <w:noWrap/>
            <w:vAlign w:val="bottom"/>
            <w:hideMark/>
          </w:tcPr>
          <w:p w14:paraId="2BA0F30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653,923</w:t>
            </w:r>
          </w:p>
        </w:tc>
        <w:tc>
          <w:tcPr>
            <w:tcW w:w="1476" w:type="dxa"/>
            <w:shd w:val="clear" w:color="auto" w:fill="auto"/>
            <w:noWrap/>
            <w:vAlign w:val="bottom"/>
            <w:hideMark/>
          </w:tcPr>
          <w:p w14:paraId="589766E5"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700,000</w:t>
            </w:r>
          </w:p>
        </w:tc>
      </w:tr>
      <w:tr w:rsidR="00A00C97" w:rsidRPr="009E5255" w14:paraId="55141912" w14:textId="77777777" w:rsidTr="00622C17">
        <w:trPr>
          <w:trHeight w:val="20"/>
        </w:trPr>
        <w:tc>
          <w:tcPr>
            <w:tcW w:w="1921" w:type="dxa"/>
            <w:shd w:val="clear" w:color="auto" w:fill="auto"/>
            <w:noWrap/>
            <w:vAlign w:val="bottom"/>
            <w:hideMark/>
          </w:tcPr>
          <w:p w14:paraId="6E51D073" w14:textId="08883D27"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opotecan </w:t>
            </w:r>
          </w:p>
        </w:tc>
        <w:tc>
          <w:tcPr>
            <w:tcW w:w="1322" w:type="dxa"/>
            <w:shd w:val="clear" w:color="auto" w:fill="auto"/>
            <w:noWrap/>
            <w:vAlign w:val="bottom"/>
            <w:hideMark/>
          </w:tcPr>
          <w:p w14:paraId="53B6C56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90</w:t>
            </w:r>
          </w:p>
        </w:tc>
        <w:tc>
          <w:tcPr>
            <w:tcW w:w="1323" w:type="dxa"/>
            <w:shd w:val="clear" w:color="auto" w:fill="auto"/>
            <w:noWrap/>
            <w:vAlign w:val="bottom"/>
            <w:hideMark/>
          </w:tcPr>
          <w:p w14:paraId="25BF3950"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43</w:t>
            </w:r>
          </w:p>
        </w:tc>
        <w:tc>
          <w:tcPr>
            <w:tcW w:w="1323" w:type="dxa"/>
            <w:shd w:val="clear" w:color="auto" w:fill="auto"/>
            <w:noWrap/>
            <w:vAlign w:val="bottom"/>
            <w:hideMark/>
          </w:tcPr>
          <w:p w14:paraId="34067D7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89</w:t>
            </w:r>
          </w:p>
        </w:tc>
        <w:tc>
          <w:tcPr>
            <w:tcW w:w="1323" w:type="dxa"/>
            <w:shd w:val="clear" w:color="auto" w:fill="auto"/>
            <w:noWrap/>
            <w:vAlign w:val="bottom"/>
            <w:hideMark/>
          </w:tcPr>
          <w:p w14:paraId="7807278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70</w:t>
            </w:r>
          </w:p>
        </w:tc>
        <w:tc>
          <w:tcPr>
            <w:tcW w:w="1323" w:type="dxa"/>
            <w:shd w:val="clear" w:color="auto" w:fill="auto"/>
            <w:noWrap/>
            <w:vAlign w:val="bottom"/>
            <w:hideMark/>
          </w:tcPr>
          <w:p w14:paraId="45851B5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50</w:t>
            </w:r>
          </w:p>
        </w:tc>
        <w:tc>
          <w:tcPr>
            <w:tcW w:w="1476" w:type="dxa"/>
            <w:shd w:val="clear" w:color="auto" w:fill="auto"/>
            <w:noWrap/>
            <w:vAlign w:val="bottom"/>
            <w:hideMark/>
          </w:tcPr>
          <w:p w14:paraId="1E76F7F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42</w:t>
            </w:r>
          </w:p>
        </w:tc>
      </w:tr>
      <w:tr w:rsidR="00A00C97" w:rsidRPr="009E5255" w14:paraId="6DCAFFED" w14:textId="77777777" w:rsidTr="00622C17">
        <w:trPr>
          <w:trHeight w:val="20"/>
        </w:trPr>
        <w:tc>
          <w:tcPr>
            <w:tcW w:w="1921" w:type="dxa"/>
            <w:shd w:val="clear" w:color="auto" w:fill="auto"/>
            <w:noWrap/>
            <w:vAlign w:val="bottom"/>
            <w:hideMark/>
          </w:tcPr>
          <w:p w14:paraId="7F12ACEA" w14:textId="6D9EC0EE"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uzumab </w:t>
            </w:r>
          </w:p>
        </w:tc>
        <w:tc>
          <w:tcPr>
            <w:tcW w:w="1322" w:type="dxa"/>
            <w:shd w:val="clear" w:color="auto" w:fill="auto"/>
            <w:noWrap/>
            <w:vAlign w:val="bottom"/>
            <w:hideMark/>
          </w:tcPr>
          <w:p w14:paraId="0A8083F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212,945</w:t>
            </w:r>
          </w:p>
        </w:tc>
        <w:tc>
          <w:tcPr>
            <w:tcW w:w="1323" w:type="dxa"/>
            <w:shd w:val="clear" w:color="auto" w:fill="auto"/>
            <w:noWrap/>
            <w:vAlign w:val="bottom"/>
            <w:hideMark/>
          </w:tcPr>
          <w:p w14:paraId="7F549231"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538,810</w:t>
            </w:r>
          </w:p>
        </w:tc>
        <w:tc>
          <w:tcPr>
            <w:tcW w:w="1323" w:type="dxa"/>
            <w:shd w:val="clear" w:color="auto" w:fill="auto"/>
            <w:noWrap/>
            <w:vAlign w:val="bottom"/>
            <w:hideMark/>
          </w:tcPr>
          <w:p w14:paraId="6A7969B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623,188</w:t>
            </w:r>
          </w:p>
        </w:tc>
        <w:tc>
          <w:tcPr>
            <w:tcW w:w="1323" w:type="dxa"/>
            <w:shd w:val="clear" w:color="auto" w:fill="auto"/>
            <w:noWrap/>
            <w:vAlign w:val="bottom"/>
            <w:hideMark/>
          </w:tcPr>
          <w:p w14:paraId="4ED9A4DD"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848,027</w:t>
            </w:r>
          </w:p>
        </w:tc>
        <w:tc>
          <w:tcPr>
            <w:tcW w:w="1323" w:type="dxa"/>
            <w:shd w:val="clear" w:color="auto" w:fill="auto"/>
            <w:noWrap/>
            <w:vAlign w:val="bottom"/>
            <w:hideMark/>
          </w:tcPr>
          <w:p w14:paraId="0E969724"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269,343</w:t>
            </w:r>
          </w:p>
        </w:tc>
        <w:tc>
          <w:tcPr>
            <w:tcW w:w="1476" w:type="dxa"/>
            <w:shd w:val="clear" w:color="auto" w:fill="auto"/>
            <w:noWrap/>
            <w:vAlign w:val="bottom"/>
            <w:hideMark/>
          </w:tcPr>
          <w:p w14:paraId="4231064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500,000</w:t>
            </w:r>
          </w:p>
        </w:tc>
      </w:tr>
      <w:tr w:rsidR="00A00C97" w:rsidRPr="009E5255" w14:paraId="5D37AEC1" w14:textId="77777777" w:rsidTr="00622C17">
        <w:trPr>
          <w:trHeight w:val="20"/>
        </w:trPr>
        <w:tc>
          <w:tcPr>
            <w:tcW w:w="1921" w:type="dxa"/>
            <w:shd w:val="clear" w:color="auto" w:fill="auto"/>
            <w:noWrap/>
            <w:vAlign w:val="bottom"/>
            <w:hideMark/>
          </w:tcPr>
          <w:p w14:paraId="1FC90609" w14:textId="7E5C5A66"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Trast. Emtansine </w:t>
            </w:r>
          </w:p>
        </w:tc>
        <w:tc>
          <w:tcPr>
            <w:tcW w:w="1322" w:type="dxa"/>
            <w:shd w:val="clear" w:color="auto" w:fill="auto"/>
            <w:noWrap/>
            <w:vAlign w:val="bottom"/>
            <w:hideMark/>
          </w:tcPr>
          <w:p w14:paraId="7DF9402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4,880</w:t>
            </w:r>
          </w:p>
        </w:tc>
        <w:tc>
          <w:tcPr>
            <w:tcW w:w="1323" w:type="dxa"/>
            <w:shd w:val="clear" w:color="auto" w:fill="auto"/>
            <w:noWrap/>
            <w:vAlign w:val="bottom"/>
            <w:hideMark/>
          </w:tcPr>
          <w:p w14:paraId="5E1E79B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6,539</w:t>
            </w:r>
          </w:p>
        </w:tc>
        <w:tc>
          <w:tcPr>
            <w:tcW w:w="1323" w:type="dxa"/>
            <w:shd w:val="clear" w:color="auto" w:fill="auto"/>
            <w:noWrap/>
            <w:vAlign w:val="bottom"/>
            <w:hideMark/>
          </w:tcPr>
          <w:p w14:paraId="5231781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1,848</w:t>
            </w:r>
          </w:p>
        </w:tc>
        <w:tc>
          <w:tcPr>
            <w:tcW w:w="1323" w:type="dxa"/>
            <w:shd w:val="clear" w:color="auto" w:fill="auto"/>
            <w:noWrap/>
            <w:vAlign w:val="bottom"/>
            <w:hideMark/>
          </w:tcPr>
          <w:p w14:paraId="4ED9E7A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08,894</w:t>
            </w:r>
          </w:p>
        </w:tc>
        <w:tc>
          <w:tcPr>
            <w:tcW w:w="1323" w:type="dxa"/>
            <w:shd w:val="clear" w:color="auto" w:fill="auto"/>
            <w:noWrap/>
            <w:vAlign w:val="bottom"/>
            <w:hideMark/>
          </w:tcPr>
          <w:p w14:paraId="189983F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136,256</w:t>
            </w:r>
          </w:p>
        </w:tc>
        <w:tc>
          <w:tcPr>
            <w:tcW w:w="1476" w:type="dxa"/>
            <w:shd w:val="clear" w:color="auto" w:fill="auto"/>
            <w:noWrap/>
            <w:vAlign w:val="bottom"/>
            <w:hideMark/>
          </w:tcPr>
          <w:p w14:paraId="54690D7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8,417</w:t>
            </w:r>
          </w:p>
        </w:tc>
      </w:tr>
      <w:tr w:rsidR="00A00C97" w:rsidRPr="009E5255" w14:paraId="42CF3639" w14:textId="77777777" w:rsidTr="00622C17">
        <w:trPr>
          <w:trHeight w:val="20"/>
        </w:trPr>
        <w:tc>
          <w:tcPr>
            <w:tcW w:w="1921" w:type="dxa"/>
            <w:shd w:val="clear" w:color="auto" w:fill="auto"/>
            <w:noWrap/>
            <w:vAlign w:val="bottom"/>
            <w:hideMark/>
          </w:tcPr>
          <w:p w14:paraId="3C38185A" w14:textId="380509A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blastine </w:t>
            </w:r>
          </w:p>
        </w:tc>
        <w:tc>
          <w:tcPr>
            <w:tcW w:w="1322" w:type="dxa"/>
            <w:shd w:val="clear" w:color="auto" w:fill="auto"/>
            <w:noWrap/>
            <w:vAlign w:val="bottom"/>
            <w:hideMark/>
          </w:tcPr>
          <w:p w14:paraId="4F0B004C"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357</w:t>
            </w:r>
          </w:p>
        </w:tc>
        <w:tc>
          <w:tcPr>
            <w:tcW w:w="1323" w:type="dxa"/>
            <w:shd w:val="clear" w:color="auto" w:fill="auto"/>
            <w:noWrap/>
            <w:vAlign w:val="bottom"/>
            <w:hideMark/>
          </w:tcPr>
          <w:p w14:paraId="7417480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37</w:t>
            </w:r>
          </w:p>
        </w:tc>
        <w:tc>
          <w:tcPr>
            <w:tcW w:w="1323" w:type="dxa"/>
            <w:shd w:val="clear" w:color="auto" w:fill="auto"/>
            <w:noWrap/>
            <w:vAlign w:val="bottom"/>
            <w:hideMark/>
          </w:tcPr>
          <w:p w14:paraId="3C32843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80</w:t>
            </w:r>
          </w:p>
        </w:tc>
        <w:tc>
          <w:tcPr>
            <w:tcW w:w="1323" w:type="dxa"/>
            <w:shd w:val="clear" w:color="auto" w:fill="auto"/>
            <w:noWrap/>
            <w:vAlign w:val="bottom"/>
            <w:hideMark/>
          </w:tcPr>
          <w:p w14:paraId="790705D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8,389</w:t>
            </w:r>
          </w:p>
        </w:tc>
        <w:tc>
          <w:tcPr>
            <w:tcW w:w="1323" w:type="dxa"/>
            <w:shd w:val="clear" w:color="auto" w:fill="auto"/>
            <w:noWrap/>
            <w:vAlign w:val="bottom"/>
            <w:hideMark/>
          </w:tcPr>
          <w:p w14:paraId="1D7753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7,353</w:t>
            </w:r>
          </w:p>
        </w:tc>
        <w:tc>
          <w:tcPr>
            <w:tcW w:w="1476" w:type="dxa"/>
            <w:shd w:val="clear" w:color="auto" w:fill="auto"/>
            <w:noWrap/>
            <w:vAlign w:val="bottom"/>
            <w:hideMark/>
          </w:tcPr>
          <w:p w14:paraId="05C3C7A8"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3,616</w:t>
            </w:r>
          </w:p>
        </w:tc>
      </w:tr>
      <w:tr w:rsidR="00A00C97" w:rsidRPr="009E5255" w14:paraId="39212E59" w14:textId="77777777" w:rsidTr="00622C17">
        <w:trPr>
          <w:trHeight w:val="20"/>
        </w:trPr>
        <w:tc>
          <w:tcPr>
            <w:tcW w:w="1921" w:type="dxa"/>
            <w:shd w:val="clear" w:color="auto" w:fill="auto"/>
            <w:noWrap/>
            <w:vAlign w:val="bottom"/>
            <w:hideMark/>
          </w:tcPr>
          <w:p w14:paraId="225FF968" w14:textId="344FCBE5"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cristine </w:t>
            </w:r>
          </w:p>
        </w:tc>
        <w:tc>
          <w:tcPr>
            <w:tcW w:w="1322" w:type="dxa"/>
            <w:shd w:val="clear" w:color="auto" w:fill="auto"/>
            <w:noWrap/>
            <w:vAlign w:val="bottom"/>
            <w:hideMark/>
          </w:tcPr>
          <w:p w14:paraId="56EFD64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76</w:t>
            </w:r>
          </w:p>
        </w:tc>
        <w:tc>
          <w:tcPr>
            <w:tcW w:w="1323" w:type="dxa"/>
            <w:shd w:val="clear" w:color="auto" w:fill="auto"/>
            <w:noWrap/>
            <w:vAlign w:val="bottom"/>
            <w:hideMark/>
          </w:tcPr>
          <w:p w14:paraId="49FD7222"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215</w:t>
            </w:r>
          </w:p>
        </w:tc>
        <w:tc>
          <w:tcPr>
            <w:tcW w:w="1323" w:type="dxa"/>
            <w:shd w:val="clear" w:color="auto" w:fill="auto"/>
            <w:noWrap/>
            <w:vAlign w:val="bottom"/>
            <w:hideMark/>
          </w:tcPr>
          <w:p w14:paraId="1B106F99"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821</w:t>
            </w:r>
          </w:p>
        </w:tc>
        <w:tc>
          <w:tcPr>
            <w:tcW w:w="1323" w:type="dxa"/>
            <w:shd w:val="clear" w:color="auto" w:fill="auto"/>
            <w:noWrap/>
            <w:vAlign w:val="bottom"/>
            <w:hideMark/>
          </w:tcPr>
          <w:p w14:paraId="609613FA"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859</w:t>
            </w:r>
          </w:p>
        </w:tc>
        <w:tc>
          <w:tcPr>
            <w:tcW w:w="1323" w:type="dxa"/>
            <w:shd w:val="clear" w:color="auto" w:fill="auto"/>
            <w:noWrap/>
            <w:vAlign w:val="bottom"/>
            <w:hideMark/>
          </w:tcPr>
          <w:p w14:paraId="78893E06"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6,461</w:t>
            </w:r>
          </w:p>
        </w:tc>
        <w:tc>
          <w:tcPr>
            <w:tcW w:w="1476" w:type="dxa"/>
            <w:shd w:val="clear" w:color="auto" w:fill="auto"/>
            <w:noWrap/>
            <w:vAlign w:val="bottom"/>
            <w:hideMark/>
          </w:tcPr>
          <w:p w14:paraId="441D751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30,332</w:t>
            </w:r>
          </w:p>
        </w:tc>
      </w:tr>
      <w:tr w:rsidR="00A00C97" w:rsidRPr="009E5255" w14:paraId="790550AC" w14:textId="77777777" w:rsidTr="00622C17">
        <w:trPr>
          <w:trHeight w:val="20"/>
        </w:trPr>
        <w:tc>
          <w:tcPr>
            <w:tcW w:w="1921" w:type="dxa"/>
            <w:tcBorders>
              <w:bottom w:val="single" w:sz="4" w:space="0" w:color="auto"/>
            </w:tcBorders>
            <w:shd w:val="clear" w:color="auto" w:fill="auto"/>
            <w:noWrap/>
            <w:vAlign w:val="bottom"/>
            <w:hideMark/>
          </w:tcPr>
          <w:p w14:paraId="48FBDB02" w14:textId="744DD892" w:rsidR="00A00C97" w:rsidRPr="009E5255" w:rsidRDefault="00A00C97" w:rsidP="000679F4">
            <w:pPr>
              <w:spacing w:before="0" w:after="0" w:line="240" w:lineRule="auto"/>
              <w:ind w:left="179"/>
              <w:rPr>
                <w:rFonts w:eastAsia="Times New Roman"/>
                <w:color w:val="000000" w:themeColor="text1"/>
                <w:sz w:val="20"/>
                <w:szCs w:val="20"/>
                <w:lang w:eastAsia="en-AU"/>
              </w:rPr>
            </w:pPr>
            <w:r w:rsidRPr="009E5255">
              <w:rPr>
                <w:rFonts w:eastAsia="Times New Roman"/>
                <w:color w:val="000000" w:themeColor="text1"/>
                <w:sz w:val="20"/>
                <w:szCs w:val="20"/>
                <w:lang w:eastAsia="en-AU"/>
              </w:rPr>
              <w:t xml:space="preserve">Vinorelbine </w:t>
            </w:r>
          </w:p>
        </w:tc>
        <w:tc>
          <w:tcPr>
            <w:tcW w:w="1322" w:type="dxa"/>
            <w:tcBorders>
              <w:bottom w:val="single" w:sz="4" w:space="0" w:color="auto"/>
            </w:tcBorders>
            <w:shd w:val="clear" w:color="auto" w:fill="auto"/>
            <w:noWrap/>
            <w:vAlign w:val="bottom"/>
            <w:hideMark/>
          </w:tcPr>
          <w:p w14:paraId="010DAAEE"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9,540</w:t>
            </w:r>
          </w:p>
        </w:tc>
        <w:tc>
          <w:tcPr>
            <w:tcW w:w="1323" w:type="dxa"/>
            <w:tcBorders>
              <w:bottom w:val="single" w:sz="4" w:space="0" w:color="auto"/>
            </w:tcBorders>
            <w:shd w:val="clear" w:color="auto" w:fill="auto"/>
            <w:noWrap/>
            <w:vAlign w:val="bottom"/>
            <w:hideMark/>
          </w:tcPr>
          <w:p w14:paraId="04631FB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2,688</w:t>
            </w:r>
          </w:p>
        </w:tc>
        <w:tc>
          <w:tcPr>
            <w:tcW w:w="1323" w:type="dxa"/>
            <w:tcBorders>
              <w:bottom w:val="single" w:sz="4" w:space="0" w:color="auto"/>
            </w:tcBorders>
            <w:shd w:val="clear" w:color="auto" w:fill="auto"/>
            <w:noWrap/>
            <w:vAlign w:val="bottom"/>
            <w:hideMark/>
          </w:tcPr>
          <w:p w14:paraId="69C46C3F"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50,822</w:t>
            </w:r>
          </w:p>
        </w:tc>
        <w:tc>
          <w:tcPr>
            <w:tcW w:w="1323" w:type="dxa"/>
            <w:tcBorders>
              <w:bottom w:val="single" w:sz="4" w:space="0" w:color="auto"/>
            </w:tcBorders>
            <w:shd w:val="clear" w:color="auto" w:fill="auto"/>
            <w:noWrap/>
            <w:vAlign w:val="bottom"/>
            <w:hideMark/>
          </w:tcPr>
          <w:p w14:paraId="2F799E23"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6,074</w:t>
            </w:r>
          </w:p>
        </w:tc>
        <w:tc>
          <w:tcPr>
            <w:tcW w:w="1323" w:type="dxa"/>
            <w:tcBorders>
              <w:bottom w:val="single" w:sz="4" w:space="0" w:color="auto"/>
            </w:tcBorders>
            <w:shd w:val="clear" w:color="auto" w:fill="auto"/>
            <w:noWrap/>
            <w:vAlign w:val="bottom"/>
            <w:hideMark/>
          </w:tcPr>
          <w:p w14:paraId="67B478DB"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40,821</w:t>
            </w:r>
          </w:p>
        </w:tc>
        <w:tc>
          <w:tcPr>
            <w:tcW w:w="1476" w:type="dxa"/>
            <w:tcBorders>
              <w:bottom w:val="single" w:sz="4" w:space="0" w:color="auto"/>
            </w:tcBorders>
            <w:shd w:val="clear" w:color="auto" w:fill="auto"/>
            <w:noWrap/>
            <w:vAlign w:val="bottom"/>
            <w:hideMark/>
          </w:tcPr>
          <w:p w14:paraId="118D6917" w14:textId="77777777" w:rsidR="00A00C97" w:rsidRPr="009E5255" w:rsidRDefault="00A00C97" w:rsidP="00DF09A8">
            <w:pPr>
              <w:spacing w:before="0" w:after="0" w:line="240" w:lineRule="auto"/>
              <w:jc w:val="center"/>
              <w:rPr>
                <w:rFonts w:eastAsia="Times New Roman"/>
                <w:color w:val="000000" w:themeColor="text1"/>
                <w:sz w:val="20"/>
                <w:szCs w:val="20"/>
                <w:lang w:eastAsia="en-AU"/>
              </w:rPr>
            </w:pPr>
            <w:r w:rsidRPr="009E5255">
              <w:rPr>
                <w:rFonts w:eastAsia="Times New Roman"/>
                <w:color w:val="000000" w:themeColor="text1"/>
                <w:sz w:val="20"/>
                <w:szCs w:val="20"/>
                <w:lang w:eastAsia="en-AU"/>
              </w:rPr>
              <w:t>239,945</w:t>
            </w:r>
          </w:p>
        </w:tc>
      </w:tr>
    </w:tbl>
    <w:p w14:paraId="5BF4D4F6" w14:textId="2E06144F"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5A9AD295" w14:textId="77777777" w:rsidR="00A00C97" w:rsidRPr="009E5255" w:rsidRDefault="00A00C97" w:rsidP="00A00C97">
      <w:pPr>
        <w:rPr>
          <w:color w:val="000000" w:themeColor="text1"/>
        </w:rPr>
      </w:pPr>
    </w:p>
    <w:p w14:paraId="008D8995" w14:textId="5838CDE8" w:rsidR="00A00C97" w:rsidRPr="009E5255" w:rsidRDefault="005229B8" w:rsidP="00777F39">
      <w:pPr>
        <w:pStyle w:val="Caption"/>
      </w:pPr>
      <w:bookmarkStart w:id="547" w:name="_Ref88558229"/>
      <w:r w:rsidRPr="009E5255">
        <w:t>Figure A</w:t>
      </w:r>
      <w:r w:rsidR="00E36C93">
        <w:fldChar w:fldCharType="begin"/>
      </w:r>
      <w:r w:rsidR="00E36C93">
        <w:instrText xml:space="preserve"> SEQ Figure_A \* ARABIC </w:instrText>
      </w:r>
      <w:r w:rsidR="00E36C93">
        <w:fldChar w:fldCharType="separate"/>
      </w:r>
      <w:r w:rsidR="000C766B">
        <w:rPr>
          <w:noProof/>
        </w:rPr>
        <w:t>78</w:t>
      </w:r>
      <w:r w:rsidR="00E36C93">
        <w:rPr>
          <w:noProof/>
        </w:rPr>
        <w:fldChar w:fldCharType="end"/>
      </w:r>
      <w:bookmarkEnd w:id="547"/>
      <w:r w:rsidRPr="009E5255">
        <w:t xml:space="preserve">. </w:t>
      </w:r>
      <w:r w:rsidR="00A00C97" w:rsidRPr="009E5255">
        <w:t xml:space="preserve">Distribution of </w:t>
      </w:r>
      <w:r w:rsidR="000F4D8A" w:rsidRPr="009E5255">
        <w:t>u</w:t>
      </w:r>
      <w:r w:rsidR="00A00C97" w:rsidRPr="009E5255">
        <w:t>nits</w:t>
      </w:r>
      <w:r w:rsidR="000F4D8A" w:rsidRPr="009E5255">
        <w:t xml:space="preserve"> purchased</w:t>
      </w:r>
      <w:r w:rsidR="00A00C97" w:rsidRPr="009E5255">
        <w:t xml:space="preserve"> by State</w:t>
      </w:r>
      <w:r w:rsidR="000F4D8A" w:rsidRPr="009E5255">
        <w:t xml:space="preserve"> and Territory</w:t>
      </w:r>
      <w:r w:rsidR="00A00C97" w:rsidRPr="009E5255">
        <w:t xml:space="preserve"> </w:t>
      </w:r>
      <w:r w:rsidR="000F4D8A" w:rsidRPr="009E5255">
        <w:t>(</w:t>
      </w:r>
      <w:r w:rsidR="00A00C97" w:rsidRPr="009E5255">
        <w:t>2016</w:t>
      </w:r>
      <w:r w:rsidR="00622C17" w:rsidRPr="009E5255">
        <w:t xml:space="preserve"> </w:t>
      </w:r>
      <w:r w:rsidR="000F4D8A" w:rsidRPr="009E5255">
        <w:t>-</w:t>
      </w:r>
      <w:r w:rsidR="00622C17" w:rsidRPr="009E5255">
        <w:t xml:space="preserve"> </w:t>
      </w:r>
      <w:r w:rsidR="00A00C97" w:rsidRPr="009E5255">
        <w:t>2020</w:t>
      </w:r>
      <w:r w:rsidR="000F4D8A" w:rsidRPr="009E5255">
        <w:t>)</w:t>
      </w:r>
      <w:r w:rsidR="00A00C97" w:rsidRPr="009E5255">
        <w:t xml:space="preserve"> </w:t>
      </w:r>
    </w:p>
    <w:p w14:paraId="50E3B860" w14:textId="77777777" w:rsidR="00A00C97" w:rsidRPr="009E5255" w:rsidRDefault="00A00C97" w:rsidP="00A00C97">
      <w:pPr>
        <w:keepNext/>
        <w:keepLines/>
        <w:rPr>
          <w:color w:val="000000" w:themeColor="text1"/>
        </w:rPr>
      </w:pPr>
      <w:r w:rsidRPr="009E5255">
        <w:rPr>
          <w:noProof/>
        </w:rPr>
        <w:drawing>
          <wp:inline distT="0" distB="0" distL="0" distR="0" wp14:anchorId="7D67CAC6" wp14:editId="479E31EC">
            <wp:extent cx="5731510" cy="5137150"/>
            <wp:effectExtent l="0" t="0" r="0" b="6350"/>
            <wp:docPr id="191" name="Graphic 191" descr="an area graph showing the Distribution of units purchased by State and Territory from 2016 to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Graphic 191" descr="an area graph showing the Distribution of units purchased by State and Territory from 2016 to 2020 "/>
                    <pic:cNvPicPr/>
                  </pic:nvPicPr>
                  <pic:blipFill>
                    <a:blip r:embed="rId240">
                      <a:extLst>
                        <a:ext uri="{96DAC541-7B7A-43D3-8B79-37D633B846F1}">
                          <asvg:svgBlip xmlns:asvg="http://schemas.microsoft.com/office/drawing/2016/SVG/main" r:embed="rId241"/>
                        </a:ext>
                      </a:extLst>
                    </a:blip>
                    <a:stretch>
                      <a:fillRect/>
                    </a:stretch>
                  </pic:blipFill>
                  <pic:spPr>
                    <a:xfrm>
                      <a:off x="0" y="0"/>
                      <a:ext cx="5731510" cy="5137150"/>
                    </a:xfrm>
                    <a:prstGeom prst="rect">
                      <a:avLst/>
                    </a:prstGeom>
                  </pic:spPr>
                </pic:pic>
              </a:graphicData>
            </a:graphic>
          </wp:inline>
        </w:drawing>
      </w:r>
    </w:p>
    <w:p w14:paraId="4B250AE6" w14:textId="262841CF" w:rsidR="00A00C97" w:rsidRPr="009E5255" w:rsidRDefault="00A00C97" w:rsidP="003A6F1A">
      <w:pPr>
        <w:pStyle w:val="TableNotes"/>
      </w:pPr>
      <w:r w:rsidRPr="009E5255">
        <w:t xml:space="preserve">Source: </w:t>
      </w:r>
      <w:r w:rsidRPr="009E5255">
        <w:tab/>
        <w:t xml:space="preserve">Developed for this Review </w:t>
      </w:r>
      <w:r w:rsidR="00223811" w:rsidRPr="009E5255">
        <w:t>using in-market sales data (IQVIA)</w:t>
      </w:r>
      <w:r w:rsidRPr="009E5255">
        <w:t>.</w:t>
      </w:r>
    </w:p>
    <w:p w14:paraId="1202E7D2" w14:textId="704D0865" w:rsidR="00A00C97" w:rsidRPr="009E5255" w:rsidRDefault="00A00C97" w:rsidP="00A00C97">
      <w:pPr>
        <w:rPr>
          <w:i/>
          <w:iCs/>
          <w:color w:val="000000" w:themeColor="text1"/>
          <w:u w:val="single"/>
        </w:rPr>
      </w:pPr>
      <w:r w:rsidRPr="009E5255">
        <w:rPr>
          <w:i/>
          <w:iCs/>
          <w:color w:val="000000" w:themeColor="text1"/>
          <w:u w:val="single"/>
        </w:rPr>
        <w:t xml:space="preserve">Factors </w:t>
      </w:r>
      <w:r w:rsidR="001A4336" w:rsidRPr="009E5255">
        <w:rPr>
          <w:i/>
          <w:iCs/>
          <w:color w:val="000000" w:themeColor="text1"/>
          <w:u w:val="single"/>
        </w:rPr>
        <w:t>a</w:t>
      </w:r>
      <w:r w:rsidRPr="009E5255">
        <w:rPr>
          <w:i/>
          <w:iCs/>
          <w:color w:val="000000" w:themeColor="text1"/>
          <w:u w:val="single"/>
        </w:rPr>
        <w:t xml:space="preserve">ffecting </w:t>
      </w:r>
      <w:r w:rsidR="001A4336" w:rsidRPr="009E5255">
        <w:rPr>
          <w:i/>
          <w:iCs/>
          <w:color w:val="000000" w:themeColor="text1"/>
          <w:u w:val="single"/>
        </w:rPr>
        <w:t>p</w:t>
      </w:r>
      <w:r w:rsidRPr="009E5255">
        <w:rPr>
          <w:i/>
          <w:iCs/>
          <w:color w:val="000000" w:themeColor="text1"/>
          <w:u w:val="single"/>
        </w:rPr>
        <w:t xml:space="preserve">rice </w:t>
      </w:r>
      <w:r w:rsidR="001A4336" w:rsidRPr="009E5255">
        <w:rPr>
          <w:i/>
          <w:iCs/>
          <w:color w:val="000000" w:themeColor="text1"/>
          <w:u w:val="single"/>
        </w:rPr>
        <w:t>p</w:t>
      </w:r>
      <w:r w:rsidRPr="009E5255">
        <w:rPr>
          <w:i/>
          <w:iCs/>
          <w:color w:val="000000" w:themeColor="text1"/>
          <w:u w:val="single"/>
        </w:rPr>
        <w:t xml:space="preserve">er </w:t>
      </w:r>
      <w:r w:rsidR="001A4336" w:rsidRPr="009E5255">
        <w:rPr>
          <w:i/>
          <w:iCs/>
          <w:color w:val="000000" w:themeColor="text1"/>
          <w:u w:val="single"/>
        </w:rPr>
        <w:t>m</w:t>
      </w:r>
      <w:r w:rsidRPr="009E5255">
        <w:rPr>
          <w:i/>
          <w:iCs/>
          <w:color w:val="000000" w:themeColor="text1"/>
          <w:u w:val="single"/>
        </w:rPr>
        <w:t>g</w:t>
      </w:r>
    </w:p>
    <w:p w14:paraId="148411D3" w14:textId="77777777" w:rsidR="00A00C97" w:rsidRPr="009E5255" w:rsidRDefault="00A00C97" w:rsidP="00A00C97">
      <w:pPr>
        <w:jc w:val="both"/>
        <w:rPr>
          <w:color w:val="000000" w:themeColor="text1"/>
        </w:rPr>
      </w:pPr>
      <w:r w:rsidRPr="009E5255">
        <w:rPr>
          <w:color w:val="000000" w:themeColor="text1"/>
        </w:rPr>
        <w:t>The factors affecting the price per unit per medicine were investigated by applying a series of hierarchical linear regression models which sought to examine the impact on the price per unit of various explanatory variables, taking into account that information was available on multiple levels for a given medicine (e.g. multiple manufacturers or multiple pack presentations).  The results from those analyses are summarised as:</w:t>
      </w:r>
    </w:p>
    <w:p w14:paraId="29AC8E6A" w14:textId="19609972" w:rsidR="00A00C97" w:rsidRPr="009E5255" w:rsidRDefault="00A00C97">
      <w:pPr>
        <w:pStyle w:val="ListParagraph"/>
        <w:numPr>
          <w:ilvl w:val="0"/>
          <w:numId w:val="41"/>
        </w:numPr>
        <w:rPr>
          <w:lang w:val="en-AU"/>
        </w:rPr>
      </w:pPr>
      <w:r w:rsidRPr="009E5255">
        <w:rPr>
          <w:lang w:val="en-AU"/>
        </w:rPr>
        <w:t xml:space="preserve">Number of manufacturers: for each additional manufacturer available in the Australian market, the price per unit was reduced by $0.82 (p-value ≤ 0.05; see </w:t>
      </w:r>
      <w:r w:rsidRPr="009E5255">
        <w:rPr>
          <w:lang w:val="en-AU"/>
        </w:rPr>
        <w:fldChar w:fldCharType="begin"/>
      </w:r>
      <w:r w:rsidRPr="009E5255">
        <w:rPr>
          <w:lang w:val="en-AU"/>
        </w:rPr>
        <w:instrText xml:space="preserve"> REF _Ref88477637 \h  \* MERGEFORMAT </w:instrText>
      </w:r>
      <w:r w:rsidRPr="009E5255">
        <w:rPr>
          <w:lang w:val="en-AU"/>
        </w:rPr>
      </w:r>
      <w:r w:rsidRPr="009E5255">
        <w:rPr>
          <w:lang w:val="en-AU"/>
        </w:rPr>
        <w:fldChar w:fldCharType="separate"/>
      </w:r>
      <w:r w:rsidR="000C766B" w:rsidRPr="000C766B">
        <w:rPr>
          <w:lang w:val="en-AU"/>
        </w:rPr>
        <w:t xml:space="preserve">Equation </w:t>
      </w:r>
      <w:r w:rsidR="000C766B" w:rsidRPr="000C766B">
        <w:rPr>
          <w:noProof/>
          <w:lang w:val="en-AU"/>
        </w:rPr>
        <w:t>6</w:t>
      </w:r>
      <w:r w:rsidRPr="009E5255">
        <w:rPr>
          <w:lang w:val="en-AU"/>
        </w:rPr>
        <w:fldChar w:fldCharType="end"/>
      </w:r>
      <w:r w:rsidRPr="009E5255">
        <w:rPr>
          <w:lang w:val="en-AU"/>
        </w:rPr>
        <w:t xml:space="preserve">).  However, this result was no longer observed when the number of manufactures was dichotomised as one or more; there was no significant relationship between the price per unit and manufacturer number (see </w:t>
      </w:r>
      <w:r w:rsidRPr="009E5255">
        <w:rPr>
          <w:lang w:val="en-AU"/>
        </w:rPr>
        <w:fldChar w:fldCharType="begin"/>
      </w:r>
      <w:r w:rsidRPr="009E5255">
        <w:rPr>
          <w:lang w:val="en-AU"/>
        </w:rPr>
        <w:instrText xml:space="preserve"> REF _Ref88478853 \h  \* MERGEFORMAT </w:instrText>
      </w:r>
      <w:r w:rsidRPr="009E5255">
        <w:rPr>
          <w:lang w:val="en-AU"/>
        </w:rPr>
      </w:r>
      <w:r w:rsidRPr="009E5255">
        <w:rPr>
          <w:lang w:val="en-AU"/>
        </w:rPr>
        <w:fldChar w:fldCharType="separate"/>
      </w:r>
      <w:r w:rsidR="000C766B" w:rsidRPr="000C766B">
        <w:rPr>
          <w:lang w:val="en-AU"/>
        </w:rPr>
        <w:t xml:space="preserve">Equation </w:t>
      </w:r>
      <w:r w:rsidR="000C766B" w:rsidRPr="000C766B">
        <w:rPr>
          <w:noProof/>
          <w:lang w:val="en-AU"/>
        </w:rPr>
        <w:t>7</w:t>
      </w:r>
      <w:r w:rsidRPr="009E5255">
        <w:rPr>
          <w:lang w:val="en-AU"/>
        </w:rPr>
        <w:fldChar w:fldCharType="end"/>
      </w:r>
      <w:r w:rsidRPr="009E5255">
        <w:rPr>
          <w:lang w:val="en-AU"/>
        </w:rPr>
        <w:t xml:space="preserve">). </w:t>
      </w:r>
    </w:p>
    <w:p w14:paraId="5BE04C47" w14:textId="77777777" w:rsidR="00A00C97" w:rsidRPr="009E5255" w:rsidRDefault="00A00C97">
      <w:pPr>
        <w:pStyle w:val="ListParagraph"/>
        <w:numPr>
          <w:ilvl w:val="0"/>
          <w:numId w:val="41"/>
        </w:numPr>
        <w:rPr>
          <w:lang w:val="en-AU"/>
        </w:rPr>
      </w:pPr>
      <w:r w:rsidRPr="009E5255">
        <w:rPr>
          <w:lang w:val="en-AU"/>
        </w:rPr>
        <w:t>Location of sales: there was no significant difference in the price paid per unit between states (see Equation 3).</w:t>
      </w:r>
    </w:p>
    <w:p w14:paraId="46DB1C7B" w14:textId="77777777" w:rsidR="00A00C97" w:rsidRPr="009E5255" w:rsidRDefault="00A00C97">
      <w:pPr>
        <w:pStyle w:val="ListParagraph"/>
        <w:numPr>
          <w:ilvl w:val="0"/>
          <w:numId w:val="41"/>
        </w:numPr>
        <w:rPr>
          <w:lang w:val="en-AU"/>
        </w:rPr>
      </w:pPr>
      <w:r w:rsidRPr="009E5255">
        <w:rPr>
          <w:lang w:val="en-AU"/>
        </w:rPr>
        <w:t>Number of packs: in general, the price per unit decreases by $0.15 for each additional unique pack ID available (p-value ≤ 0.05; see Equation 4).</w:t>
      </w:r>
    </w:p>
    <w:p w14:paraId="5EE0689C" w14:textId="77777777" w:rsidR="00A00C97" w:rsidRPr="009E5255" w:rsidRDefault="00A00C97">
      <w:pPr>
        <w:pStyle w:val="ListParagraph"/>
        <w:numPr>
          <w:ilvl w:val="0"/>
          <w:numId w:val="41"/>
        </w:numPr>
        <w:rPr>
          <w:lang w:val="en-AU"/>
        </w:rPr>
      </w:pPr>
      <w:r w:rsidRPr="009E5255">
        <w:rPr>
          <w:lang w:val="en-AU"/>
        </w:rPr>
        <w:t>Year: on average the price paid per unit reduced by $1.95 each year (p-value&lt;0.05; see Equation 5).</w:t>
      </w:r>
    </w:p>
    <w:p w14:paraId="6219FEEA" w14:textId="6C46AC3B" w:rsidR="00A00C97" w:rsidRPr="009E5255" w:rsidRDefault="00A00C97">
      <w:pPr>
        <w:pStyle w:val="ListParagraph"/>
        <w:numPr>
          <w:ilvl w:val="0"/>
          <w:numId w:val="41"/>
        </w:numPr>
        <w:rPr>
          <w:lang w:val="en-AU"/>
        </w:rPr>
      </w:pPr>
      <w:r w:rsidRPr="009E5255">
        <w:rPr>
          <w:lang w:val="en-AU"/>
        </w:rPr>
        <w:t xml:space="preserve">Compounding status: hospitals and pharmacies save $4.98 per unit (p-value ≤ 0.05) when they purchase drugs in compounded solution (see </w:t>
      </w:r>
      <w:r w:rsidRPr="009E5255">
        <w:rPr>
          <w:lang w:val="en-AU"/>
        </w:rPr>
        <w:fldChar w:fldCharType="begin"/>
      </w:r>
      <w:r w:rsidRPr="009E5255">
        <w:rPr>
          <w:lang w:val="en-AU"/>
        </w:rPr>
        <w:instrText xml:space="preserve"> REF _Ref89165732 \h  \* MERGEFORMAT </w:instrText>
      </w:r>
      <w:r w:rsidRPr="009E5255">
        <w:rPr>
          <w:lang w:val="en-AU"/>
        </w:rPr>
      </w:r>
      <w:r w:rsidRPr="009E5255">
        <w:rPr>
          <w:lang w:val="en-AU"/>
        </w:rPr>
        <w:fldChar w:fldCharType="separate"/>
      </w:r>
      <w:r w:rsidR="000C766B" w:rsidRPr="000C766B">
        <w:rPr>
          <w:lang w:val="en-AU"/>
        </w:rPr>
        <w:t xml:space="preserve">Equation </w:t>
      </w:r>
      <w:r w:rsidR="000C766B" w:rsidRPr="000C766B">
        <w:rPr>
          <w:noProof/>
          <w:lang w:val="en-AU"/>
        </w:rPr>
        <w:t>11</w:t>
      </w:r>
      <w:r w:rsidRPr="009E5255">
        <w:rPr>
          <w:lang w:val="en-AU"/>
        </w:rPr>
        <w:fldChar w:fldCharType="end"/>
      </w:r>
      <w:r w:rsidRPr="009E5255">
        <w:rPr>
          <w:lang w:val="en-AU"/>
        </w:rPr>
        <w:t>).</w:t>
      </w:r>
    </w:p>
    <w:p w14:paraId="1A553379" w14:textId="77777777" w:rsidR="00A00C97" w:rsidRPr="009E5255" w:rsidRDefault="00A00C97">
      <w:pPr>
        <w:pStyle w:val="ListParagraph"/>
        <w:numPr>
          <w:ilvl w:val="0"/>
          <w:numId w:val="41"/>
        </w:numPr>
        <w:rPr>
          <w:lang w:val="en-AU"/>
        </w:rPr>
      </w:pPr>
      <w:r w:rsidRPr="009E5255">
        <w:rPr>
          <w:lang w:val="en-AU"/>
        </w:rPr>
        <w:t>Purchasing channel: on average retail pharmacies pay $1.23 per unit more than hospitals do (p-value &lt;0.05; see Equation 7).  This difference was not attenuated by controlling for the total units purchased (see Equation 8).</w:t>
      </w:r>
    </w:p>
    <w:p w14:paraId="51A461FA" w14:textId="0621031A" w:rsidR="00A00C97" w:rsidRPr="009E5255" w:rsidRDefault="00A00C97" w:rsidP="001A4336">
      <w:pPr>
        <w:pStyle w:val="Caption"/>
      </w:pPr>
      <w:bookmarkStart w:id="548" w:name="_Ref88477637"/>
      <w:r w:rsidRPr="009E5255">
        <w:t xml:space="preserve">Equation </w:t>
      </w:r>
      <w:r w:rsidR="00E36C93">
        <w:fldChar w:fldCharType="begin"/>
      </w:r>
      <w:r w:rsidR="00E36C93">
        <w:instrText xml:space="preserve"> SEQ Equation \* ARABIC </w:instrText>
      </w:r>
      <w:r w:rsidR="00E36C93">
        <w:fldChar w:fldCharType="separate"/>
      </w:r>
      <w:r w:rsidR="000C766B">
        <w:rPr>
          <w:noProof/>
        </w:rPr>
        <w:t>6</w:t>
      </w:r>
      <w:r w:rsidR="00E36C93">
        <w:rPr>
          <w:noProof/>
        </w:rPr>
        <w:fldChar w:fldCharType="end"/>
      </w:r>
      <w:bookmarkEnd w:id="548"/>
      <w:r w:rsidRPr="009E5255">
        <w:t>. Impact of manufacturer number on price per unit.</w:t>
      </w:r>
    </w:p>
    <w:p w14:paraId="2A4F966D" w14:textId="77777777" w:rsidR="00A00C97" w:rsidRPr="009E5255" w:rsidRDefault="00A00C97" w:rsidP="00A00C97">
      <w:pPr>
        <w:pStyle w:val="NoSpacing"/>
        <w:keepNext/>
        <w:keepLines/>
        <w:rPr>
          <w:rFonts w:asciiTheme="majorHAnsi" w:hAnsiTheme="majorHAnsi" w:cstheme="majorHAnsi"/>
          <w:color w:val="000000" w:themeColor="text1"/>
        </w:rPr>
      </w:pPr>
      <w:r w:rsidRPr="009E5255">
        <w:rPr>
          <w:rFonts w:asciiTheme="majorHAnsi" w:hAnsiTheme="majorHAnsi" w:cstheme="majorHAnsi"/>
          <w:noProof/>
          <w:color w:val="000000" w:themeColor="text1"/>
        </w:rPr>
        <w:drawing>
          <wp:inline distT="0" distB="0" distL="0" distR="0" wp14:anchorId="17464B49" wp14:editId="5E71E558">
            <wp:extent cx="2596515" cy="3934114"/>
            <wp:effectExtent l="0" t="0" r="0" b="0"/>
            <wp:docPr id="203" name="Picture 203" descr="Impact of manufacturer number on price per unit.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Impact of manufacturer number on price per unit. Results of the econometric estimation are summarised in the text"/>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2627192" cy="3980594"/>
                    </a:xfrm>
                    <a:prstGeom prst="rect">
                      <a:avLst/>
                    </a:prstGeom>
                    <a:noFill/>
                    <a:ln>
                      <a:noFill/>
                    </a:ln>
                  </pic:spPr>
                </pic:pic>
              </a:graphicData>
            </a:graphic>
          </wp:inline>
        </w:drawing>
      </w:r>
    </w:p>
    <w:p w14:paraId="4A4AAEEF" w14:textId="77777777" w:rsidR="00A00C97" w:rsidRPr="009E5255" w:rsidRDefault="00A00C97" w:rsidP="003A6F1A">
      <w:pPr>
        <w:pStyle w:val="TableNotes"/>
      </w:pPr>
      <w:r w:rsidRPr="009E5255">
        <w:t>Notes:</w:t>
      </w:r>
      <w:r w:rsidRPr="009E5255">
        <w:tab/>
        <w:t xml:space="preserve">Fixed effects: Number of manufactures and year. Random effects: Manufacturer and molecule. </w:t>
      </w:r>
    </w:p>
    <w:p w14:paraId="2E25F0C6" w14:textId="77777777" w:rsidR="00A00C97" w:rsidRPr="009E5255" w:rsidRDefault="00A00C97" w:rsidP="00A00C97">
      <w:pPr>
        <w:pStyle w:val="NoSpacing"/>
        <w:rPr>
          <w:rFonts w:asciiTheme="majorHAnsi" w:hAnsiTheme="majorHAnsi" w:cstheme="majorHAnsi"/>
          <w:i/>
          <w:color w:val="000000" w:themeColor="text1"/>
        </w:rPr>
      </w:pPr>
    </w:p>
    <w:p w14:paraId="0092AFA1" w14:textId="7CE9A2B6" w:rsidR="00A00C97" w:rsidRPr="009E5255" w:rsidRDefault="00A00C97" w:rsidP="001A4336">
      <w:pPr>
        <w:pStyle w:val="Caption"/>
      </w:pPr>
      <w:bookmarkStart w:id="549" w:name="_Ref88478853"/>
      <w:r w:rsidRPr="009E5255">
        <w:t xml:space="preserve">Equation </w:t>
      </w:r>
      <w:r w:rsidR="00E36C93">
        <w:fldChar w:fldCharType="begin"/>
      </w:r>
      <w:r w:rsidR="00E36C93">
        <w:instrText xml:space="preserve"> SEQ Equation \* ARABIC </w:instrText>
      </w:r>
      <w:r w:rsidR="00E36C93">
        <w:fldChar w:fldCharType="separate"/>
      </w:r>
      <w:r w:rsidR="000C766B">
        <w:rPr>
          <w:noProof/>
        </w:rPr>
        <w:t>7</w:t>
      </w:r>
      <w:r w:rsidR="00E36C93">
        <w:rPr>
          <w:noProof/>
        </w:rPr>
        <w:fldChar w:fldCharType="end"/>
      </w:r>
      <w:bookmarkEnd w:id="549"/>
      <w:r w:rsidRPr="009E5255">
        <w:t>.  Impact of manufacturer (one or more) on price per unit</w:t>
      </w:r>
    </w:p>
    <w:p w14:paraId="166862D9" w14:textId="77777777" w:rsidR="00A00C97" w:rsidRPr="009E5255" w:rsidRDefault="00A00C97" w:rsidP="00A00C97">
      <w:pPr>
        <w:pStyle w:val="NoSpacing"/>
        <w:keepNext/>
        <w:keepLines/>
        <w:rPr>
          <w:rFonts w:asciiTheme="majorHAnsi" w:hAnsiTheme="majorHAnsi" w:cstheme="majorHAnsi"/>
          <w:i/>
          <w:color w:val="000000" w:themeColor="text1"/>
        </w:rPr>
      </w:pPr>
      <w:r w:rsidRPr="009E5255">
        <w:rPr>
          <w:rFonts w:asciiTheme="majorHAnsi" w:hAnsiTheme="majorHAnsi" w:cstheme="majorHAnsi"/>
          <w:i/>
          <w:noProof/>
          <w:color w:val="000000" w:themeColor="text1"/>
        </w:rPr>
        <w:drawing>
          <wp:inline distT="0" distB="0" distL="0" distR="0" wp14:anchorId="19623615" wp14:editId="3CA438E7">
            <wp:extent cx="2451845" cy="3832791"/>
            <wp:effectExtent l="0" t="0" r="0" b="0"/>
            <wp:docPr id="204" name="Picture 204" descr="Impact of manufacturer (one or more) on price per unit.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Impact of manufacturer (one or more) on price per unit. Results of the econometric estimation are summarised in the text"/>
                    <pic:cNvPicPr>
                      <a:picLocks noChangeAspect="1" noChangeArrowheads="1"/>
                    </pic:cNvPicPr>
                  </pic:nvPicPr>
                  <pic:blipFill rotWithShape="1">
                    <a:blip r:embed="rId243" cstate="print">
                      <a:extLst>
                        <a:ext uri="{28A0092B-C50C-407E-A947-70E740481C1C}">
                          <a14:useLocalDpi xmlns:a14="http://schemas.microsoft.com/office/drawing/2010/main" val="0"/>
                        </a:ext>
                      </a:extLst>
                    </a:blip>
                    <a:srcRect r="10518"/>
                    <a:stretch/>
                  </pic:blipFill>
                  <pic:spPr bwMode="auto">
                    <a:xfrm>
                      <a:off x="0" y="0"/>
                      <a:ext cx="2454709" cy="3837268"/>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DA4CA84" w14:textId="77777777" w:rsidR="00A00C97" w:rsidRPr="009E5255" w:rsidRDefault="00A00C97" w:rsidP="003A6F1A">
      <w:pPr>
        <w:pStyle w:val="TableNotes"/>
      </w:pPr>
      <w:r w:rsidRPr="009E5255">
        <w:t>Notes:</w:t>
      </w:r>
      <w:r w:rsidRPr="009E5255">
        <w:tab/>
        <w:t xml:space="preserve">Fixed effects: Number of manufacturers (dichotomised) and year. Random effects: Manufacturer and molecule. </w:t>
      </w:r>
    </w:p>
    <w:p w14:paraId="75FA0B52" w14:textId="77777777" w:rsidR="00A00C97" w:rsidRPr="009E5255" w:rsidRDefault="00A00C97" w:rsidP="00A00C97"/>
    <w:p w14:paraId="14913763" w14:textId="6F9AF2CB" w:rsidR="00A00C97" w:rsidRPr="009E5255" w:rsidRDefault="00A00C97" w:rsidP="001A4336">
      <w:pPr>
        <w:pStyle w:val="Caption"/>
      </w:pPr>
      <w:bookmarkStart w:id="550" w:name="_Ref88570053"/>
      <w:r w:rsidRPr="009E5255">
        <w:t xml:space="preserve">Equation </w:t>
      </w:r>
      <w:r w:rsidR="00E36C93">
        <w:fldChar w:fldCharType="begin"/>
      </w:r>
      <w:r w:rsidR="00E36C93">
        <w:instrText xml:space="preserve"> SEQ Equation \* ARABIC </w:instrText>
      </w:r>
      <w:r w:rsidR="00E36C93">
        <w:fldChar w:fldCharType="separate"/>
      </w:r>
      <w:r w:rsidR="000C766B">
        <w:rPr>
          <w:noProof/>
        </w:rPr>
        <w:t>8</w:t>
      </w:r>
      <w:r w:rsidR="00E36C93">
        <w:rPr>
          <w:noProof/>
        </w:rPr>
        <w:fldChar w:fldCharType="end"/>
      </w:r>
      <w:bookmarkEnd w:id="550"/>
      <w:r w:rsidRPr="009E5255">
        <w:t xml:space="preserve">. Impact </w:t>
      </w:r>
      <w:r w:rsidR="001A4336" w:rsidRPr="009E5255">
        <w:t xml:space="preserve">of </w:t>
      </w:r>
      <w:r w:rsidRPr="009E5255">
        <w:t>state on price paid per unit</w:t>
      </w:r>
    </w:p>
    <w:p w14:paraId="22068857" w14:textId="77777777" w:rsidR="00A00C97" w:rsidRPr="009E5255" w:rsidRDefault="00A00C97" w:rsidP="00A00C97">
      <w:pPr>
        <w:pStyle w:val="NoSpacing"/>
        <w:keepNext/>
        <w:keepLines/>
        <w:rPr>
          <w:rFonts w:asciiTheme="majorHAnsi" w:hAnsiTheme="majorHAnsi" w:cstheme="majorHAnsi"/>
          <w:i/>
          <w:color w:val="000000" w:themeColor="text1"/>
        </w:rPr>
      </w:pPr>
      <w:r w:rsidRPr="009E5255">
        <w:rPr>
          <w:rFonts w:asciiTheme="majorHAnsi" w:hAnsiTheme="majorHAnsi" w:cstheme="majorHAnsi"/>
          <w:i/>
          <w:noProof/>
          <w:color w:val="000000" w:themeColor="text1"/>
        </w:rPr>
        <w:drawing>
          <wp:inline distT="0" distB="0" distL="0" distR="0" wp14:anchorId="057307EE" wp14:editId="587BA016">
            <wp:extent cx="2499402" cy="3795213"/>
            <wp:effectExtent l="0" t="0" r="0" b="0"/>
            <wp:docPr id="205" name="Picture 205" descr="Impact of state on price paid per unit.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Impact of state on price paid per unit. Results of the econometric estimation are summarised in the text"/>
                    <pic:cNvPicPr>
                      <a:picLocks noChangeAspect="1" noChangeArrowheads="1"/>
                    </pic:cNvPicPr>
                  </pic:nvPicPr>
                  <pic:blipFill rotWithShape="1">
                    <a:blip r:embed="rId244">
                      <a:extLst>
                        <a:ext uri="{28A0092B-C50C-407E-A947-70E740481C1C}">
                          <a14:useLocalDpi xmlns:a14="http://schemas.microsoft.com/office/drawing/2010/main" val="0"/>
                        </a:ext>
                      </a:extLst>
                    </a:blip>
                    <a:srcRect r="69355" b="32116"/>
                    <a:stretch/>
                  </pic:blipFill>
                  <pic:spPr bwMode="auto">
                    <a:xfrm>
                      <a:off x="0" y="0"/>
                      <a:ext cx="2524872" cy="3833889"/>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FA92DFF" w14:textId="77777777" w:rsidR="00A00C97" w:rsidRPr="009E5255" w:rsidRDefault="00A00C97" w:rsidP="003A6F1A">
      <w:pPr>
        <w:pStyle w:val="TableNotes"/>
      </w:pPr>
      <w:r w:rsidRPr="009E5255">
        <w:t>Notes:</w:t>
      </w:r>
      <w:r w:rsidRPr="009E5255">
        <w:tab/>
        <w:t xml:space="preserve">Fixed effects: State and year. Random effects: Molecule. </w:t>
      </w:r>
    </w:p>
    <w:p w14:paraId="485678E9" w14:textId="77777777" w:rsidR="00A00C97" w:rsidRPr="009E5255" w:rsidRDefault="00A00C97" w:rsidP="00A00C97">
      <w:pPr>
        <w:pStyle w:val="NoSpacing"/>
        <w:keepNext/>
        <w:keepLines/>
        <w:rPr>
          <w:rFonts w:asciiTheme="majorHAnsi" w:hAnsiTheme="majorHAnsi" w:cstheme="majorHAnsi"/>
          <w:iCs/>
          <w:color w:val="000000" w:themeColor="text1"/>
          <w:sz w:val="18"/>
          <w:szCs w:val="18"/>
        </w:rPr>
      </w:pPr>
    </w:p>
    <w:p w14:paraId="3869646D" w14:textId="345331BA" w:rsidR="00A00C97" w:rsidRPr="009E5255" w:rsidRDefault="00A00C97" w:rsidP="001A4336">
      <w:pPr>
        <w:pStyle w:val="Caption"/>
      </w:pPr>
      <w:bookmarkStart w:id="551" w:name="_Ref88575979"/>
      <w:r w:rsidRPr="009E5255">
        <w:t xml:space="preserve">Equation </w:t>
      </w:r>
      <w:r w:rsidR="00E36C93">
        <w:fldChar w:fldCharType="begin"/>
      </w:r>
      <w:r w:rsidR="00E36C93">
        <w:instrText xml:space="preserve"> SEQ Equation \* ARABIC </w:instrText>
      </w:r>
      <w:r w:rsidR="00E36C93">
        <w:fldChar w:fldCharType="separate"/>
      </w:r>
      <w:r w:rsidR="000C766B">
        <w:rPr>
          <w:noProof/>
        </w:rPr>
        <w:t>9</w:t>
      </w:r>
      <w:r w:rsidR="00E36C93">
        <w:rPr>
          <w:noProof/>
        </w:rPr>
        <w:fldChar w:fldCharType="end"/>
      </w:r>
      <w:bookmarkEnd w:id="551"/>
      <w:r w:rsidRPr="009E5255">
        <w:t xml:space="preserve">. Impact </w:t>
      </w:r>
      <w:r w:rsidR="001A4336" w:rsidRPr="009E5255">
        <w:t xml:space="preserve">of </w:t>
      </w:r>
      <w:r w:rsidRPr="009E5255">
        <w:t>number of unique pack IDs on price per unit</w:t>
      </w:r>
    </w:p>
    <w:p w14:paraId="3E3E8503" w14:textId="77777777" w:rsidR="00A00C97" w:rsidRPr="009E5255" w:rsidRDefault="00A00C97" w:rsidP="00A00C97">
      <w:pPr>
        <w:pStyle w:val="NoSpacing"/>
        <w:keepNext/>
        <w:keepLines/>
        <w:rPr>
          <w:rFonts w:asciiTheme="majorHAnsi" w:hAnsiTheme="majorHAnsi" w:cstheme="majorHAnsi"/>
          <w:noProof/>
          <w:color w:val="000000" w:themeColor="text1"/>
        </w:rPr>
      </w:pPr>
      <w:r w:rsidRPr="009E5255">
        <w:rPr>
          <w:rFonts w:asciiTheme="majorHAnsi" w:hAnsiTheme="majorHAnsi" w:cstheme="majorHAnsi"/>
          <w:noProof/>
          <w:color w:val="000000" w:themeColor="text1"/>
        </w:rPr>
        <w:drawing>
          <wp:inline distT="0" distB="0" distL="0" distR="0" wp14:anchorId="176AC116" wp14:editId="391D86E6">
            <wp:extent cx="3370568" cy="3644900"/>
            <wp:effectExtent l="0" t="0" r="0" b="0"/>
            <wp:docPr id="206" name="Picture 206" descr="Impact of number of unique pack IDs on price per unit.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Impact of number of unique pack IDs on price per unit. Results of the econometric estimation are summarised in the text"/>
                    <pic:cNvPicPr>
                      <a:picLocks noChangeAspect="1" noChangeArrowheads="1"/>
                    </pic:cNvPicPr>
                  </pic:nvPicPr>
                  <pic:blipFill rotWithShape="1">
                    <a:blip r:embed="rId245">
                      <a:extLst>
                        <a:ext uri="{28A0092B-C50C-407E-A947-70E740481C1C}">
                          <a14:useLocalDpi xmlns:a14="http://schemas.microsoft.com/office/drawing/2010/main" val="0"/>
                        </a:ext>
                      </a:extLst>
                    </a:blip>
                    <a:srcRect r="71413" b="34722"/>
                    <a:stretch/>
                  </pic:blipFill>
                  <pic:spPr bwMode="auto">
                    <a:xfrm>
                      <a:off x="0" y="0"/>
                      <a:ext cx="3423233" cy="3701851"/>
                    </a:xfrm>
                    <a:prstGeom prst="rect">
                      <a:avLst/>
                    </a:prstGeom>
                    <a:noFill/>
                    <a:ln>
                      <a:noFill/>
                    </a:ln>
                    <a:extLst>
                      <a:ext uri="{53640926-AAD7-44D8-BBD7-CCE9431645EC}">
                        <a14:shadowObscured xmlns:a14="http://schemas.microsoft.com/office/drawing/2010/main"/>
                      </a:ext>
                    </a:extLst>
                  </pic:spPr>
                </pic:pic>
              </a:graphicData>
            </a:graphic>
          </wp:inline>
        </w:drawing>
      </w:r>
    </w:p>
    <w:p w14:paraId="7F818EA4" w14:textId="77777777" w:rsidR="00A00C97" w:rsidRPr="009E5255" w:rsidRDefault="00A00C97" w:rsidP="003A6F1A">
      <w:pPr>
        <w:pStyle w:val="TableNotes"/>
      </w:pPr>
      <w:r w:rsidRPr="009E5255">
        <w:t>Notes:</w:t>
      </w:r>
      <w:r w:rsidRPr="009E5255">
        <w:tab/>
        <w:t xml:space="preserve">Fixed effects: Number of packs and year. Random effects: Molecule. </w:t>
      </w:r>
    </w:p>
    <w:p w14:paraId="284A1F84" w14:textId="77777777" w:rsidR="00A00C97" w:rsidRPr="009E5255" w:rsidRDefault="00A00C97" w:rsidP="00A00C97">
      <w:pPr>
        <w:rPr>
          <w:color w:val="000000" w:themeColor="text1"/>
        </w:rPr>
      </w:pPr>
    </w:p>
    <w:p w14:paraId="3EA7E132" w14:textId="4E48E53C" w:rsidR="00A00C97" w:rsidRPr="009E5255" w:rsidRDefault="00A00C97" w:rsidP="001A4336">
      <w:pPr>
        <w:pStyle w:val="Caption"/>
      </w:pPr>
      <w:bookmarkStart w:id="552" w:name="_Ref88574781"/>
      <w:r w:rsidRPr="009E5255">
        <w:t xml:space="preserve">Equation </w:t>
      </w:r>
      <w:r w:rsidR="00E36C93">
        <w:fldChar w:fldCharType="begin"/>
      </w:r>
      <w:r w:rsidR="00E36C93">
        <w:instrText xml:space="preserve"> SEQ Equation \* ARABIC </w:instrText>
      </w:r>
      <w:r w:rsidR="00E36C93">
        <w:fldChar w:fldCharType="separate"/>
      </w:r>
      <w:r w:rsidR="000C766B">
        <w:rPr>
          <w:noProof/>
        </w:rPr>
        <w:t>10</w:t>
      </w:r>
      <w:r w:rsidR="00E36C93">
        <w:rPr>
          <w:noProof/>
        </w:rPr>
        <w:fldChar w:fldCharType="end"/>
      </w:r>
      <w:bookmarkEnd w:id="552"/>
      <w:r w:rsidRPr="009E5255">
        <w:t xml:space="preserve">. Impact </w:t>
      </w:r>
      <w:r w:rsidR="001A4336" w:rsidRPr="009E5255">
        <w:t xml:space="preserve">of </w:t>
      </w:r>
      <w:r w:rsidRPr="009E5255">
        <w:t>time on price paid per unit</w:t>
      </w:r>
    </w:p>
    <w:p w14:paraId="497717A0" w14:textId="77777777" w:rsidR="00A00C97" w:rsidRPr="009E5255" w:rsidRDefault="00A00C97" w:rsidP="00A00C97">
      <w:pPr>
        <w:pStyle w:val="NoSpacing"/>
        <w:keepNext/>
        <w:keepLines/>
        <w:rPr>
          <w:rFonts w:asciiTheme="majorHAnsi" w:hAnsiTheme="majorHAnsi" w:cstheme="majorHAnsi"/>
          <w:i/>
          <w:color w:val="000000" w:themeColor="text1"/>
        </w:rPr>
      </w:pPr>
      <w:r w:rsidRPr="009E5255">
        <w:rPr>
          <w:rFonts w:asciiTheme="majorHAnsi" w:hAnsiTheme="majorHAnsi" w:cstheme="majorHAnsi"/>
          <w:i/>
          <w:noProof/>
          <w:color w:val="000000" w:themeColor="text1"/>
        </w:rPr>
        <w:drawing>
          <wp:inline distT="0" distB="0" distL="0" distR="0" wp14:anchorId="016A8108" wp14:editId="3E5305D7">
            <wp:extent cx="3445465" cy="4108363"/>
            <wp:effectExtent l="0" t="0" r="0" b="0"/>
            <wp:docPr id="207" name="Picture 207" descr="Impact of time on price paid per unit.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Impact of time on price paid per unit. Results of the econometric estimation are summarised in the text"/>
                    <pic:cNvPicPr>
                      <a:picLocks noChangeAspect="1" noChangeArrowheads="1"/>
                    </pic:cNvPicPr>
                  </pic:nvPicPr>
                  <pic:blipFill rotWithShape="1">
                    <a:blip r:embed="rId246">
                      <a:extLst>
                        <a:ext uri="{28A0092B-C50C-407E-A947-70E740481C1C}">
                          <a14:useLocalDpi xmlns:a14="http://schemas.microsoft.com/office/drawing/2010/main" val="0"/>
                        </a:ext>
                      </a:extLst>
                    </a:blip>
                    <a:srcRect r="71962" b="32178"/>
                    <a:stretch/>
                  </pic:blipFill>
                  <pic:spPr bwMode="auto">
                    <a:xfrm>
                      <a:off x="0" y="0"/>
                      <a:ext cx="3470212" cy="4137872"/>
                    </a:xfrm>
                    <a:prstGeom prst="rect">
                      <a:avLst/>
                    </a:prstGeom>
                    <a:noFill/>
                    <a:ln>
                      <a:noFill/>
                    </a:ln>
                    <a:extLst>
                      <a:ext uri="{53640926-AAD7-44D8-BBD7-CCE9431645EC}">
                        <a14:shadowObscured xmlns:a14="http://schemas.microsoft.com/office/drawing/2010/main"/>
                      </a:ext>
                    </a:extLst>
                  </pic:spPr>
                </pic:pic>
              </a:graphicData>
            </a:graphic>
          </wp:inline>
        </w:drawing>
      </w:r>
    </w:p>
    <w:p w14:paraId="78D23481" w14:textId="77777777" w:rsidR="00A00C97" w:rsidRPr="009E5255" w:rsidRDefault="00A00C97" w:rsidP="003A6F1A">
      <w:pPr>
        <w:pStyle w:val="TableNotes"/>
      </w:pPr>
      <w:r w:rsidRPr="009E5255">
        <w:t>Notes:</w:t>
      </w:r>
      <w:r w:rsidRPr="009E5255">
        <w:tab/>
        <w:t xml:space="preserve">Fixed effects: Year. Random effects: Manufacturer and molecule. </w:t>
      </w:r>
    </w:p>
    <w:p w14:paraId="333541D5" w14:textId="77777777" w:rsidR="00A00C97" w:rsidRPr="009E5255" w:rsidRDefault="00A00C97" w:rsidP="00A00C97">
      <w:pPr>
        <w:rPr>
          <w:color w:val="000000" w:themeColor="text1"/>
        </w:rPr>
      </w:pPr>
    </w:p>
    <w:p w14:paraId="1D2B63B8" w14:textId="776E4D7E" w:rsidR="00A00C97" w:rsidRPr="009E5255" w:rsidRDefault="00A00C97" w:rsidP="001A4336">
      <w:pPr>
        <w:pStyle w:val="Caption"/>
      </w:pPr>
      <w:bookmarkStart w:id="553" w:name="_Ref89165732"/>
      <w:r w:rsidRPr="009E5255">
        <w:t xml:space="preserve">Equation </w:t>
      </w:r>
      <w:r w:rsidR="00E36C93">
        <w:fldChar w:fldCharType="begin"/>
      </w:r>
      <w:r w:rsidR="00E36C93">
        <w:instrText xml:space="preserve"> SEQ Equation \* ARABIC </w:instrText>
      </w:r>
      <w:r w:rsidR="00E36C93">
        <w:fldChar w:fldCharType="separate"/>
      </w:r>
      <w:r w:rsidR="000C766B">
        <w:rPr>
          <w:noProof/>
        </w:rPr>
        <w:t>11</w:t>
      </w:r>
      <w:r w:rsidR="00E36C93">
        <w:rPr>
          <w:noProof/>
        </w:rPr>
        <w:fldChar w:fldCharType="end"/>
      </w:r>
      <w:bookmarkEnd w:id="553"/>
      <w:r w:rsidRPr="009E5255">
        <w:t xml:space="preserve">. Impact </w:t>
      </w:r>
      <w:r w:rsidR="001A4336" w:rsidRPr="009E5255">
        <w:t xml:space="preserve">of </w:t>
      </w:r>
      <w:r w:rsidRPr="009E5255">
        <w:t>compounding status on price paid per unit</w:t>
      </w:r>
    </w:p>
    <w:p w14:paraId="249D4D6E" w14:textId="77777777" w:rsidR="00A00C97" w:rsidRPr="009E5255" w:rsidRDefault="00A00C97" w:rsidP="00A00C97">
      <w:pPr>
        <w:pStyle w:val="NoSpacing"/>
        <w:keepNext/>
        <w:keepLines/>
        <w:rPr>
          <w:rFonts w:asciiTheme="majorHAnsi" w:hAnsiTheme="majorHAnsi" w:cstheme="majorHAnsi"/>
          <w:color w:val="000000" w:themeColor="text1"/>
        </w:rPr>
      </w:pPr>
      <w:r w:rsidRPr="009E5255">
        <w:rPr>
          <w:rFonts w:asciiTheme="majorHAnsi" w:hAnsiTheme="majorHAnsi" w:cstheme="majorHAnsi"/>
          <w:noProof/>
          <w:color w:val="000000" w:themeColor="text1"/>
        </w:rPr>
        <w:drawing>
          <wp:inline distT="0" distB="0" distL="0" distR="0" wp14:anchorId="78EC7D84" wp14:editId="000A40AB">
            <wp:extent cx="3380287" cy="3720057"/>
            <wp:effectExtent l="0" t="0" r="0" b="0"/>
            <wp:docPr id="208" name="Picture 208" descr="Impact of compounding status on price paid per unit.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Impact of compounding status on price paid per unit. Results of the econometric estimation are summarised in the text"/>
                    <pic:cNvPicPr>
                      <a:picLocks noChangeAspect="1" noChangeArrowheads="1"/>
                    </pic:cNvPicPr>
                  </pic:nvPicPr>
                  <pic:blipFill rotWithShape="1">
                    <a:blip r:embed="rId247">
                      <a:extLst>
                        <a:ext uri="{28A0092B-C50C-407E-A947-70E740481C1C}">
                          <a14:useLocalDpi xmlns:a14="http://schemas.microsoft.com/office/drawing/2010/main" val="0"/>
                        </a:ext>
                      </a:extLst>
                    </a:blip>
                    <a:srcRect r="32404" b="33901"/>
                    <a:stretch/>
                  </pic:blipFill>
                  <pic:spPr bwMode="auto">
                    <a:xfrm>
                      <a:off x="0" y="0"/>
                      <a:ext cx="3422140" cy="3766117"/>
                    </a:xfrm>
                    <a:prstGeom prst="rect">
                      <a:avLst/>
                    </a:prstGeom>
                    <a:noFill/>
                    <a:ln>
                      <a:noFill/>
                    </a:ln>
                    <a:extLst>
                      <a:ext uri="{53640926-AAD7-44D8-BBD7-CCE9431645EC}">
                        <a14:shadowObscured xmlns:a14="http://schemas.microsoft.com/office/drawing/2010/main"/>
                      </a:ext>
                    </a:extLst>
                  </pic:spPr>
                </pic:pic>
              </a:graphicData>
            </a:graphic>
          </wp:inline>
        </w:drawing>
      </w:r>
    </w:p>
    <w:p w14:paraId="41B048A8" w14:textId="77777777" w:rsidR="00A00C97" w:rsidRPr="009E5255" w:rsidRDefault="00A00C97" w:rsidP="003A6F1A">
      <w:pPr>
        <w:pStyle w:val="TableNotes"/>
      </w:pPr>
      <w:r w:rsidRPr="009E5255">
        <w:t>Notes:</w:t>
      </w:r>
      <w:r w:rsidRPr="009E5255">
        <w:tab/>
        <w:t>Fixed effects: Compounding status year. Random effects: molecule</w:t>
      </w:r>
    </w:p>
    <w:p w14:paraId="0CD4D9CD" w14:textId="5279488E" w:rsidR="00A00C97" w:rsidRPr="009E5255" w:rsidRDefault="00A00C97" w:rsidP="001A4336">
      <w:pPr>
        <w:pStyle w:val="Caption"/>
      </w:pPr>
      <w:bookmarkStart w:id="554" w:name="_Ref88660441"/>
      <w:r w:rsidRPr="009E5255">
        <w:t xml:space="preserve">Equation </w:t>
      </w:r>
      <w:r w:rsidR="00E36C93">
        <w:fldChar w:fldCharType="begin"/>
      </w:r>
      <w:r w:rsidR="00E36C93">
        <w:instrText xml:space="preserve"> SEQ Equation \* ARABIC </w:instrText>
      </w:r>
      <w:r w:rsidR="00E36C93">
        <w:fldChar w:fldCharType="separate"/>
      </w:r>
      <w:r w:rsidR="000C766B">
        <w:rPr>
          <w:noProof/>
        </w:rPr>
        <w:t>12</w:t>
      </w:r>
      <w:r w:rsidR="00E36C93">
        <w:rPr>
          <w:noProof/>
        </w:rPr>
        <w:fldChar w:fldCharType="end"/>
      </w:r>
      <w:bookmarkEnd w:id="554"/>
      <w:r w:rsidRPr="009E5255">
        <w:t>. Impact</w:t>
      </w:r>
      <w:r w:rsidR="001A4336" w:rsidRPr="009E5255">
        <w:t xml:space="preserve"> of</w:t>
      </w:r>
      <w:r w:rsidRPr="009E5255">
        <w:t xml:space="preserve"> retail status on price paid per unit</w:t>
      </w:r>
    </w:p>
    <w:p w14:paraId="5CB43CFA" w14:textId="77777777" w:rsidR="00A00C97" w:rsidRPr="009E5255" w:rsidRDefault="00A00C97" w:rsidP="00A00C97">
      <w:pPr>
        <w:pStyle w:val="NoSpacing"/>
        <w:rPr>
          <w:rFonts w:asciiTheme="majorHAnsi" w:hAnsiTheme="majorHAnsi" w:cstheme="majorHAnsi"/>
          <w:color w:val="000000" w:themeColor="text1"/>
        </w:rPr>
      </w:pPr>
      <w:r w:rsidRPr="009E5255">
        <w:rPr>
          <w:rFonts w:asciiTheme="majorHAnsi" w:hAnsiTheme="majorHAnsi" w:cstheme="majorHAnsi"/>
          <w:noProof/>
          <w:color w:val="000000" w:themeColor="text1"/>
        </w:rPr>
        <w:drawing>
          <wp:inline distT="0" distB="0" distL="0" distR="0" wp14:anchorId="21F00E47" wp14:editId="581E272A">
            <wp:extent cx="3430104" cy="3626111"/>
            <wp:effectExtent l="0" t="0" r="0" b="0"/>
            <wp:docPr id="209" name="Picture 209" descr="Compounding status year. Random effects: molecule.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Compounding status year. Random effects: molecule. Results of the econometric estimation are summarised in the text"/>
                    <pic:cNvPicPr>
                      <a:picLocks noChangeAspect="1" noChangeArrowheads="1"/>
                    </pic:cNvPicPr>
                  </pic:nvPicPr>
                  <pic:blipFill rotWithShape="1">
                    <a:blip r:embed="rId248" cstate="print">
                      <a:extLst>
                        <a:ext uri="{28A0092B-C50C-407E-A947-70E740481C1C}">
                          <a14:useLocalDpi xmlns:a14="http://schemas.microsoft.com/office/drawing/2010/main" val="0"/>
                        </a:ext>
                      </a:extLst>
                    </a:blip>
                    <a:srcRect r="38337"/>
                    <a:stretch/>
                  </pic:blipFill>
                  <pic:spPr bwMode="auto">
                    <a:xfrm>
                      <a:off x="0" y="0"/>
                      <a:ext cx="3470908" cy="3669246"/>
                    </a:xfrm>
                    <a:prstGeom prst="rect">
                      <a:avLst/>
                    </a:prstGeom>
                    <a:noFill/>
                    <a:ln>
                      <a:noFill/>
                    </a:ln>
                    <a:extLst>
                      <a:ext uri="{53640926-AAD7-44D8-BBD7-CCE9431645EC}">
                        <a14:shadowObscured xmlns:a14="http://schemas.microsoft.com/office/drawing/2010/main"/>
                      </a:ext>
                    </a:extLst>
                  </pic:spPr>
                </pic:pic>
              </a:graphicData>
            </a:graphic>
          </wp:inline>
        </w:drawing>
      </w:r>
    </w:p>
    <w:p w14:paraId="099422CF" w14:textId="77777777" w:rsidR="00A00C97" w:rsidRPr="009E5255" w:rsidRDefault="00A00C97" w:rsidP="003A6F1A">
      <w:pPr>
        <w:pStyle w:val="TableNotes"/>
      </w:pPr>
      <w:r w:rsidRPr="009E5255">
        <w:t xml:space="preserve">Notes: </w:t>
      </w:r>
      <w:r w:rsidRPr="009E5255">
        <w:tab/>
        <w:t>Fixed effects: channel status and year. Random effects: drug</w:t>
      </w:r>
    </w:p>
    <w:p w14:paraId="35ECBD9A" w14:textId="7D7355EF" w:rsidR="00A00C97" w:rsidRPr="009E5255" w:rsidRDefault="00A00C97" w:rsidP="001A4336">
      <w:pPr>
        <w:pStyle w:val="Caption"/>
      </w:pPr>
      <w:bookmarkStart w:id="555" w:name="_Ref88660889"/>
      <w:r w:rsidRPr="009E5255">
        <w:t xml:space="preserve">Equation </w:t>
      </w:r>
      <w:r w:rsidR="00E36C93">
        <w:fldChar w:fldCharType="begin"/>
      </w:r>
      <w:r w:rsidR="00E36C93">
        <w:instrText xml:space="preserve"> SEQ Equation \* ARABIC </w:instrText>
      </w:r>
      <w:r w:rsidR="00E36C93">
        <w:fldChar w:fldCharType="separate"/>
      </w:r>
      <w:r w:rsidR="000C766B">
        <w:rPr>
          <w:noProof/>
        </w:rPr>
        <w:t>13</w:t>
      </w:r>
      <w:r w:rsidR="00E36C93">
        <w:rPr>
          <w:noProof/>
        </w:rPr>
        <w:fldChar w:fldCharType="end"/>
      </w:r>
      <w:bookmarkEnd w:id="555"/>
      <w:r w:rsidRPr="009E5255">
        <w:t xml:space="preserve">. Impact </w:t>
      </w:r>
      <w:r w:rsidR="001A4336" w:rsidRPr="009E5255">
        <w:t xml:space="preserve">of </w:t>
      </w:r>
      <w:r w:rsidRPr="009E5255">
        <w:t>retail status and total units purchased on price paid per unit</w:t>
      </w:r>
    </w:p>
    <w:p w14:paraId="56328387" w14:textId="77777777" w:rsidR="00A00C97" w:rsidRPr="009E5255" w:rsidRDefault="00A00C97" w:rsidP="00A00C97">
      <w:pPr>
        <w:pStyle w:val="NoSpacing"/>
        <w:keepNext/>
        <w:keepLines/>
        <w:rPr>
          <w:rFonts w:asciiTheme="majorHAnsi" w:hAnsiTheme="majorHAnsi" w:cstheme="majorHAnsi"/>
          <w:i/>
          <w:color w:val="000000" w:themeColor="text1"/>
        </w:rPr>
      </w:pPr>
      <w:r w:rsidRPr="009E5255">
        <w:rPr>
          <w:rFonts w:asciiTheme="majorHAnsi" w:hAnsiTheme="majorHAnsi" w:cstheme="majorHAnsi"/>
          <w:i/>
          <w:noProof/>
          <w:color w:val="000000" w:themeColor="text1"/>
        </w:rPr>
        <w:drawing>
          <wp:inline distT="0" distB="0" distL="0" distR="0" wp14:anchorId="3F6032CB" wp14:editId="000EC8F8">
            <wp:extent cx="4274988" cy="4189696"/>
            <wp:effectExtent l="0" t="0" r="0" b="1905"/>
            <wp:docPr id="210" name="Picture 210" descr="Impact of retail status and total units purchased on price paid per unit. Results of the econometric estimation are summari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Impact of retail status and total units purchased on price paid per unit. Results of the econometric estimation are summarised in the text"/>
                    <pic:cNvPicPr>
                      <a:picLocks noChangeAspect="1" noChangeArrowheads="1"/>
                    </pic:cNvPicPr>
                  </pic:nvPicPr>
                  <pic:blipFill rotWithShape="1">
                    <a:blip r:embed="rId249" cstate="print">
                      <a:extLst>
                        <a:ext uri="{28A0092B-C50C-407E-A947-70E740481C1C}">
                          <a14:useLocalDpi xmlns:a14="http://schemas.microsoft.com/office/drawing/2010/main" val="0"/>
                        </a:ext>
                      </a:extLst>
                    </a:blip>
                    <a:srcRect r="31688"/>
                    <a:stretch/>
                  </pic:blipFill>
                  <pic:spPr bwMode="auto">
                    <a:xfrm>
                      <a:off x="0" y="0"/>
                      <a:ext cx="4296141" cy="4210427"/>
                    </a:xfrm>
                    <a:prstGeom prst="rect">
                      <a:avLst/>
                    </a:prstGeom>
                    <a:noFill/>
                    <a:ln>
                      <a:noFill/>
                    </a:ln>
                    <a:extLst>
                      <a:ext uri="{53640926-AAD7-44D8-BBD7-CCE9431645EC}">
                        <a14:shadowObscured xmlns:a14="http://schemas.microsoft.com/office/drawing/2010/main"/>
                      </a:ext>
                    </a:extLst>
                  </pic:spPr>
                </pic:pic>
              </a:graphicData>
            </a:graphic>
          </wp:inline>
        </w:drawing>
      </w:r>
    </w:p>
    <w:p w14:paraId="51D433F2" w14:textId="467992FD" w:rsidR="00BF090F" w:rsidRPr="009E5255" w:rsidRDefault="00A00C97" w:rsidP="003A6F1A">
      <w:pPr>
        <w:pStyle w:val="TableNotes"/>
      </w:pPr>
      <w:r w:rsidRPr="009E5255">
        <w:t>Notes:</w:t>
      </w:r>
      <w:r w:rsidRPr="009E5255">
        <w:tab/>
        <w:t>Fixed effects: channel status, total units purchased and year. Random effects: drug</w:t>
      </w:r>
      <w:r w:rsidR="00BF090F" w:rsidRPr="009E5255">
        <w:br w:type="page"/>
      </w:r>
    </w:p>
    <w:p w14:paraId="408BE7F1" w14:textId="4DDC52C2" w:rsidR="00584A9D" w:rsidRPr="009E5255" w:rsidRDefault="00584A9D" w:rsidP="003A5C13">
      <w:pPr>
        <w:pStyle w:val="Title"/>
        <w:spacing w:after="240" w:line="360" w:lineRule="auto"/>
      </w:pPr>
      <w:r w:rsidRPr="009E5255">
        <w:fldChar w:fldCharType="begin"/>
      </w:r>
      <w:r w:rsidRPr="009E5255">
        <w:instrText xml:space="preserve"> REF _Ref92645254 \h  \* MERGEFORMAT </w:instrText>
      </w:r>
      <w:r w:rsidRPr="009E5255">
        <w:fldChar w:fldCharType="separate"/>
      </w:r>
      <w:bookmarkStart w:id="556" w:name="_Toc144886287"/>
      <w:r w:rsidR="000C766B" w:rsidRPr="009E5255">
        <w:t xml:space="preserve">Appendix </w:t>
      </w:r>
      <w:r w:rsidR="000C766B">
        <w:t>9</w:t>
      </w:r>
      <w:r w:rsidR="000C766B" w:rsidRPr="009E5255">
        <w:t>. Analysis of TGA Safety Data</w:t>
      </w:r>
      <w:bookmarkEnd w:id="556"/>
      <w:r w:rsidRPr="009E5255">
        <w:fldChar w:fldCharType="end"/>
      </w:r>
    </w:p>
    <w:p w14:paraId="2BCE9250" w14:textId="77777777" w:rsidR="00A66B54" w:rsidRPr="009E5255" w:rsidRDefault="00A66B54" w:rsidP="00A66B54">
      <w:pPr>
        <w:rPr>
          <w:i/>
          <w:iCs/>
          <w:u w:val="single"/>
        </w:rPr>
      </w:pPr>
      <w:r w:rsidRPr="009E5255">
        <w:rPr>
          <w:i/>
          <w:iCs/>
          <w:u w:val="single"/>
        </w:rPr>
        <w:t>Overview</w:t>
      </w:r>
    </w:p>
    <w:p w14:paraId="2ECFDA16" w14:textId="77777777" w:rsidR="00A66B54" w:rsidRPr="009E5255" w:rsidRDefault="00A66B54" w:rsidP="00A66B54">
      <w:r w:rsidRPr="009E5255">
        <w:t>The purpose of this analysis was to examine the rates of off-label use of cancer medicines listed on the EFC, which were potentially associated with causing adverse events (AEs).  Additionally, this analysis sought to identify the impact listing cancer medicines on the EFC had on rates of AEs associated with off-label use.</w:t>
      </w:r>
    </w:p>
    <w:p w14:paraId="76EE3B5B" w14:textId="77777777" w:rsidR="00A66B54" w:rsidRPr="009E5255" w:rsidRDefault="00A66B54" w:rsidP="00A66B54">
      <w:pPr>
        <w:rPr>
          <w:i/>
          <w:iCs/>
          <w:u w:val="single"/>
        </w:rPr>
      </w:pPr>
      <w:r w:rsidRPr="009E5255">
        <w:rPr>
          <w:i/>
          <w:iCs/>
          <w:u w:val="single"/>
        </w:rPr>
        <w:t>Method</w:t>
      </w:r>
    </w:p>
    <w:p w14:paraId="012DDA29" w14:textId="5E6B597E" w:rsidR="00A66B54" w:rsidRPr="009E5255" w:rsidRDefault="00A66B54" w:rsidP="00687901">
      <w:r w:rsidRPr="009E5255">
        <w:t xml:space="preserve">An analysis of spontaneous AEs related to cancer medicines listed on the EFC was undertaken using data extracted from the TGA’s Database of Adverse Event Notifications (DAEN) website </w:t>
      </w:r>
      <w:r w:rsidRPr="009E5255">
        <w:fldChar w:fldCharType="begin"/>
      </w:r>
      <w:r w:rsidR="00A476B2">
        <w:instrText xml:space="preserve"> ADDIN EN.CITE &lt;EndNote&gt;&lt;Cite&gt;&lt;Author&gt;TGA&lt;/Author&gt;&lt;Year&gt;2021&lt;/Year&gt;&lt;RecNum&gt;31&lt;/RecNum&gt;&lt;DisplayText&gt;[51, 74]&lt;/DisplayText&gt;&lt;record&gt;&lt;rec-number&gt;31&lt;/rec-number&gt;&lt;foreign-keys&gt;&lt;key app="EN" db-id="2dtspxst7vt0pmeeatrps9fc5tsatdeer5tz" timestamp="1633063596"&gt;31&lt;/key&gt;&lt;/foreign-keys&gt;&lt;ref-type name="Web Page"&gt;12&lt;/ref-type&gt;&lt;contributors&gt;&lt;authors&gt;&lt;author&gt;TGA&lt;/author&gt;&lt;/authors&gt;&lt;/contributors&gt;&lt;titles&gt;&lt;title&gt;Database of Adverse Event Notifications&lt;/title&gt;&lt;/titles&gt;&lt;volume&gt;2021&lt;/volume&gt;&lt;number&gt;15/06/2021&lt;/number&gt;&lt;dates&gt;&lt;year&gt;2021&lt;/year&gt;&lt;/dates&gt;&lt;urls&gt;&lt;related-urls&gt;&lt;url&gt;https://www.tga.gov.au/about-daen-medicines&lt;/url&gt;&lt;/related-urls&gt;&lt;/urls&gt;&lt;/record&gt;&lt;/Cite&gt;&lt;Cite&gt;&lt;Author&gt;TGA&lt;/Author&gt;&lt;Year&gt;2021&lt;/Year&gt;&lt;RecNum&gt;10592&lt;/RecNum&gt;&lt;record&gt;&lt;rec-number&gt;10592&lt;/rec-number&gt;&lt;foreign-keys&gt;&lt;key app="EN" db-id="etpte9adcdfve1eerz5pws2fvps522ds5svf" timestamp="1652740079" guid="409598e1-92c8-4975-a8fb-042bded37dad"&gt;10592&lt;/key&gt;&lt;/foreign-keys&gt;&lt;ref-type name="Report"&gt;27&lt;/ref-type&gt;&lt;contributors&gt;&lt;authors&gt;&lt;author&gt;TGA&lt;/author&gt;&lt;/authors&gt;&lt;tertiary-authors&gt;&lt;author&gt;Australian Government,, Therapeutic Goods Administration (TGA)&lt;/author&gt;&lt;/tertiary-authors&gt;&lt;/contributors&gt;&lt;titles&gt;&lt;title&gt;Database of adverse event notifications&lt;/title&gt;&lt;/titles&gt;&lt;dates&gt;&lt;year&gt;2021&lt;/year&gt;&lt;/dates&gt;&lt;pub-location&gt;Canberra&lt;/pub-location&gt;&lt;urls&gt;&lt;related-urls&gt;&lt;url&gt;https://www.tga.gov.au/about-daen-medicines&lt;/url&gt;&lt;/related-urls&gt;&lt;/urls&gt;&lt;/record&gt;&lt;/Cite&gt;&lt;/EndNote&gt;</w:instrText>
      </w:r>
      <w:r w:rsidRPr="009E5255">
        <w:fldChar w:fldCharType="separate"/>
      </w:r>
      <w:r w:rsidR="00A476B2">
        <w:rPr>
          <w:noProof/>
        </w:rPr>
        <w:t>[51, 74]</w:t>
      </w:r>
      <w:r w:rsidRPr="009E5255">
        <w:fldChar w:fldCharType="end"/>
      </w:r>
      <w:r w:rsidRPr="009E5255">
        <w:t>.  Medicines were selected for analysis if they were on the EFC list, had a TGA indication that was consistent with the PBS indication and did not have a general benefit listing.  This resulted in the inclusion of 40 EFC medicines.  A summary of reasons for the inclusion or exclusion of EFC-medicines from the analysis is provided</w:t>
      </w:r>
      <w:r w:rsidR="00687901" w:rsidRPr="009E5255">
        <w:t xml:space="preserve"> in </w:t>
      </w:r>
      <w:r w:rsidR="00687901" w:rsidRPr="009E5255">
        <w:fldChar w:fldCharType="begin"/>
      </w:r>
      <w:r w:rsidR="00687901" w:rsidRPr="009E5255">
        <w:instrText xml:space="preserve"> REF _Ref84324493 \h </w:instrText>
      </w:r>
      <w:r w:rsidR="00687901" w:rsidRPr="009E5255">
        <w:fldChar w:fldCharType="separate"/>
      </w:r>
      <w:r w:rsidR="000C766B" w:rsidRPr="009E5255">
        <w:t>Table A</w:t>
      </w:r>
      <w:r w:rsidR="000C766B">
        <w:rPr>
          <w:noProof/>
        </w:rPr>
        <w:t>48</w:t>
      </w:r>
      <w:r w:rsidR="00687901" w:rsidRPr="009E5255">
        <w:fldChar w:fldCharType="end"/>
      </w:r>
      <w:r w:rsidR="00687901" w:rsidRPr="009E5255">
        <w:t xml:space="preserve">, </w:t>
      </w:r>
      <w:r w:rsidR="00687901" w:rsidRPr="009E5255">
        <w:fldChar w:fldCharType="begin"/>
      </w:r>
      <w:r w:rsidR="00687901" w:rsidRPr="009E5255">
        <w:instrText xml:space="preserve"> REF _Ref97805452 \h </w:instrText>
      </w:r>
      <w:r w:rsidR="00687901" w:rsidRPr="009E5255">
        <w:fldChar w:fldCharType="separate"/>
      </w:r>
      <w:r w:rsidR="000C766B" w:rsidRPr="009E5255">
        <w:t>Table A</w:t>
      </w:r>
      <w:r w:rsidR="000C766B">
        <w:rPr>
          <w:noProof/>
        </w:rPr>
        <w:t>49</w:t>
      </w:r>
      <w:r w:rsidR="00687901" w:rsidRPr="009E5255">
        <w:fldChar w:fldCharType="end"/>
      </w:r>
      <w:r w:rsidR="00687901" w:rsidRPr="009E5255">
        <w:t xml:space="preserve"> and </w:t>
      </w:r>
      <w:r w:rsidR="00687901" w:rsidRPr="009E5255">
        <w:fldChar w:fldCharType="begin"/>
      </w:r>
      <w:r w:rsidR="00687901" w:rsidRPr="009E5255">
        <w:instrText xml:space="preserve"> REF _Ref97805459 \h </w:instrText>
      </w:r>
      <w:r w:rsidR="00687901" w:rsidRPr="009E5255">
        <w:fldChar w:fldCharType="separate"/>
      </w:r>
      <w:r w:rsidR="000C766B" w:rsidRPr="009E5255">
        <w:t>Table A</w:t>
      </w:r>
      <w:r w:rsidR="000C766B">
        <w:rPr>
          <w:noProof/>
        </w:rPr>
        <w:t>50</w:t>
      </w:r>
      <w:r w:rsidR="00687901" w:rsidRPr="009E5255">
        <w:fldChar w:fldCharType="end"/>
      </w:r>
      <w:r w:rsidR="00687901" w:rsidRPr="009E5255">
        <w:t>.</w:t>
      </w:r>
    </w:p>
    <w:p w14:paraId="57170127" w14:textId="724DD746" w:rsidR="00A66B54" w:rsidRPr="009E5255" w:rsidRDefault="00A66B54" w:rsidP="00531BDB">
      <w:pPr>
        <w:pStyle w:val="Caption"/>
      </w:pPr>
      <w:bookmarkStart w:id="557" w:name="_Ref84324493"/>
      <w:bookmarkStart w:id="558" w:name="_Ref97805406"/>
      <w:r w:rsidRPr="009E5255">
        <w:t>Table A</w:t>
      </w:r>
      <w:r w:rsidR="00E36C93">
        <w:fldChar w:fldCharType="begin"/>
      </w:r>
      <w:r w:rsidR="00E36C93">
        <w:instrText xml:space="preserve"> SEQ Table_A \* ARABIC </w:instrText>
      </w:r>
      <w:r w:rsidR="00E36C93">
        <w:fldChar w:fldCharType="separate"/>
      </w:r>
      <w:r w:rsidR="000C766B">
        <w:rPr>
          <w:noProof/>
        </w:rPr>
        <w:t>48</w:t>
      </w:r>
      <w:r w:rsidR="00E36C93">
        <w:rPr>
          <w:noProof/>
        </w:rPr>
        <w:fldChar w:fldCharType="end"/>
      </w:r>
      <w:bookmarkEnd w:id="557"/>
      <w:r w:rsidRPr="009E5255">
        <w:t xml:space="preserve">. EFC </w:t>
      </w:r>
      <w:r w:rsidR="00531BDB" w:rsidRPr="009E5255">
        <w:t>molecules</w:t>
      </w:r>
      <w:r w:rsidRPr="009E5255">
        <w:t xml:space="preserve"> included in the analysis </w:t>
      </w:r>
      <w:r w:rsidR="00531BDB" w:rsidRPr="009E5255">
        <w:t>of DAEN data</w:t>
      </w:r>
      <w:bookmarkEnd w:id="558"/>
    </w:p>
    <w:tbl>
      <w:tblPr>
        <w:tblW w:w="9209" w:type="dxa"/>
        <w:tblLayout w:type="fixed"/>
        <w:tblLook w:val="04A0" w:firstRow="1" w:lastRow="0" w:firstColumn="1" w:lastColumn="0" w:noHBand="0" w:noVBand="1"/>
        <w:tblCaption w:val="EFC molecules included in the analysis of DAEN data"/>
      </w:tblPr>
      <w:tblGrid>
        <w:gridCol w:w="1555"/>
        <w:gridCol w:w="3756"/>
        <w:gridCol w:w="3898"/>
      </w:tblGrid>
      <w:tr w:rsidR="00A66B54" w:rsidRPr="009E5255" w14:paraId="1B7DCE25" w14:textId="77777777" w:rsidTr="002466CD">
        <w:trPr>
          <w:trHeight w:val="20"/>
          <w:tblHeader/>
        </w:trPr>
        <w:tc>
          <w:tcPr>
            <w:tcW w:w="1555" w:type="dxa"/>
            <w:tcBorders>
              <w:bottom w:val="single" w:sz="4" w:space="0" w:color="auto"/>
            </w:tcBorders>
            <w:shd w:val="clear" w:color="auto" w:fill="auto"/>
            <w:noWrap/>
            <w:hideMark/>
          </w:tcPr>
          <w:p w14:paraId="28942018" w14:textId="77777777" w:rsidR="00A66B54" w:rsidRPr="009E5255" w:rsidRDefault="00A66B54" w:rsidP="00EA0B5A">
            <w:pPr>
              <w:pStyle w:val="NoSpacing"/>
              <w:rPr>
                <w:rFonts w:asciiTheme="majorHAnsi" w:hAnsiTheme="majorHAnsi" w:cstheme="majorHAnsi"/>
                <w:bCs/>
                <w:i/>
                <w:iCs/>
                <w:color w:val="000000" w:themeColor="text1"/>
              </w:rPr>
            </w:pPr>
            <w:r w:rsidRPr="009E5255">
              <w:rPr>
                <w:rFonts w:asciiTheme="majorHAnsi" w:hAnsiTheme="majorHAnsi" w:cstheme="majorHAnsi"/>
                <w:bCs/>
                <w:i/>
                <w:iCs/>
                <w:color w:val="000000" w:themeColor="text1"/>
              </w:rPr>
              <w:t> Drug</w:t>
            </w:r>
          </w:p>
        </w:tc>
        <w:tc>
          <w:tcPr>
            <w:tcW w:w="3756" w:type="dxa"/>
            <w:tcBorders>
              <w:bottom w:val="single" w:sz="4" w:space="0" w:color="auto"/>
            </w:tcBorders>
            <w:shd w:val="clear" w:color="auto" w:fill="auto"/>
            <w:noWrap/>
            <w:vAlign w:val="bottom"/>
            <w:hideMark/>
          </w:tcPr>
          <w:p w14:paraId="559FFF60" w14:textId="77777777" w:rsidR="00A66B54" w:rsidRPr="009E5255" w:rsidRDefault="00A66B54" w:rsidP="002466CD">
            <w:pPr>
              <w:pStyle w:val="NoSpacing"/>
              <w:jc w:val="center"/>
              <w:rPr>
                <w:rFonts w:asciiTheme="majorHAnsi" w:hAnsiTheme="majorHAnsi" w:cstheme="majorHAnsi"/>
                <w:bCs/>
                <w:i/>
                <w:iCs/>
                <w:color w:val="000000" w:themeColor="text1"/>
              </w:rPr>
            </w:pPr>
            <w:r w:rsidRPr="009E5255">
              <w:rPr>
                <w:rFonts w:asciiTheme="majorHAnsi" w:hAnsiTheme="majorHAnsi" w:cstheme="majorHAnsi"/>
                <w:bCs/>
                <w:i/>
                <w:iCs/>
                <w:color w:val="000000" w:themeColor="text1"/>
              </w:rPr>
              <w:t>TGA indication</w:t>
            </w:r>
          </w:p>
        </w:tc>
        <w:tc>
          <w:tcPr>
            <w:tcW w:w="3898" w:type="dxa"/>
            <w:tcBorders>
              <w:bottom w:val="single" w:sz="4" w:space="0" w:color="auto"/>
            </w:tcBorders>
            <w:shd w:val="clear" w:color="auto" w:fill="auto"/>
            <w:noWrap/>
            <w:vAlign w:val="bottom"/>
            <w:hideMark/>
          </w:tcPr>
          <w:p w14:paraId="7614EABA" w14:textId="77777777" w:rsidR="00A66B54" w:rsidRPr="009E5255" w:rsidRDefault="00A66B54" w:rsidP="002466CD">
            <w:pPr>
              <w:pStyle w:val="NoSpacing"/>
              <w:jc w:val="center"/>
              <w:rPr>
                <w:rFonts w:asciiTheme="majorHAnsi" w:hAnsiTheme="majorHAnsi" w:cstheme="majorHAnsi"/>
                <w:bCs/>
                <w:i/>
                <w:iCs/>
                <w:color w:val="000000" w:themeColor="text1"/>
              </w:rPr>
            </w:pPr>
            <w:r w:rsidRPr="009E5255">
              <w:rPr>
                <w:rFonts w:asciiTheme="majorHAnsi" w:hAnsiTheme="majorHAnsi" w:cstheme="majorHAnsi"/>
                <w:bCs/>
                <w:i/>
                <w:iCs/>
                <w:color w:val="000000" w:themeColor="text1"/>
              </w:rPr>
              <w:t>PBS indication</w:t>
            </w:r>
          </w:p>
        </w:tc>
      </w:tr>
      <w:tr w:rsidR="00A66B54" w:rsidRPr="009E5255" w14:paraId="1E6030E0" w14:textId="77777777" w:rsidTr="002466CD">
        <w:trPr>
          <w:trHeight w:val="20"/>
        </w:trPr>
        <w:tc>
          <w:tcPr>
            <w:tcW w:w="1555" w:type="dxa"/>
            <w:tcBorders>
              <w:top w:val="single" w:sz="4" w:space="0" w:color="auto"/>
            </w:tcBorders>
            <w:shd w:val="clear" w:color="auto" w:fill="auto"/>
            <w:noWrap/>
            <w:hideMark/>
          </w:tcPr>
          <w:p w14:paraId="445A1C8F"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Arsenic (Trioxide)</w:t>
            </w:r>
          </w:p>
        </w:tc>
        <w:tc>
          <w:tcPr>
            <w:tcW w:w="3756" w:type="dxa"/>
            <w:tcBorders>
              <w:top w:val="single" w:sz="4" w:space="0" w:color="auto"/>
            </w:tcBorders>
            <w:shd w:val="clear" w:color="auto" w:fill="auto"/>
            <w:noWrap/>
            <w:hideMark/>
          </w:tcPr>
          <w:p w14:paraId="50067FD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cute promyelocytic leukaemia (induction of remission and consolidation)</w:t>
            </w:r>
          </w:p>
        </w:tc>
        <w:tc>
          <w:tcPr>
            <w:tcW w:w="3898" w:type="dxa"/>
            <w:tcBorders>
              <w:top w:val="single" w:sz="4" w:space="0" w:color="auto"/>
            </w:tcBorders>
            <w:shd w:val="clear" w:color="auto" w:fill="auto"/>
            <w:noWrap/>
            <w:hideMark/>
          </w:tcPr>
          <w:p w14:paraId="2463A93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cute promyelocytic leukaemia (induction of remission and consolidation)</w:t>
            </w:r>
          </w:p>
        </w:tc>
      </w:tr>
      <w:tr w:rsidR="00A66B54" w:rsidRPr="009E5255" w14:paraId="099151C8" w14:textId="77777777" w:rsidTr="002466CD">
        <w:trPr>
          <w:trHeight w:val="20"/>
        </w:trPr>
        <w:tc>
          <w:tcPr>
            <w:tcW w:w="1555" w:type="dxa"/>
            <w:shd w:val="clear" w:color="auto" w:fill="auto"/>
            <w:noWrap/>
            <w:hideMark/>
          </w:tcPr>
          <w:p w14:paraId="6B3FBF30"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Bendamustine (Hydrochloride)</w:t>
            </w:r>
          </w:p>
        </w:tc>
        <w:tc>
          <w:tcPr>
            <w:tcW w:w="3756" w:type="dxa"/>
            <w:shd w:val="clear" w:color="auto" w:fill="auto"/>
            <w:noWrap/>
            <w:hideMark/>
          </w:tcPr>
          <w:p w14:paraId="07968F06"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Treatment of chronic lymphocytic leukaemia </w:t>
            </w:r>
          </w:p>
          <w:p w14:paraId="35F992F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Previously untreated indolent CD20-positive, stage III-IV Non-Hodgkin's lymphoma (</w:t>
            </w:r>
            <w:r w:rsidRPr="009E5255">
              <w:rPr>
                <w:rFonts w:asciiTheme="majorHAnsi" w:hAnsiTheme="majorHAnsi" w:cstheme="majorHAnsi"/>
                <w:i/>
                <w:iCs/>
                <w:color w:val="000000" w:themeColor="text1"/>
              </w:rPr>
              <w:t>in combination</w:t>
            </w:r>
            <w:r w:rsidRPr="009E5255">
              <w:rPr>
                <w:rFonts w:asciiTheme="majorHAnsi" w:hAnsiTheme="majorHAnsi" w:cstheme="majorHAnsi"/>
                <w:color w:val="000000" w:themeColor="text1"/>
              </w:rPr>
              <w:t>)</w:t>
            </w:r>
          </w:p>
          <w:p w14:paraId="42874FD7"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Previously untreated CD20-positive, stage III-IV Mantle Cell Lymphoma (</w:t>
            </w:r>
            <w:r w:rsidRPr="009E5255">
              <w:rPr>
                <w:rFonts w:asciiTheme="majorHAnsi" w:hAnsiTheme="majorHAnsi" w:cstheme="majorHAnsi"/>
                <w:i/>
                <w:iCs/>
                <w:color w:val="000000" w:themeColor="text1"/>
              </w:rPr>
              <w:t>in combination</w:t>
            </w:r>
            <w:r w:rsidRPr="009E5255">
              <w:rPr>
                <w:rFonts w:asciiTheme="majorHAnsi" w:hAnsiTheme="majorHAnsi" w:cstheme="majorHAnsi"/>
                <w:color w:val="000000" w:themeColor="text1"/>
              </w:rPr>
              <w:t>)</w:t>
            </w:r>
          </w:p>
          <w:p w14:paraId="5C0EC398"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lapsed/refractory indolent non-Hodgkin's lymphoma</w:t>
            </w:r>
          </w:p>
        </w:tc>
        <w:tc>
          <w:tcPr>
            <w:tcW w:w="3898" w:type="dxa"/>
            <w:shd w:val="clear" w:color="auto" w:fill="auto"/>
            <w:noWrap/>
            <w:hideMark/>
          </w:tcPr>
          <w:p w14:paraId="3D728BE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Previously untreated stage III or IV mantle cell lymphoma</w:t>
            </w:r>
          </w:p>
          <w:p w14:paraId="6E6E66D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Follicular lymphoma</w:t>
            </w:r>
          </w:p>
          <w:p w14:paraId="1C6C80AE"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Previously untreated stage II bulky or stage III or IV indolent non-Hodgkin's lymphoma</w:t>
            </w:r>
          </w:p>
        </w:tc>
      </w:tr>
      <w:tr w:rsidR="00A66B54" w:rsidRPr="009E5255" w14:paraId="1C3A8C79" w14:textId="77777777" w:rsidTr="002466CD">
        <w:trPr>
          <w:trHeight w:val="20"/>
        </w:trPr>
        <w:tc>
          <w:tcPr>
            <w:tcW w:w="1555" w:type="dxa"/>
            <w:shd w:val="clear" w:color="auto" w:fill="auto"/>
            <w:noWrap/>
            <w:hideMark/>
          </w:tcPr>
          <w:p w14:paraId="26FB0C79"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Bevacizumab (Recombinant)</w:t>
            </w:r>
          </w:p>
        </w:tc>
        <w:tc>
          <w:tcPr>
            <w:tcW w:w="3756" w:type="dxa"/>
            <w:shd w:val="clear" w:color="auto" w:fill="auto"/>
            <w:noWrap/>
            <w:hideMark/>
          </w:tcPr>
          <w:p w14:paraId="081A34E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Colorectal Cancer</w:t>
            </w:r>
          </w:p>
          <w:p w14:paraId="706B7B0B"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Locally recurrent or metastatic Breast Cancer</w:t>
            </w:r>
          </w:p>
          <w:p w14:paraId="665C56F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dvanced, metastatic or recurrent non-squamous non-small cell lung cancer </w:t>
            </w:r>
          </w:p>
          <w:p w14:paraId="7F82542B"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dvanced and/or metastatic renal cell cancer</w:t>
            </w:r>
          </w:p>
          <w:p w14:paraId="45E3E62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Grade IV glioma</w:t>
            </w:r>
          </w:p>
          <w:p w14:paraId="5301AC8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Epithelial ovarian, fallopian tube or primary peritoneal cancer</w:t>
            </w:r>
          </w:p>
          <w:p w14:paraId="0243A32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Recurrent epithelial ovarian, fallopian tube or primary peritoneal cancer </w:t>
            </w:r>
          </w:p>
          <w:p w14:paraId="77D63A1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Cervical cancer </w:t>
            </w:r>
          </w:p>
        </w:tc>
        <w:tc>
          <w:tcPr>
            <w:tcW w:w="3898" w:type="dxa"/>
            <w:shd w:val="clear" w:color="auto" w:fill="auto"/>
            <w:noWrap/>
            <w:hideMark/>
          </w:tcPr>
          <w:p w14:paraId="7080B13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Epithelial ovarian, fallopian tube or primary peritoneal cancer</w:t>
            </w:r>
          </w:p>
          <w:p w14:paraId="141CA3B8"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dvanced carcinoma of cervix</w:t>
            </w:r>
          </w:p>
          <w:p w14:paraId="29C177A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lapsed or recurrent glioblastoma</w:t>
            </w:r>
          </w:p>
          <w:p w14:paraId="7E170E4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Stage IV (metastatic) non-small cell lung cancer</w:t>
            </w:r>
          </w:p>
          <w:p w14:paraId="558C0C9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dvanced (unresectable) Barcelona Clinic Liver Cancer Stage B or Stage C hepatocellular carcinoma</w:t>
            </w:r>
          </w:p>
          <w:p w14:paraId="78CAEED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colorectal cancer</w:t>
            </w:r>
          </w:p>
        </w:tc>
      </w:tr>
      <w:tr w:rsidR="00A66B54" w:rsidRPr="009E5255" w14:paraId="7ECBCF43" w14:textId="77777777" w:rsidTr="002466CD">
        <w:trPr>
          <w:trHeight w:val="20"/>
        </w:trPr>
        <w:tc>
          <w:tcPr>
            <w:tcW w:w="1555" w:type="dxa"/>
            <w:shd w:val="clear" w:color="auto" w:fill="auto"/>
            <w:noWrap/>
            <w:hideMark/>
          </w:tcPr>
          <w:p w14:paraId="0D2BBEEC"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Blinatumomab (Recombinant)</w:t>
            </w:r>
          </w:p>
        </w:tc>
        <w:tc>
          <w:tcPr>
            <w:tcW w:w="3756" w:type="dxa"/>
            <w:shd w:val="clear" w:color="auto" w:fill="auto"/>
            <w:noWrap/>
            <w:hideMark/>
          </w:tcPr>
          <w:p w14:paraId="624829B7"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relapsed or refractory B-cell precursor acute lymphoblastic leukaemia </w:t>
            </w:r>
          </w:p>
        </w:tc>
        <w:tc>
          <w:tcPr>
            <w:tcW w:w="3898" w:type="dxa"/>
            <w:shd w:val="clear" w:color="auto" w:fill="auto"/>
            <w:noWrap/>
            <w:hideMark/>
          </w:tcPr>
          <w:p w14:paraId="0575445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cute lymphoblastic leukaemia </w:t>
            </w:r>
          </w:p>
        </w:tc>
      </w:tr>
      <w:tr w:rsidR="00A66B54" w:rsidRPr="009E5255" w14:paraId="384BCD05" w14:textId="77777777" w:rsidTr="002466CD">
        <w:trPr>
          <w:trHeight w:val="20"/>
        </w:trPr>
        <w:tc>
          <w:tcPr>
            <w:tcW w:w="1555" w:type="dxa"/>
            <w:shd w:val="clear" w:color="auto" w:fill="auto"/>
            <w:noWrap/>
            <w:hideMark/>
          </w:tcPr>
          <w:p w14:paraId="6BDB41BC"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Bortezomib</w:t>
            </w:r>
          </w:p>
        </w:tc>
        <w:tc>
          <w:tcPr>
            <w:tcW w:w="3756" w:type="dxa"/>
            <w:shd w:val="clear" w:color="auto" w:fill="auto"/>
            <w:noWrap/>
            <w:hideMark/>
          </w:tcPr>
          <w:p w14:paraId="5575C80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Multiple myeloma </w:t>
            </w:r>
          </w:p>
          <w:p w14:paraId="228687D6"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Induction therapy prior to high dose chemotherapy with autologous stem cell rescue</w:t>
            </w:r>
          </w:p>
          <w:p w14:paraId="1E15DC6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of adult patients with previously untreated mantle cell lymphoma</w:t>
            </w:r>
          </w:p>
        </w:tc>
        <w:tc>
          <w:tcPr>
            <w:tcW w:w="3898" w:type="dxa"/>
            <w:shd w:val="clear" w:color="auto" w:fill="auto"/>
            <w:noWrap/>
            <w:hideMark/>
          </w:tcPr>
          <w:p w14:paraId="47B650E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Multiple myeloma </w:t>
            </w:r>
          </w:p>
        </w:tc>
      </w:tr>
      <w:tr w:rsidR="00A66B54" w:rsidRPr="009E5255" w14:paraId="08E731F8" w14:textId="77777777" w:rsidTr="002466CD">
        <w:trPr>
          <w:trHeight w:val="20"/>
        </w:trPr>
        <w:tc>
          <w:tcPr>
            <w:tcW w:w="1555" w:type="dxa"/>
            <w:shd w:val="clear" w:color="auto" w:fill="auto"/>
            <w:noWrap/>
            <w:hideMark/>
          </w:tcPr>
          <w:p w14:paraId="4F051DBF"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Brentuximab Vedotin (Recombinant)</w:t>
            </w:r>
          </w:p>
        </w:tc>
        <w:tc>
          <w:tcPr>
            <w:tcW w:w="3756" w:type="dxa"/>
            <w:shd w:val="clear" w:color="auto" w:fill="auto"/>
            <w:noWrap/>
            <w:hideMark/>
          </w:tcPr>
          <w:p w14:paraId="1252F59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Hodgkin lymphoma</w:t>
            </w:r>
          </w:p>
          <w:p w14:paraId="13A3729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Peripheral T-cell lymphoma</w:t>
            </w:r>
          </w:p>
          <w:p w14:paraId="007036E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Cutaneous T cell lymphoma</w:t>
            </w:r>
          </w:p>
        </w:tc>
        <w:tc>
          <w:tcPr>
            <w:tcW w:w="3898" w:type="dxa"/>
            <w:shd w:val="clear" w:color="auto" w:fill="auto"/>
            <w:noWrap/>
            <w:hideMark/>
          </w:tcPr>
          <w:p w14:paraId="6BF6A477"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CD30 positive systemic anaplastic large cell lymphoma</w:t>
            </w:r>
          </w:p>
          <w:p w14:paraId="701048B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lapsed or Refractory Hodgkin lymphoma</w:t>
            </w:r>
          </w:p>
          <w:p w14:paraId="3BC17D0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CD30 positive cutaneous T-cell lymphoma</w:t>
            </w:r>
          </w:p>
        </w:tc>
      </w:tr>
      <w:tr w:rsidR="00A66B54" w:rsidRPr="009E5255" w14:paraId="277B978D" w14:textId="77777777" w:rsidTr="002466CD">
        <w:trPr>
          <w:trHeight w:val="20"/>
        </w:trPr>
        <w:tc>
          <w:tcPr>
            <w:tcW w:w="1555" w:type="dxa"/>
            <w:shd w:val="clear" w:color="auto" w:fill="auto"/>
            <w:noWrap/>
            <w:hideMark/>
          </w:tcPr>
          <w:p w14:paraId="2874AD32"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abazitaxel</w:t>
            </w:r>
          </w:p>
        </w:tc>
        <w:tc>
          <w:tcPr>
            <w:tcW w:w="3756" w:type="dxa"/>
            <w:shd w:val="clear" w:color="auto" w:fill="auto"/>
            <w:noWrap/>
            <w:hideMark/>
          </w:tcPr>
          <w:p w14:paraId="1F25103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castration resistant prostate cancer previously treated with a docetaxel containing regimen (</w:t>
            </w:r>
            <w:r w:rsidRPr="009E5255">
              <w:rPr>
                <w:rFonts w:asciiTheme="majorHAnsi" w:hAnsiTheme="majorHAnsi" w:cstheme="majorHAnsi"/>
                <w:i/>
                <w:iCs/>
                <w:color w:val="000000" w:themeColor="text1"/>
              </w:rPr>
              <w:t>in combination with prednisone or prednisolone</w:t>
            </w:r>
            <w:r w:rsidRPr="009E5255">
              <w:rPr>
                <w:rFonts w:asciiTheme="majorHAnsi" w:hAnsiTheme="majorHAnsi" w:cstheme="majorHAnsi"/>
                <w:color w:val="000000" w:themeColor="text1"/>
              </w:rPr>
              <w:t>)</w:t>
            </w:r>
          </w:p>
        </w:tc>
        <w:tc>
          <w:tcPr>
            <w:tcW w:w="3898" w:type="dxa"/>
            <w:shd w:val="clear" w:color="auto" w:fill="auto"/>
            <w:noWrap/>
            <w:hideMark/>
          </w:tcPr>
          <w:p w14:paraId="6BEABDA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Castration resistant metastatic carcinoma of the prostate</w:t>
            </w:r>
          </w:p>
        </w:tc>
      </w:tr>
      <w:tr w:rsidR="00A66B54" w:rsidRPr="009E5255" w14:paraId="7458EDD7" w14:textId="77777777" w:rsidTr="002466CD">
        <w:trPr>
          <w:trHeight w:val="20"/>
        </w:trPr>
        <w:tc>
          <w:tcPr>
            <w:tcW w:w="1555" w:type="dxa"/>
            <w:shd w:val="clear" w:color="auto" w:fill="auto"/>
            <w:noWrap/>
            <w:hideMark/>
          </w:tcPr>
          <w:p w14:paraId="4B71BFE2"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arboplatin</w:t>
            </w:r>
          </w:p>
        </w:tc>
        <w:tc>
          <w:tcPr>
            <w:tcW w:w="3756" w:type="dxa"/>
            <w:shd w:val="clear" w:color="auto" w:fill="auto"/>
            <w:noWrap/>
            <w:hideMark/>
          </w:tcPr>
          <w:p w14:paraId="65DB1BC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dvanced ovarian carcinoma of epithelial origin.</w:t>
            </w:r>
          </w:p>
          <w:p w14:paraId="21C4FFC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mall cell lung carcinoma </w:t>
            </w:r>
          </w:p>
          <w:p w14:paraId="1D962DE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Carcinoma of the head and neck </w:t>
            </w:r>
          </w:p>
          <w:p w14:paraId="256B7C8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Carcinoma of the testis </w:t>
            </w:r>
          </w:p>
          <w:p w14:paraId="2795858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Paediatric cerebral tumours </w:t>
            </w:r>
          </w:p>
          <w:p w14:paraId="2E2FC217"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oft tissue sarcoma </w:t>
            </w:r>
          </w:p>
          <w:p w14:paraId="7935BB7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euroblastoma</w:t>
            </w:r>
          </w:p>
        </w:tc>
        <w:tc>
          <w:tcPr>
            <w:tcW w:w="3898" w:type="dxa"/>
            <w:shd w:val="clear" w:color="auto" w:fill="auto"/>
            <w:noWrap/>
            <w:hideMark/>
          </w:tcPr>
          <w:p w14:paraId="1D66305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25AC5832" w14:textId="77777777" w:rsidTr="002466CD">
        <w:trPr>
          <w:trHeight w:val="450"/>
        </w:trPr>
        <w:tc>
          <w:tcPr>
            <w:tcW w:w="1555" w:type="dxa"/>
            <w:vMerge w:val="restart"/>
            <w:shd w:val="clear" w:color="auto" w:fill="auto"/>
            <w:noWrap/>
            <w:hideMark/>
          </w:tcPr>
          <w:p w14:paraId="12A93D74"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arfilzomib</w:t>
            </w:r>
          </w:p>
        </w:tc>
        <w:tc>
          <w:tcPr>
            <w:tcW w:w="3756" w:type="dxa"/>
            <w:vMerge w:val="restart"/>
            <w:shd w:val="clear" w:color="auto" w:fill="auto"/>
            <w:noWrap/>
            <w:hideMark/>
          </w:tcPr>
          <w:p w14:paraId="01A757C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lapsed or refractory multiple myeloma</w:t>
            </w:r>
          </w:p>
        </w:tc>
        <w:tc>
          <w:tcPr>
            <w:tcW w:w="3898" w:type="dxa"/>
            <w:vMerge w:val="restart"/>
            <w:shd w:val="clear" w:color="auto" w:fill="auto"/>
            <w:noWrap/>
            <w:hideMark/>
          </w:tcPr>
          <w:p w14:paraId="0BDFD99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Multiple myeloma </w:t>
            </w:r>
          </w:p>
        </w:tc>
      </w:tr>
      <w:tr w:rsidR="00A66B54" w:rsidRPr="009E5255" w14:paraId="6D9E40A1" w14:textId="77777777" w:rsidTr="002466CD">
        <w:trPr>
          <w:trHeight w:val="450"/>
        </w:trPr>
        <w:tc>
          <w:tcPr>
            <w:tcW w:w="1555" w:type="dxa"/>
            <w:vMerge/>
            <w:shd w:val="clear" w:color="auto" w:fill="auto"/>
            <w:hideMark/>
          </w:tcPr>
          <w:p w14:paraId="5FC03451" w14:textId="77777777" w:rsidR="00A66B54" w:rsidRPr="009E5255" w:rsidRDefault="00A66B54" w:rsidP="00EA0B5A">
            <w:pPr>
              <w:pStyle w:val="NoSpacing"/>
              <w:rPr>
                <w:rFonts w:asciiTheme="majorHAnsi" w:hAnsiTheme="majorHAnsi" w:cstheme="majorHAnsi"/>
                <w:color w:val="000000" w:themeColor="text1"/>
              </w:rPr>
            </w:pPr>
          </w:p>
        </w:tc>
        <w:tc>
          <w:tcPr>
            <w:tcW w:w="3756" w:type="dxa"/>
            <w:vMerge/>
            <w:shd w:val="clear" w:color="auto" w:fill="auto"/>
            <w:hideMark/>
          </w:tcPr>
          <w:p w14:paraId="6BA3E7D2" w14:textId="77777777" w:rsidR="00A66B54" w:rsidRPr="009E5255" w:rsidRDefault="00A66B54">
            <w:pPr>
              <w:pStyle w:val="NoSpacing"/>
              <w:numPr>
                <w:ilvl w:val="0"/>
                <w:numId w:val="44"/>
              </w:numPr>
              <w:ind w:left="360"/>
              <w:rPr>
                <w:rFonts w:asciiTheme="majorHAnsi" w:hAnsiTheme="majorHAnsi" w:cstheme="majorHAnsi"/>
                <w:color w:val="000000" w:themeColor="text1"/>
              </w:rPr>
            </w:pPr>
          </w:p>
        </w:tc>
        <w:tc>
          <w:tcPr>
            <w:tcW w:w="3898" w:type="dxa"/>
            <w:vMerge/>
            <w:shd w:val="clear" w:color="auto" w:fill="auto"/>
            <w:hideMark/>
          </w:tcPr>
          <w:p w14:paraId="0A01441A" w14:textId="77777777" w:rsidR="00A66B54" w:rsidRPr="009E5255" w:rsidRDefault="00A66B54">
            <w:pPr>
              <w:pStyle w:val="NoSpacing"/>
              <w:numPr>
                <w:ilvl w:val="0"/>
                <w:numId w:val="44"/>
              </w:numPr>
              <w:ind w:left="360"/>
              <w:rPr>
                <w:rFonts w:asciiTheme="majorHAnsi" w:hAnsiTheme="majorHAnsi" w:cstheme="majorHAnsi"/>
                <w:color w:val="000000" w:themeColor="text1"/>
              </w:rPr>
            </w:pPr>
          </w:p>
        </w:tc>
      </w:tr>
      <w:tr w:rsidR="00A66B54" w:rsidRPr="009E5255" w14:paraId="3CA73EBA" w14:textId="77777777" w:rsidTr="002466CD">
        <w:trPr>
          <w:trHeight w:val="20"/>
        </w:trPr>
        <w:tc>
          <w:tcPr>
            <w:tcW w:w="1555" w:type="dxa"/>
            <w:shd w:val="clear" w:color="auto" w:fill="auto"/>
            <w:noWrap/>
            <w:hideMark/>
          </w:tcPr>
          <w:p w14:paraId="6B22609D"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etuximab (Recombinant)</w:t>
            </w:r>
          </w:p>
        </w:tc>
        <w:tc>
          <w:tcPr>
            <w:tcW w:w="3756" w:type="dxa"/>
            <w:shd w:val="clear" w:color="auto" w:fill="auto"/>
            <w:noWrap/>
            <w:hideMark/>
          </w:tcPr>
          <w:p w14:paraId="20E1584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Colorectal cancer</w:t>
            </w:r>
          </w:p>
          <w:p w14:paraId="00037AC7"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quamous cell cancer of the head and neck </w:t>
            </w:r>
          </w:p>
        </w:tc>
        <w:tc>
          <w:tcPr>
            <w:tcW w:w="3898" w:type="dxa"/>
            <w:shd w:val="clear" w:color="auto" w:fill="auto"/>
            <w:noWrap/>
            <w:hideMark/>
          </w:tcPr>
          <w:p w14:paraId="2089CA8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colorectal cancer</w:t>
            </w:r>
          </w:p>
          <w:p w14:paraId="612AA92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Stage III, IVa or IVb squamous cell cancer of the larynx, oropharynx or hypopharynx</w:t>
            </w:r>
          </w:p>
        </w:tc>
      </w:tr>
      <w:tr w:rsidR="00A66B54" w:rsidRPr="009E5255" w14:paraId="31BF9F7B" w14:textId="77777777" w:rsidTr="002466CD">
        <w:trPr>
          <w:trHeight w:val="20"/>
        </w:trPr>
        <w:tc>
          <w:tcPr>
            <w:tcW w:w="1555" w:type="dxa"/>
            <w:shd w:val="clear" w:color="auto" w:fill="auto"/>
            <w:noWrap/>
            <w:hideMark/>
          </w:tcPr>
          <w:p w14:paraId="771E3EBB"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isplatin</w:t>
            </w:r>
          </w:p>
        </w:tc>
        <w:tc>
          <w:tcPr>
            <w:tcW w:w="3756" w:type="dxa"/>
            <w:shd w:val="clear" w:color="auto" w:fill="auto"/>
            <w:noWrap/>
            <w:hideMark/>
          </w:tcPr>
          <w:p w14:paraId="5E5991FB"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Metastatic non-seminomatous germ cell carcinoma </w:t>
            </w:r>
          </w:p>
          <w:p w14:paraId="2D42226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dvanced stage, refractory ovarian carcinoma </w:t>
            </w:r>
          </w:p>
          <w:p w14:paraId="5D2D8EB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dvanced stage, refractory bladder carcinoma </w:t>
            </w:r>
          </w:p>
          <w:p w14:paraId="37C829FE"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Refractory squamous cell carcinoma of the head and neck.  </w:t>
            </w:r>
          </w:p>
        </w:tc>
        <w:tc>
          <w:tcPr>
            <w:tcW w:w="3898" w:type="dxa"/>
            <w:shd w:val="clear" w:color="auto" w:fill="auto"/>
            <w:noWrap/>
            <w:hideMark/>
          </w:tcPr>
          <w:p w14:paraId="14FFBB4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67C4540E" w14:textId="77777777" w:rsidTr="002466CD">
        <w:trPr>
          <w:trHeight w:val="20"/>
        </w:trPr>
        <w:tc>
          <w:tcPr>
            <w:tcW w:w="1555" w:type="dxa"/>
            <w:shd w:val="clear" w:color="auto" w:fill="auto"/>
            <w:noWrap/>
            <w:hideMark/>
          </w:tcPr>
          <w:p w14:paraId="1F55F69F"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ladribine</w:t>
            </w:r>
          </w:p>
        </w:tc>
        <w:tc>
          <w:tcPr>
            <w:tcW w:w="3756" w:type="dxa"/>
            <w:shd w:val="clear" w:color="auto" w:fill="auto"/>
            <w:noWrap/>
            <w:hideMark/>
          </w:tcPr>
          <w:p w14:paraId="3FE2E96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Hairy Cell Leukaemia </w:t>
            </w:r>
          </w:p>
          <w:p w14:paraId="7F221F96"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B-cell chronic lymphocytic leukaemia</w:t>
            </w:r>
          </w:p>
          <w:p w14:paraId="5B22BCA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lapsing-remitting multiple sclerosis</w:t>
            </w:r>
          </w:p>
          <w:p w14:paraId="5EABE938"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lymphoplasmacytic lymphoma (second line)</w:t>
            </w:r>
          </w:p>
        </w:tc>
        <w:tc>
          <w:tcPr>
            <w:tcW w:w="3898" w:type="dxa"/>
            <w:shd w:val="clear" w:color="auto" w:fill="auto"/>
            <w:noWrap/>
            <w:hideMark/>
          </w:tcPr>
          <w:p w14:paraId="041EFD0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lapsing remitting multiple sclerosis</w:t>
            </w:r>
          </w:p>
          <w:p w14:paraId="33DE072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Hairy cell leukaemia</w:t>
            </w:r>
          </w:p>
        </w:tc>
      </w:tr>
      <w:tr w:rsidR="00A66B54" w:rsidRPr="009E5255" w14:paraId="16AFFD3D" w14:textId="77777777" w:rsidTr="002466CD">
        <w:trPr>
          <w:trHeight w:val="20"/>
        </w:trPr>
        <w:tc>
          <w:tcPr>
            <w:tcW w:w="1555" w:type="dxa"/>
            <w:shd w:val="clear" w:color="auto" w:fill="auto"/>
            <w:noWrap/>
            <w:hideMark/>
          </w:tcPr>
          <w:p w14:paraId="71D97978" w14:textId="0EEDD920"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yclophosph</w:t>
            </w:r>
            <w:r w:rsidR="008D20A5" w:rsidRPr="009E5255">
              <w:rPr>
                <w:rFonts w:asciiTheme="majorHAnsi" w:hAnsiTheme="majorHAnsi" w:cstheme="majorHAnsi"/>
                <w:color w:val="000000" w:themeColor="text1"/>
              </w:rPr>
              <w:t>…</w:t>
            </w:r>
          </w:p>
        </w:tc>
        <w:tc>
          <w:tcPr>
            <w:tcW w:w="3756" w:type="dxa"/>
            <w:shd w:val="clear" w:color="auto" w:fill="auto"/>
            <w:noWrap/>
            <w:hideMark/>
          </w:tcPr>
          <w:p w14:paraId="3F15EF5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alignant lymphomas</w:t>
            </w:r>
          </w:p>
          <w:p w14:paraId="478CF63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euroblastoma (patients with disseminated disease); adenocarcinoma of the ovary, retinoblastoma.</w:t>
            </w:r>
          </w:p>
          <w:p w14:paraId="05CF5D2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Carcinoma of the breast; malignant neoplasms of the lung</w:t>
            </w:r>
          </w:p>
        </w:tc>
        <w:tc>
          <w:tcPr>
            <w:tcW w:w="3898" w:type="dxa"/>
            <w:shd w:val="clear" w:color="auto" w:fill="auto"/>
            <w:noWrap/>
            <w:hideMark/>
          </w:tcPr>
          <w:p w14:paraId="7F345BB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3E20EA8C" w14:textId="77777777" w:rsidTr="002466CD">
        <w:trPr>
          <w:trHeight w:val="20"/>
        </w:trPr>
        <w:tc>
          <w:tcPr>
            <w:tcW w:w="1555" w:type="dxa"/>
            <w:shd w:val="clear" w:color="auto" w:fill="auto"/>
            <w:noWrap/>
            <w:hideMark/>
          </w:tcPr>
          <w:p w14:paraId="7892BAA3"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Cytarabine</w:t>
            </w:r>
          </w:p>
        </w:tc>
        <w:tc>
          <w:tcPr>
            <w:tcW w:w="3756" w:type="dxa"/>
            <w:shd w:val="clear" w:color="auto" w:fill="auto"/>
            <w:noWrap/>
            <w:hideMark/>
          </w:tcPr>
          <w:p w14:paraId="300F093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Induction and maintenance of remission in acute myelocytic leukaemia </w:t>
            </w:r>
          </w:p>
          <w:p w14:paraId="4BE20CC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cute lymphocytic leukaemia </w:t>
            </w:r>
          </w:p>
          <w:p w14:paraId="3A10064E"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Chronic myelocytic leukaemia (blast phase)</w:t>
            </w:r>
          </w:p>
          <w:p w14:paraId="13CEAF0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ningeal Leukaemia</w:t>
            </w:r>
          </w:p>
        </w:tc>
        <w:tc>
          <w:tcPr>
            <w:tcW w:w="3898" w:type="dxa"/>
            <w:shd w:val="clear" w:color="auto" w:fill="auto"/>
            <w:noWrap/>
            <w:hideMark/>
          </w:tcPr>
          <w:p w14:paraId="7B1DB7CB"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45D53882" w14:textId="77777777" w:rsidTr="002466CD">
        <w:trPr>
          <w:trHeight w:val="20"/>
        </w:trPr>
        <w:tc>
          <w:tcPr>
            <w:tcW w:w="1555" w:type="dxa"/>
            <w:shd w:val="clear" w:color="auto" w:fill="auto"/>
            <w:noWrap/>
            <w:hideMark/>
          </w:tcPr>
          <w:p w14:paraId="0FD2C3D2"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Docetaxel</w:t>
            </w:r>
          </w:p>
        </w:tc>
        <w:tc>
          <w:tcPr>
            <w:tcW w:w="3756" w:type="dxa"/>
            <w:shd w:val="clear" w:color="auto" w:fill="auto"/>
            <w:noWrap/>
            <w:hideMark/>
          </w:tcPr>
          <w:p w14:paraId="23AF034B"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Breast Cancer </w:t>
            </w:r>
          </w:p>
          <w:p w14:paraId="0C1E09F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n-Small Cell Lung Cancer</w:t>
            </w:r>
          </w:p>
          <w:p w14:paraId="777151F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Hormone Refractory Prostate Cancer </w:t>
            </w:r>
          </w:p>
          <w:p w14:paraId="51639AD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Gastric Adenocarcinoma </w:t>
            </w:r>
          </w:p>
          <w:p w14:paraId="7538505E"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quamous cell carcinoma of the head and neck cancer </w:t>
            </w:r>
          </w:p>
        </w:tc>
        <w:tc>
          <w:tcPr>
            <w:tcW w:w="3898" w:type="dxa"/>
            <w:shd w:val="clear" w:color="auto" w:fill="auto"/>
            <w:noWrap/>
            <w:hideMark/>
          </w:tcPr>
          <w:p w14:paraId="0C7028A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259DC059" w14:textId="77777777" w:rsidTr="002466CD">
        <w:trPr>
          <w:trHeight w:val="20"/>
        </w:trPr>
        <w:tc>
          <w:tcPr>
            <w:tcW w:w="1555" w:type="dxa"/>
            <w:shd w:val="clear" w:color="auto" w:fill="auto"/>
            <w:noWrap/>
            <w:hideMark/>
          </w:tcPr>
          <w:p w14:paraId="1FE5ADE4"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Doxorubicin (Hydrochloride)</w:t>
            </w:r>
          </w:p>
        </w:tc>
        <w:tc>
          <w:tcPr>
            <w:tcW w:w="3756" w:type="dxa"/>
            <w:shd w:val="clear" w:color="auto" w:fill="auto"/>
            <w:noWrap/>
            <w:hideMark/>
          </w:tcPr>
          <w:p w14:paraId="494CD56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dvanced epithelial ovarian cancer </w:t>
            </w:r>
          </w:p>
          <w:p w14:paraId="23A4890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IDS-related Kaposi's sarcoma </w:t>
            </w:r>
          </w:p>
          <w:p w14:paraId="7A29572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breast cancer</w:t>
            </w:r>
          </w:p>
        </w:tc>
        <w:tc>
          <w:tcPr>
            <w:tcW w:w="3898" w:type="dxa"/>
            <w:shd w:val="clear" w:color="auto" w:fill="auto"/>
            <w:noWrap/>
            <w:hideMark/>
          </w:tcPr>
          <w:p w14:paraId="1F01B1A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dvanced epithelial ovarian cancer</w:t>
            </w:r>
          </w:p>
          <w:p w14:paraId="1F0889DE"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breast cancer</w:t>
            </w:r>
          </w:p>
        </w:tc>
      </w:tr>
      <w:tr w:rsidR="00A66B54" w:rsidRPr="009E5255" w14:paraId="7000C702" w14:textId="77777777" w:rsidTr="002466CD">
        <w:trPr>
          <w:trHeight w:val="20"/>
        </w:trPr>
        <w:tc>
          <w:tcPr>
            <w:tcW w:w="1555" w:type="dxa"/>
            <w:shd w:val="clear" w:color="auto" w:fill="auto"/>
            <w:noWrap/>
            <w:hideMark/>
          </w:tcPr>
          <w:p w14:paraId="2FE8E0BD"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Durvalumab (Recombinant)</w:t>
            </w:r>
          </w:p>
        </w:tc>
        <w:tc>
          <w:tcPr>
            <w:tcW w:w="3756" w:type="dxa"/>
            <w:shd w:val="clear" w:color="auto" w:fill="auto"/>
            <w:noWrap/>
            <w:hideMark/>
          </w:tcPr>
          <w:p w14:paraId="1402744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Urothelial carcinoma</w:t>
            </w:r>
          </w:p>
          <w:p w14:paraId="3D3465F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Locally advanced non-small cell lung cancer </w:t>
            </w:r>
          </w:p>
          <w:p w14:paraId="1E37C2B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mall cell lung cancer </w:t>
            </w:r>
          </w:p>
        </w:tc>
        <w:tc>
          <w:tcPr>
            <w:tcW w:w="3898" w:type="dxa"/>
            <w:shd w:val="clear" w:color="auto" w:fill="auto"/>
            <w:noWrap/>
            <w:hideMark/>
          </w:tcPr>
          <w:p w14:paraId="5C34C89B"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Unresectable Stage III non-small cell lung cancer</w:t>
            </w:r>
          </w:p>
        </w:tc>
      </w:tr>
      <w:tr w:rsidR="00A66B54" w:rsidRPr="009E5255" w14:paraId="0917ABE5" w14:textId="77777777" w:rsidTr="002466CD">
        <w:trPr>
          <w:trHeight w:val="20"/>
        </w:trPr>
        <w:tc>
          <w:tcPr>
            <w:tcW w:w="1555" w:type="dxa"/>
            <w:shd w:val="clear" w:color="auto" w:fill="auto"/>
            <w:noWrap/>
            <w:hideMark/>
          </w:tcPr>
          <w:p w14:paraId="68DF9CB9"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Epirubicin (Hydrochloride)</w:t>
            </w:r>
          </w:p>
        </w:tc>
        <w:tc>
          <w:tcPr>
            <w:tcW w:w="3756" w:type="dxa"/>
            <w:shd w:val="clear" w:color="auto" w:fill="auto"/>
            <w:noWrap/>
            <w:hideMark/>
          </w:tcPr>
          <w:p w14:paraId="658C4EEE"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Breast cancer </w:t>
            </w:r>
          </w:p>
          <w:p w14:paraId="52BCE59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Gastric cancer </w:t>
            </w:r>
          </w:p>
          <w:p w14:paraId="33C19A1E"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Ovarian cancer </w:t>
            </w:r>
          </w:p>
          <w:p w14:paraId="254241D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mall cell lung cancer </w:t>
            </w:r>
          </w:p>
          <w:p w14:paraId="79E3F5B8"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Lymphoma (non-Hodgkin’s lymphoma) </w:t>
            </w:r>
          </w:p>
          <w:p w14:paraId="39568B48"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dvanced/metastatic soft tissue sarcoma </w:t>
            </w:r>
          </w:p>
          <w:p w14:paraId="482A115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uperficial bladder cancer (Tis, Ta) </w:t>
            </w:r>
          </w:p>
        </w:tc>
        <w:tc>
          <w:tcPr>
            <w:tcW w:w="3898" w:type="dxa"/>
            <w:shd w:val="clear" w:color="auto" w:fill="auto"/>
            <w:noWrap/>
            <w:hideMark/>
          </w:tcPr>
          <w:p w14:paraId="10E700D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776166B5" w14:textId="77777777" w:rsidTr="002466CD">
        <w:trPr>
          <w:trHeight w:val="20"/>
        </w:trPr>
        <w:tc>
          <w:tcPr>
            <w:tcW w:w="1555" w:type="dxa"/>
            <w:shd w:val="clear" w:color="auto" w:fill="auto"/>
            <w:noWrap/>
            <w:hideMark/>
          </w:tcPr>
          <w:p w14:paraId="6C2A32BA"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Eribulin (Mesilate)</w:t>
            </w:r>
          </w:p>
        </w:tc>
        <w:tc>
          <w:tcPr>
            <w:tcW w:w="3756" w:type="dxa"/>
            <w:shd w:val="clear" w:color="auto" w:fill="auto"/>
            <w:noWrap/>
            <w:hideMark/>
          </w:tcPr>
          <w:p w14:paraId="29E8EEC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Locally advanced or metastatic breast cancer</w:t>
            </w:r>
          </w:p>
          <w:p w14:paraId="681DF13B"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Unresectable liposarcoma</w:t>
            </w:r>
          </w:p>
        </w:tc>
        <w:tc>
          <w:tcPr>
            <w:tcW w:w="3898" w:type="dxa"/>
            <w:shd w:val="clear" w:color="auto" w:fill="auto"/>
            <w:noWrap/>
            <w:hideMark/>
          </w:tcPr>
          <w:p w14:paraId="5FBC5E9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Locally advanced or metastatic breast cancer</w:t>
            </w:r>
          </w:p>
          <w:p w14:paraId="5884BD5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dvanced (unresectable and/or metastatic) liposarcoma</w:t>
            </w:r>
          </w:p>
        </w:tc>
      </w:tr>
      <w:tr w:rsidR="00A66B54" w:rsidRPr="009E5255" w14:paraId="5798A808" w14:textId="77777777" w:rsidTr="002466CD">
        <w:trPr>
          <w:trHeight w:val="20"/>
        </w:trPr>
        <w:tc>
          <w:tcPr>
            <w:tcW w:w="1555" w:type="dxa"/>
            <w:shd w:val="clear" w:color="auto" w:fill="auto"/>
            <w:noWrap/>
            <w:hideMark/>
          </w:tcPr>
          <w:p w14:paraId="6EAE2A5B"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Etoposide</w:t>
            </w:r>
          </w:p>
        </w:tc>
        <w:tc>
          <w:tcPr>
            <w:tcW w:w="3756" w:type="dxa"/>
            <w:shd w:val="clear" w:color="auto" w:fill="auto"/>
            <w:noWrap/>
            <w:hideMark/>
          </w:tcPr>
          <w:p w14:paraId="2A9BE7F6"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Small cell carcinoma of the lung</w:t>
            </w:r>
          </w:p>
          <w:p w14:paraId="3A1E886E"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cute monocytic and myelomonocytic leukaemia </w:t>
            </w:r>
          </w:p>
          <w:p w14:paraId="4064C96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Hodgkin's disease</w:t>
            </w:r>
          </w:p>
          <w:p w14:paraId="758FBF1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n-Hodgkin's lymphoma</w:t>
            </w:r>
          </w:p>
        </w:tc>
        <w:tc>
          <w:tcPr>
            <w:tcW w:w="3898" w:type="dxa"/>
            <w:shd w:val="clear" w:color="auto" w:fill="auto"/>
            <w:noWrap/>
            <w:hideMark/>
          </w:tcPr>
          <w:p w14:paraId="26A308E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5CF78507" w14:textId="77777777" w:rsidTr="002466CD">
        <w:trPr>
          <w:trHeight w:val="20"/>
        </w:trPr>
        <w:tc>
          <w:tcPr>
            <w:tcW w:w="1555" w:type="dxa"/>
            <w:shd w:val="clear" w:color="auto" w:fill="auto"/>
            <w:noWrap/>
            <w:hideMark/>
          </w:tcPr>
          <w:p w14:paraId="16732442"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Etoposide Phosphate</w:t>
            </w:r>
          </w:p>
        </w:tc>
        <w:tc>
          <w:tcPr>
            <w:tcW w:w="3756" w:type="dxa"/>
            <w:shd w:val="clear" w:color="auto" w:fill="auto"/>
            <w:noWrap/>
            <w:hideMark/>
          </w:tcPr>
          <w:p w14:paraId="5A42BA4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Small cell carcinoma of the lung</w:t>
            </w:r>
          </w:p>
          <w:p w14:paraId="4CF1793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cute monocytic and myelomonocytic leukaemia</w:t>
            </w:r>
          </w:p>
          <w:p w14:paraId="66C3B54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Hodgkin's disease</w:t>
            </w:r>
          </w:p>
          <w:p w14:paraId="7D0F3D0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n-Hodgkin's lymphoma</w:t>
            </w:r>
          </w:p>
          <w:p w14:paraId="4CA48776"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esticular tumour</w:t>
            </w:r>
          </w:p>
        </w:tc>
        <w:tc>
          <w:tcPr>
            <w:tcW w:w="3898" w:type="dxa"/>
            <w:shd w:val="clear" w:color="auto" w:fill="auto"/>
            <w:noWrap/>
            <w:hideMark/>
          </w:tcPr>
          <w:p w14:paraId="5EED9EF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7DB7D39C" w14:textId="77777777" w:rsidTr="002466CD">
        <w:trPr>
          <w:trHeight w:val="1244"/>
        </w:trPr>
        <w:tc>
          <w:tcPr>
            <w:tcW w:w="1555" w:type="dxa"/>
            <w:shd w:val="clear" w:color="auto" w:fill="auto"/>
            <w:noWrap/>
            <w:hideMark/>
          </w:tcPr>
          <w:p w14:paraId="1EB73297"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Fludarabine (Phosphate)</w:t>
            </w:r>
          </w:p>
        </w:tc>
        <w:tc>
          <w:tcPr>
            <w:tcW w:w="3756" w:type="dxa"/>
            <w:shd w:val="clear" w:color="auto" w:fill="auto"/>
            <w:noWrap/>
            <w:hideMark/>
          </w:tcPr>
          <w:p w14:paraId="751C848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B - cell chronic lymphocytic leukaemia</w:t>
            </w:r>
          </w:p>
        </w:tc>
        <w:tc>
          <w:tcPr>
            <w:tcW w:w="3898" w:type="dxa"/>
            <w:shd w:val="clear" w:color="auto" w:fill="auto"/>
            <w:noWrap/>
            <w:hideMark/>
          </w:tcPr>
          <w:p w14:paraId="6215E9D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263E18E8" w14:textId="77777777" w:rsidTr="002466CD">
        <w:trPr>
          <w:trHeight w:val="20"/>
        </w:trPr>
        <w:tc>
          <w:tcPr>
            <w:tcW w:w="1555" w:type="dxa"/>
            <w:shd w:val="clear" w:color="auto" w:fill="auto"/>
            <w:noWrap/>
            <w:hideMark/>
          </w:tcPr>
          <w:p w14:paraId="103DFBF7"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Fluorouracil</w:t>
            </w:r>
          </w:p>
        </w:tc>
        <w:tc>
          <w:tcPr>
            <w:tcW w:w="3756" w:type="dxa"/>
            <w:shd w:val="clear" w:color="auto" w:fill="auto"/>
            <w:noWrap/>
            <w:hideMark/>
          </w:tcPr>
          <w:p w14:paraId="34F7E29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Palliative treatment of malignant tumours, particularly of the breast, colon or rectum</w:t>
            </w:r>
          </w:p>
          <w:p w14:paraId="24BD572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of gastric, primary hepatic, pancreatic, uterine (cervical particularly), ovarian and bladder carcinomas.</w:t>
            </w:r>
          </w:p>
        </w:tc>
        <w:tc>
          <w:tcPr>
            <w:tcW w:w="3898" w:type="dxa"/>
            <w:shd w:val="clear" w:color="auto" w:fill="auto"/>
            <w:noWrap/>
            <w:hideMark/>
          </w:tcPr>
          <w:p w14:paraId="0EC492B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36DFFE72" w14:textId="77777777" w:rsidTr="002466CD">
        <w:trPr>
          <w:trHeight w:val="20"/>
        </w:trPr>
        <w:tc>
          <w:tcPr>
            <w:tcW w:w="1555" w:type="dxa"/>
            <w:shd w:val="clear" w:color="auto" w:fill="auto"/>
            <w:noWrap/>
            <w:hideMark/>
          </w:tcPr>
          <w:p w14:paraId="374E3142"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Fotemustine</w:t>
            </w:r>
          </w:p>
        </w:tc>
        <w:tc>
          <w:tcPr>
            <w:tcW w:w="3756" w:type="dxa"/>
            <w:shd w:val="clear" w:color="auto" w:fill="auto"/>
            <w:noWrap/>
            <w:hideMark/>
          </w:tcPr>
          <w:p w14:paraId="4DC4749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Disseminated malignant melanoma including cerebral metastases</w:t>
            </w:r>
          </w:p>
        </w:tc>
        <w:tc>
          <w:tcPr>
            <w:tcW w:w="3898" w:type="dxa"/>
            <w:shd w:val="clear" w:color="auto" w:fill="auto"/>
            <w:noWrap/>
            <w:hideMark/>
          </w:tcPr>
          <w:p w14:paraId="04B88C0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malignant melanoma</w:t>
            </w:r>
          </w:p>
        </w:tc>
      </w:tr>
      <w:tr w:rsidR="00A66B54" w:rsidRPr="009E5255" w14:paraId="2E367164" w14:textId="77777777" w:rsidTr="002466CD">
        <w:trPr>
          <w:trHeight w:val="450"/>
        </w:trPr>
        <w:tc>
          <w:tcPr>
            <w:tcW w:w="1555" w:type="dxa"/>
            <w:vMerge w:val="restart"/>
            <w:shd w:val="clear" w:color="auto" w:fill="auto"/>
            <w:noWrap/>
            <w:hideMark/>
          </w:tcPr>
          <w:p w14:paraId="4A312D76"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Gemcitabine (Hydrochloride)</w:t>
            </w:r>
          </w:p>
          <w:p w14:paraId="5BA9DDBC"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Idarubicin (Hydrochloride)</w:t>
            </w:r>
          </w:p>
        </w:tc>
        <w:tc>
          <w:tcPr>
            <w:tcW w:w="3756" w:type="dxa"/>
            <w:vMerge w:val="restart"/>
            <w:shd w:val="clear" w:color="auto" w:fill="auto"/>
            <w:noWrap/>
            <w:hideMark/>
          </w:tcPr>
          <w:p w14:paraId="1EAC5548"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n-small cell lung cancer, pancreatic cancer, biliary tract cancer, uroepithelial cancer, inoperable or recurrent breast cancer, ovarian cancer progressing after chemotherapy, recurrence or refractory malignant lymphoma</w:t>
            </w:r>
          </w:p>
        </w:tc>
        <w:tc>
          <w:tcPr>
            <w:tcW w:w="3898" w:type="dxa"/>
            <w:vMerge w:val="restart"/>
            <w:shd w:val="clear" w:color="auto" w:fill="auto"/>
            <w:noWrap/>
            <w:hideMark/>
          </w:tcPr>
          <w:p w14:paraId="545078C8"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18CA9F34" w14:textId="77777777" w:rsidTr="002466CD">
        <w:trPr>
          <w:trHeight w:val="450"/>
        </w:trPr>
        <w:tc>
          <w:tcPr>
            <w:tcW w:w="1555" w:type="dxa"/>
            <w:vMerge/>
            <w:shd w:val="clear" w:color="auto" w:fill="auto"/>
            <w:hideMark/>
          </w:tcPr>
          <w:p w14:paraId="79A8CFE8" w14:textId="77777777" w:rsidR="00A66B54" w:rsidRPr="009E5255" w:rsidRDefault="00A66B54" w:rsidP="00EA0B5A">
            <w:pPr>
              <w:pStyle w:val="NoSpacing"/>
              <w:rPr>
                <w:rFonts w:asciiTheme="majorHAnsi" w:hAnsiTheme="majorHAnsi" w:cstheme="majorHAnsi"/>
                <w:color w:val="000000" w:themeColor="text1"/>
              </w:rPr>
            </w:pPr>
          </w:p>
        </w:tc>
        <w:tc>
          <w:tcPr>
            <w:tcW w:w="3756" w:type="dxa"/>
            <w:vMerge/>
            <w:shd w:val="clear" w:color="auto" w:fill="auto"/>
            <w:hideMark/>
          </w:tcPr>
          <w:p w14:paraId="5C3CFB87" w14:textId="77777777" w:rsidR="00A66B54" w:rsidRPr="009E5255" w:rsidRDefault="00A66B54">
            <w:pPr>
              <w:pStyle w:val="NoSpacing"/>
              <w:numPr>
                <w:ilvl w:val="0"/>
                <w:numId w:val="44"/>
              </w:numPr>
              <w:ind w:left="360"/>
              <w:rPr>
                <w:rFonts w:asciiTheme="majorHAnsi" w:hAnsiTheme="majorHAnsi" w:cstheme="majorHAnsi"/>
                <w:color w:val="000000" w:themeColor="text1"/>
              </w:rPr>
            </w:pPr>
          </w:p>
        </w:tc>
        <w:tc>
          <w:tcPr>
            <w:tcW w:w="3898" w:type="dxa"/>
            <w:vMerge/>
            <w:shd w:val="clear" w:color="auto" w:fill="auto"/>
            <w:hideMark/>
          </w:tcPr>
          <w:p w14:paraId="2A8A5AD0" w14:textId="77777777" w:rsidR="00A66B54" w:rsidRPr="009E5255" w:rsidRDefault="00A66B54">
            <w:pPr>
              <w:pStyle w:val="NoSpacing"/>
              <w:numPr>
                <w:ilvl w:val="0"/>
                <w:numId w:val="44"/>
              </w:numPr>
              <w:ind w:left="360"/>
              <w:rPr>
                <w:rFonts w:asciiTheme="majorHAnsi" w:hAnsiTheme="majorHAnsi" w:cstheme="majorHAnsi"/>
                <w:color w:val="000000" w:themeColor="text1"/>
              </w:rPr>
            </w:pPr>
          </w:p>
        </w:tc>
      </w:tr>
      <w:tr w:rsidR="00A66B54" w:rsidRPr="009E5255" w14:paraId="590EBE9A" w14:textId="77777777" w:rsidTr="002466CD">
        <w:trPr>
          <w:trHeight w:val="20"/>
        </w:trPr>
        <w:tc>
          <w:tcPr>
            <w:tcW w:w="1555" w:type="dxa"/>
            <w:shd w:val="clear" w:color="auto" w:fill="auto"/>
            <w:noWrap/>
            <w:hideMark/>
          </w:tcPr>
          <w:p w14:paraId="304A45DD"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Ifosfamide</w:t>
            </w:r>
          </w:p>
        </w:tc>
        <w:tc>
          <w:tcPr>
            <w:tcW w:w="3756" w:type="dxa"/>
            <w:shd w:val="clear" w:color="auto" w:fill="auto"/>
            <w:noWrap/>
            <w:hideMark/>
          </w:tcPr>
          <w:p w14:paraId="2C66FD1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cute myelogenous leukaemia </w:t>
            </w:r>
          </w:p>
        </w:tc>
        <w:tc>
          <w:tcPr>
            <w:tcW w:w="3898" w:type="dxa"/>
            <w:shd w:val="clear" w:color="auto" w:fill="auto"/>
            <w:noWrap/>
            <w:hideMark/>
          </w:tcPr>
          <w:p w14:paraId="0607171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cute myelogenous leukaemia </w:t>
            </w:r>
          </w:p>
        </w:tc>
      </w:tr>
      <w:tr w:rsidR="00A66B54" w:rsidRPr="009E5255" w14:paraId="043DFC1A" w14:textId="77777777" w:rsidTr="002466CD">
        <w:trPr>
          <w:trHeight w:val="20"/>
        </w:trPr>
        <w:tc>
          <w:tcPr>
            <w:tcW w:w="1555" w:type="dxa"/>
            <w:shd w:val="clear" w:color="auto" w:fill="auto"/>
            <w:noWrap/>
            <w:hideMark/>
          </w:tcPr>
          <w:p w14:paraId="25B2F895"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Gemcitabine (Hydrochloride)</w:t>
            </w:r>
          </w:p>
        </w:tc>
        <w:tc>
          <w:tcPr>
            <w:tcW w:w="3756" w:type="dxa"/>
            <w:shd w:val="clear" w:color="auto" w:fill="auto"/>
            <w:noWrap/>
            <w:hideMark/>
          </w:tcPr>
          <w:p w14:paraId="5DF72F6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Germ cell tumours, sarcomas, lymphomas</w:t>
            </w:r>
          </w:p>
          <w:p w14:paraId="6EE2D3B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nti-tumour activity has been shown in ovarian and cervical cancers.  </w:t>
            </w:r>
          </w:p>
          <w:p w14:paraId="0EE0138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Some activity has also been seen in lung and breast cancer</w:t>
            </w:r>
          </w:p>
        </w:tc>
        <w:tc>
          <w:tcPr>
            <w:tcW w:w="3898" w:type="dxa"/>
            <w:shd w:val="clear" w:color="auto" w:fill="auto"/>
            <w:noWrap/>
            <w:hideMark/>
          </w:tcPr>
          <w:p w14:paraId="45590C6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5F94D43F" w14:textId="77777777" w:rsidTr="002466CD">
        <w:trPr>
          <w:trHeight w:val="20"/>
        </w:trPr>
        <w:tc>
          <w:tcPr>
            <w:tcW w:w="1555" w:type="dxa"/>
            <w:shd w:val="clear" w:color="auto" w:fill="auto"/>
            <w:noWrap/>
            <w:hideMark/>
          </w:tcPr>
          <w:p w14:paraId="58FD30C2"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Inotuzumab Ozogamicin (Recombinant)</w:t>
            </w:r>
          </w:p>
        </w:tc>
        <w:tc>
          <w:tcPr>
            <w:tcW w:w="3756" w:type="dxa"/>
            <w:shd w:val="clear" w:color="auto" w:fill="auto"/>
            <w:noWrap/>
            <w:hideMark/>
          </w:tcPr>
          <w:p w14:paraId="04446EF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cute lymphoblastic leukaemia </w:t>
            </w:r>
          </w:p>
        </w:tc>
        <w:tc>
          <w:tcPr>
            <w:tcW w:w="3898" w:type="dxa"/>
            <w:shd w:val="clear" w:color="auto" w:fill="auto"/>
            <w:noWrap/>
            <w:hideMark/>
          </w:tcPr>
          <w:p w14:paraId="506220E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cute lymphoblastic leukaemia</w:t>
            </w:r>
          </w:p>
        </w:tc>
      </w:tr>
      <w:tr w:rsidR="00A66B54" w:rsidRPr="009E5255" w14:paraId="34457635" w14:textId="77777777" w:rsidTr="002466CD">
        <w:trPr>
          <w:trHeight w:val="20"/>
        </w:trPr>
        <w:tc>
          <w:tcPr>
            <w:tcW w:w="1555" w:type="dxa"/>
            <w:shd w:val="clear" w:color="auto" w:fill="auto"/>
            <w:noWrap/>
            <w:hideMark/>
          </w:tcPr>
          <w:p w14:paraId="6B9F53AB"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Ipilimumab (Recombinant)</w:t>
            </w:r>
          </w:p>
        </w:tc>
        <w:tc>
          <w:tcPr>
            <w:tcW w:w="3756" w:type="dxa"/>
            <w:shd w:val="clear" w:color="auto" w:fill="auto"/>
            <w:noWrap/>
            <w:hideMark/>
          </w:tcPr>
          <w:p w14:paraId="5A59BEB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lanoma</w:t>
            </w:r>
          </w:p>
          <w:p w14:paraId="3FF5FBB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Renal Cell Carcinoma </w:t>
            </w:r>
          </w:p>
          <w:p w14:paraId="5AC5C29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Non-Small Cell Lung Cancer </w:t>
            </w:r>
          </w:p>
          <w:p w14:paraId="6FC7F0E7"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Malignant Pleural Mesothelioma </w:t>
            </w:r>
          </w:p>
        </w:tc>
        <w:tc>
          <w:tcPr>
            <w:tcW w:w="3898" w:type="dxa"/>
            <w:shd w:val="clear" w:color="auto" w:fill="auto"/>
            <w:noWrap/>
            <w:hideMark/>
          </w:tcPr>
          <w:p w14:paraId="6471AF06"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Unresectable Stage III or Stage IV malignant melanoma</w:t>
            </w:r>
          </w:p>
          <w:p w14:paraId="7854629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tage IV clear cell variant renal cell carcinoma </w:t>
            </w:r>
          </w:p>
          <w:p w14:paraId="58579D96"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tage IV (metastatic) non-small cell lung cancer </w:t>
            </w:r>
          </w:p>
        </w:tc>
      </w:tr>
      <w:tr w:rsidR="00A66B54" w:rsidRPr="009E5255" w14:paraId="28BDAFBE" w14:textId="77777777" w:rsidTr="002466CD">
        <w:trPr>
          <w:trHeight w:val="20"/>
        </w:trPr>
        <w:tc>
          <w:tcPr>
            <w:tcW w:w="1555" w:type="dxa"/>
            <w:shd w:val="clear" w:color="auto" w:fill="auto"/>
            <w:noWrap/>
            <w:hideMark/>
          </w:tcPr>
          <w:p w14:paraId="67D4AC9D"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Irinotecan (Hydrochloride)</w:t>
            </w:r>
          </w:p>
        </w:tc>
        <w:tc>
          <w:tcPr>
            <w:tcW w:w="3756" w:type="dxa"/>
            <w:shd w:val="clear" w:color="auto" w:fill="auto"/>
            <w:noWrap/>
            <w:hideMark/>
          </w:tcPr>
          <w:p w14:paraId="64EEE94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carcinoma of the colon or rectum</w:t>
            </w:r>
          </w:p>
          <w:p w14:paraId="3C797994"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n-small-cell lung cancer</w:t>
            </w:r>
          </w:p>
          <w:p w14:paraId="1B3A029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Small-cell lung cancer</w:t>
            </w:r>
          </w:p>
          <w:p w14:paraId="1B828DA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Cervical cancer</w:t>
            </w:r>
          </w:p>
          <w:p w14:paraId="7A8068D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Ovarian cancer</w:t>
            </w:r>
          </w:p>
          <w:p w14:paraId="2B4252D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Inoperable or recurrent gastric cancer</w:t>
            </w:r>
          </w:p>
          <w:p w14:paraId="2A7133C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Esophageal cancer.</w:t>
            </w:r>
          </w:p>
        </w:tc>
        <w:tc>
          <w:tcPr>
            <w:tcW w:w="3898" w:type="dxa"/>
            <w:shd w:val="clear" w:color="auto" w:fill="auto"/>
            <w:noWrap/>
            <w:hideMark/>
          </w:tcPr>
          <w:p w14:paraId="53DB8D04"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79FD1F33" w14:textId="77777777" w:rsidTr="002466CD">
        <w:trPr>
          <w:trHeight w:val="20"/>
        </w:trPr>
        <w:tc>
          <w:tcPr>
            <w:tcW w:w="1555" w:type="dxa"/>
            <w:shd w:val="clear" w:color="auto" w:fill="auto"/>
            <w:noWrap/>
            <w:hideMark/>
          </w:tcPr>
          <w:p w14:paraId="100BC4F9"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Nivolumab (Recombinant)</w:t>
            </w:r>
          </w:p>
        </w:tc>
        <w:tc>
          <w:tcPr>
            <w:tcW w:w="3756" w:type="dxa"/>
            <w:shd w:val="clear" w:color="auto" w:fill="auto"/>
            <w:noWrap/>
            <w:hideMark/>
          </w:tcPr>
          <w:p w14:paraId="2E9039B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lanoma</w:t>
            </w:r>
          </w:p>
          <w:p w14:paraId="6E039A64"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Non-Small Cell Lung Cancer </w:t>
            </w:r>
          </w:p>
          <w:p w14:paraId="1B46D7E8"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Malignant Pleural Mesothelioma </w:t>
            </w:r>
          </w:p>
          <w:p w14:paraId="07D59037"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Renal Cell Carcinoma </w:t>
            </w:r>
          </w:p>
          <w:p w14:paraId="270A328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Classical Hodgkin Lymphoma </w:t>
            </w:r>
          </w:p>
          <w:p w14:paraId="4D41F0E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quamous Cell Carcinoma of the Head and Neck </w:t>
            </w:r>
          </w:p>
          <w:p w14:paraId="75C4027E"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Urothelial Carcinoma </w:t>
            </w:r>
          </w:p>
          <w:p w14:paraId="7BA09288"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Hepatocellular Carcinoma </w:t>
            </w:r>
          </w:p>
          <w:p w14:paraId="5A2267D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Oesophageal Squamous Cell Carcinoma </w:t>
            </w:r>
          </w:p>
        </w:tc>
        <w:tc>
          <w:tcPr>
            <w:tcW w:w="3898" w:type="dxa"/>
            <w:shd w:val="clear" w:color="auto" w:fill="auto"/>
            <w:noWrap/>
            <w:hideMark/>
          </w:tcPr>
          <w:p w14:paraId="74F757E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Unresectable Stage III or Stage IV malignant melanoma</w:t>
            </w:r>
          </w:p>
          <w:p w14:paraId="4FF367B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sected Stage IIIB, IIIC, IIID or Stage IV malignant melanoma</w:t>
            </w:r>
          </w:p>
          <w:p w14:paraId="47DDF566"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Locally advanced or metastatic non-small cell lung cancer</w:t>
            </w:r>
          </w:p>
          <w:p w14:paraId="291C2CD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tage IV (metastatic) non-small cell lung cancer </w:t>
            </w:r>
          </w:p>
          <w:p w14:paraId="38EFEA7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tage IV clear cell variant renal cell carcinoma </w:t>
            </w:r>
          </w:p>
          <w:p w14:paraId="670305A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current or metastatic squamous cell carcinoma of the oral cavity, pharynx or larynx</w:t>
            </w:r>
          </w:p>
        </w:tc>
      </w:tr>
      <w:tr w:rsidR="00A66B54" w:rsidRPr="009E5255" w14:paraId="61C0026B" w14:textId="77777777" w:rsidTr="002466CD">
        <w:trPr>
          <w:trHeight w:val="20"/>
        </w:trPr>
        <w:tc>
          <w:tcPr>
            <w:tcW w:w="1555" w:type="dxa"/>
            <w:shd w:val="clear" w:color="auto" w:fill="auto"/>
            <w:noWrap/>
            <w:hideMark/>
          </w:tcPr>
          <w:p w14:paraId="7EA2DC90"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Obinutuzumab (Recombinant)</w:t>
            </w:r>
          </w:p>
        </w:tc>
        <w:tc>
          <w:tcPr>
            <w:tcW w:w="3756" w:type="dxa"/>
            <w:shd w:val="clear" w:color="auto" w:fill="auto"/>
            <w:noWrap/>
            <w:hideMark/>
          </w:tcPr>
          <w:p w14:paraId="48F47606"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Chronic lymphocytic leukaemia </w:t>
            </w:r>
          </w:p>
          <w:p w14:paraId="6560ABCE"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Follicular lymphoma</w:t>
            </w:r>
          </w:p>
        </w:tc>
        <w:tc>
          <w:tcPr>
            <w:tcW w:w="3898" w:type="dxa"/>
            <w:shd w:val="clear" w:color="auto" w:fill="auto"/>
            <w:noWrap/>
            <w:hideMark/>
          </w:tcPr>
          <w:p w14:paraId="48ABDFB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Chronic lymphocytic leukaemia </w:t>
            </w:r>
          </w:p>
          <w:p w14:paraId="04B16BB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Stage II bulky or Stage III/IV follicular lymphoma</w:t>
            </w:r>
          </w:p>
          <w:p w14:paraId="257CDF0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Follicular lymphoma</w:t>
            </w:r>
          </w:p>
          <w:p w14:paraId="42841FA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Chronic lymphocytic leukaemia or small lymphocytic lymphoma </w:t>
            </w:r>
          </w:p>
        </w:tc>
      </w:tr>
      <w:tr w:rsidR="00A66B54" w:rsidRPr="009E5255" w14:paraId="62FA49B8" w14:textId="77777777" w:rsidTr="002466CD">
        <w:trPr>
          <w:trHeight w:val="20"/>
        </w:trPr>
        <w:tc>
          <w:tcPr>
            <w:tcW w:w="1555" w:type="dxa"/>
            <w:shd w:val="clear" w:color="auto" w:fill="auto"/>
            <w:noWrap/>
            <w:hideMark/>
          </w:tcPr>
          <w:p w14:paraId="1E29A328"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Oxaliplatin</w:t>
            </w:r>
          </w:p>
        </w:tc>
        <w:tc>
          <w:tcPr>
            <w:tcW w:w="3756" w:type="dxa"/>
            <w:shd w:val="clear" w:color="auto" w:fill="auto"/>
            <w:noWrap/>
            <w:hideMark/>
          </w:tcPr>
          <w:p w14:paraId="3E64F8AB"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djuvant treatment of stage III (Duke's C) colon cancer</w:t>
            </w:r>
          </w:p>
          <w:p w14:paraId="42A4885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of advanced colorectal cancer</w:t>
            </w:r>
          </w:p>
          <w:p w14:paraId="3D106C98"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of patients with advanced esophagogastric cancer (in combination with epirubicin and either capecitabine or fluorouracil).</w:t>
            </w:r>
          </w:p>
          <w:p w14:paraId="3A22D30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Inoperable pancreatic cancer</w:t>
            </w:r>
          </w:p>
          <w:p w14:paraId="65062B7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Gastric cancer</w:t>
            </w:r>
          </w:p>
        </w:tc>
        <w:tc>
          <w:tcPr>
            <w:tcW w:w="3898" w:type="dxa"/>
            <w:shd w:val="clear" w:color="auto" w:fill="auto"/>
            <w:noWrap/>
            <w:hideMark/>
          </w:tcPr>
          <w:p w14:paraId="38BDC34E"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0F838F30" w14:textId="77777777" w:rsidTr="002466CD">
        <w:trPr>
          <w:trHeight w:val="20"/>
        </w:trPr>
        <w:tc>
          <w:tcPr>
            <w:tcW w:w="1555" w:type="dxa"/>
            <w:shd w:val="clear" w:color="auto" w:fill="auto"/>
            <w:noWrap/>
            <w:hideMark/>
          </w:tcPr>
          <w:p w14:paraId="36EB1580"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Paclitaxel</w:t>
            </w:r>
          </w:p>
        </w:tc>
        <w:tc>
          <w:tcPr>
            <w:tcW w:w="3756" w:type="dxa"/>
            <w:shd w:val="clear" w:color="auto" w:fill="auto"/>
            <w:noWrap/>
            <w:hideMark/>
          </w:tcPr>
          <w:p w14:paraId="73A49A6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Ovarian cancer</w:t>
            </w:r>
          </w:p>
          <w:p w14:paraId="0CC53A04"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Non-small cell lung cancer </w:t>
            </w:r>
          </w:p>
          <w:p w14:paraId="054F6D0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breast cancer</w:t>
            </w:r>
          </w:p>
        </w:tc>
        <w:tc>
          <w:tcPr>
            <w:tcW w:w="3898" w:type="dxa"/>
            <w:shd w:val="clear" w:color="auto" w:fill="auto"/>
            <w:noWrap/>
            <w:hideMark/>
          </w:tcPr>
          <w:p w14:paraId="531609D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0A97CA87" w14:textId="77777777" w:rsidTr="002466CD">
        <w:trPr>
          <w:trHeight w:val="450"/>
        </w:trPr>
        <w:tc>
          <w:tcPr>
            <w:tcW w:w="1555" w:type="dxa"/>
            <w:vMerge w:val="restart"/>
            <w:shd w:val="clear" w:color="auto" w:fill="auto"/>
            <w:noWrap/>
            <w:hideMark/>
          </w:tcPr>
          <w:p w14:paraId="4518EC5E"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Panitumumab (Recombinant)</w:t>
            </w:r>
          </w:p>
        </w:tc>
        <w:tc>
          <w:tcPr>
            <w:tcW w:w="3756" w:type="dxa"/>
            <w:vMerge w:val="restart"/>
            <w:shd w:val="clear" w:color="auto" w:fill="auto"/>
            <w:noWrap/>
            <w:hideMark/>
          </w:tcPr>
          <w:p w14:paraId="6830BA5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Metastatic colorectal cancer </w:t>
            </w:r>
          </w:p>
        </w:tc>
        <w:tc>
          <w:tcPr>
            <w:tcW w:w="3898" w:type="dxa"/>
            <w:vMerge w:val="restart"/>
            <w:shd w:val="clear" w:color="auto" w:fill="auto"/>
            <w:noWrap/>
            <w:hideMark/>
          </w:tcPr>
          <w:p w14:paraId="306AC1C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colorectal cancer</w:t>
            </w:r>
          </w:p>
        </w:tc>
      </w:tr>
      <w:tr w:rsidR="00A66B54" w:rsidRPr="009E5255" w14:paraId="2A55618E" w14:textId="77777777" w:rsidTr="002466CD">
        <w:trPr>
          <w:trHeight w:val="450"/>
        </w:trPr>
        <w:tc>
          <w:tcPr>
            <w:tcW w:w="1555" w:type="dxa"/>
            <w:vMerge/>
            <w:shd w:val="clear" w:color="auto" w:fill="auto"/>
            <w:hideMark/>
          </w:tcPr>
          <w:p w14:paraId="7C416678" w14:textId="77777777" w:rsidR="00A66B54" w:rsidRPr="009E5255" w:rsidRDefault="00A66B54" w:rsidP="00EA0B5A">
            <w:pPr>
              <w:pStyle w:val="NoSpacing"/>
              <w:rPr>
                <w:rFonts w:asciiTheme="majorHAnsi" w:hAnsiTheme="majorHAnsi" w:cstheme="majorHAnsi"/>
                <w:color w:val="000000" w:themeColor="text1"/>
              </w:rPr>
            </w:pPr>
          </w:p>
        </w:tc>
        <w:tc>
          <w:tcPr>
            <w:tcW w:w="3756" w:type="dxa"/>
            <w:vMerge/>
            <w:shd w:val="clear" w:color="auto" w:fill="auto"/>
            <w:hideMark/>
          </w:tcPr>
          <w:p w14:paraId="74050A18" w14:textId="77777777" w:rsidR="00A66B54" w:rsidRPr="009E5255" w:rsidRDefault="00A66B54">
            <w:pPr>
              <w:pStyle w:val="NoSpacing"/>
              <w:numPr>
                <w:ilvl w:val="0"/>
                <w:numId w:val="44"/>
              </w:numPr>
              <w:ind w:left="360"/>
              <w:rPr>
                <w:rFonts w:asciiTheme="majorHAnsi" w:hAnsiTheme="majorHAnsi" w:cstheme="majorHAnsi"/>
                <w:color w:val="000000" w:themeColor="text1"/>
              </w:rPr>
            </w:pPr>
          </w:p>
        </w:tc>
        <w:tc>
          <w:tcPr>
            <w:tcW w:w="3898" w:type="dxa"/>
            <w:vMerge/>
            <w:shd w:val="clear" w:color="auto" w:fill="auto"/>
            <w:hideMark/>
          </w:tcPr>
          <w:p w14:paraId="00612858" w14:textId="77777777" w:rsidR="00A66B54" w:rsidRPr="009E5255" w:rsidRDefault="00A66B54">
            <w:pPr>
              <w:pStyle w:val="NoSpacing"/>
              <w:numPr>
                <w:ilvl w:val="0"/>
                <w:numId w:val="44"/>
              </w:numPr>
              <w:ind w:left="360"/>
              <w:rPr>
                <w:rFonts w:asciiTheme="majorHAnsi" w:hAnsiTheme="majorHAnsi" w:cstheme="majorHAnsi"/>
                <w:color w:val="000000" w:themeColor="text1"/>
              </w:rPr>
            </w:pPr>
          </w:p>
        </w:tc>
      </w:tr>
      <w:tr w:rsidR="00A66B54" w:rsidRPr="009E5255" w14:paraId="4FB943E6" w14:textId="77777777" w:rsidTr="002466CD">
        <w:trPr>
          <w:trHeight w:val="20"/>
        </w:trPr>
        <w:tc>
          <w:tcPr>
            <w:tcW w:w="1555" w:type="dxa"/>
            <w:shd w:val="clear" w:color="auto" w:fill="auto"/>
            <w:noWrap/>
            <w:hideMark/>
          </w:tcPr>
          <w:p w14:paraId="288C5729"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Panitumumab (Recombinant)</w:t>
            </w:r>
          </w:p>
        </w:tc>
        <w:tc>
          <w:tcPr>
            <w:tcW w:w="3756" w:type="dxa"/>
            <w:shd w:val="clear" w:color="auto" w:fill="auto"/>
            <w:noWrap/>
            <w:hideMark/>
          </w:tcPr>
          <w:p w14:paraId="2AF88834"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lanoma</w:t>
            </w:r>
          </w:p>
          <w:p w14:paraId="1B8DF13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Non-small cell lung cancer </w:t>
            </w:r>
          </w:p>
          <w:p w14:paraId="2F6C431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Head and Neck Squamous Cell Cancer </w:t>
            </w:r>
          </w:p>
          <w:p w14:paraId="6755CCD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Classical Hodgkin Lymphoma </w:t>
            </w:r>
          </w:p>
          <w:p w14:paraId="619F98D6"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Primary mediastinal B-Cell Lymphoma </w:t>
            </w:r>
          </w:p>
          <w:p w14:paraId="42B72FF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Urothelial carcinoma</w:t>
            </w:r>
          </w:p>
          <w:p w14:paraId="08B72777"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icrosatellite instability-high or mismatch repair deficient cancer</w:t>
            </w:r>
          </w:p>
          <w:p w14:paraId="7571BDD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Endometrial carcinoma</w:t>
            </w:r>
          </w:p>
          <w:p w14:paraId="278C06F8"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Renal Cell Carcinoma </w:t>
            </w:r>
          </w:p>
        </w:tc>
        <w:tc>
          <w:tcPr>
            <w:tcW w:w="3898" w:type="dxa"/>
            <w:shd w:val="clear" w:color="auto" w:fill="auto"/>
            <w:noWrap/>
            <w:hideMark/>
          </w:tcPr>
          <w:p w14:paraId="41F41E4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Unresectable Stage III or Stage IV malignant melanoma</w:t>
            </w:r>
          </w:p>
          <w:p w14:paraId="4D3B516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sected Stage IIIB, Stage IIIC or Stage IIID malignant melanoma</w:t>
            </w:r>
          </w:p>
          <w:p w14:paraId="77ADD52B"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lapsed or Refractory Hodgkin lymphoma</w:t>
            </w:r>
          </w:p>
          <w:p w14:paraId="62D7D824"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tage IV (metastatic) non-small cell lung cancer </w:t>
            </w:r>
          </w:p>
          <w:p w14:paraId="0D8BD14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Locally advanced (Stage III) or metastatic (Stage IV) urothelial cancer</w:t>
            </w:r>
          </w:p>
          <w:p w14:paraId="47E8F98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lapsed or refractory primary mediastinal B-cell lymphoma</w:t>
            </w:r>
          </w:p>
        </w:tc>
      </w:tr>
      <w:tr w:rsidR="00A66B54" w:rsidRPr="009E5255" w14:paraId="61E6789D" w14:textId="77777777" w:rsidTr="002466CD">
        <w:trPr>
          <w:trHeight w:val="20"/>
        </w:trPr>
        <w:tc>
          <w:tcPr>
            <w:tcW w:w="1555" w:type="dxa"/>
            <w:shd w:val="clear" w:color="auto" w:fill="auto"/>
            <w:noWrap/>
            <w:hideMark/>
          </w:tcPr>
          <w:p w14:paraId="116EAD91"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Pemetrexed (Disodium)</w:t>
            </w:r>
          </w:p>
        </w:tc>
        <w:tc>
          <w:tcPr>
            <w:tcW w:w="3756" w:type="dxa"/>
            <w:shd w:val="clear" w:color="auto" w:fill="auto"/>
            <w:noWrap/>
            <w:hideMark/>
          </w:tcPr>
          <w:p w14:paraId="5E05537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alignant Pleural Mesothelioma</w:t>
            </w:r>
          </w:p>
          <w:p w14:paraId="0D5EDFA2"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n-Small Cell Lung Cancer</w:t>
            </w:r>
          </w:p>
        </w:tc>
        <w:tc>
          <w:tcPr>
            <w:tcW w:w="3898" w:type="dxa"/>
            <w:shd w:val="clear" w:color="auto" w:fill="auto"/>
            <w:noWrap/>
            <w:hideMark/>
          </w:tcPr>
          <w:p w14:paraId="0BB60B9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19DED412" w14:textId="77777777" w:rsidTr="002466CD">
        <w:trPr>
          <w:trHeight w:val="20"/>
        </w:trPr>
        <w:tc>
          <w:tcPr>
            <w:tcW w:w="1555" w:type="dxa"/>
            <w:shd w:val="clear" w:color="auto" w:fill="auto"/>
            <w:noWrap/>
            <w:hideMark/>
          </w:tcPr>
          <w:p w14:paraId="61AE0F0D"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Pralatrexate</w:t>
            </w:r>
          </w:p>
        </w:tc>
        <w:tc>
          <w:tcPr>
            <w:tcW w:w="3756" w:type="dxa"/>
            <w:shd w:val="clear" w:color="auto" w:fill="auto"/>
            <w:noWrap/>
            <w:hideMark/>
          </w:tcPr>
          <w:p w14:paraId="6D8454C4"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of adult patients with peripheral T-cell lymphoma</w:t>
            </w:r>
          </w:p>
        </w:tc>
        <w:tc>
          <w:tcPr>
            <w:tcW w:w="3898" w:type="dxa"/>
            <w:shd w:val="clear" w:color="auto" w:fill="auto"/>
            <w:noWrap/>
            <w:hideMark/>
          </w:tcPr>
          <w:p w14:paraId="08B4C464"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Relapsed or chemotherapy refractory Peripheral T-cell Lymphoma</w:t>
            </w:r>
          </w:p>
        </w:tc>
      </w:tr>
      <w:tr w:rsidR="00A66B54" w:rsidRPr="009E5255" w14:paraId="2DC38064" w14:textId="77777777" w:rsidTr="002466CD">
        <w:trPr>
          <w:trHeight w:val="20"/>
        </w:trPr>
        <w:tc>
          <w:tcPr>
            <w:tcW w:w="1555" w:type="dxa"/>
            <w:shd w:val="clear" w:color="auto" w:fill="auto"/>
            <w:noWrap/>
            <w:hideMark/>
          </w:tcPr>
          <w:p w14:paraId="147A82AB"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Raltitrexed</w:t>
            </w:r>
          </w:p>
        </w:tc>
        <w:tc>
          <w:tcPr>
            <w:tcW w:w="3756" w:type="dxa"/>
            <w:shd w:val="clear" w:color="auto" w:fill="auto"/>
            <w:noWrap/>
            <w:hideMark/>
          </w:tcPr>
          <w:p w14:paraId="3AF3A294"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Palliative treatment of advanced colorectal cancer</w:t>
            </w:r>
          </w:p>
        </w:tc>
        <w:tc>
          <w:tcPr>
            <w:tcW w:w="3898" w:type="dxa"/>
            <w:shd w:val="clear" w:color="auto" w:fill="auto"/>
            <w:noWrap/>
            <w:hideMark/>
          </w:tcPr>
          <w:p w14:paraId="2FB0D40B"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dvanced colorectal cancer</w:t>
            </w:r>
          </w:p>
        </w:tc>
      </w:tr>
      <w:tr w:rsidR="00A66B54" w:rsidRPr="009E5255" w14:paraId="677C4109" w14:textId="77777777" w:rsidTr="002466CD">
        <w:trPr>
          <w:trHeight w:val="20"/>
        </w:trPr>
        <w:tc>
          <w:tcPr>
            <w:tcW w:w="1555" w:type="dxa"/>
            <w:shd w:val="clear" w:color="auto" w:fill="auto"/>
            <w:noWrap/>
            <w:hideMark/>
          </w:tcPr>
          <w:p w14:paraId="4021405D"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Topotecan (Hydrochloride)</w:t>
            </w:r>
          </w:p>
        </w:tc>
        <w:tc>
          <w:tcPr>
            <w:tcW w:w="3756" w:type="dxa"/>
            <w:shd w:val="clear" w:color="auto" w:fill="auto"/>
            <w:noWrap/>
            <w:hideMark/>
          </w:tcPr>
          <w:p w14:paraId="56AF06E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Small cell lung carcinoma </w:t>
            </w:r>
          </w:p>
          <w:p w14:paraId="13A9957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Metastatic carcinoma of the ovary </w:t>
            </w:r>
          </w:p>
          <w:p w14:paraId="6BD7576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Histologically confirmed Stage IV-B, recurrent, or persistent carcinoma of the cervix (in combination with cisplatin)</w:t>
            </w:r>
          </w:p>
        </w:tc>
        <w:tc>
          <w:tcPr>
            <w:tcW w:w="3898" w:type="dxa"/>
            <w:shd w:val="clear" w:color="auto" w:fill="auto"/>
            <w:noWrap/>
            <w:hideMark/>
          </w:tcPr>
          <w:p w14:paraId="3F42246D"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2EF7C81D" w14:textId="77777777" w:rsidTr="002466CD">
        <w:trPr>
          <w:trHeight w:val="20"/>
        </w:trPr>
        <w:tc>
          <w:tcPr>
            <w:tcW w:w="1555" w:type="dxa"/>
            <w:shd w:val="clear" w:color="auto" w:fill="auto"/>
            <w:noWrap/>
            <w:hideMark/>
          </w:tcPr>
          <w:p w14:paraId="24D7F580"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Vinblastine (Sulfate)</w:t>
            </w:r>
          </w:p>
        </w:tc>
        <w:tc>
          <w:tcPr>
            <w:tcW w:w="3756" w:type="dxa"/>
            <w:shd w:val="clear" w:color="auto" w:fill="auto"/>
            <w:noWrap/>
            <w:hideMark/>
          </w:tcPr>
          <w:p w14:paraId="0BF1F35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of Hodgkin’s Disease (in combination)</w:t>
            </w:r>
          </w:p>
          <w:p w14:paraId="5C10064C"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of advanced testicular carcinoma (in combination)</w:t>
            </w:r>
          </w:p>
          <w:p w14:paraId="6DCE8153"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Palliative treatment of lymphocytic lymphoma, histiocytic lymphoma, advanced stages of mycosis fungoides, Kaposi's sarcoma and Histiocytosis X</w:t>
            </w:r>
          </w:p>
          <w:p w14:paraId="264446B0"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of choriocarcinoma and carcinoma of the breast</w:t>
            </w:r>
          </w:p>
          <w:p w14:paraId="24589964"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dvanced testicular germ-cell cancers (in combination)</w:t>
            </w:r>
          </w:p>
        </w:tc>
        <w:tc>
          <w:tcPr>
            <w:tcW w:w="3898" w:type="dxa"/>
            <w:shd w:val="clear" w:color="auto" w:fill="auto"/>
            <w:noWrap/>
            <w:hideMark/>
          </w:tcPr>
          <w:p w14:paraId="760167CB"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2E5B7FDD" w14:textId="77777777" w:rsidTr="002466CD">
        <w:trPr>
          <w:trHeight w:val="20"/>
        </w:trPr>
        <w:tc>
          <w:tcPr>
            <w:tcW w:w="1555" w:type="dxa"/>
            <w:shd w:val="clear" w:color="auto" w:fill="auto"/>
            <w:noWrap/>
            <w:hideMark/>
          </w:tcPr>
          <w:p w14:paraId="72C4D3A1"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Vincristine (Sulfate)</w:t>
            </w:r>
          </w:p>
        </w:tc>
        <w:tc>
          <w:tcPr>
            <w:tcW w:w="3756" w:type="dxa"/>
            <w:shd w:val="clear" w:color="auto" w:fill="auto"/>
            <w:noWrap/>
            <w:hideMark/>
          </w:tcPr>
          <w:p w14:paraId="03F7B231"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of acute leukaemia</w:t>
            </w:r>
          </w:p>
          <w:p w14:paraId="507BA817"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of Hodgkin’s disease, non-Hodgkin’s malignant lymphomas, rhabdomyosarcoma, neuroblastoma, Wilm’s tumour, osteogenic sarcoma, mycosis fungoides, Ewing’s sarcoma, carcinoma of the uterine cervix, breast cancer, malignant melanoma, oat-cell carcinoma of the lung and gynaecological tumours of childhood (in combination)</w:t>
            </w:r>
          </w:p>
        </w:tc>
        <w:tc>
          <w:tcPr>
            <w:tcW w:w="3898" w:type="dxa"/>
            <w:shd w:val="clear" w:color="auto" w:fill="auto"/>
            <w:noWrap/>
            <w:hideMark/>
          </w:tcPr>
          <w:p w14:paraId="32EC4D3A"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reported</w:t>
            </w:r>
          </w:p>
        </w:tc>
      </w:tr>
      <w:tr w:rsidR="00A66B54" w:rsidRPr="009E5255" w14:paraId="4D55EDCF" w14:textId="77777777" w:rsidTr="002466CD">
        <w:trPr>
          <w:trHeight w:val="20"/>
        </w:trPr>
        <w:tc>
          <w:tcPr>
            <w:tcW w:w="1555" w:type="dxa"/>
            <w:tcBorders>
              <w:bottom w:val="single" w:sz="4" w:space="0" w:color="auto"/>
            </w:tcBorders>
            <w:shd w:val="clear" w:color="auto" w:fill="auto"/>
            <w:noWrap/>
            <w:hideMark/>
          </w:tcPr>
          <w:p w14:paraId="07451A4E"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color w:val="000000" w:themeColor="text1"/>
              </w:rPr>
              <w:t>Vinorelbine (Bitartrate)</w:t>
            </w:r>
          </w:p>
        </w:tc>
        <w:tc>
          <w:tcPr>
            <w:tcW w:w="3756" w:type="dxa"/>
            <w:tcBorders>
              <w:bottom w:val="single" w:sz="4" w:space="0" w:color="auto"/>
            </w:tcBorders>
            <w:shd w:val="clear" w:color="auto" w:fill="auto"/>
            <w:noWrap/>
            <w:hideMark/>
          </w:tcPr>
          <w:p w14:paraId="010ECDB9"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of advanced breast cancer</w:t>
            </w:r>
          </w:p>
          <w:p w14:paraId="2FF6EC34"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Treatment for advanced non-small cell lung cancer</w:t>
            </w:r>
            <w:r w:rsidRPr="009E5255">
              <w:rPr>
                <w:rFonts w:asciiTheme="majorHAnsi" w:hAnsiTheme="majorHAnsi" w:cstheme="majorHAnsi"/>
                <w:color w:val="000000" w:themeColor="text1"/>
                <w:sz w:val="22"/>
              </w:rPr>
              <w:t> </w:t>
            </w:r>
          </w:p>
        </w:tc>
        <w:tc>
          <w:tcPr>
            <w:tcW w:w="3898" w:type="dxa"/>
            <w:tcBorders>
              <w:bottom w:val="single" w:sz="4" w:space="0" w:color="auto"/>
            </w:tcBorders>
            <w:shd w:val="clear" w:color="auto" w:fill="auto"/>
            <w:noWrap/>
            <w:hideMark/>
          </w:tcPr>
          <w:p w14:paraId="2ED050FF"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dvanced breast cancer</w:t>
            </w:r>
          </w:p>
          <w:p w14:paraId="08C01E45" w14:textId="77777777" w:rsidR="00A66B54" w:rsidRPr="009E5255" w:rsidRDefault="00A66B54">
            <w:pPr>
              <w:pStyle w:val="NoSpacing"/>
              <w:numPr>
                <w:ilvl w:val="0"/>
                <w:numId w:val="44"/>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Locally advanced or metastatic non-small cell lung cancer</w:t>
            </w:r>
          </w:p>
        </w:tc>
      </w:tr>
    </w:tbl>
    <w:p w14:paraId="7490EAE3" w14:textId="77777777" w:rsidR="00A66B54" w:rsidRPr="009E5255" w:rsidRDefault="00A66B54" w:rsidP="00A66B54">
      <w:bookmarkStart w:id="559" w:name="_Ref84336116"/>
      <w:bookmarkStart w:id="560" w:name="_Ref84336113"/>
    </w:p>
    <w:p w14:paraId="768FEFF6" w14:textId="5D34CD7A" w:rsidR="00A66B54" w:rsidRPr="009E5255" w:rsidRDefault="00880EE2" w:rsidP="00531BDB">
      <w:pPr>
        <w:pStyle w:val="Caption"/>
      </w:pPr>
      <w:bookmarkStart w:id="561" w:name="_Ref97805452"/>
      <w:r w:rsidRPr="009E5255">
        <w:t>Table A</w:t>
      </w:r>
      <w:r w:rsidR="00E36C93">
        <w:fldChar w:fldCharType="begin"/>
      </w:r>
      <w:r w:rsidR="00E36C93">
        <w:instrText xml:space="preserve"> SEQ Table_A \* ARABIC </w:instrText>
      </w:r>
      <w:r w:rsidR="00E36C93">
        <w:fldChar w:fldCharType="separate"/>
      </w:r>
      <w:r w:rsidR="000C766B">
        <w:rPr>
          <w:noProof/>
        </w:rPr>
        <w:t>49</w:t>
      </w:r>
      <w:r w:rsidR="00E36C93">
        <w:rPr>
          <w:noProof/>
        </w:rPr>
        <w:fldChar w:fldCharType="end"/>
      </w:r>
      <w:bookmarkEnd w:id="559"/>
      <w:bookmarkEnd w:id="561"/>
      <w:r w:rsidRPr="009E5255">
        <w:t xml:space="preserve">. </w:t>
      </w:r>
      <w:r w:rsidR="00A66B54" w:rsidRPr="009E5255">
        <w:t xml:space="preserve">EFC </w:t>
      </w:r>
      <w:r w:rsidR="00531BDB" w:rsidRPr="009E5255">
        <w:t>m</w:t>
      </w:r>
      <w:r w:rsidR="00A66B54" w:rsidRPr="009E5255">
        <w:t>edicines excluded from the analysis</w:t>
      </w:r>
      <w:bookmarkStart w:id="562" w:name="_Ref97805410"/>
      <w:bookmarkEnd w:id="560"/>
      <w:r w:rsidR="00A66B54" w:rsidRPr="009E5255">
        <w:t xml:space="preserve"> </w:t>
      </w:r>
      <w:r w:rsidR="00531BDB" w:rsidRPr="009E5255">
        <w:t>(</w:t>
      </w:r>
      <w:r w:rsidR="00A66B54" w:rsidRPr="009E5255">
        <w:t xml:space="preserve">TGA indication </w:t>
      </w:r>
      <w:r w:rsidR="00531BDB" w:rsidRPr="009E5255">
        <w:t>is</w:t>
      </w:r>
      <w:r w:rsidR="00A66B54" w:rsidRPr="009E5255">
        <w:t xml:space="preserve"> broader than the PBS indication</w:t>
      </w:r>
      <w:r w:rsidR="00531BDB" w:rsidRPr="009E5255">
        <w:t>)</w:t>
      </w:r>
      <w:bookmarkEnd w:id="562"/>
    </w:p>
    <w:tbl>
      <w:tblPr>
        <w:tblW w:w="0" w:type="auto"/>
        <w:tblLook w:val="04A0" w:firstRow="1" w:lastRow="0" w:firstColumn="1" w:lastColumn="0" w:noHBand="0" w:noVBand="1"/>
        <w:tblCaption w:val="EFC medicines excluded from the analysis (TGA indication is broader than the PBS indication)"/>
      </w:tblPr>
      <w:tblGrid>
        <w:gridCol w:w="1555"/>
        <w:gridCol w:w="3827"/>
        <w:gridCol w:w="3634"/>
      </w:tblGrid>
      <w:tr w:rsidR="00A66B54" w:rsidRPr="009E5255" w14:paraId="27600E64" w14:textId="77777777" w:rsidTr="002466CD">
        <w:trPr>
          <w:trHeight w:val="20"/>
          <w:tblHeader/>
        </w:trPr>
        <w:tc>
          <w:tcPr>
            <w:tcW w:w="1555" w:type="dxa"/>
            <w:tcBorders>
              <w:bottom w:val="single" w:sz="4" w:space="0" w:color="auto"/>
            </w:tcBorders>
            <w:shd w:val="clear" w:color="auto" w:fill="auto"/>
            <w:noWrap/>
            <w:vAlign w:val="center"/>
            <w:hideMark/>
          </w:tcPr>
          <w:p w14:paraId="0AF5A6FB" w14:textId="77777777" w:rsidR="00A66B54" w:rsidRPr="009E5255" w:rsidRDefault="00A66B54" w:rsidP="00EA0B5A">
            <w:pPr>
              <w:pStyle w:val="NoSpacing"/>
              <w:keepNext/>
              <w:keepLines/>
              <w:rPr>
                <w:rFonts w:asciiTheme="majorHAnsi" w:hAnsiTheme="majorHAnsi" w:cstheme="majorHAnsi"/>
                <w:bCs/>
                <w:i/>
                <w:iCs/>
                <w:color w:val="000000" w:themeColor="text1"/>
              </w:rPr>
            </w:pPr>
            <w:r w:rsidRPr="009E5255">
              <w:rPr>
                <w:rFonts w:asciiTheme="majorHAnsi" w:hAnsiTheme="majorHAnsi" w:cstheme="majorHAnsi"/>
                <w:bCs/>
                <w:i/>
                <w:iCs/>
                <w:color w:val="000000" w:themeColor="text1"/>
              </w:rPr>
              <w:t>Drug</w:t>
            </w:r>
          </w:p>
        </w:tc>
        <w:tc>
          <w:tcPr>
            <w:tcW w:w="3827" w:type="dxa"/>
            <w:tcBorders>
              <w:bottom w:val="single" w:sz="4" w:space="0" w:color="auto"/>
            </w:tcBorders>
            <w:shd w:val="clear" w:color="auto" w:fill="auto"/>
            <w:noWrap/>
            <w:vAlign w:val="bottom"/>
            <w:hideMark/>
          </w:tcPr>
          <w:p w14:paraId="0D13B358" w14:textId="77777777" w:rsidR="00A66B54" w:rsidRPr="009E5255" w:rsidRDefault="00A66B54" w:rsidP="002466CD">
            <w:pPr>
              <w:pStyle w:val="NoSpacing"/>
              <w:keepNext/>
              <w:keepLines/>
              <w:jc w:val="center"/>
              <w:rPr>
                <w:rFonts w:asciiTheme="majorHAnsi" w:hAnsiTheme="majorHAnsi" w:cstheme="majorHAnsi"/>
                <w:bCs/>
                <w:i/>
                <w:iCs/>
                <w:color w:val="000000" w:themeColor="text1"/>
              </w:rPr>
            </w:pPr>
            <w:r w:rsidRPr="009E5255">
              <w:rPr>
                <w:rFonts w:asciiTheme="majorHAnsi" w:hAnsiTheme="majorHAnsi" w:cstheme="majorHAnsi"/>
                <w:bCs/>
                <w:i/>
                <w:iCs/>
                <w:color w:val="000000" w:themeColor="text1"/>
              </w:rPr>
              <w:t>TGA indication</w:t>
            </w:r>
          </w:p>
        </w:tc>
        <w:tc>
          <w:tcPr>
            <w:tcW w:w="3634" w:type="dxa"/>
            <w:tcBorders>
              <w:bottom w:val="single" w:sz="4" w:space="0" w:color="auto"/>
            </w:tcBorders>
            <w:shd w:val="clear" w:color="auto" w:fill="auto"/>
            <w:noWrap/>
            <w:vAlign w:val="bottom"/>
            <w:hideMark/>
          </w:tcPr>
          <w:p w14:paraId="47D3E75F" w14:textId="77777777" w:rsidR="00A66B54" w:rsidRPr="009E5255" w:rsidRDefault="00A66B54" w:rsidP="002466CD">
            <w:pPr>
              <w:pStyle w:val="NoSpacing"/>
              <w:keepNext/>
              <w:keepLines/>
              <w:jc w:val="center"/>
              <w:rPr>
                <w:rFonts w:asciiTheme="majorHAnsi" w:hAnsiTheme="majorHAnsi" w:cstheme="majorHAnsi"/>
                <w:bCs/>
                <w:i/>
                <w:iCs/>
                <w:color w:val="000000" w:themeColor="text1"/>
              </w:rPr>
            </w:pPr>
            <w:r w:rsidRPr="009E5255">
              <w:rPr>
                <w:rFonts w:asciiTheme="majorHAnsi" w:hAnsiTheme="majorHAnsi" w:cstheme="majorHAnsi"/>
                <w:bCs/>
                <w:i/>
                <w:iCs/>
                <w:color w:val="000000" w:themeColor="text1"/>
              </w:rPr>
              <w:t>PBS indication</w:t>
            </w:r>
          </w:p>
        </w:tc>
      </w:tr>
      <w:tr w:rsidR="00A66B54" w:rsidRPr="009E5255" w14:paraId="6CA2C5D1" w14:textId="77777777" w:rsidTr="002466CD">
        <w:trPr>
          <w:trHeight w:val="1300"/>
        </w:trPr>
        <w:tc>
          <w:tcPr>
            <w:tcW w:w="1555" w:type="dxa"/>
            <w:tcBorders>
              <w:top w:val="single" w:sz="4" w:space="0" w:color="auto"/>
            </w:tcBorders>
            <w:shd w:val="clear" w:color="auto" w:fill="auto"/>
            <w:noWrap/>
            <w:hideMark/>
          </w:tcPr>
          <w:p w14:paraId="2B14D4DE" w14:textId="77777777" w:rsidR="00A66B54" w:rsidRPr="009E5255" w:rsidRDefault="00A66B54" w:rsidP="00EA0B5A">
            <w:pPr>
              <w:pStyle w:val="NoSpacing"/>
              <w:keepNext/>
              <w:keepLines/>
              <w:rPr>
                <w:rFonts w:asciiTheme="majorHAnsi" w:hAnsiTheme="majorHAnsi" w:cstheme="majorHAnsi"/>
                <w:color w:val="000000" w:themeColor="text1"/>
              </w:rPr>
            </w:pPr>
            <w:r w:rsidRPr="009E5255">
              <w:rPr>
                <w:rFonts w:asciiTheme="majorHAnsi" w:hAnsiTheme="majorHAnsi" w:cstheme="majorHAnsi"/>
              </w:rPr>
              <w:t>Atezolizumab (Recombinant)</w:t>
            </w:r>
          </w:p>
        </w:tc>
        <w:tc>
          <w:tcPr>
            <w:tcW w:w="3827" w:type="dxa"/>
            <w:tcBorders>
              <w:top w:val="single" w:sz="4" w:space="0" w:color="auto"/>
            </w:tcBorders>
            <w:shd w:val="clear" w:color="auto" w:fill="auto"/>
            <w:noWrap/>
            <w:hideMark/>
          </w:tcPr>
          <w:p w14:paraId="59370783" w14:textId="77777777" w:rsidR="00A66B54" w:rsidRPr="009E5255" w:rsidRDefault="00A66B54">
            <w:pPr>
              <w:pStyle w:val="NoSpacing"/>
              <w:keepNext/>
              <w:keepLines/>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n-small cell lung cancer</w:t>
            </w:r>
          </w:p>
          <w:p w14:paraId="2F2815A4" w14:textId="77777777" w:rsidR="00A66B54" w:rsidRPr="009E5255" w:rsidRDefault="00A66B54">
            <w:pPr>
              <w:pStyle w:val="NoSpacing"/>
              <w:keepNext/>
              <w:keepLines/>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Small cell lung cancer</w:t>
            </w:r>
          </w:p>
          <w:p w14:paraId="2FD30162" w14:textId="77777777" w:rsidR="00A66B54" w:rsidRPr="009E5255" w:rsidRDefault="00A66B54">
            <w:pPr>
              <w:pStyle w:val="NoSpacing"/>
              <w:keepNext/>
              <w:keepLines/>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Urothelial carcinoma</w:t>
            </w:r>
          </w:p>
          <w:p w14:paraId="4CE8C70C" w14:textId="77777777" w:rsidR="00A66B54" w:rsidRPr="009E5255" w:rsidRDefault="00A66B54">
            <w:pPr>
              <w:pStyle w:val="NoSpacing"/>
              <w:keepNext/>
              <w:keepLines/>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Triple-negative breast cancer </w:t>
            </w:r>
          </w:p>
          <w:p w14:paraId="1928E4EA" w14:textId="77777777" w:rsidR="00A66B54" w:rsidRPr="009E5255" w:rsidRDefault="00A66B54">
            <w:pPr>
              <w:pStyle w:val="NoSpacing"/>
              <w:keepNext/>
              <w:keepLines/>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Hepatocellular carcinoma </w:t>
            </w:r>
          </w:p>
        </w:tc>
        <w:tc>
          <w:tcPr>
            <w:tcW w:w="3634" w:type="dxa"/>
            <w:tcBorders>
              <w:top w:val="single" w:sz="4" w:space="0" w:color="auto"/>
            </w:tcBorders>
            <w:shd w:val="clear" w:color="auto" w:fill="auto"/>
            <w:noWrap/>
            <w:hideMark/>
          </w:tcPr>
          <w:p w14:paraId="50E29868" w14:textId="77777777" w:rsidR="00A66B54" w:rsidRPr="009E5255" w:rsidRDefault="00A66B54">
            <w:pPr>
              <w:pStyle w:val="NoSpacing"/>
              <w:keepNext/>
              <w:keepLines/>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n-small cell lung cancer</w:t>
            </w:r>
          </w:p>
          <w:p w14:paraId="1FFDBEDA" w14:textId="77777777" w:rsidR="00A66B54" w:rsidRPr="009E5255" w:rsidRDefault="00A66B54">
            <w:pPr>
              <w:pStyle w:val="NoSpacing"/>
              <w:keepNext/>
              <w:keepLines/>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Small cell lung cancer</w:t>
            </w:r>
          </w:p>
          <w:p w14:paraId="648F6857" w14:textId="77777777" w:rsidR="00A66B54" w:rsidRPr="009E5255" w:rsidRDefault="00A66B54">
            <w:pPr>
              <w:pStyle w:val="NoSpacing"/>
              <w:keepNext/>
              <w:keepLines/>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Hepatocellular carcinoma</w:t>
            </w:r>
          </w:p>
        </w:tc>
      </w:tr>
      <w:tr w:rsidR="00A66B54" w:rsidRPr="009E5255" w14:paraId="03931F45" w14:textId="77777777" w:rsidTr="002466CD">
        <w:trPr>
          <w:trHeight w:val="985"/>
        </w:trPr>
        <w:tc>
          <w:tcPr>
            <w:tcW w:w="1555" w:type="dxa"/>
            <w:shd w:val="clear" w:color="auto" w:fill="auto"/>
            <w:noWrap/>
            <w:hideMark/>
          </w:tcPr>
          <w:p w14:paraId="3B8BD890"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rPr>
              <w:t>Avelumab (Recombinant)</w:t>
            </w:r>
          </w:p>
        </w:tc>
        <w:tc>
          <w:tcPr>
            <w:tcW w:w="3827" w:type="dxa"/>
            <w:shd w:val="clear" w:color="auto" w:fill="auto"/>
            <w:noWrap/>
            <w:hideMark/>
          </w:tcPr>
          <w:p w14:paraId="7EFFED0B"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Metastatic Merkel cell carcinoma </w:t>
            </w:r>
          </w:p>
          <w:p w14:paraId="3B35ABF1"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Urothelial carcinoma</w:t>
            </w:r>
          </w:p>
          <w:p w14:paraId="15121A97"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Advanced renal cell carcinoma </w:t>
            </w:r>
            <w:r w:rsidRPr="009E5255">
              <w:rPr>
                <w:rFonts w:asciiTheme="majorHAnsi" w:hAnsiTheme="majorHAnsi" w:cstheme="majorHAnsi"/>
                <w:i/>
                <w:iCs/>
                <w:color w:val="000000" w:themeColor="text1"/>
              </w:rPr>
              <w:t>(in combination with axitinib)</w:t>
            </w:r>
          </w:p>
        </w:tc>
        <w:tc>
          <w:tcPr>
            <w:tcW w:w="3634" w:type="dxa"/>
            <w:shd w:val="clear" w:color="auto" w:fill="auto"/>
            <w:noWrap/>
            <w:hideMark/>
          </w:tcPr>
          <w:p w14:paraId="7292C4C1"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Merkel cell carcinoma (stage IV)</w:t>
            </w:r>
          </w:p>
        </w:tc>
      </w:tr>
      <w:tr w:rsidR="00A66B54" w:rsidRPr="009E5255" w14:paraId="11006E7D" w14:textId="77777777" w:rsidTr="002466CD">
        <w:trPr>
          <w:trHeight w:val="1938"/>
        </w:trPr>
        <w:tc>
          <w:tcPr>
            <w:tcW w:w="1555" w:type="dxa"/>
            <w:shd w:val="clear" w:color="auto" w:fill="auto"/>
            <w:noWrap/>
            <w:hideMark/>
          </w:tcPr>
          <w:p w14:paraId="3E2356FC"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rPr>
              <w:t>Bleomycin (Sulfate)</w:t>
            </w:r>
          </w:p>
        </w:tc>
        <w:tc>
          <w:tcPr>
            <w:tcW w:w="3827" w:type="dxa"/>
            <w:shd w:val="clear" w:color="auto" w:fill="auto"/>
            <w:noWrap/>
            <w:hideMark/>
          </w:tcPr>
          <w:p w14:paraId="6CCCCEDF"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Squamous cell carcinoma of the skin, head and neck and oesophagus</w:t>
            </w:r>
          </w:p>
          <w:p w14:paraId="08292C3D"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Squamous cell carcinoma of the penis, larynx and uterine cervix</w:t>
            </w:r>
          </w:p>
          <w:p w14:paraId="2E92D0F1"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Choriocarcinoma and embryonal cell carcinoma of the testis</w:t>
            </w:r>
          </w:p>
          <w:p w14:paraId="51666A8B"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Advanced Hodgkin’s disease and in some cases of other lymphomas</w:t>
            </w:r>
          </w:p>
        </w:tc>
        <w:tc>
          <w:tcPr>
            <w:tcW w:w="3634" w:type="dxa"/>
            <w:shd w:val="clear" w:color="auto" w:fill="auto"/>
            <w:noWrap/>
            <w:hideMark/>
          </w:tcPr>
          <w:p w14:paraId="61122ACA"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Germ cell neoplasms</w:t>
            </w:r>
          </w:p>
        </w:tc>
      </w:tr>
      <w:tr w:rsidR="00A66B54" w:rsidRPr="009E5255" w14:paraId="5996858B" w14:textId="77777777" w:rsidTr="002466CD">
        <w:trPr>
          <w:trHeight w:val="20"/>
        </w:trPr>
        <w:tc>
          <w:tcPr>
            <w:tcW w:w="1555" w:type="dxa"/>
            <w:shd w:val="clear" w:color="auto" w:fill="auto"/>
            <w:noWrap/>
            <w:hideMark/>
          </w:tcPr>
          <w:p w14:paraId="589B627D"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rPr>
              <w:t>Fluorouracil (Sodium Salt)</w:t>
            </w:r>
          </w:p>
        </w:tc>
        <w:tc>
          <w:tcPr>
            <w:tcW w:w="3827" w:type="dxa"/>
            <w:shd w:val="clear" w:color="auto" w:fill="auto"/>
            <w:noWrap/>
            <w:hideMark/>
          </w:tcPr>
          <w:p w14:paraId="5C1E2E46"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 xml:space="preserve">Not applicable </w:t>
            </w:r>
          </w:p>
        </w:tc>
        <w:tc>
          <w:tcPr>
            <w:tcW w:w="3634" w:type="dxa"/>
            <w:shd w:val="clear" w:color="auto" w:fill="auto"/>
            <w:noWrap/>
            <w:hideMark/>
          </w:tcPr>
          <w:p w14:paraId="0CE21D9B"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Not applicable</w:t>
            </w:r>
          </w:p>
        </w:tc>
      </w:tr>
      <w:tr w:rsidR="00A66B54" w:rsidRPr="009E5255" w14:paraId="25BFD971" w14:textId="77777777" w:rsidTr="002466CD">
        <w:trPr>
          <w:trHeight w:val="490"/>
        </w:trPr>
        <w:tc>
          <w:tcPr>
            <w:tcW w:w="1555" w:type="dxa"/>
            <w:tcBorders>
              <w:bottom w:val="single" w:sz="4" w:space="0" w:color="auto"/>
            </w:tcBorders>
            <w:shd w:val="clear" w:color="auto" w:fill="auto"/>
            <w:noWrap/>
            <w:hideMark/>
          </w:tcPr>
          <w:p w14:paraId="7E8E1536" w14:textId="77777777" w:rsidR="00A66B54" w:rsidRPr="009E5255" w:rsidRDefault="00A66B54" w:rsidP="00EA0B5A">
            <w:pPr>
              <w:pStyle w:val="NoSpacing"/>
              <w:rPr>
                <w:rFonts w:asciiTheme="majorHAnsi" w:hAnsiTheme="majorHAnsi" w:cstheme="majorHAnsi"/>
                <w:color w:val="000000" w:themeColor="text1"/>
              </w:rPr>
            </w:pPr>
            <w:r w:rsidRPr="009E5255">
              <w:rPr>
                <w:rFonts w:asciiTheme="majorHAnsi" w:hAnsiTheme="majorHAnsi" w:cstheme="majorHAnsi"/>
              </w:rPr>
              <w:t>Pertuzumab (Recombinant)</w:t>
            </w:r>
          </w:p>
        </w:tc>
        <w:tc>
          <w:tcPr>
            <w:tcW w:w="3827" w:type="dxa"/>
            <w:tcBorders>
              <w:bottom w:val="single" w:sz="4" w:space="0" w:color="auto"/>
            </w:tcBorders>
            <w:shd w:val="clear" w:color="auto" w:fill="auto"/>
            <w:noWrap/>
            <w:hideMark/>
          </w:tcPr>
          <w:p w14:paraId="2BD0B227"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Early Breast Cancer</w:t>
            </w:r>
          </w:p>
          <w:p w14:paraId="004F4DA0"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Breast Cancer</w:t>
            </w:r>
          </w:p>
        </w:tc>
        <w:tc>
          <w:tcPr>
            <w:tcW w:w="3634" w:type="dxa"/>
            <w:tcBorders>
              <w:bottom w:val="single" w:sz="4" w:space="0" w:color="auto"/>
            </w:tcBorders>
            <w:shd w:val="clear" w:color="auto" w:fill="auto"/>
            <w:noWrap/>
            <w:hideMark/>
          </w:tcPr>
          <w:p w14:paraId="7D61A33A" w14:textId="77777777" w:rsidR="00A66B54" w:rsidRPr="009E5255" w:rsidRDefault="00A66B54">
            <w:pPr>
              <w:pStyle w:val="NoSpacing"/>
              <w:numPr>
                <w:ilvl w:val="0"/>
                <w:numId w:val="43"/>
              </w:numPr>
              <w:ind w:left="360"/>
              <w:rPr>
                <w:rFonts w:asciiTheme="majorHAnsi" w:hAnsiTheme="majorHAnsi" w:cstheme="majorHAnsi"/>
                <w:color w:val="000000" w:themeColor="text1"/>
              </w:rPr>
            </w:pPr>
            <w:r w:rsidRPr="009E5255">
              <w:rPr>
                <w:rFonts w:asciiTheme="majorHAnsi" w:hAnsiTheme="majorHAnsi" w:cstheme="majorHAnsi"/>
                <w:color w:val="000000" w:themeColor="text1"/>
              </w:rPr>
              <w:t>Metastatic (Stage IV) HER2 positive breast cancer</w:t>
            </w:r>
          </w:p>
        </w:tc>
      </w:tr>
    </w:tbl>
    <w:p w14:paraId="4C057F2B" w14:textId="77777777" w:rsidR="00A66B54" w:rsidRPr="009E5255" w:rsidRDefault="00A66B54" w:rsidP="00A66B54">
      <w:bookmarkStart w:id="563" w:name="_Ref90305890"/>
    </w:p>
    <w:p w14:paraId="09EC7A87" w14:textId="08833A8D" w:rsidR="00A66B54" w:rsidRPr="009E5255" w:rsidRDefault="00880EE2" w:rsidP="00531BDB">
      <w:pPr>
        <w:pStyle w:val="Caption"/>
      </w:pPr>
      <w:bookmarkStart w:id="564" w:name="_Ref97805459"/>
      <w:r w:rsidRPr="009E5255">
        <w:t>Table A</w:t>
      </w:r>
      <w:r w:rsidR="00E36C93">
        <w:fldChar w:fldCharType="begin"/>
      </w:r>
      <w:r w:rsidR="00E36C93">
        <w:instrText xml:space="preserve"> SEQ Table_A \* ARABIC </w:instrText>
      </w:r>
      <w:r w:rsidR="00E36C93">
        <w:fldChar w:fldCharType="separate"/>
      </w:r>
      <w:r w:rsidR="000C766B">
        <w:rPr>
          <w:noProof/>
        </w:rPr>
        <w:t>50</w:t>
      </w:r>
      <w:r w:rsidR="00E36C93">
        <w:rPr>
          <w:noProof/>
        </w:rPr>
        <w:fldChar w:fldCharType="end"/>
      </w:r>
      <w:bookmarkEnd w:id="563"/>
      <w:bookmarkEnd w:id="564"/>
      <w:r w:rsidRPr="009E5255">
        <w:t xml:space="preserve">. </w:t>
      </w:r>
      <w:r w:rsidR="00A66B54" w:rsidRPr="009E5255">
        <w:t xml:space="preserve">EFC </w:t>
      </w:r>
      <w:r w:rsidR="00531BDB" w:rsidRPr="009E5255">
        <w:t>m</w:t>
      </w:r>
      <w:r w:rsidR="00A66B54" w:rsidRPr="009E5255">
        <w:t xml:space="preserve">edicines excluded from the analysis </w:t>
      </w:r>
      <w:r w:rsidR="00531BDB" w:rsidRPr="009E5255">
        <w:t>(</w:t>
      </w:r>
      <w:r w:rsidR="00A66B54" w:rsidRPr="009E5255">
        <w:t>listing of IV formulation on multiple sections of the PBS</w:t>
      </w:r>
      <w:r w:rsidR="00531BDB" w:rsidRPr="009E5255">
        <w:t>)</w:t>
      </w:r>
    </w:p>
    <w:tbl>
      <w:tblPr>
        <w:tblW w:w="0" w:type="auto"/>
        <w:tblLayout w:type="fixed"/>
        <w:tblLook w:val="04A0" w:firstRow="1" w:lastRow="0" w:firstColumn="1" w:lastColumn="0" w:noHBand="0" w:noVBand="1"/>
        <w:tblCaption w:val="EFC medicines excluded from the analysis (listing of IV formulation on multiple sections of the PBS)"/>
      </w:tblPr>
      <w:tblGrid>
        <w:gridCol w:w="1555"/>
        <w:gridCol w:w="3969"/>
        <w:gridCol w:w="3492"/>
      </w:tblGrid>
      <w:tr w:rsidR="00A66B54" w:rsidRPr="009E5255" w14:paraId="1FB36972" w14:textId="77777777" w:rsidTr="002466CD">
        <w:trPr>
          <w:trHeight w:val="20"/>
          <w:tblHeader/>
        </w:trPr>
        <w:tc>
          <w:tcPr>
            <w:tcW w:w="1555" w:type="dxa"/>
            <w:tcBorders>
              <w:bottom w:val="single" w:sz="4" w:space="0" w:color="auto"/>
            </w:tcBorders>
            <w:shd w:val="clear" w:color="auto" w:fill="auto"/>
            <w:noWrap/>
            <w:vAlign w:val="center"/>
          </w:tcPr>
          <w:p w14:paraId="502541B8" w14:textId="77777777" w:rsidR="00A66B54" w:rsidRPr="009E5255" w:rsidRDefault="00A66B54" w:rsidP="00EA0B5A">
            <w:pPr>
              <w:pStyle w:val="NoSpacing"/>
              <w:rPr>
                <w:rFonts w:asciiTheme="majorHAnsi" w:hAnsiTheme="majorHAnsi" w:cstheme="majorHAnsi"/>
                <w:bCs/>
                <w:i/>
                <w:iCs/>
              </w:rPr>
            </w:pPr>
            <w:r w:rsidRPr="009E5255">
              <w:rPr>
                <w:rFonts w:asciiTheme="majorHAnsi" w:hAnsiTheme="majorHAnsi" w:cstheme="majorHAnsi"/>
                <w:bCs/>
                <w:i/>
                <w:iCs/>
              </w:rPr>
              <w:t>Drug</w:t>
            </w:r>
          </w:p>
        </w:tc>
        <w:tc>
          <w:tcPr>
            <w:tcW w:w="3969" w:type="dxa"/>
            <w:tcBorders>
              <w:bottom w:val="single" w:sz="4" w:space="0" w:color="auto"/>
            </w:tcBorders>
            <w:shd w:val="clear" w:color="auto" w:fill="auto"/>
            <w:noWrap/>
            <w:vAlign w:val="bottom"/>
          </w:tcPr>
          <w:p w14:paraId="4056FDEB" w14:textId="77777777" w:rsidR="00A66B54" w:rsidRPr="009E5255" w:rsidRDefault="00A66B54" w:rsidP="002466CD">
            <w:pPr>
              <w:pStyle w:val="NoSpacing"/>
              <w:jc w:val="center"/>
              <w:rPr>
                <w:rFonts w:asciiTheme="majorHAnsi" w:hAnsiTheme="majorHAnsi" w:cstheme="majorHAnsi"/>
                <w:bCs/>
                <w:i/>
                <w:iCs/>
              </w:rPr>
            </w:pPr>
            <w:r w:rsidRPr="009E5255">
              <w:rPr>
                <w:rFonts w:asciiTheme="majorHAnsi" w:hAnsiTheme="majorHAnsi" w:cstheme="majorHAnsi"/>
                <w:bCs/>
                <w:i/>
                <w:iCs/>
              </w:rPr>
              <w:t>TGA indication</w:t>
            </w:r>
          </w:p>
        </w:tc>
        <w:tc>
          <w:tcPr>
            <w:tcW w:w="3492" w:type="dxa"/>
            <w:tcBorders>
              <w:bottom w:val="single" w:sz="4" w:space="0" w:color="auto"/>
            </w:tcBorders>
            <w:shd w:val="clear" w:color="auto" w:fill="auto"/>
            <w:noWrap/>
            <w:vAlign w:val="bottom"/>
          </w:tcPr>
          <w:p w14:paraId="6458048C" w14:textId="77777777" w:rsidR="00A66B54" w:rsidRPr="009E5255" w:rsidRDefault="00A66B54" w:rsidP="002466CD">
            <w:pPr>
              <w:pStyle w:val="NoSpacing"/>
              <w:jc w:val="center"/>
              <w:rPr>
                <w:rFonts w:asciiTheme="majorHAnsi" w:hAnsiTheme="majorHAnsi" w:cstheme="majorHAnsi"/>
                <w:bCs/>
                <w:i/>
                <w:iCs/>
              </w:rPr>
            </w:pPr>
            <w:r w:rsidRPr="009E5255">
              <w:rPr>
                <w:rFonts w:asciiTheme="majorHAnsi" w:hAnsiTheme="majorHAnsi" w:cstheme="majorHAnsi"/>
                <w:bCs/>
                <w:i/>
                <w:iCs/>
              </w:rPr>
              <w:t>PBS indication</w:t>
            </w:r>
          </w:p>
        </w:tc>
      </w:tr>
      <w:tr w:rsidR="00A66B54" w:rsidRPr="009E5255" w14:paraId="6D56907C" w14:textId="77777777" w:rsidTr="002466CD">
        <w:trPr>
          <w:trHeight w:val="20"/>
        </w:trPr>
        <w:tc>
          <w:tcPr>
            <w:tcW w:w="1555" w:type="dxa"/>
            <w:tcBorders>
              <w:top w:val="single" w:sz="4" w:space="0" w:color="auto"/>
            </w:tcBorders>
            <w:shd w:val="clear" w:color="auto" w:fill="auto"/>
            <w:noWrap/>
            <w:hideMark/>
          </w:tcPr>
          <w:p w14:paraId="40E0F42F"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Doxorubicin (Hydrochloride) – Pegylated</w:t>
            </w:r>
          </w:p>
        </w:tc>
        <w:tc>
          <w:tcPr>
            <w:tcW w:w="3969" w:type="dxa"/>
            <w:tcBorders>
              <w:top w:val="single" w:sz="4" w:space="0" w:color="auto"/>
            </w:tcBorders>
            <w:shd w:val="clear" w:color="auto" w:fill="auto"/>
            <w:noWrap/>
            <w:hideMark/>
          </w:tcPr>
          <w:p w14:paraId="11048AA4"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 xml:space="preserve">Advanced epithelial ovarian cancer </w:t>
            </w:r>
          </w:p>
          <w:p w14:paraId="764767B4"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 xml:space="preserve">AIDS-related Kaposi's sarcoma </w:t>
            </w:r>
          </w:p>
          <w:p w14:paraId="2C625216"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Metastatic breast cancer</w:t>
            </w:r>
          </w:p>
        </w:tc>
        <w:tc>
          <w:tcPr>
            <w:tcW w:w="3492" w:type="dxa"/>
            <w:tcBorders>
              <w:top w:val="single" w:sz="4" w:space="0" w:color="auto"/>
            </w:tcBorders>
            <w:shd w:val="clear" w:color="auto" w:fill="auto"/>
            <w:noWrap/>
            <w:hideMark/>
          </w:tcPr>
          <w:p w14:paraId="52F3ECD5"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Advanced epithelial ovarian cancer</w:t>
            </w:r>
          </w:p>
          <w:p w14:paraId="72D19539"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Metastatic breast cancer</w:t>
            </w:r>
          </w:p>
        </w:tc>
      </w:tr>
      <w:tr w:rsidR="00A66B54" w:rsidRPr="009E5255" w14:paraId="5973DA2A" w14:textId="77777777" w:rsidTr="002466CD">
        <w:trPr>
          <w:trHeight w:val="20"/>
        </w:trPr>
        <w:tc>
          <w:tcPr>
            <w:tcW w:w="1555" w:type="dxa"/>
            <w:shd w:val="clear" w:color="auto" w:fill="auto"/>
            <w:noWrap/>
            <w:hideMark/>
          </w:tcPr>
          <w:p w14:paraId="2CF1CABA"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Methotrexate</w:t>
            </w:r>
          </w:p>
        </w:tc>
        <w:tc>
          <w:tcPr>
            <w:tcW w:w="3969" w:type="dxa"/>
            <w:shd w:val="clear" w:color="auto" w:fill="auto"/>
            <w:noWrap/>
            <w:hideMark/>
          </w:tcPr>
          <w:p w14:paraId="52FB07C7"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Breast cancer and gestational choriocarcinoma</w:t>
            </w:r>
          </w:p>
          <w:p w14:paraId="03663EB4"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 xml:space="preserve">Non-Hodgkin's lymphoma </w:t>
            </w:r>
          </w:p>
          <w:p w14:paraId="048037F7"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Leukemia advanced stages (III and IV, Peters Staging System) of lymphosarcoma</w:t>
            </w:r>
          </w:p>
          <w:p w14:paraId="45EFB787"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Osteogenic sarcoma, acute leukaemia, bronchogenic carcinoma and epidermoid carcinoma of the head and neck (high dose)</w:t>
            </w:r>
          </w:p>
          <w:p w14:paraId="186083BF"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Severe psoriasis and severe rheumatoid arthritis</w:t>
            </w:r>
          </w:p>
        </w:tc>
        <w:tc>
          <w:tcPr>
            <w:tcW w:w="3492" w:type="dxa"/>
            <w:shd w:val="clear" w:color="auto" w:fill="auto"/>
            <w:noWrap/>
            <w:hideMark/>
          </w:tcPr>
          <w:p w14:paraId="49AAF7B9"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Severe active rheumatoid arthritis</w:t>
            </w:r>
          </w:p>
          <w:p w14:paraId="3EEE5D08"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Severe psoriasis</w:t>
            </w:r>
          </w:p>
        </w:tc>
      </w:tr>
      <w:tr w:rsidR="00A66B54" w:rsidRPr="009E5255" w14:paraId="49574B67" w14:textId="77777777" w:rsidTr="002466CD">
        <w:trPr>
          <w:trHeight w:val="20"/>
        </w:trPr>
        <w:tc>
          <w:tcPr>
            <w:tcW w:w="1555" w:type="dxa"/>
            <w:shd w:val="clear" w:color="auto" w:fill="auto"/>
            <w:noWrap/>
            <w:hideMark/>
          </w:tcPr>
          <w:p w14:paraId="4C856A6E"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Methotrexate (Disodium)</w:t>
            </w:r>
          </w:p>
        </w:tc>
        <w:tc>
          <w:tcPr>
            <w:tcW w:w="3969" w:type="dxa"/>
            <w:shd w:val="clear" w:color="auto" w:fill="auto"/>
            <w:noWrap/>
            <w:hideMark/>
          </w:tcPr>
          <w:p w14:paraId="3550CA64"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 xml:space="preserve">Not applicable </w:t>
            </w:r>
          </w:p>
        </w:tc>
        <w:tc>
          <w:tcPr>
            <w:tcW w:w="3492" w:type="dxa"/>
            <w:shd w:val="clear" w:color="auto" w:fill="auto"/>
            <w:noWrap/>
            <w:hideMark/>
          </w:tcPr>
          <w:p w14:paraId="77711C4A"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Not applicable</w:t>
            </w:r>
          </w:p>
        </w:tc>
      </w:tr>
      <w:tr w:rsidR="00A66B54" w:rsidRPr="009E5255" w14:paraId="670DEADD" w14:textId="77777777" w:rsidTr="002466CD">
        <w:trPr>
          <w:trHeight w:val="20"/>
        </w:trPr>
        <w:tc>
          <w:tcPr>
            <w:tcW w:w="1555" w:type="dxa"/>
            <w:shd w:val="clear" w:color="auto" w:fill="auto"/>
            <w:noWrap/>
            <w:hideMark/>
          </w:tcPr>
          <w:p w14:paraId="34F48676"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Rituximab (Recombinant)</w:t>
            </w:r>
          </w:p>
        </w:tc>
        <w:tc>
          <w:tcPr>
            <w:tcW w:w="3969" w:type="dxa"/>
            <w:shd w:val="clear" w:color="auto" w:fill="auto"/>
            <w:noWrap/>
            <w:hideMark/>
          </w:tcPr>
          <w:p w14:paraId="23D720C1"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Non-Hodgkin’s Lymphoma</w:t>
            </w:r>
          </w:p>
          <w:p w14:paraId="0F105552"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 xml:space="preserve">Chronic Lymphocytic Leukaemia </w:t>
            </w:r>
          </w:p>
          <w:p w14:paraId="00A5F007"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Rheumatoid Arthritis</w:t>
            </w:r>
          </w:p>
          <w:p w14:paraId="78F5E9B9"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 xml:space="preserve">Granulomatosis with polyangiitis (Wegener’s) and Microscopic polyangiitis </w:t>
            </w:r>
          </w:p>
        </w:tc>
        <w:tc>
          <w:tcPr>
            <w:tcW w:w="3492" w:type="dxa"/>
            <w:shd w:val="clear" w:color="auto" w:fill="auto"/>
            <w:noWrap/>
            <w:hideMark/>
          </w:tcPr>
          <w:p w14:paraId="0D144C5B"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Previously untreated or relapsed/refractory CD20 positive lymphoid cancer</w:t>
            </w:r>
          </w:p>
          <w:p w14:paraId="5EC1FE85"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Previously untreated or relapsed/refractory CD20 positive acute lymphoblastic leukaemia</w:t>
            </w:r>
          </w:p>
          <w:p w14:paraId="534E2EC0"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Relapsed or refractory Stage III or IV CD20 positive follicular B-cell non-Hodgkin's lymphoma</w:t>
            </w:r>
          </w:p>
          <w:p w14:paraId="79644DF1"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Stage III or IV CD20 positive follicular B-cell non-Hodgkin's lymphoma</w:t>
            </w:r>
          </w:p>
          <w:p w14:paraId="180F20B9"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Severe active granulomatosis with polyangiitis (Wegeners granulomatosis)</w:t>
            </w:r>
          </w:p>
          <w:p w14:paraId="17670A96"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Severe active microscopic polyangiitis</w:t>
            </w:r>
          </w:p>
        </w:tc>
      </w:tr>
      <w:tr w:rsidR="00A66B54" w:rsidRPr="009E5255" w14:paraId="64B210D0" w14:textId="77777777" w:rsidTr="002466CD">
        <w:trPr>
          <w:trHeight w:val="20"/>
        </w:trPr>
        <w:tc>
          <w:tcPr>
            <w:tcW w:w="1555" w:type="dxa"/>
            <w:shd w:val="clear" w:color="auto" w:fill="auto"/>
            <w:noWrap/>
            <w:hideMark/>
          </w:tcPr>
          <w:p w14:paraId="1BF82057"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Trastuzumab Emtansine (Recombinant)</w:t>
            </w:r>
          </w:p>
        </w:tc>
        <w:tc>
          <w:tcPr>
            <w:tcW w:w="3969" w:type="dxa"/>
            <w:shd w:val="clear" w:color="auto" w:fill="auto"/>
            <w:noWrap/>
            <w:hideMark/>
          </w:tcPr>
          <w:p w14:paraId="18FD6D58"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Metastatic breast cancer</w:t>
            </w:r>
          </w:p>
          <w:p w14:paraId="4D58843D"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 xml:space="preserve">Early breast cancer </w:t>
            </w:r>
          </w:p>
          <w:p w14:paraId="57D5E5A3"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Locally Advanced Breast Cancer</w:t>
            </w:r>
          </w:p>
          <w:p w14:paraId="43D77103"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Advanced Gastric Cancer</w:t>
            </w:r>
          </w:p>
        </w:tc>
        <w:tc>
          <w:tcPr>
            <w:tcW w:w="3492" w:type="dxa"/>
            <w:shd w:val="clear" w:color="auto" w:fill="auto"/>
            <w:noWrap/>
            <w:hideMark/>
          </w:tcPr>
          <w:p w14:paraId="3B174EEA"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Metastatic (Stage IV) HER2 positive breast cancer</w:t>
            </w:r>
          </w:p>
          <w:p w14:paraId="083B4426"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Early HER2 positive breast cancer</w:t>
            </w:r>
          </w:p>
        </w:tc>
      </w:tr>
      <w:tr w:rsidR="00A66B54" w:rsidRPr="009E5255" w14:paraId="20906E05" w14:textId="77777777" w:rsidTr="002466CD">
        <w:trPr>
          <w:trHeight w:val="20"/>
        </w:trPr>
        <w:tc>
          <w:tcPr>
            <w:tcW w:w="1555" w:type="dxa"/>
            <w:shd w:val="clear" w:color="auto" w:fill="auto"/>
            <w:noWrap/>
            <w:hideMark/>
          </w:tcPr>
          <w:p w14:paraId="1E3BDF72"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Trastuzumab (Recombinant)</w:t>
            </w:r>
          </w:p>
        </w:tc>
        <w:tc>
          <w:tcPr>
            <w:tcW w:w="3969" w:type="dxa"/>
            <w:shd w:val="clear" w:color="auto" w:fill="auto"/>
            <w:noWrap/>
            <w:hideMark/>
          </w:tcPr>
          <w:p w14:paraId="79F7D0C2"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Metastatic breast cancer</w:t>
            </w:r>
          </w:p>
          <w:p w14:paraId="33109318"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 xml:space="preserve">Early breast cancer </w:t>
            </w:r>
          </w:p>
          <w:p w14:paraId="1DE7D9DC"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Locally Advanced Breast Cancer</w:t>
            </w:r>
          </w:p>
          <w:p w14:paraId="629D941A"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Advanced Gastric Cancer</w:t>
            </w:r>
          </w:p>
        </w:tc>
        <w:tc>
          <w:tcPr>
            <w:tcW w:w="3492" w:type="dxa"/>
            <w:shd w:val="clear" w:color="auto" w:fill="auto"/>
            <w:noWrap/>
            <w:hideMark/>
          </w:tcPr>
          <w:p w14:paraId="524798B7"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Metastatic (Stage IV) HER2 positive breast cancer</w:t>
            </w:r>
          </w:p>
          <w:p w14:paraId="1FBA7435"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Early HER2 positive breast cancer</w:t>
            </w:r>
          </w:p>
          <w:p w14:paraId="4F08D2EB" w14:textId="77777777" w:rsidR="00A66B54" w:rsidRPr="009E5255" w:rsidRDefault="00A66B54">
            <w:pPr>
              <w:pStyle w:val="NoSpacing"/>
              <w:numPr>
                <w:ilvl w:val="0"/>
                <w:numId w:val="42"/>
              </w:numPr>
              <w:ind w:left="360"/>
              <w:rPr>
                <w:rFonts w:asciiTheme="majorHAnsi" w:hAnsiTheme="majorHAnsi" w:cstheme="majorHAnsi"/>
              </w:rPr>
            </w:pPr>
            <w:r w:rsidRPr="009E5255">
              <w:rPr>
                <w:rFonts w:asciiTheme="majorHAnsi" w:hAnsiTheme="majorHAnsi" w:cstheme="majorHAnsi"/>
              </w:rPr>
              <w:t>Metastatic (Stage IV) HER2 positive adenocarcinoma of the stomach or gastro-oesophageal junction</w:t>
            </w:r>
          </w:p>
        </w:tc>
      </w:tr>
    </w:tbl>
    <w:p w14:paraId="5FD977D4" w14:textId="77777777" w:rsidR="00A66B54" w:rsidRPr="009E5255" w:rsidRDefault="00A66B54" w:rsidP="00A66B54">
      <w:pPr>
        <w:pStyle w:val="NoSpacing"/>
        <w:rPr>
          <w:rFonts w:asciiTheme="majorHAnsi" w:hAnsiTheme="majorHAnsi" w:cstheme="majorHAnsi"/>
          <w:bCs/>
          <w:i/>
          <w:iCs/>
          <w:sz w:val="22"/>
        </w:rPr>
      </w:pPr>
    </w:p>
    <w:p w14:paraId="34D6DAD4" w14:textId="77777777" w:rsidR="00A66B54" w:rsidRPr="009E5255" w:rsidRDefault="00A66B54" w:rsidP="00A66B54">
      <w:r w:rsidRPr="009E5255">
        <w:t>The period of analysis was restricted to January 2016 and December 2020, with data extracted in June 2021.</w:t>
      </w:r>
    </w:p>
    <w:p w14:paraId="3195D68D" w14:textId="77777777" w:rsidR="00A66B54" w:rsidRPr="009E5255" w:rsidRDefault="00A66B54" w:rsidP="00A66B54">
      <w:pPr>
        <w:rPr>
          <w:i/>
          <w:iCs/>
          <w:u w:val="single"/>
        </w:rPr>
      </w:pPr>
      <w:r w:rsidRPr="009E5255">
        <w:rPr>
          <w:i/>
          <w:iCs/>
          <w:u w:val="single"/>
        </w:rPr>
        <w:t>DAEN</w:t>
      </w:r>
    </w:p>
    <w:p w14:paraId="5C54A966" w14:textId="3344D9A8" w:rsidR="00A66B54" w:rsidRPr="009E5255" w:rsidRDefault="00A66B54" w:rsidP="00A66B54">
      <w:r w:rsidRPr="009E5255">
        <w:t>The TGA’s DAEN is a publicly available database that contains AE reports, medication error reports and product quality complaints resulting in AEs that were submitted to the TGA.  The database is designed to support the TGA's post-marketing safety surveillance program for medicines.  AEs and medication errors in the database are coded using terms in the Medical Dictionary for Regulatory Activities (MedRA)</w:t>
      </w:r>
      <w:r w:rsidR="002E5E5A" w:rsidRPr="009E5255">
        <w:t xml:space="preserve"> </w:t>
      </w:r>
      <w:r w:rsidR="002E5E5A" w:rsidRPr="009E5255">
        <w:fldChar w:fldCharType="begin"/>
      </w:r>
      <w:r w:rsidR="002E5E5A" w:rsidRPr="009E5255">
        <w:instrText xml:space="preserve"> ADDIN EN.CITE &lt;EndNote&gt;&lt;Cite&gt;&lt;Author&gt;TGA&lt;/Author&gt;&lt;Year&gt;2021&lt;/Year&gt;&lt;RecNum&gt;10592&lt;/RecNum&gt;&lt;DisplayText&gt;[51]&lt;/DisplayText&gt;&lt;record&gt;&lt;rec-number&gt;10592&lt;/rec-number&gt;&lt;foreign-keys&gt;&lt;key app="EN" db-id="etpte9adcdfve1eerz5pws2fvps522ds5svf" timestamp="1652740079" guid="409598e1-92c8-4975-a8fb-042bded37dad"&gt;10592&lt;/key&gt;&lt;/foreign-keys&gt;&lt;ref-type name="Report"&gt;27&lt;/ref-type&gt;&lt;contributors&gt;&lt;authors&gt;&lt;author&gt;TGA&lt;/author&gt;&lt;/authors&gt;&lt;tertiary-authors&gt;&lt;author&gt;Australian Government,, Therapeutic Goods Administration (TGA)&lt;/author&gt;&lt;/tertiary-authors&gt;&lt;/contributors&gt;&lt;titles&gt;&lt;title&gt;Database of adverse event notifications&lt;/title&gt;&lt;/titles&gt;&lt;dates&gt;&lt;year&gt;2021&lt;/year&gt;&lt;/dates&gt;&lt;pub-location&gt;Canberra&lt;/pub-location&gt;&lt;urls&gt;&lt;related-urls&gt;&lt;url&gt;https://www.tga.gov.au/about-daen-medicines&lt;/url&gt;&lt;/related-urls&gt;&lt;/urls&gt;&lt;/record&gt;&lt;/Cite&gt;&lt;/EndNote&gt;</w:instrText>
      </w:r>
      <w:r w:rsidR="002E5E5A" w:rsidRPr="009E5255">
        <w:fldChar w:fldCharType="separate"/>
      </w:r>
      <w:r w:rsidR="002E5E5A" w:rsidRPr="009E5255">
        <w:rPr>
          <w:noProof/>
        </w:rPr>
        <w:t>[51]</w:t>
      </w:r>
      <w:r w:rsidR="002E5E5A" w:rsidRPr="009E5255">
        <w:fldChar w:fldCharType="end"/>
      </w:r>
      <w:r w:rsidRPr="009E5255">
        <w:t>.</w:t>
      </w:r>
    </w:p>
    <w:p w14:paraId="3C6E374A" w14:textId="77777777" w:rsidR="00A66B54" w:rsidRPr="009E5255" w:rsidRDefault="00A66B54" w:rsidP="00A66B54">
      <w:r w:rsidRPr="009E5255">
        <w:t>There are a number of limitations to the DAEN and its use:</w:t>
      </w:r>
    </w:p>
    <w:p w14:paraId="6B4BDE88" w14:textId="66AD092C" w:rsidR="00A66B54" w:rsidRPr="009E5255" w:rsidRDefault="00A66B54">
      <w:pPr>
        <w:pStyle w:val="ListParagraph"/>
        <w:numPr>
          <w:ilvl w:val="0"/>
          <w:numId w:val="45"/>
        </w:numPr>
        <w:rPr>
          <w:lang w:val="en-AU"/>
        </w:rPr>
      </w:pPr>
      <w:r w:rsidRPr="009E5255">
        <w:rPr>
          <w:lang w:val="en-AU"/>
        </w:rPr>
        <w:t>there is no certainty that the reported event was due to the medicine.  The TGA does not require that a causal relationship between medicine and event be proven, and reports do not always contain enough detail to properly evaluate an event</w:t>
      </w:r>
      <w:r w:rsidR="002E5E5A" w:rsidRPr="009E5255">
        <w:rPr>
          <w:lang w:val="en-AU"/>
        </w:rPr>
        <w:t xml:space="preserve"> </w:t>
      </w:r>
      <w:r w:rsidR="002E5E5A" w:rsidRPr="009E5255">
        <w:rPr>
          <w:lang w:val="en-AU"/>
        </w:rPr>
        <w:fldChar w:fldCharType="begin"/>
      </w:r>
      <w:r w:rsidR="002E5E5A" w:rsidRPr="009E5255">
        <w:rPr>
          <w:lang w:val="en-AU"/>
        </w:rPr>
        <w:instrText xml:space="preserve"> ADDIN EN.CITE &lt;EndNote&gt;&lt;Cite&gt;&lt;Author&gt;TGA&lt;/Author&gt;&lt;Year&gt;2021&lt;/Year&gt;&lt;RecNum&gt;10592&lt;/RecNum&gt;&lt;DisplayText&gt;[51]&lt;/DisplayText&gt;&lt;record&gt;&lt;rec-number&gt;10592&lt;/rec-number&gt;&lt;foreign-keys&gt;&lt;key app="EN" db-id="etpte9adcdfve1eerz5pws2fvps522ds5svf" timestamp="1652740079" guid="409598e1-92c8-4975-a8fb-042bded37dad"&gt;10592&lt;/key&gt;&lt;/foreign-keys&gt;&lt;ref-type name="Report"&gt;27&lt;/ref-type&gt;&lt;contributors&gt;&lt;authors&gt;&lt;author&gt;TGA&lt;/author&gt;&lt;/authors&gt;&lt;tertiary-authors&gt;&lt;author&gt;Australian Government,, Therapeutic Goods Administration (TGA)&lt;/author&gt;&lt;/tertiary-authors&gt;&lt;/contributors&gt;&lt;titles&gt;&lt;title&gt;Database of adverse event notifications&lt;/title&gt;&lt;/titles&gt;&lt;dates&gt;&lt;year&gt;2021&lt;/year&gt;&lt;/dates&gt;&lt;pub-location&gt;Canberra&lt;/pub-location&gt;&lt;urls&gt;&lt;related-urls&gt;&lt;url&gt;https://www.tga.gov.au/about-daen-medicines&lt;/url&gt;&lt;/related-urls&gt;&lt;/urls&gt;&lt;/record&gt;&lt;/Cite&gt;&lt;/EndNote&gt;</w:instrText>
      </w:r>
      <w:r w:rsidR="002E5E5A" w:rsidRPr="009E5255">
        <w:rPr>
          <w:lang w:val="en-AU"/>
        </w:rPr>
        <w:fldChar w:fldCharType="separate"/>
      </w:r>
      <w:r w:rsidR="002E5E5A" w:rsidRPr="009E5255">
        <w:rPr>
          <w:noProof/>
          <w:lang w:val="en-AU"/>
        </w:rPr>
        <w:t>[51]</w:t>
      </w:r>
      <w:r w:rsidR="002E5E5A" w:rsidRPr="009E5255">
        <w:rPr>
          <w:lang w:val="en-AU"/>
        </w:rPr>
        <w:fldChar w:fldCharType="end"/>
      </w:r>
      <w:r w:rsidRPr="009E5255">
        <w:rPr>
          <w:lang w:val="en-AU"/>
        </w:rPr>
        <w:t xml:space="preserve">. </w:t>
      </w:r>
    </w:p>
    <w:p w14:paraId="58A500A4" w14:textId="7178693D" w:rsidR="00A66B54" w:rsidRPr="009E5255" w:rsidRDefault="00A66B54">
      <w:pPr>
        <w:pStyle w:val="ListParagraph"/>
        <w:numPr>
          <w:ilvl w:val="0"/>
          <w:numId w:val="45"/>
        </w:numPr>
        <w:rPr>
          <w:lang w:val="en-AU"/>
        </w:rPr>
      </w:pPr>
      <w:r w:rsidRPr="009E5255">
        <w:rPr>
          <w:lang w:val="en-AU"/>
        </w:rPr>
        <w:t>the TGA does not receive reports for every AE or medication error that occurs with a product</w:t>
      </w:r>
      <w:r w:rsidR="002E5E5A" w:rsidRPr="009E5255">
        <w:rPr>
          <w:lang w:val="en-AU"/>
        </w:rPr>
        <w:t xml:space="preserve"> </w:t>
      </w:r>
      <w:r w:rsidR="002E5E5A" w:rsidRPr="009E5255">
        <w:rPr>
          <w:lang w:val="en-AU"/>
        </w:rPr>
        <w:fldChar w:fldCharType="begin"/>
      </w:r>
      <w:r w:rsidR="002E5E5A" w:rsidRPr="009E5255">
        <w:rPr>
          <w:lang w:val="en-AU"/>
        </w:rPr>
        <w:instrText xml:space="preserve"> ADDIN EN.CITE &lt;EndNote&gt;&lt;Cite&gt;&lt;Author&gt;TGA&lt;/Author&gt;&lt;Year&gt;2021&lt;/Year&gt;&lt;RecNum&gt;10592&lt;/RecNum&gt;&lt;DisplayText&gt;[51]&lt;/DisplayText&gt;&lt;record&gt;&lt;rec-number&gt;10592&lt;/rec-number&gt;&lt;foreign-keys&gt;&lt;key app="EN" db-id="etpte9adcdfve1eerz5pws2fvps522ds5svf" timestamp="1652740079" guid="409598e1-92c8-4975-a8fb-042bded37dad"&gt;10592&lt;/key&gt;&lt;/foreign-keys&gt;&lt;ref-type name="Report"&gt;27&lt;/ref-type&gt;&lt;contributors&gt;&lt;authors&gt;&lt;author&gt;TGA&lt;/author&gt;&lt;/authors&gt;&lt;tertiary-authors&gt;&lt;author&gt;Australian Government,, Therapeutic Goods Administration (TGA)&lt;/author&gt;&lt;/tertiary-authors&gt;&lt;/contributors&gt;&lt;titles&gt;&lt;title&gt;Database of adverse event notifications&lt;/title&gt;&lt;/titles&gt;&lt;dates&gt;&lt;year&gt;2021&lt;/year&gt;&lt;/dates&gt;&lt;pub-location&gt;Canberra&lt;/pub-location&gt;&lt;urls&gt;&lt;related-urls&gt;&lt;url&gt;https://www.tga.gov.au/about-daen-medicines&lt;/url&gt;&lt;/related-urls&gt;&lt;/urls&gt;&lt;/record&gt;&lt;/Cite&gt;&lt;/EndNote&gt;</w:instrText>
      </w:r>
      <w:r w:rsidR="002E5E5A" w:rsidRPr="009E5255">
        <w:rPr>
          <w:lang w:val="en-AU"/>
        </w:rPr>
        <w:fldChar w:fldCharType="separate"/>
      </w:r>
      <w:r w:rsidR="002E5E5A" w:rsidRPr="009E5255">
        <w:rPr>
          <w:noProof/>
          <w:lang w:val="en-AU"/>
        </w:rPr>
        <w:t>[51]</w:t>
      </w:r>
      <w:r w:rsidR="002E5E5A" w:rsidRPr="009E5255">
        <w:rPr>
          <w:lang w:val="en-AU"/>
        </w:rPr>
        <w:fldChar w:fldCharType="end"/>
      </w:r>
      <w:r w:rsidRPr="009E5255">
        <w:rPr>
          <w:lang w:val="en-AU"/>
        </w:rPr>
        <w:t xml:space="preserve">.  </w:t>
      </w:r>
    </w:p>
    <w:p w14:paraId="4D166985" w14:textId="77777777" w:rsidR="00A66B54" w:rsidRPr="009E5255" w:rsidRDefault="00A66B54">
      <w:pPr>
        <w:pStyle w:val="ListParagraph"/>
        <w:numPr>
          <w:ilvl w:val="0"/>
          <w:numId w:val="45"/>
        </w:numPr>
        <w:rPr>
          <w:lang w:val="en-AU"/>
        </w:rPr>
      </w:pPr>
      <w:r w:rsidRPr="009E5255">
        <w:rPr>
          <w:lang w:val="en-AU"/>
        </w:rPr>
        <w:t>there are duplicate reports of events within the database, where the same event may have been reported separately by a consumer and by the sponsor.</w:t>
      </w:r>
    </w:p>
    <w:p w14:paraId="3EBFF292" w14:textId="0D5B927E" w:rsidR="00A66B54" w:rsidRPr="009E5255" w:rsidRDefault="00A66B54" w:rsidP="00880EE2">
      <w:r w:rsidRPr="009E5255">
        <w:t>For these reasons, the DAEN data cannot be used to calculate the incidence of an adverse event or medication error in the Australian population</w:t>
      </w:r>
      <w:r w:rsidR="002E5E5A" w:rsidRPr="009E5255">
        <w:t xml:space="preserve"> </w:t>
      </w:r>
      <w:r w:rsidR="002E5E5A" w:rsidRPr="009E5255">
        <w:fldChar w:fldCharType="begin"/>
      </w:r>
      <w:r w:rsidR="002E5E5A" w:rsidRPr="009E5255">
        <w:instrText xml:space="preserve"> ADDIN EN.CITE &lt;EndNote&gt;&lt;Cite&gt;&lt;Author&gt;TGA&lt;/Author&gt;&lt;Year&gt;2021&lt;/Year&gt;&lt;RecNum&gt;10592&lt;/RecNum&gt;&lt;DisplayText&gt;[51]&lt;/DisplayText&gt;&lt;record&gt;&lt;rec-number&gt;10592&lt;/rec-number&gt;&lt;foreign-keys&gt;&lt;key app="EN" db-id="etpte9adcdfve1eerz5pws2fvps522ds5svf" timestamp="1652740079" guid="409598e1-92c8-4975-a8fb-042bded37dad"&gt;10592&lt;/key&gt;&lt;/foreign-keys&gt;&lt;ref-type name="Report"&gt;27&lt;/ref-type&gt;&lt;contributors&gt;&lt;authors&gt;&lt;author&gt;TGA&lt;/author&gt;&lt;/authors&gt;&lt;tertiary-authors&gt;&lt;author&gt;Australian Government,, Therapeutic Goods Administration (TGA)&lt;/author&gt;&lt;/tertiary-authors&gt;&lt;/contributors&gt;&lt;titles&gt;&lt;title&gt;Database of adverse event notifications&lt;/title&gt;&lt;/titles&gt;&lt;dates&gt;&lt;year&gt;2021&lt;/year&gt;&lt;/dates&gt;&lt;pub-location&gt;Canberra&lt;/pub-location&gt;&lt;urls&gt;&lt;related-urls&gt;&lt;url&gt;https://www.tga.gov.au/about-daen-medicines&lt;/url&gt;&lt;/related-urls&gt;&lt;/urls&gt;&lt;/record&gt;&lt;/Cite&gt;&lt;/EndNote&gt;</w:instrText>
      </w:r>
      <w:r w:rsidR="002E5E5A" w:rsidRPr="009E5255">
        <w:fldChar w:fldCharType="separate"/>
      </w:r>
      <w:r w:rsidR="002E5E5A" w:rsidRPr="009E5255">
        <w:rPr>
          <w:noProof/>
        </w:rPr>
        <w:t>[51]</w:t>
      </w:r>
      <w:r w:rsidR="002E5E5A" w:rsidRPr="009E5255">
        <w:fldChar w:fldCharType="end"/>
      </w:r>
      <w:r w:rsidRPr="009E5255">
        <w:t>.</w:t>
      </w:r>
    </w:p>
    <w:p w14:paraId="64C9AC38" w14:textId="77777777" w:rsidR="00A66B54" w:rsidRPr="009E5255" w:rsidRDefault="00A66B54" w:rsidP="00A66B54">
      <w:pPr>
        <w:rPr>
          <w:i/>
          <w:iCs/>
          <w:u w:val="single"/>
        </w:rPr>
      </w:pPr>
      <w:r w:rsidRPr="009E5255">
        <w:rPr>
          <w:i/>
          <w:iCs/>
          <w:u w:val="single"/>
        </w:rPr>
        <w:t xml:space="preserve">Method of statistical analysis </w:t>
      </w:r>
    </w:p>
    <w:p w14:paraId="76B4A7D1" w14:textId="0E832411" w:rsidR="00A66B54" w:rsidRPr="009E5255" w:rsidRDefault="00A66B54" w:rsidP="00880EE2">
      <w:r w:rsidRPr="009E5255">
        <w:t>Disproportionality analysis was used to identify medicines with higher or lower than expected rates of off-label use (as defined in</w:t>
      </w:r>
      <w:r w:rsidR="00AA5813" w:rsidRPr="009E5255">
        <w:t xml:space="preserve"> </w:t>
      </w:r>
      <w:r w:rsidR="00AA5813" w:rsidRPr="009E5255">
        <w:fldChar w:fldCharType="begin"/>
      </w:r>
      <w:r w:rsidR="00AA5813" w:rsidRPr="009E5255">
        <w:instrText xml:space="preserve"> REF _Ref77005128 \h </w:instrText>
      </w:r>
      <w:r w:rsidR="00AA5813" w:rsidRPr="009E5255">
        <w:fldChar w:fldCharType="separate"/>
      </w:r>
      <w:r w:rsidR="000C766B" w:rsidRPr="009E5255">
        <w:t>Table A</w:t>
      </w:r>
      <w:r w:rsidR="000C766B">
        <w:rPr>
          <w:noProof/>
        </w:rPr>
        <w:t>51</w:t>
      </w:r>
      <w:r w:rsidR="00AA5813" w:rsidRPr="009E5255">
        <w:fldChar w:fldCharType="end"/>
      </w:r>
      <w:r w:rsidRPr="009E5255">
        <w:t xml:space="preserve">).  This method is commonly used in pharmacovigilance studies and by medicines authorities (such as the World Health Organisation, the Food and Drug Administration, the European Medicines Agency and the TGA) to identify or confirm a suspected adverse event </w:t>
      </w:r>
      <w:r w:rsidRPr="009E5255">
        <w:fldChar w:fldCharType="begin">
          <w:fldData xml:space="preserve">PEVuZE5vdGU+PENpdGU+PEF1dGhvcj5Nb250YXN0cnVjPC9BdXRob3I+PFllYXI+MjAxMTwvWWVh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</w:fldData>
        </w:fldChar>
      </w:r>
      <w:r w:rsidR="00A476B2">
        <w:instrText xml:space="preserve"> ADDIN EN.CITE </w:instrText>
      </w:r>
      <w:r w:rsidR="00A476B2">
        <w:fldChar w:fldCharType="begin">
          <w:fldData xml:space="preserve">PEVuZE5vdGU+PENpdGU+PEF1dGhvcj5Nb250YXN0cnVjPC9BdXRob3I+PFllYXI+MjAxMTwvWWVh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</w:fldData>
        </w:fldChar>
      </w:r>
      <w:r w:rsidR="00A476B2">
        <w:instrText xml:space="preserve"> ADDIN EN.CITE.DATA </w:instrText>
      </w:r>
      <w:r w:rsidR="00A476B2">
        <w:fldChar w:fldCharType="end"/>
      </w:r>
      <w:r w:rsidRPr="009E5255">
        <w:fldChar w:fldCharType="separate"/>
      </w:r>
      <w:r w:rsidR="00A476B2">
        <w:rPr>
          <w:noProof/>
        </w:rPr>
        <w:t>[75-80]</w:t>
      </w:r>
      <w:r w:rsidRPr="009E5255">
        <w:fldChar w:fldCharType="end"/>
      </w:r>
      <w:r w:rsidRPr="009E5255">
        <w:t xml:space="preserve">.  Calculations of measures of disproportionality are based upon a two-by-two contingency table (see </w:t>
      </w:r>
      <w:r w:rsidRPr="009E5255">
        <w:fldChar w:fldCharType="begin"/>
      </w:r>
      <w:r w:rsidRPr="009E5255">
        <w:instrText xml:space="preserve"> REF _Ref77005128 \h  \* MERGEFORMAT </w:instrText>
      </w:r>
      <w:r w:rsidRPr="009E5255">
        <w:fldChar w:fldCharType="separate"/>
      </w:r>
      <w:r w:rsidR="000C766B" w:rsidRPr="009E5255">
        <w:t xml:space="preserve">Table </w:t>
      </w:r>
      <w:r w:rsidR="000C766B" w:rsidRPr="009E5255">
        <w:rPr>
          <w:noProof/>
        </w:rPr>
        <w:t>A</w:t>
      </w:r>
      <w:r w:rsidR="000C766B">
        <w:rPr>
          <w:noProof/>
        </w:rPr>
        <w:t>51</w:t>
      </w:r>
      <w:r w:rsidRPr="009E5255">
        <w:fldChar w:fldCharType="end"/>
      </w:r>
      <w:r w:rsidRPr="009E5255">
        <w:t xml:space="preserve">).  </w:t>
      </w:r>
    </w:p>
    <w:p w14:paraId="0B96EFDF" w14:textId="55C71B34" w:rsidR="00A66B54" w:rsidRPr="009E5255" w:rsidRDefault="00880EE2" w:rsidP="00531BDB">
      <w:pPr>
        <w:pStyle w:val="Caption"/>
      </w:pPr>
      <w:bookmarkStart w:id="565" w:name="_Ref77005128"/>
      <w:r w:rsidRPr="009E5255">
        <w:t>Table A</w:t>
      </w:r>
      <w:r w:rsidR="00E36C93">
        <w:fldChar w:fldCharType="begin"/>
      </w:r>
      <w:r w:rsidR="00E36C93">
        <w:instrText xml:space="preserve"> SEQ Table_A \* ARABIC </w:instrText>
      </w:r>
      <w:r w:rsidR="00E36C93">
        <w:fldChar w:fldCharType="separate"/>
      </w:r>
      <w:r w:rsidR="000C766B">
        <w:rPr>
          <w:noProof/>
        </w:rPr>
        <w:t>51</w:t>
      </w:r>
      <w:r w:rsidR="00E36C93">
        <w:rPr>
          <w:noProof/>
        </w:rPr>
        <w:fldChar w:fldCharType="end"/>
      </w:r>
      <w:bookmarkEnd w:id="565"/>
      <w:r w:rsidRPr="009E5255">
        <w:t xml:space="preserve">. </w:t>
      </w:r>
      <w:r w:rsidR="00A66B54" w:rsidRPr="009E5255">
        <w:t xml:space="preserve">Example of calculating the reporting odds ratio using disproportionality analysis </w:t>
      </w:r>
    </w:p>
    <w:tbl>
      <w:tblPr>
        <w:tblStyle w:val="TableGrid"/>
        <w:tblW w:w="92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Example of calculating the reporting odds ratio using disproportionality analysis "/>
      </w:tblPr>
      <w:tblGrid>
        <w:gridCol w:w="1555"/>
        <w:gridCol w:w="3198"/>
        <w:gridCol w:w="2330"/>
        <w:gridCol w:w="2154"/>
      </w:tblGrid>
      <w:tr w:rsidR="00A66B54" w:rsidRPr="009E5255" w14:paraId="6603F4DA" w14:textId="77777777" w:rsidTr="0063116C">
        <w:trPr>
          <w:trHeight w:val="19"/>
        </w:trPr>
        <w:tc>
          <w:tcPr>
            <w:tcW w:w="1555" w:type="dxa"/>
            <w:tcBorders>
              <w:bottom w:val="single" w:sz="4" w:space="0" w:color="auto"/>
            </w:tcBorders>
            <w:vAlign w:val="center"/>
          </w:tcPr>
          <w:p w14:paraId="387CE3B4" w14:textId="77777777" w:rsidR="00A66B54" w:rsidRPr="009E5255" w:rsidRDefault="00A66B54" w:rsidP="00EA0B5A">
            <w:pPr>
              <w:pStyle w:val="NoSpacing"/>
              <w:keepNext/>
              <w:keepLines/>
              <w:rPr>
                <w:rFonts w:asciiTheme="majorHAnsi" w:hAnsiTheme="majorHAnsi" w:cstheme="majorHAnsi"/>
                <w:bCs/>
                <w:i/>
                <w:iCs/>
              </w:rPr>
            </w:pPr>
            <w:r w:rsidRPr="009E5255">
              <w:rPr>
                <w:rFonts w:asciiTheme="majorHAnsi" w:hAnsiTheme="majorHAnsi" w:cstheme="majorHAnsi"/>
                <w:bCs/>
                <w:i/>
                <w:iCs/>
              </w:rPr>
              <w:t>Drug AE</w:t>
            </w:r>
          </w:p>
        </w:tc>
        <w:tc>
          <w:tcPr>
            <w:tcW w:w="3198" w:type="dxa"/>
            <w:tcBorders>
              <w:bottom w:val="single" w:sz="4" w:space="0" w:color="auto"/>
            </w:tcBorders>
            <w:vAlign w:val="center"/>
          </w:tcPr>
          <w:p w14:paraId="2A3831E1" w14:textId="77777777" w:rsidR="00A66B54" w:rsidRPr="009E5255" w:rsidRDefault="00A66B54" w:rsidP="00EA0B5A">
            <w:pPr>
              <w:pStyle w:val="NoSpacing"/>
              <w:keepNext/>
              <w:keepLines/>
              <w:jc w:val="center"/>
              <w:rPr>
                <w:rFonts w:asciiTheme="majorHAnsi" w:hAnsiTheme="majorHAnsi" w:cstheme="majorHAnsi"/>
                <w:bCs/>
                <w:i/>
                <w:iCs/>
              </w:rPr>
            </w:pPr>
            <w:r w:rsidRPr="009E5255">
              <w:rPr>
                <w:rFonts w:asciiTheme="majorHAnsi" w:hAnsiTheme="majorHAnsi" w:cstheme="majorHAnsi"/>
                <w:bCs/>
                <w:i/>
                <w:iCs/>
              </w:rPr>
              <w:t xml:space="preserve">Drug of interest </w:t>
            </w:r>
          </w:p>
        </w:tc>
        <w:tc>
          <w:tcPr>
            <w:tcW w:w="2330" w:type="dxa"/>
            <w:tcBorders>
              <w:bottom w:val="single" w:sz="4" w:space="0" w:color="auto"/>
            </w:tcBorders>
            <w:vAlign w:val="center"/>
          </w:tcPr>
          <w:p w14:paraId="48DE5523" w14:textId="77777777" w:rsidR="00A66B54" w:rsidRPr="009E5255" w:rsidRDefault="00A66B54" w:rsidP="00EA0B5A">
            <w:pPr>
              <w:pStyle w:val="NoSpacing"/>
              <w:keepNext/>
              <w:keepLines/>
              <w:jc w:val="center"/>
              <w:rPr>
                <w:rFonts w:asciiTheme="majorHAnsi" w:hAnsiTheme="majorHAnsi" w:cstheme="majorHAnsi"/>
                <w:bCs/>
                <w:i/>
                <w:iCs/>
              </w:rPr>
            </w:pPr>
            <w:r w:rsidRPr="009E5255">
              <w:rPr>
                <w:rFonts w:asciiTheme="majorHAnsi" w:hAnsiTheme="majorHAnsi" w:cstheme="majorHAnsi"/>
                <w:bCs/>
                <w:i/>
                <w:iCs/>
              </w:rPr>
              <w:t xml:space="preserve">Other drugs </w:t>
            </w:r>
          </w:p>
        </w:tc>
        <w:tc>
          <w:tcPr>
            <w:tcW w:w="2154" w:type="dxa"/>
            <w:tcBorders>
              <w:bottom w:val="single" w:sz="4" w:space="0" w:color="auto"/>
            </w:tcBorders>
            <w:vAlign w:val="center"/>
          </w:tcPr>
          <w:p w14:paraId="1474F5BC" w14:textId="77777777" w:rsidR="00A66B54" w:rsidRPr="009E5255" w:rsidRDefault="00A66B54" w:rsidP="00EA0B5A">
            <w:pPr>
              <w:pStyle w:val="NoSpacing"/>
              <w:keepNext/>
              <w:keepLines/>
              <w:jc w:val="center"/>
              <w:rPr>
                <w:rFonts w:asciiTheme="majorHAnsi" w:hAnsiTheme="majorHAnsi" w:cstheme="majorHAnsi"/>
                <w:bCs/>
                <w:i/>
                <w:iCs/>
              </w:rPr>
            </w:pPr>
            <w:r w:rsidRPr="009E5255">
              <w:rPr>
                <w:rFonts w:asciiTheme="majorHAnsi" w:hAnsiTheme="majorHAnsi" w:cstheme="majorHAnsi"/>
                <w:bCs/>
                <w:i/>
                <w:iCs/>
              </w:rPr>
              <w:t>Total</w:t>
            </w:r>
          </w:p>
        </w:tc>
      </w:tr>
      <w:tr w:rsidR="00A66B54" w:rsidRPr="009E5255" w14:paraId="7FA67F3B" w14:textId="77777777" w:rsidTr="0063116C">
        <w:trPr>
          <w:trHeight w:val="19"/>
        </w:trPr>
        <w:tc>
          <w:tcPr>
            <w:tcW w:w="1555" w:type="dxa"/>
            <w:tcBorders>
              <w:top w:val="single" w:sz="4" w:space="0" w:color="auto"/>
            </w:tcBorders>
            <w:vAlign w:val="center"/>
          </w:tcPr>
          <w:p w14:paraId="40D53AF1" w14:textId="77777777" w:rsidR="00A66B54" w:rsidRPr="009E5255" w:rsidRDefault="00A66B54" w:rsidP="00EA0B5A">
            <w:pPr>
              <w:pStyle w:val="NoSpacing"/>
              <w:keepNext/>
              <w:keepLines/>
              <w:rPr>
                <w:rFonts w:asciiTheme="majorHAnsi" w:hAnsiTheme="majorHAnsi" w:cstheme="majorHAnsi"/>
              </w:rPr>
            </w:pPr>
            <w:r w:rsidRPr="009E5255">
              <w:rPr>
                <w:rFonts w:asciiTheme="majorHAnsi" w:hAnsiTheme="majorHAnsi" w:cstheme="majorHAnsi"/>
              </w:rPr>
              <w:t xml:space="preserve">AE of interest </w:t>
            </w:r>
          </w:p>
        </w:tc>
        <w:tc>
          <w:tcPr>
            <w:tcW w:w="3198" w:type="dxa"/>
            <w:tcBorders>
              <w:top w:val="single" w:sz="4" w:space="0" w:color="auto"/>
            </w:tcBorders>
            <w:vAlign w:val="center"/>
          </w:tcPr>
          <w:p w14:paraId="4F431108"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DE</w:t>
            </w:r>
          </w:p>
        </w:tc>
        <w:tc>
          <w:tcPr>
            <w:tcW w:w="2330" w:type="dxa"/>
            <w:tcBorders>
              <w:top w:val="single" w:sz="4" w:space="0" w:color="auto"/>
            </w:tcBorders>
            <w:vAlign w:val="center"/>
          </w:tcPr>
          <w:p w14:paraId="5AF145CF"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dE</w:t>
            </w:r>
          </w:p>
        </w:tc>
        <w:tc>
          <w:tcPr>
            <w:tcW w:w="2154" w:type="dxa"/>
            <w:tcBorders>
              <w:top w:val="single" w:sz="4" w:space="0" w:color="auto"/>
            </w:tcBorders>
            <w:vAlign w:val="center"/>
          </w:tcPr>
          <w:p w14:paraId="750FF13C"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 xml:space="preserve"> E</w:t>
            </w:r>
          </w:p>
        </w:tc>
      </w:tr>
      <w:tr w:rsidR="00A66B54" w:rsidRPr="009E5255" w14:paraId="7C759AA1" w14:textId="77777777" w:rsidTr="0063116C">
        <w:trPr>
          <w:trHeight w:val="19"/>
        </w:trPr>
        <w:tc>
          <w:tcPr>
            <w:tcW w:w="1555" w:type="dxa"/>
            <w:vAlign w:val="center"/>
          </w:tcPr>
          <w:p w14:paraId="316C0521" w14:textId="77777777" w:rsidR="00A66B54" w:rsidRPr="009E5255" w:rsidRDefault="00A66B54" w:rsidP="00EA0B5A">
            <w:pPr>
              <w:pStyle w:val="NoSpacing"/>
              <w:keepNext/>
              <w:keepLines/>
              <w:rPr>
                <w:rFonts w:asciiTheme="majorHAnsi" w:hAnsiTheme="majorHAnsi" w:cstheme="majorHAnsi"/>
              </w:rPr>
            </w:pPr>
            <w:r w:rsidRPr="009E5255">
              <w:rPr>
                <w:rFonts w:asciiTheme="majorHAnsi" w:hAnsiTheme="majorHAnsi" w:cstheme="majorHAnsi"/>
              </w:rPr>
              <w:t xml:space="preserve">Other AEs </w:t>
            </w:r>
          </w:p>
        </w:tc>
        <w:tc>
          <w:tcPr>
            <w:tcW w:w="3198" w:type="dxa"/>
            <w:vAlign w:val="center"/>
          </w:tcPr>
          <w:p w14:paraId="180D7EDC"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De</w:t>
            </w:r>
          </w:p>
        </w:tc>
        <w:tc>
          <w:tcPr>
            <w:tcW w:w="2330" w:type="dxa"/>
            <w:vAlign w:val="center"/>
          </w:tcPr>
          <w:p w14:paraId="58C8766B"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de</w:t>
            </w:r>
          </w:p>
        </w:tc>
        <w:tc>
          <w:tcPr>
            <w:tcW w:w="2154" w:type="dxa"/>
            <w:vAlign w:val="center"/>
          </w:tcPr>
          <w:p w14:paraId="1D73BF10"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 xml:space="preserve"> e</w:t>
            </w:r>
          </w:p>
        </w:tc>
      </w:tr>
      <w:tr w:rsidR="00A66B54" w:rsidRPr="009E5255" w14:paraId="2ECC4691" w14:textId="77777777" w:rsidTr="0063116C">
        <w:trPr>
          <w:trHeight w:val="19"/>
        </w:trPr>
        <w:tc>
          <w:tcPr>
            <w:tcW w:w="1555" w:type="dxa"/>
            <w:tcBorders>
              <w:bottom w:val="single" w:sz="4" w:space="0" w:color="auto"/>
            </w:tcBorders>
            <w:vAlign w:val="center"/>
          </w:tcPr>
          <w:p w14:paraId="46BA202D" w14:textId="77777777" w:rsidR="00A66B54" w:rsidRPr="009E5255" w:rsidRDefault="00A66B54" w:rsidP="00EA0B5A">
            <w:pPr>
              <w:pStyle w:val="NoSpacing"/>
              <w:keepNext/>
              <w:keepLines/>
              <w:rPr>
                <w:rFonts w:asciiTheme="majorHAnsi" w:hAnsiTheme="majorHAnsi" w:cstheme="majorHAnsi"/>
              </w:rPr>
            </w:pPr>
            <w:r w:rsidRPr="009E5255">
              <w:rPr>
                <w:rFonts w:asciiTheme="majorHAnsi" w:hAnsiTheme="majorHAnsi" w:cstheme="majorHAnsi"/>
              </w:rPr>
              <w:t>Total</w:t>
            </w:r>
          </w:p>
        </w:tc>
        <w:tc>
          <w:tcPr>
            <w:tcW w:w="3198" w:type="dxa"/>
            <w:tcBorders>
              <w:bottom w:val="single" w:sz="4" w:space="0" w:color="auto"/>
            </w:tcBorders>
            <w:vAlign w:val="center"/>
          </w:tcPr>
          <w:p w14:paraId="6D714AC4"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D</w:t>
            </w:r>
          </w:p>
        </w:tc>
        <w:tc>
          <w:tcPr>
            <w:tcW w:w="2330" w:type="dxa"/>
            <w:tcBorders>
              <w:bottom w:val="single" w:sz="4" w:space="0" w:color="auto"/>
            </w:tcBorders>
            <w:vAlign w:val="center"/>
          </w:tcPr>
          <w:p w14:paraId="2E4E3B0A"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d</w:t>
            </w:r>
          </w:p>
        </w:tc>
        <w:tc>
          <w:tcPr>
            <w:tcW w:w="2154" w:type="dxa"/>
            <w:tcBorders>
              <w:bottom w:val="single" w:sz="4" w:space="0" w:color="auto"/>
            </w:tcBorders>
            <w:vAlign w:val="center"/>
          </w:tcPr>
          <w:p w14:paraId="0A3BAF99"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 xml:space="preserve"> N</w:t>
            </w:r>
          </w:p>
        </w:tc>
      </w:tr>
    </w:tbl>
    <w:p w14:paraId="6DBBF52D" w14:textId="51DE2D2D" w:rsidR="00A66B54" w:rsidRPr="009E5255" w:rsidRDefault="00A66B54" w:rsidP="003A6F1A">
      <w:pPr>
        <w:pStyle w:val="TableNotes"/>
      </w:pPr>
      <w:r w:rsidRPr="009E5255">
        <w:t xml:space="preserve">Source: </w:t>
      </w:r>
      <w:r w:rsidR="00880EE2" w:rsidRPr="009E5255">
        <w:tab/>
      </w:r>
      <w:r w:rsidRPr="009E5255">
        <w:fldChar w:fldCharType="begin">
          <w:fldData xml:space="preserve">PEVuZE5vdGU+PENpdGU+PEF1dGhvcj5CYXRlPC9BdXRob3I+PFllYXI+MjAwOTwvWWVhcj48UmVj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</w:fldData>
        </w:fldChar>
      </w:r>
      <w:r w:rsidR="00A476B2">
        <w:instrText xml:space="preserve"> ADDIN EN.CITE </w:instrText>
      </w:r>
      <w:r w:rsidR="00A476B2">
        <w:fldChar w:fldCharType="begin">
          <w:fldData xml:space="preserve">PEVuZE5vdGU+PENpdGU+PEF1dGhvcj5CYXRlPC9BdXRob3I+PFllYXI+MjAwOTwvWWVhcj48UmVj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</w:fldData>
        </w:fldChar>
      </w:r>
      <w:r w:rsidR="00A476B2">
        <w:instrText xml:space="preserve"> ADDIN EN.CITE.DATA </w:instrText>
      </w:r>
      <w:r w:rsidR="00A476B2">
        <w:fldChar w:fldCharType="end"/>
      </w:r>
      <w:r w:rsidRPr="009E5255">
        <w:fldChar w:fldCharType="separate"/>
      </w:r>
      <w:r w:rsidR="00A476B2">
        <w:rPr>
          <w:noProof/>
        </w:rPr>
        <w:t>[78, 80]</w:t>
      </w:r>
      <w:r w:rsidRPr="009E5255">
        <w:fldChar w:fldCharType="end"/>
      </w:r>
    </w:p>
    <w:p w14:paraId="13D459FB" w14:textId="39B53BAC" w:rsidR="00A66B54" w:rsidRPr="009E5255" w:rsidRDefault="00A66B54" w:rsidP="003A6F1A">
      <w:pPr>
        <w:pStyle w:val="TableNotes"/>
      </w:pPr>
      <w:r w:rsidRPr="009E5255">
        <w:t>Abbreviations:</w:t>
      </w:r>
      <w:r w:rsidR="00531BDB" w:rsidRPr="009E5255">
        <w:tab/>
      </w:r>
      <w:r w:rsidRPr="009E5255">
        <w:t>AE</w:t>
      </w:r>
      <w:r w:rsidR="00531BDB" w:rsidRPr="009E5255">
        <w:t>,</w:t>
      </w:r>
      <w:r w:rsidRPr="009E5255">
        <w:t xml:space="preserve"> adverse event; D</w:t>
      </w:r>
      <w:r w:rsidR="00531BDB" w:rsidRPr="009E5255">
        <w:t xml:space="preserve">, </w:t>
      </w:r>
      <w:r w:rsidRPr="009E5255">
        <w:t>the number of adverse events reported for the drug of interest; E</w:t>
      </w:r>
      <w:r w:rsidR="00531BDB" w:rsidRPr="009E5255">
        <w:t>,</w:t>
      </w:r>
      <w:r w:rsidRPr="009E5255">
        <w:t xml:space="preserve"> the total number times the adverse event occurred; DE</w:t>
      </w:r>
      <w:r w:rsidR="00531BDB" w:rsidRPr="009E5255">
        <w:t xml:space="preserve">, </w:t>
      </w:r>
      <w:r w:rsidRPr="009E5255">
        <w:t>both the drug of interest was used and the event of interest occurred; de</w:t>
      </w:r>
      <w:r w:rsidR="00531BDB" w:rsidRPr="009E5255">
        <w:t xml:space="preserve">, </w:t>
      </w:r>
      <w:r w:rsidRPr="009E5255">
        <w:t>neither the drug of interest was used nor the event occurred; dE</w:t>
      </w:r>
      <w:r w:rsidR="00531BDB" w:rsidRPr="009E5255">
        <w:t xml:space="preserve">, </w:t>
      </w:r>
      <w:r w:rsidRPr="009E5255">
        <w:t>the drug was not used but the event occurred; the drug was used but the event did not occur; E</w:t>
      </w:r>
      <w:r w:rsidR="00531BDB" w:rsidRPr="009E5255">
        <w:t xml:space="preserve">, </w:t>
      </w:r>
      <w:r w:rsidRPr="009E5255">
        <w:t>sum of the events of interest that occurred; e</w:t>
      </w:r>
      <w:r w:rsidR="00531BDB" w:rsidRPr="009E5255">
        <w:t xml:space="preserve">, </w:t>
      </w:r>
      <w:r w:rsidRPr="009E5255">
        <w:t>sum of other events that occurred; N</w:t>
      </w:r>
      <w:r w:rsidR="00531BDB" w:rsidRPr="009E5255">
        <w:t xml:space="preserve">, </w:t>
      </w:r>
      <w:r w:rsidRPr="009E5255">
        <w:t>total number events that occurred</w:t>
      </w:r>
    </w:p>
    <w:p w14:paraId="548CA416" w14:textId="6121E44E" w:rsidR="00A66B54" w:rsidRPr="009E5255" w:rsidRDefault="00A66B54" w:rsidP="00A66B54">
      <w:r w:rsidRPr="009E5255">
        <w:t xml:space="preserve">From these data, a reporting odds ratio (ROR) </w:t>
      </w:r>
      <w:r w:rsidR="00880EE2" w:rsidRPr="009E5255">
        <w:t>may</w:t>
      </w:r>
      <w:r w:rsidRPr="009E5255">
        <w:t xml:space="preserve"> be calculated using the following formula </w:t>
      </w:r>
      <w:r w:rsidRPr="009E5255">
        <w:fldChar w:fldCharType="begin">
          <w:fldData xml:space="preserve">PEVuZE5vdGU+PENpdGU+PEF1dGhvcj5CYXRlPC9BdXRob3I+PFllYXI+MjAwOTwvWWVhcj48UmVj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</w:fldData>
        </w:fldChar>
      </w:r>
      <w:r w:rsidR="00A476B2">
        <w:instrText xml:space="preserve"> ADDIN EN.CITE </w:instrText>
      </w:r>
      <w:r w:rsidR="00A476B2">
        <w:fldChar w:fldCharType="begin">
          <w:fldData xml:space="preserve">PEVuZE5vdGU+PENpdGU+PEF1dGhvcj5CYXRlPC9BdXRob3I+PFllYXI+MjAwOTwvWWVhcj48UmVj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</w:fldData>
        </w:fldChar>
      </w:r>
      <w:r w:rsidR="00A476B2">
        <w:instrText xml:space="preserve"> ADDIN EN.CITE.DATA </w:instrText>
      </w:r>
      <w:r w:rsidR="00A476B2">
        <w:fldChar w:fldCharType="end"/>
      </w:r>
      <w:r w:rsidRPr="009E5255">
        <w:fldChar w:fldCharType="separate"/>
      </w:r>
      <w:r w:rsidR="00A476B2">
        <w:rPr>
          <w:noProof/>
        </w:rPr>
        <w:t>[78, 80]</w:t>
      </w:r>
      <w:r w:rsidRPr="009E5255">
        <w:fldChar w:fldCharType="end"/>
      </w:r>
      <w:r w:rsidRPr="009E5255">
        <w:t>:</w:t>
      </w:r>
    </w:p>
    <w:p w14:paraId="327FB8C9" w14:textId="77777777" w:rsidR="00A66B54" w:rsidRPr="009E5255" w:rsidRDefault="00A66B54" w:rsidP="00A66B54">
      <m:oMathPara>
        <m:oMath>
          <m:r>
            <w:rPr>
              <w:rFonts w:ascii="Cambria Math" w:hAnsi="Cambria Math"/>
            </w:rPr>
            <m:t>ROR=</m:t>
          </m:r>
          <m:f>
            <m:fPr>
              <m:ctrlPr>
                <w:rPr>
                  <w:rFonts w:ascii="Cambria Math" w:hAnsi="Cambria Math"/>
                  <w:i/>
                </w:rPr>
              </m:ctrlPr>
            </m:fPr>
            <m:num>
              <m:r>
                <w:rPr>
                  <w:rFonts w:ascii="Cambria Math" w:hAnsi="Cambria Math"/>
                </w:rPr>
                <m:t>DE x de</m:t>
              </m:r>
            </m:num>
            <m:den>
              <m:r>
                <w:rPr>
                  <w:rFonts w:ascii="Cambria Math" w:hAnsi="Cambria Math"/>
                </w:rPr>
                <m:t>dE x De</m:t>
              </m:r>
            </m:den>
          </m:f>
        </m:oMath>
      </m:oMathPara>
    </w:p>
    <w:p w14:paraId="143CE1ED" w14:textId="7AAE516B" w:rsidR="00A66B54" w:rsidRPr="009E5255" w:rsidRDefault="00A66B54" w:rsidP="00880EE2">
      <w:r w:rsidRPr="009E5255">
        <w:t xml:space="preserve">A ROR ≥ 2 indicates a clinically significant higher-than-expected rate of reported off-label use in a given year </w:t>
      </w:r>
      <w:r w:rsidRPr="009E5255">
        <w:fldChar w:fldCharType="begin">
          <w:fldData xml:space="preserve">PEVuZE5vdGU+PENpdGU+PEF1dGhvcj5CYXRlPC9BdXRob3I+PFllYXI+MjAwOTwvWWVhcj48UmVj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</w:fldData>
        </w:fldChar>
      </w:r>
      <w:r w:rsidR="00A476B2">
        <w:instrText xml:space="preserve"> ADDIN EN.CITE </w:instrText>
      </w:r>
      <w:r w:rsidR="00A476B2">
        <w:fldChar w:fldCharType="begin">
          <w:fldData xml:space="preserve">PEVuZE5vdGU+PENpdGU+PEF1dGhvcj5CYXRlPC9BdXRob3I+PFllYXI+MjAwOTwvWWVhcj48UmVj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</w:fldData>
        </w:fldChar>
      </w:r>
      <w:r w:rsidR="00A476B2">
        <w:instrText xml:space="preserve"> ADDIN EN.CITE.DATA </w:instrText>
      </w:r>
      <w:r w:rsidR="00A476B2">
        <w:fldChar w:fldCharType="end"/>
      </w:r>
      <w:r w:rsidRPr="009E5255">
        <w:fldChar w:fldCharType="separate"/>
      </w:r>
      <w:r w:rsidR="00A476B2">
        <w:rPr>
          <w:noProof/>
        </w:rPr>
        <w:t>[78, 80]</w:t>
      </w:r>
      <w:r w:rsidRPr="009E5255">
        <w:fldChar w:fldCharType="end"/>
      </w:r>
      <w:r w:rsidRPr="009E5255">
        <w:t>.  A ROR ≤ 0.25 indicates a clinically significant, lower-than-expected rate of reported off-label use in a given year</w:t>
      </w:r>
      <w:r w:rsidRPr="009E5255">
        <w:fldChar w:fldCharType="begin">
          <w:fldData xml:space="preserve">PEVuZE5vdGU+PENpdGU+PEF1dGhvcj5CYXRlPC9BdXRob3I+PFllYXI+MjAwOTwvWWVhcj48UmVj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</w:fldData>
        </w:fldChar>
      </w:r>
      <w:r w:rsidR="00A476B2">
        <w:instrText xml:space="preserve"> ADDIN EN.CITE </w:instrText>
      </w:r>
      <w:r w:rsidR="00A476B2">
        <w:fldChar w:fldCharType="begin">
          <w:fldData xml:space="preserve">PEVuZE5vdGU+PENpdGU+PEF1dGhvcj5CYXRlPC9BdXRob3I+PFllYXI+MjAwOTwvWWVhcj48UmVj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</w:fldData>
        </w:fldChar>
      </w:r>
      <w:r w:rsidR="00A476B2">
        <w:instrText xml:space="preserve"> ADDIN EN.CITE.DATA </w:instrText>
      </w:r>
      <w:r w:rsidR="00A476B2">
        <w:fldChar w:fldCharType="end"/>
      </w:r>
      <w:r w:rsidRPr="009E5255">
        <w:fldChar w:fldCharType="separate"/>
      </w:r>
      <w:r w:rsidR="00A476B2">
        <w:rPr>
          <w:noProof/>
        </w:rPr>
        <w:t>[78, 80]</w:t>
      </w:r>
      <w:r w:rsidRPr="009E5255">
        <w:fldChar w:fldCharType="end"/>
      </w:r>
      <w:r w:rsidRPr="009E5255">
        <w:t xml:space="preserve">.  A ROR between 0.25 and 2 indicates a rate of reported off-label use that is in range with expectations </w:t>
      </w:r>
      <w:r w:rsidRPr="009E5255">
        <w:fldChar w:fldCharType="begin">
          <w:fldData xml:space="preserve">PEVuZE5vdGU+PENpdGU+PEF1dGhvcj5CYXRlPC9BdXRob3I+PFllYXI+MjAwOTwvWWVhcj48UmVj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</w:fldData>
        </w:fldChar>
      </w:r>
      <w:r w:rsidR="00A476B2">
        <w:instrText xml:space="preserve"> ADDIN EN.CITE </w:instrText>
      </w:r>
      <w:r w:rsidR="00A476B2">
        <w:fldChar w:fldCharType="begin">
          <w:fldData xml:space="preserve">PEVuZE5vdGU+PENpdGU+PEF1dGhvcj5CYXRlPC9BdXRob3I+PFllYXI+MjAwOTwvWWVhcj48UmVj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</w:fldData>
        </w:fldChar>
      </w:r>
      <w:r w:rsidR="00A476B2">
        <w:instrText xml:space="preserve"> ADDIN EN.CITE.DATA </w:instrText>
      </w:r>
      <w:r w:rsidR="00A476B2">
        <w:fldChar w:fldCharType="end"/>
      </w:r>
      <w:r w:rsidRPr="009E5255">
        <w:fldChar w:fldCharType="separate"/>
      </w:r>
      <w:r w:rsidR="00A476B2">
        <w:rPr>
          <w:noProof/>
        </w:rPr>
        <w:t>[78, 80]</w:t>
      </w:r>
      <w:r w:rsidRPr="009E5255">
        <w:fldChar w:fldCharType="end"/>
      </w:r>
      <w:r w:rsidRPr="009E5255">
        <w:rPr>
          <w:color w:val="000000"/>
          <w:shd w:val="clear" w:color="auto" w:fill="FFFFFF"/>
        </w:rPr>
        <w:t xml:space="preserve">.  </w:t>
      </w:r>
      <w:r w:rsidRPr="009E5255">
        <w:t xml:space="preserve">To account for clustering that can occur with repeated measures data, logistic regression with clustering on the case ID was employed.  As drugs other than the drug of interest could be causing the AE, this was included as a fixed effect in the analysis.  </w:t>
      </w:r>
    </w:p>
    <w:p w14:paraId="7EB3F16C" w14:textId="77777777" w:rsidR="00A66B54" w:rsidRPr="009E5255" w:rsidRDefault="00A66B54" w:rsidP="00A66B54">
      <w:pPr>
        <w:rPr>
          <w:i/>
          <w:iCs/>
          <w:u w:val="single"/>
        </w:rPr>
      </w:pPr>
      <w:r w:rsidRPr="009E5255">
        <w:rPr>
          <w:i/>
          <w:iCs/>
          <w:u w:val="single"/>
        </w:rPr>
        <w:t>Results</w:t>
      </w:r>
    </w:p>
    <w:p w14:paraId="5841C281" w14:textId="77777777" w:rsidR="00A66B54" w:rsidRPr="009E5255" w:rsidRDefault="00A66B54" w:rsidP="00A66B54">
      <w:r w:rsidRPr="009E5255">
        <w:t>The extracted data comprised 6,268 unique case reports of AEs involving at least one EFC-listed medicine.  Given that cancer patients often receive a combination regimen (for example, carfilzomib is typically given in combination with dexamethasone for multiple myeloma), some of the spontaneous AE reports involved more than one EFC-medicine.  This resulted in a total of 8,899 unique case reports of AEs and EFC-medicine combinations (hereby referred to as instances).  Hence, the data had a repeated measures design.</w:t>
      </w:r>
    </w:p>
    <w:p w14:paraId="5567B1F4" w14:textId="77777777" w:rsidR="00A66B54" w:rsidRPr="009E5255" w:rsidRDefault="00A66B54" w:rsidP="00A66B54">
      <w:pPr>
        <w:rPr>
          <w:i/>
          <w:iCs/>
          <w:u w:val="single"/>
        </w:rPr>
      </w:pPr>
      <w:r w:rsidRPr="009E5255">
        <w:rPr>
          <w:i/>
          <w:iCs/>
          <w:u w:val="single"/>
        </w:rPr>
        <w:t>Off-label Use</w:t>
      </w:r>
    </w:p>
    <w:p w14:paraId="7FBA1AC3" w14:textId="0E3057B9" w:rsidR="00A66B54" w:rsidRPr="009E5255" w:rsidRDefault="00A66B54" w:rsidP="00880EE2">
      <w:r w:rsidRPr="009E5255">
        <w:t>Of the 8,899 instances reported, 931 contained MedRA search terms that were suggestive of off-label use and/or medication errors (see</w:t>
      </w:r>
      <w:r w:rsidR="002D3FBE" w:rsidRPr="009E5255">
        <w:t xml:space="preserve"> </w:t>
      </w:r>
      <w:r w:rsidR="002D3FBE" w:rsidRPr="009E5255">
        <w:fldChar w:fldCharType="begin"/>
      </w:r>
      <w:r w:rsidR="002D3FBE" w:rsidRPr="009E5255">
        <w:instrText xml:space="preserve"> REF _Ref97807252 \h </w:instrText>
      </w:r>
      <w:r w:rsidR="002D3FBE" w:rsidRPr="009E5255">
        <w:fldChar w:fldCharType="separate"/>
      </w:r>
      <w:r w:rsidR="000C766B" w:rsidRPr="009E5255">
        <w:t>Table A</w:t>
      </w:r>
      <w:r w:rsidR="000C766B">
        <w:rPr>
          <w:noProof/>
        </w:rPr>
        <w:t>52</w:t>
      </w:r>
      <w:r w:rsidR="002D3FBE" w:rsidRPr="009E5255">
        <w:fldChar w:fldCharType="end"/>
      </w:r>
      <w:r w:rsidRPr="009E5255">
        <w:t xml:space="preserve">).  These search terms were further defined into deliberate off-label use (96%, N = 891/931) and non-deliberate / unclear off-label use (4%, N = 50/931).  The list of MedRA search terms was verified by a clinical expert.  </w:t>
      </w:r>
    </w:p>
    <w:p w14:paraId="21A1A7E6" w14:textId="2635D451" w:rsidR="00A66B54" w:rsidRPr="009E5255" w:rsidRDefault="00880EE2" w:rsidP="00531BDB">
      <w:pPr>
        <w:pStyle w:val="Caption"/>
      </w:pPr>
      <w:bookmarkStart w:id="566" w:name="_Ref97807252"/>
      <w:r w:rsidRPr="009E5255">
        <w:t>Table A</w:t>
      </w:r>
      <w:r w:rsidR="00E36C93">
        <w:fldChar w:fldCharType="begin"/>
      </w:r>
      <w:r w:rsidR="00E36C93">
        <w:instrText xml:space="preserve"> SEQ Table_A \* ARABIC </w:instrText>
      </w:r>
      <w:r w:rsidR="00E36C93">
        <w:fldChar w:fldCharType="separate"/>
      </w:r>
      <w:r w:rsidR="000C766B">
        <w:rPr>
          <w:noProof/>
        </w:rPr>
        <w:t>52</w:t>
      </w:r>
      <w:r w:rsidR="00E36C93">
        <w:rPr>
          <w:noProof/>
        </w:rPr>
        <w:fldChar w:fldCharType="end"/>
      </w:r>
      <w:bookmarkEnd w:id="566"/>
      <w:r w:rsidRPr="009E5255">
        <w:t xml:space="preserve">. </w:t>
      </w:r>
      <w:r w:rsidR="00351516" w:rsidRPr="009E5255">
        <w:t>Reported off-label use of EFC-listed drugs by adverse event type</w:t>
      </w:r>
      <w:r w:rsidR="00A66B54" w:rsidRPr="009E5255">
        <w:t xml:space="preserve"> </w:t>
      </w:r>
      <w:r w:rsidR="001430F5" w:rsidRPr="009E5255">
        <w:t>(</w:t>
      </w:r>
      <w:r w:rsidR="00A66B54" w:rsidRPr="009E5255">
        <w:t>2016</w:t>
      </w:r>
      <w:r w:rsidR="001430F5" w:rsidRPr="009E5255">
        <w:t xml:space="preserve"> - </w:t>
      </w:r>
      <w:r w:rsidR="00A66B54" w:rsidRPr="009E5255">
        <w:t>2020</w:t>
      </w:r>
      <w:r w:rsidR="001430F5" w:rsidRPr="009E5255">
        <w:t>)</w:t>
      </w:r>
    </w:p>
    <w:tbl>
      <w:tblPr>
        <w:tblW w:w="9016" w:type="dxa"/>
        <w:tblLayout w:type="fixed"/>
        <w:tblLook w:val="04A0" w:firstRow="1" w:lastRow="0" w:firstColumn="1" w:lastColumn="0" w:noHBand="0" w:noVBand="1"/>
        <w:tblCaption w:val="Reported off-label use of EFC-listed drugs by adverse event type from 2016 to 2020"/>
      </w:tblPr>
      <w:tblGrid>
        <w:gridCol w:w="3953"/>
        <w:gridCol w:w="1687"/>
        <w:gridCol w:w="1688"/>
        <w:gridCol w:w="1688"/>
      </w:tblGrid>
      <w:tr w:rsidR="00A66B54" w:rsidRPr="009E5255" w14:paraId="6BF73F7C" w14:textId="77777777" w:rsidTr="001430F5">
        <w:trPr>
          <w:trHeight w:val="20"/>
          <w:tblHeader/>
        </w:trPr>
        <w:tc>
          <w:tcPr>
            <w:tcW w:w="3953" w:type="dxa"/>
            <w:tcBorders>
              <w:bottom w:val="single" w:sz="4" w:space="0" w:color="auto"/>
            </w:tcBorders>
            <w:shd w:val="clear" w:color="auto" w:fill="auto"/>
            <w:noWrap/>
            <w:vAlign w:val="bottom"/>
            <w:hideMark/>
          </w:tcPr>
          <w:p w14:paraId="51B2DC2C" w14:textId="77777777" w:rsidR="00A66B54" w:rsidRPr="009E5255" w:rsidRDefault="00A66B54" w:rsidP="001430F5">
            <w:pPr>
              <w:pStyle w:val="NoSpacing"/>
              <w:rPr>
                <w:rFonts w:asciiTheme="majorHAnsi" w:hAnsiTheme="majorHAnsi" w:cstheme="majorHAnsi"/>
                <w:bCs/>
                <w:i/>
                <w:iCs/>
              </w:rPr>
            </w:pPr>
            <w:r w:rsidRPr="009E5255">
              <w:rPr>
                <w:rFonts w:asciiTheme="majorHAnsi" w:hAnsiTheme="majorHAnsi" w:cstheme="majorHAnsi"/>
                <w:bCs/>
                <w:i/>
                <w:iCs/>
              </w:rPr>
              <w:t>MedRA Search Term</w:t>
            </w:r>
          </w:p>
        </w:tc>
        <w:tc>
          <w:tcPr>
            <w:tcW w:w="1687" w:type="dxa"/>
            <w:tcBorders>
              <w:bottom w:val="single" w:sz="4" w:space="0" w:color="auto"/>
            </w:tcBorders>
            <w:shd w:val="clear" w:color="auto" w:fill="auto"/>
            <w:noWrap/>
            <w:vAlign w:val="bottom"/>
            <w:hideMark/>
          </w:tcPr>
          <w:p w14:paraId="55B577F9" w14:textId="0166EE17" w:rsidR="00A66B54" w:rsidRPr="009E5255" w:rsidRDefault="00A66B54" w:rsidP="001430F5">
            <w:pPr>
              <w:pStyle w:val="NoSpacing"/>
              <w:jc w:val="center"/>
              <w:rPr>
                <w:rFonts w:asciiTheme="majorHAnsi" w:hAnsiTheme="majorHAnsi" w:cstheme="majorHAnsi"/>
                <w:bCs/>
                <w:i/>
                <w:iCs/>
              </w:rPr>
            </w:pPr>
            <w:r w:rsidRPr="009E5255">
              <w:rPr>
                <w:rFonts w:asciiTheme="majorHAnsi" w:hAnsiTheme="majorHAnsi" w:cstheme="majorHAnsi"/>
                <w:bCs/>
                <w:i/>
                <w:iCs/>
              </w:rPr>
              <w:t>Deliberate</w:t>
            </w:r>
          </w:p>
        </w:tc>
        <w:tc>
          <w:tcPr>
            <w:tcW w:w="1688" w:type="dxa"/>
            <w:tcBorders>
              <w:bottom w:val="single" w:sz="4" w:space="0" w:color="auto"/>
            </w:tcBorders>
            <w:shd w:val="clear" w:color="auto" w:fill="auto"/>
            <w:noWrap/>
            <w:vAlign w:val="bottom"/>
            <w:hideMark/>
          </w:tcPr>
          <w:p w14:paraId="2DC86C31" w14:textId="5B69A734" w:rsidR="00A66B54" w:rsidRPr="009E5255" w:rsidRDefault="00F11974" w:rsidP="001430F5">
            <w:pPr>
              <w:pStyle w:val="NoSpacing"/>
              <w:jc w:val="center"/>
              <w:rPr>
                <w:rFonts w:asciiTheme="majorHAnsi" w:hAnsiTheme="majorHAnsi" w:cstheme="majorHAnsi"/>
                <w:bCs/>
                <w:i/>
                <w:iCs/>
              </w:rPr>
            </w:pPr>
            <w:r w:rsidRPr="009E5255">
              <w:rPr>
                <w:rFonts w:asciiTheme="majorHAnsi" w:hAnsiTheme="majorHAnsi" w:cstheme="majorHAnsi"/>
                <w:bCs/>
                <w:i/>
                <w:iCs/>
              </w:rPr>
              <w:t>N</w:t>
            </w:r>
            <w:r w:rsidR="00A66B54" w:rsidRPr="009E5255">
              <w:rPr>
                <w:rFonts w:asciiTheme="majorHAnsi" w:hAnsiTheme="majorHAnsi" w:cstheme="majorHAnsi"/>
                <w:bCs/>
                <w:i/>
                <w:iCs/>
              </w:rPr>
              <w:t>o</w:t>
            </w:r>
            <w:r w:rsidRPr="009E5255">
              <w:rPr>
                <w:rFonts w:asciiTheme="majorHAnsi" w:hAnsiTheme="majorHAnsi" w:cstheme="majorHAnsi"/>
                <w:bCs/>
                <w:i/>
                <w:iCs/>
              </w:rPr>
              <w:t>n-</w:t>
            </w:r>
            <w:r w:rsidR="00A66B54" w:rsidRPr="009E5255">
              <w:rPr>
                <w:rFonts w:asciiTheme="majorHAnsi" w:hAnsiTheme="majorHAnsi" w:cstheme="majorHAnsi"/>
                <w:bCs/>
                <w:i/>
                <w:iCs/>
              </w:rPr>
              <w:t xml:space="preserve">deliberate/ unclear </w:t>
            </w:r>
          </w:p>
        </w:tc>
        <w:tc>
          <w:tcPr>
            <w:tcW w:w="1688" w:type="dxa"/>
            <w:tcBorders>
              <w:bottom w:val="single" w:sz="4" w:space="0" w:color="auto"/>
            </w:tcBorders>
            <w:shd w:val="clear" w:color="auto" w:fill="auto"/>
            <w:noWrap/>
            <w:vAlign w:val="bottom"/>
            <w:hideMark/>
          </w:tcPr>
          <w:p w14:paraId="7CEB5A61" w14:textId="77777777" w:rsidR="00A66B54" w:rsidRPr="009E5255" w:rsidRDefault="00A66B54" w:rsidP="001430F5">
            <w:pPr>
              <w:pStyle w:val="NoSpacing"/>
              <w:jc w:val="center"/>
              <w:rPr>
                <w:rFonts w:asciiTheme="majorHAnsi" w:hAnsiTheme="majorHAnsi" w:cstheme="majorHAnsi"/>
                <w:bCs/>
                <w:i/>
                <w:iCs/>
              </w:rPr>
            </w:pPr>
            <w:r w:rsidRPr="009E5255">
              <w:rPr>
                <w:rFonts w:asciiTheme="majorHAnsi" w:hAnsiTheme="majorHAnsi" w:cstheme="majorHAnsi"/>
                <w:bCs/>
                <w:i/>
                <w:iCs/>
              </w:rPr>
              <w:t>Total</w:t>
            </w:r>
          </w:p>
        </w:tc>
      </w:tr>
      <w:tr w:rsidR="00A66B54" w:rsidRPr="009E5255" w14:paraId="48323D24" w14:textId="77777777" w:rsidTr="000F55E7">
        <w:trPr>
          <w:trHeight w:val="20"/>
        </w:trPr>
        <w:tc>
          <w:tcPr>
            <w:tcW w:w="3953" w:type="dxa"/>
            <w:tcBorders>
              <w:top w:val="single" w:sz="4" w:space="0" w:color="auto"/>
            </w:tcBorders>
            <w:shd w:val="clear" w:color="auto" w:fill="auto"/>
            <w:noWrap/>
          </w:tcPr>
          <w:p w14:paraId="074B68D1"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Accidental overdose</w:t>
            </w:r>
          </w:p>
        </w:tc>
        <w:tc>
          <w:tcPr>
            <w:tcW w:w="1687" w:type="dxa"/>
            <w:tcBorders>
              <w:top w:val="single" w:sz="4" w:space="0" w:color="auto"/>
            </w:tcBorders>
            <w:shd w:val="clear" w:color="auto" w:fill="auto"/>
            <w:noWrap/>
            <w:hideMark/>
          </w:tcPr>
          <w:p w14:paraId="7300DBA3"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tcBorders>
              <w:top w:val="single" w:sz="4" w:space="0" w:color="auto"/>
            </w:tcBorders>
            <w:shd w:val="clear" w:color="auto" w:fill="auto"/>
            <w:noWrap/>
            <w:hideMark/>
          </w:tcPr>
          <w:p w14:paraId="02F6E186"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 (5%)</w:t>
            </w:r>
          </w:p>
        </w:tc>
        <w:tc>
          <w:tcPr>
            <w:tcW w:w="1688" w:type="dxa"/>
            <w:tcBorders>
              <w:top w:val="single" w:sz="4" w:space="0" w:color="auto"/>
            </w:tcBorders>
            <w:shd w:val="clear" w:color="auto" w:fill="auto"/>
            <w:noWrap/>
            <w:hideMark/>
          </w:tcPr>
          <w:p w14:paraId="543674F8"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 (&lt;1%)</w:t>
            </w:r>
          </w:p>
        </w:tc>
      </w:tr>
      <w:tr w:rsidR="00A66B54" w:rsidRPr="009E5255" w14:paraId="58846DE3" w14:textId="77777777" w:rsidTr="000F55E7">
        <w:trPr>
          <w:trHeight w:val="20"/>
        </w:trPr>
        <w:tc>
          <w:tcPr>
            <w:tcW w:w="3953" w:type="dxa"/>
            <w:shd w:val="clear" w:color="auto" w:fill="auto"/>
            <w:noWrap/>
          </w:tcPr>
          <w:p w14:paraId="4A605FE6"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Drug effective for an unapproved indication</w:t>
            </w:r>
          </w:p>
        </w:tc>
        <w:tc>
          <w:tcPr>
            <w:tcW w:w="1687" w:type="dxa"/>
            <w:shd w:val="clear" w:color="auto" w:fill="auto"/>
            <w:noWrap/>
            <w:hideMark/>
          </w:tcPr>
          <w:p w14:paraId="6E4BE1E1"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 (&lt;1%)</w:t>
            </w:r>
          </w:p>
        </w:tc>
        <w:tc>
          <w:tcPr>
            <w:tcW w:w="1688" w:type="dxa"/>
            <w:shd w:val="clear" w:color="auto" w:fill="auto"/>
            <w:noWrap/>
            <w:hideMark/>
          </w:tcPr>
          <w:p w14:paraId="70256115"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650A55A4"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 (&lt;1%)</w:t>
            </w:r>
          </w:p>
        </w:tc>
      </w:tr>
      <w:tr w:rsidR="00A66B54" w:rsidRPr="009E5255" w14:paraId="273550A9" w14:textId="77777777" w:rsidTr="000F55E7">
        <w:trPr>
          <w:trHeight w:val="20"/>
        </w:trPr>
        <w:tc>
          <w:tcPr>
            <w:tcW w:w="3953" w:type="dxa"/>
            <w:shd w:val="clear" w:color="auto" w:fill="auto"/>
            <w:noWrap/>
          </w:tcPr>
          <w:p w14:paraId="6B787A39"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Drug ineffective for an unapproved indication</w:t>
            </w:r>
          </w:p>
        </w:tc>
        <w:tc>
          <w:tcPr>
            <w:tcW w:w="1687" w:type="dxa"/>
            <w:shd w:val="clear" w:color="auto" w:fill="auto"/>
            <w:noWrap/>
            <w:hideMark/>
          </w:tcPr>
          <w:p w14:paraId="07F5D7F8"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8 (1%)</w:t>
            </w:r>
          </w:p>
        </w:tc>
        <w:tc>
          <w:tcPr>
            <w:tcW w:w="1688" w:type="dxa"/>
            <w:shd w:val="clear" w:color="auto" w:fill="auto"/>
            <w:noWrap/>
            <w:hideMark/>
          </w:tcPr>
          <w:p w14:paraId="7D6AF0EC"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0AA997E8"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8 (1%)</w:t>
            </w:r>
          </w:p>
        </w:tc>
      </w:tr>
      <w:tr w:rsidR="00A66B54" w:rsidRPr="009E5255" w14:paraId="692CB939" w14:textId="77777777" w:rsidTr="000F55E7">
        <w:trPr>
          <w:trHeight w:val="20"/>
        </w:trPr>
        <w:tc>
          <w:tcPr>
            <w:tcW w:w="3953" w:type="dxa"/>
            <w:shd w:val="clear" w:color="auto" w:fill="auto"/>
            <w:noWrap/>
          </w:tcPr>
          <w:p w14:paraId="436431C5"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Drug monitoring procedure incorrectly performed</w:t>
            </w:r>
          </w:p>
        </w:tc>
        <w:tc>
          <w:tcPr>
            <w:tcW w:w="1687" w:type="dxa"/>
            <w:shd w:val="clear" w:color="auto" w:fill="auto"/>
            <w:noWrap/>
            <w:hideMark/>
          </w:tcPr>
          <w:p w14:paraId="75D62C41"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346CA3B6"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3 (8%)</w:t>
            </w:r>
          </w:p>
        </w:tc>
        <w:tc>
          <w:tcPr>
            <w:tcW w:w="1688" w:type="dxa"/>
            <w:shd w:val="clear" w:color="auto" w:fill="auto"/>
            <w:noWrap/>
            <w:hideMark/>
          </w:tcPr>
          <w:p w14:paraId="46D15EC0"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3 (&lt;1%)</w:t>
            </w:r>
          </w:p>
        </w:tc>
      </w:tr>
      <w:tr w:rsidR="00A66B54" w:rsidRPr="009E5255" w14:paraId="16A2A63D" w14:textId="77777777" w:rsidTr="000F55E7">
        <w:trPr>
          <w:trHeight w:val="20"/>
        </w:trPr>
        <w:tc>
          <w:tcPr>
            <w:tcW w:w="3953" w:type="dxa"/>
            <w:shd w:val="clear" w:color="auto" w:fill="auto"/>
            <w:noWrap/>
          </w:tcPr>
          <w:p w14:paraId="73CAB8DD"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nappropriate schedule of product administration</w:t>
            </w:r>
          </w:p>
        </w:tc>
        <w:tc>
          <w:tcPr>
            <w:tcW w:w="1687" w:type="dxa"/>
            <w:shd w:val="clear" w:color="auto" w:fill="auto"/>
            <w:noWrap/>
            <w:hideMark/>
          </w:tcPr>
          <w:p w14:paraId="4322EB79"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2 (1%)</w:t>
            </w:r>
          </w:p>
        </w:tc>
        <w:tc>
          <w:tcPr>
            <w:tcW w:w="1688" w:type="dxa"/>
            <w:shd w:val="clear" w:color="auto" w:fill="auto"/>
            <w:noWrap/>
            <w:hideMark/>
          </w:tcPr>
          <w:p w14:paraId="2DB05E18"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62169017"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2 (1%)</w:t>
            </w:r>
          </w:p>
        </w:tc>
      </w:tr>
      <w:tr w:rsidR="00A66B54" w:rsidRPr="009E5255" w14:paraId="6C64B6A5" w14:textId="77777777" w:rsidTr="000F55E7">
        <w:trPr>
          <w:trHeight w:val="20"/>
        </w:trPr>
        <w:tc>
          <w:tcPr>
            <w:tcW w:w="3953" w:type="dxa"/>
            <w:shd w:val="clear" w:color="auto" w:fill="auto"/>
            <w:noWrap/>
          </w:tcPr>
          <w:p w14:paraId="78D02A81"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ncorrect dose administered</w:t>
            </w:r>
          </w:p>
        </w:tc>
        <w:tc>
          <w:tcPr>
            <w:tcW w:w="1687" w:type="dxa"/>
            <w:shd w:val="clear" w:color="auto" w:fill="auto"/>
            <w:noWrap/>
            <w:hideMark/>
          </w:tcPr>
          <w:p w14:paraId="64FB877B"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208953D3"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3 (8%)</w:t>
            </w:r>
          </w:p>
        </w:tc>
        <w:tc>
          <w:tcPr>
            <w:tcW w:w="1688" w:type="dxa"/>
            <w:shd w:val="clear" w:color="auto" w:fill="auto"/>
            <w:noWrap/>
            <w:hideMark/>
          </w:tcPr>
          <w:p w14:paraId="4F618CD5"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3 (&lt;1%)</w:t>
            </w:r>
          </w:p>
        </w:tc>
      </w:tr>
      <w:tr w:rsidR="00A66B54" w:rsidRPr="009E5255" w14:paraId="397F7EFB" w14:textId="77777777" w:rsidTr="000F55E7">
        <w:trPr>
          <w:trHeight w:val="20"/>
        </w:trPr>
        <w:tc>
          <w:tcPr>
            <w:tcW w:w="3953" w:type="dxa"/>
            <w:shd w:val="clear" w:color="auto" w:fill="auto"/>
            <w:noWrap/>
          </w:tcPr>
          <w:p w14:paraId="6EBFCE07"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ncorrect drug administration rate</w:t>
            </w:r>
          </w:p>
        </w:tc>
        <w:tc>
          <w:tcPr>
            <w:tcW w:w="1687" w:type="dxa"/>
            <w:shd w:val="clear" w:color="auto" w:fill="auto"/>
            <w:noWrap/>
            <w:hideMark/>
          </w:tcPr>
          <w:p w14:paraId="4F4FC692"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4281BBC3"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3 (8%)</w:t>
            </w:r>
          </w:p>
        </w:tc>
        <w:tc>
          <w:tcPr>
            <w:tcW w:w="1688" w:type="dxa"/>
            <w:shd w:val="clear" w:color="auto" w:fill="auto"/>
            <w:noWrap/>
            <w:hideMark/>
          </w:tcPr>
          <w:p w14:paraId="060CF0D3"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3 (&lt;1%)</w:t>
            </w:r>
          </w:p>
        </w:tc>
      </w:tr>
      <w:tr w:rsidR="00A66B54" w:rsidRPr="009E5255" w14:paraId="1CE51961" w14:textId="77777777" w:rsidTr="000F55E7">
        <w:trPr>
          <w:trHeight w:val="20"/>
        </w:trPr>
        <w:tc>
          <w:tcPr>
            <w:tcW w:w="3953" w:type="dxa"/>
            <w:shd w:val="clear" w:color="auto" w:fill="auto"/>
            <w:noWrap/>
          </w:tcPr>
          <w:p w14:paraId="6B374317"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ncorrect product administration duration</w:t>
            </w:r>
          </w:p>
        </w:tc>
        <w:tc>
          <w:tcPr>
            <w:tcW w:w="1687" w:type="dxa"/>
            <w:shd w:val="clear" w:color="auto" w:fill="auto"/>
            <w:noWrap/>
            <w:hideMark/>
          </w:tcPr>
          <w:p w14:paraId="4215B660"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560265CD"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3%)</w:t>
            </w:r>
          </w:p>
        </w:tc>
        <w:tc>
          <w:tcPr>
            <w:tcW w:w="1688" w:type="dxa"/>
            <w:shd w:val="clear" w:color="auto" w:fill="auto"/>
            <w:noWrap/>
            <w:hideMark/>
          </w:tcPr>
          <w:p w14:paraId="35085D03"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lt;1%)</w:t>
            </w:r>
          </w:p>
        </w:tc>
      </w:tr>
      <w:tr w:rsidR="00A66B54" w:rsidRPr="009E5255" w14:paraId="31B5CFC8" w14:textId="77777777" w:rsidTr="000F55E7">
        <w:trPr>
          <w:trHeight w:val="20"/>
        </w:trPr>
        <w:tc>
          <w:tcPr>
            <w:tcW w:w="3953" w:type="dxa"/>
            <w:shd w:val="clear" w:color="auto" w:fill="auto"/>
            <w:noWrap/>
          </w:tcPr>
          <w:p w14:paraId="1C0B5730"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ncorrect route of product administration</w:t>
            </w:r>
          </w:p>
        </w:tc>
        <w:tc>
          <w:tcPr>
            <w:tcW w:w="1687" w:type="dxa"/>
            <w:shd w:val="clear" w:color="auto" w:fill="auto"/>
            <w:noWrap/>
            <w:hideMark/>
          </w:tcPr>
          <w:p w14:paraId="7A1C81B5"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32A90294"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9 (23%)</w:t>
            </w:r>
          </w:p>
        </w:tc>
        <w:tc>
          <w:tcPr>
            <w:tcW w:w="1688" w:type="dxa"/>
            <w:shd w:val="clear" w:color="auto" w:fill="auto"/>
            <w:noWrap/>
            <w:hideMark/>
          </w:tcPr>
          <w:p w14:paraId="18D4AB21"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9 (1%)</w:t>
            </w:r>
          </w:p>
        </w:tc>
      </w:tr>
      <w:tr w:rsidR="00A66B54" w:rsidRPr="009E5255" w14:paraId="531DC90C" w14:textId="77777777" w:rsidTr="000F55E7">
        <w:trPr>
          <w:trHeight w:val="20"/>
        </w:trPr>
        <w:tc>
          <w:tcPr>
            <w:tcW w:w="3953" w:type="dxa"/>
            <w:shd w:val="clear" w:color="auto" w:fill="auto"/>
            <w:noWrap/>
          </w:tcPr>
          <w:p w14:paraId="26F0E760"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ntentional product misuse</w:t>
            </w:r>
          </w:p>
        </w:tc>
        <w:tc>
          <w:tcPr>
            <w:tcW w:w="1687" w:type="dxa"/>
            <w:shd w:val="clear" w:color="auto" w:fill="auto"/>
            <w:noWrap/>
            <w:hideMark/>
          </w:tcPr>
          <w:p w14:paraId="02E91ECD"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lt;1%)</w:t>
            </w:r>
          </w:p>
        </w:tc>
        <w:tc>
          <w:tcPr>
            <w:tcW w:w="1688" w:type="dxa"/>
            <w:shd w:val="clear" w:color="auto" w:fill="auto"/>
            <w:noWrap/>
            <w:hideMark/>
          </w:tcPr>
          <w:p w14:paraId="444F588B"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33049D92"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lt;1%)</w:t>
            </w:r>
          </w:p>
        </w:tc>
      </w:tr>
      <w:tr w:rsidR="00A66B54" w:rsidRPr="009E5255" w14:paraId="734190D9" w14:textId="77777777" w:rsidTr="000F55E7">
        <w:trPr>
          <w:trHeight w:val="20"/>
        </w:trPr>
        <w:tc>
          <w:tcPr>
            <w:tcW w:w="3953" w:type="dxa"/>
            <w:shd w:val="clear" w:color="auto" w:fill="auto"/>
            <w:noWrap/>
          </w:tcPr>
          <w:p w14:paraId="38B6B77D"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ntentional product use issue</w:t>
            </w:r>
          </w:p>
        </w:tc>
        <w:tc>
          <w:tcPr>
            <w:tcW w:w="1687" w:type="dxa"/>
            <w:shd w:val="clear" w:color="auto" w:fill="auto"/>
            <w:noWrap/>
            <w:hideMark/>
          </w:tcPr>
          <w:p w14:paraId="54A9FFFD"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17 (13%)</w:t>
            </w:r>
          </w:p>
        </w:tc>
        <w:tc>
          <w:tcPr>
            <w:tcW w:w="1688" w:type="dxa"/>
            <w:shd w:val="clear" w:color="auto" w:fill="auto"/>
            <w:noWrap/>
            <w:hideMark/>
          </w:tcPr>
          <w:p w14:paraId="18CE74FD"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436ACCDA"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17 (13%)</w:t>
            </w:r>
          </w:p>
        </w:tc>
      </w:tr>
      <w:tr w:rsidR="00A66B54" w:rsidRPr="009E5255" w14:paraId="70CED2F3" w14:textId="77777777" w:rsidTr="000F55E7">
        <w:trPr>
          <w:trHeight w:val="20"/>
        </w:trPr>
        <w:tc>
          <w:tcPr>
            <w:tcW w:w="3953" w:type="dxa"/>
            <w:shd w:val="clear" w:color="auto" w:fill="auto"/>
            <w:noWrap/>
          </w:tcPr>
          <w:p w14:paraId="355EC3E0"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ntercepted drug administration error</w:t>
            </w:r>
          </w:p>
        </w:tc>
        <w:tc>
          <w:tcPr>
            <w:tcW w:w="1687" w:type="dxa"/>
            <w:shd w:val="clear" w:color="auto" w:fill="auto"/>
            <w:noWrap/>
            <w:hideMark/>
          </w:tcPr>
          <w:p w14:paraId="0F8D49B6"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3A517CB8"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3%)</w:t>
            </w:r>
          </w:p>
        </w:tc>
        <w:tc>
          <w:tcPr>
            <w:tcW w:w="1688" w:type="dxa"/>
            <w:shd w:val="clear" w:color="auto" w:fill="auto"/>
            <w:noWrap/>
            <w:hideMark/>
          </w:tcPr>
          <w:p w14:paraId="632A821F"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lt;1%)</w:t>
            </w:r>
          </w:p>
        </w:tc>
      </w:tr>
      <w:tr w:rsidR="00A66B54" w:rsidRPr="009E5255" w14:paraId="1B74E501" w14:textId="77777777" w:rsidTr="000F55E7">
        <w:trPr>
          <w:trHeight w:val="20"/>
        </w:trPr>
        <w:tc>
          <w:tcPr>
            <w:tcW w:w="3953" w:type="dxa"/>
            <w:shd w:val="clear" w:color="auto" w:fill="auto"/>
            <w:noWrap/>
          </w:tcPr>
          <w:p w14:paraId="497F9F80"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Off label use</w:t>
            </w:r>
          </w:p>
        </w:tc>
        <w:tc>
          <w:tcPr>
            <w:tcW w:w="1687" w:type="dxa"/>
            <w:shd w:val="clear" w:color="auto" w:fill="auto"/>
            <w:noWrap/>
          </w:tcPr>
          <w:p w14:paraId="4016C8A4"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441 (49%)</w:t>
            </w:r>
          </w:p>
        </w:tc>
        <w:tc>
          <w:tcPr>
            <w:tcW w:w="1688" w:type="dxa"/>
            <w:shd w:val="clear" w:color="auto" w:fill="auto"/>
            <w:noWrap/>
          </w:tcPr>
          <w:p w14:paraId="451C1EEF"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tcPr>
          <w:p w14:paraId="62DB8B1E"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441 (47%)</w:t>
            </w:r>
          </w:p>
        </w:tc>
      </w:tr>
      <w:tr w:rsidR="00A66B54" w:rsidRPr="009E5255" w14:paraId="21AD9133" w14:textId="77777777" w:rsidTr="000F55E7">
        <w:trPr>
          <w:trHeight w:val="20"/>
        </w:trPr>
        <w:tc>
          <w:tcPr>
            <w:tcW w:w="3953" w:type="dxa"/>
            <w:shd w:val="clear" w:color="auto" w:fill="auto"/>
            <w:noWrap/>
          </w:tcPr>
          <w:p w14:paraId="6E820870"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escribed overdose</w:t>
            </w:r>
          </w:p>
        </w:tc>
        <w:tc>
          <w:tcPr>
            <w:tcW w:w="1687" w:type="dxa"/>
            <w:shd w:val="clear" w:color="auto" w:fill="auto"/>
            <w:noWrap/>
            <w:hideMark/>
          </w:tcPr>
          <w:p w14:paraId="0D8AAFEB"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 (&lt;1%)</w:t>
            </w:r>
          </w:p>
        </w:tc>
        <w:tc>
          <w:tcPr>
            <w:tcW w:w="1688" w:type="dxa"/>
            <w:shd w:val="clear" w:color="auto" w:fill="auto"/>
            <w:noWrap/>
            <w:hideMark/>
          </w:tcPr>
          <w:p w14:paraId="1C8B8E55"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30E0230E"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 (&lt;1%)</w:t>
            </w:r>
          </w:p>
        </w:tc>
      </w:tr>
      <w:tr w:rsidR="00A66B54" w:rsidRPr="009E5255" w14:paraId="6C301249" w14:textId="77777777" w:rsidTr="000F55E7">
        <w:trPr>
          <w:trHeight w:val="20"/>
        </w:trPr>
        <w:tc>
          <w:tcPr>
            <w:tcW w:w="3953" w:type="dxa"/>
            <w:shd w:val="clear" w:color="auto" w:fill="auto"/>
            <w:noWrap/>
          </w:tcPr>
          <w:p w14:paraId="1AA82573"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escribed underdose</w:t>
            </w:r>
          </w:p>
        </w:tc>
        <w:tc>
          <w:tcPr>
            <w:tcW w:w="1687" w:type="dxa"/>
            <w:shd w:val="clear" w:color="auto" w:fill="auto"/>
            <w:noWrap/>
            <w:hideMark/>
          </w:tcPr>
          <w:p w14:paraId="3FB1710A"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5 (1%)</w:t>
            </w:r>
          </w:p>
        </w:tc>
        <w:tc>
          <w:tcPr>
            <w:tcW w:w="1688" w:type="dxa"/>
            <w:shd w:val="clear" w:color="auto" w:fill="auto"/>
            <w:noWrap/>
            <w:hideMark/>
          </w:tcPr>
          <w:p w14:paraId="154A5252"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5F44C46A"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5 (1%)</w:t>
            </w:r>
          </w:p>
        </w:tc>
      </w:tr>
      <w:tr w:rsidR="00A66B54" w:rsidRPr="009E5255" w14:paraId="4FFD8839" w14:textId="77777777" w:rsidTr="000F55E7">
        <w:trPr>
          <w:trHeight w:val="20"/>
        </w:trPr>
        <w:tc>
          <w:tcPr>
            <w:tcW w:w="3953" w:type="dxa"/>
            <w:shd w:val="clear" w:color="auto" w:fill="auto"/>
            <w:noWrap/>
          </w:tcPr>
          <w:p w14:paraId="0B3A7D6C"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oduct administered to the patient of inappropriate age</w:t>
            </w:r>
          </w:p>
        </w:tc>
        <w:tc>
          <w:tcPr>
            <w:tcW w:w="1687" w:type="dxa"/>
            <w:shd w:val="clear" w:color="auto" w:fill="auto"/>
            <w:noWrap/>
            <w:hideMark/>
          </w:tcPr>
          <w:p w14:paraId="5DEA584C"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3 (&lt;1%)</w:t>
            </w:r>
          </w:p>
        </w:tc>
        <w:tc>
          <w:tcPr>
            <w:tcW w:w="1688" w:type="dxa"/>
            <w:shd w:val="clear" w:color="auto" w:fill="auto"/>
            <w:noWrap/>
            <w:hideMark/>
          </w:tcPr>
          <w:p w14:paraId="024A4111"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75AEDA67"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3 (&lt;1%)</w:t>
            </w:r>
          </w:p>
        </w:tc>
      </w:tr>
      <w:tr w:rsidR="00A66B54" w:rsidRPr="009E5255" w14:paraId="0105DD93" w14:textId="77777777" w:rsidTr="000F55E7">
        <w:trPr>
          <w:trHeight w:val="20"/>
        </w:trPr>
        <w:tc>
          <w:tcPr>
            <w:tcW w:w="3953" w:type="dxa"/>
            <w:shd w:val="clear" w:color="auto" w:fill="auto"/>
            <w:noWrap/>
          </w:tcPr>
          <w:p w14:paraId="4C5FC55A"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oduct administration error</w:t>
            </w:r>
          </w:p>
        </w:tc>
        <w:tc>
          <w:tcPr>
            <w:tcW w:w="1687" w:type="dxa"/>
            <w:shd w:val="clear" w:color="auto" w:fill="auto"/>
            <w:noWrap/>
            <w:hideMark/>
          </w:tcPr>
          <w:p w14:paraId="1122F4F3"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051BCD4C"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3%)</w:t>
            </w:r>
          </w:p>
        </w:tc>
        <w:tc>
          <w:tcPr>
            <w:tcW w:w="1688" w:type="dxa"/>
            <w:shd w:val="clear" w:color="auto" w:fill="auto"/>
            <w:noWrap/>
            <w:hideMark/>
          </w:tcPr>
          <w:p w14:paraId="169F86DF"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lt;1%)</w:t>
            </w:r>
          </w:p>
        </w:tc>
      </w:tr>
      <w:tr w:rsidR="00A66B54" w:rsidRPr="009E5255" w14:paraId="2F04F0AB" w14:textId="77777777" w:rsidTr="000F55E7">
        <w:trPr>
          <w:trHeight w:val="20"/>
        </w:trPr>
        <w:tc>
          <w:tcPr>
            <w:tcW w:w="3953" w:type="dxa"/>
            <w:shd w:val="clear" w:color="auto" w:fill="auto"/>
            <w:noWrap/>
          </w:tcPr>
          <w:p w14:paraId="59120B98"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oduct dose omission issue</w:t>
            </w:r>
          </w:p>
        </w:tc>
        <w:tc>
          <w:tcPr>
            <w:tcW w:w="1687" w:type="dxa"/>
            <w:shd w:val="clear" w:color="auto" w:fill="auto"/>
            <w:noWrap/>
            <w:hideMark/>
          </w:tcPr>
          <w:p w14:paraId="2453B318"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3A0A5BBD"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7 (18%)</w:t>
            </w:r>
          </w:p>
        </w:tc>
        <w:tc>
          <w:tcPr>
            <w:tcW w:w="1688" w:type="dxa"/>
            <w:shd w:val="clear" w:color="auto" w:fill="auto"/>
            <w:noWrap/>
            <w:hideMark/>
          </w:tcPr>
          <w:p w14:paraId="3A6E2818"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7 (1%)</w:t>
            </w:r>
          </w:p>
        </w:tc>
      </w:tr>
      <w:tr w:rsidR="00A66B54" w:rsidRPr="009E5255" w14:paraId="42B6D9A2" w14:textId="77777777" w:rsidTr="000F55E7">
        <w:trPr>
          <w:trHeight w:val="20"/>
        </w:trPr>
        <w:tc>
          <w:tcPr>
            <w:tcW w:w="3953" w:type="dxa"/>
            <w:shd w:val="clear" w:color="auto" w:fill="auto"/>
            <w:noWrap/>
          </w:tcPr>
          <w:p w14:paraId="6B91A2B1"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oduct storage error</w:t>
            </w:r>
          </w:p>
        </w:tc>
        <w:tc>
          <w:tcPr>
            <w:tcW w:w="1687" w:type="dxa"/>
            <w:shd w:val="clear" w:color="auto" w:fill="auto"/>
            <w:noWrap/>
            <w:hideMark/>
          </w:tcPr>
          <w:p w14:paraId="4D1B4095"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29897DB4"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6 (15%)</w:t>
            </w:r>
          </w:p>
        </w:tc>
        <w:tc>
          <w:tcPr>
            <w:tcW w:w="1688" w:type="dxa"/>
            <w:shd w:val="clear" w:color="auto" w:fill="auto"/>
            <w:noWrap/>
            <w:hideMark/>
          </w:tcPr>
          <w:p w14:paraId="1AA8399C"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6 (1%)</w:t>
            </w:r>
          </w:p>
        </w:tc>
      </w:tr>
      <w:tr w:rsidR="00A66B54" w:rsidRPr="009E5255" w14:paraId="6047FE7E" w14:textId="77777777" w:rsidTr="000F55E7">
        <w:trPr>
          <w:trHeight w:val="20"/>
        </w:trPr>
        <w:tc>
          <w:tcPr>
            <w:tcW w:w="3953" w:type="dxa"/>
            <w:shd w:val="clear" w:color="auto" w:fill="auto"/>
            <w:noWrap/>
          </w:tcPr>
          <w:p w14:paraId="7BC7EC06"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 xml:space="preserve">Product use in </w:t>
            </w:r>
          </w:p>
        </w:tc>
        <w:tc>
          <w:tcPr>
            <w:tcW w:w="1687" w:type="dxa"/>
            <w:shd w:val="clear" w:color="auto" w:fill="auto"/>
            <w:noWrap/>
            <w:hideMark/>
          </w:tcPr>
          <w:p w14:paraId="3FB689A8"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lt;1%)</w:t>
            </w:r>
          </w:p>
        </w:tc>
        <w:tc>
          <w:tcPr>
            <w:tcW w:w="1688" w:type="dxa"/>
            <w:shd w:val="clear" w:color="auto" w:fill="auto"/>
            <w:noWrap/>
            <w:hideMark/>
          </w:tcPr>
          <w:p w14:paraId="58CBC606"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1C78C5C6"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lt;1%)</w:t>
            </w:r>
          </w:p>
        </w:tc>
      </w:tr>
      <w:tr w:rsidR="00A66B54" w:rsidRPr="009E5255" w14:paraId="4E4B07B2" w14:textId="77777777" w:rsidTr="000F55E7">
        <w:trPr>
          <w:trHeight w:val="20"/>
        </w:trPr>
        <w:tc>
          <w:tcPr>
            <w:tcW w:w="3953" w:type="dxa"/>
            <w:shd w:val="clear" w:color="auto" w:fill="auto"/>
            <w:noWrap/>
          </w:tcPr>
          <w:p w14:paraId="44FAFF24"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oduct use is unapproved in</w:t>
            </w:r>
          </w:p>
        </w:tc>
        <w:tc>
          <w:tcPr>
            <w:tcW w:w="1687" w:type="dxa"/>
            <w:shd w:val="clear" w:color="auto" w:fill="auto"/>
            <w:noWrap/>
            <w:hideMark/>
          </w:tcPr>
          <w:p w14:paraId="6C1AD9F9"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lt;1%)</w:t>
            </w:r>
          </w:p>
        </w:tc>
        <w:tc>
          <w:tcPr>
            <w:tcW w:w="1688" w:type="dxa"/>
            <w:shd w:val="clear" w:color="auto" w:fill="auto"/>
            <w:noWrap/>
            <w:hideMark/>
          </w:tcPr>
          <w:p w14:paraId="5D2913C0"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0BE794FB"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lt;1%)</w:t>
            </w:r>
          </w:p>
        </w:tc>
      </w:tr>
      <w:tr w:rsidR="00A66B54" w:rsidRPr="009E5255" w14:paraId="02CFDA86" w14:textId="77777777" w:rsidTr="000F55E7">
        <w:trPr>
          <w:trHeight w:val="20"/>
        </w:trPr>
        <w:tc>
          <w:tcPr>
            <w:tcW w:w="3953" w:type="dxa"/>
            <w:shd w:val="clear" w:color="auto" w:fill="auto"/>
            <w:noWrap/>
          </w:tcPr>
          <w:p w14:paraId="2F731F71"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oduct use in an unapproved indication</w:t>
            </w:r>
          </w:p>
        </w:tc>
        <w:tc>
          <w:tcPr>
            <w:tcW w:w="1687" w:type="dxa"/>
            <w:shd w:val="clear" w:color="auto" w:fill="auto"/>
            <w:noWrap/>
            <w:hideMark/>
          </w:tcPr>
          <w:p w14:paraId="6E89FB7A"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41 (27%)</w:t>
            </w:r>
          </w:p>
        </w:tc>
        <w:tc>
          <w:tcPr>
            <w:tcW w:w="1688" w:type="dxa"/>
            <w:shd w:val="clear" w:color="auto" w:fill="auto"/>
            <w:noWrap/>
            <w:hideMark/>
          </w:tcPr>
          <w:p w14:paraId="3E8177D3"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07DEA0EA"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41 (26%)</w:t>
            </w:r>
          </w:p>
        </w:tc>
      </w:tr>
      <w:tr w:rsidR="00A66B54" w:rsidRPr="009E5255" w14:paraId="7B7C2F91" w14:textId="77777777" w:rsidTr="000F55E7">
        <w:trPr>
          <w:trHeight w:val="20"/>
        </w:trPr>
        <w:tc>
          <w:tcPr>
            <w:tcW w:w="3953" w:type="dxa"/>
            <w:shd w:val="clear" w:color="auto" w:fill="auto"/>
            <w:noWrap/>
          </w:tcPr>
          <w:p w14:paraId="7AFEEBEA"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oduct use issue</w:t>
            </w:r>
          </w:p>
        </w:tc>
        <w:tc>
          <w:tcPr>
            <w:tcW w:w="1687" w:type="dxa"/>
            <w:shd w:val="clear" w:color="auto" w:fill="auto"/>
            <w:noWrap/>
            <w:hideMark/>
          </w:tcPr>
          <w:p w14:paraId="20AD7AC8"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56 (6%)</w:t>
            </w:r>
          </w:p>
        </w:tc>
        <w:tc>
          <w:tcPr>
            <w:tcW w:w="1688" w:type="dxa"/>
            <w:shd w:val="clear" w:color="auto" w:fill="auto"/>
            <w:noWrap/>
            <w:hideMark/>
          </w:tcPr>
          <w:p w14:paraId="3A4BFE22"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10613007"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56 (6%)</w:t>
            </w:r>
          </w:p>
        </w:tc>
      </w:tr>
      <w:tr w:rsidR="00A66B54" w:rsidRPr="009E5255" w14:paraId="18988433" w14:textId="77777777" w:rsidTr="000F55E7">
        <w:trPr>
          <w:trHeight w:val="20"/>
        </w:trPr>
        <w:tc>
          <w:tcPr>
            <w:tcW w:w="3953" w:type="dxa"/>
            <w:shd w:val="clear" w:color="auto" w:fill="auto"/>
            <w:noWrap/>
          </w:tcPr>
          <w:p w14:paraId="6639C243"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oduct used for unknown indication</w:t>
            </w:r>
          </w:p>
        </w:tc>
        <w:tc>
          <w:tcPr>
            <w:tcW w:w="1687" w:type="dxa"/>
            <w:shd w:val="clear" w:color="auto" w:fill="auto"/>
            <w:noWrap/>
            <w:hideMark/>
          </w:tcPr>
          <w:p w14:paraId="50DE7674"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lt;1%)</w:t>
            </w:r>
          </w:p>
        </w:tc>
        <w:tc>
          <w:tcPr>
            <w:tcW w:w="1688" w:type="dxa"/>
            <w:shd w:val="clear" w:color="auto" w:fill="auto"/>
            <w:noWrap/>
            <w:hideMark/>
          </w:tcPr>
          <w:p w14:paraId="0173327C"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3B647991"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1 (&lt;1%)</w:t>
            </w:r>
          </w:p>
        </w:tc>
      </w:tr>
      <w:tr w:rsidR="00A66B54" w:rsidRPr="009E5255" w14:paraId="050C5D50" w14:textId="77777777" w:rsidTr="000F55E7">
        <w:trPr>
          <w:trHeight w:val="20"/>
        </w:trPr>
        <w:tc>
          <w:tcPr>
            <w:tcW w:w="3953" w:type="dxa"/>
            <w:shd w:val="clear" w:color="auto" w:fill="auto"/>
            <w:noWrap/>
          </w:tcPr>
          <w:p w14:paraId="2E145346"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Wrong product administered</w:t>
            </w:r>
          </w:p>
        </w:tc>
        <w:tc>
          <w:tcPr>
            <w:tcW w:w="1687" w:type="dxa"/>
            <w:shd w:val="clear" w:color="auto" w:fill="auto"/>
            <w:noWrap/>
            <w:hideMark/>
          </w:tcPr>
          <w:p w14:paraId="5CCB677D"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024E160F"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 (5%)</w:t>
            </w:r>
          </w:p>
        </w:tc>
        <w:tc>
          <w:tcPr>
            <w:tcW w:w="1688" w:type="dxa"/>
            <w:shd w:val="clear" w:color="auto" w:fill="auto"/>
            <w:noWrap/>
            <w:hideMark/>
          </w:tcPr>
          <w:p w14:paraId="08B0E34B"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 (&lt;1%)</w:t>
            </w:r>
          </w:p>
        </w:tc>
      </w:tr>
      <w:tr w:rsidR="00A66B54" w:rsidRPr="009E5255" w14:paraId="6F127BE0" w14:textId="77777777" w:rsidTr="000F55E7">
        <w:trPr>
          <w:trHeight w:val="20"/>
        </w:trPr>
        <w:tc>
          <w:tcPr>
            <w:tcW w:w="3953" w:type="dxa"/>
            <w:shd w:val="clear" w:color="auto" w:fill="auto"/>
            <w:noWrap/>
          </w:tcPr>
          <w:p w14:paraId="46647ED9"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Wrong technique in the product usage process</w:t>
            </w:r>
          </w:p>
        </w:tc>
        <w:tc>
          <w:tcPr>
            <w:tcW w:w="1687" w:type="dxa"/>
            <w:shd w:val="clear" w:color="auto" w:fill="auto"/>
            <w:noWrap/>
            <w:hideMark/>
          </w:tcPr>
          <w:p w14:paraId="18632FA4"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w:t>
            </w:r>
          </w:p>
        </w:tc>
        <w:tc>
          <w:tcPr>
            <w:tcW w:w="1688" w:type="dxa"/>
            <w:shd w:val="clear" w:color="auto" w:fill="auto"/>
            <w:noWrap/>
            <w:hideMark/>
          </w:tcPr>
          <w:p w14:paraId="30276D3D"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 (5%)</w:t>
            </w:r>
          </w:p>
        </w:tc>
        <w:tc>
          <w:tcPr>
            <w:tcW w:w="1688" w:type="dxa"/>
            <w:shd w:val="clear" w:color="auto" w:fill="auto"/>
            <w:noWrap/>
            <w:hideMark/>
          </w:tcPr>
          <w:p w14:paraId="73967BA6" w14:textId="77777777" w:rsidR="00A66B54" w:rsidRPr="009E5255" w:rsidRDefault="00A66B54" w:rsidP="000F55E7">
            <w:pPr>
              <w:pStyle w:val="NoSpacing"/>
              <w:jc w:val="center"/>
              <w:rPr>
                <w:rFonts w:asciiTheme="majorHAnsi" w:hAnsiTheme="majorHAnsi" w:cstheme="majorHAnsi"/>
              </w:rPr>
            </w:pPr>
            <w:r w:rsidRPr="009E5255">
              <w:rPr>
                <w:rFonts w:asciiTheme="majorHAnsi" w:hAnsiTheme="majorHAnsi" w:cstheme="majorHAnsi"/>
              </w:rPr>
              <w:t>2 (&lt;1%)</w:t>
            </w:r>
          </w:p>
        </w:tc>
      </w:tr>
      <w:tr w:rsidR="00A66B54" w:rsidRPr="009E5255" w14:paraId="508EF684" w14:textId="77777777" w:rsidTr="000F55E7">
        <w:trPr>
          <w:trHeight w:val="20"/>
        </w:trPr>
        <w:tc>
          <w:tcPr>
            <w:tcW w:w="3953" w:type="dxa"/>
            <w:tcBorders>
              <w:bottom w:val="single" w:sz="4" w:space="0" w:color="auto"/>
            </w:tcBorders>
            <w:shd w:val="clear" w:color="auto" w:fill="auto"/>
            <w:noWrap/>
          </w:tcPr>
          <w:p w14:paraId="332721DC" w14:textId="77777777" w:rsidR="00A66B54" w:rsidRPr="009E5255" w:rsidRDefault="00A66B54" w:rsidP="00EA0B5A">
            <w:pPr>
              <w:pStyle w:val="NoSpacing"/>
              <w:rPr>
                <w:rFonts w:asciiTheme="majorHAnsi" w:hAnsiTheme="majorHAnsi" w:cstheme="majorHAnsi"/>
                <w:bCs/>
                <w:i/>
                <w:iCs/>
              </w:rPr>
            </w:pPr>
            <w:r w:rsidRPr="009E5255">
              <w:rPr>
                <w:rFonts w:asciiTheme="majorHAnsi" w:hAnsiTheme="majorHAnsi" w:cstheme="majorHAnsi"/>
                <w:bCs/>
                <w:i/>
                <w:iCs/>
              </w:rPr>
              <w:t>Total</w:t>
            </w:r>
          </w:p>
        </w:tc>
        <w:tc>
          <w:tcPr>
            <w:tcW w:w="1687" w:type="dxa"/>
            <w:tcBorders>
              <w:bottom w:val="single" w:sz="4" w:space="0" w:color="auto"/>
            </w:tcBorders>
            <w:shd w:val="clear" w:color="auto" w:fill="auto"/>
            <w:noWrap/>
            <w:hideMark/>
          </w:tcPr>
          <w:p w14:paraId="7F4AB488" w14:textId="77777777" w:rsidR="00A66B54" w:rsidRPr="009E5255" w:rsidRDefault="00A66B54" w:rsidP="000F55E7">
            <w:pPr>
              <w:pStyle w:val="NoSpacing"/>
              <w:jc w:val="center"/>
              <w:rPr>
                <w:rFonts w:asciiTheme="majorHAnsi" w:hAnsiTheme="majorHAnsi" w:cstheme="majorHAnsi"/>
                <w:bCs/>
                <w:i/>
                <w:iCs/>
              </w:rPr>
            </w:pPr>
            <w:r w:rsidRPr="009E5255">
              <w:rPr>
                <w:rFonts w:asciiTheme="majorHAnsi" w:hAnsiTheme="majorHAnsi" w:cstheme="majorHAnsi"/>
                <w:bCs/>
                <w:i/>
                <w:iCs/>
              </w:rPr>
              <w:t>891 (100%)</w:t>
            </w:r>
          </w:p>
        </w:tc>
        <w:tc>
          <w:tcPr>
            <w:tcW w:w="1688" w:type="dxa"/>
            <w:tcBorders>
              <w:bottom w:val="single" w:sz="4" w:space="0" w:color="auto"/>
            </w:tcBorders>
            <w:shd w:val="clear" w:color="auto" w:fill="auto"/>
            <w:noWrap/>
            <w:hideMark/>
          </w:tcPr>
          <w:p w14:paraId="6FFCCDC6" w14:textId="77777777" w:rsidR="00A66B54" w:rsidRPr="009E5255" w:rsidRDefault="00A66B54" w:rsidP="000F55E7">
            <w:pPr>
              <w:pStyle w:val="NoSpacing"/>
              <w:jc w:val="center"/>
              <w:rPr>
                <w:rFonts w:asciiTheme="majorHAnsi" w:hAnsiTheme="majorHAnsi" w:cstheme="majorHAnsi"/>
                <w:bCs/>
                <w:i/>
                <w:iCs/>
              </w:rPr>
            </w:pPr>
            <w:r w:rsidRPr="009E5255">
              <w:rPr>
                <w:rFonts w:asciiTheme="majorHAnsi" w:hAnsiTheme="majorHAnsi" w:cstheme="majorHAnsi"/>
                <w:bCs/>
                <w:i/>
                <w:iCs/>
              </w:rPr>
              <w:t>40 (100%)</w:t>
            </w:r>
          </w:p>
        </w:tc>
        <w:tc>
          <w:tcPr>
            <w:tcW w:w="1688" w:type="dxa"/>
            <w:tcBorders>
              <w:bottom w:val="single" w:sz="4" w:space="0" w:color="auto"/>
            </w:tcBorders>
            <w:shd w:val="clear" w:color="auto" w:fill="auto"/>
            <w:noWrap/>
            <w:hideMark/>
          </w:tcPr>
          <w:p w14:paraId="506F153F" w14:textId="77777777" w:rsidR="00A66B54" w:rsidRPr="009E5255" w:rsidRDefault="00A66B54" w:rsidP="000F55E7">
            <w:pPr>
              <w:pStyle w:val="NoSpacing"/>
              <w:jc w:val="center"/>
              <w:rPr>
                <w:rFonts w:asciiTheme="majorHAnsi" w:hAnsiTheme="majorHAnsi" w:cstheme="majorHAnsi"/>
                <w:bCs/>
                <w:i/>
                <w:iCs/>
              </w:rPr>
            </w:pPr>
            <w:r w:rsidRPr="009E5255">
              <w:rPr>
                <w:rFonts w:asciiTheme="majorHAnsi" w:hAnsiTheme="majorHAnsi" w:cstheme="majorHAnsi"/>
                <w:bCs/>
                <w:i/>
                <w:iCs/>
              </w:rPr>
              <w:t>931 (100%)</w:t>
            </w:r>
          </w:p>
        </w:tc>
      </w:tr>
    </w:tbl>
    <w:p w14:paraId="1793FD9F" w14:textId="78BF04FB" w:rsidR="00A66B54" w:rsidRPr="009E5255" w:rsidRDefault="00A66B54" w:rsidP="003A6F1A">
      <w:pPr>
        <w:pStyle w:val="TableNotes"/>
      </w:pPr>
      <w:r w:rsidRPr="009E5255">
        <w:t xml:space="preserve">Source: </w:t>
      </w:r>
      <w:r w:rsidR="00531BDB" w:rsidRPr="009E5255">
        <w:tab/>
      </w:r>
      <w:r w:rsidRPr="009E5255">
        <w:t>Developed for this Review using data from the DAEN.</w:t>
      </w:r>
    </w:p>
    <w:p w14:paraId="6E5C436E" w14:textId="4E1FC721" w:rsidR="00A66B54" w:rsidRPr="009E5255" w:rsidRDefault="00A66B54" w:rsidP="003A6F1A">
      <w:pPr>
        <w:pStyle w:val="TableNotes"/>
      </w:pPr>
      <w:r w:rsidRPr="009E5255">
        <w:t>Abbreviations:</w:t>
      </w:r>
      <w:r w:rsidR="00531BDB" w:rsidRPr="009E5255">
        <w:tab/>
      </w:r>
      <w:r w:rsidRPr="009E5255">
        <w:t>EFC, Efficient Funding of Chemotherapy; MedRA, Medical Dictionary for Regulatory Activities</w:t>
      </w:r>
    </w:p>
    <w:p w14:paraId="6493BCAF" w14:textId="30BD9A12" w:rsidR="00A66B54" w:rsidRPr="009E5255" w:rsidRDefault="00A66B54" w:rsidP="00A66B54">
      <w:r w:rsidRPr="009E5255">
        <w:t>Almost all of the reported instances of off-label use were characterised as ‘deliberate’ (99%, N = 891/931) (see</w:t>
      </w:r>
      <w:r w:rsidR="00531BDB" w:rsidRPr="009E5255">
        <w:t xml:space="preserve"> </w:t>
      </w:r>
      <w:r w:rsidR="00531BDB" w:rsidRPr="009E5255">
        <w:fldChar w:fldCharType="begin"/>
      </w:r>
      <w:r w:rsidR="00531BDB" w:rsidRPr="009E5255">
        <w:instrText xml:space="preserve"> REF _Ref94181042 \h </w:instrText>
      </w:r>
      <w:r w:rsidR="00531BDB" w:rsidRPr="009E5255">
        <w:fldChar w:fldCharType="separate"/>
      </w:r>
      <w:r w:rsidR="000C766B" w:rsidRPr="009E5255">
        <w:t>Table A</w:t>
      </w:r>
      <w:r w:rsidR="000C766B">
        <w:rPr>
          <w:noProof/>
        </w:rPr>
        <w:t>53</w:t>
      </w:r>
      <w:r w:rsidR="00531BDB" w:rsidRPr="009E5255">
        <w:fldChar w:fldCharType="end"/>
      </w:r>
      <w:r w:rsidRPr="009E5255">
        <w:t xml:space="preserve">).  </w:t>
      </w:r>
    </w:p>
    <w:p w14:paraId="14A02386" w14:textId="753D7E83" w:rsidR="00A66B54" w:rsidRPr="009E5255" w:rsidRDefault="00A66B54" w:rsidP="00531BDB">
      <w:pPr>
        <w:pStyle w:val="Caption"/>
        <w:rPr>
          <w:szCs w:val="22"/>
        </w:rPr>
      </w:pPr>
      <w:r w:rsidRPr="009E5255">
        <w:t xml:space="preserve"> </w:t>
      </w:r>
      <w:bookmarkStart w:id="567" w:name="_Ref94181042"/>
      <w:r w:rsidR="00880EE2" w:rsidRPr="009E5255">
        <w:t>Table A</w:t>
      </w:r>
      <w:r w:rsidR="00E36C93">
        <w:fldChar w:fldCharType="begin"/>
      </w:r>
      <w:r w:rsidR="00E36C93">
        <w:instrText xml:space="preserve"> SEQ Table_A \* ARABIC </w:instrText>
      </w:r>
      <w:r w:rsidR="00E36C93">
        <w:fldChar w:fldCharType="separate"/>
      </w:r>
      <w:r w:rsidR="000C766B">
        <w:rPr>
          <w:noProof/>
        </w:rPr>
        <w:t>53</w:t>
      </w:r>
      <w:r w:rsidR="00E36C93">
        <w:rPr>
          <w:noProof/>
        </w:rPr>
        <w:fldChar w:fldCharType="end"/>
      </w:r>
      <w:bookmarkEnd w:id="567"/>
      <w:r w:rsidR="00880EE2" w:rsidRPr="009E5255">
        <w:t xml:space="preserve">. </w:t>
      </w:r>
      <w:r w:rsidRPr="009E5255">
        <w:t xml:space="preserve">Off-label use (deliberate, non-deliberate/unclear) of EFC-listed </w:t>
      </w:r>
      <w:r w:rsidR="001430F5" w:rsidRPr="009E5255">
        <w:t>drugs</w:t>
      </w:r>
      <w:r w:rsidRPr="009E5255">
        <w:t xml:space="preserve"> (2016</w:t>
      </w:r>
      <w:r w:rsidR="001430F5" w:rsidRPr="009E5255">
        <w:t xml:space="preserve"> </w:t>
      </w:r>
      <w:r w:rsidRPr="009E5255">
        <w:t>-</w:t>
      </w:r>
      <w:r w:rsidR="001430F5" w:rsidRPr="009E5255">
        <w:t xml:space="preserve"> </w:t>
      </w:r>
      <w:r w:rsidRPr="009E5255">
        <w:t>2020)</w:t>
      </w:r>
    </w:p>
    <w:tbl>
      <w:tblPr>
        <w:tblStyle w:val="TableGrid"/>
        <w:tblW w:w="90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Off-label use (deliberate, non-deliberate/unclear) of EFC-listed drugs from 2016 to 2020"/>
      </w:tblPr>
      <w:tblGrid>
        <w:gridCol w:w="7225"/>
        <w:gridCol w:w="1822"/>
      </w:tblGrid>
      <w:tr w:rsidR="002B4446" w:rsidRPr="009E5255" w14:paraId="4737AB74" w14:textId="77777777" w:rsidTr="002B4446">
        <w:trPr>
          <w:trHeight w:val="227"/>
        </w:trPr>
        <w:tc>
          <w:tcPr>
            <w:tcW w:w="7225" w:type="dxa"/>
            <w:tcBorders>
              <w:bottom w:val="single" w:sz="4" w:space="0" w:color="auto"/>
            </w:tcBorders>
          </w:tcPr>
          <w:p w14:paraId="1EBCAE8E" w14:textId="0AA80726" w:rsidR="002B4446" w:rsidRPr="009E5255" w:rsidRDefault="002B4446" w:rsidP="00EA0B5A">
            <w:pPr>
              <w:pStyle w:val="NoSpacing"/>
              <w:rPr>
                <w:rFonts w:asciiTheme="majorHAnsi" w:hAnsiTheme="majorHAnsi" w:cstheme="majorHAnsi"/>
                <w:i/>
                <w:iCs/>
                <w:szCs w:val="20"/>
              </w:rPr>
            </w:pPr>
            <w:r w:rsidRPr="009E5255">
              <w:rPr>
                <w:rFonts w:asciiTheme="majorHAnsi" w:hAnsiTheme="majorHAnsi" w:cstheme="majorHAnsi"/>
                <w:i/>
                <w:iCs/>
                <w:szCs w:val="20"/>
              </w:rPr>
              <w:t>Category</w:t>
            </w:r>
          </w:p>
        </w:tc>
        <w:tc>
          <w:tcPr>
            <w:tcW w:w="1822" w:type="dxa"/>
            <w:tcBorders>
              <w:bottom w:val="single" w:sz="4" w:space="0" w:color="auto"/>
            </w:tcBorders>
          </w:tcPr>
          <w:p w14:paraId="4781521B" w14:textId="25E36F6E" w:rsidR="002B4446" w:rsidRPr="009E5255" w:rsidRDefault="002B4446" w:rsidP="00EA0B5A">
            <w:pPr>
              <w:pStyle w:val="NoSpacing"/>
              <w:jc w:val="center"/>
              <w:rPr>
                <w:rFonts w:asciiTheme="majorHAnsi" w:hAnsiTheme="majorHAnsi" w:cstheme="majorHAnsi"/>
              </w:rPr>
            </w:pPr>
            <w:r w:rsidRPr="009E5255">
              <w:rPr>
                <w:rFonts w:asciiTheme="majorHAnsi" w:hAnsiTheme="majorHAnsi" w:cstheme="majorHAnsi"/>
              </w:rPr>
              <w:t>Number (%)</w:t>
            </w:r>
          </w:p>
        </w:tc>
      </w:tr>
      <w:tr w:rsidR="00A66B54" w:rsidRPr="009E5255" w14:paraId="689FBA52" w14:textId="77777777" w:rsidTr="002B4446">
        <w:trPr>
          <w:trHeight w:val="227"/>
        </w:trPr>
        <w:tc>
          <w:tcPr>
            <w:tcW w:w="7225" w:type="dxa"/>
            <w:tcBorders>
              <w:top w:val="single" w:sz="4" w:space="0" w:color="auto"/>
            </w:tcBorders>
          </w:tcPr>
          <w:p w14:paraId="5E7F987B" w14:textId="77777777" w:rsidR="00A66B54" w:rsidRPr="009E5255" w:rsidRDefault="00A66B54" w:rsidP="00EA0B5A">
            <w:pPr>
              <w:pStyle w:val="NoSpacing"/>
              <w:rPr>
                <w:rFonts w:asciiTheme="majorHAnsi" w:hAnsiTheme="majorHAnsi" w:cstheme="majorHAnsi"/>
                <w:szCs w:val="20"/>
              </w:rPr>
            </w:pPr>
            <w:r w:rsidRPr="009E5255">
              <w:rPr>
                <w:rFonts w:asciiTheme="majorHAnsi" w:hAnsiTheme="majorHAnsi" w:cstheme="majorHAnsi"/>
                <w:szCs w:val="20"/>
              </w:rPr>
              <w:t>Uniquely identified cases</w:t>
            </w:r>
          </w:p>
        </w:tc>
        <w:tc>
          <w:tcPr>
            <w:tcW w:w="1822" w:type="dxa"/>
            <w:tcBorders>
              <w:top w:val="single" w:sz="4" w:space="0" w:color="auto"/>
            </w:tcBorders>
          </w:tcPr>
          <w:p w14:paraId="6009877D" w14:textId="77777777" w:rsidR="00A66B54" w:rsidRPr="009E5255" w:rsidRDefault="00A66B54" w:rsidP="00EA0B5A">
            <w:pPr>
              <w:pStyle w:val="NoSpacing"/>
              <w:jc w:val="center"/>
              <w:rPr>
                <w:rFonts w:asciiTheme="majorHAnsi" w:hAnsiTheme="majorHAnsi" w:cstheme="majorHAnsi"/>
                <w:szCs w:val="20"/>
              </w:rPr>
            </w:pPr>
            <w:r w:rsidRPr="009E5255">
              <w:rPr>
                <w:rFonts w:asciiTheme="majorHAnsi" w:hAnsiTheme="majorHAnsi" w:cstheme="majorHAnsi"/>
              </w:rPr>
              <w:t>6,268</w:t>
            </w:r>
          </w:p>
        </w:tc>
      </w:tr>
      <w:tr w:rsidR="00A66B54" w:rsidRPr="009E5255" w14:paraId="26FA636A" w14:textId="77777777" w:rsidTr="002B4446">
        <w:trPr>
          <w:trHeight w:val="227"/>
        </w:trPr>
        <w:tc>
          <w:tcPr>
            <w:tcW w:w="7225" w:type="dxa"/>
          </w:tcPr>
          <w:p w14:paraId="52BBDBEA" w14:textId="77777777" w:rsidR="00A66B54" w:rsidRPr="009E5255" w:rsidRDefault="00A66B54" w:rsidP="00EA0B5A">
            <w:pPr>
              <w:pStyle w:val="NoSpacing"/>
              <w:rPr>
                <w:rFonts w:asciiTheme="majorHAnsi" w:hAnsiTheme="majorHAnsi" w:cstheme="majorHAnsi"/>
                <w:szCs w:val="20"/>
              </w:rPr>
            </w:pPr>
            <w:r w:rsidRPr="009E5255">
              <w:rPr>
                <w:rFonts w:asciiTheme="majorHAnsi" w:hAnsiTheme="majorHAnsi" w:cstheme="majorHAnsi"/>
                <w:szCs w:val="20"/>
              </w:rPr>
              <w:t>Instances†</w:t>
            </w:r>
          </w:p>
        </w:tc>
        <w:tc>
          <w:tcPr>
            <w:tcW w:w="1822" w:type="dxa"/>
          </w:tcPr>
          <w:p w14:paraId="0BF09114" w14:textId="77777777" w:rsidR="00A66B54" w:rsidRPr="009E5255" w:rsidRDefault="00A66B54" w:rsidP="00EA0B5A">
            <w:pPr>
              <w:pStyle w:val="NoSpacing"/>
              <w:jc w:val="center"/>
              <w:rPr>
                <w:rFonts w:asciiTheme="majorHAnsi" w:hAnsiTheme="majorHAnsi" w:cstheme="majorHAnsi"/>
                <w:szCs w:val="20"/>
              </w:rPr>
            </w:pPr>
            <w:r w:rsidRPr="009E5255">
              <w:rPr>
                <w:rFonts w:asciiTheme="majorHAnsi" w:hAnsiTheme="majorHAnsi" w:cstheme="majorHAnsi"/>
              </w:rPr>
              <w:t>8,899</w:t>
            </w:r>
          </w:p>
        </w:tc>
      </w:tr>
      <w:tr w:rsidR="00A66B54" w:rsidRPr="009E5255" w14:paraId="2712E466" w14:textId="77777777" w:rsidTr="002B4446">
        <w:trPr>
          <w:trHeight w:val="227"/>
        </w:trPr>
        <w:tc>
          <w:tcPr>
            <w:tcW w:w="7225" w:type="dxa"/>
          </w:tcPr>
          <w:p w14:paraId="6EC4A75B" w14:textId="77777777" w:rsidR="00A66B54" w:rsidRPr="009E5255" w:rsidRDefault="00A66B54" w:rsidP="00EA0B5A">
            <w:pPr>
              <w:pStyle w:val="NoSpacing"/>
              <w:rPr>
                <w:rFonts w:asciiTheme="majorHAnsi" w:hAnsiTheme="majorHAnsi" w:cstheme="majorHAnsi"/>
                <w:szCs w:val="20"/>
              </w:rPr>
            </w:pPr>
            <w:r w:rsidRPr="009E5255">
              <w:rPr>
                <w:rFonts w:asciiTheme="majorHAnsi" w:hAnsiTheme="majorHAnsi" w:cstheme="majorHAnsi"/>
                <w:szCs w:val="20"/>
              </w:rPr>
              <w:t>Instances associated with off-label use</w:t>
            </w:r>
          </w:p>
        </w:tc>
        <w:tc>
          <w:tcPr>
            <w:tcW w:w="1822" w:type="dxa"/>
          </w:tcPr>
          <w:p w14:paraId="095543B3" w14:textId="77777777" w:rsidR="00A66B54" w:rsidRPr="009E5255" w:rsidDel="00541916" w:rsidRDefault="00A66B54" w:rsidP="00EA0B5A">
            <w:pPr>
              <w:pStyle w:val="NoSpacing"/>
              <w:jc w:val="center"/>
              <w:rPr>
                <w:rFonts w:asciiTheme="majorHAnsi" w:hAnsiTheme="majorHAnsi" w:cstheme="majorHAnsi"/>
                <w:szCs w:val="20"/>
              </w:rPr>
            </w:pPr>
            <w:r w:rsidRPr="009E5255">
              <w:rPr>
                <w:rFonts w:asciiTheme="majorHAnsi" w:hAnsiTheme="majorHAnsi" w:cstheme="majorHAnsi"/>
              </w:rPr>
              <w:t>931</w:t>
            </w:r>
            <w:r w:rsidRPr="009E5255">
              <w:rPr>
                <w:rFonts w:asciiTheme="majorHAnsi" w:hAnsiTheme="majorHAnsi" w:cstheme="majorHAnsi"/>
                <w:szCs w:val="20"/>
              </w:rPr>
              <w:t xml:space="preserve"> (10%)</w:t>
            </w:r>
          </w:p>
        </w:tc>
      </w:tr>
      <w:tr w:rsidR="00A66B54" w:rsidRPr="009E5255" w14:paraId="235829C7" w14:textId="77777777" w:rsidTr="002B4446">
        <w:trPr>
          <w:trHeight w:val="227"/>
        </w:trPr>
        <w:tc>
          <w:tcPr>
            <w:tcW w:w="7225" w:type="dxa"/>
          </w:tcPr>
          <w:p w14:paraId="1AD0E3A4" w14:textId="77777777" w:rsidR="00A66B54" w:rsidRPr="009E5255" w:rsidRDefault="00A66B54" w:rsidP="004D6F15">
            <w:pPr>
              <w:pStyle w:val="NoSpacing"/>
              <w:ind w:left="179"/>
              <w:rPr>
                <w:rFonts w:asciiTheme="majorHAnsi" w:hAnsiTheme="majorHAnsi" w:cstheme="majorHAnsi"/>
                <w:szCs w:val="20"/>
              </w:rPr>
            </w:pPr>
            <w:r w:rsidRPr="009E5255">
              <w:rPr>
                <w:rFonts w:asciiTheme="majorHAnsi" w:hAnsiTheme="majorHAnsi" w:cstheme="majorHAnsi"/>
                <w:szCs w:val="20"/>
              </w:rPr>
              <w:t>Deliberate</w:t>
            </w:r>
          </w:p>
        </w:tc>
        <w:tc>
          <w:tcPr>
            <w:tcW w:w="1822" w:type="dxa"/>
          </w:tcPr>
          <w:p w14:paraId="5AB9C219" w14:textId="77777777" w:rsidR="00A66B54" w:rsidRPr="009E5255" w:rsidDel="00541916" w:rsidRDefault="00A66B54" w:rsidP="00EA0B5A">
            <w:pPr>
              <w:pStyle w:val="NoSpacing"/>
              <w:jc w:val="center"/>
              <w:rPr>
                <w:rFonts w:asciiTheme="majorHAnsi" w:hAnsiTheme="majorHAnsi" w:cstheme="majorHAnsi"/>
                <w:szCs w:val="20"/>
              </w:rPr>
            </w:pPr>
            <w:r w:rsidRPr="009E5255">
              <w:rPr>
                <w:rFonts w:asciiTheme="majorHAnsi" w:hAnsiTheme="majorHAnsi" w:cstheme="majorHAnsi"/>
              </w:rPr>
              <w:t>891</w:t>
            </w:r>
            <w:r w:rsidRPr="009E5255">
              <w:rPr>
                <w:rFonts w:asciiTheme="majorHAnsi" w:hAnsiTheme="majorHAnsi" w:cstheme="majorHAnsi"/>
                <w:szCs w:val="20"/>
              </w:rPr>
              <w:t xml:space="preserve"> (10%)</w:t>
            </w:r>
          </w:p>
        </w:tc>
      </w:tr>
      <w:tr w:rsidR="00A66B54" w:rsidRPr="009E5255" w14:paraId="6C1D880D" w14:textId="77777777" w:rsidTr="002B4446">
        <w:trPr>
          <w:trHeight w:val="227"/>
        </w:trPr>
        <w:tc>
          <w:tcPr>
            <w:tcW w:w="7225" w:type="dxa"/>
          </w:tcPr>
          <w:p w14:paraId="084771F7" w14:textId="77777777" w:rsidR="00A66B54" w:rsidRPr="009E5255" w:rsidRDefault="00A66B54" w:rsidP="004D6F15">
            <w:pPr>
              <w:pStyle w:val="NoSpacing"/>
              <w:ind w:left="179"/>
              <w:rPr>
                <w:rFonts w:asciiTheme="majorHAnsi" w:hAnsiTheme="majorHAnsi" w:cstheme="majorHAnsi"/>
                <w:szCs w:val="20"/>
              </w:rPr>
            </w:pPr>
            <w:r w:rsidRPr="009E5255">
              <w:rPr>
                <w:rFonts w:asciiTheme="majorHAnsi" w:hAnsiTheme="majorHAnsi" w:cstheme="majorHAnsi"/>
                <w:szCs w:val="20"/>
              </w:rPr>
              <w:t>Non-deliberate/unclear</w:t>
            </w:r>
          </w:p>
        </w:tc>
        <w:tc>
          <w:tcPr>
            <w:tcW w:w="1822" w:type="dxa"/>
          </w:tcPr>
          <w:p w14:paraId="37EBCCD3" w14:textId="77777777" w:rsidR="00A66B54" w:rsidRPr="009E5255" w:rsidRDefault="00A66B54" w:rsidP="00EA0B5A">
            <w:pPr>
              <w:pStyle w:val="NoSpacing"/>
              <w:jc w:val="center"/>
              <w:rPr>
                <w:rFonts w:asciiTheme="majorHAnsi" w:hAnsiTheme="majorHAnsi" w:cstheme="majorHAnsi"/>
                <w:szCs w:val="20"/>
              </w:rPr>
            </w:pPr>
            <w:r w:rsidRPr="009E5255">
              <w:rPr>
                <w:rFonts w:asciiTheme="majorHAnsi" w:hAnsiTheme="majorHAnsi" w:cstheme="majorHAnsi"/>
                <w:szCs w:val="20"/>
              </w:rPr>
              <w:t>40 (&lt;1%)</w:t>
            </w:r>
          </w:p>
        </w:tc>
      </w:tr>
      <w:tr w:rsidR="00A66B54" w:rsidRPr="009E5255" w14:paraId="37219067" w14:textId="77777777" w:rsidTr="002B4446">
        <w:trPr>
          <w:trHeight w:val="85"/>
        </w:trPr>
        <w:tc>
          <w:tcPr>
            <w:tcW w:w="7225" w:type="dxa"/>
            <w:tcBorders>
              <w:bottom w:val="single" w:sz="4" w:space="0" w:color="auto"/>
            </w:tcBorders>
          </w:tcPr>
          <w:p w14:paraId="43F94CEA" w14:textId="77777777" w:rsidR="00A66B54" w:rsidRPr="009E5255" w:rsidRDefault="00A66B54" w:rsidP="00EA0B5A">
            <w:pPr>
              <w:pStyle w:val="NoSpacing"/>
              <w:rPr>
                <w:rFonts w:asciiTheme="majorHAnsi" w:hAnsiTheme="majorHAnsi" w:cstheme="majorHAnsi"/>
                <w:szCs w:val="20"/>
              </w:rPr>
            </w:pPr>
            <w:r w:rsidRPr="009E5255">
              <w:rPr>
                <w:rFonts w:asciiTheme="majorHAnsi" w:hAnsiTheme="majorHAnsi" w:cstheme="majorHAnsi"/>
                <w:szCs w:val="20"/>
              </w:rPr>
              <w:t xml:space="preserve">Other adverse event reported </w:t>
            </w:r>
          </w:p>
        </w:tc>
        <w:tc>
          <w:tcPr>
            <w:tcW w:w="1822" w:type="dxa"/>
            <w:tcBorders>
              <w:bottom w:val="single" w:sz="4" w:space="0" w:color="auto"/>
            </w:tcBorders>
          </w:tcPr>
          <w:p w14:paraId="4E087FF4" w14:textId="77777777" w:rsidR="00A66B54" w:rsidRPr="009E5255" w:rsidRDefault="00A66B54" w:rsidP="00EA0B5A">
            <w:pPr>
              <w:pStyle w:val="NoSpacing"/>
              <w:jc w:val="center"/>
              <w:rPr>
                <w:rFonts w:asciiTheme="majorHAnsi" w:hAnsiTheme="majorHAnsi" w:cstheme="majorHAnsi"/>
                <w:szCs w:val="20"/>
              </w:rPr>
            </w:pPr>
            <w:r w:rsidRPr="009E5255">
              <w:rPr>
                <w:rFonts w:asciiTheme="majorHAnsi" w:hAnsiTheme="majorHAnsi" w:cstheme="majorHAnsi"/>
                <w:szCs w:val="20"/>
              </w:rPr>
              <w:t>7,968 (90%)</w:t>
            </w:r>
          </w:p>
        </w:tc>
      </w:tr>
    </w:tbl>
    <w:p w14:paraId="1DAD9450" w14:textId="18BABE93" w:rsidR="00A66B54" w:rsidRPr="009E5255" w:rsidRDefault="00A66B54" w:rsidP="003A6F1A">
      <w:pPr>
        <w:pStyle w:val="TableNotes"/>
      </w:pPr>
      <w:r w:rsidRPr="009E5255">
        <w:t>Source:</w:t>
      </w:r>
      <w:r w:rsidR="00531BDB" w:rsidRPr="009E5255">
        <w:tab/>
      </w:r>
      <w:r w:rsidRPr="009E5255">
        <w:t>Developed for this Review using data from the DAEN.</w:t>
      </w:r>
    </w:p>
    <w:p w14:paraId="271F9330" w14:textId="2C83646D" w:rsidR="00A66B54" w:rsidRPr="009E5255" w:rsidRDefault="00A66B54" w:rsidP="003A6F1A">
      <w:pPr>
        <w:pStyle w:val="TableNotes"/>
      </w:pPr>
      <w:r w:rsidRPr="009E5255">
        <w:t>Abbreviations:</w:t>
      </w:r>
      <w:r w:rsidR="00531BDB" w:rsidRPr="009E5255">
        <w:tab/>
      </w:r>
      <w:r w:rsidRPr="009E5255">
        <w:t>EFC, Efficient Funding of Chemotherapy.</w:t>
      </w:r>
    </w:p>
    <w:p w14:paraId="1A061C82" w14:textId="1E25292F" w:rsidR="00A66B54" w:rsidRPr="009E5255" w:rsidRDefault="00A66B54" w:rsidP="00A66B54">
      <w:r w:rsidRPr="009E5255">
        <w:t xml:space="preserve">A breakdown of instances of off-label use by year reveals an apparent spike in the proportion of reported off-label use in 2019 (see </w:t>
      </w:r>
      <w:r w:rsidRPr="009E5255">
        <w:fldChar w:fldCharType="begin"/>
      </w:r>
      <w:r w:rsidRPr="009E5255">
        <w:instrText xml:space="preserve"> REF _Ref81217071 \h  \* MERGEFORMAT </w:instrText>
      </w:r>
      <w:r w:rsidRPr="009E5255">
        <w:fldChar w:fldCharType="separate"/>
      </w:r>
      <w:r w:rsidR="000C766B" w:rsidRPr="009E5255">
        <w:t>Table A</w:t>
      </w:r>
      <w:r w:rsidR="000C766B">
        <w:t>54</w:t>
      </w:r>
      <w:r w:rsidRPr="009E5255">
        <w:fldChar w:fldCharType="end"/>
      </w:r>
      <w:r w:rsidRPr="009E5255">
        <w:t>).  As in the aggregate, the vast majority of each year’s reported off-label use may be considered deliberate.  Overall, the number of reported instances of off-label use has increased since 2016 (see</w:t>
      </w:r>
      <w:r w:rsidR="000F55E7" w:rsidRPr="009E5255">
        <w:t xml:space="preserve"> </w:t>
      </w:r>
      <w:r w:rsidR="000F55E7" w:rsidRPr="009E5255">
        <w:fldChar w:fldCharType="begin"/>
      </w:r>
      <w:r w:rsidR="000F55E7" w:rsidRPr="009E5255">
        <w:instrText xml:space="preserve"> REF _Ref97807438 \h </w:instrText>
      </w:r>
      <w:r w:rsidR="000F55E7" w:rsidRPr="009E5255">
        <w:fldChar w:fldCharType="separate"/>
      </w:r>
      <w:r w:rsidR="000C766B" w:rsidRPr="009E5255">
        <w:t>Figure A</w:t>
      </w:r>
      <w:r w:rsidR="000C766B">
        <w:rPr>
          <w:noProof/>
        </w:rPr>
        <w:t>79</w:t>
      </w:r>
      <w:r w:rsidR="000F55E7" w:rsidRPr="009E5255">
        <w:fldChar w:fldCharType="end"/>
      </w:r>
      <w:r w:rsidRPr="009E5255">
        <w:t xml:space="preserve">).  </w:t>
      </w:r>
    </w:p>
    <w:p w14:paraId="7780753A" w14:textId="77777777" w:rsidR="00A66B54" w:rsidRPr="009E5255" w:rsidRDefault="00A66B54" w:rsidP="00A66B54">
      <w:pPr>
        <w:pStyle w:val="NoSpacing"/>
        <w:rPr>
          <w:rFonts w:asciiTheme="majorHAnsi" w:hAnsiTheme="majorHAnsi" w:cstheme="majorHAnsi"/>
          <w:bCs/>
          <w:i/>
          <w:iCs/>
          <w:sz w:val="22"/>
        </w:rPr>
      </w:pPr>
    </w:p>
    <w:p w14:paraId="161E1AC9" w14:textId="015E0B18" w:rsidR="00A66B54" w:rsidRPr="009E5255" w:rsidRDefault="00880EE2" w:rsidP="00531BDB">
      <w:pPr>
        <w:pStyle w:val="Caption"/>
      </w:pPr>
      <w:bookmarkStart w:id="568" w:name="_Ref81217071"/>
      <w:r w:rsidRPr="009E5255">
        <w:t>Table A</w:t>
      </w:r>
      <w:r w:rsidR="00E36C93">
        <w:fldChar w:fldCharType="begin"/>
      </w:r>
      <w:r w:rsidR="00E36C93">
        <w:instrText xml:space="preserve"> SEQ Table_A \* ARABIC </w:instrText>
      </w:r>
      <w:r w:rsidR="00E36C93">
        <w:fldChar w:fldCharType="separate"/>
      </w:r>
      <w:r w:rsidR="000C766B">
        <w:rPr>
          <w:noProof/>
        </w:rPr>
        <w:t>54</w:t>
      </w:r>
      <w:r w:rsidR="00E36C93">
        <w:rPr>
          <w:noProof/>
        </w:rPr>
        <w:fldChar w:fldCharType="end"/>
      </w:r>
      <w:bookmarkEnd w:id="568"/>
      <w:r w:rsidRPr="009E5255">
        <w:t xml:space="preserve">. </w:t>
      </w:r>
      <w:r w:rsidR="00A66B54" w:rsidRPr="009E5255">
        <w:t>Off-label use by year (2016-2020)</w:t>
      </w:r>
    </w:p>
    <w:tbl>
      <w:tblPr>
        <w:tblW w:w="8551" w:type="dxa"/>
        <w:tblLayout w:type="fixed"/>
        <w:tblLook w:val="04A0" w:firstRow="1" w:lastRow="0" w:firstColumn="1" w:lastColumn="0" w:noHBand="0" w:noVBand="1"/>
        <w:tblCaption w:val="Off-label use by year from 2016 to 2020"/>
      </w:tblPr>
      <w:tblGrid>
        <w:gridCol w:w="709"/>
        <w:gridCol w:w="1559"/>
        <w:gridCol w:w="1560"/>
        <w:gridCol w:w="1417"/>
        <w:gridCol w:w="1701"/>
        <w:gridCol w:w="1605"/>
      </w:tblGrid>
      <w:tr w:rsidR="00A66B54" w:rsidRPr="009E5255" w14:paraId="3DF08C24" w14:textId="77777777" w:rsidTr="00010D4D">
        <w:trPr>
          <w:trHeight w:val="245"/>
        </w:trPr>
        <w:tc>
          <w:tcPr>
            <w:tcW w:w="709" w:type="dxa"/>
            <w:tcBorders>
              <w:bottom w:val="single" w:sz="4" w:space="0" w:color="auto"/>
            </w:tcBorders>
            <w:shd w:val="clear" w:color="auto" w:fill="auto"/>
            <w:noWrap/>
            <w:vAlign w:val="bottom"/>
            <w:hideMark/>
          </w:tcPr>
          <w:p w14:paraId="1BF651AF" w14:textId="77777777" w:rsidR="00A66B54" w:rsidRPr="009E5255" w:rsidRDefault="00A66B54" w:rsidP="00010D4D">
            <w:pPr>
              <w:pStyle w:val="NoSpacing"/>
              <w:keepNext/>
              <w:keepLines/>
              <w:jc w:val="center"/>
              <w:rPr>
                <w:rFonts w:asciiTheme="majorHAnsi" w:hAnsiTheme="majorHAnsi" w:cstheme="majorHAnsi"/>
                <w:bCs/>
                <w:i/>
                <w:iCs/>
              </w:rPr>
            </w:pPr>
            <w:r w:rsidRPr="009E5255">
              <w:rPr>
                <w:rFonts w:asciiTheme="majorHAnsi" w:hAnsiTheme="majorHAnsi" w:cstheme="majorHAnsi"/>
                <w:bCs/>
                <w:i/>
                <w:iCs/>
              </w:rPr>
              <w:t>Year</w:t>
            </w:r>
          </w:p>
        </w:tc>
        <w:tc>
          <w:tcPr>
            <w:tcW w:w="1559" w:type="dxa"/>
            <w:tcBorders>
              <w:bottom w:val="single" w:sz="4" w:space="0" w:color="auto"/>
            </w:tcBorders>
            <w:vAlign w:val="bottom"/>
          </w:tcPr>
          <w:p w14:paraId="53A8770C" w14:textId="77777777" w:rsidR="00A66B54" w:rsidRPr="009E5255" w:rsidRDefault="00A66B54" w:rsidP="00010D4D">
            <w:pPr>
              <w:pStyle w:val="NoSpacing"/>
              <w:keepNext/>
              <w:keepLines/>
              <w:jc w:val="center"/>
              <w:rPr>
                <w:rFonts w:asciiTheme="majorHAnsi" w:hAnsiTheme="majorHAnsi" w:cstheme="majorHAnsi"/>
                <w:bCs/>
                <w:i/>
                <w:iCs/>
              </w:rPr>
            </w:pPr>
            <w:r w:rsidRPr="009E5255">
              <w:rPr>
                <w:rFonts w:asciiTheme="majorHAnsi" w:hAnsiTheme="majorHAnsi" w:cstheme="majorHAnsi"/>
                <w:bCs/>
                <w:i/>
                <w:iCs/>
              </w:rPr>
              <w:t>Off-label use</w:t>
            </w:r>
          </w:p>
        </w:tc>
        <w:tc>
          <w:tcPr>
            <w:tcW w:w="1560" w:type="dxa"/>
            <w:tcBorders>
              <w:bottom w:val="single" w:sz="4" w:space="0" w:color="auto"/>
            </w:tcBorders>
            <w:shd w:val="clear" w:color="auto" w:fill="auto"/>
            <w:noWrap/>
            <w:vAlign w:val="bottom"/>
            <w:hideMark/>
          </w:tcPr>
          <w:p w14:paraId="00EBE459" w14:textId="77777777" w:rsidR="00A66B54" w:rsidRPr="009E5255" w:rsidRDefault="00A66B54" w:rsidP="00010D4D">
            <w:pPr>
              <w:pStyle w:val="NoSpacing"/>
              <w:keepNext/>
              <w:keepLines/>
              <w:jc w:val="center"/>
              <w:rPr>
                <w:rFonts w:asciiTheme="majorHAnsi" w:hAnsiTheme="majorHAnsi" w:cstheme="majorHAnsi"/>
                <w:bCs/>
                <w:i/>
                <w:iCs/>
              </w:rPr>
            </w:pPr>
            <w:r w:rsidRPr="009E5255">
              <w:rPr>
                <w:rFonts w:asciiTheme="majorHAnsi" w:hAnsiTheme="majorHAnsi" w:cstheme="majorHAnsi"/>
                <w:bCs/>
                <w:i/>
                <w:iCs/>
              </w:rPr>
              <w:t>Deliberate</w:t>
            </w:r>
          </w:p>
        </w:tc>
        <w:tc>
          <w:tcPr>
            <w:tcW w:w="1417" w:type="dxa"/>
            <w:tcBorders>
              <w:bottom w:val="single" w:sz="4" w:space="0" w:color="auto"/>
            </w:tcBorders>
            <w:shd w:val="clear" w:color="auto" w:fill="auto"/>
            <w:noWrap/>
            <w:vAlign w:val="bottom"/>
            <w:hideMark/>
          </w:tcPr>
          <w:p w14:paraId="74A3EDC4" w14:textId="77777777" w:rsidR="00A66B54" w:rsidRPr="009E5255" w:rsidRDefault="00A66B54" w:rsidP="00010D4D">
            <w:pPr>
              <w:pStyle w:val="NoSpacing"/>
              <w:keepNext/>
              <w:keepLines/>
              <w:jc w:val="center"/>
              <w:rPr>
                <w:rFonts w:asciiTheme="majorHAnsi" w:hAnsiTheme="majorHAnsi" w:cstheme="majorHAnsi"/>
                <w:bCs/>
                <w:i/>
                <w:iCs/>
              </w:rPr>
            </w:pPr>
            <w:r w:rsidRPr="009E5255">
              <w:rPr>
                <w:rFonts w:asciiTheme="majorHAnsi" w:hAnsiTheme="majorHAnsi" w:cstheme="majorHAnsi"/>
                <w:bCs/>
                <w:i/>
                <w:iCs/>
              </w:rPr>
              <w:t>Non-deliberate</w:t>
            </w:r>
          </w:p>
          <w:p w14:paraId="4FE56453" w14:textId="77777777" w:rsidR="00A66B54" w:rsidRPr="009E5255" w:rsidRDefault="00A66B54" w:rsidP="00010D4D">
            <w:pPr>
              <w:pStyle w:val="NoSpacing"/>
              <w:keepNext/>
              <w:keepLines/>
              <w:jc w:val="center"/>
              <w:rPr>
                <w:rFonts w:asciiTheme="majorHAnsi" w:hAnsiTheme="majorHAnsi" w:cstheme="majorHAnsi"/>
                <w:bCs/>
                <w:i/>
                <w:iCs/>
              </w:rPr>
            </w:pPr>
            <w:r w:rsidRPr="009E5255">
              <w:rPr>
                <w:rFonts w:asciiTheme="majorHAnsi" w:hAnsiTheme="majorHAnsi" w:cstheme="majorHAnsi"/>
                <w:bCs/>
                <w:i/>
                <w:iCs/>
              </w:rPr>
              <w:t>/unclear</w:t>
            </w:r>
          </w:p>
        </w:tc>
        <w:tc>
          <w:tcPr>
            <w:tcW w:w="1701" w:type="dxa"/>
            <w:tcBorders>
              <w:bottom w:val="single" w:sz="4" w:space="0" w:color="auto"/>
            </w:tcBorders>
            <w:vAlign w:val="bottom"/>
          </w:tcPr>
          <w:p w14:paraId="2E46ADBA" w14:textId="77777777" w:rsidR="00A66B54" w:rsidRPr="009E5255" w:rsidRDefault="00A66B54" w:rsidP="00010D4D">
            <w:pPr>
              <w:pStyle w:val="NoSpacing"/>
              <w:keepNext/>
              <w:keepLines/>
              <w:jc w:val="center"/>
              <w:rPr>
                <w:rFonts w:asciiTheme="majorHAnsi" w:hAnsiTheme="majorHAnsi" w:cstheme="majorHAnsi"/>
                <w:bCs/>
                <w:i/>
                <w:iCs/>
              </w:rPr>
            </w:pPr>
            <w:r w:rsidRPr="009E5255">
              <w:rPr>
                <w:rFonts w:asciiTheme="majorHAnsi" w:hAnsiTheme="majorHAnsi" w:cstheme="majorHAnsi"/>
                <w:bCs/>
                <w:i/>
                <w:iCs/>
              </w:rPr>
              <w:t>Other</w:t>
            </w:r>
          </w:p>
          <w:p w14:paraId="68838FC9" w14:textId="77777777" w:rsidR="00A66B54" w:rsidRPr="009E5255" w:rsidRDefault="00A66B54" w:rsidP="00010D4D">
            <w:pPr>
              <w:pStyle w:val="NoSpacing"/>
              <w:keepNext/>
              <w:keepLines/>
              <w:jc w:val="center"/>
              <w:rPr>
                <w:rFonts w:asciiTheme="majorHAnsi" w:hAnsiTheme="majorHAnsi" w:cstheme="majorHAnsi"/>
                <w:bCs/>
                <w:i/>
                <w:iCs/>
              </w:rPr>
            </w:pPr>
            <w:r w:rsidRPr="009E5255">
              <w:rPr>
                <w:rFonts w:asciiTheme="majorHAnsi" w:hAnsiTheme="majorHAnsi" w:cstheme="majorHAnsi"/>
                <w:bCs/>
                <w:i/>
                <w:iCs/>
              </w:rPr>
              <w:t>adverse events</w:t>
            </w:r>
          </w:p>
        </w:tc>
        <w:tc>
          <w:tcPr>
            <w:tcW w:w="1605" w:type="dxa"/>
            <w:tcBorders>
              <w:bottom w:val="single" w:sz="4" w:space="0" w:color="auto"/>
            </w:tcBorders>
            <w:shd w:val="clear" w:color="auto" w:fill="auto"/>
            <w:noWrap/>
            <w:vAlign w:val="bottom"/>
            <w:hideMark/>
          </w:tcPr>
          <w:p w14:paraId="1A2FFC58" w14:textId="77777777" w:rsidR="00A66B54" w:rsidRPr="009E5255" w:rsidRDefault="00A66B54" w:rsidP="00010D4D">
            <w:pPr>
              <w:pStyle w:val="NoSpacing"/>
              <w:keepNext/>
              <w:keepLines/>
              <w:jc w:val="center"/>
              <w:rPr>
                <w:rFonts w:asciiTheme="majorHAnsi" w:hAnsiTheme="majorHAnsi" w:cstheme="majorHAnsi"/>
                <w:bCs/>
                <w:i/>
                <w:iCs/>
              </w:rPr>
            </w:pPr>
            <w:r w:rsidRPr="009E5255">
              <w:rPr>
                <w:rFonts w:asciiTheme="majorHAnsi" w:hAnsiTheme="majorHAnsi" w:cstheme="majorHAnsi"/>
                <w:bCs/>
                <w:i/>
                <w:iCs/>
              </w:rPr>
              <w:t>Total</w:t>
            </w:r>
          </w:p>
        </w:tc>
      </w:tr>
      <w:tr w:rsidR="00A66B54" w:rsidRPr="009E5255" w14:paraId="6881354E" w14:textId="77777777" w:rsidTr="00010D4D">
        <w:trPr>
          <w:trHeight w:val="41"/>
        </w:trPr>
        <w:tc>
          <w:tcPr>
            <w:tcW w:w="709" w:type="dxa"/>
            <w:tcBorders>
              <w:top w:val="single" w:sz="4" w:space="0" w:color="auto"/>
            </w:tcBorders>
            <w:shd w:val="clear" w:color="auto" w:fill="auto"/>
            <w:noWrap/>
            <w:hideMark/>
          </w:tcPr>
          <w:p w14:paraId="503D288E"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2016</w:t>
            </w:r>
          </w:p>
        </w:tc>
        <w:tc>
          <w:tcPr>
            <w:tcW w:w="1559" w:type="dxa"/>
            <w:tcBorders>
              <w:top w:val="single" w:sz="4" w:space="0" w:color="auto"/>
            </w:tcBorders>
          </w:tcPr>
          <w:p w14:paraId="5549A381"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76 (7%)</w:t>
            </w:r>
          </w:p>
        </w:tc>
        <w:tc>
          <w:tcPr>
            <w:tcW w:w="1560" w:type="dxa"/>
            <w:tcBorders>
              <w:top w:val="single" w:sz="4" w:space="0" w:color="auto"/>
            </w:tcBorders>
            <w:shd w:val="clear" w:color="auto" w:fill="auto"/>
            <w:noWrap/>
            <w:hideMark/>
          </w:tcPr>
          <w:p w14:paraId="0512767D"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74 (7%)</w:t>
            </w:r>
          </w:p>
        </w:tc>
        <w:tc>
          <w:tcPr>
            <w:tcW w:w="1417" w:type="dxa"/>
            <w:tcBorders>
              <w:top w:val="single" w:sz="4" w:space="0" w:color="auto"/>
            </w:tcBorders>
            <w:shd w:val="clear" w:color="auto" w:fill="auto"/>
            <w:noWrap/>
            <w:hideMark/>
          </w:tcPr>
          <w:p w14:paraId="30585F18"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2 (0%)</w:t>
            </w:r>
          </w:p>
        </w:tc>
        <w:tc>
          <w:tcPr>
            <w:tcW w:w="1701" w:type="dxa"/>
            <w:tcBorders>
              <w:top w:val="single" w:sz="4" w:space="0" w:color="auto"/>
            </w:tcBorders>
          </w:tcPr>
          <w:p w14:paraId="4944F2B6"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014 (93%)</w:t>
            </w:r>
          </w:p>
        </w:tc>
        <w:tc>
          <w:tcPr>
            <w:tcW w:w="1605" w:type="dxa"/>
            <w:tcBorders>
              <w:top w:val="single" w:sz="4" w:space="0" w:color="auto"/>
            </w:tcBorders>
            <w:shd w:val="clear" w:color="auto" w:fill="auto"/>
            <w:noWrap/>
            <w:hideMark/>
          </w:tcPr>
          <w:p w14:paraId="75200588"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090 (100%)</w:t>
            </w:r>
          </w:p>
        </w:tc>
      </w:tr>
      <w:tr w:rsidR="00A66B54" w:rsidRPr="009E5255" w14:paraId="1E708997" w14:textId="77777777" w:rsidTr="00010D4D">
        <w:trPr>
          <w:trHeight w:val="231"/>
        </w:trPr>
        <w:tc>
          <w:tcPr>
            <w:tcW w:w="709" w:type="dxa"/>
            <w:shd w:val="clear" w:color="auto" w:fill="auto"/>
            <w:noWrap/>
            <w:hideMark/>
          </w:tcPr>
          <w:p w14:paraId="3FE6D7C3"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2017</w:t>
            </w:r>
          </w:p>
        </w:tc>
        <w:tc>
          <w:tcPr>
            <w:tcW w:w="1559" w:type="dxa"/>
          </w:tcPr>
          <w:p w14:paraId="15F0394C"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30 (7%)</w:t>
            </w:r>
          </w:p>
        </w:tc>
        <w:tc>
          <w:tcPr>
            <w:tcW w:w="1560" w:type="dxa"/>
            <w:shd w:val="clear" w:color="auto" w:fill="auto"/>
            <w:noWrap/>
            <w:hideMark/>
          </w:tcPr>
          <w:p w14:paraId="3BD2C9D6"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25 (7%)</w:t>
            </w:r>
          </w:p>
        </w:tc>
        <w:tc>
          <w:tcPr>
            <w:tcW w:w="1417" w:type="dxa"/>
            <w:shd w:val="clear" w:color="auto" w:fill="auto"/>
            <w:noWrap/>
            <w:hideMark/>
          </w:tcPr>
          <w:p w14:paraId="2095FD8C"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5 (0%)</w:t>
            </w:r>
          </w:p>
        </w:tc>
        <w:tc>
          <w:tcPr>
            <w:tcW w:w="1701" w:type="dxa"/>
          </w:tcPr>
          <w:p w14:paraId="352C9F6E"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783 (93%)</w:t>
            </w:r>
          </w:p>
        </w:tc>
        <w:tc>
          <w:tcPr>
            <w:tcW w:w="1605" w:type="dxa"/>
            <w:shd w:val="clear" w:color="auto" w:fill="auto"/>
            <w:noWrap/>
            <w:hideMark/>
          </w:tcPr>
          <w:p w14:paraId="0BED01F3"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913 (100%)</w:t>
            </w:r>
          </w:p>
        </w:tc>
      </w:tr>
      <w:tr w:rsidR="00A66B54" w:rsidRPr="009E5255" w14:paraId="6D442D6A" w14:textId="77777777" w:rsidTr="00010D4D">
        <w:trPr>
          <w:trHeight w:val="231"/>
        </w:trPr>
        <w:tc>
          <w:tcPr>
            <w:tcW w:w="709" w:type="dxa"/>
            <w:shd w:val="clear" w:color="auto" w:fill="auto"/>
            <w:noWrap/>
            <w:hideMark/>
          </w:tcPr>
          <w:p w14:paraId="5E5B362D"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2018</w:t>
            </w:r>
          </w:p>
        </w:tc>
        <w:tc>
          <w:tcPr>
            <w:tcW w:w="1559" w:type="dxa"/>
          </w:tcPr>
          <w:p w14:paraId="6C3A51C2"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53 (9%)</w:t>
            </w:r>
          </w:p>
        </w:tc>
        <w:tc>
          <w:tcPr>
            <w:tcW w:w="1560" w:type="dxa"/>
            <w:shd w:val="clear" w:color="auto" w:fill="auto"/>
            <w:noWrap/>
            <w:hideMark/>
          </w:tcPr>
          <w:p w14:paraId="145F7185"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41 (8%)</w:t>
            </w:r>
          </w:p>
        </w:tc>
        <w:tc>
          <w:tcPr>
            <w:tcW w:w="1417" w:type="dxa"/>
            <w:shd w:val="clear" w:color="auto" w:fill="auto"/>
            <w:noWrap/>
            <w:hideMark/>
          </w:tcPr>
          <w:p w14:paraId="2C92C07A"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2 (1%)</w:t>
            </w:r>
          </w:p>
        </w:tc>
        <w:tc>
          <w:tcPr>
            <w:tcW w:w="1701" w:type="dxa"/>
          </w:tcPr>
          <w:p w14:paraId="14EED4E6"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570 (91%)</w:t>
            </w:r>
          </w:p>
        </w:tc>
        <w:tc>
          <w:tcPr>
            <w:tcW w:w="1605" w:type="dxa"/>
            <w:shd w:val="clear" w:color="auto" w:fill="auto"/>
            <w:noWrap/>
            <w:hideMark/>
          </w:tcPr>
          <w:p w14:paraId="296A4775"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723 (100%)</w:t>
            </w:r>
          </w:p>
        </w:tc>
      </w:tr>
      <w:tr w:rsidR="00A66B54" w:rsidRPr="009E5255" w14:paraId="3BE9251A" w14:textId="77777777" w:rsidTr="00010D4D">
        <w:trPr>
          <w:trHeight w:val="231"/>
        </w:trPr>
        <w:tc>
          <w:tcPr>
            <w:tcW w:w="709" w:type="dxa"/>
            <w:shd w:val="clear" w:color="auto" w:fill="auto"/>
            <w:noWrap/>
            <w:hideMark/>
          </w:tcPr>
          <w:p w14:paraId="6B8F3A82"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2019</w:t>
            </w:r>
          </w:p>
        </w:tc>
        <w:tc>
          <w:tcPr>
            <w:tcW w:w="1559" w:type="dxa"/>
          </w:tcPr>
          <w:p w14:paraId="70C488EE"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320 (15%)</w:t>
            </w:r>
          </w:p>
        </w:tc>
        <w:tc>
          <w:tcPr>
            <w:tcW w:w="1560" w:type="dxa"/>
            <w:shd w:val="clear" w:color="auto" w:fill="auto"/>
            <w:noWrap/>
            <w:hideMark/>
          </w:tcPr>
          <w:p w14:paraId="3EC60E78"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304 (14%)</w:t>
            </w:r>
          </w:p>
        </w:tc>
        <w:tc>
          <w:tcPr>
            <w:tcW w:w="1417" w:type="dxa"/>
            <w:shd w:val="clear" w:color="auto" w:fill="auto"/>
            <w:noWrap/>
            <w:hideMark/>
          </w:tcPr>
          <w:p w14:paraId="4F25DCBF"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6 (1%)</w:t>
            </w:r>
          </w:p>
        </w:tc>
        <w:tc>
          <w:tcPr>
            <w:tcW w:w="1701" w:type="dxa"/>
          </w:tcPr>
          <w:p w14:paraId="7A926C57"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781 (85%)</w:t>
            </w:r>
          </w:p>
        </w:tc>
        <w:tc>
          <w:tcPr>
            <w:tcW w:w="1605" w:type="dxa"/>
            <w:shd w:val="clear" w:color="auto" w:fill="auto"/>
            <w:noWrap/>
            <w:hideMark/>
          </w:tcPr>
          <w:p w14:paraId="5E534774"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2101 (100%)</w:t>
            </w:r>
          </w:p>
        </w:tc>
      </w:tr>
      <w:tr w:rsidR="00A66B54" w:rsidRPr="009E5255" w14:paraId="42F39774" w14:textId="77777777" w:rsidTr="00010D4D">
        <w:trPr>
          <w:trHeight w:val="231"/>
        </w:trPr>
        <w:tc>
          <w:tcPr>
            <w:tcW w:w="709" w:type="dxa"/>
            <w:tcBorders>
              <w:bottom w:val="single" w:sz="4" w:space="0" w:color="auto"/>
            </w:tcBorders>
            <w:shd w:val="clear" w:color="auto" w:fill="auto"/>
            <w:noWrap/>
            <w:hideMark/>
          </w:tcPr>
          <w:p w14:paraId="7A4128DD"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2020</w:t>
            </w:r>
          </w:p>
        </w:tc>
        <w:tc>
          <w:tcPr>
            <w:tcW w:w="1559" w:type="dxa"/>
            <w:tcBorders>
              <w:bottom w:val="single" w:sz="4" w:space="0" w:color="auto"/>
            </w:tcBorders>
          </w:tcPr>
          <w:p w14:paraId="30C99EFF"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252 (12%)</w:t>
            </w:r>
          </w:p>
        </w:tc>
        <w:tc>
          <w:tcPr>
            <w:tcW w:w="1560" w:type="dxa"/>
            <w:tcBorders>
              <w:bottom w:val="single" w:sz="4" w:space="0" w:color="auto"/>
            </w:tcBorders>
            <w:shd w:val="clear" w:color="auto" w:fill="auto"/>
            <w:noWrap/>
            <w:hideMark/>
          </w:tcPr>
          <w:p w14:paraId="41E56817"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247 (12%)</w:t>
            </w:r>
          </w:p>
        </w:tc>
        <w:tc>
          <w:tcPr>
            <w:tcW w:w="1417" w:type="dxa"/>
            <w:tcBorders>
              <w:bottom w:val="single" w:sz="4" w:space="0" w:color="auto"/>
            </w:tcBorders>
            <w:shd w:val="clear" w:color="auto" w:fill="auto"/>
            <w:noWrap/>
            <w:hideMark/>
          </w:tcPr>
          <w:p w14:paraId="18D710D3"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5 (0%)</w:t>
            </w:r>
          </w:p>
        </w:tc>
        <w:tc>
          <w:tcPr>
            <w:tcW w:w="1701" w:type="dxa"/>
            <w:tcBorders>
              <w:bottom w:val="single" w:sz="4" w:space="0" w:color="auto"/>
            </w:tcBorders>
          </w:tcPr>
          <w:p w14:paraId="0DAD39A9"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1820 (88%)</w:t>
            </w:r>
          </w:p>
        </w:tc>
        <w:tc>
          <w:tcPr>
            <w:tcW w:w="1605" w:type="dxa"/>
            <w:tcBorders>
              <w:bottom w:val="single" w:sz="4" w:space="0" w:color="auto"/>
            </w:tcBorders>
            <w:shd w:val="clear" w:color="auto" w:fill="auto"/>
            <w:noWrap/>
            <w:hideMark/>
          </w:tcPr>
          <w:p w14:paraId="4989B50D"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2072 (100%)</w:t>
            </w:r>
          </w:p>
        </w:tc>
      </w:tr>
      <w:tr w:rsidR="00A66B54" w:rsidRPr="009E5255" w14:paraId="2BE7E253" w14:textId="77777777" w:rsidTr="00010D4D">
        <w:trPr>
          <w:trHeight w:val="231"/>
        </w:trPr>
        <w:tc>
          <w:tcPr>
            <w:tcW w:w="709" w:type="dxa"/>
            <w:tcBorders>
              <w:top w:val="single" w:sz="4" w:space="0" w:color="auto"/>
            </w:tcBorders>
            <w:shd w:val="clear" w:color="auto" w:fill="auto"/>
            <w:noWrap/>
          </w:tcPr>
          <w:p w14:paraId="16060DEB"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Total</w:t>
            </w:r>
          </w:p>
        </w:tc>
        <w:tc>
          <w:tcPr>
            <w:tcW w:w="1559" w:type="dxa"/>
            <w:tcBorders>
              <w:top w:val="single" w:sz="4" w:space="0" w:color="auto"/>
            </w:tcBorders>
          </w:tcPr>
          <w:p w14:paraId="01509C82" w14:textId="77777777" w:rsidR="00A66B54" w:rsidRPr="009E5255" w:rsidRDefault="00A66B54" w:rsidP="00EA0B5A">
            <w:pPr>
              <w:pStyle w:val="NoSpacing"/>
              <w:keepNext/>
              <w:keepLines/>
              <w:jc w:val="center"/>
              <w:rPr>
                <w:rFonts w:asciiTheme="majorHAnsi" w:hAnsiTheme="majorHAnsi" w:cstheme="majorHAnsi"/>
                <w:color w:val="000000"/>
                <w:szCs w:val="20"/>
              </w:rPr>
            </w:pPr>
            <w:r w:rsidRPr="009E5255">
              <w:rPr>
                <w:rFonts w:asciiTheme="majorHAnsi" w:hAnsiTheme="majorHAnsi" w:cstheme="majorHAnsi"/>
                <w:color w:val="000000"/>
                <w:szCs w:val="20"/>
              </w:rPr>
              <w:t>931 (10%)</w:t>
            </w:r>
          </w:p>
        </w:tc>
        <w:tc>
          <w:tcPr>
            <w:tcW w:w="1560" w:type="dxa"/>
            <w:tcBorders>
              <w:top w:val="single" w:sz="4" w:space="0" w:color="auto"/>
            </w:tcBorders>
            <w:shd w:val="clear" w:color="auto" w:fill="auto"/>
            <w:noWrap/>
          </w:tcPr>
          <w:p w14:paraId="0C90DA2E" w14:textId="77777777" w:rsidR="00A66B54" w:rsidRPr="009E5255" w:rsidRDefault="00A66B54" w:rsidP="00EA0B5A">
            <w:pPr>
              <w:pStyle w:val="NoSpacing"/>
              <w:keepNext/>
              <w:keepLines/>
              <w:jc w:val="center"/>
              <w:rPr>
                <w:rFonts w:asciiTheme="majorHAnsi" w:hAnsiTheme="majorHAnsi" w:cstheme="majorHAnsi"/>
                <w:color w:val="000000"/>
                <w:szCs w:val="20"/>
              </w:rPr>
            </w:pPr>
            <w:r w:rsidRPr="009E5255">
              <w:rPr>
                <w:rFonts w:asciiTheme="majorHAnsi" w:hAnsiTheme="majorHAnsi" w:cstheme="majorHAnsi"/>
                <w:color w:val="000000"/>
                <w:szCs w:val="20"/>
              </w:rPr>
              <w:t>891 (10%)</w:t>
            </w:r>
          </w:p>
        </w:tc>
        <w:tc>
          <w:tcPr>
            <w:tcW w:w="1417" w:type="dxa"/>
            <w:tcBorders>
              <w:top w:val="single" w:sz="4" w:space="0" w:color="auto"/>
            </w:tcBorders>
            <w:shd w:val="clear" w:color="auto" w:fill="auto"/>
            <w:noWrap/>
          </w:tcPr>
          <w:p w14:paraId="2C0EDDF8" w14:textId="77777777" w:rsidR="00A66B54" w:rsidRPr="009E5255" w:rsidRDefault="00A66B54" w:rsidP="00EA0B5A">
            <w:pPr>
              <w:pStyle w:val="NoSpacing"/>
              <w:keepNext/>
              <w:keepLines/>
              <w:jc w:val="center"/>
              <w:rPr>
                <w:rFonts w:asciiTheme="majorHAnsi" w:hAnsiTheme="majorHAnsi" w:cstheme="majorHAnsi"/>
                <w:color w:val="000000"/>
                <w:szCs w:val="20"/>
              </w:rPr>
            </w:pPr>
            <w:r w:rsidRPr="009E5255">
              <w:rPr>
                <w:rFonts w:asciiTheme="majorHAnsi" w:hAnsiTheme="majorHAnsi" w:cstheme="majorHAnsi"/>
                <w:color w:val="000000"/>
                <w:szCs w:val="20"/>
              </w:rPr>
              <w:t>40 (0%)</w:t>
            </w:r>
          </w:p>
        </w:tc>
        <w:tc>
          <w:tcPr>
            <w:tcW w:w="1701" w:type="dxa"/>
            <w:tcBorders>
              <w:top w:val="single" w:sz="4" w:space="0" w:color="auto"/>
            </w:tcBorders>
          </w:tcPr>
          <w:p w14:paraId="51664E78"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7968 (90%)</w:t>
            </w:r>
          </w:p>
        </w:tc>
        <w:tc>
          <w:tcPr>
            <w:tcW w:w="1605" w:type="dxa"/>
            <w:tcBorders>
              <w:top w:val="single" w:sz="4" w:space="0" w:color="auto"/>
            </w:tcBorders>
            <w:shd w:val="clear" w:color="auto" w:fill="auto"/>
            <w:noWrap/>
          </w:tcPr>
          <w:p w14:paraId="5CDD2BD8"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color w:val="000000"/>
                <w:szCs w:val="20"/>
              </w:rPr>
              <w:t>8899 (100%)</w:t>
            </w:r>
          </w:p>
        </w:tc>
      </w:tr>
    </w:tbl>
    <w:p w14:paraId="79E2505B" w14:textId="77777777" w:rsidR="00A66B54" w:rsidRPr="009E5255" w:rsidRDefault="00A66B54" w:rsidP="003A6F1A">
      <w:pPr>
        <w:pStyle w:val="TableNotes"/>
      </w:pPr>
      <w:r w:rsidRPr="009E5255">
        <w:t>Source: Developed for this Review using data from the DAEN.</w:t>
      </w:r>
    </w:p>
    <w:p w14:paraId="07F78A84" w14:textId="7D3AB1F5" w:rsidR="00A66B54" w:rsidRPr="009E5255" w:rsidRDefault="00880EE2" w:rsidP="00531BDB">
      <w:pPr>
        <w:pStyle w:val="Caption"/>
      </w:pPr>
      <w:bookmarkStart w:id="569" w:name="_Ref97807438"/>
      <w:r w:rsidRPr="009E5255">
        <w:t>Figure A</w:t>
      </w:r>
      <w:r w:rsidR="00E36C93">
        <w:fldChar w:fldCharType="begin"/>
      </w:r>
      <w:r w:rsidR="00E36C93">
        <w:instrText xml:space="preserve"> SEQ Figure_A \* ARABIC </w:instrText>
      </w:r>
      <w:r w:rsidR="00E36C93">
        <w:fldChar w:fldCharType="separate"/>
      </w:r>
      <w:r w:rsidR="000C766B">
        <w:rPr>
          <w:noProof/>
        </w:rPr>
        <w:t>79</w:t>
      </w:r>
      <w:r w:rsidR="00E36C93">
        <w:rPr>
          <w:noProof/>
        </w:rPr>
        <w:fldChar w:fldCharType="end"/>
      </w:r>
      <w:bookmarkEnd w:id="569"/>
      <w:r w:rsidRPr="009E5255">
        <w:rPr>
          <w:noProof/>
        </w:rPr>
        <w:t xml:space="preserve">. </w:t>
      </w:r>
      <w:r w:rsidR="00010D4D" w:rsidRPr="009E5255">
        <w:rPr>
          <w:noProof/>
        </w:rPr>
        <w:t>Reported cases</w:t>
      </w:r>
      <w:r w:rsidR="00A66B54" w:rsidRPr="009E5255">
        <w:rPr>
          <w:noProof/>
        </w:rPr>
        <w:t xml:space="preserve"> </w:t>
      </w:r>
      <w:r w:rsidR="0008561C" w:rsidRPr="009E5255">
        <w:rPr>
          <w:noProof/>
        </w:rPr>
        <w:t xml:space="preserve">of </w:t>
      </w:r>
      <w:r w:rsidR="00A66B54" w:rsidRPr="009E5255">
        <w:rPr>
          <w:noProof/>
        </w:rPr>
        <w:t xml:space="preserve">off-label use by year </w:t>
      </w:r>
      <w:r w:rsidR="00A66B54" w:rsidRPr="009E5255">
        <w:t>(2016</w:t>
      </w:r>
      <w:r w:rsidR="00010D4D" w:rsidRPr="009E5255">
        <w:t xml:space="preserve"> </w:t>
      </w:r>
      <w:r w:rsidR="00A66B54" w:rsidRPr="009E5255">
        <w:t>-</w:t>
      </w:r>
      <w:r w:rsidR="00010D4D" w:rsidRPr="009E5255">
        <w:t xml:space="preserve"> </w:t>
      </w:r>
      <w:r w:rsidR="00A66B54" w:rsidRPr="009E5255">
        <w:t>2020)</w:t>
      </w:r>
    </w:p>
    <w:p w14:paraId="3E899842" w14:textId="77777777" w:rsidR="00A66B54" w:rsidRPr="009E5255" w:rsidRDefault="00A66B54" w:rsidP="00A66B54">
      <w:pPr>
        <w:pStyle w:val="NoSpacing"/>
        <w:keepNext/>
        <w:keepLines/>
        <w:rPr>
          <w:rFonts w:asciiTheme="majorHAnsi" w:hAnsiTheme="majorHAnsi" w:cstheme="majorHAnsi"/>
          <w:sz w:val="22"/>
        </w:rPr>
      </w:pPr>
      <w:r w:rsidRPr="009E5255">
        <w:rPr>
          <w:noProof/>
        </w:rPr>
        <w:drawing>
          <wp:inline distT="0" distB="0" distL="0" distR="0" wp14:anchorId="670A594A" wp14:editId="04C9191E">
            <wp:extent cx="4305300" cy="2524125"/>
            <wp:effectExtent l="0" t="0" r="0" b="3175"/>
            <wp:docPr id="211" name="Graphic 211" descr="a line chart showing the Reported cases of off-label use by year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Graphic 211" descr="a line chart showing the Reported cases of off-label use by year from 2016 to 2020"/>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4305300" cy="2524125"/>
                    </a:xfrm>
                    <a:prstGeom prst="rect">
                      <a:avLst/>
                    </a:prstGeom>
                  </pic:spPr>
                </pic:pic>
              </a:graphicData>
            </a:graphic>
          </wp:inline>
        </w:drawing>
      </w:r>
    </w:p>
    <w:p w14:paraId="3FA2FF8E" w14:textId="77777777" w:rsidR="00A66B54" w:rsidRPr="009E5255" w:rsidRDefault="00A66B54" w:rsidP="003A6F1A">
      <w:pPr>
        <w:pStyle w:val="TableNotes"/>
      </w:pPr>
      <w:r w:rsidRPr="009E5255">
        <w:t>Source: Developed for this Review using DAEN data.</w:t>
      </w:r>
    </w:p>
    <w:p w14:paraId="17F3A0C3" w14:textId="1C10B834" w:rsidR="00A66B54" w:rsidRPr="009E5255" w:rsidRDefault="00A66B54" w:rsidP="00A66B54">
      <w:r w:rsidRPr="009E5255">
        <w:t xml:space="preserve">The annual proportion of cases associated with off-label use is summarised in </w:t>
      </w:r>
      <w:r w:rsidRPr="009E5255">
        <w:fldChar w:fldCharType="begin"/>
      </w:r>
      <w:r w:rsidRPr="009E5255">
        <w:instrText xml:space="preserve"> REF _Ref81217560 \h  \* MERGEFORMAT </w:instrText>
      </w:r>
      <w:r w:rsidRPr="009E5255">
        <w:fldChar w:fldCharType="separate"/>
      </w:r>
      <w:r w:rsidR="000C766B" w:rsidRPr="009E5255">
        <w:t>Figure A</w:t>
      </w:r>
      <w:r w:rsidR="000C766B">
        <w:t>80</w:t>
      </w:r>
      <w:r w:rsidRPr="009E5255">
        <w:fldChar w:fldCharType="end"/>
      </w:r>
      <w:r w:rsidRPr="009E5255">
        <w:t>, showing an increase in the proportion of AE associated with off-label use in 2019.</w:t>
      </w:r>
    </w:p>
    <w:p w14:paraId="786B0B1D" w14:textId="77777777" w:rsidR="00A66B54" w:rsidRPr="009E5255" w:rsidRDefault="00A66B54" w:rsidP="00A66B54"/>
    <w:p w14:paraId="3D96532B" w14:textId="374DCD56" w:rsidR="00A66B54" w:rsidRPr="009E5255" w:rsidRDefault="00880EE2" w:rsidP="00531BDB">
      <w:pPr>
        <w:pStyle w:val="Caption"/>
      </w:pPr>
      <w:bookmarkStart w:id="570" w:name="_Ref81217560"/>
      <w:r w:rsidRPr="009E5255">
        <w:t>Figure A</w:t>
      </w:r>
      <w:r w:rsidR="00E36C93">
        <w:fldChar w:fldCharType="begin"/>
      </w:r>
      <w:r w:rsidR="00E36C93">
        <w:instrText xml:space="preserve"> SEQ Figure_A \* ARABIC </w:instrText>
      </w:r>
      <w:r w:rsidR="00E36C93">
        <w:fldChar w:fldCharType="separate"/>
      </w:r>
      <w:r w:rsidR="000C766B">
        <w:rPr>
          <w:noProof/>
        </w:rPr>
        <w:t>80</w:t>
      </w:r>
      <w:r w:rsidR="00E36C93">
        <w:rPr>
          <w:noProof/>
        </w:rPr>
        <w:fldChar w:fldCharType="end"/>
      </w:r>
      <w:bookmarkEnd w:id="570"/>
      <w:r w:rsidRPr="009E5255">
        <w:t xml:space="preserve">. </w:t>
      </w:r>
      <w:r w:rsidR="00A66B54" w:rsidRPr="009E5255">
        <w:t>The proportion of reported adverse events associated with off-label use (2016-2020)</w:t>
      </w:r>
    </w:p>
    <w:p w14:paraId="4B01675F" w14:textId="77777777" w:rsidR="00A66B54" w:rsidRPr="009E5255" w:rsidRDefault="00A66B54" w:rsidP="00A66B54">
      <w:pPr>
        <w:keepNext/>
        <w:keepLines/>
      </w:pPr>
      <w:r w:rsidRPr="009E5255">
        <w:rPr>
          <w:noProof/>
        </w:rPr>
        <w:drawing>
          <wp:inline distT="0" distB="0" distL="0" distR="0" wp14:anchorId="73A88C5B" wp14:editId="6210DD5C">
            <wp:extent cx="4305300" cy="2276475"/>
            <wp:effectExtent l="0" t="0" r="0" b="0"/>
            <wp:docPr id="212" name="Graphic 212" descr="a line chart showing the The proportion of reported adverse events associated with off-label use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Graphic 212" descr="a line chart showing the The proportion of reported adverse events associated with off-label use from 2016 to 2020"/>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4305300" cy="2276475"/>
                    </a:xfrm>
                    <a:prstGeom prst="rect">
                      <a:avLst/>
                    </a:prstGeom>
                  </pic:spPr>
                </pic:pic>
              </a:graphicData>
            </a:graphic>
          </wp:inline>
        </w:drawing>
      </w:r>
    </w:p>
    <w:p w14:paraId="3ECD51B4" w14:textId="557661FC" w:rsidR="00A66B54" w:rsidRPr="009E5255" w:rsidRDefault="00A66B54" w:rsidP="003A6F1A">
      <w:pPr>
        <w:pStyle w:val="TableNotes"/>
      </w:pPr>
      <w:r w:rsidRPr="009E5255">
        <w:t>Source:</w:t>
      </w:r>
      <w:r w:rsidR="00531BDB" w:rsidRPr="009E5255">
        <w:tab/>
      </w:r>
      <w:r w:rsidRPr="009E5255">
        <w:t>Developed for this Review using DAEN data.</w:t>
      </w:r>
    </w:p>
    <w:p w14:paraId="65C449E5" w14:textId="38FC000B" w:rsidR="00A66B54" w:rsidRPr="009E5255" w:rsidRDefault="00A66B54" w:rsidP="00880EE2">
      <w:pPr>
        <w:rPr>
          <w:i/>
          <w:iCs/>
          <w:u w:val="single"/>
        </w:rPr>
      </w:pPr>
      <w:r w:rsidRPr="009E5255">
        <w:rPr>
          <w:i/>
          <w:iCs/>
          <w:u w:val="single"/>
        </w:rPr>
        <w:t>Disproportionality analysis</w:t>
      </w:r>
      <w:r w:rsidR="00FB24ED" w:rsidRPr="009E5255">
        <w:rPr>
          <w:i/>
          <w:iCs/>
          <w:u w:val="single"/>
        </w:rPr>
        <w:t xml:space="preserve">: </w:t>
      </w:r>
      <w:r w:rsidRPr="009E5255">
        <w:rPr>
          <w:i/>
          <w:iCs/>
          <w:u w:val="single"/>
        </w:rPr>
        <w:t>Off-label use by year (exposure)</w:t>
      </w:r>
    </w:p>
    <w:p w14:paraId="0345FEEA" w14:textId="1665BB68" w:rsidR="00A66B54" w:rsidRPr="009E5255" w:rsidRDefault="00A66B54" w:rsidP="00880EE2">
      <w:r w:rsidRPr="009E5255">
        <w:t xml:space="preserve">A disproportionality analysis was undertaken to examine clinically significant between-year differences in the reporting of off-label use in the period 2016-2020.  As shown by the results in </w:t>
      </w:r>
      <w:r w:rsidRPr="009E5255">
        <w:fldChar w:fldCharType="begin"/>
      </w:r>
      <w:r w:rsidRPr="009E5255">
        <w:instrText xml:space="preserve"> REF _Ref81218923 \h  \* MERGEFORMAT </w:instrText>
      </w:r>
      <w:r w:rsidRPr="009E5255">
        <w:fldChar w:fldCharType="separate"/>
      </w:r>
      <w:r w:rsidR="000C766B" w:rsidRPr="009E5255">
        <w:t>Table A</w:t>
      </w:r>
      <w:r w:rsidR="000C766B">
        <w:t>55</w:t>
      </w:r>
      <w:r w:rsidRPr="009E5255">
        <w:fldChar w:fldCharType="end"/>
      </w:r>
      <w:r w:rsidRPr="009E5255">
        <w:t xml:space="preserve"> and</w:t>
      </w:r>
      <w:r w:rsidR="000F55E7" w:rsidRPr="009E5255">
        <w:t xml:space="preserve"> </w:t>
      </w:r>
      <w:r w:rsidR="000F55E7" w:rsidRPr="009E5255">
        <w:fldChar w:fldCharType="begin"/>
      </w:r>
      <w:r w:rsidR="000F55E7" w:rsidRPr="009E5255">
        <w:instrText xml:space="preserve"> REF _Ref97807515 \h </w:instrText>
      </w:r>
      <w:r w:rsidR="000F55E7" w:rsidRPr="009E5255">
        <w:fldChar w:fldCharType="separate"/>
      </w:r>
      <w:r w:rsidR="000C766B" w:rsidRPr="009E5255">
        <w:t>Figure A</w:t>
      </w:r>
      <w:r w:rsidR="000C766B">
        <w:rPr>
          <w:noProof/>
        </w:rPr>
        <w:t>81</w:t>
      </w:r>
      <w:r w:rsidR="000F55E7" w:rsidRPr="009E5255">
        <w:fldChar w:fldCharType="end"/>
      </w:r>
      <w:r w:rsidRPr="009E5255">
        <w:t xml:space="preserve">, there was a statistically significant decrease in the rate of reported off-label use in 2016 and 2017 and a statistically significant increase in the rate of off-label use in 2019.  However, the ROR did not cross the bounds for disproportionality (i.e.  ≤ 0.25 or ≥ 2.00) for either year.  This suggested there was no clinically significant change in the rates of off-label over the timeframe.  </w:t>
      </w:r>
    </w:p>
    <w:p w14:paraId="2F510278" w14:textId="6BB66056" w:rsidR="00A66B54" w:rsidRPr="009E5255" w:rsidRDefault="00880EE2" w:rsidP="00531BDB">
      <w:pPr>
        <w:pStyle w:val="Caption"/>
        <w:rPr>
          <w:vertAlign w:val="superscript"/>
        </w:rPr>
      </w:pPr>
      <w:bookmarkStart w:id="571" w:name="_Ref81218923"/>
      <w:r w:rsidRPr="009E5255">
        <w:t>Table A</w:t>
      </w:r>
      <w:r w:rsidR="00E36C93">
        <w:fldChar w:fldCharType="begin"/>
      </w:r>
      <w:r w:rsidR="00E36C93">
        <w:instrText xml:space="preserve"> SEQ Table_A \* ARABIC </w:instrText>
      </w:r>
      <w:r w:rsidR="00E36C93">
        <w:fldChar w:fldCharType="separate"/>
      </w:r>
      <w:r w:rsidR="000C766B">
        <w:rPr>
          <w:noProof/>
        </w:rPr>
        <w:t>55</w:t>
      </w:r>
      <w:r w:rsidR="00E36C93">
        <w:rPr>
          <w:noProof/>
        </w:rPr>
        <w:fldChar w:fldCharType="end"/>
      </w:r>
      <w:bookmarkEnd w:id="571"/>
      <w:r w:rsidRPr="009E5255">
        <w:t xml:space="preserve">. </w:t>
      </w:r>
      <w:r w:rsidR="00A66B54" w:rsidRPr="009E5255">
        <w:t>Disproportionality analysis</w:t>
      </w:r>
      <w:r w:rsidR="000F55E7" w:rsidRPr="009E5255">
        <w:t>:</w:t>
      </w:r>
      <w:r w:rsidR="00A66B54" w:rsidRPr="009E5255">
        <w:t xml:space="preserve"> off-label use by year (2016</w:t>
      </w:r>
      <w:r w:rsidR="000F55E7" w:rsidRPr="009E5255">
        <w:t xml:space="preserve"> </w:t>
      </w:r>
      <w:r w:rsidR="00A66B54" w:rsidRPr="009E5255">
        <w:t>-</w:t>
      </w:r>
      <w:r w:rsidR="000F55E7" w:rsidRPr="009E5255">
        <w:t xml:space="preserve"> </w:t>
      </w:r>
      <w:r w:rsidR="00A66B54" w:rsidRPr="009E5255">
        <w:t>2020</w:t>
      </w:r>
      <w:r w:rsidR="00C61D95" w:rsidRPr="009E525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Disproportionality analysis: off-label use by year from 2016 to 2020"/>
      </w:tblPr>
      <w:tblGrid>
        <w:gridCol w:w="3005"/>
        <w:gridCol w:w="4220"/>
        <w:gridCol w:w="1791"/>
      </w:tblGrid>
      <w:tr w:rsidR="00A66B54" w:rsidRPr="009E5255" w14:paraId="036CB9E3" w14:textId="77777777" w:rsidTr="00F11974">
        <w:trPr>
          <w:tblHeader/>
          <w:jc w:val="center"/>
        </w:trPr>
        <w:tc>
          <w:tcPr>
            <w:tcW w:w="3005" w:type="dxa"/>
            <w:tcBorders>
              <w:bottom w:val="single" w:sz="4" w:space="0" w:color="auto"/>
            </w:tcBorders>
          </w:tcPr>
          <w:p w14:paraId="51D8768F" w14:textId="77777777" w:rsidR="00A66B54" w:rsidRPr="009E5255" w:rsidRDefault="00A66B54" w:rsidP="00EA0B5A">
            <w:pPr>
              <w:pStyle w:val="NoSpacing"/>
              <w:rPr>
                <w:rFonts w:asciiTheme="majorHAnsi" w:hAnsiTheme="majorHAnsi" w:cstheme="majorHAnsi"/>
                <w:bCs/>
                <w:i/>
                <w:iCs/>
              </w:rPr>
            </w:pPr>
            <w:r w:rsidRPr="009E5255">
              <w:rPr>
                <w:rFonts w:asciiTheme="majorHAnsi" w:hAnsiTheme="majorHAnsi" w:cstheme="majorHAnsi"/>
                <w:bCs/>
                <w:i/>
                <w:iCs/>
              </w:rPr>
              <w:t>Year</w:t>
            </w:r>
          </w:p>
        </w:tc>
        <w:tc>
          <w:tcPr>
            <w:tcW w:w="4220" w:type="dxa"/>
            <w:tcBorders>
              <w:bottom w:val="single" w:sz="4" w:space="0" w:color="auto"/>
            </w:tcBorders>
          </w:tcPr>
          <w:p w14:paraId="784928EF" w14:textId="77777777" w:rsidR="00A66B54" w:rsidRPr="009E5255" w:rsidRDefault="00A66B54" w:rsidP="00EA0B5A">
            <w:pPr>
              <w:pStyle w:val="NoSpacing"/>
              <w:jc w:val="center"/>
              <w:rPr>
                <w:rFonts w:asciiTheme="majorHAnsi" w:hAnsiTheme="majorHAnsi" w:cstheme="majorHAnsi"/>
                <w:bCs/>
                <w:i/>
                <w:iCs/>
              </w:rPr>
            </w:pPr>
            <w:r w:rsidRPr="009E5255">
              <w:rPr>
                <w:rFonts w:asciiTheme="majorHAnsi" w:hAnsiTheme="majorHAnsi" w:cstheme="majorHAnsi"/>
                <w:bCs/>
                <w:i/>
                <w:iCs/>
              </w:rPr>
              <w:t>ROR (95% CI)</w:t>
            </w:r>
          </w:p>
        </w:tc>
        <w:tc>
          <w:tcPr>
            <w:tcW w:w="1791" w:type="dxa"/>
            <w:tcBorders>
              <w:bottom w:val="single" w:sz="4" w:space="0" w:color="auto"/>
            </w:tcBorders>
          </w:tcPr>
          <w:p w14:paraId="29B442A0" w14:textId="098CD986" w:rsidR="00A66B54" w:rsidRPr="009E5255" w:rsidRDefault="00F11974" w:rsidP="00EA0B5A">
            <w:pPr>
              <w:pStyle w:val="NoSpacing"/>
              <w:jc w:val="center"/>
              <w:rPr>
                <w:rFonts w:asciiTheme="majorHAnsi" w:hAnsiTheme="majorHAnsi" w:cstheme="majorHAnsi"/>
                <w:bCs/>
                <w:i/>
                <w:iCs/>
              </w:rPr>
            </w:pPr>
            <w:r w:rsidRPr="009E5255">
              <w:rPr>
                <w:rFonts w:asciiTheme="majorHAnsi" w:hAnsiTheme="majorHAnsi" w:cstheme="majorHAnsi"/>
                <w:bCs/>
                <w:i/>
                <w:iCs/>
              </w:rPr>
              <w:t>p</w:t>
            </w:r>
            <w:r w:rsidR="00A66B54" w:rsidRPr="009E5255">
              <w:rPr>
                <w:rFonts w:asciiTheme="majorHAnsi" w:hAnsiTheme="majorHAnsi" w:cstheme="majorHAnsi"/>
                <w:bCs/>
                <w:i/>
                <w:iCs/>
              </w:rPr>
              <w:t>-value</w:t>
            </w:r>
          </w:p>
        </w:tc>
      </w:tr>
      <w:tr w:rsidR="00A66B54" w:rsidRPr="009E5255" w14:paraId="25083F55" w14:textId="77777777" w:rsidTr="00F11974">
        <w:trPr>
          <w:trHeight w:val="131"/>
          <w:jc w:val="center"/>
        </w:trPr>
        <w:tc>
          <w:tcPr>
            <w:tcW w:w="3005" w:type="dxa"/>
            <w:tcBorders>
              <w:top w:val="single" w:sz="4" w:space="0" w:color="auto"/>
            </w:tcBorders>
            <w:shd w:val="clear" w:color="auto" w:fill="auto"/>
          </w:tcPr>
          <w:p w14:paraId="7D23F10F"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 xml:space="preserve">2016 </w:t>
            </w:r>
          </w:p>
        </w:tc>
        <w:tc>
          <w:tcPr>
            <w:tcW w:w="4220" w:type="dxa"/>
            <w:tcBorders>
              <w:top w:val="single" w:sz="4" w:space="0" w:color="auto"/>
            </w:tcBorders>
            <w:shd w:val="clear" w:color="auto" w:fill="auto"/>
          </w:tcPr>
          <w:p w14:paraId="66E3C41C" w14:textId="77777777" w:rsidR="00A66B54" w:rsidRPr="009E5255" w:rsidRDefault="00A66B54" w:rsidP="00EA0B5A">
            <w:pPr>
              <w:pStyle w:val="NoSpacing"/>
              <w:jc w:val="center"/>
              <w:rPr>
                <w:rFonts w:asciiTheme="majorHAnsi" w:hAnsiTheme="majorHAnsi" w:cstheme="majorHAnsi"/>
                <w:bCs/>
              </w:rPr>
            </w:pPr>
            <w:r w:rsidRPr="009E5255">
              <w:rPr>
                <w:rFonts w:asciiTheme="majorHAnsi" w:hAnsiTheme="majorHAnsi" w:cstheme="majorHAnsi"/>
                <w:bCs/>
              </w:rPr>
              <w:t>0.61 (0.43, 0.86)</w:t>
            </w:r>
          </w:p>
        </w:tc>
        <w:tc>
          <w:tcPr>
            <w:tcW w:w="1791" w:type="dxa"/>
            <w:tcBorders>
              <w:top w:val="single" w:sz="4" w:space="0" w:color="auto"/>
            </w:tcBorders>
            <w:shd w:val="clear" w:color="auto" w:fill="auto"/>
          </w:tcPr>
          <w:p w14:paraId="4AE74328" w14:textId="77777777" w:rsidR="00A66B54" w:rsidRPr="009E5255" w:rsidRDefault="00A66B54" w:rsidP="00EA0B5A">
            <w:pPr>
              <w:pStyle w:val="NoSpacing"/>
              <w:jc w:val="center"/>
              <w:rPr>
                <w:rFonts w:asciiTheme="majorHAnsi" w:hAnsiTheme="majorHAnsi" w:cstheme="majorHAnsi"/>
                <w:bCs/>
              </w:rPr>
            </w:pPr>
            <w:r w:rsidRPr="009E5255">
              <w:rPr>
                <w:rFonts w:asciiTheme="majorHAnsi" w:hAnsiTheme="majorHAnsi" w:cstheme="majorHAnsi"/>
                <w:bCs/>
              </w:rPr>
              <w:t>0.01*</w:t>
            </w:r>
          </w:p>
        </w:tc>
      </w:tr>
      <w:tr w:rsidR="00A66B54" w:rsidRPr="009E5255" w14:paraId="2E4565DB" w14:textId="77777777" w:rsidTr="00F11974">
        <w:trPr>
          <w:jc w:val="center"/>
        </w:trPr>
        <w:tc>
          <w:tcPr>
            <w:tcW w:w="3005" w:type="dxa"/>
            <w:shd w:val="clear" w:color="auto" w:fill="auto"/>
          </w:tcPr>
          <w:p w14:paraId="487265A3"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2017</w:t>
            </w:r>
          </w:p>
        </w:tc>
        <w:tc>
          <w:tcPr>
            <w:tcW w:w="4220" w:type="dxa"/>
            <w:shd w:val="clear" w:color="auto" w:fill="auto"/>
          </w:tcPr>
          <w:p w14:paraId="67B1FC2C" w14:textId="77777777" w:rsidR="00A66B54" w:rsidRPr="009E5255" w:rsidRDefault="00A66B54" w:rsidP="00EA0B5A">
            <w:pPr>
              <w:pStyle w:val="NoSpacing"/>
              <w:jc w:val="center"/>
              <w:rPr>
                <w:rFonts w:asciiTheme="majorHAnsi" w:hAnsiTheme="majorHAnsi" w:cstheme="majorHAnsi"/>
                <w:bCs/>
              </w:rPr>
            </w:pPr>
            <w:r w:rsidRPr="009E5255">
              <w:rPr>
                <w:rFonts w:asciiTheme="majorHAnsi" w:hAnsiTheme="majorHAnsi" w:cstheme="majorHAnsi"/>
                <w:bCs/>
              </w:rPr>
              <w:t>0.56 (0.42, 0.75)</w:t>
            </w:r>
          </w:p>
        </w:tc>
        <w:tc>
          <w:tcPr>
            <w:tcW w:w="1791" w:type="dxa"/>
            <w:shd w:val="clear" w:color="auto" w:fill="auto"/>
          </w:tcPr>
          <w:p w14:paraId="32241BA5" w14:textId="77777777" w:rsidR="00A66B54" w:rsidRPr="009E5255" w:rsidRDefault="00A66B54" w:rsidP="00EA0B5A">
            <w:pPr>
              <w:pStyle w:val="NoSpacing"/>
              <w:jc w:val="center"/>
              <w:rPr>
                <w:rFonts w:asciiTheme="majorHAnsi" w:hAnsiTheme="majorHAnsi" w:cstheme="majorHAnsi"/>
                <w:bCs/>
              </w:rPr>
            </w:pPr>
            <w:r w:rsidRPr="009E5255">
              <w:rPr>
                <w:rFonts w:asciiTheme="majorHAnsi" w:hAnsiTheme="majorHAnsi" w:cstheme="majorHAnsi"/>
                <w:bCs/>
              </w:rPr>
              <w:t>0.00*</w:t>
            </w:r>
          </w:p>
        </w:tc>
      </w:tr>
      <w:tr w:rsidR="00A66B54" w:rsidRPr="009E5255" w14:paraId="5E7AEA1B" w14:textId="77777777" w:rsidTr="00F11974">
        <w:trPr>
          <w:jc w:val="center"/>
        </w:trPr>
        <w:tc>
          <w:tcPr>
            <w:tcW w:w="3005" w:type="dxa"/>
            <w:shd w:val="clear" w:color="auto" w:fill="auto"/>
          </w:tcPr>
          <w:p w14:paraId="37613F07"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2018</w:t>
            </w:r>
          </w:p>
        </w:tc>
        <w:tc>
          <w:tcPr>
            <w:tcW w:w="4220" w:type="dxa"/>
            <w:shd w:val="clear" w:color="auto" w:fill="auto"/>
          </w:tcPr>
          <w:p w14:paraId="28BBB96D" w14:textId="77777777" w:rsidR="00A66B54" w:rsidRPr="009E5255" w:rsidRDefault="00A66B54" w:rsidP="00EA0B5A">
            <w:pPr>
              <w:pStyle w:val="NoSpacing"/>
              <w:jc w:val="center"/>
              <w:rPr>
                <w:rFonts w:asciiTheme="majorHAnsi" w:hAnsiTheme="majorHAnsi" w:cstheme="majorHAnsi"/>
                <w:bCs/>
              </w:rPr>
            </w:pPr>
            <w:r w:rsidRPr="009E5255">
              <w:rPr>
                <w:rFonts w:asciiTheme="majorHAnsi" w:hAnsiTheme="majorHAnsi" w:cstheme="majorHAnsi"/>
                <w:bCs/>
              </w:rPr>
              <w:t>0.80 (0.60, 1.07)</w:t>
            </w:r>
          </w:p>
        </w:tc>
        <w:tc>
          <w:tcPr>
            <w:tcW w:w="1791" w:type="dxa"/>
            <w:shd w:val="clear" w:color="auto" w:fill="auto"/>
          </w:tcPr>
          <w:p w14:paraId="44C541D2" w14:textId="77777777" w:rsidR="00A66B54" w:rsidRPr="009E5255" w:rsidRDefault="00A66B54" w:rsidP="00EA0B5A">
            <w:pPr>
              <w:pStyle w:val="NoSpacing"/>
              <w:jc w:val="center"/>
              <w:rPr>
                <w:rFonts w:asciiTheme="majorHAnsi" w:hAnsiTheme="majorHAnsi" w:cstheme="majorHAnsi"/>
                <w:bCs/>
              </w:rPr>
            </w:pPr>
            <w:r w:rsidRPr="009E5255">
              <w:rPr>
                <w:rFonts w:asciiTheme="majorHAnsi" w:hAnsiTheme="majorHAnsi" w:cstheme="majorHAnsi"/>
                <w:bCs/>
              </w:rPr>
              <w:t>0.13</w:t>
            </w:r>
          </w:p>
        </w:tc>
      </w:tr>
      <w:tr w:rsidR="00A66B54" w:rsidRPr="009E5255" w14:paraId="096F71FF" w14:textId="77777777" w:rsidTr="00F11974">
        <w:trPr>
          <w:jc w:val="center"/>
        </w:trPr>
        <w:tc>
          <w:tcPr>
            <w:tcW w:w="3005" w:type="dxa"/>
            <w:shd w:val="clear" w:color="auto" w:fill="auto"/>
          </w:tcPr>
          <w:p w14:paraId="2C73FF54"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2019</w:t>
            </w:r>
          </w:p>
        </w:tc>
        <w:tc>
          <w:tcPr>
            <w:tcW w:w="4220" w:type="dxa"/>
            <w:shd w:val="clear" w:color="auto" w:fill="auto"/>
          </w:tcPr>
          <w:p w14:paraId="7916F41B" w14:textId="77777777" w:rsidR="00A66B54" w:rsidRPr="009E5255" w:rsidRDefault="00A66B54" w:rsidP="00EA0B5A">
            <w:pPr>
              <w:pStyle w:val="NoSpacing"/>
              <w:jc w:val="center"/>
              <w:rPr>
                <w:rFonts w:asciiTheme="majorHAnsi" w:hAnsiTheme="majorHAnsi" w:cstheme="majorHAnsi"/>
                <w:bCs/>
              </w:rPr>
            </w:pPr>
            <w:r w:rsidRPr="009E5255">
              <w:rPr>
                <w:rFonts w:asciiTheme="majorHAnsi" w:hAnsiTheme="majorHAnsi" w:cstheme="majorHAnsi"/>
                <w:bCs/>
              </w:rPr>
              <w:t>1.82 (1.41, 2.35)</w:t>
            </w:r>
          </w:p>
        </w:tc>
        <w:tc>
          <w:tcPr>
            <w:tcW w:w="1791" w:type="dxa"/>
            <w:shd w:val="clear" w:color="auto" w:fill="auto"/>
          </w:tcPr>
          <w:p w14:paraId="009FB1AA" w14:textId="77777777" w:rsidR="00A66B54" w:rsidRPr="009E5255" w:rsidRDefault="00A66B54" w:rsidP="00EA0B5A">
            <w:pPr>
              <w:pStyle w:val="NoSpacing"/>
              <w:jc w:val="center"/>
              <w:rPr>
                <w:rFonts w:asciiTheme="majorHAnsi" w:hAnsiTheme="majorHAnsi" w:cstheme="majorHAnsi"/>
                <w:bCs/>
              </w:rPr>
            </w:pPr>
            <w:r w:rsidRPr="009E5255">
              <w:rPr>
                <w:rFonts w:asciiTheme="majorHAnsi" w:hAnsiTheme="majorHAnsi" w:cstheme="majorHAnsi"/>
                <w:bCs/>
              </w:rPr>
              <w:t>0.00*</w:t>
            </w:r>
          </w:p>
        </w:tc>
      </w:tr>
      <w:tr w:rsidR="00A66B54" w:rsidRPr="009E5255" w14:paraId="7A21314E" w14:textId="77777777" w:rsidTr="00F11974">
        <w:trPr>
          <w:jc w:val="center"/>
        </w:trPr>
        <w:tc>
          <w:tcPr>
            <w:tcW w:w="3005" w:type="dxa"/>
            <w:tcBorders>
              <w:bottom w:val="single" w:sz="4" w:space="0" w:color="auto"/>
            </w:tcBorders>
            <w:shd w:val="clear" w:color="auto" w:fill="auto"/>
          </w:tcPr>
          <w:p w14:paraId="1374EFB3"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2020</w:t>
            </w:r>
          </w:p>
        </w:tc>
        <w:tc>
          <w:tcPr>
            <w:tcW w:w="4220" w:type="dxa"/>
            <w:tcBorders>
              <w:bottom w:val="single" w:sz="4" w:space="0" w:color="auto"/>
            </w:tcBorders>
            <w:shd w:val="clear" w:color="auto" w:fill="auto"/>
          </w:tcPr>
          <w:p w14:paraId="081C5D84" w14:textId="77777777" w:rsidR="00A66B54" w:rsidRPr="009E5255" w:rsidRDefault="00A66B54" w:rsidP="00EA0B5A">
            <w:pPr>
              <w:pStyle w:val="NoSpacing"/>
              <w:jc w:val="center"/>
              <w:rPr>
                <w:rFonts w:asciiTheme="majorHAnsi" w:hAnsiTheme="majorHAnsi" w:cstheme="majorHAnsi"/>
                <w:bCs/>
              </w:rPr>
            </w:pPr>
            <w:r w:rsidRPr="009E5255">
              <w:rPr>
                <w:rFonts w:asciiTheme="majorHAnsi" w:hAnsiTheme="majorHAnsi" w:cstheme="majorHAnsi"/>
                <w:bCs/>
              </w:rPr>
              <w:t>1.25 (0.93, 1.69)</w:t>
            </w:r>
          </w:p>
        </w:tc>
        <w:tc>
          <w:tcPr>
            <w:tcW w:w="1791" w:type="dxa"/>
            <w:tcBorders>
              <w:bottom w:val="single" w:sz="4" w:space="0" w:color="auto"/>
            </w:tcBorders>
            <w:shd w:val="clear" w:color="auto" w:fill="auto"/>
          </w:tcPr>
          <w:p w14:paraId="433C449E" w14:textId="77777777" w:rsidR="00A66B54" w:rsidRPr="009E5255" w:rsidRDefault="00A66B54" w:rsidP="00EA0B5A">
            <w:pPr>
              <w:pStyle w:val="NoSpacing"/>
              <w:jc w:val="center"/>
              <w:rPr>
                <w:rFonts w:asciiTheme="majorHAnsi" w:hAnsiTheme="majorHAnsi" w:cstheme="majorHAnsi"/>
                <w:bCs/>
              </w:rPr>
            </w:pPr>
            <w:r w:rsidRPr="009E5255">
              <w:rPr>
                <w:rFonts w:asciiTheme="majorHAnsi" w:hAnsiTheme="majorHAnsi" w:cstheme="majorHAnsi"/>
                <w:bCs/>
              </w:rPr>
              <w:t>0.13</w:t>
            </w:r>
          </w:p>
        </w:tc>
      </w:tr>
    </w:tbl>
    <w:p w14:paraId="666D8601" w14:textId="5B3C5E50" w:rsidR="00A66B54" w:rsidRPr="009E5255" w:rsidRDefault="00A66B54" w:rsidP="003A6F1A">
      <w:pPr>
        <w:pStyle w:val="TableNotes"/>
      </w:pPr>
      <w:r w:rsidRPr="009E5255">
        <w:t>Source:</w:t>
      </w:r>
      <w:r w:rsidR="00880EE2" w:rsidRPr="009E5255">
        <w:tab/>
      </w:r>
      <w:r w:rsidRPr="009E5255">
        <w:t>Developed for this Review using DAEN data.</w:t>
      </w:r>
    </w:p>
    <w:p w14:paraId="12BABA32" w14:textId="35FB1B19" w:rsidR="00A66B54" w:rsidRPr="009E5255" w:rsidRDefault="00A66B54" w:rsidP="003A6F1A">
      <w:pPr>
        <w:pStyle w:val="TableNotes"/>
      </w:pPr>
      <w:r w:rsidRPr="009E5255">
        <w:t>Abbreviation</w:t>
      </w:r>
      <w:r w:rsidR="00880EE2" w:rsidRPr="009E5255">
        <w:t>s</w:t>
      </w:r>
      <w:r w:rsidRPr="009E5255">
        <w:t xml:space="preserve">: </w:t>
      </w:r>
      <w:r w:rsidR="00880EE2" w:rsidRPr="009E5255">
        <w:tab/>
      </w:r>
      <w:r w:rsidRPr="009E5255">
        <w:t>CI, confidence interval; ROR, reporting odds ratio.</w:t>
      </w:r>
    </w:p>
    <w:p w14:paraId="20796310" w14:textId="506A0650" w:rsidR="00A66B54" w:rsidRPr="009E5255" w:rsidRDefault="00A66B54" w:rsidP="003A6F1A">
      <w:pPr>
        <w:pStyle w:val="TableNotes"/>
        <w:rPr>
          <w:i/>
        </w:rPr>
      </w:pPr>
      <w:r w:rsidRPr="009E5255">
        <w:t>Notes:</w:t>
      </w:r>
      <w:r w:rsidR="00880EE2" w:rsidRPr="009E5255">
        <w:tab/>
      </w:r>
      <w:r w:rsidRPr="009E5255">
        <w:t>* indicates a result is statistically significant at p-value ≤ 0.05</w:t>
      </w:r>
      <w:r w:rsidR="00880EE2" w:rsidRPr="009E5255">
        <w:t xml:space="preserve">;  </w:t>
      </w:r>
      <w:r w:rsidRPr="009E5255">
        <w:t>A ROR ≥ 2 indicates a clinically significant, higher-than-expected rate of reported off-label use in a given year.  A ROR ≤ 0.25 indicates a clinically significant lower-than-</w:t>
      </w:r>
      <w:r w:rsidRPr="009E5255">
        <w:rPr>
          <w:rFonts w:asciiTheme="majorHAnsi" w:hAnsiTheme="majorHAnsi" w:cstheme="majorHAnsi"/>
          <w:i/>
        </w:rPr>
        <w:t>expected rate of reported off-label use in a given year.  A ROR between 0.25 and 2 indicates a rate of reported off-label use that is proportionally consistent with all other years</w:t>
      </w:r>
      <w:r w:rsidR="00880EE2" w:rsidRPr="009E5255">
        <w:rPr>
          <w:rFonts w:asciiTheme="majorHAnsi" w:hAnsiTheme="majorHAnsi" w:cstheme="majorHAnsi"/>
          <w:i/>
        </w:rPr>
        <w:t xml:space="preserve">;  </w:t>
      </w:r>
      <w:r w:rsidRPr="009E5255">
        <w:rPr>
          <w:rFonts w:asciiTheme="majorHAnsi" w:hAnsiTheme="majorHAnsi" w:cstheme="majorHAnsi"/>
          <w:i/>
        </w:rPr>
        <w:t>Ordinary least squares (OLS) regression was used with clustering on the case ID as the data was not clustered.</w:t>
      </w:r>
    </w:p>
    <w:p w14:paraId="6BDA0E30" w14:textId="77777777" w:rsidR="00A66B54" w:rsidRPr="009E5255" w:rsidRDefault="00A66B54" w:rsidP="00A66B54">
      <w:pPr>
        <w:pStyle w:val="NoSpacing"/>
        <w:rPr>
          <w:rFonts w:asciiTheme="majorHAnsi" w:hAnsiTheme="majorHAnsi" w:cstheme="majorHAnsi"/>
          <w:i/>
        </w:rPr>
      </w:pPr>
    </w:p>
    <w:p w14:paraId="275F3C2D" w14:textId="32AA3C09" w:rsidR="00A66B54" w:rsidRPr="009E5255" w:rsidRDefault="00880EE2" w:rsidP="00531BDB">
      <w:pPr>
        <w:pStyle w:val="Caption"/>
      </w:pPr>
      <w:bookmarkStart w:id="572" w:name="_Ref97807515"/>
      <w:r w:rsidRPr="009E5255">
        <w:t>Figure A</w:t>
      </w:r>
      <w:r w:rsidR="00E36C93">
        <w:fldChar w:fldCharType="begin"/>
      </w:r>
      <w:r w:rsidR="00E36C93">
        <w:instrText xml:space="preserve"> SEQ Figure_A \* ARABIC </w:instrText>
      </w:r>
      <w:r w:rsidR="00E36C93">
        <w:fldChar w:fldCharType="separate"/>
      </w:r>
      <w:r w:rsidR="000C766B">
        <w:rPr>
          <w:noProof/>
        </w:rPr>
        <w:t>81</w:t>
      </w:r>
      <w:r w:rsidR="00E36C93">
        <w:rPr>
          <w:noProof/>
        </w:rPr>
        <w:fldChar w:fldCharType="end"/>
      </w:r>
      <w:bookmarkEnd w:id="572"/>
      <w:r w:rsidRPr="009E5255">
        <w:t xml:space="preserve">. </w:t>
      </w:r>
      <w:r w:rsidR="00A66B54" w:rsidRPr="009E5255">
        <w:t>Disproportionality analysis</w:t>
      </w:r>
      <w:r w:rsidR="00FB24ED" w:rsidRPr="009E5255">
        <w:t>:</w:t>
      </w:r>
      <w:r w:rsidR="00A66B54" w:rsidRPr="009E5255">
        <w:t xml:space="preserve"> reporting odds ratio of off-label use by year (2016</w:t>
      </w:r>
      <w:r w:rsidR="00FB24ED" w:rsidRPr="009E5255">
        <w:t xml:space="preserve"> </w:t>
      </w:r>
      <w:r w:rsidR="00A66B54" w:rsidRPr="009E5255">
        <w:t>-</w:t>
      </w:r>
      <w:r w:rsidR="00FB24ED" w:rsidRPr="009E5255">
        <w:t xml:space="preserve"> </w:t>
      </w:r>
      <w:r w:rsidR="00A66B54" w:rsidRPr="009E5255">
        <w:t>2020)</w:t>
      </w:r>
    </w:p>
    <w:p w14:paraId="0B946431" w14:textId="77777777" w:rsidR="00A66B54" w:rsidRPr="009E5255" w:rsidRDefault="00A66B54" w:rsidP="00A66B54">
      <w:pPr>
        <w:pStyle w:val="NoSpacing"/>
        <w:keepNext/>
        <w:keepLines/>
        <w:rPr>
          <w:rFonts w:asciiTheme="majorHAnsi" w:hAnsiTheme="majorHAnsi" w:cstheme="majorHAnsi"/>
          <w:b/>
        </w:rPr>
      </w:pPr>
      <w:r w:rsidRPr="009E5255">
        <w:rPr>
          <w:noProof/>
        </w:rPr>
        <w:drawing>
          <wp:inline distT="0" distB="0" distL="0" distR="0" wp14:anchorId="1B37B89F" wp14:editId="03D6410E">
            <wp:extent cx="4305300" cy="2844800"/>
            <wp:effectExtent l="0" t="0" r="0" b="0"/>
            <wp:docPr id="213" name="Graphic 213" descr="a column chart of the Disproportionality analysis: reporting odds ratio of off-label use by year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Graphic 213" descr="a column chart of the Disproportionality analysis: reporting odds ratio of off-label use by year from 2016 to 2020"/>
                    <pic:cNvPicPr/>
                  </pic:nvPicPr>
                  <pic:blipFill>
                    <a:blip r:embed="rId252">
                      <a:extLst>
                        <a:ext uri="{96DAC541-7B7A-43D3-8B79-37D633B846F1}">
                          <asvg:svgBlip xmlns:asvg="http://schemas.microsoft.com/office/drawing/2016/SVG/main" r:embed="rId253"/>
                        </a:ext>
                      </a:extLst>
                    </a:blip>
                    <a:stretch>
                      <a:fillRect/>
                    </a:stretch>
                  </pic:blipFill>
                  <pic:spPr>
                    <a:xfrm>
                      <a:off x="0" y="0"/>
                      <a:ext cx="4305300" cy="2844800"/>
                    </a:xfrm>
                    <a:prstGeom prst="rect">
                      <a:avLst/>
                    </a:prstGeom>
                  </pic:spPr>
                </pic:pic>
              </a:graphicData>
            </a:graphic>
          </wp:inline>
        </w:drawing>
      </w:r>
    </w:p>
    <w:p w14:paraId="56D4571C" w14:textId="3325FD8D" w:rsidR="00A66B54" w:rsidRPr="009E5255" w:rsidRDefault="00A66B54" w:rsidP="003A6F1A">
      <w:pPr>
        <w:pStyle w:val="TableNotes"/>
      </w:pPr>
      <w:r w:rsidRPr="009E5255">
        <w:t>Source:</w:t>
      </w:r>
      <w:r w:rsidR="00440E7F" w:rsidRPr="009E5255">
        <w:tab/>
      </w:r>
      <w:r w:rsidRPr="009E5255">
        <w:t>Developed for this Review using DAEN data.</w:t>
      </w:r>
    </w:p>
    <w:p w14:paraId="2B1EA690" w14:textId="16BF0C36" w:rsidR="00A66B54" w:rsidRPr="009E5255" w:rsidRDefault="00A66B54" w:rsidP="003A6F1A">
      <w:pPr>
        <w:pStyle w:val="TableNotes"/>
      </w:pPr>
      <w:r w:rsidRPr="009E5255">
        <w:t xml:space="preserve">Note: </w:t>
      </w:r>
      <w:r w:rsidR="00440E7F" w:rsidRPr="009E5255">
        <w:tab/>
        <w:t>D</w:t>
      </w:r>
      <w:r w:rsidRPr="009E5255">
        <w:t>otted lines indicate the bounds for clinical significance.  A ROR ≥ 2 indicates a clinically significant, higher-than-expected rate of reported off-label use in a given year.  A ROR ≤ 0.25 indicates a clinically significant lower-than-expected rate of reported off-label use in a given year.  A ROR between 0.25 and 2 indicates a rate of reported off-label use that is proportionally consistent with all other years</w:t>
      </w:r>
    </w:p>
    <w:p w14:paraId="66C969E2" w14:textId="77777777" w:rsidR="00A66B54" w:rsidRPr="009E5255" w:rsidRDefault="00A66B54" w:rsidP="00440E7F">
      <w:pPr>
        <w:rPr>
          <w:i/>
          <w:iCs/>
          <w:u w:val="single"/>
        </w:rPr>
      </w:pPr>
      <w:r w:rsidRPr="009E5255">
        <w:rPr>
          <w:i/>
          <w:iCs/>
          <w:u w:val="single"/>
        </w:rPr>
        <w:t>Reported off-label use by drug (exposure) for the period 2016-2020</w:t>
      </w:r>
    </w:p>
    <w:p w14:paraId="2BA7D0EF" w14:textId="2E5BC4D0" w:rsidR="00A66B54" w:rsidRPr="009E5255" w:rsidRDefault="00A66B54" w:rsidP="00880EE2">
      <w:r w:rsidRPr="009E5255">
        <w:t xml:space="preserve">Disproportionality analysis was also undertaken to assess whether there was clinically significant higher or lower-than-expected reporting of off-label use for each EFC-listed drug relative to all other EFC-listed drugs in the period 2016-2020 (see </w:t>
      </w:r>
      <w:r w:rsidRPr="009E5255">
        <w:fldChar w:fldCharType="begin"/>
      </w:r>
      <w:r w:rsidRPr="009E5255">
        <w:instrText xml:space="preserve"> REF _Ref80021446 \h  \* MERGEFORMAT </w:instrText>
      </w:r>
      <w:r w:rsidRPr="009E5255">
        <w:fldChar w:fldCharType="separate"/>
      </w:r>
      <w:r w:rsidR="000C766B" w:rsidRPr="009E5255">
        <w:t>Table A</w:t>
      </w:r>
      <w:r w:rsidR="000C766B">
        <w:t>56</w:t>
      </w:r>
      <w:r w:rsidRPr="009E5255">
        <w:fldChar w:fldCharType="end"/>
      </w:r>
      <w:r w:rsidRPr="009E5255">
        <w:t xml:space="preserve">).  </w:t>
      </w:r>
    </w:p>
    <w:p w14:paraId="60073557" w14:textId="70657ACE" w:rsidR="00A66B54" w:rsidRPr="009E5255" w:rsidRDefault="00880EE2" w:rsidP="00531BDB">
      <w:pPr>
        <w:pStyle w:val="Caption"/>
      </w:pPr>
      <w:bookmarkStart w:id="573" w:name="_Ref80021446"/>
      <w:r w:rsidRPr="009E5255">
        <w:t>Table A</w:t>
      </w:r>
      <w:r w:rsidR="00E36C93">
        <w:fldChar w:fldCharType="begin"/>
      </w:r>
      <w:r w:rsidR="00E36C93">
        <w:instrText xml:space="preserve"> SEQ Table_A \* ARABIC </w:instrText>
      </w:r>
      <w:r w:rsidR="00E36C93">
        <w:fldChar w:fldCharType="separate"/>
      </w:r>
      <w:r w:rsidR="000C766B">
        <w:rPr>
          <w:noProof/>
        </w:rPr>
        <w:t>56</w:t>
      </w:r>
      <w:r w:rsidR="00E36C93">
        <w:rPr>
          <w:noProof/>
        </w:rPr>
        <w:fldChar w:fldCharType="end"/>
      </w:r>
      <w:bookmarkStart w:id="574" w:name="_Hlk80632483"/>
      <w:bookmarkEnd w:id="573"/>
      <w:r w:rsidRPr="009E5255">
        <w:t xml:space="preserve">. </w:t>
      </w:r>
      <w:r w:rsidR="00A66B54" w:rsidRPr="009E5255">
        <w:t>Disproportionality analysis</w:t>
      </w:r>
      <w:r w:rsidR="00FB24ED" w:rsidRPr="009E5255">
        <w:t>:</w:t>
      </w:r>
      <w:r w:rsidR="00531BDB" w:rsidRPr="009E5255">
        <w:t xml:space="preserve"> r</w:t>
      </w:r>
      <w:r w:rsidR="00A66B54" w:rsidRPr="009E5255">
        <w:t>eported off-label use by EFC-listed drug (2016</w:t>
      </w:r>
      <w:r w:rsidR="00FB24ED" w:rsidRPr="009E5255">
        <w:t xml:space="preserve"> </w:t>
      </w:r>
      <w:r w:rsidR="00A66B54" w:rsidRPr="009E5255">
        <w:t>-</w:t>
      </w:r>
      <w:r w:rsidR="00FB24ED" w:rsidRPr="009E5255">
        <w:t xml:space="preserve"> </w:t>
      </w:r>
      <w:r w:rsidR="00A66B54" w:rsidRPr="009E5255">
        <w:t>2020</w:t>
      </w:r>
      <w:bookmarkEnd w:id="574"/>
      <w:r w:rsidR="00A66B54" w:rsidRPr="009E5255">
        <w:t>)</w:t>
      </w:r>
    </w:p>
    <w:tbl>
      <w:tblPr>
        <w:tblW w:w="8642" w:type="dxa"/>
        <w:tblLayout w:type="fixed"/>
        <w:tblLook w:val="04A0" w:firstRow="1" w:lastRow="0" w:firstColumn="1" w:lastColumn="0" w:noHBand="0" w:noVBand="1"/>
        <w:tblCaption w:val="Disproportionality analysis: reported off-label use by EFC-listed drug from 2016 to 2020"/>
      </w:tblPr>
      <w:tblGrid>
        <w:gridCol w:w="2127"/>
        <w:gridCol w:w="1464"/>
        <w:gridCol w:w="1465"/>
        <w:gridCol w:w="1465"/>
        <w:gridCol w:w="2121"/>
      </w:tblGrid>
      <w:tr w:rsidR="00A66B54" w:rsidRPr="009E5255" w14:paraId="3BC297E2" w14:textId="77777777" w:rsidTr="00FB24ED">
        <w:trPr>
          <w:trHeight w:val="20"/>
          <w:tblHeader/>
        </w:trPr>
        <w:tc>
          <w:tcPr>
            <w:tcW w:w="2127" w:type="dxa"/>
            <w:tcBorders>
              <w:bottom w:val="single" w:sz="4" w:space="0" w:color="auto"/>
            </w:tcBorders>
            <w:noWrap/>
            <w:vAlign w:val="bottom"/>
            <w:hideMark/>
          </w:tcPr>
          <w:p w14:paraId="0F96469D" w14:textId="77777777" w:rsidR="00A66B54" w:rsidRPr="009E5255" w:rsidRDefault="00A66B54" w:rsidP="00FB24ED">
            <w:pPr>
              <w:pStyle w:val="NoSpacing"/>
              <w:rPr>
                <w:rFonts w:asciiTheme="majorHAnsi" w:hAnsiTheme="majorHAnsi" w:cstheme="majorHAnsi"/>
                <w:bCs/>
                <w:i/>
                <w:iCs/>
              </w:rPr>
            </w:pPr>
            <w:r w:rsidRPr="009E5255">
              <w:rPr>
                <w:rFonts w:asciiTheme="majorHAnsi" w:hAnsiTheme="majorHAnsi" w:cstheme="majorHAnsi"/>
                <w:bCs/>
                <w:i/>
                <w:iCs/>
              </w:rPr>
              <w:t>Drug</w:t>
            </w:r>
          </w:p>
        </w:tc>
        <w:tc>
          <w:tcPr>
            <w:tcW w:w="1464" w:type="dxa"/>
            <w:tcBorders>
              <w:bottom w:val="single" w:sz="4" w:space="0" w:color="auto"/>
            </w:tcBorders>
            <w:noWrap/>
            <w:vAlign w:val="bottom"/>
            <w:hideMark/>
          </w:tcPr>
          <w:p w14:paraId="131FC01E" w14:textId="77777777" w:rsidR="00A66B54" w:rsidRPr="009E5255" w:rsidRDefault="00A66B54" w:rsidP="00FB24ED">
            <w:pPr>
              <w:pStyle w:val="NoSpacing"/>
              <w:jc w:val="center"/>
              <w:rPr>
                <w:rFonts w:asciiTheme="majorHAnsi" w:hAnsiTheme="majorHAnsi" w:cstheme="majorHAnsi"/>
                <w:bCs/>
                <w:i/>
                <w:iCs/>
              </w:rPr>
            </w:pPr>
            <w:r w:rsidRPr="009E5255">
              <w:rPr>
                <w:rFonts w:asciiTheme="majorHAnsi" w:hAnsiTheme="majorHAnsi" w:cstheme="majorHAnsi"/>
                <w:bCs/>
                <w:i/>
                <w:iCs/>
              </w:rPr>
              <w:t>Off-label use</w:t>
            </w:r>
          </w:p>
        </w:tc>
        <w:tc>
          <w:tcPr>
            <w:tcW w:w="1465" w:type="dxa"/>
            <w:tcBorders>
              <w:bottom w:val="single" w:sz="4" w:space="0" w:color="auto"/>
            </w:tcBorders>
            <w:vAlign w:val="bottom"/>
          </w:tcPr>
          <w:p w14:paraId="4419F286" w14:textId="77777777" w:rsidR="00A66B54" w:rsidRPr="009E5255" w:rsidRDefault="00A66B54" w:rsidP="00FB24ED">
            <w:pPr>
              <w:pStyle w:val="NoSpacing"/>
              <w:jc w:val="center"/>
              <w:rPr>
                <w:rFonts w:asciiTheme="majorHAnsi" w:hAnsiTheme="majorHAnsi" w:cstheme="majorHAnsi"/>
                <w:bCs/>
                <w:i/>
                <w:iCs/>
              </w:rPr>
            </w:pPr>
            <w:r w:rsidRPr="009E5255">
              <w:rPr>
                <w:rFonts w:asciiTheme="majorHAnsi" w:hAnsiTheme="majorHAnsi" w:cstheme="majorHAnsi"/>
                <w:bCs/>
                <w:i/>
                <w:iCs/>
              </w:rPr>
              <w:t>Other Adverse Events</w:t>
            </w:r>
          </w:p>
        </w:tc>
        <w:tc>
          <w:tcPr>
            <w:tcW w:w="1465" w:type="dxa"/>
            <w:tcBorders>
              <w:bottom w:val="single" w:sz="4" w:space="0" w:color="auto"/>
            </w:tcBorders>
            <w:noWrap/>
            <w:vAlign w:val="bottom"/>
            <w:hideMark/>
          </w:tcPr>
          <w:p w14:paraId="3279DE4A" w14:textId="77777777" w:rsidR="00A66B54" w:rsidRPr="009E5255" w:rsidRDefault="00A66B54" w:rsidP="00FB24ED">
            <w:pPr>
              <w:pStyle w:val="NoSpacing"/>
              <w:jc w:val="center"/>
              <w:rPr>
                <w:rFonts w:asciiTheme="majorHAnsi" w:hAnsiTheme="majorHAnsi" w:cstheme="majorHAnsi"/>
                <w:bCs/>
                <w:i/>
                <w:iCs/>
              </w:rPr>
            </w:pPr>
            <w:r w:rsidRPr="009E5255">
              <w:rPr>
                <w:rFonts w:asciiTheme="majorHAnsi" w:hAnsiTheme="majorHAnsi" w:cstheme="majorHAnsi"/>
                <w:bCs/>
                <w:i/>
                <w:iCs/>
              </w:rPr>
              <w:t>Total</w:t>
            </w:r>
          </w:p>
        </w:tc>
        <w:tc>
          <w:tcPr>
            <w:tcW w:w="2121" w:type="dxa"/>
            <w:tcBorders>
              <w:bottom w:val="single" w:sz="4" w:space="0" w:color="auto"/>
            </w:tcBorders>
            <w:vAlign w:val="bottom"/>
            <w:hideMark/>
          </w:tcPr>
          <w:p w14:paraId="08518E09" w14:textId="77777777" w:rsidR="00A66B54" w:rsidRPr="009E5255" w:rsidRDefault="00A66B54" w:rsidP="00FB24ED">
            <w:pPr>
              <w:pStyle w:val="NoSpacing"/>
              <w:jc w:val="center"/>
              <w:rPr>
                <w:rFonts w:asciiTheme="majorHAnsi" w:hAnsiTheme="majorHAnsi" w:cstheme="majorHAnsi"/>
                <w:bCs/>
                <w:i/>
                <w:iCs/>
              </w:rPr>
            </w:pPr>
            <w:r w:rsidRPr="009E5255">
              <w:rPr>
                <w:rFonts w:asciiTheme="majorHAnsi" w:hAnsiTheme="majorHAnsi" w:cstheme="majorHAnsi"/>
                <w:bCs/>
                <w:i/>
                <w:iCs/>
              </w:rPr>
              <w:t>Reporting Odds Ratio (95% CI)</w:t>
            </w:r>
          </w:p>
        </w:tc>
      </w:tr>
      <w:tr w:rsidR="00A66B54" w:rsidRPr="009E5255" w14:paraId="308A4681" w14:textId="77777777" w:rsidTr="00CB51DF">
        <w:trPr>
          <w:trHeight w:val="20"/>
        </w:trPr>
        <w:tc>
          <w:tcPr>
            <w:tcW w:w="2127" w:type="dxa"/>
            <w:tcBorders>
              <w:top w:val="single" w:sz="4" w:space="0" w:color="auto"/>
            </w:tcBorders>
            <w:shd w:val="clear" w:color="auto" w:fill="auto"/>
            <w:noWrap/>
            <w:vAlign w:val="center"/>
            <w:hideMark/>
          </w:tcPr>
          <w:p w14:paraId="33497DD0"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Arsenic trioxide</w:t>
            </w:r>
          </w:p>
        </w:tc>
        <w:tc>
          <w:tcPr>
            <w:tcW w:w="1464" w:type="dxa"/>
            <w:tcBorders>
              <w:top w:val="single" w:sz="4" w:space="0" w:color="auto"/>
            </w:tcBorders>
            <w:shd w:val="clear" w:color="auto" w:fill="auto"/>
            <w:noWrap/>
            <w:hideMark/>
          </w:tcPr>
          <w:p w14:paraId="256C5DB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w:t>
            </w:r>
          </w:p>
        </w:tc>
        <w:tc>
          <w:tcPr>
            <w:tcW w:w="1465" w:type="dxa"/>
            <w:tcBorders>
              <w:top w:val="single" w:sz="4" w:space="0" w:color="auto"/>
            </w:tcBorders>
          </w:tcPr>
          <w:p w14:paraId="495333EE"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9 (100%)</w:t>
            </w:r>
          </w:p>
        </w:tc>
        <w:tc>
          <w:tcPr>
            <w:tcW w:w="1465" w:type="dxa"/>
            <w:tcBorders>
              <w:top w:val="single" w:sz="4" w:space="0" w:color="auto"/>
            </w:tcBorders>
            <w:shd w:val="clear" w:color="auto" w:fill="auto"/>
            <w:noWrap/>
            <w:hideMark/>
          </w:tcPr>
          <w:p w14:paraId="17FC092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9 (100%)</w:t>
            </w:r>
          </w:p>
        </w:tc>
        <w:tc>
          <w:tcPr>
            <w:tcW w:w="2121" w:type="dxa"/>
            <w:tcBorders>
              <w:top w:val="single" w:sz="4" w:space="0" w:color="auto"/>
            </w:tcBorders>
            <w:shd w:val="clear" w:color="auto" w:fill="auto"/>
          </w:tcPr>
          <w:p w14:paraId="3AF6FE6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 0)</w:t>
            </w:r>
          </w:p>
        </w:tc>
      </w:tr>
      <w:tr w:rsidR="00A66B54" w:rsidRPr="009E5255" w14:paraId="2B55CFB7" w14:textId="77777777" w:rsidTr="00CB51DF">
        <w:trPr>
          <w:trHeight w:val="20"/>
        </w:trPr>
        <w:tc>
          <w:tcPr>
            <w:tcW w:w="2127" w:type="dxa"/>
            <w:shd w:val="clear" w:color="auto" w:fill="auto"/>
            <w:noWrap/>
            <w:vAlign w:val="center"/>
            <w:hideMark/>
          </w:tcPr>
          <w:p w14:paraId="43BF8639"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Bendamustine</w:t>
            </w:r>
          </w:p>
        </w:tc>
        <w:tc>
          <w:tcPr>
            <w:tcW w:w="1464" w:type="dxa"/>
            <w:shd w:val="clear" w:color="auto" w:fill="auto"/>
            <w:noWrap/>
            <w:hideMark/>
          </w:tcPr>
          <w:p w14:paraId="258D1DDD"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5 (13%)</w:t>
            </w:r>
          </w:p>
        </w:tc>
        <w:tc>
          <w:tcPr>
            <w:tcW w:w="1465" w:type="dxa"/>
          </w:tcPr>
          <w:p w14:paraId="31BF630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98 (87%)</w:t>
            </w:r>
          </w:p>
        </w:tc>
        <w:tc>
          <w:tcPr>
            <w:tcW w:w="1465" w:type="dxa"/>
            <w:shd w:val="clear" w:color="auto" w:fill="auto"/>
            <w:noWrap/>
            <w:hideMark/>
          </w:tcPr>
          <w:p w14:paraId="1645EE4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3 (100%)</w:t>
            </w:r>
          </w:p>
        </w:tc>
        <w:tc>
          <w:tcPr>
            <w:tcW w:w="2121" w:type="dxa"/>
            <w:shd w:val="clear" w:color="auto" w:fill="auto"/>
          </w:tcPr>
          <w:p w14:paraId="13D346F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32 (0.64, 2.69)</w:t>
            </w:r>
          </w:p>
        </w:tc>
      </w:tr>
      <w:tr w:rsidR="00A66B54" w:rsidRPr="009E5255" w14:paraId="628A09ED" w14:textId="77777777" w:rsidTr="00CB51DF">
        <w:trPr>
          <w:trHeight w:val="20"/>
        </w:trPr>
        <w:tc>
          <w:tcPr>
            <w:tcW w:w="2127" w:type="dxa"/>
            <w:shd w:val="clear" w:color="auto" w:fill="auto"/>
            <w:noWrap/>
            <w:vAlign w:val="center"/>
            <w:hideMark/>
          </w:tcPr>
          <w:p w14:paraId="160E677D" w14:textId="77777777" w:rsidR="00A66B54" w:rsidRPr="009E5255" w:rsidRDefault="00A66B54" w:rsidP="00EA0B5A">
            <w:pPr>
              <w:pStyle w:val="NoSpacing"/>
              <w:rPr>
                <w:rFonts w:asciiTheme="majorHAnsi" w:hAnsiTheme="majorHAnsi" w:cstheme="majorHAnsi"/>
              </w:rPr>
            </w:pPr>
            <w:bookmarkStart w:id="575" w:name="_Hlk80620475"/>
            <w:r w:rsidRPr="009E5255">
              <w:rPr>
                <w:rFonts w:asciiTheme="majorHAnsi" w:hAnsiTheme="majorHAnsi" w:cstheme="majorHAnsi"/>
              </w:rPr>
              <w:t>Bevacizumab</w:t>
            </w:r>
            <w:bookmarkEnd w:id="575"/>
          </w:p>
        </w:tc>
        <w:tc>
          <w:tcPr>
            <w:tcW w:w="1464" w:type="dxa"/>
            <w:shd w:val="clear" w:color="auto" w:fill="auto"/>
            <w:noWrap/>
            <w:hideMark/>
          </w:tcPr>
          <w:p w14:paraId="41A4EF3E"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2 (31%)</w:t>
            </w:r>
          </w:p>
        </w:tc>
        <w:tc>
          <w:tcPr>
            <w:tcW w:w="1465" w:type="dxa"/>
          </w:tcPr>
          <w:p w14:paraId="6F7AE64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49 (69%)</w:t>
            </w:r>
          </w:p>
        </w:tc>
        <w:tc>
          <w:tcPr>
            <w:tcW w:w="1465" w:type="dxa"/>
            <w:shd w:val="clear" w:color="auto" w:fill="auto"/>
            <w:noWrap/>
            <w:hideMark/>
          </w:tcPr>
          <w:p w14:paraId="58E119F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61 (100%)</w:t>
            </w:r>
          </w:p>
        </w:tc>
        <w:tc>
          <w:tcPr>
            <w:tcW w:w="2121" w:type="dxa"/>
            <w:shd w:val="clear" w:color="auto" w:fill="auto"/>
          </w:tcPr>
          <w:p w14:paraId="4EAD1EF9"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24 (3.19, 5.63) **</w:t>
            </w:r>
          </w:p>
        </w:tc>
      </w:tr>
      <w:tr w:rsidR="00A66B54" w:rsidRPr="009E5255" w14:paraId="2224928A" w14:textId="77777777" w:rsidTr="00CB51DF">
        <w:trPr>
          <w:trHeight w:val="20"/>
        </w:trPr>
        <w:tc>
          <w:tcPr>
            <w:tcW w:w="2127" w:type="dxa"/>
            <w:shd w:val="clear" w:color="auto" w:fill="auto"/>
            <w:noWrap/>
            <w:vAlign w:val="center"/>
            <w:hideMark/>
          </w:tcPr>
          <w:p w14:paraId="64ABB046"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Blinatumomab</w:t>
            </w:r>
          </w:p>
        </w:tc>
        <w:tc>
          <w:tcPr>
            <w:tcW w:w="1464" w:type="dxa"/>
            <w:shd w:val="clear" w:color="auto" w:fill="auto"/>
            <w:noWrap/>
            <w:hideMark/>
          </w:tcPr>
          <w:p w14:paraId="29964BD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6 (6%)</w:t>
            </w:r>
          </w:p>
        </w:tc>
        <w:tc>
          <w:tcPr>
            <w:tcW w:w="1465" w:type="dxa"/>
          </w:tcPr>
          <w:p w14:paraId="05E84BD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87 (94%)</w:t>
            </w:r>
          </w:p>
        </w:tc>
        <w:tc>
          <w:tcPr>
            <w:tcW w:w="1465" w:type="dxa"/>
            <w:shd w:val="clear" w:color="auto" w:fill="auto"/>
            <w:noWrap/>
            <w:hideMark/>
          </w:tcPr>
          <w:p w14:paraId="3BB2AE6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93 (100%)</w:t>
            </w:r>
          </w:p>
        </w:tc>
        <w:tc>
          <w:tcPr>
            <w:tcW w:w="2121" w:type="dxa"/>
            <w:shd w:val="clear" w:color="auto" w:fill="auto"/>
          </w:tcPr>
          <w:p w14:paraId="50D8A45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59 (0.25, 1.36)</w:t>
            </w:r>
          </w:p>
        </w:tc>
      </w:tr>
      <w:tr w:rsidR="00A66B54" w:rsidRPr="009E5255" w14:paraId="12B9DAEC" w14:textId="77777777" w:rsidTr="00CB51DF">
        <w:trPr>
          <w:trHeight w:val="20"/>
        </w:trPr>
        <w:tc>
          <w:tcPr>
            <w:tcW w:w="2127" w:type="dxa"/>
            <w:shd w:val="clear" w:color="auto" w:fill="auto"/>
            <w:noWrap/>
            <w:vAlign w:val="center"/>
            <w:hideMark/>
          </w:tcPr>
          <w:p w14:paraId="70168D2C"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Bortezomib</w:t>
            </w:r>
          </w:p>
        </w:tc>
        <w:tc>
          <w:tcPr>
            <w:tcW w:w="1464" w:type="dxa"/>
            <w:shd w:val="clear" w:color="auto" w:fill="auto"/>
            <w:noWrap/>
            <w:hideMark/>
          </w:tcPr>
          <w:p w14:paraId="2C32D768"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6 (8%)</w:t>
            </w:r>
          </w:p>
        </w:tc>
        <w:tc>
          <w:tcPr>
            <w:tcW w:w="1465" w:type="dxa"/>
          </w:tcPr>
          <w:p w14:paraId="357E858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89 (92%)</w:t>
            </w:r>
          </w:p>
        </w:tc>
        <w:tc>
          <w:tcPr>
            <w:tcW w:w="1465" w:type="dxa"/>
            <w:shd w:val="clear" w:color="auto" w:fill="auto"/>
            <w:noWrap/>
            <w:hideMark/>
          </w:tcPr>
          <w:p w14:paraId="51D5503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25 (100%)</w:t>
            </w:r>
          </w:p>
        </w:tc>
        <w:tc>
          <w:tcPr>
            <w:tcW w:w="2121" w:type="dxa"/>
            <w:shd w:val="clear" w:color="auto" w:fill="auto"/>
          </w:tcPr>
          <w:p w14:paraId="7F73A62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78 (0.49, 1.24)</w:t>
            </w:r>
          </w:p>
        </w:tc>
      </w:tr>
      <w:tr w:rsidR="00A66B54" w:rsidRPr="009E5255" w14:paraId="4281BC64" w14:textId="77777777" w:rsidTr="00CB51DF">
        <w:trPr>
          <w:trHeight w:val="20"/>
        </w:trPr>
        <w:tc>
          <w:tcPr>
            <w:tcW w:w="2127" w:type="dxa"/>
            <w:shd w:val="clear" w:color="auto" w:fill="auto"/>
            <w:noWrap/>
            <w:vAlign w:val="center"/>
            <w:hideMark/>
          </w:tcPr>
          <w:p w14:paraId="7F103E69"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Brentuximab vedotin</w:t>
            </w:r>
          </w:p>
        </w:tc>
        <w:tc>
          <w:tcPr>
            <w:tcW w:w="1464" w:type="dxa"/>
            <w:shd w:val="clear" w:color="auto" w:fill="auto"/>
            <w:noWrap/>
            <w:hideMark/>
          </w:tcPr>
          <w:p w14:paraId="2D37489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7 (34%)</w:t>
            </w:r>
          </w:p>
        </w:tc>
        <w:tc>
          <w:tcPr>
            <w:tcW w:w="1465" w:type="dxa"/>
          </w:tcPr>
          <w:p w14:paraId="3CE7B76C"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3 (66%)</w:t>
            </w:r>
          </w:p>
        </w:tc>
        <w:tc>
          <w:tcPr>
            <w:tcW w:w="1465" w:type="dxa"/>
            <w:shd w:val="clear" w:color="auto" w:fill="auto"/>
            <w:noWrap/>
            <w:hideMark/>
          </w:tcPr>
          <w:p w14:paraId="20746E6C"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50 (100%)</w:t>
            </w:r>
          </w:p>
        </w:tc>
        <w:tc>
          <w:tcPr>
            <w:tcW w:w="2121" w:type="dxa"/>
            <w:shd w:val="clear" w:color="auto" w:fill="auto"/>
          </w:tcPr>
          <w:p w14:paraId="2DBCE3F3"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47 (2.46, 8.13) **</w:t>
            </w:r>
          </w:p>
        </w:tc>
      </w:tr>
      <w:tr w:rsidR="00A66B54" w:rsidRPr="009E5255" w14:paraId="5D7D70CD" w14:textId="77777777" w:rsidTr="00CB51DF">
        <w:trPr>
          <w:trHeight w:val="20"/>
        </w:trPr>
        <w:tc>
          <w:tcPr>
            <w:tcW w:w="2127" w:type="dxa"/>
            <w:shd w:val="clear" w:color="auto" w:fill="auto"/>
            <w:noWrap/>
            <w:vAlign w:val="center"/>
            <w:hideMark/>
          </w:tcPr>
          <w:p w14:paraId="06251D60"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abazitaxel</w:t>
            </w:r>
          </w:p>
        </w:tc>
        <w:tc>
          <w:tcPr>
            <w:tcW w:w="1464" w:type="dxa"/>
            <w:shd w:val="clear" w:color="auto" w:fill="auto"/>
            <w:noWrap/>
            <w:hideMark/>
          </w:tcPr>
          <w:p w14:paraId="58E4A59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 (4%)</w:t>
            </w:r>
          </w:p>
        </w:tc>
        <w:tc>
          <w:tcPr>
            <w:tcW w:w="1465" w:type="dxa"/>
          </w:tcPr>
          <w:p w14:paraId="56B0A6A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5 (96%)</w:t>
            </w:r>
          </w:p>
        </w:tc>
        <w:tc>
          <w:tcPr>
            <w:tcW w:w="1465" w:type="dxa"/>
            <w:shd w:val="clear" w:color="auto" w:fill="auto"/>
            <w:noWrap/>
            <w:hideMark/>
          </w:tcPr>
          <w:p w14:paraId="51F57176"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6 (100%)</w:t>
            </w:r>
          </w:p>
        </w:tc>
        <w:tc>
          <w:tcPr>
            <w:tcW w:w="2121" w:type="dxa"/>
            <w:shd w:val="clear" w:color="auto" w:fill="auto"/>
          </w:tcPr>
          <w:p w14:paraId="500EA93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34 (0.05, 2.53)</w:t>
            </w:r>
          </w:p>
        </w:tc>
      </w:tr>
      <w:tr w:rsidR="00A66B54" w:rsidRPr="009E5255" w14:paraId="7EC0F055" w14:textId="77777777" w:rsidTr="00CB51DF">
        <w:trPr>
          <w:trHeight w:val="20"/>
        </w:trPr>
        <w:tc>
          <w:tcPr>
            <w:tcW w:w="2127" w:type="dxa"/>
            <w:shd w:val="clear" w:color="auto" w:fill="auto"/>
            <w:noWrap/>
            <w:vAlign w:val="center"/>
            <w:hideMark/>
          </w:tcPr>
          <w:p w14:paraId="305D4490" w14:textId="77777777" w:rsidR="00A66B54" w:rsidRPr="009E5255" w:rsidRDefault="00A66B54" w:rsidP="00EA0B5A">
            <w:pPr>
              <w:pStyle w:val="NoSpacing"/>
              <w:rPr>
                <w:rFonts w:asciiTheme="majorHAnsi" w:hAnsiTheme="majorHAnsi" w:cstheme="majorHAnsi"/>
              </w:rPr>
            </w:pPr>
            <w:bookmarkStart w:id="576" w:name="_Hlk80620522"/>
            <w:r w:rsidRPr="009E5255">
              <w:rPr>
                <w:rFonts w:asciiTheme="majorHAnsi" w:hAnsiTheme="majorHAnsi" w:cstheme="majorHAnsi"/>
              </w:rPr>
              <w:t>Carboplatin</w:t>
            </w:r>
            <w:bookmarkEnd w:id="576"/>
          </w:p>
        </w:tc>
        <w:tc>
          <w:tcPr>
            <w:tcW w:w="1464" w:type="dxa"/>
            <w:shd w:val="clear" w:color="auto" w:fill="auto"/>
            <w:noWrap/>
            <w:hideMark/>
          </w:tcPr>
          <w:p w14:paraId="051C04DC"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65 (16%)</w:t>
            </w:r>
          </w:p>
        </w:tc>
        <w:tc>
          <w:tcPr>
            <w:tcW w:w="1465" w:type="dxa"/>
          </w:tcPr>
          <w:p w14:paraId="1EF31669"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35 (84%)</w:t>
            </w:r>
          </w:p>
        </w:tc>
        <w:tc>
          <w:tcPr>
            <w:tcW w:w="1465" w:type="dxa"/>
            <w:shd w:val="clear" w:color="auto" w:fill="auto"/>
            <w:noWrap/>
            <w:hideMark/>
          </w:tcPr>
          <w:p w14:paraId="6EAF6D3E"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00 (100%)</w:t>
            </w:r>
          </w:p>
        </w:tc>
        <w:tc>
          <w:tcPr>
            <w:tcW w:w="2121" w:type="dxa"/>
            <w:shd w:val="clear" w:color="auto" w:fill="auto"/>
          </w:tcPr>
          <w:p w14:paraId="5AFEDF14"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71 (1.26, 2.32) **</w:t>
            </w:r>
          </w:p>
        </w:tc>
      </w:tr>
      <w:tr w:rsidR="00A66B54" w:rsidRPr="009E5255" w14:paraId="6D682095" w14:textId="77777777" w:rsidTr="00CB51DF">
        <w:trPr>
          <w:trHeight w:val="20"/>
        </w:trPr>
        <w:tc>
          <w:tcPr>
            <w:tcW w:w="2127" w:type="dxa"/>
            <w:shd w:val="clear" w:color="auto" w:fill="auto"/>
            <w:noWrap/>
            <w:vAlign w:val="center"/>
            <w:hideMark/>
          </w:tcPr>
          <w:p w14:paraId="4AD0E690"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arfilzomib</w:t>
            </w:r>
          </w:p>
        </w:tc>
        <w:tc>
          <w:tcPr>
            <w:tcW w:w="1464" w:type="dxa"/>
            <w:shd w:val="clear" w:color="auto" w:fill="auto"/>
            <w:noWrap/>
            <w:hideMark/>
          </w:tcPr>
          <w:p w14:paraId="4B29FB8D"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6 (2%)</w:t>
            </w:r>
          </w:p>
        </w:tc>
        <w:tc>
          <w:tcPr>
            <w:tcW w:w="1465" w:type="dxa"/>
          </w:tcPr>
          <w:p w14:paraId="24A436E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72 (98%)</w:t>
            </w:r>
          </w:p>
        </w:tc>
        <w:tc>
          <w:tcPr>
            <w:tcW w:w="1465" w:type="dxa"/>
            <w:shd w:val="clear" w:color="auto" w:fill="auto"/>
            <w:noWrap/>
            <w:hideMark/>
          </w:tcPr>
          <w:p w14:paraId="4ADA035F"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78 (100%)</w:t>
            </w:r>
          </w:p>
        </w:tc>
        <w:tc>
          <w:tcPr>
            <w:tcW w:w="2121" w:type="dxa"/>
            <w:shd w:val="clear" w:color="auto" w:fill="auto"/>
          </w:tcPr>
          <w:p w14:paraId="28C01EBE"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18 (0.08, 0.42) **</w:t>
            </w:r>
          </w:p>
        </w:tc>
      </w:tr>
      <w:tr w:rsidR="00A66B54" w:rsidRPr="009E5255" w14:paraId="77068264" w14:textId="77777777" w:rsidTr="00CB51DF">
        <w:trPr>
          <w:trHeight w:val="20"/>
        </w:trPr>
        <w:tc>
          <w:tcPr>
            <w:tcW w:w="2127" w:type="dxa"/>
            <w:shd w:val="clear" w:color="auto" w:fill="auto"/>
            <w:noWrap/>
            <w:vAlign w:val="center"/>
            <w:hideMark/>
          </w:tcPr>
          <w:p w14:paraId="4EB6F1DC"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etuximab</w:t>
            </w:r>
          </w:p>
        </w:tc>
        <w:tc>
          <w:tcPr>
            <w:tcW w:w="1464" w:type="dxa"/>
            <w:shd w:val="clear" w:color="auto" w:fill="auto"/>
            <w:noWrap/>
            <w:hideMark/>
          </w:tcPr>
          <w:p w14:paraId="5B6956F8"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1 (15%)</w:t>
            </w:r>
          </w:p>
        </w:tc>
        <w:tc>
          <w:tcPr>
            <w:tcW w:w="1465" w:type="dxa"/>
          </w:tcPr>
          <w:p w14:paraId="733A3DF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8 (85%)</w:t>
            </w:r>
          </w:p>
        </w:tc>
        <w:tc>
          <w:tcPr>
            <w:tcW w:w="1465" w:type="dxa"/>
            <w:shd w:val="clear" w:color="auto" w:fill="auto"/>
            <w:noWrap/>
            <w:hideMark/>
          </w:tcPr>
          <w:p w14:paraId="1C67E65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39 (100%)</w:t>
            </w:r>
          </w:p>
        </w:tc>
        <w:tc>
          <w:tcPr>
            <w:tcW w:w="2121" w:type="dxa"/>
            <w:shd w:val="clear" w:color="auto" w:fill="auto"/>
          </w:tcPr>
          <w:p w14:paraId="58FCD86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54 (0.93, 2.52)</w:t>
            </w:r>
          </w:p>
        </w:tc>
      </w:tr>
      <w:tr w:rsidR="00A66B54" w:rsidRPr="009E5255" w14:paraId="6D6AB479" w14:textId="77777777" w:rsidTr="00CB51DF">
        <w:trPr>
          <w:trHeight w:val="20"/>
        </w:trPr>
        <w:tc>
          <w:tcPr>
            <w:tcW w:w="2127" w:type="dxa"/>
            <w:shd w:val="clear" w:color="auto" w:fill="auto"/>
            <w:noWrap/>
            <w:vAlign w:val="center"/>
            <w:hideMark/>
          </w:tcPr>
          <w:p w14:paraId="4FC51F27"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isplatin</w:t>
            </w:r>
          </w:p>
        </w:tc>
        <w:tc>
          <w:tcPr>
            <w:tcW w:w="1464" w:type="dxa"/>
            <w:shd w:val="clear" w:color="auto" w:fill="auto"/>
            <w:noWrap/>
            <w:hideMark/>
          </w:tcPr>
          <w:p w14:paraId="5848F98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8 (9%)</w:t>
            </w:r>
          </w:p>
        </w:tc>
        <w:tc>
          <w:tcPr>
            <w:tcW w:w="1465" w:type="dxa"/>
          </w:tcPr>
          <w:p w14:paraId="029897A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79 (91%)</w:t>
            </w:r>
          </w:p>
        </w:tc>
        <w:tc>
          <w:tcPr>
            <w:tcW w:w="1465" w:type="dxa"/>
            <w:shd w:val="clear" w:color="auto" w:fill="auto"/>
            <w:noWrap/>
            <w:hideMark/>
          </w:tcPr>
          <w:p w14:paraId="32FE36E3"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97 (100%)</w:t>
            </w:r>
          </w:p>
        </w:tc>
        <w:tc>
          <w:tcPr>
            <w:tcW w:w="2121" w:type="dxa"/>
            <w:shd w:val="clear" w:color="auto" w:fill="auto"/>
          </w:tcPr>
          <w:p w14:paraId="5D8C60CE"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86 (0.5, 1.46)</w:t>
            </w:r>
          </w:p>
        </w:tc>
      </w:tr>
      <w:tr w:rsidR="00A66B54" w:rsidRPr="009E5255" w14:paraId="0ADFB1B0" w14:textId="77777777" w:rsidTr="00CB51DF">
        <w:trPr>
          <w:trHeight w:val="20"/>
        </w:trPr>
        <w:tc>
          <w:tcPr>
            <w:tcW w:w="2127" w:type="dxa"/>
            <w:shd w:val="clear" w:color="auto" w:fill="auto"/>
            <w:noWrap/>
            <w:vAlign w:val="center"/>
            <w:hideMark/>
          </w:tcPr>
          <w:p w14:paraId="319A668A"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ladribine</w:t>
            </w:r>
          </w:p>
        </w:tc>
        <w:tc>
          <w:tcPr>
            <w:tcW w:w="1464" w:type="dxa"/>
            <w:shd w:val="clear" w:color="auto" w:fill="auto"/>
            <w:noWrap/>
            <w:hideMark/>
          </w:tcPr>
          <w:p w14:paraId="0B5C9B38"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8 (6%)</w:t>
            </w:r>
          </w:p>
        </w:tc>
        <w:tc>
          <w:tcPr>
            <w:tcW w:w="1465" w:type="dxa"/>
          </w:tcPr>
          <w:p w14:paraId="7ABB7A13"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9 (94%)</w:t>
            </w:r>
          </w:p>
        </w:tc>
        <w:tc>
          <w:tcPr>
            <w:tcW w:w="1465" w:type="dxa"/>
            <w:shd w:val="clear" w:color="auto" w:fill="auto"/>
            <w:noWrap/>
            <w:hideMark/>
          </w:tcPr>
          <w:p w14:paraId="054716B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27 (100%)</w:t>
            </w:r>
          </w:p>
        </w:tc>
        <w:tc>
          <w:tcPr>
            <w:tcW w:w="2121" w:type="dxa"/>
            <w:shd w:val="clear" w:color="auto" w:fill="auto"/>
          </w:tcPr>
          <w:p w14:paraId="133F9FBC"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57 (0.26, 1.28)</w:t>
            </w:r>
          </w:p>
        </w:tc>
      </w:tr>
      <w:tr w:rsidR="00A66B54" w:rsidRPr="009E5255" w14:paraId="795CA49D" w14:textId="77777777" w:rsidTr="00CB51DF">
        <w:trPr>
          <w:trHeight w:val="20"/>
        </w:trPr>
        <w:tc>
          <w:tcPr>
            <w:tcW w:w="2127" w:type="dxa"/>
            <w:shd w:val="clear" w:color="auto" w:fill="auto"/>
            <w:noWrap/>
            <w:vAlign w:val="center"/>
            <w:hideMark/>
          </w:tcPr>
          <w:p w14:paraId="42B05DDE"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yclophosphamide</w:t>
            </w:r>
          </w:p>
        </w:tc>
        <w:tc>
          <w:tcPr>
            <w:tcW w:w="1464" w:type="dxa"/>
            <w:shd w:val="clear" w:color="auto" w:fill="auto"/>
            <w:noWrap/>
            <w:hideMark/>
          </w:tcPr>
          <w:p w14:paraId="030DD89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4 (17%)</w:t>
            </w:r>
          </w:p>
        </w:tc>
        <w:tc>
          <w:tcPr>
            <w:tcW w:w="1465" w:type="dxa"/>
          </w:tcPr>
          <w:p w14:paraId="453A71D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557 (83%)</w:t>
            </w:r>
          </w:p>
        </w:tc>
        <w:tc>
          <w:tcPr>
            <w:tcW w:w="1465" w:type="dxa"/>
            <w:shd w:val="clear" w:color="auto" w:fill="auto"/>
            <w:noWrap/>
            <w:hideMark/>
          </w:tcPr>
          <w:p w14:paraId="6E2D46C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671 (100%)</w:t>
            </w:r>
          </w:p>
        </w:tc>
        <w:tc>
          <w:tcPr>
            <w:tcW w:w="2121" w:type="dxa"/>
            <w:shd w:val="clear" w:color="auto" w:fill="auto"/>
          </w:tcPr>
          <w:p w14:paraId="5A0127B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86 (1.47, 2.35) **</w:t>
            </w:r>
          </w:p>
        </w:tc>
      </w:tr>
      <w:tr w:rsidR="00A66B54" w:rsidRPr="009E5255" w14:paraId="27017C42" w14:textId="77777777" w:rsidTr="00CB51DF">
        <w:trPr>
          <w:trHeight w:val="20"/>
        </w:trPr>
        <w:tc>
          <w:tcPr>
            <w:tcW w:w="2127" w:type="dxa"/>
            <w:shd w:val="clear" w:color="auto" w:fill="auto"/>
            <w:noWrap/>
            <w:vAlign w:val="center"/>
            <w:hideMark/>
          </w:tcPr>
          <w:p w14:paraId="722409C7"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ytarabine</w:t>
            </w:r>
          </w:p>
        </w:tc>
        <w:tc>
          <w:tcPr>
            <w:tcW w:w="1464" w:type="dxa"/>
            <w:shd w:val="clear" w:color="auto" w:fill="auto"/>
            <w:noWrap/>
            <w:hideMark/>
          </w:tcPr>
          <w:p w14:paraId="6B98031D"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3 (6%)</w:t>
            </w:r>
          </w:p>
        </w:tc>
        <w:tc>
          <w:tcPr>
            <w:tcW w:w="1465" w:type="dxa"/>
          </w:tcPr>
          <w:p w14:paraId="41BC580F"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36 (94%)</w:t>
            </w:r>
          </w:p>
        </w:tc>
        <w:tc>
          <w:tcPr>
            <w:tcW w:w="1465" w:type="dxa"/>
            <w:shd w:val="clear" w:color="auto" w:fill="auto"/>
            <w:noWrap/>
            <w:hideMark/>
          </w:tcPr>
          <w:p w14:paraId="718B204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59 (100%)</w:t>
            </w:r>
          </w:p>
        </w:tc>
        <w:tc>
          <w:tcPr>
            <w:tcW w:w="2121" w:type="dxa"/>
            <w:shd w:val="clear" w:color="auto" w:fill="auto"/>
          </w:tcPr>
          <w:p w14:paraId="0161FBB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58 (0.37, 0.9) *</w:t>
            </w:r>
          </w:p>
        </w:tc>
      </w:tr>
      <w:tr w:rsidR="00A66B54" w:rsidRPr="009E5255" w14:paraId="62F1B748" w14:textId="77777777" w:rsidTr="00CB51DF">
        <w:trPr>
          <w:trHeight w:val="20"/>
        </w:trPr>
        <w:tc>
          <w:tcPr>
            <w:tcW w:w="2127" w:type="dxa"/>
            <w:shd w:val="clear" w:color="auto" w:fill="auto"/>
            <w:noWrap/>
            <w:vAlign w:val="center"/>
            <w:hideMark/>
          </w:tcPr>
          <w:p w14:paraId="7F08CA56"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Docetaxel</w:t>
            </w:r>
          </w:p>
        </w:tc>
        <w:tc>
          <w:tcPr>
            <w:tcW w:w="1464" w:type="dxa"/>
            <w:shd w:val="clear" w:color="auto" w:fill="auto"/>
            <w:noWrap/>
            <w:hideMark/>
          </w:tcPr>
          <w:p w14:paraId="0F47533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4 (4%)</w:t>
            </w:r>
          </w:p>
        </w:tc>
        <w:tc>
          <w:tcPr>
            <w:tcW w:w="1465" w:type="dxa"/>
          </w:tcPr>
          <w:p w14:paraId="3E4F7078"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50 (96%)</w:t>
            </w:r>
          </w:p>
        </w:tc>
        <w:tc>
          <w:tcPr>
            <w:tcW w:w="1465" w:type="dxa"/>
            <w:shd w:val="clear" w:color="auto" w:fill="auto"/>
            <w:noWrap/>
            <w:hideMark/>
          </w:tcPr>
          <w:p w14:paraId="089A742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64 (100%)</w:t>
            </w:r>
          </w:p>
        </w:tc>
        <w:tc>
          <w:tcPr>
            <w:tcW w:w="2121" w:type="dxa"/>
            <w:shd w:val="clear" w:color="auto" w:fill="auto"/>
          </w:tcPr>
          <w:p w14:paraId="2865C2DF"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33 (0.19, 0.57) **</w:t>
            </w:r>
          </w:p>
        </w:tc>
      </w:tr>
      <w:tr w:rsidR="00A66B54" w:rsidRPr="009E5255" w14:paraId="1091FBF0" w14:textId="77777777" w:rsidTr="00CB51DF">
        <w:trPr>
          <w:trHeight w:val="20"/>
        </w:trPr>
        <w:tc>
          <w:tcPr>
            <w:tcW w:w="2127" w:type="dxa"/>
            <w:shd w:val="clear" w:color="auto" w:fill="auto"/>
            <w:noWrap/>
            <w:vAlign w:val="center"/>
            <w:hideMark/>
          </w:tcPr>
          <w:p w14:paraId="6E112FED"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Doxorubicin hydrochloride</w:t>
            </w:r>
          </w:p>
        </w:tc>
        <w:tc>
          <w:tcPr>
            <w:tcW w:w="1464" w:type="dxa"/>
            <w:shd w:val="clear" w:color="auto" w:fill="auto"/>
            <w:noWrap/>
            <w:hideMark/>
          </w:tcPr>
          <w:p w14:paraId="2468911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8 (23%)</w:t>
            </w:r>
          </w:p>
        </w:tc>
        <w:tc>
          <w:tcPr>
            <w:tcW w:w="1465" w:type="dxa"/>
          </w:tcPr>
          <w:p w14:paraId="5A92A16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91 (77%)</w:t>
            </w:r>
          </w:p>
        </w:tc>
        <w:tc>
          <w:tcPr>
            <w:tcW w:w="1465" w:type="dxa"/>
            <w:shd w:val="clear" w:color="auto" w:fill="auto"/>
            <w:noWrap/>
            <w:hideMark/>
          </w:tcPr>
          <w:p w14:paraId="4645DC68"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509 (100%)</w:t>
            </w:r>
          </w:p>
        </w:tc>
        <w:tc>
          <w:tcPr>
            <w:tcW w:w="2121" w:type="dxa"/>
            <w:shd w:val="clear" w:color="auto" w:fill="auto"/>
          </w:tcPr>
          <w:p w14:paraId="0125574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81 (2.19, 3.61) **</w:t>
            </w:r>
          </w:p>
        </w:tc>
      </w:tr>
      <w:tr w:rsidR="00A66B54" w:rsidRPr="009E5255" w14:paraId="76048FF2" w14:textId="77777777" w:rsidTr="00CB51DF">
        <w:trPr>
          <w:trHeight w:val="20"/>
        </w:trPr>
        <w:tc>
          <w:tcPr>
            <w:tcW w:w="2127" w:type="dxa"/>
            <w:shd w:val="clear" w:color="auto" w:fill="auto"/>
            <w:noWrap/>
            <w:vAlign w:val="center"/>
            <w:hideMark/>
          </w:tcPr>
          <w:p w14:paraId="4B7AE20E"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Durvalumab</w:t>
            </w:r>
          </w:p>
        </w:tc>
        <w:tc>
          <w:tcPr>
            <w:tcW w:w="1464" w:type="dxa"/>
            <w:shd w:val="clear" w:color="auto" w:fill="auto"/>
            <w:noWrap/>
            <w:hideMark/>
          </w:tcPr>
          <w:p w14:paraId="443F1D7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w:t>
            </w:r>
          </w:p>
        </w:tc>
        <w:tc>
          <w:tcPr>
            <w:tcW w:w="1465" w:type="dxa"/>
          </w:tcPr>
          <w:p w14:paraId="4459853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27 (100%)</w:t>
            </w:r>
          </w:p>
        </w:tc>
        <w:tc>
          <w:tcPr>
            <w:tcW w:w="1465" w:type="dxa"/>
            <w:shd w:val="clear" w:color="auto" w:fill="auto"/>
            <w:noWrap/>
            <w:hideMark/>
          </w:tcPr>
          <w:p w14:paraId="395870E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27 (100%)</w:t>
            </w:r>
          </w:p>
        </w:tc>
        <w:tc>
          <w:tcPr>
            <w:tcW w:w="2121" w:type="dxa"/>
            <w:shd w:val="clear" w:color="auto" w:fill="auto"/>
          </w:tcPr>
          <w:p w14:paraId="10F083FF"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 0)</w:t>
            </w:r>
          </w:p>
        </w:tc>
      </w:tr>
      <w:tr w:rsidR="00A66B54" w:rsidRPr="009E5255" w14:paraId="40BB4AF5" w14:textId="77777777" w:rsidTr="00CB51DF">
        <w:trPr>
          <w:trHeight w:val="20"/>
        </w:trPr>
        <w:tc>
          <w:tcPr>
            <w:tcW w:w="2127" w:type="dxa"/>
            <w:shd w:val="clear" w:color="auto" w:fill="auto"/>
            <w:noWrap/>
            <w:vAlign w:val="center"/>
            <w:hideMark/>
          </w:tcPr>
          <w:p w14:paraId="28132D9A"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Epirubicin hydrochloride</w:t>
            </w:r>
          </w:p>
        </w:tc>
        <w:tc>
          <w:tcPr>
            <w:tcW w:w="1464" w:type="dxa"/>
            <w:shd w:val="clear" w:color="auto" w:fill="auto"/>
            <w:noWrap/>
            <w:hideMark/>
          </w:tcPr>
          <w:p w14:paraId="02C93C0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w:t>
            </w:r>
          </w:p>
        </w:tc>
        <w:tc>
          <w:tcPr>
            <w:tcW w:w="1465" w:type="dxa"/>
          </w:tcPr>
          <w:p w14:paraId="7D0F715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9 (100%)</w:t>
            </w:r>
          </w:p>
        </w:tc>
        <w:tc>
          <w:tcPr>
            <w:tcW w:w="1465" w:type="dxa"/>
            <w:shd w:val="clear" w:color="auto" w:fill="auto"/>
            <w:noWrap/>
            <w:hideMark/>
          </w:tcPr>
          <w:p w14:paraId="547AF57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9 (100%)</w:t>
            </w:r>
          </w:p>
        </w:tc>
        <w:tc>
          <w:tcPr>
            <w:tcW w:w="2121" w:type="dxa"/>
            <w:shd w:val="clear" w:color="auto" w:fill="auto"/>
          </w:tcPr>
          <w:p w14:paraId="0C269F56"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 0)</w:t>
            </w:r>
          </w:p>
        </w:tc>
      </w:tr>
      <w:tr w:rsidR="00A66B54" w:rsidRPr="009E5255" w14:paraId="3CA4784A" w14:textId="77777777" w:rsidTr="00CB51DF">
        <w:trPr>
          <w:trHeight w:val="20"/>
        </w:trPr>
        <w:tc>
          <w:tcPr>
            <w:tcW w:w="2127" w:type="dxa"/>
            <w:shd w:val="clear" w:color="auto" w:fill="auto"/>
            <w:noWrap/>
            <w:vAlign w:val="center"/>
            <w:hideMark/>
          </w:tcPr>
          <w:p w14:paraId="6C3772FE"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Eribulin mesilate</w:t>
            </w:r>
          </w:p>
        </w:tc>
        <w:tc>
          <w:tcPr>
            <w:tcW w:w="1464" w:type="dxa"/>
            <w:shd w:val="clear" w:color="auto" w:fill="auto"/>
            <w:noWrap/>
            <w:hideMark/>
          </w:tcPr>
          <w:p w14:paraId="264359E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w:t>
            </w:r>
          </w:p>
        </w:tc>
        <w:tc>
          <w:tcPr>
            <w:tcW w:w="1465" w:type="dxa"/>
          </w:tcPr>
          <w:p w14:paraId="00DC044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8 (100%)</w:t>
            </w:r>
          </w:p>
        </w:tc>
        <w:tc>
          <w:tcPr>
            <w:tcW w:w="1465" w:type="dxa"/>
            <w:shd w:val="clear" w:color="auto" w:fill="auto"/>
            <w:noWrap/>
            <w:hideMark/>
          </w:tcPr>
          <w:p w14:paraId="139BDA3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8 (100%)</w:t>
            </w:r>
          </w:p>
        </w:tc>
        <w:tc>
          <w:tcPr>
            <w:tcW w:w="2121" w:type="dxa"/>
            <w:shd w:val="clear" w:color="auto" w:fill="auto"/>
          </w:tcPr>
          <w:p w14:paraId="5D0FA7C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 0)</w:t>
            </w:r>
          </w:p>
        </w:tc>
      </w:tr>
      <w:tr w:rsidR="00A66B54" w:rsidRPr="009E5255" w14:paraId="16802D76" w14:textId="77777777" w:rsidTr="00CB51DF">
        <w:trPr>
          <w:trHeight w:val="20"/>
        </w:trPr>
        <w:tc>
          <w:tcPr>
            <w:tcW w:w="2127" w:type="dxa"/>
            <w:shd w:val="clear" w:color="auto" w:fill="auto"/>
            <w:noWrap/>
            <w:vAlign w:val="center"/>
            <w:hideMark/>
          </w:tcPr>
          <w:p w14:paraId="0CA77BC3"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Fludarabine phosphate</w:t>
            </w:r>
          </w:p>
        </w:tc>
        <w:tc>
          <w:tcPr>
            <w:tcW w:w="1464" w:type="dxa"/>
            <w:shd w:val="clear" w:color="auto" w:fill="auto"/>
            <w:noWrap/>
            <w:hideMark/>
          </w:tcPr>
          <w:p w14:paraId="1043A94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9 (12%)</w:t>
            </w:r>
          </w:p>
        </w:tc>
        <w:tc>
          <w:tcPr>
            <w:tcW w:w="1465" w:type="dxa"/>
          </w:tcPr>
          <w:p w14:paraId="0EC0EC0C"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45 (88%)</w:t>
            </w:r>
          </w:p>
        </w:tc>
        <w:tc>
          <w:tcPr>
            <w:tcW w:w="1465" w:type="dxa"/>
            <w:shd w:val="clear" w:color="auto" w:fill="auto"/>
            <w:noWrap/>
            <w:hideMark/>
          </w:tcPr>
          <w:p w14:paraId="1A2C3C23"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64 (100%)</w:t>
            </w:r>
          </w:p>
        </w:tc>
        <w:tc>
          <w:tcPr>
            <w:tcW w:w="2121" w:type="dxa"/>
            <w:shd w:val="clear" w:color="auto" w:fill="auto"/>
          </w:tcPr>
          <w:p w14:paraId="2E0BD1E6"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2 (0.64, 1.97)</w:t>
            </w:r>
          </w:p>
        </w:tc>
      </w:tr>
      <w:tr w:rsidR="00A66B54" w:rsidRPr="009E5255" w14:paraId="4F328D33" w14:textId="77777777" w:rsidTr="00CB51DF">
        <w:trPr>
          <w:trHeight w:val="20"/>
        </w:trPr>
        <w:tc>
          <w:tcPr>
            <w:tcW w:w="2127" w:type="dxa"/>
            <w:shd w:val="clear" w:color="auto" w:fill="auto"/>
            <w:noWrap/>
            <w:vAlign w:val="center"/>
            <w:hideMark/>
          </w:tcPr>
          <w:p w14:paraId="4E5CD797"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Fluorouracil</w:t>
            </w:r>
          </w:p>
        </w:tc>
        <w:tc>
          <w:tcPr>
            <w:tcW w:w="1464" w:type="dxa"/>
            <w:shd w:val="clear" w:color="auto" w:fill="auto"/>
            <w:noWrap/>
            <w:hideMark/>
          </w:tcPr>
          <w:p w14:paraId="5AC79FE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7 (3%)</w:t>
            </w:r>
          </w:p>
        </w:tc>
        <w:tc>
          <w:tcPr>
            <w:tcW w:w="1465" w:type="dxa"/>
          </w:tcPr>
          <w:p w14:paraId="374D8DC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36 (97%)</w:t>
            </w:r>
          </w:p>
        </w:tc>
        <w:tc>
          <w:tcPr>
            <w:tcW w:w="1465" w:type="dxa"/>
            <w:shd w:val="clear" w:color="auto" w:fill="auto"/>
            <w:noWrap/>
            <w:hideMark/>
          </w:tcPr>
          <w:p w14:paraId="3543C0C3"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43 (100%)</w:t>
            </w:r>
          </w:p>
        </w:tc>
        <w:tc>
          <w:tcPr>
            <w:tcW w:w="2121" w:type="dxa"/>
            <w:shd w:val="clear" w:color="auto" w:fill="auto"/>
          </w:tcPr>
          <w:p w14:paraId="0346D3A8"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25 (0.11, 0.58) **</w:t>
            </w:r>
          </w:p>
        </w:tc>
      </w:tr>
      <w:tr w:rsidR="00A66B54" w:rsidRPr="009E5255" w14:paraId="717135F5" w14:textId="77777777" w:rsidTr="00CB51DF">
        <w:trPr>
          <w:trHeight w:val="20"/>
        </w:trPr>
        <w:tc>
          <w:tcPr>
            <w:tcW w:w="2127" w:type="dxa"/>
            <w:shd w:val="clear" w:color="auto" w:fill="auto"/>
            <w:noWrap/>
            <w:vAlign w:val="center"/>
            <w:hideMark/>
          </w:tcPr>
          <w:p w14:paraId="615FCE12"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Fotemustine</w:t>
            </w:r>
          </w:p>
        </w:tc>
        <w:tc>
          <w:tcPr>
            <w:tcW w:w="1464" w:type="dxa"/>
            <w:shd w:val="clear" w:color="auto" w:fill="auto"/>
            <w:noWrap/>
            <w:hideMark/>
          </w:tcPr>
          <w:p w14:paraId="337172A3"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w:t>
            </w:r>
          </w:p>
        </w:tc>
        <w:tc>
          <w:tcPr>
            <w:tcW w:w="1465" w:type="dxa"/>
          </w:tcPr>
          <w:p w14:paraId="2247B8D9"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 (100%)</w:t>
            </w:r>
          </w:p>
        </w:tc>
        <w:tc>
          <w:tcPr>
            <w:tcW w:w="1465" w:type="dxa"/>
            <w:shd w:val="clear" w:color="auto" w:fill="auto"/>
            <w:noWrap/>
            <w:hideMark/>
          </w:tcPr>
          <w:p w14:paraId="348B2A4F"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 (100%)</w:t>
            </w:r>
          </w:p>
        </w:tc>
        <w:tc>
          <w:tcPr>
            <w:tcW w:w="2121" w:type="dxa"/>
            <w:shd w:val="clear" w:color="auto" w:fill="auto"/>
          </w:tcPr>
          <w:p w14:paraId="59E2EB7E"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 0)</w:t>
            </w:r>
          </w:p>
        </w:tc>
      </w:tr>
      <w:tr w:rsidR="00A66B54" w:rsidRPr="009E5255" w14:paraId="18460154" w14:textId="77777777" w:rsidTr="00CB51DF">
        <w:trPr>
          <w:trHeight w:val="20"/>
        </w:trPr>
        <w:tc>
          <w:tcPr>
            <w:tcW w:w="2127" w:type="dxa"/>
            <w:shd w:val="clear" w:color="auto" w:fill="auto"/>
            <w:noWrap/>
            <w:vAlign w:val="center"/>
            <w:hideMark/>
          </w:tcPr>
          <w:p w14:paraId="1F2FFB81"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Gemcitabine hydrochloride</w:t>
            </w:r>
          </w:p>
        </w:tc>
        <w:tc>
          <w:tcPr>
            <w:tcW w:w="1464" w:type="dxa"/>
            <w:shd w:val="clear" w:color="auto" w:fill="auto"/>
            <w:noWrap/>
            <w:hideMark/>
          </w:tcPr>
          <w:p w14:paraId="0ED0555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5 (11%)</w:t>
            </w:r>
          </w:p>
        </w:tc>
        <w:tc>
          <w:tcPr>
            <w:tcW w:w="1465" w:type="dxa"/>
          </w:tcPr>
          <w:p w14:paraId="6965A28B"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9 (89%)</w:t>
            </w:r>
          </w:p>
        </w:tc>
        <w:tc>
          <w:tcPr>
            <w:tcW w:w="1465" w:type="dxa"/>
            <w:shd w:val="clear" w:color="auto" w:fill="auto"/>
            <w:noWrap/>
            <w:hideMark/>
          </w:tcPr>
          <w:p w14:paraId="7B19AF7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34 (100%)</w:t>
            </w:r>
          </w:p>
        </w:tc>
        <w:tc>
          <w:tcPr>
            <w:tcW w:w="2121" w:type="dxa"/>
            <w:shd w:val="clear" w:color="auto" w:fill="auto"/>
          </w:tcPr>
          <w:p w14:paraId="236C9968"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08 (0.56, 2.09)</w:t>
            </w:r>
          </w:p>
        </w:tc>
      </w:tr>
      <w:tr w:rsidR="00A66B54" w:rsidRPr="009E5255" w14:paraId="6174A4FA" w14:textId="77777777" w:rsidTr="00CB51DF">
        <w:trPr>
          <w:trHeight w:val="20"/>
        </w:trPr>
        <w:tc>
          <w:tcPr>
            <w:tcW w:w="2127" w:type="dxa"/>
            <w:shd w:val="clear" w:color="auto" w:fill="auto"/>
            <w:noWrap/>
            <w:vAlign w:val="center"/>
            <w:hideMark/>
          </w:tcPr>
          <w:p w14:paraId="50AD9F20"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darubicin hydrochloride</w:t>
            </w:r>
          </w:p>
        </w:tc>
        <w:tc>
          <w:tcPr>
            <w:tcW w:w="1464" w:type="dxa"/>
            <w:shd w:val="clear" w:color="auto" w:fill="auto"/>
            <w:noWrap/>
            <w:hideMark/>
          </w:tcPr>
          <w:p w14:paraId="2FBE5D8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 (1%)</w:t>
            </w:r>
          </w:p>
        </w:tc>
        <w:tc>
          <w:tcPr>
            <w:tcW w:w="1465" w:type="dxa"/>
          </w:tcPr>
          <w:p w14:paraId="3516C1C9"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49 (99%)</w:t>
            </w:r>
          </w:p>
        </w:tc>
        <w:tc>
          <w:tcPr>
            <w:tcW w:w="1465" w:type="dxa"/>
            <w:shd w:val="clear" w:color="auto" w:fill="auto"/>
            <w:noWrap/>
            <w:hideMark/>
          </w:tcPr>
          <w:p w14:paraId="4515094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52 (100%)</w:t>
            </w:r>
          </w:p>
        </w:tc>
        <w:tc>
          <w:tcPr>
            <w:tcW w:w="2121" w:type="dxa"/>
            <w:shd w:val="clear" w:color="auto" w:fill="auto"/>
          </w:tcPr>
          <w:p w14:paraId="5311805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1 (0.03, 0.31) **</w:t>
            </w:r>
          </w:p>
        </w:tc>
      </w:tr>
      <w:tr w:rsidR="00A66B54" w:rsidRPr="009E5255" w14:paraId="47D1409C" w14:textId="77777777" w:rsidTr="00CB51DF">
        <w:trPr>
          <w:trHeight w:val="20"/>
        </w:trPr>
        <w:tc>
          <w:tcPr>
            <w:tcW w:w="2127" w:type="dxa"/>
            <w:shd w:val="clear" w:color="auto" w:fill="auto"/>
            <w:noWrap/>
            <w:vAlign w:val="center"/>
            <w:hideMark/>
          </w:tcPr>
          <w:p w14:paraId="52E9E6D5" w14:textId="77777777" w:rsidR="00A66B54" w:rsidRPr="009E5255" w:rsidRDefault="00A66B54" w:rsidP="00EA0B5A">
            <w:pPr>
              <w:pStyle w:val="NoSpacing"/>
              <w:rPr>
                <w:rFonts w:asciiTheme="majorHAnsi" w:hAnsiTheme="majorHAnsi" w:cstheme="majorHAnsi"/>
              </w:rPr>
            </w:pPr>
            <w:bookmarkStart w:id="577" w:name="_Hlk80620651"/>
            <w:r w:rsidRPr="009E5255">
              <w:rPr>
                <w:rFonts w:asciiTheme="majorHAnsi" w:hAnsiTheme="majorHAnsi" w:cstheme="majorHAnsi"/>
              </w:rPr>
              <w:t>Ifosfamide</w:t>
            </w:r>
            <w:bookmarkEnd w:id="577"/>
          </w:p>
        </w:tc>
        <w:tc>
          <w:tcPr>
            <w:tcW w:w="1464" w:type="dxa"/>
            <w:shd w:val="clear" w:color="auto" w:fill="auto"/>
            <w:noWrap/>
            <w:hideMark/>
          </w:tcPr>
          <w:p w14:paraId="7249555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4 (13%)</w:t>
            </w:r>
          </w:p>
        </w:tc>
        <w:tc>
          <w:tcPr>
            <w:tcW w:w="1465" w:type="dxa"/>
          </w:tcPr>
          <w:p w14:paraId="025AD966"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90 (87%)</w:t>
            </w:r>
          </w:p>
        </w:tc>
        <w:tc>
          <w:tcPr>
            <w:tcW w:w="1465" w:type="dxa"/>
            <w:shd w:val="clear" w:color="auto" w:fill="auto"/>
            <w:noWrap/>
            <w:hideMark/>
          </w:tcPr>
          <w:p w14:paraId="7252D0EE"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04 (100%)</w:t>
            </w:r>
          </w:p>
        </w:tc>
        <w:tc>
          <w:tcPr>
            <w:tcW w:w="2121" w:type="dxa"/>
            <w:shd w:val="clear" w:color="auto" w:fill="auto"/>
          </w:tcPr>
          <w:p w14:paraId="6E26211D"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34 (0.71, 2.53)</w:t>
            </w:r>
          </w:p>
        </w:tc>
      </w:tr>
      <w:tr w:rsidR="00A66B54" w:rsidRPr="009E5255" w14:paraId="0DEFF919" w14:textId="77777777" w:rsidTr="00CB51DF">
        <w:trPr>
          <w:trHeight w:val="20"/>
        </w:trPr>
        <w:tc>
          <w:tcPr>
            <w:tcW w:w="2127" w:type="dxa"/>
            <w:shd w:val="clear" w:color="auto" w:fill="auto"/>
            <w:noWrap/>
            <w:vAlign w:val="center"/>
            <w:hideMark/>
          </w:tcPr>
          <w:p w14:paraId="41A869E1"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notuzumab Ozogamicin</w:t>
            </w:r>
          </w:p>
        </w:tc>
        <w:tc>
          <w:tcPr>
            <w:tcW w:w="1464" w:type="dxa"/>
            <w:shd w:val="clear" w:color="auto" w:fill="auto"/>
            <w:noWrap/>
            <w:hideMark/>
          </w:tcPr>
          <w:p w14:paraId="74F2A1F8"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w:t>
            </w:r>
          </w:p>
        </w:tc>
        <w:tc>
          <w:tcPr>
            <w:tcW w:w="1465" w:type="dxa"/>
          </w:tcPr>
          <w:p w14:paraId="1B3CA10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9 (100%)</w:t>
            </w:r>
          </w:p>
        </w:tc>
        <w:tc>
          <w:tcPr>
            <w:tcW w:w="1465" w:type="dxa"/>
            <w:shd w:val="clear" w:color="auto" w:fill="auto"/>
            <w:noWrap/>
            <w:hideMark/>
          </w:tcPr>
          <w:p w14:paraId="7FF96B3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9 (100%)</w:t>
            </w:r>
          </w:p>
        </w:tc>
        <w:tc>
          <w:tcPr>
            <w:tcW w:w="2121" w:type="dxa"/>
            <w:shd w:val="clear" w:color="auto" w:fill="auto"/>
          </w:tcPr>
          <w:p w14:paraId="1E93249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 0)</w:t>
            </w:r>
          </w:p>
        </w:tc>
      </w:tr>
      <w:tr w:rsidR="00A66B54" w:rsidRPr="009E5255" w14:paraId="5DBC72F5" w14:textId="77777777" w:rsidTr="00CB51DF">
        <w:trPr>
          <w:trHeight w:val="20"/>
        </w:trPr>
        <w:tc>
          <w:tcPr>
            <w:tcW w:w="2127" w:type="dxa"/>
            <w:shd w:val="clear" w:color="auto" w:fill="auto"/>
            <w:noWrap/>
            <w:vAlign w:val="center"/>
            <w:hideMark/>
          </w:tcPr>
          <w:p w14:paraId="4A33DCB1"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pilimumab</w:t>
            </w:r>
          </w:p>
        </w:tc>
        <w:tc>
          <w:tcPr>
            <w:tcW w:w="1464" w:type="dxa"/>
            <w:shd w:val="clear" w:color="auto" w:fill="auto"/>
            <w:noWrap/>
            <w:hideMark/>
          </w:tcPr>
          <w:p w14:paraId="42A65D6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3 (5%)</w:t>
            </w:r>
          </w:p>
        </w:tc>
        <w:tc>
          <w:tcPr>
            <w:tcW w:w="1465" w:type="dxa"/>
          </w:tcPr>
          <w:p w14:paraId="0358F50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70 (95%)</w:t>
            </w:r>
          </w:p>
        </w:tc>
        <w:tc>
          <w:tcPr>
            <w:tcW w:w="1465" w:type="dxa"/>
            <w:shd w:val="clear" w:color="auto" w:fill="auto"/>
            <w:noWrap/>
            <w:hideMark/>
          </w:tcPr>
          <w:p w14:paraId="06BC0BFF"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93 (100%)</w:t>
            </w:r>
          </w:p>
        </w:tc>
        <w:tc>
          <w:tcPr>
            <w:tcW w:w="2121" w:type="dxa"/>
            <w:shd w:val="clear" w:color="auto" w:fill="auto"/>
          </w:tcPr>
          <w:p w14:paraId="7724E6F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4 (0.26, 0.62) **</w:t>
            </w:r>
          </w:p>
        </w:tc>
      </w:tr>
      <w:tr w:rsidR="00A66B54" w:rsidRPr="009E5255" w14:paraId="7F06EBEB" w14:textId="77777777" w:rsidTr="00CB51DF">
        <w:trPr>
          <w:trHeight w:val="20"/>
        </w:trPr>
        <w:tc>
          <w:tcPr>
            <w:tcW w:w="2127" w:type="dxa"/>
            <w:shd w:val="clear" w:color="auto" w:fill="auto"/>
            <w:noWrap/>
            <w:vAlign w:val="center"/>
            <w:hideMark/>
          </w:tcPr>
          <w:p w14:paraId="2192FEE4"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rinotecan hydrochloride</w:t>
            </w:r>
          </w:p>
        </w:tc>
        <w:tc>
          <w:tcPr>
            <w:tcW w:w="1464" w:type="dxa"/>
            <w:shd w:val="clear" w:color="auto" w:fill="auto"/>
            <w:noWrap/>
            <w:hideMark/>
          </w:tcPr>
          <w:p w14:paraId="1F493B29"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0 (7%)</w:t>
            </w:r>
          </w:p>
        </w:tc>
        <w:tc>
          <w:tcPr>
            <w:tcW w:w="1465" w:type="dxa"/>
          </w:tcPr>
          <w:p w14:paraId="576F4E9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33 (93%)</w:t>
            </w:r>
          </w:p>
        </w:tc>
        <w:tc>
          <w:tcPr>
            <w:tcW w:w="1465" w:type="dxa"/>
            <w:shd w:val="clear" w:color="auto" w:fill="auto"/>
            <w:noWrap/>
            <w:hideMark/>
          </w:tcPr>
          <w:p w14:paraId="6425CCC4"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43 (100%)</w:t>
            </w:r>
          </w:p>
        </w:tc>
        <w:tc>
          <w:tcPr>
            <w:tcW w:w="2121" w:type="dxa"/>
            <w:shd w:val="clear" w:color="auto" w:fill="auto"/>
          </w:tcPr>
          <w:p w14:paraId="192D6EF8"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41 (0.06, 3)</w:t>
            </w:r>
          </w:p>
        </w:tc>
      </w:tr>
      <w:tr w:rsidR="00A66B54" w:rsidRPr="009E5255" w14:paraId="2A371B13" w14:textId="77777777" w:rsidTr="00CB51DF">
        <w:trPr>
          <w:trHeight w:val="20"/>
        </w:trPr>
        <w:tc>
          <w:tcPr>
            <w:tcW w:w="2127" w:type="dxa"/>
            <w:shd w:val="clear" w:color="auto" w:fill="auto"/>
            <w:noWrap/>
            <w:vAlign w:val="center"/>
            <w:hideMark/>
          </w:tcPr>
          <w:p w14:paraId="47958FAE"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Nivolumab</w:t>
            </w:r>
          </w:p>
        </w:tc>
        <w:tc>
          <w:tcPr>
            <w:tcW w:w="1464" w:type="dxa"/>
            <w:shd w:val="clear" w:color="auto" w:fill="auto"/>
            <w:noWrap/>
            <w:hideMark/>
          </w:tcPr>
          <w:p w14:paraId="4FB5E30C"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69 (6%)</w:t>
            </w:r>
          </w:p>
        </w:tc>
        <w:tc>
          <w:tcPr>
            <w:tcW w:w="1465" w:type="dxa"/>
          </w:tcPr>
          <w:p w14:paraId="0FD41F3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031 (94%)</w:t>
            </w:r>
          </w:p>
        </w:tc>
        <w:tc>
          <w:tcPr>
            <w:tcW w:w="1465" w:type="dxa"/>
            <w:shd w:val="clear" w:color="auto" w:fill="auto"/>
            <w:noWrap/>
            <w:hideMark/>
          </w:tcPr>
          <w:p w14:paraId="57BE9BB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00 (100%)</w:t>
            </w:r>
          </w:p>
        </w:tc>
        <w:tc>
          <w:tcPr>
            <w:tcW w:w="2121" w:type="dxa"/>
            <w:shd w:val="clear" w:color="auto" w:fill="auto"/>
          </w:tcPr>
          <w:p w14:paraId="46684BF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54 (0.41, 0.71) **</w:t>
            </w:r>
          </w:p>
        </w:tc>
      </w:tr>
      <w:tr w:rsidR="00A66B54" w:rsidRPr="009E5255" w14:paraId="24A66F6B" w14:textId="77777777" w:rsidTr="00CB51DF">
        <w:trPr>
          <w:trHeight w:val="20"/>
        </w:trPr>
        <w:tc>
          <w:tcPr>
            <w:tcW w:w="2127" w:type="dxa"/>
            <w:shd w:val="clear" w:color="auto" w:fill="auto"/>
            <w:noWrap/>
            <w:vAlign w:val="center"/>
            <w:hideMark/>
          </w:tcPr>
          <w:p w14:paraId="1F16614D"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Obinutuzumab</w:t>
            </w:r>
          </w:p>
        </w:tc>
        <w:tc>
          <w:tcPr>
            <w:tcW w:w="1464" w:type="dxa"/>
            <w:shd w:val="clear" w:color="auto" w:fill="auto"/>
            <w:noWrap/>
            <w:hideMark/>
          </w:tcPr>
          <w:p w14:paraId="389F7FB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5 (3%)</w:t>
            </w:r>
          </w:p>
        </w:tc>
        <w:tc>
          <w:tcPr>
            <w:tcW w:w="1465" w:type="dxa"/>
          </w:tcPr>
          <w:p w14:paraId="59F29665"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43 (97%)</w:t>
            </w:r>
          </w:p>
        </w:tc>
        <w:tc>
          <w:tcPr>
            <w:tcW w:w="1465" w:type="dxa"/>
            <w:shd w:val="clear" w:color="auto" w:fill="auto"/>
            <w:noWrap/>
            <w:hideMark/>
          </w:tcPr>
          <w:p w14:paraId="4A808C83"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48 (100%)</w:t>
            </w:r>
          </w:p>
        </w:tc>
        <w:tc>
          <w:tcPr>
            <w:tcW w:w="2121" w:type="dxa"/>
            <w:shd w:val="clear" w:color="auto" w:fill="auto"/>
          </w:tcPr>
          <w:p w14:paraId="409B660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31 (0.11, 0.87) *</w:t>
            </w:r>
          </w:p>
        </w:tc>
      </w:tr>
      <w:tr w:rsidR="00A66B54" w:rsidRPr="009E5255" w14:paraId="189A0370" w14:textId="77777777" w:rsidTr="00CB51DF">
        <w:trPr>
          <w:trHeight w:val="20"/>
        </w:trPr>
        <w:tc>
          <w:tcPr>
            <w:tcW w:w="2127" w:type="dxa"/>
            <w:shd w:val="clear" w:color="auto" w:fill="auto"/>
            <w:noWrap/>
            <w:vAlign w:val="center"/>
            <w:hideMark/>
          </w:tcPr>
          <w:p w14:paraId="200D10EC"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Oxaliplatin</w:t>
            </w:r>
          </w:p>
        </w:tc>
        <w:tc>
          <w:tcPr>
            <w:tcW w:w="1464" w:type="dxa"/>
            <w:shd w:val="clear" w:color="auto" w:fill="auto"/>
            <w:noWrap/>
            <w:hideMark/>
          </w:tcPr>
          <w:p w14:paraId="304EF84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5 (1%)</w:t>
            </w:r>
          </w:p>
        </w:tc>
        <w:tc>
          <w:tcPr>
            <w:tcW w:w="1465" w:type="dxa"/>
          </w:tcPr>
          <w:p w14:paraId="6097FE74"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03 (99%)</w:t>
            </w:r>
          </w:p>
        </w:tc>
        <w:tc>
          <w:tcPr>
            <w:tcW w:w="1465" w:type="dxa"/>
            <w:shd w:val="clear" w:color="auto" w:fill="auto"/>
            <w:noWrap/>
            <w:hideMark/>
          </w:tcPr>
          <w:p w14:paraId="4209A499"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08 (100%)</w:t>
            </w:r>
          </w:p>
        </w:tc>
        <w:tc>
          <w:tcPr>
            <w:tcW w:w="2121" w:type="dxa"/>
            <w:shd w:val="clear" w:color="auto" w:fill="auto"/>
          </w:tcPr>
          <w:p w14:paraId="06FC501C"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12 (0.05, 0.3) **</w:t>
            </w:r>
          </w:p>
        </w:tc>
      </w:tr>
      <w:tr w:rsidR="00A66B54" w:rsidRPr="009E5255" w14:paraId="089B01E2" w14:textId="77777777" w:rsidTr="00CB51DF">
        <w:trPr>
          <w:trHeight w:val="20"/>
        </w:trPr>
        <w:tc>
          <w:tcPr>
            <w:tcW w:w="2127" w:type="dxa"/>
            <w:shd w:val="clear" w:color="auto" w:fill="auto"/>
            <w:noWrap/>
            <w:vAlign w:val="center"/>
            <w:hideMark/>
          </w:tcPr>
          <w:p w14:paraId="67829B2E"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aclitaxel</w:t>
            </w:r>
          </w:p>
        </w:tc>
        <w:tc>
          <w:tcPr>
            <w:tcW w:w="1464" w:type="dxa"/>
            <w:shd w:val="clear" w:color="auto" w:fill="auto"/>
            <w:noWrap/>
            <w:hideMark/>
          </w:tcPr>
          <w:p w14:paraId="18881618"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6 (6%)</w:t>
            </w:r>
          </w:p>
        </w:tc>
        <w:tc>
          <w:tcPr>
            <w:tcW w:w="1465" w:type="dxa"/>
          </w:tcPr>
          <w:p w14:paraId="37C45D2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710 (94%)</w:t>
            </w:r>
          </w:p>
        </w:tc>
        <w:tc>
          <w:tcPr>
            <w:tcW w:w="1465" w:type="dxa"/>
            <w:shd w:val="clear" w:color="auto" w:fill="auto"/>
            <w:noWrap/>
            <w:hideMark/>
          </w:tcPr>
          <w:p w14:paraId="0336711F"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756 (100%)</w:t>
            </w:r>
          </w:p>
        </w:tc>
        <w:tc>
          <w:tcPr>
            <w:tcW w:w="2121" w:type="dxa"/>
            <w:shd w:val="clear" w:color="auto" w:fill="auto"/>
          </w:tcPr>
          <w:p w14:paraId="5A9E5E78"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55 (0.38, 0.8) **</w:t>
            </w:r>
          </w:p>
        </w:tc>
      </w:tr>
      <w:tr w:rsidR="00A66B54" w:rsidRPr="009E5255" w14:paraId="2F858FA6" w14:textId="77777777" w:rsidTr="00CB51DF">
        <w:trPr>
          <w:trHeight w:val="20"/>
        </w:trPr>
        <w:tc>
          <w:tcPr>
            <w:tcW w:w="2127" w:type="dxa"/>
            <w:shd w:val="clear" w:color="auto" w:fill="auto"/>
            <w:noWrap/>
            <w:vAlign w:val="center"/>
            <w:hideMark/>
          </w:tcPr>
          <w:p w14:paraId="3DA3EEE1"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anitumumab</w:t>
            </w:r>
          </w:p>
        </w:tc>
        <w:tc>
          <w:tcPr>
            <w:tcW w:w="1464" w:type="dxa"/>
            <w:shd w:val="clear" w:color="auto" w:fill="auto"/>
            <w:noWrap/>
            <w:hideMark/>
          </w:tcPr>
          <w:p w14:paraId="550FF4EB"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6 (12%)</w:t>
            </w:r>
          </w:p>
        </w:tc>
        <w:tc>
          <w:tcPr>
            <w:tcW w:w="1465" w:type="dxa"/>
          </w:tcPr>
          <w:p w14:paraId="6033CAA3"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5 (88%)</w:t>
            </w:r>
          </w:p>
        </w:tc>
        <w:tc>
          <w:tcPr>
            <w:tcW w:w="1465" w:type="dxa"/>
            <w:shd w:val="clear" w:color="auto" w:fill="auto"/>
            <w:noWrap/>
            <w:hideMark/>
          </w:tcPr>
          <w:p w14:paraId="3DF1C54D"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51 (100%)</w:t>
            </w:r>
          </w:p>
        </w:tc>
        <w:tc>
          <w:tcPr>
            <w:tcW w:w="2121" w:type="dxa"/>
            <w:shd w:val="clear" w:color="auto" w:fill="auto"/>
          </w:tcPr>
          <w:p w14:paraId="7F2AFF0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1 (0.38, 3.25)</w:t>
            </w:r>
          </w:p>
        </w:tc>
      </w:tr>
      <w:tr w:rsidR="00A66B54" w:rsidRPr="009E5255" w14:paraId="3322D5D3" w14:textId="77777777" w:rsidTr="00CB51DF">
        <w:trPr>
          <w:trHeight w:val="20"/>
        </w:trPr>
        <w:tc>
          <w:tcPr>
            <w:tcW w:w="2127" w:type="dxa"/>
            <w:shd w:val="clear" w:color="auto" w:fill="auto"/>
            <w:noWrap/>
            <w:vAlign w:val="center"/>
            <w:hideMark/>
          </w:tcPr>
          <w:p w14:paraId="31E49578"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embrolizumab</w:t>
            </w:r>
          </w:p>
        </w:tc>
        <w:tc>
          <w:tcPr>
            <w:tcW w:w="1464" w:type="dxa"/>
            <w:shd w:val="clear" w:color="auto" w:fill="auto"/>
            <w:noWrap/>
            <w:hideMark/>
          </w:tcPr>
          <w:p w14:paraId="2946DEFB"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5 (25%)</w:t>
            </w:r>
          </w:p>
        </w:tc>
        <w:tc>
          <w:tcPr>
            <w:tcW w:w="1465" w:type="dxa"/>
          </w:tcPr>
          <w:p w14:paraId="1EE51A7A"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42 (75%)</w:t>
            </w:r>
          </w:p>
        </w:tc>
        <w:tc>
          <w:tcPr>
            <w:tcW w:w="1465" w:type="dxa"/>
            <w:shd w:val="clear" w:color="auto" w:fill="auto"/>
            <w:noWrap/>
            <w:hideMark/>
          </w:tcPr>
          <w:p w14:paraId="5635853F"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57 (100%)</w:t>
            </w:r>
          </w:p>
        </w:tc>
        <w:tc>
          <w:tcPr>
            <w:tcW w:w="2121" w:type="dxa"/>
            <w:shd w:val="clear" w:color="auto" w:fill="auto"/>
          </w:tcPr>
          <w:p w14:paraId="5E45B44D"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92 (2.3, 3.69) **</w:t>
            </w:r>
          </w:p>
        </w:tc>
      </w:tr>
      <w:tr w:rsidR="00A66B54" w:rsidRPr="009E5255" w14:paraId="63C9E871" w14:textId="77777777" w:rsidTr="00CB51DF">
        <w:trPr>
          <w:trHeight w:val="20"/>
        </w:trPr>
        <w:tc>
          <w:tcPr>
            <w:tcW w:w="2127" w:type="dxa"/>
            <w:shd w:val="clear" w:color="auto" w:fill="auto"/>
            <w:noWrap/>
            <w:vAlign w:val="center"/>
            <w:hideMark/>
          </w:tcPr>
          <w:p w14:paraId="5A71D00D"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emetrexed disodium</w:t>
            </w:r>
          </w:p>
        </w:tc>
        <w:tc>
          <w:tcPr>
            <w:tcW w:w="1464" w:type="dxa"/>
            <w:shd w:val="clear" w:color="auto" w:fill="auto"/>
            <w:noWrap/>
            <w:hideMark/>
          </w:tcPr>
          <w:p w14:paraId="5B4758BD"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 (8%)</w:t>
            </w:r>
          </w:p>
        </w:tc>
        <w:tc>
          <w:tcPr>
            <w:tcW w:w="1465" w:type="dxa"/>
          </w:tcPr>
          <w:p w14:paraId="5B243894"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3 (92%)</w:t>
            </w:r>
          </w:p>
        </w:tc>
        <w:tc>
          <w:tcPr>
            <w:tcW w:w="1465" w:type="dxa"/>
            <w:shd w:val="clear" w:color="auto" w:fill="auto"/>
            <w:noWrap/>
            <w:hideMark/>
          </w:tcPr>
          <w:p w14:paraId="179B7184"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6 (100%)</w:t>
            </w:r>
          </w:p>
        </w:tc>
        <w:tc>
          <w:tcPr>
            <w:tcW w:w="2121" w:type="dxa"/>
            <w:shd w:val="clear" w:color="auto" w:fill="auto"/>
          </w:tcPr>
          <w:p w14:paraId="415E901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76 (0.23, 2.47)</w:t>
            </w:r>
          </w:p>
        </w:tc>
      </w:tr>
      <w:tr w:rsidR="00A66B54" w:rsidRPr="009E5255" w14:paraId="200A3697" w14:textId="77777777" w:rsidTr="00CB51DF">
        <w:trPr>
          <w:trHeight w:val="20"/>
        </w:trPr>
        <w:tc>
          <w:tcPr>
            <w:tcW w:w="2127" w:type="dxa"/>
            <w:shd w:val="clear" w:color="auto" w:fill="auto"/>
            <w:noWrap/>
            <w:vAlign w:val="center"/>
            <w:hideMark/>
          </w:tcPr>
          <w:p w14:paraId="53E71216"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alatrexate</w:t>
            </w:r>
          </w:p>
        </w:tc>
        <w:tc>
          <w:tcPr>
            <w:tcW w:w="1464" w:type="dxa"/>
            <w:shd w:val="clear" w:color="auto" w:fill="auto"/>
            <w:noWrap/>
            <w:hideMark/>
          </w:tcPr>
          <w:p w14:paraId="62ADCA6E"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 (18%)</w:t>
            </w:r>
          </w:p>
        </w:tc>
        <w:tc>
          <w:tcPr>
            <w:tcW w:w="1465" w:type="dxa"/>
          </w:tcPr>
          <w:p w14:paraId="403BC224"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9 (82%)</w:t>
            </w:r>
          </w:p>
        </w:tc>
        <w:tc>
          <w:tcPr>
            <w:tcW w:w="1465" w:type="dxa"/>
            <w:shd w:val="clear" w:color="auto" w:fill="auto"/>
            <w:noWrap/>
            <w:hideMark/>
          </w:tcPr>
          <w:p w14:paraId="4F93B34C"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1 (100%)</w:t>
            </w:r>
          </w:p>
        </w:tc>
        <w:tc>
          <w:tcPr>
            <w:tcW w:w="2121" w:type="dxa"/>
            <w:shd w:val="clear" w:color="auto" w:fill="auto"/>
          </w:tcPr>
          <w:p w14:paraId="70524ABD"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85 (0.24, 14.28)</w:t>
            </w:r>
          </w:p>
        </w:tc>
      </w:tr>
      <w:tr w:rsidR="00A66B54" w:rsidRPr="009E5255" w14:paraId="4A408B31" w14:textId="77777777" w:rsidTr="00CB51DF">
        <w:trPr>
          <w:trHeight w:val="20"/>
        </w:trPr>
        <w:tc>
          <w:tcPr>
            <w:tcW w:w="2127" w:type="dxa"/>
            <w:shd w:val="clear" w:color="auto" w:fill="auto"/>
            <w:noWrap/>
            <w:vAlign w:val="center"/>
            <w:hideMark/>
          </w:tcPr>
          <w:p w14:paraId="42DCF122"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Raltitrexed</w:t>
            </w:r>
          </w:p>
        </w:tc>
        <w:tc>
          <w:tcPr>
            <w:tcW w:w="1464" w:type="dxa"/>
            <w:shd w:val="clear" w:color="auto" w:fill="auto"/>
            <w:noWrap/>
            <w:hideMark/>
          </w:tcPr>
          <w:p w14:paraId="311B7A9F"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w:t>
            </w:r>
          </w:p>
        </w:tc>
        <w:tc>
          <w:tcPr>
            <w:tcW w:w="1465" w:type="dxa"/>
          </w:tcPr>
          <w:p w14:paraId="063BF45E"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 (100%)</w:t>
            </w:r>
          </w:p>
        </w:tc>
        <w:tc>
          <w:tcPr>
            <w:tcW w:w="1465" w:type="dxa"/>
            <w:shd w:val="clear" w:color="auto" w:fill="auto"/>
            <w:noWrap/>
            <w:hideMark/>
          </w:tcPr>
          <w:p w14:paraId="451A5C04"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 (100%)</w:t>
            </w:r>
          </w:p>
        </w:tc>
        <w:tc>
          <w:tcPr>
            <w:tcW w:w="2121" w:type="dxa"/>
            <w:shd w:val="clear" w:color="auto" w:fill="auto"/>
          </w:tcPr>
          <w:p w14:paraId="1F48E33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0 (0, 0)</w:t>
            </w:r>
          </w:p>
        </w:tc>
      </w:tr>
      <w:tr w:rsidR="00A66B54" w:rsidRPr="009E5255" w14:paraId="4F87834D" w14:textId="77777777" w:rsidTr="00CB51DF">
        <w:trPr>
          <w:trHeight w:val="20"/>
        </w:trPr>
        <w:tc>
          <w:tcPr>
            <w:tcW w:w="2127" w:type="dxa"/>
            <w:shd w:val="clear" w:color="auto" w:fill="auto"/>
            <w:noWrap/>
            <w:vAlign w:val="center"/>
            <w:hideMark/>
          </w:tcPr>
          <w:p w14:paraId="2928C014" w14:textId="77777777" w:rsidR="00A66B54" w:rsidRPr="009E5255" w:rsidRDefault="00A66B54" w:rsidP="00EA0B5A">
            <w:pPr>
              <w:pStyle w:val="NoSpacing"/>
              <w:rPr>
                <w:rFonts w:asciiTheme="majorHAnsi" w:hAnsiTheme="majorHAnsi" w:cstheme="majorHAnsi"/>
              </w:rPr>
            </w:pPr>
            <w:bookmarkStart w:id="578" w:name="_Hlk80620679"/>
            <w:r w:rsidRPr="009E5255">
              <w:rPr>
                <w:rFonts w:asciiTheme="majorHAnsi" w:hAnsiTheme="majorHAnsi" w:cstheme="majorHAnsi"/>
              </w:rPr>
              <w:t>Topotecan</w:t>
            </w:r>
          </w:p>
        </w:tc>
        <w:tc>
          <w:tcPr>
            <w:tcW w:w="1464" w:type="dxa"/>
            <w:shd w:val="clear" w:color="auto" w:fill="auto"/>
            <w:noWrap/>
            <w:hideMark/>
          </w:tcPr>
          <w:p w14:paraId="1B5D7A9D"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4 (25%)</w:t>
            </w:r>
          </w:p>
        </w:tc>
        <w:tc>
          <w:tcPr>
            <w:tcW w:w="1465" w:type="dxa"/>
          </w:tcPr>
          <w:p w14:paraId="6C35871D"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2 (75%)</w:t>
            </w:r>
          </w:p>
        </w:tc>
        <w:tc>
          <w:tcPr>
            <w:tcW w:w="1465" w:type="dxa"/>
            <w:shd w:val="clear" w:color="auto" w:fill="auto"/>
            <w:noWrap/>
            <w:hideMark/>
          </w:tcPr>
          <w:p w14:paraId="5C8D5892"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6 (100%)</w:t>
            </w:r>
          </w:p>
        </w:tc>
        <w:tc>
          <w:tcPr>
            <w:tcW w:w="2121" w:type="dxa"/>
            <w:shd w:val="clear" w:color="auto" w:fill="auto"/>
          </w:tcPr>
          <w:p w14:paraId="358BCEC1"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78 (0.54, 14.38)</w:t>
            </w:r>
          </w:p>
        </w:tc>
      </w:tr>
      <w:tr w:rsidR="00A66B54" w:rsidRPr="009E5255" w14:paraId="66E09055" w14:textId="77777777" w:rsidTr="00CB51DF">
        <w:trPr>
          <w:trHeight w:val="20"/>
        </w:trPr>
        <w:tc>
          <w:tcPr>
            <w:tcW w:w="2127" w:type="dxa"/>
            <w:shd w:val="clear" w:color="auto" w:fill="auto"/>
            <w:noWrap/>
            <w:vAlign w:val="center"/>
            <w:hideMark/>
          </w:tcPr>
          <w:p w14:paraId="1CC4FBDD" w14:textId="77777777" w:rsidR="00A66B54" w:rsidRPr="009E5255" w:rsidRDefault="00A66B54" w:rsidP="00EA0B5A">
            <w:pPr>
              <w:pStyle w:val="NoSpacing"/>
              <w:rPr>
                <w:rFonts w:asciiTheme="majorHAnsi" w:hAnsiTheme="majorHAnsi" w:cstheme="majorHAnsi"/>
              </w:rPr>
            </w:pPr>
            <w:bookmarkStart w:id="579" w:name="_Hlk80183085"/>
            <w:r w:rsidRPr="009E5255">
              <w:rPr>
                <w:rFonts w:asciiTheme="majorHAnsi" w:hAnsiTheme="majorHAnsi" w:cstheme="majorHAnsi"/>
              </w:rPr>
              <w:t>Vinblastine Sulfate</w:t>
            </w:r>
            <w:bookmarkEnd w:id="579"/>
          </w:p>
        </w:tc>
        <w:tc>
          <w:tcPr>
            <w:tcW w:w="1464" w:type="dxa"/>
            <w:shd w:val="clear" w:color="auto" w:fill="auto"/>
            <w:noWrap/>
            <w:hideMark/>
          </w:tcPr>
          <w:p w14:paraId="4BFF0D6C"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5 (19%)</w:t>
            </w:r>
          </w:p>
        </w:tc>
        <w:tc>
          <w:tcPr>
            <w:tcW w:w="1465" w:type="dxa"/>
          </w:tcPr>
          <w:p w14:paraId="12B2D4A9"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2 (81%)</w:t>
            </w:r>
          </w:p>
        </w:tc>
        <w:tc>
          <w:tcPr>
            <w:tcW w:w="1465" w:type="dxa"/>
            <w:shd w:val="clear" w:color="auto" w:fill="auto"/>
            <w:noWrap/>
            <w:hideMark/>
          </w:tcPr>
          <w:p w14:paraId="71950480"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7 (100%)</w:t>
            </w:r>
          </w:p>
        </w:tc>
        <w:tc>
          <w:tcPr>
            <w:tcW w:w="2121" w:type="dxa"/>
            <w:shd w:val="clear" w:color="auto" w:fill="auto"/>
          </w:tcPr>
          <w:p w14:paraId="7CDA89AC"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1.90 (0.62, 5.8)</w:t>
            </w:r>
          </w:p>
        </w:tc>
      </w:tr>
      <w:tr w:rsidR="00A66B54" w:rsidRPr="009E5255" w14:paraId="131C78EB" w14:textId="77777777" w:rsidTr="00CB51DF">
        <w:trPr>
          <w:trHeight w:val="20"/>
        </w:trPr>
        <w:tc>
          <w:tcPr>
            <w:tcW w:w="2127" w:type="dxa"/>
            <w:tcBorders>
              <w:bottom w:val="single" w:sz="4" w:space="0" w:color="auto"/>
            </w:tcBorders>
            <w:shd w:val="clear" w:color="auto" w:fill="auto"/>
            <w:noWrap/>
            <w:vAlign w:val="center"/>
            <w:hideMark/>
          </w:tcPr>
          <w:p w14:paraId="500DE8AA"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Vinorelbine</w:t>
            </w:r>
          </w:p>
        </w:tc>
        <w:tc>
          <w:tcPr>
            <w:tcW w:w="1464" w:type="dxa"/>
            <w:tcBorders>
              <w:bottom w:val="single" w:sz="4" w:space="0" w:color="auto"/>
            </w:tcBorders>
            <w:shd w:val="clear" w:color="auto" w:fill="auto"/>
            <w:noWrap/>
            <w:hideMark/>
          </w:tcPr>
          <w:p w14:paraId="40A3AF2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6 (20%)</w:t>
            </w:r>
          </w:p>
        </w:tc>
        <w:tc>
          <w:tcPr>
            <w:tcW w:w="1465" w:type="dxa"/>
            <w:tcBorders>
              <w:bottom w:val="single" w:sz="4" w:space="0" w:color="auto"/>
            </w:tcBorders>
          </w:tcPr>
          <w:p w14:paraId="62834C7F"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4 (80%)</w:t>
            </w:r>
          </w:p>
        </w:tc>
        <w:tc>
          <w:tcPr>
            <w:tcW w:w="1465" w:type="dxa"/>
            <w:tcBorders>
              <w:bottom w:val="single" w:sz="4" w:space="0" w:color="auto"/>
            </w:tcBorders>
            <w:shd w:val="clear" w:color="auto" w:fill="auto"/>
            <w:noWrap/>
            <w:hideMark/>
          </w:tcPr>
          <w:p w14:paraId="621AA277"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30 (100%)</w:t>
            </w:r>
          </w:p>
        </w:tc>
        <w:tc>
          <w:tcPr>
            <w:tcW w:w="2121" w:type="dxa"/>
            <w:tcBorders>
              <w:bottom w:val="single" w:sz="4" w:space="0" w:color="auto"/>
            </w:tcBorders>
            <w:shd w:val="clear" w:color="auto" w:fill="auto"/>
          </w:tcPr>
          <w:p w14:paraId="32D79283" w14:textId="77777777" w:rsidR="00A66B54" w:rsidRPr="009E5255" w:rsidRDefault="00A66B54" w:rsidP="00CB51DF">
            <w:pPr>
              <w:pStyle w:val="NoSpacing"/>
              <w:jc w:val="center"/>
              <w:rPr>
                <w:rFonts w:asciiTheme="majorHAnsi" w:hAnsiTheme="majorHAnsi" w:cstheme="majorHAnsi"/>
              </w:rPr>
            </w:pPr>
            <w:r w:rsidRPr="009E5255">
              <w:rPr>
                <w:rFonts w:asciiTheme="majorHAnsi" w:hAnsiTheme="majorHAnsi" w:cstheme="majorHAnsi"/>
              </w:rPr>
              <w:t>2.09 (0.7, 6.2)</w:t>
            </w:r>
          </w:p>
        </w:tc>
      </w:tr>
    </w:tbl>
    <w:bookmarkEnd w:id="578"/>
    <w:p w14:paraId="4657943B" w14:textId="7C54AF9B" w:rsidR="00A66B54" w:rsidRPr="009E5255" w:rsidRDefault="00A66B54" w:rsidP="003A6F1A">
      <w:pPr>
        <w:pStyle w:val="TableNotes"/>
      </w:pPr>
      <w:r w:rsidRPr="009E5255">
        <w:t>Source:</w:t>
      </w:r>
      <w:r w:rsidR="00531BDB" w:rsidRPr="009E5255">
        <w:tab/>
      </w:r>
      <w:r w:rsidRPr="009E5255">
        <w:t>Developed for this Review using DAEN data.</w:t>
      </w:r>
    </w:p>
    <w:p w14:paraId="28DE7281" w14:textId="084AFD4A" w:rsidR="00A66B54" w:rsidRPr="009E5255" w:rsidRDefault="00A66B54" w:rsidP="003A6F1A">
      <w:pPr>
        <w:pStyle w:val="TableNotes"/>
      </w:pPr>
      <w:r w:rsidRPr="009E5255">
        <w:t>Abbreviation</w:t>
      </w:r>
      <w:r w:rsidR="00531BDB" w:rsidRPr="009E5255">
        <w:t>s</w:t>
      </w:r>
      <w:r w:rsidRPr="009E5255">
        <w:t>:</w:t>
      </w:r>
      <w:r w:rsidR="00531BDB" w:rsidRPr="009E5255">
        <w:tab/>
      </w:r>
      <w:r w:rsidRPr="009E5255">
        <w:t>CI, confidence interval; ROR, reporting odds ratio</w:t>
      </w:r>
    </w:p>
    <w:p w14:paraId="78DB74E2" w14:textId="1DDD5CAA" w:rsidR="00A66B54" w:rsidRPr="009E5255" w:rsidRDefault="00A66B54" w:rsidP="003A6F1A">
      <w:pPr>
        <w:pStyle w:val="TableNotes"/>
        <w:rPr>
          <w:sz w:val="22"/>
        </w:rPr>
      </w:pPr>
      <w:r w:rsidRPr="009E5255">
        <w:t>Notes:</w:t>
      </w:r>
      <w:r w:rsidR="00531BDB" w:rsidRPr="009E5255">
        <w:tab/>
      </w:r>
      <w:r w:rsidRPr="009E5255">
        <w:t>*</w:t>
      </w:r>
      <w:r w:rsidRPr="009E5255">
        <w:rPr>
          <w:b/>
        </w:rPr>
        <w:t xml:space="preserve"> </w:t>
      </w:r>
      <w:r w:rsidRPr="009E5255">
        <w:t>indicates a result is statistically significant at p-value ≤ 0.05; **</w:t>
      </w:r>
      <w:r w:rsidRPr="009E5255">
        <w:rPr>
          <w:b/>
        </w:rPr>
        <w:t> </w:t>
      </w:r>
      <w:r w:rsidRPr="009E5255">
        <w:rPr>
          <w:vertAlign w:val="superscript"/>
        </w:rPr>
        <w:t> </w:t>
      </w:r>
      <w:r w:rsidRPr="009E5255">
        <w:t xml:space="preserve">statistically significant at p-value ≤ 0.01.  </w:t>
      </w:r>
    </w:p>
    <w:p w14:paraId="64CE9E77" w14:textId="54FE8EA0" w:rsidR="00A66B54" w:rsidRPr="009E5255" w:rsidRDefault="00A66B54" w:rsidP="00A66B54">
      <w:r w:rsidRPr="009E5255">
        <w:t xml:space="preserve">As shown in </w:t>
      </w:r>
      <w:r w:rsidRPr="009E5255">
        <w:fldChar w:fldCharType="begin"/>
      </w:r>
      <w:r w:rsidRPr="009E5255">
        <w:instrText xml:space="preserve"> REF _Ref80021446 \h  \* MERGEFORMAT </w:instrText>
      </w:r>
      <w:r w:rsidRPr="009E5255">
        <w:fldChar w:fldCharType="separate"/>
      </w:r>
      <w:r w:rsidR="000C766B" w:rsidRPr="009E5255">
        <w:t>Table A</w:t>
      </w:r>
      <w:r w:rsidR="000C766B">
        <w:t>56</w:t>
      </w:r>
      <w:r w:rsidRPr="009E5255">
        <w:fldChar w:fldCharType="end"/>
      </w:r>
      <w:r w:rsidRPr="009E5255">
        <w:t xml:space="preserve"> and</w:t>
      </w:r>
      <w:r w:rsidR="008D20A5" w:rsidRPr="009E5255">
        <w:t xml:space="preserve"> </w:t>
      </w:r>
      <w:r w:rsidR="008D20A5" w:rsidRPr="009E5255">
        <w:fldChar w:fldCharType="begin"/>
      </w:r>
      <w:r w:rsidR="008D20A5" w:rsidRPr="009E5255">
        <w:instrText xml:space="preserve"> REF _Ref97807085 \h </w:instrText>
      </w:r>
      <w:r w:rsidR="008D20A5" w:rsidRPr="009E5255">
        <w:fldChar w:fldCharType="separate"/>
      </w:r>
      <w:r w:rsidR="000C766B" w:rsidRPr="009E5255">
        <w:t>Figure A</w:t>
      </w:r>
      <w:r w:rsidR="000C766B">
        <w:rPr>
          <w:noProof/>
        </w:rPr>
        <w:t>82</w:t>
      </w:r>
      <w:r w:rsidR="008D20A5" w:rsidRPr="009E5255">
        <w:fldChar w:fldCharType="end"/>
      </w:r>
      <w:r w:rsidRPr="009E5255">
        <w:t>, the drugs (1) brentuximab vedotin, (2) bevacizumab, (3) doxorubicin hydrochloride, (5) pembrolizumab, (6) topotecan, and (7) vinorelbine had potentially clinically significant, higher-than-expected rates of reported off-label use relative to other EFC-listed drugs in the period 2016-2020 (ROR ≥ 2).  In the same period, the drugs: (1) arsenic (trioxide), (2) durvalumab (3) epirubicin hydrochloride, (4) eribulin mesilate, (5) fotemustine, (6) inotuzumab ozogamicin, (7) raltitrexed, (8) idarubicin hydrochloride, (9) oxaliplatin, (10) carfilzomib, and (11) fluorouracil had potentially clinically significant, lower-than-expected rates of reported off-label use relative to other EFC-listed drugs</w:t>
      </w:r>
      <w:r w:rsidRPr="009E5255" w:rsidDel="00FA1E6F">
        <w:t xml:space="preserve"> </w:t>
      </w:r>
      <w:r w:rsidRPr="009E5255">
        <w:t>(ROR ≤ 0.25).</w:t>
      </w:r>
    </w:p>
    <w:p w14:paraId="65A21631" w14:textId="77777777" w:rsidR="00A66B54" w:rsidRPr="009E5255" w:rsidRDefault="00A66B54" w:rsidP="00A66B54"/>
    <w:p w14:paraId="163A4346" w14:textId="1C3CC0CC" w:rsidR="00A66B54" w:rsidRPr="009E5255" w:rsidRDefault="00880EE2" w:rsidP="00531BDB">
      <w:pPr>
        <w:pStyle w:val="Caption"/>
      </w:pPr>
      <w:bookmarkStart w:id="580" w:name="_Ref97807085"/>
      <w:r w:rsidRPr="009E5255">
        <w:t>Figure A</w:t>
      </w:r>
      <w:r w:rsidR="00E36C93">
        <w:fldChar w:fldCharType="begin"/>
      </w:r>
      <w:r w:rsidR="00E36C93">
        <w:instrText xml:space="preserve"> SEQ Figure_A \* ARABIC </w:instrText>
      </w:r>
      <w:r w:rsidR="00E36C93">
        <w:fldChar w:fldCharType="separate"/>
      </w:r>
      <w:r w:rsidR="000C766B">
        <w:rPr>
          <w:noProof/>
        </w:rPr>
        <w:t>82</w:t>
      </w:r>
      <w:r w:rsidR="00E36C93">
        <w:rPr>
          <w:noProof/>
        </w:rPr>
        <w:fldChar w:fldCharType="end"/>
      </w:r>
      <w:bookmarkEnd w:id="580"/>
      <w:r w:rsidRPr="009E5255">
        <w:t xml:space="preserve">. </w:t>
      </w:r>
      <w:r w:rsidR="00A66B54" w:rsidRPr="009E5255">
        <w:t>Disproportionality analysis</w:t>
      </w:r>
      <w:r w:rsidR="00CB51DF" w:rsidRPr="009E5255">
        <w:t>: r</w:t>
      </w:r>
      <w:r w:rsidR="00A66B54" w:rsidRPr="009E5255">
        <w:t>eported off-label use by EFC-listed drug (2016</w:t>
      </w:r>
      <w:r w:rsidR="00CB51DF" w:rsidRPr="009E5255">
        <w:t xml:space="preserve"> </w:t>
      </w:r>
      <w:r w:rsidR="00A66B54" w:rsidRPr="009E5255">
        <w:t>-</w:t>
      </w:r>
      <w:r w:rsidR="00CB51DF" w:rsidRPr="009E5255">
        <w:t xml:space="preserve"> </w:t>
      </w:r>
      <w:r w:rsidR="00A66B54" w:rsidRPr="009E5255">
        <w:t>2020)</w:t>
      </w:r>
    </w:p>
    <w:p w14:paraId="5433965E" w14:textId="77777777" w:rsidR="00A66B54" w:rsidRPr="009E5255" w:rsidRDefault="00A66B54" w:rsidP="00A66B54">
      <w:pPr>
        <w:pStyle w:val="NoSpacing"/>
        <w:keepNext/>
        <w:keepLines/>
        <w:rPr>
          <w:rFonts w:asciiTheme="majorHAnsi" w:hAnsiTheme="majorHAnsi" w:cstheme="majorHAnsi"/>
          <w:b/>
        </w:rPr>
      </w:pPr>
      <w:r w:rsidRPr="009E5255">
        <w:rPr>
          <w:rFonts w:asciiTheme="majorHAnsi" w:hAnsiTheme="majorHAnsi" w:cstheme="majorHAnsi"/>
          <w:b/>
          <w:noProof/>
        </w:rPr>
        <w:drawing>
          <wp:inline distT="0" distB="0" distL="0" distR="0" wp14:anchorId="319423F0" wp14:editId="6FD91BAC">
            <wp:extent cx="5653261" cy="3576930"/>
            <wp:effectExtent l="0" t="0" r="0" b="5080"/>
            <wp:docPr id="214" name="Picture 214" descr="a column chart of the Disproportionality analysis: reported off-label use by EFC-listed drug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a column chart of the Disproportionality analysis: reported off-label use by EFC-listed drug from 2016 to 2020"/>
                    <pic:cNvPicPr/>
                  </pic:nvPicPr>
                  <pic:blipFill rotWithShape="1">
                    <a:blip r:embed="rId254">
                      <a:extLst>
                        <a:ext uri="{28A0092B-C50C-407E-A947-70E740481C1C}">
                          <a14:useLocalDpi xmlns:a14="http://schemas.microsoft.com/office/drawing/2010/main" val="0"/>
                        </a:ext>
                      </a:extLst>
                    </a:blip>
                    <a:srcRect t="1268" r="1113" b="1606"/>
                    <a:stretch/>
                  </pic:blipFill>
                  <pic:spPr bwMode="auto">
                    <a:xfrm>
                      <a:off x="0" y="0"/>
                      <a:ext cx="5670266" cy="3587689"/>
                    </a:xfrm>
                    <a:prstGeom prst="rect">
                      <a:avLst/>
                    </a:prstGeom>
                    <a:ln>
                      <a:noFill/>
                    </a:ln>
                    <a:extLst>
                      <a:ext uri="{53640926-AAD7-44D8-BBD7-CCE9431645EC}">
                        <a14:shadowObscured xmlns:a14="http://schemas.microsoft.com/office/drawing/2010/main"/>
                      </a:ext>
                    </a:extLst>
                  </pic:spPr>
                </pic:pic>
              </a:graphicData>
            </a:graphic>
          </wp:inline>
        </w:drawing>
      </w:r>
    </w:p>
    <w:p w14:paraId="5A1C67FE" w14:textId="43DBA2C6" w:rsidR="00A66B54" w:rsidRPr="009E5255" w:rsidRDefault="00A66B54" w:rsidP="003A6F1A">
      <w:pPr>
        <w:pStyle w:val="TableNotes"/>
      </w:pPr>
      <w:r w:rsidRPr="009E5255">
        <w:t xml:space="preserve">Source: </w:t>
      </w:r>
      <w:r w:rsidR="00880EE2" w:rsidRPr="009E5255">
        <w:tab/>
      </w:r>
      <w:r w:rsidRPr="009E5255">
        <w:t>Developed for this Review using DAEN data.</w:t>
      </w:r>
    </w:p>
    <w:p w14:paraId="0ECE5EEE" w14:textId="7E4BFAA6" w:rsidR="00A66B54" w:rsidRPr="009E5255" w:rsidRDefault="00A66B54" w:rsidP="003A6F1A">
      <w:pPr>
        <w:pStyle w:val="TableNotes"/>
      </w:pPr>
      <w:r w:rsidRPr="009E5255">
        <w:t xml:space="preserve">Note: </w:t>
      </w:r>
      <w:r w:rsidR="00880EE2" w:rsidRPr="009E5255">
        <w:tab/>
        <w:t>D</w:t>
      </w:r>
      <w:r w:rsidRPr="009E5255">
        <w:t>otted lines indicate the bounds for clinical significance.  A ROR ≥ 2 indicates a clinically significant, higher-than-expected rate of reported off-label use for a given drug.  A ROR ≤ 0.25 indicates a clinically significant lower-than-expected rate of reported off-label use for a given drug.  A ROR between 0.25 and 2 indicates a rate of reported off-label use that is proportionally consistent with all other drugs.</w:t>
      </w:r>
    </w:p>
    <w:p w14:paraId="4A56F952" w14:textId="72AF9A05" w:rsidR="00A66B54" w:rsidRPr="009E5255" w:rsidRDefault="00A66B54" w:rsidP="00A66B54">
      <w:r w:rsidRPr="009E5255">
        <w:t xml:space="preserve">When the rates of off-label use for EFC-drugs was examined by the year of reporting, substantial variation in rates of off-label use was observed between years (see </w:t>
      </w:r>
      <w:r w:rsidRPr="009E5255">
        <w:fldChar w:fldCharType="begin"/>
      </w:r>
      <w:r w:rsidRPr="009E5255">
        <w:instrText xml:space="preserve"> REF _Ref90306719 \h  \* MERGEFORMAT </w:instrText>
      </w:r>
      <w:r w:rsidRPr="009E5255">
        <w:fldChar w:fldCharType="separate"/>
      </w:r>
      <w:r w:rsidR="000C766B" w:rsidRPr="009E5255">
        <w:t>Table A</w:t>
      </w:r>
      <w:r w:rsidR="000C766B">
        <w:t>57</w:t>
      </w:r>
      <w:r w:rsidRPr="009E5255">
        <w:fldChar w:fldCharType="end"/>
      </w:r>
      <w:r w:rsidRPr="009E5255">
        <w:t xml:space="preserve"> and</w:t>
      </w:r>
      <w:r w:rsidR="00083986" w:rsidRPr="009E5255">
        <w:t xml:space="preserve"> </w:t>
      </w:r>
      <w:r w:rsidR="00083986" w:rsidRPr="009E5255">
        <w:fldChar w:fldCharType="begin"/>
      </w:r>
      <w:r w:rsidR="00083986" w:rsidRPr="009E5255">
        <w:instrText xml:space="preserve"> REF _Ref97807723 \h </w:instrText>
      </w:r>
      <w:r w:rsidR="00083986" w:rsidRPr="009E5255">
        <w:fldChar w:fldCharType="separate"/>
      </w:r>
      <w:r w:rsidR="000C766B" w:rsidRPr="009E5255">
        <w:t>Figure A</w:t>
      </w:r>
      <w:r w:rsidR="000C766B">
        <w:rPr>
          <w:noProof/>
        </w:rPr>
        <w:t>83</w:t>
      </w:r>
      <w:r w:rsidR="00083986" w:rsidRPr="009E5255">
        <w:fldChar w:fldCharType="end"/>
      </w:r>
      <w:r w:rsidRPr="009E5255">
        <w:t>).</w:t>
      </w:r>
    </w:p>
    <w:p w14:paraId="05A797BC" w14:textId="77777777" w:rsidR="00A66B54" w:rsidRPr="009E5255" w:rsidRDefault="00A66B54" w:rsidP="00A66B54"/>
    <w:p w14:paraId="0974ABB7" w14:textId="77777777" w:rsidR="00A66B54" w:rsidRPr="009E5255" w:rsidRDefault="00A66B54" w:rsidP="00A66B54"/>
    <w:p w14:paraId="5BEC4998" w14:textId="77777777" w:rsidR="00A66B54" w:rsidRPr="009E5255" w:rsidRDefault="00A66B54" w:rsidP="00A66B54">
      <w:pPr>
        <w:rPr>
          <w:b/>
        </w:rPr>
        <w:sectPr w:rsidR="00A66B54" w:rsidRPr="009E5255">
          <w:headerReference w:type="even" r:id="rId255"/>
          <w:footerReference w:type="even" r:id="rId256"/>
          <w:headerReference w:type="first" r:id="rId257"/>
          <w:footerReference w:type="first" r:id="rId258"/>
          <w:pgSz w:w="11906" w:h="16838"/>
          <w:pgMar w:top="1440" w:right="1440" w:bottom="1440" w:left="1440" w:header="708" w:footer="708" w:gutter="0"/>
          <w:cols w:space="708"/>
          <w:docGrid w:linePitch="360"/>
        </w:sectPr>
      </w:pPr>
      <w:bookmarkStart w:id="581" w:name="_Ref80632908"/>
    </w:p>
    <w:p w14:paraId="12D03C51" w14:textId="53484A54" w:rsidR="00A66B54" w:rsidRPr="009E5255" w:rsidRDefault="00880EE2" w:rsidP="00531BDB">
      <w:pPr>
        <w:pStyle w:val="Caption"/>
      </w:pPr>
      <w:bookmarkStart w:id="582" w:name="_Ref90306719"/>
      <w:r w:rsidRPr="009E5255">
        <w:t>Table A</w:t>
      </w:r>
      <w:r w:rsidR="00E36C93">
        <w:fldChar w:fldCharType="begin"/>
      </w:r>
      <w:r w:rsidR="00E36C93">
        <w:instrText xml:space="preserve"> SEQ Table_A \* ARABIC </w:instrText>
      </w:r>
      <w:r w:rsidR="00E36C93">
        <w:fldChar w:fldCharType="separate"/>
      </w:r>
      <w:r w:rsidR="000C766B">
        <w:rPr>
          <w:noProof/>
        </w:rPr>
        <w:t>57</w:t>
      </w:r>
      <w:r w:rsidR="00E36C93">
        <w:rPr>
          <w:noProof/>
        </w:rPr>
        <w:fldChar w:fldCharType="end"/>
      </w:r>
      <w:bookmarkStart w:id="583" w:name="_Hlk80632509"/>
      <w:bookmarkEnd w:id="581"/>
      <w:bookmarkEnd w:id="582"/>
      <w:r w:rsidRPr="009E5255">
        <w:t xml:space="preserve">. </w:t>
      </w:r>
      <w:r w:rsidR="00A66B54" w:rsidRPr="009E5255">
        <w:t>Disproportionality analysis</w:t>
      </w:r>
      <w:r w:rsidR="00083986" w:rsidRPr="009E5255">
        <w:t>:</w:t>
      </w:r>
      <w:r w:rsidR="00EA12E2" w:rsidRPr="009E5255">
        <w:t xml:space="preserve"> </w:t>
      </w:r>
      <w:r w:rsidR="00A66B54" w:rsidRPr="009E5255">
        <w:t xml:space="preserve">reported off-label use by EFC-listed drug and year </w:t>
      </w:r>
      <w:bookmarkEnd w:id="583"/>
      <w:r w:rsidR="00A66B54" w:rsidRPr="009E5255">
        <w:t>(2016</w:t>
      </w:r>
      <w:r w:rsidR="00083986" w:rsidRPr="009E5255">
        <w:t xml:space="preserve"> </w:t>
      </w:r>
      <w:r w:rsidR="00A66B54" w:rsidRPr="009E5255">
        <w:t>-</w:t>
      </w:r>
      <w:r w:rsidR="00083986" w:rsidRPr="009E5255">
        <w:t xml:space="preserve"> </w:t>
      </w:r>
      <w:r w:rsidR="00A66B54" w:rsidRPr="009E5255">
        <w:t>2020)</w:t>
      </w:r>
    </w:p>
    <w:tbl>
      <w:tblPr>
        <w:tblW w:w="13341" w:type="dxa"/>
        <w:tblLayout w:type="fixed"/>
        <w:tblLook w:val="04A0" w:firstRow="1" w:lastRow="0" w:firstColumn="1" w:lastColumn="0" w:noHBand="0" w:noVBand="1"/>
        <w:tblCaption w:val="Disproportionality analysis: reported off-label use by EFC-listed drug and year from 2016 to 2020"/>
      </w:tblPr>
      <w:tblGrid>
        <w:gridCol w:w="1702"/>
        <w:gridCol w:w="2327"/>
        <w:gridCol w:w="2327"/>
        <w:gridCol w:w="2327"/>
        <w:gridCol w:w="2327"/>
        <w:gridCol w:w="2331"/>
      </w:tblGrid>
      <w:tr w:rsidR="00A66B54" w:rsidRPr="009E5255" w14:paraId="24718BCD" w14:textId="77777777" w:rsidTr="00083986">
        <w:trPr>
          <w:trHeight w:val="18"/>
          <w:tblHeader/>
        </w:trPr>
        <w:tc>
          <w:tcPr>
            <w:tcW w:w="1702" w:type="dxa"/>
            <w:tcBorders>
              <w:bottom w:val="single" w:sz="4" w:space="0" w:color="auto"/>
            </w:tcBorders>
            <w:noWrap/>
            <w:vAlign w:val="center"/>
            <w:hideMark/>
          </w:tcPr>
          <w:p w14:paraId="59A698B6" w14:textId="77777777" w:rsidR="00A66B54" w:rsidRPr="009E5255" w:rsidRDefault="00A66B54" w:rsidP="00EA0B5A">
            <w:pPr>
              <w:pStyle w:val="NoSpacing"/>
              <w:rPr>
                <w:rFonts w:asciiTheme="majorHAnsi" w:hAnsiTheme="majorHAnsi" w:cstheme="majorHAnsi"/>
                <w:bCs/>
                <w:i/>
                <w:iCs/>
                <w:sz w:val="18"/>
                <w:szCs w:val="18"/>
              </w:rPr>
            </w:pPr>
            <w:r w:rsidRPr="009E5255">
              <w:rPr>
                <w:rFonts w:asciiTheme="majorHAnsi" w:hAnsiTheme="majorHAnsi" w:cstheme="majorHAnsi"/>
                <w:bCs/>
                <w:i/>
                <w:iCs/>
                <w:sz w:val="18"/>
                <w:szCs w:val="18"/>
              </w:rPr>
              <w:t>Drug</w:t>
            </w:r>
          </w:p>
        </w:tc>
        <w:tc>
          <w:tcPr>
            <w:tcW w:w="2327" w:type="dxa"/>
            <w:tcBorders>
              <w:bottom w:val="single" w:sz="4" w:space="0" w:color="auto"/>
            </w:tcBorders>
            <w:vAlign w:val="center"/>
          </w:tcPr>
          <w:p w14:paraId="673D5B2D" w14:textId="77777777" w:rsidR="00A66B54" w:rsidRPr="009E5255" w:rsidRDefault="00A66B54" w:rsidP="00EA0B5A">
            <w:pPr>
              <w:pStyle w:val="NoSpacing"/>
              <w:jc w:val="center"/>
              <w:rPr>
                <w:rFonts w:asciiTheme="majorHAnsi" w:hAnsiTheme="majorHAnsi" w:cstheme="majorHAnsi"/>
                <w:bCs/>
                <w:i/>
                <w:iCs/>
                <w:sz w:val="18"/>
                <w:szCs w:val="18"/>
              </w:rPr>
            </w:pPr>
            <w:r w:rsidRPr="009E5255">
              <w:rPr>
                <w:rFonts w:asciiTheme="majorHAnsi" w:hAnsiTheme="majorHAnsi" w:cstheme="majorHAnsi"/>
                <w:bCs/>
                <w:i/>
                <w:iCs/>
                <w:sz w:val="18"/>
                <w:szCs w:val="18"/>
              </w:rPr>
              <w:t>2016</w:t>
            </w:r>
          </w:p>
        </w:tc>
        <w:tc>
          <w:tcPr>
            <w:tcW w:w="2327" w:type="dxa"/>
            <w:tcBorders>
              <w:bottom w:val="single" w:sz="4" w:space="0" w:color="auto"/>
            </w:tcBorders>
            <w:vAlign w:val="center"/>
          </w:tcPr>
          <w:p w14:paraId="37DFBE1E" w14:textId="77777777" w:rsidR="00A66B54" w:rsidRPr="009E5255" w:rsidRDefault="00A66B54" w:rsidP="00EA0B5A">
            <w:pPr>
              <w:pStyle w:val="NoSpacing"/>
              <w:jc w:val="center"/>
              <w:rPr>
                <w:rFonts w:asciiTheme="majorHAnsi" w:hAnsiTheme="majorHAnsi" w:cstheme="majorHAnsi"/>
                <w:bCs/>
                <w:i/>
                <w:iCs/>
                <w:sz w:val="18"/>
                <w:szCs w:val="18"/>
              </w:rPr>
            </w:pPr>
            <w:r w:rsidRPr="009E5255">
              <w:rPr>
                <w:rFonts w:asciiTheme="majorHAnsi" w:hAnsiTheme="majorHAnsi" w:cstheme="majorHAnsi"/>
                <w:bCs/>
                <w:i/>
                <w:iCs/>
                <w:sz w:val="18"/>
                <w:szCs w:val="18"/>
              </w:rPr>
              <w:t>2017</w:t>
            </w:r>
          </w:p>
        </w:tc>
        <w:tc>
          <w:tcPr>
            <w:tcW w:w="2327" w:type="dxa"/>
            <w:tcBorders>
              <w:bottom w:val="single" w:sz="4" w:space="0" w:color="auto"/>
            </w:tcBorders>
            <w:noWrap/>
            <w:vAlign w:val="center"/>
          </w:tcPr>
          <w:p w14:paraId="1D8D468A" w14:textId="77777777" w:rsidR="00A66B54" w:rsidRPr="009E5255" w:rsidRDefault="00A66B54" w:rsidP="00EA0B5A">
            <w:pPr>
              <w:pStyle w:val="NoSpacing"/>
              <w:jc w:val="center"/>
              <w:rPr>
                <w:rFonts w:asciiTheme="majorHAnsi" w:hAnsiTheme="majorHAnsi" w:cstheme="majorHAnsi"/>
                <w:bCs/>
                <w:i/>
                <w:iCs/>
                <w:sz w:val="18"/>
                <w:szCs w:val="18"/>
              </w:rPr>
            </w:pPr>
            <w:r w:rsidRPr="009E5255">
              <w:rPr>
                <w:rFonts w:asciiTheme="majorHAnsi" w:hAnsiTheme="majorHAnsi" w:cstheme="majorHAnsi"/>
                <w:bCs/>
                <w:i/>
                <w:iCs/>
                <w:sz w:val="18"/>
                <w:szCs w:val="18"/>
              </w:rPr>
              <w:t>2018</w:t>
            </w:r>
          </w:p>
        </w:tc>
        <w:tc>
          <w:tcPr>
            <w:tcW w:w="2327" w:type="dxa"/>
            <w:tcBorders>
              <w:bottom w:val="single" w:sz="4" w:space="0" w:color="auto"/>
            </w:tcBorders>
            <w:vAlign w:val="center"/>
          </w:tcPr>
          <w:p w14:paraId="4FD7D41B" w14:textId="77777777" w:rsidR="00A66B54" w:rsidRPr="009E5255" w:rsidRDefault="00A66B54" w:rsidP="00EA0B5A">
            <w:pPr>
              <w:pStyle w:val="NoSpacing"/>
              <w:jc w:val="center"/>
              <w:rPr>
                <w:rFonts w:asciiTheme="majorHAnsi" w:hAnsiTheme="majorHAnsi" w:cstheme="majorHAnsi"/>
                <w:bCs/>
                <w:i/>
                <w:iCs/>
                <w:sz w:val="18"/>
                <w:szCs w:val="18"/>
              </w:rPr>
            </w:pPr>
            <w:r w:rsidRPr="009E5255">
              <w:rPr>
                <w:rFonts w:asciiTheme="majorHAnsi" w:hAnsiTheme="majorHAnsi" w:cstheme="majorHAnsi"/>
                <w:bCs/>
                <w:i/>
                <w:iCs/>
                <w:sz w:val="18"/>
                <w:szCs w:val="18"/>
              </w:rPr>
              <w:t>2019</w:t>
            </w:r>
          </w:p>
        </w:tc>
        <w:tc>
          <w:tcPr>
            <w:tcW w:w="2331" w:type="dxa"/>
            <w:tcBorders>
              <w:bottom w:val="single" w:sz="4" w:space="0" w:color="auto"/>
            </w:tcBorders>
            <w:noWrap/>
            <w:vAlign w:val="center"/>
          </w:tcPr>
          <w:p w14:paraId="25F0DD96" w14:textId="77777777" w:rsidR="00A66B54" w:rsidRPr="009E5255" w:rsidRDefault="00A66B54" w:rsidP="00EA0B5A">
            <w:pPr>
              <w:pStyle w:val="NoSpacing"/>
              <w:jc w:val="center"/>
              <w:rPr>
                <w:rFonts w:asciiTheme="majorHAnsi" w:hAnsiTheme="majorHAnsi" w:cstheme="majorHAnsi"/>
                <w:bCs/>
                <w:i/>
                <w:iCs/>
                <w:sz w:val="18"/>
                <w:szCs w:val="18"/>
              </w:rPr>
            </w:pPr>
            <w:r w:rsidRPr="009E5255">
              <w:rPr>
                <w:rFonts w:asciiTheme="majorHAnsi" w:hAnsiTheme="majorHAnsi" w:cstheme="majorHAnsi"/>
                <w:bCs/>
                <w:i/>
                <w:iCs/>
                <w:sz w:val="18"/>
                <w:szCs w:val="18"/>
              </w:rPr>
              <w:t>2020</w:t>
            </w:r>
          </w:p>
        </w:tc>
      </w:tr>
      <w:tr w:rsidR="00A66B54" w:rsidRPr="009E5255" w14:paraId="0041AA44" w14:textId="77777777" w:rsidTr="00083986">
        <w:trPr>
          <w:trHeight w:val="18"/>
        </w:trPr>
        <w:tc>
          <w:tcPr>
            <w:tcW w:w="1702" w:type="dxa"/>
            <w:tcBorders>
              <w:top w:val="single" w:sz="4" w:space="0" w:color="auto"/>
            </w:tcBorders>
            <w:shd w:val="clear" w:color="auto" w:fill="auto"/>
            <w:noWrap/>
            <w:vAlign w:val="center"/>
            <w:hideMark/>
          </w:tcPr>
          <w:p w14:paraId="330CF5D0"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Arsenic trioxide</w:t>
            </w:r>
          </w:p>
        </w:tc>
        <w:tc>
          <w:tcPr>
            <w:tcW w:w="2327" w:type="dxa"/>
            <w:tcBorders>
              <w:top w:val="single" w:sz="4" w:space="0" w:color="auto"/>
            </w:tcBorders>
          </w:tcPr>
          <w:p w14:paraId="133F0B33"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 0 (0, 0)</w:t>
            </w:r>
          </w:p>
        </w:tc>
        <w:tc>
          <w:tcPr>
            <w:tcW w:w="2327" w:type="dxa"/>
            <w:tcBorders>
              <w:top w:val="single" w:sz="4" w:space="0" w:color="auto"/>
            </w:tcBorders>
          </w:tcPr>
          <w:p w14:paraId="749D66CF"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tcBorders>
              <w:top w:val="single" w:sz="4" w:space="0" w:color="auto"/>
            </w:tcBorders>
            <w:shd w:val="clear" w:color="auto" w:fill="auto"/>
            <w:noWrap/>
          </w:tcPr>
          <w:p w14:paraId="557E17BF"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 0 (0, 0)</w:t>
            </w:r>
          </w:p>
        </w:tc>
        <w:tc>
          <w:tcPr>
            <w:tcW w:w="2327" w:type="dxa"/>
            <w:tcBorders>
              <w:top w:val="single" w:sz="4" w:space="0" w:color="auto"/>
            </w:tcBorders>
          </w:tcPr>
          <w:p w14:paraId="6161E0AA"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 0 (0, 0)</w:t>
            </w:r>
          </w:p>
        </w:tc>
        <w:tc>
          <w:tcPr>
            <w:tcW w:w="2331" w:type="dxa"/>
            <w:tcBorders>
              <w:top w:val="single" w:sz="4" w:space="0" w:color="auto"/>
            </w:tcBorders>
            <w:shd w:val="clear" w:color="auto" w:fill="auto"/>
            <w:noWrap/>
          </w:tcPr>
          <w:p w14:paraId="02F4B147"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 0 (0, 0)</w:t>
            </w:r>
          </w:p>
        </w:tc>
      </w:tr>
      <w:tr w:rsidR="00A66B54" w:rsidRPr="009E5255" w14:paraId="3EA7C390" w14:textId="77777777" w:rsidTr="00083986">
        <w:trPr>
          <w:trHeight w:val="18"/>
        </w:trPr>
        <w:tc>
          <w:tcPr>
            <w:tcW w:w="1702" w:type="dxa"/>
            <w:shd w:val="clear" w:color="auto" w:fill="auto"/>
            <w:noWrap/>
            <w:vAlign w:val="center"/>
            <w:hideMark/>
          </w:tcPr>
          <w:p w14:paraId="722DB264"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Bendamustine</w:t>
            </w:r>
          </w:p>
        </w:tc>
        <w:tc>
          <w:tcPr>
            <w:tcW w:w="2327" w:type="dxa"/>
          </w:tcPr>
          <w:p w14:paraId="5E21A64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0, 0 (0, 0)</w:t>
            </w:r>
          </w:p>
        </w:tc>
        <w:tc>
          <w:tcPr>
            <w:tcW w:w="2327" w:type="dxa"/>
          </w:tcPr>
          <w:p w14:paraId="4BF5AAE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8, 3.06 (0.86, 10.91)</w:t>
            </w:r>
          </w:p>
        </w:tc>
        <w:tc>
          <w:tcPr>
            <w:tcW w:w="2327" w:type="dxa"/>
            <w:shd w:val="clear" w:color="auto" w:fill="auto"/>
            <w:noWrap/>
          </w:tcPr>
          <w:p w14:paraId="2AAAD62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8, 0.56 (0.13, 2.4)</w:t>
            </w:r>
          </w:p>
        </w:tc>
        <w:tc>
          <w:tcPr>
            <w:tcW w:w="2327" w:type="dxa"/>
          </w:tcPr>
          <w:p w14:paraId="76E5AB3E"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9, 2.15 (0.72, 6.39)</w:t>
            </w:r>
          </w:p>
        </w:tc>
        <w:tc>
          <w:tcPr>
            <w:tcW w:w="2331" w:type="dxa"/>
            <w:shd w:val="clear" w:color="auto" w:fill="auto"/>
            <w:noWrap/>
          </w:tcPr>
          <w:p w14:paraId="63E7620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8, 0 (0, 0)</w:t>
            </w:r>
          </w:p>
        </w:tc>
      </w:tr>
      <w:tr w:rsidR="00A66B54" w:rsidRPr="009E5255" w14:paraId="7E12BD39" w14:textId="77777777" w:rsidTr="00083986">
        <w:trPr>
          <w:trHeight w:val="18"/>
        </w:trPr>
        <w:tc>
          <w:tcPr>
            <w:tcW w:w="1702" w:type="dxa"/>
            <w:shd w:val="clear" w:color="auto" w:fill="auto"/>
            <w:noWrap/>
            <w:vAlign w:val="center"/>
            <w:hideMark/>
          </w:tcPr>
          <w:p w14:paraId="4506472D"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Bevacizumab</w:t>
            </w:r>
          </w:p>
        </w:tc>
        <w:tc>
          <w:tcPr>
            <w:tcW w:w="2327" w:type="dxa"/>
          </w:tcPr>
          <w:p w14:paraId="1CE5575A"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4, 1.07 (0.37, 3.13)</w:t>
            </w:r>
          </w:p>
        </w:tc>
        <w:tc>
          <w:tcPr>
            <w:tcW w:w="2327" w:type="dxa"/>
          </w:tcPr>
          <w:p w14:paraId="2554CE8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8, 4.77 (2.27, 10) **</w:t>
            </w:r>
          </w:p>
        </w:tc>
        <w:tc>
          <w:tcPr>
            <w:tcW w:w="2327" w:type="dxa"/>
            <w:shd w:val="clear" w:color="auto" w:fill="auto"/>
            <w:noWrap/>
          </w:tcPr>
          <w:p w14:paraId="418482D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9, 3.53 (1.52, 8.17) **</w:t>
            </w:r>
          </w:p>
        </w:tc>
        <w:tc>
          <w:tcPr>
            <w:tcW w:w="2327" w:type="dxa"/>
          </w:tcPr>
          <w:p w14:paraId="139C2B8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24, 4.96 (3.3, 7.47) **</w:t>
            </w:r>
          </w:p>
        </w:tc>
        <w:tc>
          <w:tcPr>
            <w:tcW w:w="2331" w:type="dxa"/>
            <w:shd w:val="clear" w:color="auto" w:fill="auto"/>
            <w:noWrap/>
          </w:tcPr>
          <w:p w14:paraId="693DAC95"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6, 4.61 (2.45, 8.68) **</w:t>
            </w:r>
          </w:p>
        </w:tc>
      </w:tr>
      <w:tr w:rsidR="00A66B54" w:rsidRPr="009E5255" w14:paraId="51A72360" w14:textId="77777777" w:rsidTr="00083986">
        <w:trPr>
          <w:trHeight w:val="18"/>
        </w:trPr>
        <w:tc>
          <w:tcPr>
            <w:tcW w:w="1702" w:type="dxa"/>
            <w:shd w:val="clear" w:color="auto" w:fill="auto"/>
            <w:noWrap/>
            <w:vAlign w:val="center"/>
            <w:hideMark/>
          </w:tcPr>
          <w:p w14:paraId="2FF21F88"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Blinatumomab</w:t>
            </w:r>
          </w:p>
        </w:tc>
        <w:tc>
          <w:tcPr>
            <w:tcW w:w="2327" w:type="dxa"/>
          </w:tcPr>
          <w:p w14:paraId="76B0669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5, 0 (0, 0)</w:t>
            </w:r>
          </w:p>
        </w:tc>
        <w:tc>
          <w:tcPr>
            <w:tcW w:w="2327" w:type="dxa"/>
          </w:tcPr>
          <w:p w14:paraId="685BB16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2, 0 (0, 0)</w:t>
            </w:r>
          </w:p>
        </w:tc>
        <w:tc>
          <w:tcPr>
            <w:tcW w:w="2327" w:type="dxa"/>
            <w:shd w:val="clear" w:color="auto" w:fill="auto"/>
            <w:noWrap/>
          </w:tcPr>
          <w:p w14:paraId="20B27A0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7, 1.29 (0.38, 4.4)</w:t>
            </w:r>
          </w:p>
        </w:tc>
        <w:tc>
          <w:tcPr>
            <w:tcW w:w="2327" w:type="dxa"/>
          </w:tcPr>
          <w:p w14:paraId="7A00AA7F"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9, 1.04 (0.3, 3.65)</w:t>
            </w:r>
          </w:p>
        </w:tc>
        <w:tc>
          <w:tcPr>
            <w:tcW w:w="2331" w:type="dxa"/>
            <w:shd w:val="clear" w:color="auto" w:fill="auto"/>
            <w:noWrap/>
          </w:tcPr>
          <w:p w14:paraId="0699B450"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0, 0 (0, 0)</w:t>
            </w:r>
          </w:p>
        </w:tc>
      </w:tr>
      <w:tr w:rsidR="00A66B54" w:rsidRPr="009E5255" w14:paraId="091B3181" w14:textId="77777777" w:rsidTr="00083986">
        <w:trPr>
          <w:trHeight w:val="18"/>
        </w:trPr>
        <w:tc>
          <w:tcPr>
            <w:tcW w:w="1702" w:type="dxa"/>
            <w:shd w:val="clear" w:color="auto" w:fill="auto"/>
            <w:noWrap/>
            <w:vAlign w:val="center"/>
            <w:hideMark/>
          </w:tcPr>
          <w:p w14:paraId="1404EA33"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Bortezomib</w:t>
            </w:r>
          </w:p>
        </w:tc>
        <w:tc>
          <w:tcPr>
            <w:tcW w:w="2327" w:type="dxa"/>
          </w:tcPr>
          <w:p w14:paraId="1B99759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6, 1.11 (0.15, 8.48)</w:t>
            </w:r>
          </w:p>
        </w:tc>
        <w:tc>
          <w:tcPr>
            <w:tcW w:w="2327" w:type="dxa"/>
          </w:tcPr>
          <w:p w14:paraId="69407A7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98, 0.27 (0.04, 2)</w:t>
            </w:r>
          </w:p>
        </w:tc>
        <w:tc>
          <w:tcPr>
            <w:tcW w:w="2327" w:type="dxa"/>
            <w:shd w:val="clear" w:color="auto" w:fill="auto"/>
            <w:noWrap/>
          </w:tcPr>
          <w:p w14:paraId="69A62C6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05, 0.72 (0.25, 2.07)</w:t>
            </w:r>
          </w:p>
        </w:tc>
        <w:tc>
          <w:tcPr>
            <w:tcW w:w="2327" w:type="dxa"/>
          </w:tcPr>
          <w:p w14:paraId="2703103D"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98, 1.09 (0.53, 2.24)</w:t>
            </w:r>
          </w:p>
        </w:tc>
        <w:tc>
          <w:tcPr>
            <w:tcW w:w="2331" w:type="dxa"/>
            <w:shd w:val="clear" w:color="auto" w:fill="auto"/>
            <w:noWrap/>
          </w:tcPr>
          <w:p w14:paraId="3B92C84E"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98, 0.72 (0.3, 1.75)</w:t>
            </w:r>
          </w:p>
        </w:tc>
      </w:tr>
      <w:tr w:rsidR="00A66B54" w:rsidRPr="009E5255" w14:paraId="5A6984CC" w14:textId="77777777" w:rsidTr="00083986">
        <w:trPr>
          <w:trHeight w:val="18"/>
        </w:trPr>
        <w:tc>
          <w:tcPr>
            <w:tcW w:w="1702" w:type="dxa"/>
            <w:shd w:val="clear" w:color="auto" w:fill="auto"/>
            <w:noWrap/>
            <w:vAlign w:val="center"/>
            <w:hideMark/>
          </w:tcPr>
          <w:p w14:paraId="7346DB2E"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Brentuximab vedotin</w:t>
            </w:r>
          </w:p>
        </w:tc>
        <w:tc>
          <w:tcPr>
            <w:tcW w:w="2327" w:type="dxa"/>
          </w:tcPr>
          <w:p w14:paraId="0053723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8, 1.92 (0.23, 16.02)</w:t>
            </w:r>
          </w:p>
        </w:tc>
        <w:tc>
          <w:tcPr>
            <w:tcW w:w="2327" w:type="dxa"/>
          </w:tcPr>
          <w:p w14:paraId="1C508CA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1, 1.37 (0.17, 10.91)</w:t>
            </w:r>
          </w:p>
        </w:tc>
        <w:tc>
          <w:tcPr>
            <w:tcW w:w="2327" w:type="dxa"/>
            <w:shd w:val="clear" w:color="auto" w:fill="auto"/>
            <w:noWrap/>
          </w:tcPr>
          <w:p w14:paraId="5930CE1E"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2, 16.11 (6.6, 39.31) **</w:t>
            </w:r>
          </w:p>
        </w:tc>
        <w:tc>
          <w:tcPr>
            <w:tcW w:w="2327" w:type="dxa"/>
          </w:tcPr>
          <w:p w14:paraId="406028E5"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 2.23 (0.43, 11.67)</w:t>
            </w:r>
          </w:p>
        </w:tc>
        <w:tc>
          <w:tcPr>
            <w:tcW w:w="2331" w:type="dxa"/>
            <w:shd w:val="clear" w:color="auto" w:fill="auto"/>
            <w:noWrap/>
          </w:tcPr>
          <w:p w14:paraId="440DA46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 0 (0, 0)</w:t>
            </w:r>
          </w:p>
        </w:tc>
      </w:tr>
      <w:tr w:rsidR="00A66B54" w:rsidRPr="009E5255" w14:paraId="70C1D19E" w14:textId="77777777" w:rsidTr="00083986">
        <w:trPr>
          <w:trHeight w:val="18"/>
        </w:trPr>
        <w:tc>
          <w:tcPr>
            <w:tcW w:w="1702" w:type="dxa"/>
            <w:shd w:val="clear" w:color="auto" w:fill="auto"/>
            <w:noWrap/>
            <w:vAlign w:val="center"/>
            <w:hideMark/>
          </w:tcPr>
          <w:p w14:paraId="1D185D7A"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Cabazitaxel</w:t>
            </w:r>
          </w:p>
        </w:tc>
        <w:tc>
          <w:tcPr>
            <w:tcW w:w="2327" w:type="dxa"/>
          </w:tcPr>
          <w:p w14:paraId="4AC6E337"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 0 (0, 0)</w:t>
            </w:r>
          </w:p>
        </w:tc>
        <w:tc>
          <w:tcPr>
            <w:tcW w:w="2327" w:type="dxa"/>
          </w:tcPr>
          <w:p w14:paraId="4B07A34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 0 (0, 0)</w:t>
            </w:r>
          </w:p>
        </w:tc>
        <w:tc>
          <w:tcPr>
            <w:tcW w:w="2327" w:type="dxa"/>
            <w:shd w:val="clear" w:color="auto" w:fill="auto"/>
            <w:noWrap/>
          </w:tcPr>
          <w:p w14:paraId="7F0F9CA7"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3, 0.85 (0.11, 6.59)</w:t>
            </w:r>
          </w:p>
        </w:tc>
        <w:tc>
          <w:tcPr>
            <w:tcW w:w="2327" w:type="dxa"/>
          </w:tcPr>
          <w:p w14:paraId="14F9A5E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 0 (0, 0)</w:t>
            </w:r>
          </w:p>
        </w:tc>
        <w:tc>
          <w:tcPr>
            <w:tcW w:w="2331" w:type="dxa"/>
            <w:shd w:val="clear" w:color="auto" w:fill="auto"/>
            <w:noWrap/>
          </w:tcPr>
          <w:p w14:paraId="485E9D35"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 0 (0, 0)</w:t>
            </w:r>
          </w:p>
        </w:tc>
      </w:tr>
      <w:tr w:rsidR="00A66B54" w:rsidRPr="009E5255" w14:paraId="57F15DB5" w14:textId="77777777" w:rsidTr="00083986">
        <w:trPr>
          <w:trHeight w:val="18"/>
        </w:trPr>
        <w:tc>
          <w:tcPr>
            <w:tcW w:w="1702" w:type="dxa"/>
            <w:shd w:val="clear" w:color="auto" w:fill="auto"/>
            <w:noWrap/>
            <w:vAlign w:val="center"/>
            <w:hideMark/>
          </w:tcPr>
          <w:p w14:paraId="569392A8"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Carboplatin</w:t>
            </w:r>
          </w:p>
        </w:tc>
        <w:tc>
          <w:tcPr>
            <w:tcW w:w="2327" w:type="dxa"/>
          </w:tcPr>
          <w:p w14:paraId="766E256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5, 0.29 (0.04, 2.14)</w:t>
            </w:r>
          </w:p>
        </w:tc>
        <w:tc>
          <w:tcPr>
            <w:tcW w:w="2327" w:type="dxa"/>
          </w:tcPr>
          <w:p w14:paraId="7A9DA93F"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4, 0.25 (0.03, 1.83)</w:t>
            </w:r>
          </w:p>
        </w:tc>
        <w:tc>
          <w:tcPr>
            <w:tcW w:w="2327" w:type="dxa"/>
            <w:shd w:val="clear" w:color="auto" w:fill="auto"/>
            <w:noWrap/>
          </w:tcPr>
          <w:p w14:paraId="0D72C50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3, 1.08 (0.41, 2.83)</w:t>
            </w:r>
          </w:p>
        </w:tc>
        <w:tc>
          <w:tcPr>
            <w:tcW w:w="2327" w:type="dxa"/>
          </w:tcPr>
          <w:p w14:paraId="06FC9F9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26, 2.82 (1.89, 4.2) **</w:t>
            </w:r>
          </w:p>
        </w:tc>
        <w:tc>
          <w:tcPr>
            <w:tcW w:w="2331" w:type="dxa"/>
            <w:shd w:val="clear" w:color="auto" w:fill="auto"/>
            <w:noWrap/>
          </w:tcPr>
          <w:p w14:paraId="248330B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12, 1.31 (0.74, 2.34)</w:t>
            </w:r>
          </w:p>
        </w:tc>
      </w:tr>
      <w:tr w:rsidR="00A66B54" w:rsidRPr="009E5255" w14:paraId="2E2FEEA5" w14:textId="77777777" w:rsidTr="00083986">
        <w:trPr>
          <w:trHeight w:val="18"/>
        </w:trPr>
        <w:tc>
          <w:tcPr>
            <w:tcW w:w="1702" w:type="dxa"/>
            <w:shd w:val="clear" w:color="auto" w:fill="auto"/>
            <w:noWrap/>
            <w:vAlign w:val="center"/>
            <w:hideMark/>
          </w:tcPr>
          <w:p w14:paraId="61A4D88C"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Carfilzomib</w:t>
            </w:r>
          </w:p>
        </w:tc>
        <w:tc>
          <w:tcPr>
            <w:tcW w:w="2327" w:type="dxa"/>
          </w:tcPr>
          <w:p w14:paraId="0C144D00"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1, 0 (0, 0)</w:t>
            </w:r>
          </w:p>
        </w:tc>
        <w:tc>
          <w:tcPr>
            <w:tcW w:w="2327" w:type="dxa"/>
          </w:tcPr>
          <w:p w14:paraId="01DAC030"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81, 0.17 (0.02, 1.21)</w:t>
            </w:r>
          </w:p>
        </w:tc>
        <w:tc>
          <w:tcPr>
            <w:tcW w:w="2327" w:type="dxa"/>
            <w:shd w:val="clear" w:color="auto" w:fill="auto"/>
            <w:noWrap/>
          </w:tcPr>
          <w:p w14:paraId="400B93F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8, 0.4 (0.12, 1.3)</w:t>
            </w:r>
          </w:p>
        </w:tc>
        <w:tc>
          <w:tcPr>
            <w:tcW w:w="2327" w:type="dxa"/>
          </w:tcPr>
          <w:p w14:paraId="1738D3EA"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3, 0.21 (0.05, 0.89) *</w:t>
            </w:r>
          </w:p>
        </w:tc>
        <w:tc>
          <w:tcPr>
            <w:tcW w:w="2331" w:type="dxa"/>
            <w:shd w:val="clear" w:color="auto" w:fill="auto"/>
            <w:noWrap/>
          </w:tcPr>
          <w:p w14:paraId="7A26664F"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5, 0 (0, 0)</w:t>
            </w:r>
          </w:p>
        </w:tc>
      </w:tr>
      <w:tr w:rsidR="00A66B54" w:rsidRPr="009E5255" w14:paraId="770BCD83" w14:textId="77777777" w:rsidTr="00083986">
        <w:trPr>
          <w:trHeight w:val="18"/>
        </w:trPr>
        <w:tc>
          <w:tcPr>
            <w:tcW w:w="1702" w:type="dxa"/>
            <w:shd w:val="clear" w:color="auto" w:fill="auto"/>
            <w:noWrap/>
            <w:vAlign w:val="center"/>
            <w:hideMark/>
          </w:tcPr>
          <w:p w14:paraId="7FE2F2D9"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Cetuximab</w:t>
            </w:r>
          </w:p>
        </w:tc>
        <w:tc>
          <w:tcPr>
            <w:tcW w:w="2327" w:type="dxa"/>
          </w:tcPr>
          <w:p w14:paraId="408B76E7"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7, 2.39 (0.8, 7.2)</w:t>
            </w:r>
          </w:p>
        </w:tc>
        <w:tc>
          <w:tcPr>
            <w:tcW w:w="2327" w:type="dxa"/>
          </w:tcPr>
          <w:p w14:paraId="415D505D"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3, 2.51 (0.95, 6.63)</w:t>
            </w:r>
          </w:p>
        </w:tc>
        <w:tc>
          <w:tcPr>
            <w:tcW w:w="2327" w:type="dxa"/>
            <w:shd w:val="clear" w:color="auto" w:fill="auto"/>
            <w:noWrap/>
          </w:tcPr>
          <w:p w14:paraId="33E0CE7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4, 0.44 (0.06, 3.33)</w:t>
            </w:r>
          </w:p>
        </w:tc>
        <w:tc>
          <w:tcPr>
            <w:tcW w:w="2327" w:type="dxa"/>
          </w:tcPr>
          <w:p w14:paraId="525D541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3, 1.24 (0.45, 3.45)</w:t>
            </w:r>
          </w:p>
        </w:tc>
        <w:tc>
          <w:tcPr>
            <w:tcW w:w="2331" w:type="dxa"/>
            <w:shd w:val="clear" w:color="auto" w:fill="auto"/>
            <w:noWrap/>
          </w:tcPr>
          <w:p w14:paraId="616EE9CA"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2, 2.15 (0.77, 6.02)</w:t>
            </w:r>
          </w:p>
        </w:tc>
      </w:tr>
      <w:tr w:rsidR="00A66B54" w:rsidRPr="009E5255" w14:paraId="6FF1C5C3" w14:textId="77777777" w:rsidTr="00083986">
        <w:trPr>
          <w:trHeight w:val="18"/>
        </w:trPr>
        <w:tc>
          <w:tcPr>
            <w:tcW w:w="1702" w:type="dxa"/>
            <w:shd w:val="clear" w:color="auto" w:fill="auto"/>
            <w:noWrap/>
            <w:vAlign w:val="center"/>
            <w:hideMark/>
          </w:tcPr>
          <w:p w14:paraId="1AD80058"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Cisplatin</w:t>
            </w:r>
          </w:p>
        </w:tc>
        <w:tc>
          <w:tcPr>
            <w:tcW w:w="2327" w:type="dxa"/>
          </w:tcPr>
          <w:p w14:paraId="6B91FD3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7, 0.51 (0.07, 3.55)</w:t>
            </w:r>
          </w:p>
        </w:tc>
        <w:tc>
          <w:tcPr>
            <w:tcW w:w="2327" w:type="dxa"/>
          </w:tcPr>
          <w:p w14:paraId="5AAC319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1, 0 (0, 0)</w:t>
            </w:r>
          </w:p>
        </w:tc>
        <w:tc>
          <w:tcPr>
            <w:tcW w:w="2327" w:type="dxa"/>
            <w:shd w:val="clear" w:color="auto" w:fill="auto"/>
            <w:noWrap/>
          </w:tcPr>
          <w:p w14:paraId="1AF795E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9, 1.66 (0.58, 4.76)</w:t>
            </w:r>
          </w:p>
        </w:tc>
        <w:tc>
          <w:tcPr>
            <w:tcW w:w="2327" w:type="dxa"/>
          </w:tcPr>
          <w:p w14:paraId="273F425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8, 0.84 (0.33, 2.14)</w:t>
            </w:r>
          </w:p>
        </w:tc>
        <w:tc>
          <w:tcPr>
            <w:tcW w:w="2331" w:type="dxa"/>
            <w:shd w:val="clear" w:color="auto" w:fill="auto"/>
            <w:noWrap/>
          </w:tcPr>
          <w:p w14:paraId="40E0177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2, 1.07 (0.43, 2.7)</w:t>
            </w:r>
          </w:p>
        </w:tc>
      </w:tr>
      <w:tr w:rsidR="00A66B54" w:rsidRPr="009E5255" w14:paraId="1A9AE62A" w14:textId="77777777" w:rsidTr="00083986">
        <w:trPr>
          <w:trHeight w:val="18"/>
        </w:trPr>
        <w:tc>
          <w:tcPr>
            <w:tcW w:w="1702" w:type="dxa"/>
            <w:shd w:val="clear" w:color="auto" w:fill="auto"/>
            <w:noWrap/>
            <w:vAlign w:val="center"/>
            <w:hideMark/>
          </w:tcPr>
          <w:p w14:paraId="293CC240"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Cladribine</w:t>
            </w:r>
          </w:p>
        </w:tc>
        <w:tc>
          <w:tcPr>
            <w:tcW w:w="2327" w:type="dxa"/>
          </w:tcPr>
          <w:p w14:paraId="1AF4E73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 0 (0, 0)</w:t>
            </w:r>
          </w:p>
        </w:tc>
        <w:tc>
          <w:tcPr>
            <w:tcW w:w="2327" w:type="dxa"/>
          </w:tcPr>
          <w:p w14:paraId="405629C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shd w:val="clear" w:color="auto" w:fill="auto"/>
            <w:noWrap/>
          </w:tcPr>
          <w:p w14:paraId="448C9A9E"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4, 0 (0, 0)</w:t>
            </w:r>
          </w:p>
        </w:tc>
        <w:tc>
          <w:tcPr>
            <w:tcW w:w="2327" w:type="dxa"/>
          </w:tcPr>
          <w:p w14:paraId="6114808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0, 0.61 (0.24, 1.58)</w:t>
            </w:r>
          </w:p>
        </w:tc>
        <w:tc>
          <w:tcPr>
            <w:tcW w:w="2331" w:type="dxa"/>
            <w:shd w:val="clear" w:color="auto" w:fill="auto"/>
            <w:noWrap/>
          </w:tcPr>
          <w:p w14:paraId="6A92BE4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9, 0.38 (0.08, 1.72)</w:t>
            </w:r>
          </w:p>
        </w:tc>
      </w:tr>
      <w:tr w:rsidR="00A66B54" w:rsidRPr="009E5255" w14:paraId="0BC13994" w14:textId="77777777" w:rsidTr="00083986">
        <w:trPr>
          <w:trHeight w:val="18"/>
        </w:trPr>
        <w:tc>
          <w:tcPr>
            <w:tcW w:w="1702" w:type="dxa"/>
            <w:shd w:val="clear" w:color="auto" w:fill="auto"/>
            <w:noWrap/>
            <w:vAlign w:val="center"/>
            <w:hideMark/>
          </w:tcPr>
          <w:p w14:paraId="437CA576"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Cyclophosphamide</w:t>
            </w:r>
          </w:p>
        </w:tc>
        <w:tc>
          <w:tcPr>
            <w:tcW w:w="2327" w:type="dxa"/>
          </w:tcPr>
          <w:p w14:paraId="1FE46F4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7, 5.69 (3.07, 10.56) **</w:t>
            </w:r>
          </w:p>
        </w:tc>
        <w:tc>
          <w:tcPr>
            <w:tcW w:w="2327" w:type="dxa"/>
          </w:tcPr>
          <w:p w14:paraId="198E586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25, 2.52 (1.45, 4.38) **</w:t>
            </w:r>
          </w:p>
        </w:tc>
        <w:tc>
          <w:tcPr>
            <w:tcW w:w="2327" w:type="dxa"/>
            <w:shd w:val="clear" w:color="auto" w:fill="auto"/>
            <w:noWrap/>
          </w:tcPr>
          <w:p w14:paraId="04E23E30"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06, 2.42 (1.34, 4.37) **</w:t>
            </w:r>
          </w:p>
        </w:tc>
        <w:tc>
          <w:tcPr>
            <w:tcW w:w="2327" w:type="dxa"/>
          </w:tcPr>
          <w:p w14:paraId="767877F3"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29, 1.22 (0.72, 2.08)</w:t>
            </w:r>
          </w:p>
        </w:tc>
        <w:tc>
          <w:tcPr>
            <w:tcW w:w="2331" w:type="dxa"/>
            <w:shd w:val="clear" w:color="auto" w:fill="auto"/>
            <w:noWrap/>
          </w:tcPr>
          <w:p w14:paraId="069E8E2E"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54, 1.37 (0.93, 2.02)</w:t>
            </w:r>
          </w:p>
        </w:tc>
      </w:tr>
      <w:tr w:rsidR="00A66B54" w:rsidRPr="009E5255" w14:paraId="475873A8" w14:textId="77777777" w:rsidTr="00083986">
        <w:trPr>
          <w:trHeight w:val="18"/>
        </w:trPr>
        <w:tc>
          <w:tcPr>
            <w:tcW w:w="1702" w:type="dxa"/>
            <w:shd w:val="clear" w:color="auto" w:fill="auto"/>
            <w:noWrap/>
            <w:vAlign w:val="center"/>
            <w:hideMark/>
          </w:tcPr>
          <w:p w14:paraId="0ECAA575"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Cytarabine</w:t>
            </w:r>
          </w:p>
        </w:tc>
        <w:tc>
          <w:tcPr>
            <w:tcW w:w="2327" w:type="dxa"/>
          </w:tcPr>
          <w:p w14:paraId="0F3A1FF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4, 0 (0, 0)</w:t>
            </w:r>
          </w:p>
        </w:tc>
        <w:tc>
          <w:tcPr>
            <w:tcW w:w="2327" w:type="dxa"/>
          </w:tcPr>
          <w:p w14:paraId="43E8415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81, 0.07 (0.01, 0.49) **</w:t>
            </w:r>
          </w:p>
        </w:tc>
        <w:tc>
          <w:tcPr>
            <w:tcW w:w="2327" w:type="dxa"/>
            <w:shd w:val="clear" w:color="auto" w:fill="auto"/>
            <w:noWrap/>
          </w:tcPr>
          <w:p w14:paraId="402033F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1, 0.7 (0.17, 2.91)</w:t>
            </w:r>
          </w:p>
        </w:tc>
        <w:tc>
          <w:tcPr>
            <w:tcW w:w="2327" w:type="dxa"/>
          </w:tcPr>
          <w:p w14:paraId="2E76B13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8, 0.89 (0.43, 1.85)</w:t>
            </w:r>
          </w:p>
        </w:tc>
        <w:tc>
          <w:tcPr>
            <w:tcW w:w="2331" w:type="dxa"/>
            <w:shd w:val="clear" w:color="auto" w:fill="auto"/>
            <w:noWrap/>
          </w:tcPr>
          <w:p w14:paraId="1A79A26A"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5, 1.39 (0.72, 2.71)</w:t>
            </w:r>
          </w:p>
        </w:tc>
      </w:tr>
      <w:tr w:rsidR="00A66B54" w:rsidRPr="009E5255" w14:paraId="36C03A50" w14:textId="77777777" w:rsidTr="00083986">
        <w:trPr>
          <w:trHeight w:val="18"/>
        </w:trPr>
        <w:tc>
          <w:tcPr>
            <w:tcW w:w="1702" w:type="dxa"/>
            <w:shd w:val="clear" w:color="auto" w:fill="auto"/>
            <w:noWrap/>
            <w:vAlign w:val="center"/>
            <w:hideMark/>
          </w:tcPr>
          <w:p w14:paraId="2759C1E2"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Docetaxel</w:t>
            </w:r>
          </w:p>
        </w:tc>
        <w:tc>
          <w:tcPr>
            <w:tcW w:w="2327" w:type="dxa"/>
          </w:tcPr>
          <w:p w14:paraId="396FCA60"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8, 0 (0, 0)</w:t>
            </w:r>
          </w:p>
        </w:tc>
        <w:tc>
          <w:tcPr>
            <w:tcW w:w="2327" w:type="dxa"/>
          </w:tcPr>
          <w:p w14:paraId="10B3A57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80, 0 (0, 0)</w:t>
            </w:r>
          </w:p>
        </w:tc>
        <w:tc>
          <w:tcPr>
            <w:tcW w:w="2327" w:type="dxa"/>
            <w:shd w:val="clear" w:color="auto" w:fill="auto"/>
            <w:noWrap/>
          </w:tcPr>
          <w:p w14:paraId="56DF5883"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5, 0.57 (0.2, 1.57)</w:t>
            </w:r>
          </w:p>
        </w:tc>
        <w:tc>
          <w:tcPr>
            <w:tcW w:w="2327" w:type="dxa"/>
          </w:tcPr>
          <w:p w14:paraId="51537FB7"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82, 0.51 (0.23, 1.14)</w:t>
            </w:r>
          </w:p>
        </w:tc>
        <w:tc>
          <w:tcPr>
            <w:tcW w:w="2331" w:type="dxa"/>
            <w:shd w:val="clear" w:color="auto" w:fill="auto"/>
            <w:noWrap/>
          </w:tcPr>
          <w:p w14:paraId="0B577F6D"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9, 0.38 (0.12, 1.23)</w:t>
            </w:r>
          </w:p>
        </w:tc>
      </w:tr>
      <w:tr w:rsidR="00A66B54" w:rsidRPr="009E5255" w14:paraId="6F6FFF5A" w14:textId="77777777" w:rsidTr="00083986">
        <w:trPr>
          <w:trHeight w:val="18"/>
        </w:trPr>
        <w:tc>
          <w:tcPr>
            <w:tcW w:w="1702" w:type="dxa"/>
            <w:shd w:val="clear" w:color="auto" w:fill="auto"/>
            <w:noWrap/>
            <w:vAlign w:val="center"/>
            <w:hideMark/>
          </w:tcPr>
          <w:p w14:paraId="0789CE02" w14:textId="438AD641"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 xml:space="preserve">Doxorubicin </w:t>
            </w:r>
          </w:p>
        </w:tc>
        <w:tc>
          <w:tcPr>
            <w:tcW w:w="2327" w:type="dxa"/>
          </w:tcPr>
          <w:p w14:paraId="4CB0C60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5, 7.16 (3.68, 13.95) **</w:t>
            </w:r>
          </w:p>
        </w:tc>
        <w:tc>
          <w:tcPr>
            <w:tcW w:w="2327" w:type="dxa"/>
          </w:tcPr>
          <w:p w14:paraId="34A9767F"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1, 8.99 (5.16, 15.66) **</w:t>
            </w:r>
          </w:p>
        </w:tc>
        <w:tc>
          <w:tcPr>
            <w:tcW w:w="2327" w:type="dxa"/>
            <w:shd w:val="clear" w:color="auto" w:fill="auto"/>
            <w:noWrap/>
          </w:tcPr>
          <w:p w14:paraId="6433C75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3, 3.98 (2.19, 7.23) **</w:t>
            </w:r>
          </w:p>
        </w:tc>
        <w:tc>
          <w:tcPr>
            <w:tcW w:w="2327" w:type="dxa"/>
          </w:tcPr>
          <w:p w14:paraId="31725ED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87, 0.98 (0.48, 1.98)</w:t>
            </w:r>
          </w:p>
        </w:tc>
        <w:tc>
          <w:tcPr>
            <w:tcW w:w="2331" w:type="dxa"/>
            <w:shd w:val="clear" w:color="auto" w:fill="auto"/>
            <w:noWrap/>
          </w:tcPr>
          <w:p w14:paraId="0BAC637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33, 2.01 (1.35, 3.01) **</w:t>
            </w:r>
          </w:p>
        </w:tc>
      </w:tr>
      <w:tr w:rsidR="00A66B54" w:rsidRPr="009E5255" w14:paraId="1195ABF6" w14:textId="77777777" w:rsidTr="00083986">
        <w:trPr>
          <w:trHeight w:val="18"/>
        </w:trPr>
        <w:tc>
          <w:tcPr>
            <w:tcW w:w="1702" w:type="dxa"/>
            <w:shd w:val="clear" w:color="auto" w:fill="auto"/>
            <w:noWrap/>
            <w:vAlign w:val="center"/>
            <w:hideMark/>
          </w:tcPr>
          <w:p w14:paraId="36A411F6"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Durvalumab</w:t>
            </w:r>
          </w:p>
        </w:tc>
        <w:tc>
          <w:tcPr>
            <w:tcW w:w="2327" w:type="dxa"/>
          </w:tcPr>
          <w:p w14:paraId="4F51E45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tcPr>
          <w:p w14:paraId="13B256A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shd w:val="clear" w:color="auto" w:fill="auto"/>
            <w:noWrap/>
          </w:tcPr>
          <w:p w14:paraId="3BB3AF45"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4, 0 (0, 0)</w:t>
            </w:r>
          </w:p>
        </w:tc>
        <w:tc>
          <w:tcPr>
            <w:tcW w:w="2327" w:type="dxa"/>
          </w:tcPr>
          <w:p w14:paraId="7757B90A"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7, 0 (0, 0)</w:t>
            </w:r>
          </w:p>
        </w:tc>
        <w:tc>
          <w:tcPr>
            <w:tcW w:w="2331" w:type="dxa"/>
            <w:shd w:val="clear" w:color="auto" w:fill="auto"/>
            <w:noWrap/>
          </w:tcPr>
          <w:p w14:paraId="7B629FB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6, 0 (0, 0)</w:t>
            </w:r>
          </w:p>
        </w:tc>
      </w:tr>
      <w:tr w:rsidR="00A66B54" w:rsidRPr="009E5255" w14:paraId="07E8591B" w14:textId="77777777" w:rsidTr="00083986">
        <w:trPr>
          <w:trHeight w:val="18"/>
        </w:trPr>
        <w:tc>
          <w:tcPr>
            <w:tcW w:w="1702" w:type="dxa"/>
            <w:shd w:val="clear" w:color="auto" w:fill="auto"/>
            <w:noWrap/>
            <w:vAlign w:val="center"/>
            <w:hideMark/>
          </w:tcPr>
          <w:p w14:paraId="35F2C1AD" w14:textId="60C6C573"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 xml:space="preserve">Epirubicin </w:t>
            </w:r>
          </w:p>
        </w:tc>
        <w:tc>
          <w:tcPr>
            <w:tcW w:w="2327" w:type="dxa"/>
          </w:tcPr>
          <w:p w14:paraId="3CFCE45D"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 0 (0, 0)</w:t>
            </w:r>
          </w:p>
        </w:tc>
        <w:tc>
          <w:tcPr>
            <w:tcW w:w="2327" w:type="dxa"/>
          </w:tcPr>
          <w:p w14:paraId="4CD1877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2, 0 (0, 0)</w:t>
            </w:r>
          </w:p>
        </w:tc>
        <w:tc>
          <w:tcPr>
            <w:tcW w:w="2327" w:type="dxa"/>
            <w:shd w:val="clear" w:color="auto" w:fill="auto"/>
            <w:noWrap/>
          </w:tcPr>
          <w:p w14:paraId="1D45FB1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 0 (0, 0)</w:t>
            </w:r>
          </w:p>
        </w:tc>
        <w:tc>
          <w:tcPr>
            <w:tcW w:w="2327" w:type="dxa"/>
          </w:tcPr>
          <w:p w14:paraId="20BDFFDD"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 0 (0, 0)</w:t>
            </w:r>
          </w:p>
        </w:tc>
        <w:tc>
          <w:tcPr>
            <w:tcW w:w="2331" w:type="dxa"/>
            <w:shd w:val="clear" w:color="auto" w:fill="auto"/>
            <w:noWrap/>
          </w:tcPr>
          <w:p w14:paraId="340D93B5"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3, 0 (0, 0)</w:t>
            </w:r>
          </w:p>
        </w:tc>
      </w:tr>
      <w:tr w:rsidR="00A66B54" w:rsidRPr="009E5255" w14:paraId="0E504CF0" w14:textId="77777777" w:rsidTr="00083986">
        <w:trPr>
          <w:trHeight w:val="18"/>
        </w:trPr>
        <w:tc>
          <w:tcPr>
            <w:tcW w:w="1702" w:type="dxa"/>
            <w:shd w:val="clear" w:color="auto" w:fill="auto"/>
            <w:noWrap/>
            <w:vAlign w:val="center"/>
            <w:hideMark/>
          </w:tcPr>
          <w:p w14:paraId="77AF05D2" w14:textId="22BA6CAF"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Eribulin</w:t>
            </w:r>
          </w:p>
        </w:tc>
        <w:tc>
          <w:tcPr>
            <w:tcW w:w="2327" w:type="dxa"/>
          </w:tcPr>
          <w:p w14:paraId="107F3F2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 0 (0, 0)</w:t>
            </w:r>
          </w:p>
        </w:tc>
        <w:tc>
          <w:tcPr>
            <w:tcW w:w="2327" w:type="dxa"/>
          </w:tcPr>
          <w:p w14:paraId="7CA68A5D"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 0 (0, 0)</w:t>
            </w:r>
          </w:p>
        </w:tc>
        <w:tc>
          <w:tcPr>
            <w:tcW w:w="2327" w:type="dxa"/>
            <w:shd w:val="clear" w:color="auto" w:fill="auto"/>
            <w:noWrap/>
          </w:tcPr>
          <w:p w14:paraId="1C1711C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 0 (0, 0)</w:t>
            </w:r>
          </w:p>
        </w:tc>
        <w:tc>
          <w:tcPr>
            <w:tcW w:w="2327" w:type="dxa"/>
          </w:tcPr>
          <w:p w14:paraId="3C1148F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 0 (0, 0)</w:t>
            </w:r>
          </w:p>
        </w:tc>
        <w:tc>
          <w:tcPr>
            <w:tcW w:w="2331" w:type="dxa"/>
            <w:shd w:val="clear" w:color="auto" w:fill="auto"/>
            <w:noWrap/>
          </w:tcPr>
          <w:p w14:paraId="7E2937D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 0 (0, 0)</w:t>
            </w:r>
          </w:p>
        </w:tc>
      </w:tr>
      <w:tr w:rsidR="00A66B54" w:rsidRPr="009E5255" w14:paraId="5A3197AF" w14:textId="77777777" w:rsidTr="00083986">
        <w:trPr>
          <w:trHeight w:val="18"/>
        </w:trPr>
        <w:tc>
          <w:tcPr>
            <w:tcW w:w="1702" w:type="dxa"/>
            <w:shd w:val="clear" w:color="auto" w:fill="auto"/>
            <w:noWrap/>
            <w:vAlign w:val="center"/>
            <w:hideMark/>
          </w:tcPr>
          <w:p w14:paraId="39A44338" w14:textId="1BB9D771"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 xml:space="preserve">Fludarabine </w:t>
            </w:r>
          </w:p>
        </w:tc>
        <w:tc>
          <w:tcPr>
            <w:tcW w:w="2327" w:type="dxa"/>
          </w:tcPr>
          <w:p w14:paraId="6DB37F60"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0, 0 (0, 0)</w:t>
            </w:r>
          </w:p>
        </w:tc>
        <w:tc>
          <w:tcPr>
            <w:tcW w:w="2327" w:type="dxa"/>
          </w:tcPr>
          <w:p w14:paraId="1A2A836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6, 0.18 (0.02, 1.29)</w:t>
            </w:r>
          </w:p>
        </w:tc>
        <w:tc>
          <w:tcPr>
            <w:tcW w:w="2327" w:type="dxa"/>
            <w:shd w:val="clear" w:color="auto" w:fill="auto"/>
            <w:noWrap/>
          </w:tcPr>
          <w:p w14:paraId="6BFF03AA"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4, 0.99 (0.3, 3.24)</w:t>
            </w:r>
          </w:p>
        </w:tc>
        <w:tc>
          <w:tcPr>
            <w:tcW w:w="2327" w:type="dxa"/>
          </w:tcPr>
          <w:p w14:paraId="313C9263"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1, 5.19 (1.87, 14.4) **</w:t>
            </w:r>
          </w:p>
        </w:tc>
        <w:tc>
          <w:tcPr>
            <w:tcW w:w="2331" w:type="dxa"/>
            <w:shd w:val="clear" w:color="auto" w:fill="auto"/>
            <w:noWrap/>
          </w:tcPr>
          <w:p w14:paraId="7BC89CBA"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3, 2.03 (0.74, 5.54)</w:t>
            </w:r>
          </w:p>
        </w:tc>
      </w:tr>
      <w:tr w:rsidR="00A66B54" w:rsidRPr="009E5255" w14:paraId="3808A5BB" w14:textId="77777777" w:rsidTr="00083986">
        <w:trPr>
          <w:trHeight w:val="18"/>
        </w:trPr>
        <w:tc>
          <w:tcPr>
            <w:tcW w:w="1702" w:type="dxa"/>
            <w:shd w:val="clear" w:color="auto" w:fill="auto"/>
            <w:noWrap/>
            <w:vAlign w:val="center"/>
            <w:hideMark/>
          </w:tcPr>
          <w:p w14:paraId="3B950830"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Fluorouracil</w:t>
            </w:r>
          </w:p>
        </w:tc>
        <w:tc>
          <w:tcPr>
            <w:tcW w:w="2327" w:type="dxa"/>
          </w:tcPr>
          <w:p w14:paraId="5F67FDB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7, 0 (0, 0)</w:t>
            </w:r>
          </w:p>
        </w:tc>
        <w:tc>
          <w:tcPr>
            <w:tcW w:w="2327" w:type="dxa"/>
          </w:tcPr>
          <w:p w14:paraId="337C4A7D"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3, 0 (0, 0)</w:t>
            </w:r>
          </w:p>
        </w:tc>
        <w:tc>
          <w:tcPr>
            <w:tcW w:w="2327" w:type="dxa"/>
            <w:shd w:val="clear" w:color="auto" w:fill="auto"/>
            <w:noWrap/>
          </w:tcPr>
          <w:p w14:paraId="4242796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7, 0.39 (0.05, 2.81)</w:t>
            </w:r>
          </w:p>
        </w:tc>
        <w:tc>
          <w:tcPr>
            <w:tcW w:w="2327" w:type="dxa"/>
          </w:tcPr>
          <w:p w14:paraId="0B39002D"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4, 0.27 (0.08, 0.85) *</w:t>
            </w:r>
          </w:p>
        </w:tc>
        <w:tc>
          <w:tcPr>
            <w:tcW w:w="2331" w:type="dxa"/>
            <w:shd w:val="clear" w:color="auto" w:fill="auto"/>
            <w:noWrap/>
          </w:tcPr>
          <w:p w14:paraId="24C86CF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2, 0.31 (0.07, 1.35)</w:t>
            </w:r>
          </w:p>
        </w:tc>
      </w:tr>
      <w:tr w:rsidR="00A66B54" w:rsidRPr="009E5255" w14:paraId="1FE90944" w14:textId="77777777" w:rsidTr="00083986">
        <w:trPr>
          <w:trHeight w:val="18"/>
        </w:trPr>
        <w:tc>
          <w:tcPr>
            <w:tcW w:w="1702" w:type="dxa"/>
            <w:shd w:val="clear" w:color="auto" w:fill="auto"/>
            <w:noWrap/>
            <w:vAlign w:val="center"/>
            <w:hideMark/>
          </w:tcPr>
          <w:p w14:paraId="3ECACFA6"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Fotemustine</w:t>
            </w:r>
          </w:p>
        </w:tc>
        <w:tc>
          <w:tcPr>
            <w:tcW w:w="2327" w:type="dxa"/>
          </w:tcPr>
          <w:p w14:paraId="058CEF8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 0 (0, 0)</w:t>
            </w:r>
          </w:p>
        </w:tc>
        <w:tc>
          <w:tcPr>
            <w:tcW w:w="2327" w:type="dxa"/>
          </w:tcPr>
          <w:p w14:paraId="0ACE71FA"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shd w:val="clear" w:color="auto" w:fill="auto"/>
            <w:noWrap/>
          </w:tcPr>
          <w:p w14:paraId="2CF74C6D"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tcPr>
          <w:p w14:paraId="263BCBD0"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31" w:type="dxa"/>
            <w:shd w:val="clear" w:color="auto" w:fill="auto"/>
            <w:noWrap/>
          </w:tcPr>
          <w:p w14:paraId="5F06B8B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r>
      <w:tr w:rsidR="00A66B54" w:rsidRPr="009E5255" w14:paraId="4F3628BD" w14:textId="77777777" w:rsidTr="00083986">
        <w:trPr>
          <w:trHeight w:val="18"/>
        </w:trPr>
        <w:tc>
          <w:tcPr>
            <w:tcW w:w="1702" w:type="dxa"/>
            <w:shd w:val="clear" w:color="auto" w:fill="auto"/>
            <w:noWrap/>
            <w:vAlign w:val="center"/>
            <w:hideMark/>
          </w:tcPr>
          <w:p w14:paraId="4A1545CD" w14:textId="47E0F23D"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 xml:space="preserve">Gemcitabine </w:t>
            </w:r>
          </w:p>
        </w:tc>
        <w:tc>
          <w:tcPr>
            <w:tcW w:w="2327" w:type="dxa"/>
          </w:tcPr>
          <w:p w14:paraId="2D23A9F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1, 0 (0, 0)</w:t>
            </w:r>
          </w:p>
        </w:tc>
        <w:tc>
          <w:tcPr>
            <w:tcW w:w="2327" w:type="dxa"/>
          </w:tcPr>
          <w:p w14:paraId="4C3CDA3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7, 0.86 (0.12, 6.36)</w:t>
            </w:r>
          </w:p>
        </w:tc>
        <w:tc>
          <w:tcPr>
            <w:tcW w:w="2327" w:type="dxa"/>
            <w:shd w:val="clear" w:color="auto" w:fill="auto"/>
            <w:noWrap/>
          </w:tcPr>
          <w:p w14:paraId="558CA6F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9, 4.89 (1.6, 14.97) **</w:t>
            </w:r>
          </w:p>
        </w:tc>
        <w:tc>
          <w:tcPr>
            <w:tcW w:w="2327" w:type="dxa"/>
          </w:tcPr>
          <w:p w14:paraId="0FEDCE3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0, 0.45 (0.1, 1.99)</w:t>
            </w:r>
          </w:p>
        </w:tc>
        <w:tc>
          <w:tcPr>
            <w:tcW w:w="2331" w:type="dxa"/>
            <w:shd w:val="clear" w:color="auto" w:fill="auto"/>
            <w:noWrap/>
          </w:tcPr>
          <w:p w14:paraId="310CB2DA"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7, 1.13 (0.36, 3.59)</w:t>
            </w:r>
          </w:p>
        </w:tc>
      </w:tr>
      <w:tr w:rsidR="00A66B54" w:rsidRPr="009E5255" w14:paraId="6CE1EA1F" w14:textId="77777777" w:rsidTr="00083986">
        <w:trPr>
          <w:trHeight w:val="18"/>
        </w:trPr>
        <w:tc>
          <w:tcPr>
            <w:tcW w:w="1702" w:type="dxa"/>
            <w:shd w:val="clear" w:color="auto" w:fill="auto"/>
            <w:noWrap/>
            <w:vAlign w:val="center"/>
            <w:hideMark/>
          </w:tcPr>
          <w:p w14:paraId="6BC5C8CD" w14:textId="45C990DA"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 xml:space="preserve">Idarubicin </w:t>
            </w:r>
          </w:p>
        </w:tc>
        <w:tc>
          <w:tcPr>
            <w:tcW w:w="2327" w:type="dxa"/>
          </w:tcPr>
          <w:p w14:paraId="1DB5612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 0 (0, 0)</w:t>
            </w:r>
          </w:p>
        </w:tc>
        <w:tc>
          <w:tcPr>
            <w:tcW w:w="2327" w:type="dxa"/>
          </w:tcPr>
          <w:p w14:paraId="525BDDD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84, 0 (0, 0)</w:t>
            </w:r>
          </w:p>
        </w:tc>
        <w:tc>
          <w:tcPr>
            <w:tcW w:w="2327" w:type="dxa"/>
            <w:shd w:val="clear" w:color="auto" w:fill="auto"/>
            <w:noWrap/>
          </w:tcPr>
          <w:p w14:paraId="295988E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3, 0 (0, 0)</w:t>
            </w:r>
          </w:p>
        </w:tc>
        <w:tc>
          <w:tcPr>
            <w:tcW w:w="2327" w:type="dxa"/>
          </w:tcPr>
          <w:p w14:paraId="6AE6921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8, 0.79 (0.1, 6.38)</w:t>
            </w:r>
          </w:p>
        </w:tc>
        <w:tc>
          <w:tcPr>
            <w:tcW w:w="2331" w:type="dxa"/>
            <w:shd w:val="clear" w:color="auto" w:fill="auto"/>
            <w:noWrap/>
          </w:tcPr>
          <w:p w14:paraId="2A7F335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4, 0.65 (0.15, 2.79)</w:t>
            </w:r>
          </w:p>
        </w:tc>
      </w:tr>
      <w:tr w:rsidR="00A66B54" w:rsidRPr="009E5255" w14:paraId="046AA19E" w14:textId="77777777" w:rsidTr="00083986">
        <w:trPr>
          <w:trHeight w:val="18"/>
        </w:trPr>
        <w:tc>
          <w:tcPr>
            <w:tcW w:w="1702" w:type="dxa"/>
            <w:shd w:val="clear" w:color="auto" w:fill="auto"/>
            <w:noWrap/>
            <w:vAlign w:val="center"/>
            <w:hideMark/>
          </w:tcPr>
          <w:p w14:paraId="31DF8CB7"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Ifosfamide</w:t>
            </w:r>
          </w:p>
        </w:tc>
        <w:tc>
          <w:tcPr>
            <w:tcW w:w="2327" w:type="dxa"/>
          </w:tcPr>
          <w:p w14:paraId="6826203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 0 (0, 0)</w:t>
            </w:r>
          </w:p>
        </w:tc>
        <w:tc>
          <w:tcPr>
            <w:tcW w:w="2327" w:type="dxa"/>
          </w:tcPr>
          <w:p w14:paraId="19AEF91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 4.6 (0.48, 43.68)</w:t>
            </w:r>
          </w:p>
        </w:tc>
        <w:tc>
          <w:tcPr>
            <w:tcW w:w="2327" w:type="dxa"/>
            <w:shd w:val="clear" w:color="auto" w:fill="auto"/>
            <w:noWrap/>
          </w:tcPr>
          <w:p w14:paraId="6896745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 0 (0, 0)</w:t>
            </w:r>
          </w:p>
        </w:tc>
        <w:tc>
          <w:tcPr>
            <w:tcW w:w="2327" w:type="dxa"/>
          </w:tcPr>
          <w:p w14:paraId="6EF9318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0, 0.61 (0.24, 1.53)</w:t>
            </w:r>
          </w:p>
        </w:tc>
        <w:tc>
          <w:tcPr>
            <w:tcW w:w="2331" w:type="dxa"/>
            <w:shd w:val="clear" w:color="auto" w:fill="auto"/>
            <w:noWrap/>
          </w:tcPr>
          <w:p w14:paraId="68EDC34F"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2, 1.21 (0.41, 3.6)</w:t>
            </w:r>
          </w:p>
        </w:tc>
      </w:tr>
      <w:tr w:rsidR="00A66B54" w:rsidRPr="009E5255" w14:paraId="7ECFF2F6" w14:textId="77777777" w:rsidTr="00083986">
        <w:trPr>
          <w:trHeight w:val="18"/>
        </w:trPr>
        <w:tc>
          <w:tcPr>
            <w:tcW w:w="1702" w:type="dxa"/>
            <w:shd w:val="clear" w:color="auto" w:fill="auto"/>
            <w:noWrap/>
            <w:vAlign w:val="center"/>
            <w:hideMark/>
          </w:tcPr>
          <w:p w14:paraId="09C6DDCE"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Inotuzumab Ozogamicin</w:t>
            </w:r>
          </w:p>
        </w:tc>
        <w:tc>
          <w:tcPr>
            <w:tcW w:w="2327" w:type="dxa"/>
          </w:tcPr>
          <w:p w14:paraId="2D37CC2D"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tcPr>
          <w:p w14:paraId="50A0B7D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shd w:val="clear" w:color="auto" w:fill="auto"/>
            <w:noWrap/>
          </w:tcPr>
          <w:p w14:paraId="40BA40C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 0 (0, 0)</w:t>
            </w:r>
          </w:p>
        </w:tc>
        <w:tc>
          <w:tcPr>
            <w:tcW w:w="2327" w:type="dxa"/>
          </w:tcPr>
          <w:p w14:paraId="4453BB3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 0 (0, 0)</w:t>
            </w:r>
          </w:p>
        </w:tc>
        <w:tc>
          <w:tcPr>
            <w:tcW w:w="2331" w:type="dxa"/>
            <w:shd w:val="clear" w:color="auto" w:fill="auto"/>
            <w:noWrap/>
          </w:tcPr>
          <w:p w14:paraId="5B419A7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r>
      <w:tr w:rsidR="00A66B54" w:rsidRPr="009E5255" w14:paraId="010081BF" w14:textId="77777777" w:rsidTr="00083986">
        <w:trPr>
          <w:trHeight w:val="18"/>
        </w:trPr>
        <w:tc>
          <w:tcPr>
            <w:tcW w:w="1702" w:type="dxa"/>
            <w:shd w:val="clear" w:color="auto" w:fill="auto"/>
            <w:noWrap/>
            <w:vAlign w:val="center"/>
            <w:hideMark/>
          </w:tcPr>
          <w:p w14:paraId="0AA8D3DC"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Ipilimumab</w:t>
            </w:r>
          </w:p>
        </w:tc>
        <w:tc>
          <w:tcPr>
            <w:tcW w:w="2327" w:type="dxa"/>
          </w:tcPr>
          <w:p w14:paraId="09D4689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5, 0.24 (0.03, 1.72)</w:t>
            </w:r>
          </w:p>
        </w:tc>
        <w:tc>
          <w:tcPr>
            <w:tcW w:w="2327" w:type="dxa"/>
          </w:tcPr>
          <w:p w14:paraId="34BCBE7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05, 0 (0, 0)</w:t>
            </w:r>
          </w:p>
        </w:tc>
        <w:tc>
          <w:tcPr>
            <w:tcW w:w="2327" w:type="dxa"/>
            <w:shd w:val="clear" w:color="auto" w:fill="auto"/>
            <w:noWrap/>
          </w:tcPr>
          <w:p w14:paraId="47E2FC9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26, 0.24 (0.07, 0.74) *</w:t>
            </w:r>
          </w:p>
        </w:tc>
        <w:tc>
          <w:tcPr>
            <w:tcW w:w="2327" w:type="dxa"/>
          </w:tcPr>
          <w:p w14:paraId="6A01439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12, 0.36 (0.16, 0.78)</w:t>
            </w:r>
          </w:p>
        </w:tc>
        <w:tc>
          <w:tcPr>
            <w:tcW w:w="2331" w:type="dxa"/>
            <w:shd w:val="clear" w:color="auto" w:fill="auto"/>
            <w:noWrap/>
          </w:tcPr>
          <w:p w14:paraId="4D8BA33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95, 1.05 (0.55, 1.99)</w:t>
            </w:r>
          </w:p>
        </w:tc>
      </w:tr>
      <w:tr w:rsidR="00A66B54" w:rsidRPr="009E5255" w14:paraId="65B6B358" w14:textId="77777777" w:rsidTr="00083986">
        <w:trPr>
          <w:trHeight w:val="18"/>
        </w:trPr>
        <w:tc>
          <w:tcPr>
            <w:tcW w:w="1702" w:type="dxa"/>
            <w:shd w:val="clear" w:color="auto" w:fill="auto"/>
            <w:noWrap/>
            <w:vAlign w:val="center"/>
            <w:hideMark/>
          </w:tcPr>
          <w:p w14:paraId="0B7E21EE" w14:textId="786E97FC"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 xml:space="preserve">Irinotecan </w:t>
            </w:r>
          </w:p>
        </w:tc>
        <w:tc>
          <w:tcPr>
            <w:tcW w:w="2327" w:type="dxa"/>
          </w:tcPr>
          <w:p w14:paraId="00E85B0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3, 0.41 (0.06, 3)</w:t>
            </w:r>
          </w:p>
        </w:tc>
        <w:tc>
          <w:tcPr>
            <w:tcW w:w="2327" w:type="dxa"/>
          </w:tcPr>
          <w:p w14:paraId="6CF8663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8, 1.73 (0.4, 7.5)</w:t>
            </w:r>
          </w:p>
        </w:tc>
        <w:tc>
          <w:tcPr>
            <w:tcW w:w="2327" w:type="dxa"/>
            <w:shd w:val="clear" w:color="auto" w:fill="auto"/>
            <w:noWrap/>
          </w:tcPr>
          <w:p w14:paraId="1076C95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3, 2.19 (0.62, 7.8)</w:t>
            </w:r>
          </w:p>
        </w:tc>
        <w:tc>
          <w:tcPr>
            <w:tcW w:w="2327" w:type="dxa"/>
          </w:tcPr>
          <w:p w14:paraId="38175C4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2, 0.42 (0.1, 1.88)</w:t>
            </w:r>
          </w:p>
        </w:tc>
        <w:tc>
          <w:tcPr>
            <w:tcW w:w="2331" w:type="dxa"/>
            <w:shd w:val="clear" w:color="auto" w:fill="auto"/>
            <w:noWrap/>
          </w:tcPr>
          <w:p w14:paraId="733C2725"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7, 0 (0, 0)</w:t>
            </w:r>
          </w:p>
        </w:tc>
      </w:tr>
      <w:tr w:rsidR="00A66B54" w:rsidRPr="009E5255" w14:paraId="682D1B7A" w14:textId="77777777" w:rsidTr="00083986">
        <w:trPr>
          <w:trHeight w:val="18"/>
        </w:trPr>
        <w:tc>
          <w:tcPr>
            <w:tcW w:w="1702" w:type="dxa"/>
            <w:shd w:val="clear" w:color="auto" w:fill="auto"/>
            <w:noWrap/>
            <w:vAlign w:val="center"/>
            <w:hideMark/>
          </w:tcPr>
          <w:p w14:paraId="2D0B2F61"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Nivolumab</w:t>
            </w:r>
          </w:p>
        </w:tc>
        <w:tc>
          <w:tcPr>
            <w:tcW w:w="2327" w:type="dxa"/>
          </w:tcPr>
          <w:p w14:paraId="2125721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83, 0.26 (0.09, 0.73) *</w:t>
            </w:r>
          </w:p>
        </w:tc>
        <w:tc>
          <w:tcPr>
            <w:tcW w:w="2327" w:type="dxa"/>
          </w:tcPr>
          <w:p w14:paraId="349755C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87, 0.59 (0.26, 1.35)</w:t>
            </w:r>
          </w:p>
        </w:tc>
        <w:tc>
          <w:tcPr>
            <w:tcW w:w="2327" w:type="dxa"/>
            <w:shd w:val="clear" w:color="auto" w:fill="auto"/>
            <w:noWrap/>
          </w:tcPr>
          <w:p w14:paraId="2CC31A60"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53, 0.3 (0.14, 0.63) **</w:t>
            </w:r>
          </w:p>
        </w:tc>
        <w:tc>
          <w:tcPr>
            <w:tcW w:w="2327" w:type="dxa"/>
          </w:tcPr>
          <w:p w14:paraId="53D78F3E"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67, 0.49 (0.3, 0.78) **</w:t>
            </w:r>
          </w:p>
        </w:tc>
        <w:tc>
          <w:tcPr>
            <w:tcW w:w="2331" w:type="dxa"/>
            <w:shd w:val="clear" w:color="auto" w:fill="auto"/>
            <w:noWrap/>
          </w:tcPr>
          <w:p w14:paraId="0F9F2A7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10, 1.02 (0.62, 1.68)</w:t>
            </w:r>
          </w:p>
        </w:tc>
      </w:tr>
      <w:tr w:rsidR="00A66B54" w:rsidRPr="009E5255" w14:paraId="23ACD45C" w14:textId="77777777" w:rsidTr="00083986">
        <w:trPr>
          <w:trHeight w:val="18"/>
        </w:trPr>
        <w:tc>
          <w:tcPr>
            <w:tcW w:w="1702" w:type="dxa"/>
            <w:shd w:val="clear" w:color="auto" w:fill="auto"/>
            <w:noWrap/>
            <w:vAlign w:val="center"/>
            <w:hideMark/>
          </w:tcPr>
          <w:p w14:paraId="25840804"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Obinutuzumab</w:t>
            </w:r>
          </w:p>
        </w:tc>
        <w:tc>
          <w:tcPr>
            <w:tcW w:w="2327" w:type="dxa"/>
          </w:tcPr>
          <w:p w14:paraId="55343C1F"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6, 1.77 (0.51, 6.18)</w:t>
            </w:r>
          </w:p>
        </w:tc>
        <w:tc>
          <w:tcPr>
            <w:tcW w:w="2327" w:type="dxa"/>
          </w:tcPr>
          <w:p w14:paraId="4FF353B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2, 0.68 (0.1, 4.7)</w:t>
            </w:r>
          </w:p>
        </w:tc>
        <w:tc>
          <w:tcPr>
            <w:tcW w:w="2327" w:type="dxa"/>
            <w:shd w:val="clear" w:color="auto" w:fill="auto"/>
            <w:noWrap/>
          </w:tcPr>
          <w:p w14:paraId="44DF873F"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9, 0.68 (0.1, 4.7)</w:t>
            </w:r>
          </w:p>
        </w:tc>
        <w:tc>
          <w:tcPr>
            <w:tcW w:w="2327" w:type="dxa"/>
          </w:tcPr>
          <w:p w14:paraId="4E5447B7"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4, 0 (0, 0)</w:t>
            </w:r>
          </w:p>
        </w:tc>
        <w:tc>
          <w:tcPr>
            <w:tcW w:w="2331" w:type="dxa"/>
            <w:shd w:val="clear" w:color="auto" w:fill="auto"/>
            <w:noWrap/>
          </w:tcPr>
          <w:p w14:paraId="12500A6E"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7, 0 (0, 0)</w:t>
            </w:r>
          </w:p>
        </w:tc>
      </w:tr>
      <w:tr w:rsidR="00A66B54" w:rsidRPr="009E5255" w14:paraId="0FAF1761" w14:textId="77777777" w:rsidTr="00083986">
        <w:trPr>
          <w:trHeight w:val="18"/>
        </w:trPr>
        <w:tc>
          <w:tcPr>
            <w:tcW w:w="1702" w:type="dxa"/>
            <w:shd w:val="clear" w:color="auto" w:fill="auto"/>
            <w:noWrap/>
            <w:vAlign w:val="center"/>
            <w:hideMark/>
          </w:tcPr>
          <w:p w14:paraId="385BA251"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Oxaliplatin</w:t>
            </w:r>
          </w:p>
        </w:tc>
        <w:tc>
          <w:tcPr>
            <w:tcW w:w="2327" w:type="dxa"/>
          </w:tcPr>
          <w:p w14:paraId="2E6ECF8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3, 0 (0, 0)</w:t>
            </w:r>
          </w:p>
        </w:tc>
        <w:tc>
          <w:tcPr>
            <w:tcW w:w="2327" w:type="dxa"/>
          </w:tcPr>
          <w:p w14:paraId="6C1D0AB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3, 0 (0, 0)</w:t>
            </w:r>
          </w:p>
        </w:tc>
        <w:tc>
          <w:tcPr>
            <w:tcW w:w="2327" w:type="dxa"/>
            <w:shd w:val="clear" w:color="auto" w:fill="auto"/>
            <w:noWrap/>
          </w:tcPr>
          <w:p w14:paraId="31302A87"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9, 0.34 (0.08, 1.4)</w:t>
            </w:r>
          </w:p>
        </w:tc>
        <w:tc>
          <w:tcPr>
            <w:tcW w:w="2327" w:type="dxa"/>
          </w:tcPr>
          <w:p w14:paraId="1FDC4B3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05, 0.1 (0.02, 0.41) **</w:t>
            </w:r>
          </w:p>
        </w:tc>
        <w:tc>
          <w:tcPr>
            <w:tcW w:w="2331" w:type="dxa"/>
            <w:shd w:val="clear" w:color="auto" w:fill="auto"/>
            <w:noWrap/>
          </w:tcPr>
          <w:p w14:paraId="613D81F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98, 0.14 (0.02, 0.98) *</w:t>
            </w:r>
          </w:p>
        </w:tc>
      </w:tr>
      <w:tr w:rsidR="00A66B54" w:rsidRPr="009E5255" w14:paraId="5BD6C0C1" w14:textId="77777777" w:rsidTr="00083986">
        <w:trPr>
          <w:trHeight w:val="18"/>
        </w:trPr>
        <w:tc>
          <w:tcPr>
            <w:tcW w:w="1702" w:type="dxa"/>
            <w:shd w:val="clear" w:color="auto" w:fill="auto"/>
            <w:noWrap/>
            <w:vAlign w:val="center"/>
            <w:hideMark/>
          </w:tcPr>
          <w:p w14:paraId="4B209E62"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Paclitaxel</w:t>
            </w:r>
          </w:p>
        </w:tc>
        <w:tc>
          <w:tcPr>
            <w:tcW w:w="2327" w:type="dxa"/>
          </w:tcPr>
          <w:p w14:paraId="3D68EDA5"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28, 0 (0, 0)</w:t>
            </w:r>
          </w:p>
        </w:tc>
        <w:tc>
          <w:tcPr>
            <w:tcW w:w="2327" w:type="dxa"/>
          </w:tcPr>
          <w:p w14:paraId="7D7196D3"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13, 0.11 (0.02, 0.82) *</w:t>
            </w:r>
          </w:p>
        </w:tc>
        <w:tc>
          <w:tcPr>
            <w:tcW w:w="2327" w:type="dxa"/>
            <w:shd w:val="clear" w:color="auto" w:fill="auto"/>
            <w:noWrap/>
          </w:tcPr>
          <w:p w14:paraId="09B40C3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52, 0 (0, 0)</w:t>
            </w:r>
          </w:p>
        </w:tc>
        <w:tc>
          <w:tcPr>
            <w:tcW w:w="2327" w:type="dxa"/>
          </w:tcPr>
          <w:p w14:paraId="5B45AC0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06, 1.13 (0.74, 1.72)</w:t>
            </w:r>
          </w:p>
        </w:tc>
        <w:tc>
          <w:tcPr>
            <w:tcW w:w="2331" w:type="dxa"/>
            <w:shd w:val="clear" w:color="auto" w:fill="auto"/>
            <w:noWrap/>
          </w:tcPr>
          <w:p w14:paraId="1AE4EFF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57, 0.59 (0.29, 1.23)</w:t>
            </w:r>
          </w:p>
        </w:tc>
      </w:tr>
      <w:tr w:rsidR="00A66B54" w:rsidRPr="009E5255" w14:paraId="23439EC6" w14:textId="77777777" w:rsidTr="00083986">
        <w:trPr>
          <w:trHeight w:val="18"/>
        </w:trPr>
        <w:tc>
          <w:tcPr>
            <w:tcW w:w="1702" w:type="dxa"/>
            <w:shd w:val="clear" w:color="auto" w:fill="auto"/>
            <w:noWrap/>
            <w:vAlign w:val="center"/>
            <w:hideMark/>
          </w:tcPr>
          <w:p w14:paraId="58AD86C6"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Panitumumab</w:t>
            </w:r>
          </w:p>
        </w:tc>
        <w:tc>
          <w:tcPr>
            <w:tcW w:w="2327" w:type="dxa"/>
          </w:tcPr>
          <w:p w14:paraId="141851E5"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4, 0 (0, 0)</w:t>
            </w:r>
          </w:p>
        </w:tc>
        <w:tc>
          <w:tcPr>
            <w:tcW w:w="2327" w:type="dxa"/>
          </w:tcPr>
          <w:p w14:paraId="040A6A4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 0 (0, 0)</w:t>
            </w:r>
          </w:p>
        </w:tc>
        <w:tc>
          <w:tcPr>
            <w:tcW w:w="2327" w:type="dxa"/>
            <w:shd w:val="clear" w:color="auto" w:fill="auto"/>
            <w:noWrap/>
          </w:tcPr>
          <w:p w14:paraId="1E9AEB9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0, 4.37 (0.85, 22.46)</w:t>
            </w:r>
          </w:p>
        </w:tc>
        <w:tc>
          <w:tcPr>
            <w:tcW w:w="2327" w:type="dxa"/>
          </w:tcPr>
          <w:p w14:paraId="384D17F6"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6, 1.27 (0.27, 6.04)</w:t>
            </w:r>
          </w:p>
        </w:tc>
        <w:tc>
          <w:tcPr>
            <w:tcW w:w="2331" w:type="dxa"/>
            <w:shd w:val="clear" w:color="auto" w:fill="auto"/>
            <w:noWrap/>
          </w:tcPr>
          <w:p w14:paraId="009D07DF"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 0 (0, 0)</w:t>
            </w:r>
          </w:p>
        </w:tc>
      </w:tr>
      <w:tr w:rsidR="00A66B54" w:rsidRPr="009E5255" w14:paraId="622A997A" w14:textId="77777777" w:rsidTr="00083986">
        <w:trPr>
          <w:trHeight w:val="18"/>
        </w:trPr>
        <w:tc>
          <w:tcPr>
            <w:tcW w:w="1702" w:type="dxa"/>
            <w:shd w:val="clear" w:color="auto" w:fill="auto"/>
            <w:noWrap/>
            <w:vAlign w:val="center"/>
            <w:hideMark/>
          </w:tcPr>
          <w:p w14:paraId="742EE493"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Pembrolizumab</w:t>
            </w:r>
          </w:p>
        </w:tc>
        <w:tc>
          <w:tcPr>
            <w:tcW w:w="2327" w:type="dxa"/>
          </w:tcPr>
          <w:p w14:paraId="4603CE2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85, 6.15 (3.23, 11.69) **</w:t>
            </w:r>
          </w:p>
        </w:tc>
        <w:tc>
          <w:tcPr>
            <w:tcW w:w="2327" w:type="dxa"/>
          </w:tcPr>
          <w:p w14:paraId="1B08A23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19, 9.48 (5.73, 15.7) **</w:t>
            </w:r>
          </w:p>
        </w:tc>
        <w:tc>
          <w:tcPr>
            <w:tcW w:w="2327" w:type="dxa"/>
            <w:shd w:val="clear" w:color="auto" w:fill="auto"/>
            <w:noWrap/>
          </w:tcPr>
          <w:p w14:paraId="35449923"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50, 2.08 (1.25, 3.45) **</w:t>
            </w:r>
          </w:p>
        </w:tc>
        <w:tc>
          <w:tcPr>
            <w:tcW w:w="2327" w:type="dxa"/>
          </w:tcPr>
          <w:p w14:paraId="23B3962E"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03, 2.27 (1.36, 3.78) **</w:t>
            </w:r>
          </w:p>
        </w:tc>
        <w:tc>
          <w:tcPr>
            <w:tcW w:w="2331" w:type="dxa"/>
            <w:shd w:val="clear" w:color="auto" w:fill="auto"/>
            <w:noWrap/>
          </w:tcPr>
          <w:p w14:paraId="3B951A9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07, 1.72 (0.97, 3.04)</w:t>
            </w:r>
          </w:p>
        </w:tc>
      </w:tr>
      <w:tr w:rsidR="00A66B54" w:rsidRPr="009E5255" w14:paraId="559F2EAF" w14:textId="77777777" w:rsidTr="00083986">
        <w:trPr>
          <w:trHeight w:val="18"/>
        </w:trPr>
        <w:tc>
          <w:tcPr>
            <w:tcW w:w="1702" w:type="dxa"/>
            <w:shd w:val="clear" w:color="auto" w:fill="auto"/>
            <w:noWrap/>
            <w:vAlign w:val="center"/>
            <w:hideMark/>
          </w:tcPr>
          <w:p w14:paraId="174ED01D" w14:textId="64E84299"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 xml:space="preserve">Pemetrexed </w:t>
            </w:r>
          </w:p>
        </w:tc>
        <w:tc>
          <w:tcPr>
            <w:tcW w:w="2327" w:type="dxa"/>
          </w:tcPr>
          <w:p w14:paraId="4592A680"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tcPr>
          <w:p w14:paraId="260A5EA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 2.74 (0.32, 23.75)</w:t>
            </w:r>
          </w:p>
        </w:tc>
        <w:tc>
          <w:tcPr>
            <w:tcW w:w="2327" w:type="dxa"/>
            <w:shd w:val="clear" w:color="auto" w:fill="auto"/>
            <w:noWrap/>
          </w:tcPr>
          <w:p w14:paraId="76DE2AE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7, 0 (0, 0)</w:t>
            </w:r>
          </w:p>
        </w:tc>
        <w:tc>
          <w:tcPr>
            <w:tcW w:w="2327" w:type="dxa"/>
          </w:tcPr>
          <w:p w14:paraId="44217C0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8, 0.78 (0.1, 6.36)</w:t>
            </w:r>
          </w:p>
        </w:tc>
        <w:tc>
          <w:tcPr>
            <w:tcW w:w="2331" w:type="dxa"/>
            <w:shd w:val="clear" w:color="auto" w:fill="auto"/>
            <w:noWrap/>
          </w:tcPr>
          <w:p w14:paraId="53A0A9CE"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5, 0.49 (0.06, 3.72)</w:t>
            </w:r>
          </w:p>
        </w:tc>
      </w:tr>
      <w:tr w:rsidR="00A66B54" w:rsidRPr="009E5255" w14:paraId="148C5525" w14:textId="77777777" w:rsidTr="00083986">
        <w:trPr>
          <w:trHeight w:val="18"/>
        </w:trPr>
        <w:tc>
          <w:tcPr>
            <w:tcW w:w="1702" w:type="dxa"/>
            <w:shd w:val="clear" w:color="auto" w:fill="auto"/>
            <w:noWrap/>
            <w:vAlign w:val="center"/>
            <w:hideMark/>
          </w:tcPr>
          <w:p w14:paraId="56CECA29"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Pralatrexate</w:t>
            </w:r>
          </w:p>
        </w:tc>
        <w:tc>
          <w:tcPr>
            <w:tcW w:w="2327" w:type="dxa"/>
          </w:tcPr>
          <w:p w14:paraId="562E77E3"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tcPr>
          <w:p w14:paraId="4FBA160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 0 (0, 0)</w:t>
            </w:r>
          </w:p>
        </w:tc>
        <w:tc>
          <w:tcPr>
            <w:tcW w:w="2327" w:type="dxa"/>
            <w:shd w:val="clear" w:color="auto" w:fill="auto"/>
            <w:noWrap/>
          </w:tcPr>
          <w:p w14:paraId="30EB1CB3"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 0 (0, 0)</w:t>
            </w:r>
          </w:p>
        </w:tc>
        <w:tc>
          <w:tcPr>
            <w:tcW w:w="2327" w:type="dxa"/>
          </w:tcPr>
          <w:p w14:paraId="46B8CDED"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 0 (0, 0)</w:t>
            </w:r>
          </w:p>
        </w:tc>
        <w:tc>
          <w:tcPr>
            <w:tcW w:w="2331" w:type="dxa"/>
            <w:shd w:val="clear" w:color="auto" w:fill="auto"/>
            <w:noWrap/>
          </w:tcPr>
          <w:p w14:paraId="3AC0E13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 6.86 (0.67, 70.61)</w:t>
            </w:r>
          </w:p>
        </w:tc>
      </w:tr>
      <w:tr w:rsidR="00A66B54" w:rsidRPr="009E5255" w14:paraId="69D36BA9" w14:textId="77777777" w:rsidTr="00083986">
        <w:trPr>
          <w:trHeight w:val="18"/>
        </w:trPr>
        <w:tc>
          <w:tcPr>
            <w:tcW w:w="1702" w:type="dxa"/>
            <w:shd w:val="clear" w:color="auto" w:fill="auto"/>
            <w:noWrap/>
            <w:vAlign w:val="center"/>
            <w:hideMark/>
          </w:tcPr>
          <w:p w14:paraId="66AB2A55"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Raltitrexed</w:t>
            </w:r>
          </w:p>
        </w:tc>
        <w:tc>
          <w:tcPr>
            <w:tcW w:w="2327" w:type="dxa"/>
          </w:tcPr>
          <w:p w14:paraId="4F83DA1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 0 (0, 0)</w:t>
            </w:r>
          </w:p>
        </w:tc>
        <w:tc>
          <w:tcPr>
            <w:tcW w:w="2327" w:type="dxa"/>
          </w:tcPr>
          <w:p w14:paraId="10519A3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shd w:val="clear" w:color="auto" w:fill="auto"/>
            <w:noWrap/>
          </w:tcPr>
          <w:p w14:paraId="2594FF60"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tcPr>
          <w:p w14:paraId="6015DAD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31" w:type="dxa"/>
            <w:shd w:val="clear" w:color="auto" w:fill="auto"/>
            <w:noWrap/>
          </w:tcPr>
          <w:p w14:paraId="4179698F"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r>
      <w:tr w:rsidR="00A66B54" w:rsidRPr="009E5255" w14:paraId="2D30FCDE" w14:textId="77777777" w:rsidTr="00083986">
        <w:trPr>
          <w:trHeight w:val="18"/>
        </w:trPr>
        <w:tc>
          <w:tcPr>
            <w:tcW w:w="1702" w:type="dxa"/>
            <w:shd w:val="clear" w:color="auto" w:fill="auto"/>
            <w:noWrap/>
            <w:vAlign w:val="center"/>
            <w:hideMark/>
          </w:tcPr>
          <w:p w14:paraId="6ED634FE"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Topotecan</w:t>
            </w:r>
          </w:p>
        </w:tc>
        <w:tc>
          <w:tcPr>
            <w:tcW w:w="2327" w:type="dxa"/>
          </w:tcPr>
          <w:p w14:paraId="2ABBE51E"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 0 (0, 0)</w:t>
            </w:r>
          </w:p>
        </w:tc>
        <w:tc>
          <w:tcPr>
            <w:tcW w:w="2327" w:type="dxa"/>
          </w:tcPr>
          <w:p w14:paraId="055178A8"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0, 0 (0, 0)</w:t>
            </w:r>
          </w:p>
        </w:tc>
        <w:tc>
          <w:tcPr>
            <w:tcW w:w="2327" w:type="dxa"/>
            <w:shd w:val="clear" w:color="auto" w:fill="auto"/>
            <w:noWrap/>
          </w:tcPr>
          <w:p w14:paraId="218E86D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 0 (0, 0)</w:t>
            </w:r>
          </w:p>
        </w:tc>
        <w:tc>
          <w:tcPr>
            <w:tcW w:w="2327" w:type="dxa"/>
          </w:tcPr>
          <w:p w14:paraId="73D6EC3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 1.1 (0.13, 9.45)</w:t>
            </w:r>
          </w:p>
        </w:tc>
        <w:tc>
          <w:tcPr>
            <w:tcW w:w="2331" w:type="dxa"/>
            <w:shd w:val="clear" w:color="auto" w:fill="auto"/>
            <w:noWrap/>
          </w:tcPr>
          <w:p w14:paraId="17302610"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 20.66 (1.32, 324.08) *</w:t>
            </w:r>
          </w:p>
        </w:tc>
      </w:tr>
      <w:tr w:rsidR="00A66B54" w:rsidRPr="009E5255" w14:paraId="16F58655" w14:textId="77777777" w:rsidTr="00083986">
        <w:trPr>
          <w:trHeight w:val="18"/>
        </w:trPr>
        <w:tc>
          <w:tcPr>
            <w:tcW w:w="1702" w:type="dxa"/>
            <w:shd w:val="clear" w:color="auto" w:fill="auto"/>
            <w:noWrap/>
            <w:vAlign w:val="center"/>
            <w:hideMark/>
          </w:tcPr>
          <w:p w14:paraId="4B61AE4F"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Vinblastine Sulfate</w:t>
            </w:r>
          </w:p>
        </w:tc>
        <w:tc>
          <w:tcPr>
            <w:tcW w:w="2327" w:type="dxa"/>
          </w:tcPr>
          <w:p w14:paraId="7D68E87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4, 4.49 (0.48, 42.26)</w:t>
            </w:r>
          </w:p>
        </w:tc>
        <w:tc>
          <w:tcPr>
            <w:tcW w:w="2327" w:type="dxa"/>
          </w:tcPr>
          <w:p w14:paraId="3CABCA71"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 0 (0, 0)</w:t>
            </w:r>
          </w:p>
        </w:tc>
        <w:tc>
          <w:tcPr>
            <w:tcW w:w="2327" w:type="dxa"/>
            <w:shd w:val="clear" w:color="auto" w:fill="auto"/>
            <w:noWrap/>
          </w:tcPr>
          <w:p w14:paraId="2582326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5, 6.77 (0.71, 64.58)</w:t>
            </w:r>
          </w:p>
        </w:tc>
        <w:tc>
          <w:tcPr>
            <w:tcW w:w="2327" w:type="dxa"/>
          </w:tcPr>
          <w:p w14:paraId="0ED3B192"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 5.51 (0.34, 87.97)</w:t>
            </w:r>
          </w:p>
        </w:tc>
        <w:tc>
          <w:tcPr>
            <w:tcW w:w="2331" w:type="dxa"/>
            <w:shd w:val="clear" w:color="auto" w:fill="auto"/>
            <w:noWrap/>
          </w:tcPr>
          <w:p w14:paraId="6A4FEAF4"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3, 0.57 (0.07, 4.39)</w:t>
            </w:r>
          </w:p>
        </w:tc>
      </w:tr>
      <w:tr w:rsidR="00A66B54" w:rsidRPr="009E5255" w14:paraId="3066011F" w14:textId="77777777" w:rsidTr="00083986">
        <w:trPr>
          <w:trHeight w:val="18"/>
        </w:trPr>
        <w:tc>
          <w:tcPr>
            <w:tcW w:w="1702" w:type="dxa"/>
            <w:tcBorders>
              <w:bottom w:val="single" w:sz="4" w:space="0" w:color="auto"/>
            </w:tcBorders>
            <w:shd w:val="clear" w:color="auto" w:fill="auto"/>
            <w:noWrap/>
            <w:vAlign w:val="center"/>
            <w:hideMark/>
          </w:tcPr>
          <w:p w14:paraId="642F2FBC" w14:textId="77777777" w:rsidR="00A66B54" w:rsidRPr="009E5255" w:rsidRDefault="00A66B54" w:rsidP="00EA0B5A">
            <w:pPr>
              <w:pStyle w:val="NoSpacing"/>
              <w:rPr>
                <w:rFonts w:asciiTheme="majorHAnsi" w:hAnsiTheme="majorHAnsi" w:cstheme="majorHAnsi"/>
                <w:sz w:val="18"/>
                <w:szCs w:val="18"/>
              </w:rPr>
            </w:pPr>
            <w:r w:rsidRPr="009E5255">
              <w:rPr>
                <w:rFonts w:asciiTheme="majorHAnsi" w:hAnsiTheme="majorHAnsi" w:cstheme="majorHAnsi"/>
                <w:sz w:val="18"/>
                <w:szCs w:val="18"/>
              </w:rPr>
              <w:t>Vinorelbine</w:t>
            </w:r>
          </w:p>
        </w:tc>
        <w:tc>
          <w:tcPr>
            <w:tcW w:w="2327" w:type="dxa"/>
            <w:tcBorders>
              <w:bottom w:val="single" w:sz="4" w:space="0" w:color="auto"/>
            </w:tcBorders>
          </w:tcPr>
          <w:p w14:paraId="01473CB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3, 0 (0, 0)</w:t>
            </w:r>
          </w:p>
        </w:tc>
        <w:tc>
          <w:tcPr>
            <w:tcW w:w="2327" w:type="dxa"/>
            <w:tcBorders>
              <w:bottom w:val="single" w:sz="4" w:space="0" w:color="auto"/>
            </w:tcBorders>
          </w:tcPr>
          <w:p w14:paraId="24F187F5"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10, 0 (0, 0)</w:t>
            </w:r>
          </w:p>
        </w:tc>
        <w:tc>
          <w:tcPr>
            <w:tcW w:w="2327" w:type="dxa"/>
            <w:tcBorders>
              <w:bottom w:val="single" w:sz="4" w:space="0" w:color="auto"/>
            </w:tcBorders>
            <w:shd w:val="clear" w:color="auto" w:fill="auto"/>
            <w:noWrap/>
          </w:tcPr>
          <w:p w14:paraId="60F99A6B"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2, 0 (0, 0)</w:t>
            </w:r>
          </w:p>
        </w:tc>
        <w:tc>
          <w:tcPr>
            <w:tcW w:w="2327" w:type="dxa"/>
            <w:tcBorders>
              <w:bottom w:val="single" w:sz="4" w:space="0" w:color="auto"/>
            </w:tcBorders>
          </w:tcPr>
          <w:p w14:paraId="62A5ED19"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6, 2.76 (0.5, 15.15)</w:t>
            </w:r>
          </w:p>
        </w:tc>
        <w:tc>
          <w:tcPr>
            <w:tcW w:w="2331" w:type="dxa"/>
            <w:tcBorders>
              <w:bottom w:val="single" w:sz="4" w:space="0" w:color="auto"/>
            </w:tcBorders>
            <w:shd w:val="clear" w:color="auto" w:fill="auto"/>
            <w:noWrap/>
          </w:tcPr>
          <w:p w14:paraId="1285C1BC" w14:textId="77777777" w:rsidR="00A66B54" w:rsidRPr="009E5255" w:rsidRDefault="00A66B54" w:rsidP="00083986">
            <w:pPr>
              <w:pStyle w:val="NoSpacing"/>
              <w:jc w:val="center"/>
              <w:rPr>
                <w:rFonts w:asciiTheme="majorHAnsi" w:hAnsiTheme="majorHAnsi" w:cstheme="majorHAnsi"/>
                <w:sz w:val="18"/>
                <w:szCs w:val="18"/>
              </w:rPr>
            </w:pPr>
            <w:r w:rsidRPr="009E5255">
              <w:rPr>
                <w:rFonts w:asciiTheme="majorHAnsi" w:hAnsiTheme="majorHAnsi" w:cstheme="majorHAnsi"/>
                <w:sz w:val="18"/>
                <w:szCs w:val="18"/>
              </w:rPr>
              <w:t>N = 9, 1.95 (0.26, 14.63)</w:t>
            </w:r>
          </w:p>
        </w:tc>
      </w:tr>
    </w:tbl>
    <w:p w14:paraId="5445C21A" w14:textId="03A5E82B" w:rsidR="00A66B54" w:rsidRPr="009E5255" w:rsidRDefault="00A66B54" w:rsidP="00083986">
      <w:pPr>
        <w:pStyle w:val="TableNotes"/>
      </w:pPr>
      <w:r w:rsidRPr="009E5255">
        <w:t>Source:</w:t>
      </w:r>
      <w:r w:rsidR="00083986" w:rsidRPr="009E5255">
        <w:tab/>
      </w:r>
      <w:r w:rsidRPr="009E5255">
        <w:t>Developed for this Review using DAEN data.</w:t>
      </w:r>
    </w:p>
    <w:p w14:paraId="13342FFF" w14:textId="3AC061BC" w:rsidR="00A66B54" w:rsidRPr="009E5255" w:rsidRDefault="00A66B54" w:rsidP="00083986">
      <w:pPr>
        <w:pStyle w:val="TableNotes"/>
      </w:pPr>
      <w:r w:rsidRPr="009E5255">
        <w:t>Abbreviation:</w:t>
      </w:r>
      <w:r w:rsidR="00083986" w:rsidRPr="009E5255">
        <w:tab/>
      </w:r>
      <w:r w:rsidRPr="009E5255">
        <w:t>CI, confidence interval; N, number of instances; ROR, reporting odds ratio.</w:t>
      </w:r>
    </w:p>
    <w:p w14:paraId="5422073A" w14:textId="196951AA" w:rsidR="00A66B54" w:rsidRPr="009E5255" w:rsidRDefault="00A66B54" w:rsidP="00083986">
      <w:pPr>
        <w:pStyle w:val="TableNotes"/>
        <w:rPr>
          <w:szCs w:val="20"/>
        </w:rPr>
      </w:pPr>
      <w:r w:rsidRPr="009E5255">
        <w:t>Notes:</w:t>
      </w:r>
      <w:r w:rsidR="00083986" w:rsidRPr="009E5255">
        <w:tab/>
      </w:r>
      <w:r w:rsidRPr="009E5255">
        <w:t>* indicates</w:t>
      </w:r>
      <w:r w:rsidRPr="009E5255">
        <w:rPr>
          <w:b/>
        </w:rPr>
        <w:t xml:space="preserve"> </w:t>
      </w:r>
      <w:r w:rsidRPr="009E5255">
        <w:t>statistically significant at p-value ≤ 0.05; **</w:t>
      </w:r>
      <w:r w:rsidRPr="009E5255">
        <w:rPr>
          <w:b/>
        </w:rPr>
        <w:t> </w:t>
      </w:r>
      <w:r w:rsidRPr="009E5255">
        <w:t xml:space="preserve">statistically significant at p-value ≤ 0.01.  </w:t>
      </w:r>
    </w:p>
    <w:p w14:paraId="387C21C0" w14:textId="77777777" w:rsidR="00A66B54" w:rsidRPr="009E5255" w:rsidRDefault="00A66B54" w:rsidP="00A66B54">
      <w:pPr>
        <w:sectPr w:rsidR="00A66B54" w:rsidRPr="009E5255" w:rsidSect="00182B3C">
          <w:pgSz w:w="16838" w:h="11906" w:orient="landscape"/>
          <w:pgMar w:top="1440" w:right="1440" w:bottom="1440" w:left="1440" w:header="709" w:footer="709" w:gutter="0"/>
          <w:cols w:space="708"/>
          <w:docGrid w:linePitch="360"/>
        </w:sectPr>
      </w:pPr>
      <w:bookmarkStart w:id="584" w:name="_Ref84835886"/>
      <w:bookmarkStart w:id="585" w:name="_Hlk83975910"/>
    </w:p>
    <w:p w14:paraId="0D2788E3" w14:textId="4A4E106A" w:rsidR="00A66B54" w:rsidRPr="009E5255" w:rsidRDefault="00880EE2" w:rsidP="00EA12E2">
      <w:pPr>
        <w:pStyle w:val="Caption"/>
      </w:pPr>
      <w:bookmarkStart w:id="586" w:name="_Ref97807723"/>
      <w:r w:rsidRPr="009E5255">
        <w:t>Figure A</w:t>
      </w:r>
      <w:r w:rsidR="00E36C93">
        <w:fldChar w:fldCharType="begin"/>
      </w:r>
      <w:r w:rsidR="00E36C93">
        <w:instrText xml:space="preserve"> SEQ Figure_A \* ARABIC </w:instrText>
      </w:r>
      <w:r w:rsidR="00E36C93">
        <w:fldChar w:fldCharType="separate"/>
      </w:r>
      <w:r w:rsidR="000C766B">
        <w:rPr>
          <w:noProof/>
        </w:rPr>
        <w:t>83</w:t>
      </w:r>
      <w:r w:rsidR="00E36C93">
        <w:rPr>
          <w:noProof/>
        </w:rPr>
        <w:fldChar w:fldCharType="end"/>
      </w:r>
      <w:bookmarkEnd w:id="584"/>
      <w:bookmarkEnd w:id="586"/>
      <w:r w:rsidRPr="009E5255">
        <w:t xml:space="preserve">. </w:t>
      </w:r>
      <w:r w:rsidR="00A66B54" w:rsidRPr="009E5255">
        <w:t xml:space="preserve">Subset of EFC-drugs with disproportionally high rates of off-label use in any year </w:t>
      </w:r>
    </w:p>
    <w:p w14:paraId="40BB208A" w14:textId="77777777" w:rsidR="00A66B54" w:rsidRPr="009E5255" w:rsidRDefault="00A66B54" w:rsidP="00A66B54">
      <w:pPr>
        <w:pStyle w:val="NoSpacing"/>
        <w:keepNext/>
        <w:keepLines/>
        <w:rPr>
          <w:rFonts w:asciiTheme="majorHAnsi" w:hAnsiTheme="majorHAnsi" w:cstheme="majorHAnsi"/>
          <w:i/>
        </w:rPr>
      </w:pPr>
      <w:r w:rsidRPr="009E5255">
        <w:rPr>
          <w:rFonts w:asciiTheme="majorHAnsi" w:hAnsiTheme="majorHAnsi" w:cstheme="majorHAnsi"/>
          <w:i/>
          <w:noProof/>
        </w:rPr>
        <w:drawing>
          <wp:inline distT="0" distB="0" distL="0" distR="0" wp14:anchorId="2343E2BA" wp14:editId="2B39784A">
            <wp:extent cx="5561462" cy="4586773"/>
            <wp:effectExtent l="0" t="0" r="1270" b="0"/>
            <wp:docPr id="215" name="Picture 215" descr="a bar chart showing the Subset of EFC-drugs with disproportionally high rates of off-label use in any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a bar chart showing the Subset of EFC-drugs with disproportionally high rates of off-label use in any year "/>
                    <pic:cNvPicPr/>
                  </pic:nvPicPr>
                  <pic:blipFill>
                    <a:blip r:embed="rId259">
                      <a:extLst>
                        <a:ext uri="{28A0092B-C50C-407E-A947-70E740481C1C}">
                          <a14:useLocalDpi xmlns:a14="http://schemas.microsoft.com/office/drawing/2010/main" val="0"/>
                        </a:ext>
                      </a:extLst>
                    </a:blip>
                    <a:stretch>
                      <a:fillRect/>
                    </a:stretch>
                  </pic:blipFill>
                  <pic:spPr>
                    <a:xfrm>
                      <a:off x="0" y="0"/>
                      <a:ext cx="5569713" cy="4593578"/>
                    </a:xfrm>
                    <a:prstGeom prst="rect">
                      <a:avLst/>
                    </a:prstGeom>
                    <a:ln>
                      <a:noFill/>
                    </a:ln>
                  </pic:spPr>
                </pic:pic>
              </a:graphicData>
            </a:graphic>
          </wp:inline>
        </w:drawing>
      </w:r>
    </w:p>
    <w:p w14:paraId="65DC3130" w14:textId="09625F22" w:rsidR="00A66B54" w:rsidRPr="009E5255" w:rsidRDefault="00A66B54" w:rsidP="003A6F1A">
      <w:pPr>
        <w:pStyle w:val="TableNotes"/>
      </w:pPr>
      <w:r w:rsidRPr="009E5255">
        <w:t xml:space="preserve">Source: </w:t>
      </w:r>
      <w:r w:rsidR="00880EE2" w:rsidRPr="009E5255">
        <w:tab/>
      </w:r>
      <w:r w:rsidRPr="009E5255">
        <w:t>Developed for this Review using DAEN data.</w:t>
      </w:r>
    </w:p>
    <w:p w14:paraId="4B57DD39" w14:textId="4F53A2B0" w:rsidR="00A66B54" w:rsidRPr="009E5255" w:rsidRDefault="00A66B54" w:rsidP="003A6F1A">
      <w:pPr>
        <w:pStyle w:val="TableNotes"/>
      </w:pPr>
      <w:r w:rsidRPr="009E5255">
        <w:t xml:space="preserve">Note: </w:t>
      </w:r>
      <w:r w:rsidR="00880EE2" w:rsidRPr="009E5255">
        <w:tab/>
        <w:t>D</w:t>
      </w:r>
      <w:r w:rsidRPr="009E5255">
        <w:t>otted lines indicate the bounds for clinical significance.  A ROR ≥ 2 indicates a clinically significant, higher-than-expected rate of reported off-label use for a given drug.  A ROR ≤ 0.25 indicates a clinically significant lower-than-expected rate of reported off-label use for a given drug.  A ROR between 0.25 and 2 indicates a rate of reported off-label use that is proportionally consistent with all other drugs.</w:t>
      </w:r>
    </w:p>
    <w:p w14:paraId="04CEA4EF" w14:textId="77777777" w:rsidR="00A66B54" w:rsidRPr="009E5255" w:rsidRDefault="00A66B54" w:rsidP="00A66B54"/>
    <w:p w14:paraId="069A1468" w14:textId="77777777" w:rsidR="00A66B54" w:rsidRPr="009E5255" w:rsidRDefault="00A66B54" w:rsidP="00A66B54"/>
    <w:p w14:paraId="600D9A5E" w14:textId="77777777" w:rsidR="00A66B54" w:rsidRPr="009E5255" w:rsidRDefault="00A66B54" w:rsidP="00A66B54">
      <w:pPr>
        <w:spacing w:after="160" w:line="259" w:lineRule="auto"/>
        <w:rPr>
          <w:rFonts w:eastAsiaTheme="majorEastAsia"/>
          <w:color w:val="000000" w:themeColor="text1"/>
          <w:u w:val="single"/>
        </w:rPr>
      </w:pPr>
      <w:r w:rsidRPr="009E5255">
        <w:rPr>
          <w:color w:val="000000" w:themeColor="text1"/>
        </w:rPr>
        <w:br w:type="page"/>
      </w:r>
    </w:p>
    <w:p w14:paraId="04E7F805" w14:textId="77777777" w:rsidR="00A66B54" w:rsidRPr="009E5255" w:rsidRDefault="00A66B54" w:rsidP="00880EE2">
      <w:pPr>
        <w:rPr>
          <w:i/>
          <w:iCs/>
          <w:u w:val="single"/>
        </w:rPr>
      </w:pPr>
      <w:r w:rsidRPr="009E5255">
        <w:rPr>
          <w:i/>
          <w:iCs/>
          <w:u w:val="single"/>
        </w:rPr>
        <w:t>Impact of EFC-listing on off-label use</w:t>
      </w:r>
    </w:p>
    <w:p w14:paraId="135D6160" w14:textId="2376EE58" w:rsidR="00A66B54" w:rsidRPr="009E5255" w:rsidRDefault="00A66B54" w:rsidP="00880EE2">
      <w:r w:rsidRPr="009E5255">
        <w:t xml:space="preserve">The descriptive statistics for off-label use before and after the EFC listing of cancer medicines is presented in </w:t>
      </w:r>
      <w:r w:rsidRPr="009E5255">
        <w:fldChar w:fldCharType="begin"/>
      </w:r>
      <w:r w:rsidRPr="009E5255">
        <w:instrText xml:space="preserve"> REF _Ref80715790 \h  \* MERGEFORMAT </w:instrText>
      </w:r>
      <w:r w:rsidRPr="009E5255">
        <w:fldChar w:fldCharType="separate"/>
      </w:r>
      <w:r w:rsidR="000C766B" w:rsidRPr="009E5255">
        <w:t>Table A</w:t>
      </w:r>
      <w:r w:rsidR="000C766B">
        <w:t>58</w:t>
      </w:r>
      <w:r w:rsidRPr="009E5255">
        <w:fldChar w:fldCharType="end"/>
      </w:r>
      <w:r w:rsidRPr="009E5255">
        <w:t xml:space="preserve">.  </w:t>
      </w:r>
    </w:p>
    <w:p w14:paraId="006D6929" w14:textId="556050BD" w:rsidR="00A66B54" w:rsidRPr="009E5255" w:rsidRDefault="00880EE2" w:rsidP="00EA12E2">
      <w:pPr>
        <w:pStyle w:val="Caption"/>
      </w:pPr>
      <w:bookmarkStart w:id="587" w:name="_Ref80715790"/>
      <w:r w:rsidRPr="009E5255">
        <w:t>Table A</w:t>
      </w:r>
      <w:r w:rsidR="00E36C93">
        <w:fldChar w:fldCharType="begin"/>
      </w:r>
      <w:r w:rsidR="00E36C93">
        <w:instrText xml:space="preserve"> SEQ Table_A \* </w:instrText>
      </w:r>
      <w:r w:rsidR="00E36C93">
        <w:instrText xml:space="preserve">ARABIC </w:instrText>
      </w:r>
      <w:r w:rsidR="00E36C93">
        <w:fldChar w:fldCharType="separate"/>
      </w:r>
      <w:r w:rsidR="000C766B">
        <w:rPr>
          <w:noProof/>
        </w:rPr>
        <w:t>58</w:t>
      </w:r>
      <w:r w:rsidR="00E36C93">
        <w:rPr>
          <w:noProof/>
        </w:rPr>
        <w:fldChar w:fldCharType="end"/>
      </w:r>
      <w:bookmarkEnd w:id="587"/>
      <w:r w:rsidRPr="009E5255">
        <w:t xml:space="preserve">. </w:t>
      </w:r>
      <w:r w:rsidR="00A66B54" w:rsidRPr="009E5255">
        <w:t xml:space="preserve">Off-label-use after EFC-listing and before EFC-listing </w:t>
      </w:r>
    </w:p>
    <w:tbl>
      <w:tblPr>
        <w:tblW w:w="9107" w:type="dxa"/>
        <w:tblLayout w:type="fixed"/>
        <w:tblLook w:val="04A0" w:firstRow="1" w:lastRow="0" w:firstColumn="1" w:lastColumn="0" w:noHBand="0" w:noVBand="1"/>
        <w:tblCaption w:val="Off-label-use after EFC-listing and before EFC-listing "/>
      </w:tblPr>
      <w:tblGrid>
        <w:gridCol w:w="2122"/>
        <w:gridCol w:w="1296"/>
        <w:gridCol w:w="1138"/>
        <w:gridCol w:w="1256"/>
        <w:gridCol w:w="1134"/>
        <w:gridCol w:w="1023"/>
        <w:gridCol w:w="1138"/>
      </w:tblGrid>
      <w:tr w:rsidR="00A66B54" w:rsidRPr="009E5255" w14:paraId="08EC8996" w14:textId="77777777" w:rsidTr="00C12025">
        <w:trPr>
          <w:trHeight w:val="20"/>
          <w:tblHeader/>
        </w:trPr>
        <w:tc>
          <w:tcPr>
            <w:tcW w:w="2122" w:type="dxa"/>
            <w:vMerge w:val="restart"/>
            <w:shd w:val="clear" w:color="auto" w:fill="auto"/>
            <w:noWrap/>
            <w:vAlign w:val="bottom"/>
          </w:tcPr>
          <w:p w14:paraId="0067EFBD" w14:textId="77777777" w:rsidR="00A66B54" w:rsidRPr="009E5255" w:rsidRDefault="00A66B54" w:rsidP="004B5E34">
            <w:pPr>
              <w:pStyle w:val="NoSpacing"/>
              <w:rPr>
                <w:rFonts w:asciiTheme="majorHAnsi" w:hAnsiTheme="majorHAnsi" w:cstheme="majorHAnsi"/>
                <w:bCs/>
                <w:i/>
                <w:iCs/>
              </w:rPr>
            </w:pPr>
            <w:r w:rsidRPr="009E5255">
              <w:rPr>
                <w:rFonts w:asciiTheme="majorHAnsi" w:hAnsiTheme="majorHAnsi" w:cstheme="majorHAnsi"/>
                <w:bCs/>
                <w:i/>
                <w:iCs/>
              </w:rPr>
              <w:t>Drug</w:t>
            </w:r>
          </w:p>
        </w:tc>
        <w:tc>
          <w:tcPr>
            <w:tcW w:w="3690" w:type="dxa"/>
            <w:gridSpan w:val="3"/>
            <w:tcBorders>
              <w:bottom w:val="single" w:sz="4" w:space="0" w:color="auto"/>
            </w:tcBorders>
            <w:shd w:val="clear" w:color="auto" w:fill="auto"/>
            <w:noWrap/>
            <w:vAlign w:val="bottom"/>
          </w:tcPr>
          <w:p w14:paraId="2E64CEB9" w14:textId="77777777" w:rsidR="00A66B54" w:rsidRPr="009E5255" w:rsidRDefault="00A66B54" w:rsidP="004B5E34">
            <w:pPr>
              <w:pStyle w:val="NoSpacing"/>
              <w:jc w:val="center"/>
              <w:rPr>
                <w:rFonts w:asciiTheme="majorHAnsi" w:hAnsiTheme="majorHAnsi" w:cstheme="majorHAnsi"/>
                <w:bCs/>
                <w:i/>
                <w:iCs/>
              </w:rPr>
            </w:pPr>
            <w:r w:rsidRPr="009E5255">
              <w:rPr>
                <w:rFonts w:asciiTheme="majorHAnsi" w:hAnsiTheme="majorHAnsi" w:cstheme="majorHAnsi"/>
                <w:bCs/>
                <w:i/>
                <w:iCs/>
              </w:rPr>
              <w:t>EFC-Listed</w:t>
            </w:r>
          </w:p>
        </w:tc>
        <w:tc>
          <w:tcPr>
            <w:tcW w:w="3295" w:type="dxa"/>
            <w:gridSpan w:val="3"/>
            <w:tcBorders>
              <w:bottom w:val="single" w:sz="4" w:space="0" w:color="auto"/>
            </w:tcBorders>
            <w:shd w:val="clear" w:color="auto" w:fill="auto"/>
            <w:noWrap/>
            <w:vAlign w:val="bottom"/>
          </w:tcPr>
          <w:p w14:paraId="6C5B62DC" w14:textId="77777777" w:rsidR="00A66B54" w:rsidRPr="009E5255" w:rsidRDefault="00A66B54" w:rsidP="004B5E34">
            <w:pPr>
              <w:pStyle w:val="NoSpacing"/>
              <w:jc w:val="center"/>
              <w:rPr>
                <w:rFonts w:asciiTheme="majorHAnsi" w:hAnsiTheme="majorHAnsi" w:cstheme="majorHAnsi"/>
                <w:bCs/>
                <w:i/>
                <w:iCs/>
              </w:rPr>
            </w:pPr>
            <w:r w:rsidRPr="009E5255">
              <w:rPr>
                <w:rFonts w:asciiTheme="majorHAnsi" w:hAnsiTheme="majorHAnsi" w:cstheme="majorHAnsi"/>
                <w:bCs/>
                <w:i/>
                <w:iCs/>
              </w:rPr>
              <w:t>Not EFC-listed</w:t>
            </w:r>
          </w:p>
        </w:tc>
      </w:tr>
      <w:tr w:rsidR="00A66B54" w:rsidRPr="009E5255" w14:paraId="33356C69" w14:textId="77777777" w:rsidTr="00C12025">
        <w:trPr>
          <w:trHeight w:val="20"/>
          <w:tblHeader/>
        </w:trPr>
        <w:tc>
          <w:tcPr>
            <w:tcW w:w="2122" w:type="dxa"/>
            <w:vMerge/>
            <w:tcBorders>
              <w:bottom w:val="single" w:sz="4" w:space="0" w:color="auto"/>
            </w:tcBorders>
            <w:shd w:val="clear" w:color="auto" w:fill="auto"/>
            <w:noWrap/>
            <w:vAlign w:val="bottom"/>
            <w:hideMark/>
          </w:tcPr>
          <w:p w14:paraId="7566F61D" w14:textId="77777777" w:rsidR="00A66B54" w:rsidRPr="009E5255" w:rsidRDefault="00A66B54" w:rsidP="004B5E34">
            <w:pPr>
              <w:pStyle w:val="NoSpacing"/>
              <w:jc w:val="center"/>
              <w:rPr>
                <w:rFonts w:asciiTheme="majorHAnsi" w:hAnsiTheme="majorHAnsi" w:cstheme="majorHAnsi"/>
                <w:bCs/>
                <w:i/>
                <w:iCs/>
              </w:rPr>
            </w:pPr>
          </w:p>
        </w:tc>
        <w:tc>
          <w:tcPr>
            <w:tcW w:w="1296" w:type="dxa"/>
            <w:tcBorders>
              <w:top w:val="single" w:sz="4" w:space="0" w:color="auto"/>
              <w:bottom w:val="single" w:sz="4" w:space="0" w:color="auto"/>
            </w:tcBorders>
            <w:shd w:val="clear" w:color="auto" w:fill="auto"/>
            <w:noWrap/>
            <w:vAlign w:val="bottom"/>
            <w:hideMark/>
          </w:tcPr>
          <w:p w14:paraId="09FCA056" w14:textId="77777777" w:rsidR="00A66B54" w:rsidRPr="009E5255" w:rsidRDefault="00A66B54" w:rsidP="004B5E34">
            <w:pPr>
              <w:pStyle w:val="NoSpacing"/>
              <w:jc w:val="center"/>
              <w:rPr>
                <w:rFonts w:asciiTheme="majorHAnsi" w:hAnsiTheme="majorHAnsi" w:cstheme="majorHAnsi"/>
                <w:bCs/>
                <w:i/>
                <w:iCs/>
              </w:rPr>
            </w:pPr>
            <w:r w:rsidRPr="009E5255">
              <w:rPr>
                <w:rFonts w:asciiTheme="majorHAnsi" w:hAnsiTheme="majorHAnsi" w:cstheme="majorHAnsi"/>
                <w:bCs/>
                <w:i/>
                <w:iCs/>
              </w:rPr>
              <w:t>No</w:t>
            </w:r>
          </w:p>
        </w:tc>
        <w:tc>
          <w:tcPr>
            <w:tcW w:w="1138" w:type="dxa"/>
            <w:tcBorders>
              <w:top w:val="single" w:sz="4" w:space="0" w:color="auto"/>
              <w:bottom w:val="single" w:sz="4" w:space="0" w:color="auto"/>
            </w:tcBorders>
            <w:shd w:val="clear" w:color="auto" w:fill="auto"/>
            <w:noWrap/>
            <w:vAlign w:val="bottom"/>
            <w:hideMark/>
          </w:tcPr>
          <w:p w14:paraId="3B9FC900" w14:textId="4DDAFF22" w:rsidR="00A66B54" w:rsidRPr="009E5255" w:rsidRDefault="00A66B54" w:rsidP="004B5E34">
            <w:pPr>
              <w:pStyle w:val="NoSpacing"/>
              <w:jc w:val="center"/>
              <w:rPr>
                <w:rFonts w:asciiTheme="majorHAnsi" w:hAnsiTheme="majorHAnsi" w:cstheme="majorHAnsi"/>
                <w:bCs/>
                <w:i/>
                <w:iCs/>
              </w:rPr>
            </w:pPr>
            <w:r w:rsidRPr="009E5255">
              <w:rPr>
                <w:rFonts w:asciiTheme="majorHAnsi" w:hAnsiTheme="majorHAnsi" w:cstheme="majorHAnsi"/>
                <w:bCs/>
                <w:i/>
                <w:iCs/>
              </w:rPr>
              <w:t>Off-label</w:t>
            </w:r>
          </w:p>
        </w:tc>
        <w:tc>
          <w:tcPr>
            <w:tcW w:w="1256" w:type="dxa"/>
            <w:tcBorders>
              <w:top w:val="single" w:sz="4" w:space="0" w:color="auto"/>
              <w:bottom w:val="single" w:sz="4" w:space="0" w:color="auto"/>
            </w:tcBorders>
            <w:shd w:val="clear" w:color="auto" w:fill="auto"/>
            <w:noWrap/>
            <w:vAlign w:val="bottom"/>
            <w:hideMark/>
          </w:tcPr>
          <w:p w14:paraId="7BEEE2F5" w14:textId="77777777" w:rsidR="00A66B54" w:rsidRPr="009E5255" w:rsidRDefault="00A66B54" w:rsidP="004B5E34">
            <w:pPr>
              <w:pStyle w:val="NoSpacing"/>
              <w:jc w:val="center"/>
              <w:rPr>
                <w:rFonts w:asciiTheme="majorHAnsi" w:hAnsiTheme="majorHAnsi" w:cstheme="majorHAnsi"/>
                <w:bCs/>
                <w:i/>
                <w:iCs/>
              </w:rPr>
            </w:pPr>
            <w:r w:rsidRPr="009E5255">
              <w:rPr>
                <w:rFonts w:asciiTheme="majorHAnsi" w:hAnsiTheme="majorHAnsi" w:cstheme="majorHAnsi"/>
                <w:bCs/>
                <w:i/>
                <w:iCs/>
              </w:rPr>
              <w:t>Total</w:t>
            </w:r>
          </w:p>
        </w:tc>
        <w:tc>
          <w:tcPr>
            <w:tcW w:w="1134" w:type="dxa"/>
            <w:tcBorders>
              <w:top w:val="single" w:sz="4" w:space="0" w:color="auto"/>
              <w:bottom w:val="single" w:sz="4" w:space="0" w:color="auto"/>
            </w:tcBorders>
            <w:shd w:val="clear" w:color="auto" w:fill="auto"/>
            <w:noWrap/>
            <w:vAlign w:val="bottom"/>
            <w:hideMark/>
          </w:tcPr>
          <w:p w14:paraId="1685C8AB" w14:textId="77777777" w:rsidR="00A66B54" w:rsidRPr="009E5255" w:rsidRDefault="00A66B54" w:rsidP="004B5E34">
            <w:pPr>
              <w:pStyle w:val="NoSpacing"/>
              <w:jc w:val="center"/>
              <w:rPr>
                <w:rFonts w:asciiTheme="majorHAnsi" w:hAnsiTheme="majorHAnsi" w:cstheme="majorHAnsi"/>
                <w:bCs/>
                <w:i/>
                <w:iCs/>
              </w:rPr>
            </w:pPr>
            <w:r w:rsidRPr="009E5255">
              <w:rPr>
                <w:rFonts w:asciiTheme="majorHAnsi" w:hAnsiTheme="majorHAnsi" w:cstheme="majorHAnsi"/>
                <w:bCs/>
                <w:i/>
                <w:iCs/>
              </w:rPr>
              <w:t>No</w:t>
            </w:r>
          </w:p>
        </w:tc>
        <w:tc>
          <w:tcPr>
            <w:tcW w:w="1023" w:type="dxa"/>
            <w:tcBorders>
              <w:top w:val="single" w:sz="4" w:space="0" w:color="auto"/>
              <w:bottom w:val="single" w:sz="4" w:space="0" w:color="auto"/>
            </w:tcBorders>
            <w:shd w:val="clear" w:color="auto" w:fill="auto"/>
            <w:noWrap/>
            <w:vAlign w:val="bottom"/>
            <w:hideMark/>
          </w:tcPr>
          <w:p w14:paraId="256FFEBF" w14:textId="2F747676" w:rsidR="00A66B54" w:rsidRPr="009E5255" w:rsidRDefault="00A66B54" w:rsidP="004B5E34">
            <w:pPr>
              <w:pStyle w:val="NoSpacing"/>
              <w:jc w:val="center"/>
              <w:rPr>
                <w:rFonts w:asciiTheme="majorHAnsi" w:hAnsiTheme="majorHAnsi" w:cstheme="majorHAnsi"/>
                <w:bCs/>
                <w:i/>
                <w:iCs/>
              </w:rPr>
            </w:pPr>
            <w:r w:rsidRPr="009E5255">
              <w:rPr>
                <w:rFonts w:asciiTheme="majorHAnsi" w:hAnsiTheme="majorHAnsi" w:cstheme="majorHAnsi"/>
                <w:bCs/>
                <w:i/>
                <w:iCs/>
              </w:rPr>
              <w:t xml:space="preserve">Off-label </w:t>
            </w:r>
          </w:p>
        </w:tc>
        <w:tc>
          <w:tcPr>
            <w:tcW w:w="1138" w:type="dxa"/>
            <w:tcBorders>
              <w:top w:val="single" w:sz="4" w:space="0" w:color="auto"/>
              <w:bottom w:val="single" w:sz="4" w:space="0" w:color="auto"/>
            </w:tcBorders>
            <w:shd w:val="clear" w:color="auto" w:fill="auto"/>
            <w:noWrap/>
            <w:vAlign w:val="bottom"/>
            <w:hideMark/>
          </w:tcPr>
          <w:p w14:paraId="548CA8D2" w14:textId="77777777" w:rsidR="00A66B54" w:rsidRPr="009E5255" w:rsidRDefault="00A66B54" w:rsidP="004B5E34">
            <w:pPr>
              <w:pStyle w:val="NoSpacing"/>
              <w:jc w:val="center"/>
              <w:rPr>
                <w:rFonts w:asciiTheme="majorHAnsi" w:hAnsiTheme="majorHAnsi" w:cstheme="majorHAnsi"/>
                <w:bCs/>
                <w:i/>
                <w:iCs/>
              </w:rPr>
            </w:pPr>
            <w:r w:rsidRPr="009E5255">
              <w:rPr>
                <w:rFonts w:asciiTheme="majorHAnsi" w:hAnsiTheme="majorHAnsi" w:cstheme="majorHAnsi"/>
                <w:bCs/>
                <w:i/>
                <w:iCs/>
              </w:rPr>
              <w:t>Total</w:t>
            </w:r>
          </w:p>
        </w:tc>
      </w:tr>
      <w:tr w:rsidR="00A66B54" w:rsidRPr="009E5255" w14:paraId="36F4A221" w14:textId="77777777" w:rsidTr="00C12025">
        <w:trPr>
          <w:trHeight w:val="20"/>
        </w:trPr>
        <w:tc>
          <w:tcPr>
            <w:tcW w:w="2122" w:type="dxa"/>
            <w:tcBorders>
              <w:top w:val="single" w:sz="4" w:space="0" w:color="auto"/>
            </w:tcBorders>
            <w:shd w:val="clear" w:color="auto" w:fill="auto"/>
            <w:noWrap/>
            <w:hideMark/>
          </w:tcPr>
          <w:p w14:paraId="238CD61B"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Arsenic (Trioxide)</w:t>
            </w:r>
          </w:p>
        </w:tc>
        <w:tc>
          <w:tcPr>
            <w:tcW w:w="1296" w:type="dxa"/>
            <w:tcBorders>
              <w:top w:val="single" w:sz="4" w:space="0" w:color="auto"/>
            </w:tcBorders>
            <w:shd w:val="clear" w:color="auto" w:fill="auto"/>
            <w:noWrap/>
            <w:hideMark/>
          </w:tcPr>
          <w:p w14:paraId="6CFE9B1A"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8 (100%)</w:t>
            </w:r>
          </w:p>
        </w:tc>
        <w:tc>
          <w:tcPr>
            <w:tcW w:w="1138" w:type="dxa"/>
            <w:tcBorders>
              <w:top w:val="single" w:sz="4" w:space="0" w:color="auto"/>
            </w:tcBorders>
            <w:shd w:val="clear" w:color="auto" w:fill="auto"/>
            <w:noWrap/>
            <w:hideMark/>
          </w:tcPr>
          <w:p w14:paraId="7E9137B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256" w:type="dxa"/>
            <w:tcBorders>
              <w:top w:val="single" w:sz="4" w:space="0" w:color="auto"/>
            </w:tcBorders>
            <w:shd w:val="clear" w:color="auto" w:fill="auto"/>
            <w:noWrap/>
            <w:hideMark/>
          </w:tcPr>
          <w:p w14:paraId="241370A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8 (100%)</w:t>
            </w:r>
          </w:p>
        </w:tc>
        <w:tc>
          <w:tcPr>
            <w:tcW w:w="1134" w:type="dxa"/>
            <w:tcBorders>
              <w:top w:val="single" w:sz="4" w:space="0" w:color="auto"/>
            </w:tcBorders>
            <w:shd w:val="clear" w:color="auto" w:fill="auto"/>
            <w:noWrap/>
            <w:hideMark/>
          </w:tcPr>
          <w:p w14:paraId="18D666C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 (100%)</w:t>
            </w:r>
          </w:p>
        </w:tc>
        <w:tc>
          <w:tcPr>
            <w:tcW w:w="1023" w:type="dxa"/>
            <w:tcBorders>
              <w:top w:val="single" w:sz="4" w:space="0" w:color="auto"/>
            </w:tcBorders>
            <w:shd w:val="clear" w:color="auto" w:fill="auto"/>
            <w:noWrap/>
            <w:hideMark/>
          </w:tcPr>
          <w:p w14:paraId="7432AB0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tcBorders>
              <w:top w:val="single" w:sz="4" w:space="0" w:color="auto"/>
            </w:tcBorders>
            <w:shd w:val="clear" w:color="auto" w:fill="auto"/>
            <w:noWrap/>
            <w:hideMark/>
          </w:tcPr>
          <w:p w14:paraId="56D7FC3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 (100%)</w:t>
            </w:r>
          </w:p>
        </w:tc>
      </w:tr>
      <w:tr w:rsidR="00A66B54" w:rsidRPr="009E5255" w14:paraId="711E9953" w14:textId="77777777" w:rsidTr="00C12025">
        <w:trPr>
          <w:trHeight w:val="20"/>
        </w:trPr>
        <w:tc>
          <w:tcPr>
            <w:tcW w:w="2122" w:type="dxa"/>
            <w:shd w:val="clear" w:color="auto" w:fill="auto"/>
            <w:noWrap/>
            <w:hideMark/>
          </w:tcPr>
          <w:p w14:paraId="61FC8A07"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Bendamustine</w:t>
            </w:r>
          </w:p>
        </w:tc>
        <w:tc>
          <w:tcPr>
            <w:tcW w:w="1296" w:type="dxa"/>
            <w:shd w:val="clear" w:color="auto" w:fill="auto"/>
            <w:noWrap/>
            <w:hideMark/>
          </w:tcPr>
          <w:p w14:paraId="304817A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98 (87%)</w:t>
            </w:r>
          </w:p>
        </w:tc>
        <w:tc>
          <w:tcPr>
            <w:tcW w:w="1138" w:type="dxa"/>
            <w:shd w:val="clear" w:color="auto" w:fill="auto"/>
            <w:noWrap/>
            <w:hideMark/>
          </w:tcPr>
          <w:p w14:paraId="58C0CEE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5 (13%)</w:t>
            </w:r>
          </w:p>
        </w:tc>
        <w:tc>
          <w:tcPr>
            <w:tcW w:w="1256" w:type="dxa"/>
            <w:shd w:val="clear" w:color="auto" w:fill="auto"/>
            <w:noWrap/>
            <w:hideMark/>
          </w:tcPr>
          <w:p w14:paraId="77CDDD8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13 (100%)</w:t>
            </w:r>
          </w:p>
        </w:tc>
        <w:tc>
          <w:tcPr>
            <w:tcW w:w="1134" w:type="dxa"/>
            <w:shd w:val="clear" w:color="auto" w:fill="auto"/>
            <w:noWrap/>
            <w:hideMark/>
          </w:tcPr>
          <w:p w14:paraId="2FB7DEE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3BEE33F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3C4D00A5"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0258E240" w14:textId="77777777" w:rsidTr="00C12025">
        <w:trPr>
          <w:trHeight w:val="20"/>
        </w:trPr>
        <w:tc>
          <w:tcPr>
            <w:tcW w:w="2122" w:type="dxa"/>
            <w:shd w:val="clear" w:color="auto" w:fill="auto"/>
            <w:noWrap/>
            <w:hideMark/>
          </w:tcPr>
          <w:p w14:paraId="3DECE7C2"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Bevacizumab</w:t>
            </w:r>
          </w:p>
        </w:tc>
        <w:tc>
          <w:tcPr>
            <w:tcW w:w="1296" w:type="dxa"/>
            <w:shd w:val="clear" w:color="auto" w:fill="auto"/>
            <w:noWrap/>
            <w:hideMark/>
          </w:tcPr>
          <w:p w14:paraId="4483D8D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49 (69%)</w:t>
            </w:r>
          </w:p>
        </w:tc>
        <w:tc>
          <w:tcPr>
            <w:tcW w:w="1138" w:type="dxa"/>
            <w:shd w:val="clear" w:color="auto" w:fill="auto"/>
            <w:noWrap/>
            <w:hideMark/>
          </w:tcPr>
          <w:p w14:paraId="11218D8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13 (31%)</w:t>
            </w:r>
          </w:p>
        </w:tc>
        <w:tc>
          <w:tcPr>
            <w:tcW w:w="1256" w:type="dxa"/>
            <w:shd w:val="clear" w:color="auto" w:fill="auto"/>
            <w:noWrap/>
            <w:hideMark/>
          </w:tcPr>
          <w:p w14:paraId="4F3EAE4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62 (100%)</w:t>
            </w:r>
          </w:p>
        </w:tc>
        <w:tc>
          <w:tcPr>
            <w:tcW w:w="1134" w:type="dxa"/>
            <w:shd w:val="clear" w:color="auto" w:fill="auto"/>
            <w:noWrap/>
            <w:hideMark/>
          </w:tcPr>
          <w:p w14:paraId="32B0FC3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4AC98235"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2F95012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1B5A423D" w14:textId="77777777" w:rsidTr="00C12025">
        <w:trPr>
          <w:trHeight w:val="20"/>
        </w:trPr>
        <w:tc>
          <w:tcPr>
            <w:tcW w:w="2122" w:type="dxa"/>
            <w:shd w:val="clear" w:color="auto" w:fill="auto"/>
            <w:noWrap/>
            <w:hideMark/>
          </w:tcPr>
          <w:p w14:paraId="26EC5884"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Blinatumomab</w:t>
            </w:r>
          </w:p>
        </w:tc>
        <w:tc>
          <w:tcPr>
            <w:tcW w:w="1296" w:type="dxa"/>
            <w:shd w:val="clear" w:color="auto" w:fill="auto"/>
            <w:noWrap/>
            <w:hideMark/>
          </w:tcPr>
          <w:p w14:paraId="540C7A5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66 (90%)</w:t>
            </w:r>
          </w:p>
        </w:tc>
        <w:tc>
          <w:tcPr>
            <w:tcW w:w="1138" w:type="dxa"/>
            <w:shd w:val="clear" w:color="auto" w:fill="auto"/>
            <w:noWrap/>
            <w:hideMark/>
          </w:tcPr>
          <w:p w14:paraId="7DBD9FB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7 (10%)</w:t>
            </w:r>
          </w:p>
        </w:tc>
        <w:tc>
          <w:tcPr>
            <w:tcW w:w="1256" w:type="dxa"/>
            <w:shd w:val="clear" w:color="auto" w:fill="auto"/>
            <w:noWrap/>
            <w:hideMark/>
          </w:tcPr>
          <w:p w14:paraId="6EA5EA7A"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73 (100%)</w:t>
            </w:r>
          </w:p>
        </w:tc>
        <w:tc>
          <w:tcPr>
            <w:tcW w:w="1134" w:type="dxa"/>
            <w:shd w:val="clear" w:color="auto" w:fill="auto"/>
            <w:noWrap/>
            <w:hideMark/>
          </w:tcPr>
          <w:p w14:paraId="6E213BD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1 (100%)</w:t>
            </w:r>
          </w:p>
        </w:tc>
        <w:tc>
          <w:tcPr>
            <w:tcW w:w="1023" w:type="dxa"/>
            <w:shd w:val="clear" w:color="auto" w:fill="auto"/>
            <w:noWrap/>
            <w:hideMark/>
          </w:tcPr>
          <w:p w14:paraId="0C0161C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2C10CB7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1 (100%)</w:t>
            </w:r>
          </w:p>
        </w:tc>
      </w:tr>
      <w:tr w:rsidR="00A66B54" w:rsidRPr="009E5255" w14:paraId="34C20E04" w14:textId="77777777" w:rsidTr="00C12025">
        <w:trPr>
          <w:trHeight w:val="20"/>
        </w:trPr>
        <w:tc>
          <w:tcPr>
            <w:tcW w:w="2122" w:type="dxa"/>
            <w:shd w:val="clear" w:color="auto" w:fill="auto"/>
            <w:noWrap/>
            <w:hideMark/>
          </w:tcPr>
          <w:p w14:paraId="70ABE5DD"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Bortezomib</w:t>
            </w:r>
          </w:p>
        </w:tc>
        <w:tc>
          <w:tcPr>
            <w:tcW w:w="1296" w:type="dxa"/>
            <w:shd w:val="clear" w:color="auto" w:fill="auto"/>
            <w:noWrap/>
            <w:hideMark/>
          </w:tcPr>
          <w:p w14:paraId="0D9E48F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89 (92%)</w:t>
            </w:r>
          </w:p>
        </w:tc>
        <w:tc>
          <w:tcPr>
            <w:tcW w:w="1138" w:type="dxa"/>
            <w:shd w:val="clear" w:color="auto" w:fill="auto"/>
            <w:noWrap/>
            <w:hideMark/>
          </w:tcPr>
          <w:p w14:paraId="0C622B5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6 (8%)</w:t>
            </w:r>
          </w:p>
        </w:tc>
        <w:tc>
          <w:tcPr>
            <w:tcW w:w="1256" w:type="dxa"/>
            <w:shd w:val="clear" w:color="auto" w:fill="auto"/>
            <w:noWrap/>
            <w:hideMark/>
          </w:tcPr>
          <w:p w14:paraId="2D25428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425 (100%)</w:t>
            </w:r>
          </w:p>
        </w:tc>
        <w:tc>
          <w:tcPr>
            <w:tcW w:w="1134" w:type="dxa"/>
            <w:shd w:val="clear" w:color="auto" w:fill="auto"/>
            <w:noWrap/>
            <w:hideMark/>
          </w:tcPr>
          <w:p w14:paraId="09762F6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16054DA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64809AD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591E18C3" w14:textId="77777777" w:rsidTr="00C12025">
        <w:trPr>
          <w:trHeight w:val="20"/>
        </w:trPr>
        <w:tc>
          <w:tcPr>
            <w:tcW w:w="2122" w:type="dxa"/>
            <w:shd w:val="clear" w:color="auto" w:fill="auto"/>
            <w:noWrap/>
            <w:hideMark/>
          </w:tcPr>
          <w:p w14:paraId="13A0815A"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Brentuximab vedotin</w:t>
            </w:r>
          </w:p>
        </w:tc>
        <w:tc>
          <w:tcPr>
            <w:tcW w:w="1296" w:type="dxa"/>
            <w:shd w:val="clear" w:color="auto" w:fill="auto"/>
            <w:noWrap/>
            <w:hideMark/>
          </w:tcPr>
          <w:p w14:paraId="0F8F21A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3 (66%)</w:t>
            </w:r>
          </w:p>
        </w:tc>
        <w:tc>
          <w:tcPr>
            <w:tcW w:w="1138" w:type="dxa"/>
            <w:shd w:val="clear" w:color="auto" w:fill="auto"/>
            <w:noWrap/>
            <w:hideMark/>
          </w:tcPr>
          <w:p w14:paraId="0109DF5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7 (34%)</w:t>
            </w:r>
          </w:p>
        </w:tc>
        <w:tc>
          <w:tcPr>
            <w:tcW w:w="1256" w:type="dxa"/>
            <w:shd w:val="clear" w:color="auto" w:fill="auto"/>
            <w:noWrap/>
            <w:hideMark/>
          </w:tcPr>
          <w:p w14:paraId="72CA4C9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50 (100%)</w:t>
            </w:r>
          </w:p>
        </w:tc>
        <w:tc>
          <w:tcPr>
            <w:tcW w:w="1134" w:type="dxa"/>
            <w:shd w:val="clear" w:color="auto" w:fill="auto"/>
            <w:noWrap/>
            <w:hideMark/>
          </w:tcPr>
          <w:p w14:paraId="55E864D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4F707AF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292A5C2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2EFEC0BE" w14:textId="77777777" w:rsidTr="00C12025">
        <w:trPr>
          <w:trHeight w:val="20"/>
        </w:trPr>
        <w:tc>
          <w:tcPr>
            <w:tcW w:w="2122" w:type="dxa"/>
            <w:shd w:val="clear" w:color="auto" w:fill="auto"/>
            <w:noWrap/>
            <w:hideMark/>
          </w:tcPr>
          <w:p w14:paraId="72A8CD73"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abazitaxel</w:t>
            </w:r>
          </w:p>
        </w:tc>
        <w:tc>
          <w:tcPr>
            <w:tcW w:w="1296" w:type="dxa"/>
            <w:shd w:val="clear" w:color="auto" w:fill="auto"/>
            <w:noWrap/>
            <w:hideMark/>
          </w:tcPr>
          <w:p w14:paraId="50DEA21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5 (96%)</w:t>
            </w:r>
          </w:p>
        </w:tc>
        <w:tc>
          <w:tcPr>
            <w:tcW w:w="1138" w:type="dxa"/>
            <w:shd w:val="clear" w:color="auto" w:fill="auto"/>
            <w:noWrap/>
            <w:hideMark/>
          </w:tcPr>
          <w:p w14:paraId="07FD738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 (4%)</w:t>
            </w:r>
          </w:p>
        </w:tc>
        <w:tc>
          <w:tcPr>
            <w:tcW w:w="1256" w:type="dxa"/>
            <w:shd w:val="clear" w:color="auto" w:fill="auto"/>
            <w:noWrap/>
            <w:hideMark/>
          </w:tcPr>
          <w:p w14:paraId="2145986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6 (100%)</w:t>
            </w:r>
          </w:p>
        </w:tc>
        <w:tc>
          <w:tcPr>
            <w:tcW w:w="1134" w:type="dxa"/>
            <w:shd w:val="clear" w:color="auto" w:fill="auto"/>
            <w:noWrap/>
            <w:hideMark/>
          </w:tcPr>
          <w:p w14:paraId="05F3534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62CF5BD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4802D05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7D43AB5F" w14:textId="77777777" w:rsidTr="00C12025">
        <w:trPr>
          <w:trHeight w:val="20"/>
        </w:trPr>
        <w:tc>
          <w:tcPr>
            <w:tcW w:w="2122" w:type="dxa"/>
            <w:shd w:val="clear" w:color="auto" w:fill="auto"/>
            <w:noWrap/>
            <w:hideMark/>
          </w:tcPr>
          <w:p w14:paraId="7E350286"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arboplatin</w:t>
            </w:r>
          </w:p>
        </w:tc>
        <w:tc>
          <w:tcPr>
            <w:tcW w:w="1296" w:type="dxa"/>
            <w:shd w:val="clear" w:color="auto" w:fill="auto"/>
            <w:noWrap/>
            <w:hideMark/>
          </w:tcPr>
          <w:p w14:paraId="52AED62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35 (84%)</w:t>
            </w:r>
          </w:p>
        </w:tc>
        <w:tc>
          <w:tcPr>
            <w:tcW w:w="1138" w:type="dxa"/>
            <w:shd w:val="clear" w:color="auto" w:fill="auto"/>
            <w:noWrap/>
            <w:hideMark/>
          </w:tcPr>
          <w:p w14:paraId="185A593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66 (16%)</w:t>
            </w:r>
          </w:p>
        </w:tc>
        <w:tc>
          <w:tcPr>
            <w:tcW w:w="1256" w:type="dxa"/>
            <w:shd w:val="clear" w:color="auto" w:fill="auto"/>
            <w:noWrap/>
            <w:hideMark/>
          </w:tcPr>
          <w:p w14:paraId="5D1DF5B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401 (100%)</w:t>
            </w:r>
          </w:p>
        </w:tc>
        <w:tc>
          <w:tcPr>
            <w:tcW w:w="1134" w:type="dxa"/>
            <w:shd w:val="clear" w:color="auto" w:fill="auto"/>
            <w:noWrap/>
            <w:hideMark/>
          </w:tcPr>
          <w:p w14:paraId="616839A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7679BDFF"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377ACE2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18682E92" w14:textId="77777777" w:rsidTr="00C12025">
        <w:trPr>
          <w:trHeight w:val="20"/>
        </w:trPr>
        <w:tc>
          <w:tcPr>
            <w:tcW w:w="2122" w:type="dxa"/>
            <w:shd w:val="clear" w:color="auto" w:fill="auto"/>
            <w:noWrap/>
            <w:hideMark/>
          </w:tcPr>
          <w:p w14:paraId="2812495C"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arfilzomib</w:t>
            </w:r>
          </w:p>
        </w:tc>
        <w:tc>
          <w:tcPr>
            <w:tcW w:w="1296" w:type="dxa"/>
            <w:shd w:val="clear" w:color="auto" w:fill="auto"/>
            <w:noWrap/>
            <w:hideMark/>
          </w:tcPr>
          <w:p w14:paraId="60950CF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81 (97%)</w:t>
            </w:r>
          </w:p>
        </w:tc>
        <w:tc>
          <w:tcPr>
            <w:tcW w:w="1138" w:type="dxa"/>
            <w:shd w:val="clear" w:color="auto" w:fill="auto"/>
            <w:noWrap/>
            <w:hideMark/>
          </w:tcPr>
          <w:p w14:paraId="5120131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5 (3%)</w:t>
            </w:r>
          </w:p>
        </w:tc>
        <w:tc>
          <w:tcPr>
            <w:tcW w:w="1256" w:type="dxa"/>
            <w:shd w:val="clear" w:color="auto" w:fill="auto"/>
            <w:noWrap/>
            <w:hideMark/>
          </w:tcPr>
          <w:p w14:paraId="5689104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86 (100%)</w:t>
            </w:r>
          </w:p>
        </w:tc>
        <w:tc>
          <w:tcPr>
            <w:tcW w:w="1134" w:type="dxa"/>
            <w:shd w:val="clear" w:color="auto" w:fill="auto"/>
            <w:noWrap/>
            <w:hideMark/>
          </w:tcPr>
          <w:p w14:paraId="6342531A"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91 (99%)</w:t>
            </w:r>
          </w:p>
        </w:tc>
        <w:tc>
          <w:tcPr>
            <w:tcW w:w="1023" w:type="dxa"/>
            <w:shd w:val="clear" w:color="auto" w:fill="auto"/>
            <w:noWrap/>
            <w:hideMark/>
          </w:tcPr>
          <w:p w14:paraId="027AE81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 (1%)</w:t>
            </w:r>
          </w:p>
        </w:tc>
        <w:tc>
          <w:tcPr>
            <w:tcW w:w="1138" w:type="dxa"/>
            <w:shd w:val="clear" w:color="auto" w:fill="auto"/>
            <w:noWrap/>
            <w:hideMark/>
          </w:tcPr>
          <w:p w14:paraId="40264D1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92 (100%)</w:t>
            </w:r>
          </w:p>
        </w:tc>
      </w:tr>
      <w:tr w:rsidR="00A66B54" w:rsidRPr="009E5255" w14:paraId="313561C9" w14:textId="77777777" w:rsidTr="00C12025">
        <w:trPr>
          <w:trHeight w:val="20"/>
        </w:trPr>
        <w:tc>
          <w:tcPr>
            <w:tcW w:w="2122" w:type="dxa"/>
            <w:shd w:val="clear" w:color="auto" w:fill="auto"/>
            <w:noWrap/>
            <w:hideMark/>
          </w:tcPr>
          <w:p w14:paraId="6FCF5EE5"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etuximab</w:t>
            </w:r>
          </w:p>
        </w:tc>
        <w:tc>
          <w:tcPr>
            <w:tcW w:w="1296" w:type="dxa"/>
            <w:shd w:val="clear" w:color="auto" w:fill="auto"/>
            <w:noWrap/>
            <w:hideMark/>
          </w:tcPr>
          <w:p w14:paraId="0178587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18 (85%)</w:t>
            </w:r>
          </w:p>
        </w:tc>
        <w:tc>
          <w:tcPr>
            <w:tcW w:w="1138" w:type="dxa"/>
            <w:shd w:val="clear" w:color="auto" w:fill="auto"/>
            <w:noWrap/>
            <w:hideMark/>
          </w:tcPr>
          <w:p w14:paraId="00E604E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1 (15%)</w:t>
            </w:r>
          </w:p>
        </w:tc>
        <w:tc>
          <w:tcPr>
            <w:tcW w:w="1256" w:type="dxa"/>
            <w:shd w:val="clear" w:color="auto" w:fill="auto"/>
            <w:noWrap/>
            <w:hideMark/>
          </w:tcPr>
          <w:p w14:paraId="1357C71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39 (100%)</w:t>
            </w:r>
          </w:p>
        </w:tc>
        <w:tc>
          <w:tcPr>
            <w:tcW w:w="1134" w:type="dxa"/>
            <w:shd w:val="clear" w:color="auto" w:fill="auto"/>
            <w:noWrap/>
            <w:hideMark/>
          </w:tcPr>
          <w:p w14:paraId="297CF41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39ADBD5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59446DC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2BA718D6" w14:textId="77777777" w:rsidTr="00C12025">
        <w:trPr>
          <w:trHeight w:val="20"/>
        </w:trPr>
        <w:tc>
          <w:tcPr>
            <w:tcW w:w="2122" w:type="dxa"/>
            <w:shd w:val="clear" w:color="auto" w:fill="auto"/>
            <w:noWrap/>
            <w:hideMark/>
          </w:tcPr>
          <w:p w14:paraId="67F52FB6"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isplatin</w:t>
            </w:r>
          </w:p>
        </w:tc>
        <w:tc>
          <w:tcPr>
            <w:tcW w:w="1296" w:type="dxa"/>
            <w:shd w:val="clear" w:color="auto" w:fill="auto"/>
            <w:noWrap/>
            <w:hideMark/>
          </w:tcPr>
          <w:p w14:paraId="4434553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78 (90%)</w:t>
            </w:r>
          </w:p>
        </w:tc>
        <w:tc>
          <w:tcPr>
            <w:tcW w:w="1138" w:type="dxa"/>
            <w:shd w:val="clear" w:color="auto" w:fill="auto"/>
            <w:noWrap/>
            <w:hideMark/>
          </w:tcPr>
          <w:p w14:paraId="26B5579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0 (10%)</w:t>
            </w:r>
          </w:p>
        </w:tc>
        <w:tc>
          <w:tcPr>
            <w:tcW w:w="1256" w:type="dxa"/>
            <w:shd w:val="clear" w:color="auto" w:fill="auto"/>
            <w:noWrap/>
            <w:hideMark/>
          </w:tcPr>
          <w:p w14:paraId="15ED784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98 (100%)</w:t>
            </w:r>
          </w:p>
        </w:tc>
        <w:tc>
          <w:tcPr>
            <w:tcW w:w="1134" w:type="dxa"/>
            <w:shd w:val="clear" w:color="auto" w:fill="auto"/>
            <w:noWrap/>
            <w:hideMark/>
          </w:tcPr>
          <w:p w14:paraId="522BCF0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75B2F35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6D2E7E1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26DEB39F" w14:textId="77777777" w:rsidTr="00C12025">
        <w:trPr>
          <w:trHeight w:val="20"/>
        </w:trPr>
        <w:tc>
          <w:tcPr>
            <w:tcW w:w="2122" w:type="dxa"/>
            <w:shd w:val="clear" w:color="auto" w:fill="auto"/>
            <w:noWrap/>
            <w:hideMark/>
          </w:tcPr>
          <w:p w14:paraId="4470884F"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ladribine</w:t>
            </w:r>
          </w:p>
        </w:tc>
        <w:tc>
          <w:tcPr>
            <w:tcW w:w="1296" w:type="dxa"/>
            <w:shd w:val="clear" w:color="auto" w:fill="auto"/>
            <w:noWrap/>
            <w:hideMark/>
          </w:tcPr>
          <w:p w14:paraId="2C2A0BE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17 (92%)</w:t>
            </w:r>
          </w:p>
        </w:tc>
        <w:tc>
          <w:tcPr>
            <w:tcW w:w="1138" w:type="dxa"/>
            <w:shd w:val="clear" w:color="auto" w:fill="auto"/>
            <w:noWrap/>
            <w:hideMark/>
          </w:tcPr>
          <w:p w14:paraId="64166DA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0 (8%)</w:t>
            </w:r>
          </w:p>
        </w:tc>
        <w:tc>
          <w:tcPr>
            <w:tcW w:w="1256" w:type="dxa"/>
            <w:shd w:val="clear" w:color="auto" w:fill="auto"/>
            <w:noWrap/>
            <w:hideMark/>
          </w:tcPr>
          <w:p w14:paraId="4B79CBB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27 (100%)</w:t>
            </w:r>
          </w:p>
        </w:tc>
        <w:tc>
          <w:tcPr>
            <w:tcW w:w="1134" w:type="dxa"/>
            <w:shd w:val="clear" w:color="auto" w:fill="auto"/>
            <w:noWrap/>
            <w:hideMark/>
          </w:tcPr>
          <w:p w14:paraId="1A88940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04A3B00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16A3D99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52BA467E" w14:textId="77777777" w:rsidTr="00C12025">
        <w:trPr>
          <w:trHeight w:val="20"/>
        </w:trPr>
        <w:tc>
          <w:tcPr>
            <w:tcW w:w="2122" w:type="dxa"/>
            <w:shd w:val="clear" w:color="auto" w:fill="auto"/>
            <w:noWrap/>
            <w:hideMark/>
          </w:tcPr>
          <w:p w14:paraId="489D9EB9"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yclophosphamide</w:t>
            </w:r>
          </w:p>
        </w:tc>
        <w:tc>
          <w:tcPr>
            <w:tcW w:w="1296" w:type="dxa"/>
            <w:shd w:val="clear" w:color="auto" w:fill="auto"/>
            <w:noWrap/>
            <w:hideMark/>
          </w:tcPr>
          <w:p w14:paraId="61DEEF6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557 (83%)</w:t>
            </w:r>
          </w:p>
        </w:tc>
        <w:tc>
          <w:tcPr>
            <w:tcW w:w="1138" w:type="dxa"/>
            <w:shd w:val="clear" w:color="auto" w:fill="auto"/>
            <w:noWrap/>
            <w:hideMark/>
          </w:tcPr>
          <w:p w14:paraId="409243B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14 (17%)</w:t>
            </w:r>
          </w:p>
        </w:tc>
        <w:tc>
          <w:tcPr>
            <w:tcW w:w="1256" w:type="dxa"/>
            <w:shd w:val="clear" w:color="auto" w:fill="auto"/>
            <w:noWrap/>
            <w:hideMark/>
          </w:tcPr>
          <w:p w14:paraId="463C976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671 (100%)</w:t>
            </w:r>
          </w:p>
        </w:tc>
        <w:tc>
          <w:tcPr>
            <w:tcW w:w="1134" w:type="dxa"/>
            <w:shd w:val="clear" w:color="auto" w:fill="auto"/>
            <w:noWrap/>
            <w:hideMark/>
          </w:tcPr>
          <w:p w14:paraId="1D890EA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2E04EEE5"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0E4D9E3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685A5B84" w14:textId="77777777" w:rsidTr="00C12025">
        <w:trPr>
          <w:trHeight w:val="20"/>
        </w:trPr>
        <w:tc>
          <w:tcPr>
            <w:tcW w:w="2122" w:type="dxa"/>
            <w:shd w:val="clear" w:color="auto" w:fill="auto"/>
            <w:noWrap/>
            <w:hideMark/>
          </w:tcPr>
          <w:p w14:paraId="4F2F2C4F"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Cytarabine</w:t>
            </w:r>
          </w:p>
        </w:tc>
        <w:tc>
          <w:tcPr>
            <w:tcW w:w="1296" w:type="dxa"/>
            <w:shd w:val="clear" w:color="auto" w:fill="auto"/>
            <w:noWrap/>
            <w:hideMark/>
          </w:tcPr>
          <w:p w14:paraId="5FC3B90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36 (94%)</w:t>
            </w:r>
          </w:p>
        </w:tc>
        <w:tc>
          <w:tcPr>
            <w:tcW w:w="1138" w:type="dxa"/>
            <w:shd w:val="clear" w:color="auto" w:fill="auto"/>
            <w:noWrap/>
            <w:hideMark/>
          </w:tcPr>
          <w:p w14:paraId="729F063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3 (6%)</w:t>
            </w:r>
          </w:p>
        </w:tc>
        <w:tc>
          <w:tcPr>
            <w:tcW w:w="1256" w:type="dxa"/>
            <w:shd w:val="clear" w:color="auto" w:fill="auto"/>
            <w:noWrap/>
            <w:hideMark/>
          </w:tcPr>
          <w:p w14:paraId="59BDFAF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59 (100%)</w:t>
            </w:r>
          </w:p>
        </w:tc>
        <w:tc>
          <w:tcPr>
            <w:tcW w:w="1134" w:type="dxa"/>
            <w:shd w:val="clear" w:color="auto" w:fill="auto"/>
            <w:noWrap/>
            <w:hideMark/>
          </w:tcPr>
          <w:p w14:paraId="6851BC2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22AC2FF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42B9AE2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4A0FCC91" w14:textId="77777777" w:rsidTr="00C12025">
        <w:trPr>
          <w:trHeight w:val="20"/>
        </w:trPr>
        <w:tc>
          <w:tcPr>
            <w:tcW w:w="2122" w:type="dxa"/>
            <w:shd w:val="clear" w:color="auto" w:fill="auto"/>
            <w:noWrap/>
            <w:hideMark/>
          </w:tcPr>
          <w:p w14:paraId="6D75B8E2"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Docetaxel</w:t>
            </w:r>
          </w:p>
        </w:tc>
        <w:tc>
          <w:tcPr>
            <w:tcW w:w="1296" w:type="dxa"/>
            <w:shd w:val="clear" w:color="auto" w:fill="auto"/>
            <w:noWrap/>
            <w:hideMark/>
          </w:tcPr>
          <w:p w14:paraId="58429F7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50 (96%)</w:t>
            </w:r>
          </w:p>
        </w:tc>
        <w:tc>
          <w:tcPr>
            <w:tcW w:w="1138" w:type="dxa"/>
            <w:shd w:val="clear" w:color="auto" w:fill="auto"/>
            <w:noWrap/>
            <w:hideMark/>
          </w:tcPr>
          <w:p w14:paraId="0EEBE79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4 (4%)</w:t>
            </w:r>
          </w:p>
        </w:tc>
        <w:tc>
          <w:tcPr>
            <w:tcW w:w="1256" w:type="dxa"/>
            <w:shd w:val="clear" w:color="auto" w:fill="auto"/>
            <w:noWrap/>
            <w:hideMark/>
          </w:tcPr>
          <w:p w14:paraId="0B20DD35"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64 (100%)</w:t>
            </w:r>
          </w:p>
        </w:tc>
        <w:tc>
          <w:tcPr>
            <w:tcW w:w="1134" w:type="dxa"/>
            <w:shd w:val="clear" w:color="auto" w:fill="auto"/>
            <w:noWrap/>
            <w:hideMark/>
          </w:tcPr>
          <w:p w14:paraId="06D3011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67DC8F3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136FFB7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48593E20" w14:textId="77777777" w:rsidTr="00C12025">
        <w:trPr>
          <w:trHeight w:val="20"/>
        </w:trPr>
        <w:tc>
          <w:tcPr>
            <w:tcW w:w="2122" w:type="dxa"/>
            <w:shd w:val="clear" w:color="auto" w:fill="auto"/>
            <w:noWrap/>
            <w:hideMark/>
          </w:tcPr>
          <w:p w14:paraId="5B27AE91" w14:textId="21F15746"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 xml:space="preserve">Doxorubicin </w:t>
            </w:r>
          </w:p>
        </w:tc>
        <w:tc>
          <w:tcPr>
            <w:tcW w:w="1296" w:type="dxa"/>
            <w:shd w:val="clear" w:color="auto" w:fill="auto"/>
            <w:noWrap/>
            <w:hideMark/>
          </w:tcPr>
          <w:p w14:paraId="1C60CCF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91 (77%)</w:t>
            </w:r>
          </w:p>
        </w:tc>
        <w:tc>
          <w:tcPr>
            <w:tcW w:w="1138" w:type="dxa"/>
            <w:shd w:val="clear" w:color="auto" w:fill="auto"/>
            <w:noWrap/>
            <w:hideMark/>
          </w:tcPr>
          <w:p w14:paraId="48A4D75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18 (23%)</w:t>
            </w:r>
          </w:p>
        </w:tc>
        <w:tc>
          <w:tcPr>
            <w:tcW w:w="1256" w:type="dxa"/>
            <w:shd w:val="clear" w:color="auto" w:fill="auto"/>
            <w:noWrap/>
            <w:hideMark/>
          </w:tcPr>
          <w:p w14:paraId="76E6A8E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509 (100%)</w:t>
            </w:r>
          </w:p>
        </w:tc>
        <w:tc>
          <w:tcPr>
            <w:tcW w:w="1134" w:type="dxa"/>
            <w:shd w:val="clear" w:color="auto" w:fill="auto"/>
            <w:noWrap/>
            <w:hideMark/>
          </w:tcPr>
          <w:p w14:paraId="09EAA6E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0A1083B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3699E0F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4AFC5FF1" w14:textId="77777777" w:rsidTr="00C12025">
        <w:trPr>
          <w:trHeight w:val="20"/>
        </w:trPr>
        <w:tc>
          <w:tcPr>
            <w:tcW w:w="2122" w:type="dxa"/>
            <w:shd w:val="clear" w:color="auto" w:fill="auto"/>
            <w:noWrap/>
            <w:hideMark/>
          </w:tcPr>
          <w:p w14:paraId="22B120E7" w14:textId="6B329258" w:rsidR="00A66B54" w:rsidRPr="009E5255" w:rsidRDefault="00A66B54" w:rsidP="00EA0B5A">
            <w:pPr>
              <w:pStyle w:val="NoSpacing"/>
              <w:rPr>
                <w:rFonts w:asciiTheme="majorHAnsi" w:hAnsiTheme="majorHAnsi" w:cstheme="majorHAnsi"/>
              </w:rPr>
            </w:pPr>
            <w:bookmarkStart w:id="588" w:name="_Hlk84836726"/>
            <w:r w:rsidRPr="009E5255">
              <w:rPr>
                <w:rFonts w:asciiTheme="majorHAnsi" w:hAnsiTheme="majorHAnsi" w:cstheme="majorHAnsi"/>
              </w:rPr>
              <w:t>Durvalumab</w:t>
            </w:r>
            <w:bookmarkEnd w:id="588"/>
          </w:p>
        </w:tc>
        <w:tc>
          <w:tcPr>
            <w:tcW w:w="1296" w:type="dxa"/>
            <w:shd w:val="clear" w:color="auto" w:fill="auto"/>
            <w:noWrap/>
            <w:hideMark/>
          </w:tcPr>
          <w:p w14:paraId="0047F82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9 (100%)</w:t>
            </w:r>
          </w:p>
        </w:tc>
        <w:tc>
          <w:tcPr>
            <w:tcW w:w="1138" w:type="dxa"/>
            <w:shd w:val="clear" w:color="auto" w:fill="auto"/>
            <w:noWrap/>
            <w:hideMark/>
          </w:tcPr>
          <w:p w14:paraId="640735B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256" w:type="dxa"/>
            <w:shd w:val="clear" w:color="auto" w:fill="auto"/>
            <w:noWrap/>
            <w:hideMark/>
          </w:tcPr>
          <w:p w14:paraId="03A4E05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9 (100%)</w:t>
            </w:r>
          </w:p>
        </w:tc>
        <w:tc>
          <w:tcPr>
            <w:tcW w:w="1134" w:type="dxa"/>
            <w:shd w:val="clear" w:color="auto" w:fill="auto"/>
            <w:noWrap/>
            <w:hideMark/>
          </w:tcPr>
          <w:p w14:paraId="673F1B35"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88 (100%)</w:t>
            </w:r>
          </w:p>
        </w:tc>
        <w:tc>
          <w:tcPr>
            <w:tcW w:w="1023" w:type="dxa"/>
            <w:shd w:val="clear" w:color="auto" w:fill="auto"/>
            <w:noWrap/>
            <w:hideMark/>
          </w:tcPr>
          <w:p w14:paraId="7B03A38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55A58C1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88 (100%)</w:t>
            </w:r>
          </w:p>
        </w:tc>
      </w:tr>
      <w:tr w:rsidR="00A66B54" w:rsidRPr="009E5255" w14:paraId="2DE81575" w14:textId="77777777" w:rsidTr="00C12025">
        <w:trPr>
          <w:trHeight w:val="20"/>
        </w:trPr>
        <w:tc>
          <w:tcPr>
            <w:tcW w:w="2122" w:type="dxa"/>
            <w:shd w:val="clear" w:color="auto" w:fill="auto"/>
            <w:noWrap/>
            <w:hideMark/>
          </w:tcPr>
          <w:p w14:paraId="4EF9779E" w14:textId="42ADDA11"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 xml:space="preserve">Epirubicin </w:t>
            </w:r>
          </w:p>
        </w:tc>
        <w:tc>
          <w:tcPr>
            <w:tcW w:w="1296" w:type="dxa"/>
            <w:shd w:val="clear" w:color="auto" w:fill="auto"/>
            <w:noWrap/>
            <w:hideMark/>
          </w:tcPr>
          <w:p w14:paraId="536EC4C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9 (100%)</w:t>
            </w:r>
          </w:p>
        </w:tc>
        <w:tc>
          <w:tcPr>
            <w:tcW w:w="1138" w:type="dxa"/>
            <w:shd w:val="clear" w:color="auto" w:fill="auto"/>
            <w:noWrap/>
            <w:hideMark/>
          </w:tcPr>
          <w:p w14:paraId="5B802B6F"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256" w:type="dxa"/>
            <w:shd w:val="clear" w:color="auto" w:fill="auto"/>
            <w:noWrap/>
            <w:hideMark/>
          </w:tcPr>
          <w:p w14:paraId="5F0F280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9 (100%)</w:t>
            </w:r>
          </w:p>
        </w:tc>
        <w:tc>
          <w:tcPr>
            <w:tcW w:w="1134" w:type="dxa"/>
            <w:shd w:val="clear" w:color="auto" w:fill="auto"/>
            <w:noWrap/>
            <w:hideMark/>
          </w:tcPr>
          <w:p w14:paraId="638055AF"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4D64080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1195764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023F221B" w14:textId="77777777" w:rsidTr="00C12025">
        <w:trPr>
          <w:trHeight w:val="20"/>
        </w:trPr>
        <w:tc>
          <w:tcPr>
            <w:tcW w:w="2122" w:type="dxa"/>
            <w:shd w:val="clear" w:color="auto" w:fill="auto"/>
            <w:noWrap/>
            <w:hideMark/>
          </w:tcPr>
          <w:p w14:paraId="3B8BE6CC"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Eribulin mesilate</w:t>
            </w:r>
          </w:p>
        </w:tc>
        <w:tc>
          <w:tcPr>
            <w:tcW w:w="1296" w:type="dxa"/>
            <w:shd w:val="clear" w:color="auto" w:fill="auto"/>
            <w:noWrap/>
            <w:hideMark/>
          </w:tcPr>
          <w:p w14:paraId="0121E9E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8 (100%)</w:t>
            </w:r>
          </w:p>
        </w:tc>
        <w:tc>
          <w:tcPr>
            <w:tcW w:w="1138" w:type="dxa"/>
            <w:shd w:val="clear" w:color="auto" w:fill="auto"/>
            <w:noWrap/>
            <w:hideMark/>
          </w:tcPr>
          <w:p w14:paraId="0D178CA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256" w:type="dxa"/>
            <w:shd w:val="clear" w:color="auto" w:fill="auto"/>
            <w:noWrap/>
            <w:hideMark/>
          </w:tcPr>
          <w:p w14:paraId="5B7AAF1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8 (100%)</w:t>
            </w:r>
          </w:p>
        </w:tc>
        <w:tc>
          <w:tcPr>
            <w:tcW w:w="1134" w:type="dxa"/>
            <w:shd w:val="clear" w:color="auto" w:fill="auto"/>
            <w:noWrap/>
            <w:hideMark/>
          </w:tcPr>
          <w:p w14:paraId="0C9AF57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2FC7563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0D43EF4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2382D601" w14:textId="77777777" w:rsidTr="00C12025">
        <w:trPr>
          <w:trHeight w:val="20"/>
        </w:trPr>
        <w:tc>
          <w:tcPr>
            <w:tcW w:w="2122" w:type="dxa"/>
            <w:shd w:val="clear" w:color="auto" w:fill="auto"/>
            <w:noWrap/>
            <w:hideMark/>
          </w:tcPr>
          <w:p w14:paraId="4B0C18D6"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Fludarabine phosphate</w:t>
            </w:r>
          </w:p>
        </w:tc>
        <w:tc>
          <w:tcPr>
            <w:tcW w:w="1296" w:type="dxa"/>
            <w:shd w:val="clear" w:color="auto" w:fill="auto"/>
            <w:noWrap/>
            <w:hideMark/>
          </w:tcPr>
          <w:p w14:paraId="2A2197F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45 (88%)</w:t>
            </w:r>
          </w:p>
        </w:tc>
        <w:tc>
          <w:tcPr>
            <w:tcW w:w="1138" w:type="dxa"/>
            <w:shd w:val="clear" w:color="auto" w:fill="auto"/>
            <w:noWrap/>
            <w:hideMark/>
          </w:tcPr>
          <w:p w14:paraId="65CFE7D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9 (12%)</w:t>
            </w:r>
          </w:p>
        </w:tc>
        <w:tc>
          <w:tcPr>
            <w:tcW w:w="1256" w:type="dxa"/>
            <w:shd w:val="clear" w:color="auto" w:fill="auto"/>
            <w:noWrap/>
            <w:hideMark/>
          </w:tcPr>
          <w:p w14:paraId="73FE591A"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64 (100%)</w:t>
            </w:r>
          </w:p>
        </w:tc>
        <w:tc>
          <w:tcPr>
            <w:tcW w:w="1134" w:type="dxa"/>
            <w:shd w:val="clear" w:color="auto" w:fill="auto"/>
            <w:noWrap/>
            <w:hideMark/>
          </w:tcPr>
          <w:p w14:paraId="7FAD428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34DD966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33DF95C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27FD7D81" w14:textId="77777777" w:rsidTr="00C12025">
        <w:trPr>
          <w:trHeight w:val="20"/>
        </w:trPr>
        <w:tc>
          <w:tcPr>
            <w:tcW w:w="2122" w:type="dxa"/>
            <w:shd w:val="clear" w:color="auto" w:fill="auto"/>
            <w:noWrap/>
            <w:hideMark/>
          </w:tcPr>
          <w:p w14:paraId="6D58B9DB"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Fluorouracil</w:t>
            </w:r>
          </w:p>
        </w:tc>
        <w:tc>
          <w:tcPr>
            <w:tcW w:w="1296" w:type="dxa"/>
            <w:shd w:val="clear" w:color="auto" w:fill="auto"/>
            <w:noWrap/>
            <w:hideMark/>
          </w:tcPr>
          <w:p w14:paraId="7FDEEA0F"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34 (96%)</w:t>
            </w:r>
          </w:p>
        </w:tc>
        <w:tc>
          <w:tcPr>
            <w:tcW w:w="1138" w:type="dxa"/>
            <w:shd w:val="clear" w:color="auto" w:fill="auto"/>
            <w:noWrap/>
            <w:hideMark/>
          </w:tcPr>
          <w:p w14:paraId="25C64A0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9 (4%)</w:t>
            </w:r>
          </w:p>
        </w:tc>
        <w:tc>
          <w:tcPr>
            <w:tcW w:w="1256" w:type="dxa"/>
            <w:shd w:val="clear" w:color="auto" w:fill="auto"/>
            <w:noWrap/>
            <w:hideMark/>
          </w:tcPr>
          <w:p w14:paraId="431366E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43 (100%)</w:t>
            </w:r>
          </w:p>
        </w:tc>
        <w:tc>
          <w:tcPr>
            <w:tcW w:w="1134" w:type="dxa"/>
            <w:shd w:val="clear" w:color="auto" w:fill="auto"/>
            <w:noWrap/>
            <w:hideMark/>
          </w:tcPr>
          <w:p w14:paraId="5A60979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46A57C7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55A4A29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5D707D35" w14:textId="77777777" w:rsidTr="00C12025">
        <w:trPr>
          <w:trHeight w:val="20"/>
        </w:trPr>
        <w:tc>
          <w:tcPr>
            <w:tcW w:w="2122" w:type="dxa"/>
            <w:shd w:val="clear" w:color="auto" w:fill="auto"/>
            <w:noWrap/>
            <w:hideMark/>
          </w:tcPr>
          <w:p w14:paraId="42C475C3"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Fotemustine</w:t>
            </w:r>
          </w:p>
        </w:tc>
        <w:tc>
          <w:tcPr>
            <w:tcW w:w="1296" w:type="dxa"/>
            <w:shd w:val="clear" w:color="auto" w:fill="auto"/>
            <w:noWrap/>
            <w:hideMark/>
          </w:tcPr>
          <w:p w14:paraId="05E680A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 (100%)</w:t>
            </w:r>
          </w:p>
        </w:tc>
        <w:tc>
          <w:tcPr>
            <w:tcW w:w="1138" w:type="dxa"/>
            <w:shd w:val="clear" w:color="auto" w:fill="auto"/>
            <w:noWrap/>
            <w:hideMark/>
          </w:tcPr>
          <w:p w14:paraId="76E22CB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256" w:type="dxa"/>
            <w:shd w:val="clear" w:color="auto" w:fill="auto"/>
            <w:noWrap/>
            <w:hideMark/>
          </w:tcPr>
          <w:p w14:paraId="5DDAE64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 (100%)</w:t>
            </w:r>
          </w:p>
        </w:tc>
        <w:tc>
          <w:tcPr>
            <w:tcW w:w="1134" w:type="dxa"/>
            <w:shd w:val="clear" w:color="auto" w:fill="auto"/>
            <w:noWrap/>
            <w:hideMark/>
          </w:tcPr>
          <w:p w14:paraId="31C07A9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402B11E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4F5A7CBF"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4A8D7188" w14:textId="77777777" w:rsidTr="00C12025">
        <w:trPr>
          <w:trHeight w:val="20"/>
        </w:trPr>
        <w:tc>
          <w:tcPr>
            <w:tcW w:w="2122" w:type="dxa"/>
            <w:shd w:val="clear" w:color="auto" w:fill="auto"/>
            <w:noWrap/>
            <w:hideMark/>
          </w:tcPr>
          <w:p w14:paraId="3F804195" w14:textId="22939C83"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 xml:space="preserve">Gemcitabine </w:t>
            </w:r>
          </w:p>
        </w:tc>
        <w:tc>
          <w:tcPr>
            <w:tcW w:w="1296" w:type="dxa"/>
            <w:shd w:val="clear" w:color="auto" w:fill="auto"/>
            <w:noWrap/>
            <w:hideMark/>
          </w:tcPr>
          <w:p w14:paraId="3660B71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19 (89%)</w:t>
            </w:r>
          </w:p>
        </w:tc>
        <w:tc>
          <w:tcPr>
            <w:tcW w:w="1138" w:type="dxa"/>
            <w:shd w:val="clear" w:color="auto" w:fill="auto"/>
            <w:noWrap/>
            <w:hideMark/>
          </w:tcPr>
          <w:p w14:paraId="375DA00A"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5 (11%)</w:t>
            </w:r>
          </w:p>
        </w:tc>
        <w:tc>
          <w:tcPr>
            <w:tcW w:w="1256" w:type="dxa"/>
            <w:shd w:val="clear" w:color="auto" w:fill="auto"/>
            <w:noWrap/>
            <w:hideMark/>
          </w:tcPr>
          <w:p w14:paraId="1DD1649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34 (100%)</w:t>
            </w:r>
          </w:p>
        </w:tc>
        <w:tc>
          <w:tcPr>
            <w:tcW w:w="1134" w:type="dxa"/>
            <w:shd w:val="clear" w:color="auto" w:fill="auto"/>
            <w:noWrap/>
            <w:hideMark/>
          </w:tcPr>
          <w:p w14:paraId="050BECB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3584DA6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44BABA6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722CC431" w14:textId="77777777" w:rsidTr="00C12025">
        <w:trPr>
          <w:trHeight w:val="20"/>
        </w:trPr>
        <w:tc>
          <w:tcPr>
            <w:tcW w:w="2122" w:type="dxa"/>
            <w:shd w:val="clear" w:color="auto" w:fill="auto"/>
            <w:noWrap/>
            <w:hideMark/>
          </w:tcPr>
          <w:p w14:paraId="2F495B21" w14:textId="13E81B5E"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 xml:space="preserve">Idarubicin </w:t>
            </w:r>
          </w:p>
        </w:tc>
        <w:tc>
          <w:tcPr>
            <w:tcW w:w="1296" w:type="dxa"/>
            <w:shd w:val="clear" w:color="auto" w:fill="auto"/>
            <w:noWrap/>
            <w:hideMark/>
          </w:tcPr>
          <w:p w14:paraId="2C39C9F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49 (99%)</w:t>
            </w:r>
          </w:p>
        </w:tc>
        <w:tc>
          <w:tcPr>
            <w:tcW w:w="1138" w:type="dxa"/>
            <w:shd w:val="clear" w:color="auto" w:fill="auto"/>
            <w:noWrap/>
            <w:hideMark/>
          </w:tcPr>
          <w:p w14:paraId="400605C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 (1%)</w:t>
            </w:r>
          </w:p>
        </w:tc>
        <w:tc>
          <w:tcPr>
            <w:tcW w:w="1256" w:type="dxa"/>
            <w:shd w:val="clear" w:color="auto" w:fill="auto"/>
            <w:noWrap/>
            <w:hideMark/>
          </w:tcPr>
          <w:p w14:paraId="4218CFE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52 (100%)</w:t>
            </w:r>
          </w:p>
        </w:tc>
        <w:tc>
          <w:tcPr>
            <w:tcW w:w="1134" w:type="dxa"/>
            <w:shd w:val="clear" w:color="auto" w:fill="auto"/>
            <w:noWrap/>
            <w:hideMark/>
          </w:tcPr>
          <w:p w14:paraId="4CEDA41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53BDF7C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39D66D5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2609A76A" w14:textId="77777777" w:rsidTr="00C12025">
        <w:trPr>
          <w:trHeight w:val="20"/>
        </w:trPr>
        <w:tc>
          <w:tcPr>
            <w:tcW w:w="2122" w:type="dxa"/>
            <w:shd w:val="clear" w:color="auto" w:fill="auto"/>
            <w:noWrap/>
            <w:hideMark/>
          </w:tcPr>
          <w:p w14:paraId="3A6F9119"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fosfamide</w:t>
            </w:r>
          </w:p>
        </w:tc>
        <w:tc>
          <w:tcPr>
            <w:tcW w:w="1296" w:type="dxa"/>
            <w:shd w:val="clear" w:color="auto" w:fill="auto"/>
            <w:noWrap/>
            <w:hideMark/>
          </w:tcPr>
          <w:p w14:paraId="651E4B5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90 (87%)</w:t>
            </w:r>
          </w:p>
        </w:tc>
        <w:tc>
          <w:tcPr>
            <w:tcW w:w="1138" w:type="dxa"/>
            <w:shd w:val="clear" w:color="auto" w:fill="auto"/>
            <w:noWrap/>
            <w:hideMark/>
          </w:tcPr>
          <w:p w14:paraId="563C371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4 (13%)</w:t>
            </w:r>
          </w:p>
        </w:tc>
        <w:tc>
          <w:tcPr>
            <w:tcW w:w="1256" w:type="dxa"/>
            <w:shd w:val="clear" w:color="auto" w:fill="auto"/>
            <w:noWrap/>
            <w:hideMark/>
          </w:tcPr>
          <w:p w14:paraId="5F1A774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04 (100%)</w:t>
            </w:r>
          </w:p>
        </w:tc>
        <w:tc>
          <w:tcPr>
            <w:tcW w:w="1134" w:type="dxa"/>
            <w:shd w:val="clear" w:color="auto" w:fill="auto"/>
            <w:noWrap/>
            <w:hideMark/>
          </w:tcPr>
          <w:p w14:paraId="155F87D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0CE9EAF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04E6D1C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2413F304" w14:textId="77777777" w:rsidTr="00C12025">
        <w:trPr>
          <w:trHeight w:val="20"/>
        </w:trPr>
        <w:tc>
          <w:tcPr>
            <w:tcW w:w="2122" w:type="dxa"/>
            <w:shd w:val="clear" w:color="auto" w:fill="auto"/>
            <w:noWrap/>
            <w:hideMark/>
          </w:tcPr>
          <w:p w14:paraId="5B68603A"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notuzumab Ozogamicin</w:t>
            </w:r>
          </w:p>
        </w:tc>
        <w:tc>
          <w:tcPr>
            <w:tcW w:w="1296" w:type="dxa"/>
            <w:shd w:val="clear" w:color="auto" w:fill="auto"/>
            <w:noWrap/>
            <w:hideMark/>
          </w:tcPr>
          <w:p w14:paraId="4E407F4A"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 (100%)</w:t>
            </w:r>
          </w:p>
        </w:tc>
        <w:tc>
          <w:tcPr>
            <w:tcW w:w="1138" w:type="dxa"/>
            <w:shd w:val="clear" w:color="auto" w:fill="auto"/>
            <w:noWrap/>
            <w:hideMark/>
          </w:tcPr>
          <w:p w14:paraId="1B601B2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256" w:type="dxa"/>
            <w:shd w:val="clear" w:color="auto" w:fill="auto"/>
            <w:noWrap/>
            <w:hideMark/>
          </w:tcPr>
          <w:p w14:paraId="50FE051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 (100%)</w:t>
            </w:r>
          </w:p>
        </w:tc>
        <w:tc>
          <w:tcPr>
            <w:tcW w:w="1134" w:type="dxa"/>
            <w:shd w:val="clear" w:color="auto" w:fill="auto"/>
            <w:noWrap/>
            <w:hideMark/>
          </w:tcPr>
          <w:p w14:paraId="3C15914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6 (100%)</w:t>
            </w:r>
          </w:p>
        </w:tc>
        <w:tc>
          <w:tcPr>
            <w:tcW w:w="1023" w:type="dxa"/>
            <w:shd w:val="clear" w:color="auto" w:fill="auto"/>
            <w:noWrap/>
            <w:hideMark/>
          </w:tcPr>
          <w:p w14:paraId="22742A4A"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5D87214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6 (100%)</w:t>
            </w:r>
          </w:p>
        </w:tc>
      </w:tr>
      <w:tr w:rsidR="00A66B54" w:rsidRPr="009E5255" w14:paraId="65E5D663" w14:textId="77777777" w:rsidTr="00C12025">
        <w:trPr>
          <w:trHeight w:val="20"/>
        </w:trPr>
        <w:tc>
          <w:tcPr>
            <w:tcW w:w="2122" w:type="dxa"/>
            <w:shd w:val="clear" w:color="auto" w:fill="auto"/>
            <w:noWrap/>
            <w:hideMark/>
          </w:tcPr>
          <w:p w14:paraId="2C5E949B"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Ipilimumab</w:t>
            </w:r>
          </w:p>
        </w:tc>
        <w:tc>
          <w:tcPr>
            <w:tcW w:w="1296" w:type="dxa"/>
            <w:shd w:val="clear" w:color="auto" w:fill="auto"/>
            <w:noWrap/>
            <w:hideMark/>
          </w:tcPr>
          <w:p w14:paraId="4377C1F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470 (95%)</w:t>
            </w:r>
          </w:p>
        </w:tc>
        <w:tc>
          <w:tcPr>
            <w:tcW w:w="1138" w:type="dxa"/>
            <w:shd w:val="clear" w:color="auto" w:fill="auto"/>
            <w:noWrap/>
            <w:hideMark/>
          </w:tcPr>
          <w:p w14:paraId="645921C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3 (5%)</w:t>
            </w:r>
          </w:p>
        </w:tc>
        <w:tc>
          <w:tcPr>
            <w:tcW w:w="1256" w:type="dxa"/>
            <w:shd w:val="clear" w:color="auto" w:fill="auto"/>
            <w:noWrap/>
            <w:hideMark/>
          </w:tcPr>
          <w:p w14:paraId="4A70E11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493 (100%)</w:t>
            </w:r>
          </w:p>
        </w:tc>
        <w:tc>
          <w:tcPr>
            <w:tcW w:w="1134" w:type="dxa"/>
            <w:shd w:val="clear" w:color="auto" w:fill="auto"/>
            <w:noWrap/>
            <w:hideMark/>
          </w:tcPr>
          <w:p w14:paraId="6777685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6AEA0A7F"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2FA19BE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0733CD00" w14:textId="77777777" w:rsidTr="00C12025">
        <w:trPr>
          <w:trHeight w:val="20"/>
        </w:trPr>
        <w:tc>
          <w:tcPr>
            <w:tcW w:w="2122" w:type="dxa"/>
            <w:shd w:val="clear" w:color="auto" w:fill="auto"/>
            <w:noWrap/>
            <w:hideMark/>
          </w:tcPr>
          <w:p w14:paraId="3D5E7107" w14:textId="4A6EAD74"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 xml:space="preserve">Irinotecan </w:t>
            </w:r>
          </w:p>
        </w:tc>
        <w:tc>
          <w:tcPr>
            <w:tcW w:w="1296" w:type="dxa"/>
            <w:shd w:val="clear" w:color="auto" w:fill="auto"/>
            <w:noWrap/>
            <w:hideMark/>
          </w:tcPr>
          <w:p w14:paraId="6B22E3F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33 (93%)</w:t>
            </w:r>
          </w:p>
        </w:tc>
        <w:tc>
          <w:tcPr>
            <w:tcW w:w="1138" w:type="dxa"/>
            <w:shd w:val="clear" w:color="auto" w:fill="auto"/>
            <w:noWrap/>
            <w:hideMark/>
          </w:tcPr>
          <w:p w14:paraId="348FA2EA"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0 (7%)</w:t>
            </w:r>
          </w:p>
        </w:tc>
        <w:tc>
          <w:tcPr>
            <w:tcW w:w="1256" w:type="dxa"/>
            <w:shd w:val="clear" w:color="auto" w:fill="auto"/>
            <w:noWrap/>
            <w:hideMark/>
          </w:tcPr>
          <w:p w14:paraId="0569C95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43 (100%)</w:t>
            </w:r>
          </w:p>
        </w:tc>
        <w:tc>
          <w:tcPr>
            <w:tcW w:w="1134" w:type="dxa"/>
            <w:shd w:val="clear" w:color="auto" w:fill="auto"/>
            <w:noWrap/>
            <w:hideMark/>
          </w:tcPr>
          <w:p w14:paraId="465E02BF"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1F9C21B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43C5680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0064B3D8" w14:textId="77777777" w:rsidTr="00C12025">
        <w:trPr>
          <w:trHeight w:val="20"/>
        </w:trPr>
        <w:tc>
          <w:tcPr>
            <w:tcW w:w="2122" w:type="dxa"/>
            <w:shd w:val="clear" w:color="auto" w:fill="auto"/>
            <w:noWrap/>
            <w:hideMark/>
          </w:tcPr>
          <w:p w14:paraId="694C3C49"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Nivolumab</w:t>
            </w:r>
          </w:p>
        </w:tc>
        <w:tc>
          <w:tcPr>
            <w:tcW w:w="1296" w:type="dxa"/>
            <w:shd w:val="clear" w:color="auto" w:fill="auto"/>
            <w:noWrap/>
            <w:hideMark/>
          </w:tcPr>
          <w:p w14:paraId="2CB19AB5"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002 (93%)</w:t>
            </w:r>
          </w:p>
        </w:tc>
        <w:tc>
          <w:tcPr>
            <w:tcW w:w="1138" w:type="dxa"/>
            <w:shd w:val="clear" w:color="auto" w:fill="auto"/>
            <w:noWrap/>
            <w:hideMark/>
          </w:tcPr>
          <w:p w14:paraId="3488D19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70 (7%)</w:t>
            </w:r>
          </w:p>
        </w:tc>
        <w:tc>
          <w:tcPr>
            <w:tcW w:w="1256" w:type="dxa"/>
            <w:shd w:val="clear" w:color="auto" w:fill="auto"/>
            <w:noWrap/>
            <w:hideMark/>
          </w:tcPr>
          <w:p w14:paraId="7FDD84C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072 (100%)</w:t>
            </w:r>
          </w:p>
        </w:tc>
        <w:tc>
          <w:tcPr>
            <w:tcW w:w="1134" w:type="dxa"/>
            <w:shd w:val="clear" w:color="auto" w:fill="auto"/>
            <w:noWrap/>
            <w:hideMark/>
          </w:tcPr>
          <w:p w14:paraId="703B372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9 (100%)</w:t>
            </w:r>
          </w:p>
        </w:tc>
        <w:tc>
          <w:tcPr>
            <w:tcW w:w="1023" w:type="dxa"/>
            <w:shd w:val="clear" w:color="auto" w:fill="auto"/>
            <w:noWrap/>
            <w:hideMark/>
          </w:tcPr>
          <w:p w14:paraId="2ABFDF5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1DE8A09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9 (100%)</w:t>
            </w:r>
          </w:p>
        </w:tc>
      </w:tr>
      <w:tr w:rsidR="00A66B54" w:rsidRPr="009E5255" w14:paraId="43482F30" w14:textId="77777777" w:rsidTr="00C12025">
        <w:trPr>
          <w:trHeight w:val="20"/>
        </w:trPr>
        <w:tc>
          <w:tcPr>
            <w:tcW w:w="2122" w:type="dxa"/>
            <w:shd w:val="clear" w:color="auto" w:fill="auto"/>
            <w:noWrap/>
            <w:hideMark/>
          </w:tcPr>
          <w:p w14:paraId="32541ECA"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Obinutuzumab</w:t>
            </w:r>
          </w:p>
        </w:tc>
        <w:tc>
          <w:tcPr>
            <w:tcW w:w="1296" w:type="dxa"/>
            <w:shd w:val="clear" w:color="auto" w:fill="auto"/>
            <w:noWrap/>
            <w:hideMark/>
          </w:tcPr>
          <w:p w14:paraId="602E038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43 (97%)</w:t>
            </w:r>
          </w:p>
        </w:tc>
        <w:tc>
          <w:tcPr>
            <w:tcW w:w="1138" w:type="dxa"/>
            <w:shd w:val="clear" w:color="auto" w:fill="auto"/>
            <w:noWrap/>
            <w:hideMark/>
          </w:tcPr>
          <w:p w14:paraId="60491EB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5 (3%)</w:t>
            </w:r>
          </w:p>
        </w:tc>
        <w:tc>
          <w:tcPr>
            <w:tcW w:w="1256" w:type="dxa"/>
            <w:shd w:val="clear" w:color="auto" w:fill="auto"/>
            <w:noWrap/>
            <w:hideMark/>
          </w:tcPr>
          <w:p w14:paraId="702D1F4F"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48 (100%)</w:t>
            </w:r>
          </w:p>
        </w:tc>
        <w:tc>
          <w:tcPr>
            <w:tcW w:w="1134" w:type="dxa"/>
            <w:shd w:val="clear" w:color="auto" w:fill="auto"/>
            <w:noWrap/>
            <w:hideMark/>
          </w:tcPr>
          <w:p w14:paraId="0E17140F"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26694EC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30FF0AA5"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366E58FF" w14:textId="77777777" w:rsidTr="00C12025">
        <w:trPr>
          <w:trHeight w:val="20"/>
        </w:trPr>
        <w:tc>
          <w:tcPr>
            <w:tcW w:w="2122" w:type="dxa"/>
            <w:shd w:val="clear" w:color="auto" w:fill="auto"/>
            <w:noWrap/>
            <w:hideMark/>
          </w:tcPr>
          <w:p w14:paraId="434716B5"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Oxaliplatin</w:t>
            </w:r>
          </w:p>
        </w:tc>
        <w:tc>
          <w:tcPr>
            <w:tcW w:w="1296" w:type="dxa"/>
            <w:shd w:val="clear" w:color="auto" w:fill="auto"/>
            <w:noWrap/>
            <w:hideMark/>
          </w:tcPr>
          <w:p w14:paraId="193F088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402 (99%)</w:t>
            </w:r>
          </w:p>
        </w:tc>
        <w:tc>
          <w:tcPr>
            <w:tcW w:w="1138" w:type="dxa"/>
            <w:shd w:val="clear" w:color="auto" w:fill="auto"/>
            <w:noWrap/>
            <w:hideMark/>
          </w:tcPr>
          <w:p w14:paraId="2236F6AA"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6 (1%)</w:t>
            </w:r>
          </w:p>
        </w:tc>
        <w:tc>
          <w:tcPr>
            <w:tcW w:w="1256" w:type="dxa"/>
            <w:shd w:val="clear" w:color="auto" w:fill="auto"/>
            <w:noWrap/>
            <w:hideMark/>
          </w:tcPr>
          <w:p w14:paraId="31A1A68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408 (100%)</w:t>
            </w:r>
          </w:p>
        </w:tc>
        <w:tc>
          <w:tcPr>
            <w:tcW w:w="1134" w:type="dxa"/>
            <w:shd w:val="clear" w:color="auto" w:fill="auto"/>
            <w:noWrap/>
            <w:hideMark/>
          </w:tcPr>
          <w:p w14:paraId="217D9F65"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6B58BB2F"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4611DD9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30F5C743" w14:textId="77777777" w:rsidTr="00C12025">
        <w:trPr>
          <w:trHeight w:val="20"/>
        </w:trPr>
        <w:tc>
          <w:tcPr>
            <w:tcW w:w="2122" w:type="dxa"/>
            <w:shd w:val="clear" w:color="auto" w:fill="auto"/>
            <w:noWrap/>
            <w:hideMark/>
          </w:tcPr>
          <w:p w14:paraId="42590D7F"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aclitaxel</w:t>
            </w:r>
          </w:p>
        </w:tc>
        <w:tc>
          <w:tcPr>
            <w:tcW w:w="1296" w:type="dxa"/>
            <w:shd w:val="clear" w:color="auto" w:fill="auto"/>
            <w:noWrap/>
            <w:hideMark/>
          </w:tcPr>
          <w:p w14:paraId="6D67995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709 (94%)</w:t>
            </w:r>
          </w:p>
        </w:tc>
        <w:tc>
          <w:tcPr>
            <w:tcW w:w="1138" w:type="dxa"/>
            <w:shd w:val="clear" w:color="auto" w:fill="auto"/>
            <w:noWrap/>
            <w:hideMark/>
          </w:tcPr>
          <w:p w14:paraId="3A71FD57"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49 (6%)</w:t>
            </w:r>
          </w:p>
        </w:tc>
        <w:tc>
          <w:tcPr>
            <w:tcW w:w="1256" w:type="dxa"/>
            <w:shd w:val="clear" w:color="auto" w:fill="auto"/>
            <w:noWrap/>
            <w:hideMark/>
          </w:tcPr>
          <w:p w14:paraId="4210B39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758 (100%)</w:t>
            </w:r>
          </w:p>
        </w:tc>
        <w:tc>
          <w:tcPr>
            <w:tcW w:w="1134" w:type="dxa"/>
            <w:shd w:val="clear" w:color="auto" w:fill="auto"/>
            <w:noWrap/>
            <w:hideMark/>
          </w:tcPr>
          <w:p w14:paraId="15C5AE0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5BB1E8A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5338468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25F8E2BA" w14:textId="77777777" w:rsidTr="00C12025">
        <w:trPr>
          <w:trHeight w:val="20"/>
        </w:trPr>
        <w:tc>
          <w:tcPr>
            <w:tcW w:w="2122" w:type="dxa"/>
            <w:shd w:val="clear" w:color="auto" w:fill="auto"/>
            <w:noWrap/>
            <w:hideMark/>
          </w:tcPr>
          <w:p w14:paraId="5FEA2D9B"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anitumumab</w:t>
            </w:r>
          </w:p>
        </w:tc>
        <w:tc>
          <w:tcPr>
            <w:tcW w:w="1296" w:type="dxa"/>
            <w:shd w:val="clear" w:color="auto" w:fill="auto"/>
            <w:noWrap/>
            <w:hideMark/>
          </w:tcPr>
          <w:p w14:paraId="35E46C1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45 (88%)</w:t>
            </w:r>
          </w:p>
        </w:tc>
        <w:tc>
          <w:tcPr>
            <w:tcW w:w="1138" w:type="dxa"/>
            <w:shd w:val="clear" w:color="auto" w:fill="auto"/>
            <w:noWrap/>
            <w:hideMark/>
          </w:tcPr>
          <w:p w14:paraId="1713DE4A"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6 (12%)</w:t>
            </w:r>
          </w:p>
        </w:tc>
        <w:tc>
          <w:tcPr>
            <w:tcW w:w="1256" w:type="dxa"/>
            <w:shd w:val="clear" w:color="auto" w:fill="auto"/>
            <w:noWrap/>
            <w:hideMark/>
          </w:tcPr>
          <w:p w14:paraId="7043833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51 (100%)</w:t>
            </w:r>
          </w:p>
        </w:tc>
        <w:tc>
          <w:tcPr>
            <w:tcW w:w="1134" w:type="dxa"/>
            <w:shd w:val="clear" w:color="auto" w:fill="auto"/>
            <w:noWrap/>
            <w:hideMark/>
          </w:tcPr>
          <w:p w14:paraId="690EAA8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72AFEDB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623F003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0FDBC405" w14:textId="77777777" w:rsidTr="00C12025">
        <w:trPr>
          <w:trHeight w:val="20"/>
        </w:trPr>
        <w:tc>
          <w:tcPr>
            <w:tcW w:w="2122" w:type="dxa"/>
            <w:shd w:val="clear" w:color="auto" w:fill="auto"/>
            <w:noWrap/>
            <w:hideMark/>
          </w:tcPr>
          <w:p w14:paraId="581EC6BF"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embrolizumab</w:t>
            </w:r>
          </w:p>
        </w:tc>
        <w:tc>
          <w:tcPr>
            <w:tcW w:w="1296" w:type="dxa"/>
            <w:shd w:val="clear" w:color="auto" w:fill="auto"/>
            <w:noWrap/>
            <w:hideMark/>
          </w:tcPr>
          <w:p w14:paraId="2FBB6AA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428 (76%)</w:t>
            </w:r>
          </w:p>
        </w:tc>
        <w:tc>
          <w:tcPr>
            <w:tcW w:w="1138" w:type="dxa"/>
            <w:shd w:val="clear" w:color="auto" w:fill="auto"/>
            <w:noWrap/>
            <w:hideMark/>
          </w:tcPr>
          <w:p w14:paraId="43F827C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36 (24%)</w:t>
            </w:r>
          </w:p>
        </w:tc>
        <w:tc>
          <w:tcPr>
            <w:tcW w:w="1256" w:type="dxa"/>
            <w:shd w:val="clear" w:color="auto" w:fill="auto"/>
            <w:noWrap/>
            <w:hideMark/>
          </w:tcPr>
          <w:p w14:paraId="221B726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564 (100%)</w:t>
            </w:r>
          </w:p>
        </w:tc>
        <w:tc>
          <w:tcPr>
            <w:tcW w:w="1134" w:type="dxa"/>
            <w:shd w:val="clear" w:color="auto" w:fill="auto"/>
            <w:noWrap/>
            <w:hideMark/>
          </w:tcPr>
          <w:p w14:paraId="11FFF91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24029E0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1375236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61352B62" w14:textId="77777777" w:rsidTr="00C12025">
        <w:trPr>
          <w:trHeight w:val="20"/>
        </w:trPr>
        <w:tc>
          <w:tcPr>
            <w:tcW w:w="2122" w:type="dxa"/>
            <w:shd w:val="clear" w:color="auto" w:fill="auto"/>
            <w:noWrap/>
            <w:hideMark/>
          </w:tcPr>
          <w:p w14:paraId="7CFB9D9F"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emetrexed disodium</w:t>
            </w:r>
          </w:p>
        </w:tc>
        <w:tc>
          <w:tcPr>
            <w:tcW w:w="1296" w:type="dxa"/>
            <w:shd w:val="clear" w:color="auto" w:fill="auto"/>
            <w:noWrap/>
            <w:hideMark/>
          </w:tcPr>
          <w:p w14:paraId="5BDAEA9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3 (92%)</w:t>
            </w:r>
          </w:p>
        </w:tc>
        <w:tc>
          <w:tcPr>
            <w:tcW w:w="1138" w:type="dxa"/>
            <w:shd w:val="clear" w:color="auto" w:fill="auto"/>
            <w:noWrap/>
            <w:hideMark/>
          </w:tcPr>
          <w:p w14:paraId="7866E9F0"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 (8%)</w:t>
            </w:r>
          </w:p>
        </w:tc>
        <w:tc>
          <w:tcPr>
            <w:tcW w:w="1256" w:type="dxa"/>
            <w:shd w:val="clear" w:color="auto" w:fill="auto"/>
            <w:noWrap/>
            <w:hideMark/>
          </w:tcPr>
          <w:p w14:paraId="1F298DC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6 (100%)</w:t>
            </w:r>
          </w:p>
        </w:tc>
        <w:tc>
          <w:tcPr>
            <w:tcW w:w="1134" w:type="dxa"/>
            <w:shd w:val="clear" w:color="auto" w:fill="auto"/>
            <w:noWrap/>
            <w:hideMark/>
          </w:tcPr>
          <w:p w14:paraId="1830F33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28EF82B6"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07765205"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21960EEA" w14:textId="77777777" w:rsidTr="00C12025">
        <w:trPr>
          <w:trHeight w:val="20"/>
        </w:trPr>
        <w:tc>
          <w:tcPr>
            <w:tcW w:w="2122" w:type="dxa"/>
            <w:shd w:val="clear" w:color="auto" w:fill="auto"/>
            <w:noWrap/>
            <w:hideMark/>
          </w:tcPr>
          <w:p w14:paraId="4FCE36D4"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Pralatrexate</w:t>
            </w:r>
          </w:p>
        </w:tc>
        <w:tc>
          <w:tcPr>
            <w:tcW w:w="1296" w:type="dxa"/>
            <w:shd w:val="clear" w:color="auto" w:fill="auto"/>
            <w:noWrap/>
            <w:hideMark/>
          </w:tcPr>
          <w:p w14:paraId="351A2FE5"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6 (75%)</w:t>
            </w:r>
          </w:p>
        </w:tc>
        <w:tc>
          <w:tcPr>
            <w:tcW w:w="1138" w:type="dxa"/>
            <w:shd w:val="clear" w:color="auto" w:fill="auto"/>
            <w:noWrap/>
            <w:hideMark/>
          </w:tcPr>
          <w:p w14:paraId="48AC259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2 (25%)</w:t>
            </w:r>
          </w:p>
        </w:tc>
        <w:tc>
          <w:tcPr>
            <w:tcW w:w="1256" w:type="dxa"/>
            <w:shd w:val="clear" w:color="auto" w:fill="auto"/>
            <w:noWrap/>
            <w:hideMark/>
          </w:tcPr>
          <w:p w14:paraId="0F2B74B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8 (100%)</w:t>
            </w:r>
          </w:p>
        </w:tc>
        <w:tc>
          <w:tcPr>
            <w:tcW w:w="1134" w:type="dxa"/>
            <w:shd w:val="clear" w:color="auto" w:fill="auto"/>
            <w:noWrap/>
            <w:hideMark/>
          </w:tcPr>
          <w:p w14:paraId="112A50C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 (100%)</w:t>
            </w:r>
          </w:p>
        </w:tc>
        <w:tc>
          <w:tcPr>
            <w:tcW w:w="1023" w:type="dxa"/>
            <w:shd w:val="clear" w:color="auto" w:fill="auto"/>
            <w:noWrap/>
            <w:hideMark/>
          </w:tcPr>
          <w:p w14:paraId="1F6A8FA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5615E8EF"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3 (100%)</w:t>
            </w:r>
          </w:p>
        </w:tc>
      </w:tr>
      <w:tr w:rsidR="00A66B54" w:rsidRPr="009E5255" w14:paraId="66003B1E" w14:textId="77777777" w:rsidTr="00C12025">
        <w:trPr>
          <w:trHeight w:val="20"/>
        </w:trPr>
        <w:tc>
          <w:tcPr>
            <w:tcW w:w="2122" w:type="dxa"/>
            <w:shd w:val="clear" w:color="auto" w:fill="auto"/>
            <w:noWrap/>
            <w:hideMark/>
          </w:tcPr>
          <w:p w14:paraId="14C6E4AD"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Raltitrexed</w:t>
            </w:r>
          </w:p>
        </w:tc>
        <w:tc>
          <w:tcPr>
            <w:tcW w:w="1296" w:type="dxa"/>
            <w:shd w:val="clear" w:color="auto" w:fill="auto"/>
            <w:noWrap/>
            <w:hideMark/>
          </w:tcPr>
          <w:p w14:paraId="2D3F8722"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 (100%)</w:t>
            </w:r>
          </w:p>
        </w:tc>
        <w:tc>
          <w:tcPr>
            <w:tcW w:w="1138" w:type="dxa"/>
            <w:shd w:val="clear" w:color="auto" w:fill="auto"/>
            <w:noWrap/>
            <w:hideMark/>
          </w:tcPr>
          <w:p w14:paraId="792FE55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256" w:type="dxa"/>
            <w:shd w:val="clear" w:color="auto" w:fill="auto"/>
            <w:noWrap/>
            <w:hideMark/>
          </w:tcPr>
          <w:p w14:paraId="3D7EFB9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 (100%)</w:t>
            </w:r>
          </w:p>
        </w:tc>
        <w:tc>
          <w:tcPr>
            <w:tcW w:w="1134" w:type="dxa"/>
            <w:shd w:val="clear" w:color="auto" w:fill="auto"/>
            <w:noWrap/>
            <w:hideMark/>
          </w:tcPr>
          <w:p w14:paraId="4B86FC1D"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1482D515"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7A35335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5E0542F6" w14:textId="77777777" w:rsidTr="00C12025">
        <w:trPr>
          <w:trHeight w:val="20"/>
        </w:trPr>
        <w:tc>
          <w:tcPr>
            <w:tcW w:w="2122" w:type="dxa"/>
            <w:shd w:val="clear" w:color="auto" w:fill="auto"/>
            <w:noWrap/>
            <w:hideMark/>
          </w:tcPr>
          <w:p w14:paraId="31E8E0EA"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Topotecan</w:t>
            </w:r>
          </w:p>
        </w:tc>
        <w:tc>
          <w:tcPr>
            <w:tcW w:w="1296" w:type="dxa"/>
            <w:shd w:val="clear" w:color="auto" w:fill="auto"/>
            <w:noWrap/>
            <w:hideMark/>
          </w:tcPr>
          <w:p w14:paraId="4E0943E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2 (75%)</w:t>
            </w:r>
          </w:p>
        </w:tc>
        <w:tc>
          <w:tcPr>
            <w:tcW w:w="1138" w:type="dxa"/>
            <w:shd w:val="clear" w:color="auto" w:fill="auto"/>
            <w:noWrap/>
            <w:hideMark/>
          </w:tcPr>
          <w:p w14:paraId="547DE48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4 (25%)</w:t>
            </w:r>
          </w:p>
        </w:tc>
        <w:tc>
          <w:tcPr>
            <w:tcW w:w="1256" w:type="dxa"/>
            <w:shd w:val="clear" w:color="auto" w:fill="auto"/>
            <w:noWrap/>
            <w:hideMark/>
          </w:tcPr>
          <w:p w14:paraId="7CB50E6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6 (100%)</w:t>
            </w:r>
          </w:p>
        </w:tc>
        <w:tc>
          <w:tcPr>
            <w:tcW w:w="1134" w:type="dxa"/>
            <w:shd w:val="clear" w:color="auto" w:fill="auto"/>
            <w:noWrap/>
            <w:hideMark/>
          </w:tcPr>
          <w:p w14:paraId="48F716FB"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4A397B9E"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1A482D79"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178274B6" w14:textId="77777777" w:rsidTr="00C12025">
        <w:trPr>
          <w:trHeight w:val="20"/>
        </w:trPr>
        <w:tc>
          <w:tcPr>
            <w:tcW w:w="2122" w:type="dxa"/>
            <w:shd w:val="clear" w:color="auto" w:fill="auto"/>
            <w:noWrap/>
            <w:hideMark/>
          </w:tcPr>
          <w:p w14:paraId="0AE6C690" w14:textId="77777777" w:rsidR="00A66B54" w:rsidRPr="009E5255" w:rsidRDefault="00A66B54" w:rsidP="00EA0B5A">
            <w:pPr>
              <w:pStyle w:val="NoSpacing"/>
              <w:rPr>
                <w:rFonts w:asciiTheme="majorHAnsi" w:hAnsiTheme="majorHAnsi" w:cstheme="majorHAnsi"/>
              </w:rPr>
            </w:pPr>
            <w:r w:rsidRPr="009E5255">
              <w:rPr>
                <w:rFonts w:asciiTheme="majorHAnsi" w:hAnsiTheme="majorHAnsi" w:cstheme="majorHAnsi"/>
              </w:rPr>
              <w:t>Vinblastine Sulfate</w:t>
            </w:r>
          </w:p>
        </w:tc>
        <w:tc>
          <w:tcPr>
            <w:tcW w:w="1296" w:type="dxa"/>
            <w:shd w:val="clear" w:color="auto" w:fill="auto"/>
            <w:noWrap/>
            <w:hideMark/>
          </w:tcPr>
          <w:p w14:paraId="525C4B1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52 (84%)</w:t>
            </w:r>
          </w:p>
        </w:tc>
        <w:tc>
          <w:tcPr>
            <w:tcW w:w="1138" w:type="dxa"/>
            <w:shd w:val="clear" w:color="auto" w:fill="auto"/>
            <w:noWrap/>
            <w:hideMark/>
          </w:tcPr>
          <w:p w14:paraId="39B8B354"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10 (16%)</w:t>
            </w:r>
          </w:p>
        </w:tc>
        <w:tc>
          <w:tcPr>
            <w:tcW w:w="1256" w:type="dxa"/>
            <w:shd w:val="clear" w:color="auto" w:fill="auto"/>
            <w:noWrap/>
            <w:hideMark/>
          </w:tcPr>
          <w:p w14:paraId="7DC4636C"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62 (100%)</w:t>
            </w:r>
          </w:p>
        </w:tc>
        <w:tc>
          <w:tcPr>
            <w:tcW w:w="1134" w:type="dxa"/>
            <w:shd w:val="clear" w:color="auto" w:fill="auto"/>
            <w:noWrap/>
            <w:hideMark/>
          </w:tcPr>
          <w:p w14:paraId="72271221"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023" w:type="dxa"/>
            <w:shd w:val="clear" w:color="auto" w:fill="auto"/>
            <w:noWrap/>
            <w:hideMark/>
          </w:tcPr>
          <w:p w14:paraId="5FEF6B68"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c>
          <w:tcPr>
            <w:tcW w:w="1138" w:type="dxa"/>
            <w:shd w:val="clear" w:color="auto" w:fill="auto"/>
            <w:noWrap/>
            <w:hideMark/>
          </w:tcPr>
          <w:p w14:paraId="7EF85283" w14:textId="77777777" w:rsidR="00A66B54" w:rsidRPr="009E5255" w:rsidRDefault="00A66B54" w:rsidP="00EA0B5A">
            <w:pPr>
              <w:pStyle w:val="NoSpacing"/>
              <w:jc w:val="center"/>
              <w:rPr>
                <w:rFonts w:asciiTheme="majorHAnsi" w:hAnsiTheme="majorHAnsi" w:cstheme="majorHAnsi"/>
              </w:rPr>
            </w:pPr>
            <w:r w:rsidRPr="009E5255">
              <w:rPr>
                <w:rFonts w:asciiTheme="majorHAnsi" w:hAnsiTheme="majorHAnsi" w:cstheme="majorHAnsi"/>
              </w:rPr>
              <w:t>0 (0%)</w:t>
            </w:r>
          </w:p>
        </w:tc>
      </w:tr>
      <w:tr w:rsidR="00A66B54" w:rsidRPr="009E5255" w14:paraId="3019591B" w14:textId="77777777" w:rsidTr="00C12025">
        <w:trPr>
          <w:trHeight w:val="20"/>
        </w:trPr>
        <w:tc>
          <w:tcPr>
            <w:tcW w:w="2122" w:type="dxa"/>
            <w:tcBorders>
              <w:bottom w:val="single" w:sz="4" w:space="0" w:color="auto"/>
            </w:tcBorders>
            <w:shd w:val="clear" w:color="auto" w:fill="auto"/>
            <w:noWrap/>
            <w:hideMark/>
          </w:tcPr>
          <w:p w14:paraId="02C42D2F" w14:textId="77777777" w:rsidR="00A66B54" w:rsidRPr="009E5255" w:rsidRDefault="00A66B54" w:rsidP="00EA0B5A">
            <w:pPr>
              <w:pStyle w:val="NoSpacing"/>
              <w:keepNext/>
              <w:keepLines/>
              <w:rPr>
                <w:rFonts w:asciiTheme="majorHAnsi" w:hAnsiTheme="majorHAnsi" w:cstheme="majorHAnsi"/>
              </w:rPr>
            </w:pPr>
            <w:r w:rsidRPr="009E5255">
              <w:rPr>
                <w:rFonts w:asciiTheme="majorHAnsi" w:hAnsiTheme="majorHAnsi" w:cstheme="majorHAnsi"/>
              </w:rPr>
              <w:t>Vinorelbine</w:t>
            </w:r>
          </w:p>
        </w:tc>
        <w:tc>
          <w:tcPr>
            <w:tcW w:w="1296" w:type="dxa"/>
            <w:tcBorders>
              <w:bottom w:val="single" w:sz="4" w:space="0" w:color="auto"/>
            </w:tcBorders>
            <w:shd w:val="clear" w:color="auto" w:fill="auto"/>
            <w:noWrap/>
            <w:hideMark/>
          </w:tcPr>
          <w:p w14:paraId="3B0606FE"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24 (80%)</w:t>
            </w:r>
          </w:p>
        </w:tc>
        <w:tc>
          <w:tcPr>
            <w:tcW w:w="1138" w:type="dxa"/>
            <w:tcBorders>
              <w:bottom w:val="single" w:sz="4" w:space="0" w:color="auto"/>
            </w:tcBorders>
            <w:shd w:val="clear" w:color="auto" w:fill="auto"/>
            <w:noWrap/>
            <w:hideMark/>
          </w:tcPr>
          <w:p w14:paraId="71470A7A"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6 (20%)</w:t>
            </w:r>
          </w:p>
        </w:tc>
        <w:tc>
          <w:tcPr>
            <w:tcW w:w="1256" w:type="dxa"/>
            <w:tcBorders>
              <w:bottom w:val="single" w:sz="4" w:space="0" w:color="auto"/>
            </w:tcBorders>
            <w:shd w:val="clear" w:color="auto" w:fill="auto"/>
            <w:noWrap/>
            <w:hideMark/>
          </w:tcPr>
          <w:p w14:paraId="4D69D0BF"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30 (100%)</w:t>
            </w:r>
          </w:p>
        </w:tc>
        <w:tc>
          <w:tcPr>
            <w:tcW w:w="1134" w:type="dxa"/>
            <w:tcBorders>
              <w:bottom w:val="single" w:sz="4" w:space="0" w:color="auto"/>
            </w:tcBorders>
            <w:shd w:val="clear" w:color="auto" w:fill="auto"/>
            <w:noWrap/>
            <w:hideMark/>
          </w:tcPr>
          <w:p w14:paraId="6F7A14E9"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0 (0%)</w:t>
            </w:r>
          </w:p>
        </w:tc>
        <w:tc>
          <w:tcPr>
            <w:tcW w:w="1023" w:type="dxa"/>
            <w:tcBorders>
              <w:bottom w:val="single" w:sz="4" w:space="0" w:color="auto"/>
            </w:tcBorders>
            <w:shd w:val="clear" w:color="auto" w:fill="auto"/>
            <w:noWrap/>
            <w:hideMark/>
          </w:tcPr>
          <w:p w14:paraId="39813391"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0 (0%)</w:t>
            </w:r>
          </w:p>
        </w:tc>
        <w:tc>
          <w:tcPr>
            <w:tcW w:w="1138" w:type="dxa"/>
            <w:tcBorders>
              <w:bottom w:val="single" w:sz="4" w:space="0" w:color="auto"/>
            </w:tcBorders>
            <w:shd w:val="clear" w:color="auto" w:fill="auto"/>
            <w:noWrap/>
            <w:hideMark/>
          </w:tcPr>
          <w:p w14:paraId="2CA42482" w14:textId="77777777" w:rsidR="00A66B54" w:rsidRPr="009E5255" w:rsidRDefault="00A66B54" w:rsidP="00EA0B5A">
            <w:pPr>
              <w:pStyle w:val="NoSpacing"/>
              <w:keepNext/>
              <w:keepLines/>
              <w:jc w:val="center"/>
              <w:rPr>
                <w:rFonts w:asciiTheme="majorHAnsi" w:hAnsiTheme="majorHAnsi" w:cstheme="majorHAnsi"/>
              </w:rPr>
            </w:pPr>
            <w:r w:rsidRPr="009E5255">
              <w:rPr>
                <w:rFonts w:asciiTheme="majorHAnsi" w:hAnsiTheme="majorHAnsi" w:cstheme="majorHAnsi"/>
              </w:rPr>
              <w:t>0 (0%)</w:t>
            </w:r>
          </w:p>
        </w:tc>
      </w:tr>
    </w:tbl>
    <w:p w14:paraId="577C3E65" w14:textId="77777777" w:rsidR="00A66B54" w:rsidRPr="009E5255" w:rsidRDefault="00A66B54" w:rsidP="00C12025">
      <w:pPr>
        <w:pStyle w:val="TableNotes"/>
      </w:pPr>
      <w:r w:rsidRPr="009E5255">
        <w:t>Source: Developed for this Review using DAEN data.</w:t>
      </w:r>
    </w:p>
    <w:p w14:paraId="5D25BAFB" w14:textId="5CB120AF" w:rsidR="00A66B54" w:rsidRPr="009E5255" w:rsidRDefault="00A66B54" w:rsidP="00880EE2">
      <w:r w:rsidRPr="009E5255">
        <w:t xml:space="preserve">The data in </w:t>
      </w:r>
      <w:r w:rsidRPr="009E5255">
        <w:fldChar w:fldCharType="begin"/>
      </w:r>
      <w:r w:rsidRPr="009E5255">
        <w:instrText xml:space="preserve"> REF _Ref80715790 \h  \* MERGEFORMAT </w:instrText>
      </w:r>
      <w:r w:rsidRPr="009E5255">
        <w:fldChar w:fldCharType="separate"/>
      </w:r>
      <w:r w:rsidR="000C766B" w:rsidRPr="009E5255">
        <w:t>Table A</w:t>
      </w:r>
      <w:r w:rsidR="000C766B">
        <w:t>58</w:t>
      </w:r>
      <w:r w:rsidRPr="009E5255">
        <w:fldChar w:fldCharType="end"/>
      </w:r>
      <w:r w:rsidRPr="009E5255">
        <w:t xml:space="preserve"> shows that all cases of off-label use occurred after EFC-listing.  However, as patients generally cannot access cancer medicines with Government funding, the use of these medicines was generally limited.  With the exception of doxorubicin and vinblastine sulfate, the date EFC listing was the same as the date of PBS-listing.  Patients who accessed carfilzomib and durvalumab likely accessed these medicines through compassionate use programs or partook in clinical trials.  </w:t>
      </w:r>
    </w:p>
    <w:p w14:paraId="0B830AAD" w14:textId="77777777" w:rsidR="00A66B54" w:rsidRPr="009E5255" w:rsidRDefault="00A66B54" w:rsidP="00880EE2">
      <w:pPr>
        <w:rPr>
          <w:i/>
          <w:iCs/>
          <w:sz w:val="20"/>
          <w:u w:val="single"/>
        </w:rPr>
      </w:pPr>
      <w:r w:rsidRPr="009E5255">
        <w:rPr>
          <w:i/>
          <w:iCs/>
          <w:u w:val="single"/>
        </w:rPr>
        <w:t>Impact of EFC-listing on off-label use vs.  general schedule listing</w:t>
      </w:r>
    </w:p>
    <w:p w14:paraId="70E72A2D" w14:textId="4ED875F1" w:rsidR="00A66B54" w:rsidRPr="009E5255" w:rsidRDefault="00A66B54" w:rsidP="003C7ECB">
      <w:r w:rsidRPr="009E5255">
        <w:t>Doxorubicin and vinblastine sulfate were listed on the general schedule of the PBS until January 2013.  After this date, these drugs were added to the EFC.  To examine the impact EFC-listing had on these medicines, additional data from the DEAN database were collected for the year 2010 to 2020.  The rates of off-label use for 2010-2012 (pre-EFC listing) and 2013-2020 (post-EFC listing) were then compared.  A breakdown of instances of off-label use by year for these drugs from 2010 to 2020 is presented in</w:t>
      </w:r>
      <w:r w:rsidR="003C7ECB" w:rsidRPr="009E5255">
        <w:t xml:space="preserve"> </w:t>
      </w:r>
      <w:r w:rsidR="003C7ECB" w:rsidRPr="009E5255">
        <w:fldChar w:fldCharType="begin"/>
      </w:r>
      <w:r w:rsidR="003C7ECB" w:rsidRPr="009E5255">
        <w:instrText xml:space="preserve"> REF _Ref97808352 \h </w:instrText>
      </w:r>
      <w:r w:rsidR="003C7ECB" w:rsidRPr="009E5255">
        <w:fldChar w:fldCharType="separate"/>
      </w:r>
      <w:r w:rsidR="000C766B" w:rsidRPr="009E5255">
        <w:t>Table A</w:t>
      </w:r>
      <w:r w:rsidR="000C766B">
        <w:rPr>
          <w:noProof/>
        </w:rPr>
        <w:t>59</w:t>
      </w:r>
      <w:r w:rsidR="003C7ECB" w:rsidRPr="009E5255">
        <w:fldChar w:fldCharType="end"/>
      </w:r>
      <w:r w:rsidRPr="009E5255">
        <w:t xml:space="preserve">.  </w:t>
      </w:r>
    </w:p>
    <w:p w14:paraId="6F49FD2D" w14:textId="7DD65E91" w:rsidR="00A66B54" w:rsidRPr="009E5255" w:rsidRDefault="00880EE2" w:rsidP="00EA12E2">
      <w:pPr>
        <w:pStyle w:val="Caption"/>
      </w:pPr>
      <w:bookmarkStart w:id="589" w:name="_Ref97808352"/>
      <w:bookmarkEnd w:id="585"/>
      <w:r w:rsidRPr="009E5255">
        <w:t>Table A</w:t>
      </w:r>
      <w:r w:rsidR="00E36C93">
        <w:fldChar w:fldCharType="begin"/>
      </w:r>
      <w:r w:rsidR="00E36C93">
        <w:instrText xml:space="preserve"> SEQ Table_A \* ARABIC </w:instrText>
      </w:r>
      <w:r w:rsidR="00E36C93">
        <w:fldChar w:fldCharType="separate"/>
      </w:r>
      <w:r w:rsidR="000C766B">
        <w:rPr>
          <w:noProof/>
        </w:rPr>
        <w:t>59</w:t>
      </w:r>
      <w:r w:rsidR="00E36C93">
        <w:rPr>
          <w:noProof/>
        </w:rPr>
        <w:fldChar w:fldCharType="end"/>
      </w:r>
      <w:bookmarkEnd w:id="589"/>
      <w:r w:rsidRPr="009E5255">
        <w:t xml:space="preserve">. </w:t>
      </w:r>
      <w:r w:rsidR="00A66B54" w:rsidRPr="009E5255">
        <w:t xml:space="preserve">Off-label-use </w:t>
      </w:r>
      <w:r w:rsidR="003C7ECB" w:rsidRPr="009E5255">
        <w:t xml:space="preserve">before and </w:t>
      </w:r>
      <w:r w:rsidR="00A66B54" w:rsidRPr="009E5255">
        <w:t xml:space="preserve">after EFC-listing </w:t>
      </w:r>
    </w:p>
    <w:tbl>
      <w:tblPr>
        <w:tblW w:w="9858" w:type="dxa"/>
        <w:tblLayout w:type="fixed"/>
        <w:tblLook w:val="04A0" w:firstRow="1" w:lastRow="0" w:firstColumn="1" w:lastColumn="0" w:noHBand="0" w:noVBand="1"/>
        <w:tblCaption w:val="Off-label-use before and after EFC-listing "/>
      </w:tblPr>
      <w:tblGrid>
        <w:gridCol w:w="641"/>
        <w:gridCol w:w="1060"/>
        <w:gridCol w:w="987"/>
        <w:gridCol w:w="1140"/>
        <w:gridCol w:w="908"/>
        <w:gridCol w:w="1023"/>
        <w:gridCol w:w="1025"/>
        <w:gridCol w:w="1154"/>
        <w:gridCol w:w="709"/>
        <w:gridCol w:w="1211"/>
      </w:tblGrid>
      <w:tr w:rsidR="00A66B54" w:rsidRPr="009E5255" w14:paraId="40B03FB1" w14:textId="77777777" w:rsidTr="00C12025">
        <w:trPr>
          <w:trHeight w:val="20"/>
          <w:tblHeader/>
        </w:trPr>
        <w:tc>
          <w:tcPr>
            <w:tcW w:w="641" w:type="dxa"/>
            <w:vMerge w:val="restart"/>
            <w:shd w:val="clear" w:color="auto" w:fill="auto"/>
            <w:noWrap/>
            <w:tcMar>
              <w:left w:w="0" w:type="dxa"/>
              <w:right w:w="0" w:type="dxa"/>
            </w:tcMar>
          </w:tcPr>
          <w:p w14:paraId="048298DE" w14:textId="77777777"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Year</w:t>
            </w:r>
          </w:p>
        </w:tc>
        <w:tc>
          <w:tcPr>
            <w:tcW w:w="3187" w:type="dxa"/>
            <w:gridSpan w:val="3"/>
            <w:shd w:val="clear" w:color="auto" w:fill="auto"/>
            <w:noWrap/>
            <w:tcMar>
              <w:left w:w="0" w:type="dxa"/>
              <w:right w:w="0" w:type="dxa"/>
            </w:tcMar>
          </w:tcPr>
          <w:p w14:paraId="212F3752" w14:textId="77777777"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Doxorubicin</w:t>
            </w:r>
          </w:p>
        </w:tc>
        <w:tc>
          <w:tcPr>
            <w:tcW w:w="2956" w:type="dxa"/>
            <w:gridSpan w:val="3"/>
            <w:shd w:val="clear" w:color="auto" w:fill="auto"/>
            <w:noWrap/>
            <w:tcMar>
              <w:left w:w="0" w:type="dxa"/>
              <w:right w:w="0" w:type="dxa"/>
            </w:tcMar>
          </w:tcPr>
          <w:p w14:paraId="2B6A00E2" w14:textId="77777777"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Vinblastine Sulfate</w:t>
            </w:r>
          </w:p>
        </w:tc>
        <w:tc>
          <w:tcPr>
            <w:tcW w:w="3074" w:type="dxa"/>
            <w:gridSpan w:val="3"/>
            <w:tcMar>
              <w:left w:w="0" w:type="dxa"/>
              <w:right w:w="0" w:type="dxa"/>
            </w:tcMar>
          </w:tcPr>
          <w:p w14:paraId="1CB0AB81" w14:textId="77777777"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Total</w:t>
            </w:r>
          </w:p>
        </w:tc>
      </w:tr>
      <w:tr w:rsidR="00A66B54" w:rsidRPr="009E5255" w14:paraId="1B944705" w14:textId="77777777" w:rsidTr="00C12025">
        <w:trPr>
          <w:trHeight w:val="20"/>
          <w:tblHeader/>
        </w:trPr>
        <w:tc>
          <w:tcPr>
            <w:tcW w:w="641" w:type="dxa"/>
            <w:vMerge/>
            <w:tcBorders>
              <w:bottom w:val="single" w:sz="4" w:space="0" w:color="auto"/>
            </w:tcBorders>
            <w:shd w:val="clear" w:color="auto" w:fill="auto"/>
            <w:noWrap/>
            <w:tcMar>
              <w:left w:w="0" w:type="dxa"/>
              <w:right w:w="0" w:type="dxa"/>
            </w:tcMar>
            <w:hideMark/>
          </w:tcPr>
          <w:p w14:paraId="44883C3F" w14:textId="77777777" w:rsidR="00A66B54" w:rsidRPr="009E5255" w:rsidRDefault="00A66B54" w:rsidP="00C12025">
            <w:pPr>
              <w:pStyle w:val="NoSpacing"/>
              <w:keepNext/>
              <w:keepLines/>
              <w:jc w:val="center"/>
              <w:rPr>
                <w:rFonts w:asciiTheme="majorHAnsi" w:hAnsiTheme="majorHAnsi" w:cstheme="majorHAnsi"/>
                <w:bCs/>
                <w:i/>
                <w:iCs/>
                <w:sz w:val="18"/>
                <w:szCs w:val="18"/>
              </w:rPr>
            </w:pPr>
          </w:p>
        </w:tc>
        <w:tc>
          <w:tcPr>
            <w:tcW w:w="1060" w:type="dxa"/>
            <w:tcBorders>
              <w:bottom w:val="single" w:sz="4" w:space="0" w:color="auto"/>
            </w:tcBorders>
            <w:shd w:val="clear" w:color="auto" w:fill="auto"/>
            <w:noWrap/>
            <w:tcMar>
              <w:left w:w="0" w:type="dxa"/>
              <w:right w:w="0" w:type="dxa"/>
            </w:tcMar>
            <w:hideMark/>
          </w:tcPr>
          <w:p w14:paraId="397C19A6" w14:textId="77777777"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No</w:t>
            </w:r>
          </w:p>
        </w:tc>
        <w:tc>
          <w:tcPr>
            <w:tcW w:w="987" w:type="dxa"/>
            <w:tcBorders>
              <w:bottom w:val="single" w:sz="4" w:space="0" w:color="auto"/>
            </w:tcBorders>
            <w:shd w:val="clear" w:color="auto" w:fill="auto"/>
            <w:noWrap/>
            <w:tcMar>
              <w:left w:w="0" w:type="dxa"/>
              <w:right w:w="0" w:type="dxa"/>
            </w:tcMar>
            <w:hideMark/>
          </w:tcPr>
          <w:p w14:paraId="68F0CA32" w14:textId="77777777"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Off-label</w:t>
            </w:r>
          </w:p>
        </w:tc>
        <w:tc>
          <w:tcPr>
            <w:tcW w:w="1140" w:type="dxa"/>
            <w:tcBorders>
              <w:bottom w:val="single" w:sz="4" w:space="0" w:color="auto"/>
            </w:tcBorders>
            <w:shd w:val="clear" w:color="auto" w:fill="auto"/>
            <w:noWrap/>
            <w:tcMar>
              <w:left w:w="0" w:type="dxa"/>
              <w:right w:w="0" w:type="dxa"/>
            </w:tcMar>
            <w:hideMark/>
          </w:tcPr>
          <w:p w14:paraId="7889D8A5" w14:textId="77777777"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Total</w:t>
            </w:r>
          </w:p>
        </w:tc>
        <w:tc>
          <w:tcPr>
            <w:tcW w:w="908" w:type="dxa"/>
            <w:tcBorders>
              <w:bottom w:val="single" w:sz="4" w:space="0" w:color="auto"/>
            </w:tcBorders>
            <w:shd w:val="clear" w:color="auto" w:fill="auto"/>
            <w:noWrap/>
            <w:tcMar>
              <w:left w:w="0" w:type="dxa"/>
              <w:right w:w="0" w:type="dxa"/>
            </w:tcMar>
            <w:hideMark/>
          </w:tcPr>
          <w:p w14:paraId="5B493524" w14:textId="77777777"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No</w:t>
            </w:r>
          </w:p>
        </w:tc>
        <w:tc>
          <w:tcPr>
            <w:tcW w:w="1023" w:type="dxa"/>
            <w:tcBorders>
              <w:bottom w:val="single" w:sz="4" w:space="0" w:color="auto"/>
            </w:tcBorders>
            <w:shd w:val="clear" w:color="auto" w:fill="auto"/>
            <w:noWrap/>
            <w:tcMar>
              <w:left w:w="0" w:type="dxa"/>
              <w:right w:w="0" w:type="dxa"/>
            </w:tcMar>
            <w:hideMark/>
          </w:tcPr>
          <w:p w14:paraId="22888204" w14:textId="34968DDA"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 xml:space="preserve">Off-label </w:t>
            </w:r>
          </w:p>
        </w:tc>
        <w:tc>
          <w:tcPr>
            <w:tcW w:w="1025" w:type="dxa"/>
            <w:tcBorders>
              <w:bottom w:val="single" w:sz="4" w:space="0" w:color="auto"/>
            </w:tcBorders>
            <w:shd w:val="clear" w:color="auto" w:fill="auto"/>
            <w:noWrap/>
            <w:tcMar>
              <w:left w:w="0" w:type="dxa"/>
              <w:right w:w="0" w:type="dxa"/>
            </w:tcMar>
            <w:hideMark/>
          </w:tcPr>
          <w:p w14:paraId="69F0A86B" w14:textId="77777777"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Total</w:t>
            </w:r>
          </w:p>
        </w:tc>
        <w:tc>
          <w:tcPr>
            <w:tcW w:w="1154" w:type="dxa"/>
            <w:tcBorders>
              <w:bottom w:val="single" w:sz="4" w:space="0" w:color="auto"/>
            </w:tcBorders>
            <w:tcMar>
              <w:left w:w="0" w:type="dxa"/>
              <w:right w:w="0" w:type="dxa"/>
            </w:tcMar>
          </w:tcPr>
          <w:p w14:paraId="507A1053" w14:textId="77777777"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No</w:t>
            </w:r>
          </w:p>
        </w:tc>
        <w:tc>
          <w:tcPr>
            <w:tcW w:w="709" w:type="dxa"/>
            <w:tcBorders>
              <w:bottom w:val="single" w:sz="4" w:space="0" w:color="auto"/>
            </w:tcBorders>
            <w:tcMar>
              <w:left w:w="0" w:type="dxa"/>
              <w:right w:w="0" w:type="dxa"/>
            </w:tcMar>
          </w:tcPr>
          <w:p w14:paraId="75D118DD" w14:textId="0ECCC12F"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 xml:space="preserve">Off-label </w:t>
            </w:r>
          </w:p>
        </w:tc>
        <w:tc>
          <w:tcPr>
            <w:tcW w:w="1211" w:type="dxa"/>
            <w:tcBorders>
              <w:bottom w:val="single" w:sz="4" w:space="0" w:color="auto"/>
            </w:tcBorders>
            <w:tcMar>
              <w:left w:w="0" w:type="dxa"/>
              <w:right w:w="0" w:type="dxa"/>
            </w:tcMar>
          </w:tcPr>
          <w:p w14:paraId="71B3D8E2" w14:textId="77777777" w:rsidR="00A66B54" w:rsidRPr="009E5255" w:rsidRDefault="00A66B54"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Total</w:t>
            </w:r>
          </w:p>
        </w:tc>
      </w:tr>
      <w:tr w:rsidR="00A66B54" w:rsidRPr="009E5255" w14:paraId="0B1C644C" w14:textId="77777777" w:rsidTr="00C12025">
        <w:trPr>
          <w:trHeight w:val="20"/>
        </w:trPr>
        <w:tc>
          <w:tcPr>
            <w:tcW w:w="9858" w:type="dxa"/>
            <w:gridSpan w:val="10"/>
            <w:tcBorders>
              <w:top w:val="single" w:sz="4" w:space="0" w:color="auto"/>
            </w:tcBorders>
            <w:shd w:val="clear" w:color="auto" w:fill="auto"/>
            <w:noWrap/>
            <w:tcMar>
              <w:left w:w="0" w:type="dxa"/>
              <w:right w:w="0" w:type="dxa"/>
            </w:tcMar>
          </w:tcPr>
          <w:p w14:paraId="22755A78" w14:textId="0891485A" w:rsidR="00A66B54" w:rsidRPr="009E5255" w:rsidRDefault="00C12025"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D</w:t>
            </w:r>
            <w:r w:rsidR="00A66B54" w:rsidRPr="009E5255">
              <w:rPr>
                <w:rFonts w:asciiTheme="majorHAnsi" w:hAnsiTheme="majorHAnsi" w:cstheme="majorHAnsi"/>
                <w:bCs/>
                <w:i/>
                <w:iCs/>
                <w:sz w:val="18"/>
                <w:szCs w:val="18"/>
              </w:rPr>
              <w:t>rug listed on the PBS under the general schedule</w:t>
            </w:r>
          </w:p>
        </w:tc>
      </w:tr>
      <w:tr w:rsidR="00A66B54" w:rsidRPr="009E5255" w14:paraId="33737999" w14:textId="77777777" w:rsidTr="00C12025">
        <w:trPr>
          <w:trHeight w:val="149"/>
        </w:trPr>
        <w:tc>
          <w:tcPr>
            <w:tcW w:w="641" w:type="dxa"/>
            <w:shd w:val="clear" w:color="auto" w:fill="auto"/>
            <w:noWrap/>
            <w:tcMar>
              <w:left w:w="0" w:type="dxa"/>
              <w:right w:w="0" w:type="dxa"/>
            </w:tcMar>
          </w:tcPr>
          <w:p w14:paraId="5B405BA6" w14:textId="77777777" w:rsidR="00A66B54" w:rsidRPr="009E5255" w:rsidRDefault="00A66B54" w:rsidP="00C12025">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2010</w:t>
            </w:r>
          </w:p>
        </w:tc>
        <w:tc>
          <w:tcPr>
            <w:tcW w:w="1060" w:type="dxa"/>
            <w:shd w:val="clear" w:color="auto" w:fill="auto"/>
            <w:noWrap/>
            <w:tcMar>
              <w:left w:w="0" w:type="dxa"/>
              <w:right w:w="0" w:type="dxa"/>
            </w:tcMar>
          </w:tcPr>
          <w:p w14:paraId="4F08D74E"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1 (100%)</w:t>
            </w:r>
          </w:p>
        </w:tc>
        <w:tc>
          <w:tcPr>
            <w:tcW w:w="987" w:type="dxa"/>
            <w:shd w:val="clear" w:color="auto" w:fill="auto"/>
            <w:noWrap/>
            <w:tcMar>
              <w:left w:w="0" w:type="dxa"/>
              <w:right w:w="0" w:type="dxa"/>
            </w:tcMar>
          </w:tcPr>
          <w:p w14:paraId="2138A9AC"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140" w:type="dxa"/>
            <w:shd w:val="clear" w:color="auto" w:fill="auto"/>
            <w:noWrap/>
            <w:tcMar>
              <w:left w:w="0" w:type="dxa"/>
              <w:right w:w="0" w:type="dxa"/>
            </w:tcMar>
          </w:tcPr>
          <w:p w14:paraId="15D1F943"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1 (100%)</w:t>
            </w:r>
          </w:p>
        </w:tc>
        <w:tc>
          <w:tcPr>
            <w:tcW w:w="908" w:type="dxa"/>
            <w:shd w:val="clear" w:color="auto" w:fill="auto"/>
            <w:noWrap/>
            <w:tcMar>
              <w:left w:w="0" w:type="dxa"/>
              <w:right w:w="0" w:type="dxa"/>
            </w:tcMar>
          </w:tcPr>
          <w:p w14:paraId="335447A6"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023" w:type="dxa"/>
            <w:shd w:val="clear" w:color="auto" w:fill="auto"/>
            <w:noWrap/>
            <w:tcMar>
              <w:left w:w="0" w:type="dxa"/>
              <w:right w:w="0" w:type="dxa"/>
            </w:tcMar>
          </w:tcPr>
          <w:p w14:paraId="434D69A5"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025" w:type="dxa"/>
            <w:shd w:val="clear" w:color="auto" w:fill="auto"/>
            <w:noWrap/>
            <w:tcMar>
              <w:left w:w="0" w:type="dxa"/>
              <w:right w:w="0" w:type="dxa"/>
            </w:tcMar>
          </w:tcPr>
          <w:p w14:paraId="0BDABD94"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154" w:type="dxa"/>
            <w:tcMar>
              <w:left w:w="0" w:type="dxa"/>
              <w:right w:w="0" w:type="dxa"/>
            </w:tcMar>
          </w:tcPr>
          <w:p w14:paraId="61A79A0D"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1 (100%)</w:t>
            </w:r>
          </w:p>
        </w:tc>
        <w:tc>
          <w:tcPr>
            <w:tcW w:w="709" w:type="dxa"/>
            <w:tcMar>
              <w:left w:w="0" w:type="dxa"/>
              <w:right w:w="0" w:type="dxa"/>
            </w:tcMar>
          </w:tcPr>
          <w:p w14:paraId="75CDC2E8"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211" w:type="dxa"/>
            <w:tcMar>
              <w:left w:w="0" w:type="dxa"/>
              <w:right w:w="0" w:type="dxa"/>
            </w:tcMar>
          </w:tcPr>
          <w:p w14:paraId="71BB247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1 (100%)</w:t>
            </w:r>
          </w:p>
        </w:tc>
      </w:tr>
      <w:tr w:rsidR="00A66B54" w:rsidRPr="009E5255" w14:paraId="58B5EBB5" w14:textId="77777777" w:rsidTr="00C12025">
        <w:trPr>
          <w:trHeight w:val="20"/>
        </w:trPr>
        <w:tc>
          <w:tcPr>
            <w:tcW w:w="641" w:type="dxa"/>
            <w:shd w:val="clear" w:color="auto" w:fill="auto"/>
            <w:noWrap/>
            <w:tcMar>
              <w:left w:w="0" w:type="dxa"/>
              <w:right w:w="0" w:type="dxa"/>
            </w:tcMar>
          </w:tcPr>
          <w:p w14:paraId="700CA03F" w14:textId="77777777" w:rsidR="00A66B54" w:rsidRPr="009E5255" w:rsidRDefault="00A66B54" w:rsidP="00C12025">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2011</w:t>
            </w:r>
          </w:p>
        </w:tc>
        <w:tc>
          <w:tcPr>
            <w:tcW w:w="1060" w:type="dxa"/>
            <w:shd w:val="clear" w:color="auto" w:fill="auto"/>
            <w:noWrap/>
            <w:tcMar>
              <w:left w:w="0" w:type="dxa"/>
              <w:right w:w="0" w:type="dxa"/>
            </w:tcMar>
          </w:tcPr>
          <w:p w14:paraId="2F6C7D89"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91 (99%)</w:t>
            </w:r>
          </w:p>
        </w:tc>
        <w:tc>
          <w:tcPr>
            <w:tcW w:w="987" w:type="dxa"/>
            <w:shd w:val="clear" w:color="auto" w:fill="auto"/>
            <w:noWrap/>
            <w:tcMar>
              <w:left w:w="0" w:type="dxa"/>
              <w:right w:w="0" w:type="dxa"/>
            </w:tcMar>
          </w:tcPr>
          <w:p w14:paraId="7018B2EE"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 (1%)</w:t>
            </w:r>
          </w:p>
        </w:tc>
        <w:tc>
          <w:tcPr>
            <w:tcW w:w="1140" w:type="dxa"/>
            <w:shd w:val="clear" w:color="auto" w:fill="auto"/>
            <w:noWrap/>
            <w:tcMar>
              <w:left w:w="0" w:type="dxa"/>
              <w:right w:w="0" w:type="dxa"/>
            </w:tcMar>
          </w:tcPr>
          <w:p w14:paraId="7E953D35"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92 (100%)</w:t>
            </w:r>
          </w:p>
        </w:tc>
        <w:tc>
          <w:tcPr>
            <w:tcW w:w="908" w:type="dxa"/>
            <w:shd w:val="clear" w:color="auto" w:fill="auto"/>
            <w:noWrap/>
            <w:tcMar>
              <w:left w:w="0" w:type="dxa"/>
              <w:right w:w="0" w:type="dxa"/>
            </w:tcMar>
          </w:tcPr>
          <w:p w14:paraId="3E5A180F"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023" w:type="dxa"/>
            <w:shd w:val="clear" w:color="auto" w:fill="auto"/>
            <w:noWrap/>
            <w:tcMar>
              <w:left w:w="0" w:type="dxa"/>
              <w:right w:w="0" w:type="dxa"/>
            </w:tcMar>
          </w:tcPr>
          <w:p w14:paraId="2159D064"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025" w:type="dxa"/>
            <w:shd w:val="clear" w:color="auto" w:fill="auto"/>
            <w:noWrap/>
            <w:tcMar>
              <w:left w:w="0" w:type="dxa"/>
              <w:right w:w="0" w:type="dxa"/>
            </w:tcMar>
          </w:tcPr>
          <w:p w14:paraId="0D9C571C"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154" w:type="dxa"/>
            <w:tcMar>
              <w:left w:w="0" w:type="dxa"/>
              <w:right w:w="0" w:type="dxa"/>
            </w:tcMar>
          </w:tcPr>
          <w:p w14:paraId="41C68B4A"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91 (99%)</w:t>
            </w:r>
          </w:p>
        </w:tc>
        <w:tc>
          <w:tcPr>
            <w:tcW w:w="709" w:type="dxa"/>
            <w:tcMar>
              <w:left w:w="0" w:type="dxa"/>
              <w:right w:w="0" w:type="dxa"/>
            </w:tcMar>
          </w:tcPr>
          <w:p w14:paraId="78DA5F9C"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 (1%)</w:t>
            </w:r>
          </w:p>
        </w:tc>
        <w:tc>
          <w:tcPr>
            <w:tcW w:w="1211" w:type="dxa"/>
            <w:tcMar>
              <w:left w:w="0" w:type="dxa"/>
              <w:right w:w="0" w:type="dxa"/>
            </w:tcMar>
          </w:tcPr>
          <w:p w14:paraId="6C92D9AE"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92 (100%)</w:t>
            </w:r>
          </w:p>
        </w:tc>
      </w:tr>
      <w:tr w:rsidR="00A66B54" w:rsidRPr="009E5255" w14:paraId="73BCAA5F" w14:textId="77777777" w:rsidTr="00C12025">
        <w:trPr>
          <w:trHeight w:val="20"/>
        </w:trPr>
        <w:tc>
          <w:tcPr>
            <w:tcW w:w="641" w:type="dxa"/>
            <w:shd w:val="clear" w:color="auto" w:fill="auto"/>
            <w:noWrap/>
            <w:tcMar>
              <w:left w:w="0" w:type="dxa"/>
              <w:right w:w="0" w:type="dxa"/>
            </w:tcMar>
          </w:tcPr>
          <w:p w14:paraId="56207690" w14:textId="77777777" w:rsidR="00A66B54" w:rsidRPr="009E5255" w:rsidRDefault="00A66B54" w:rsidP="00C12025">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2012</w:t>
            </w:r>
          </w:p>
        </w:tc>
        <w:tc>
          <w:tcPr>
            <w:tcW w:w="1060" w:type="dxa"/>
            <w:shd w:val="clear" w:color="auto" w:fill="auto"/>
            <w:noWrap/>
            <w:tcMar>
              <w:left w:w="0" w:type="dxa"/>
              <w:right w:w="0" w:type="dxa"/>
            </w:tcMar>
          </w:tcPr>
          <w:p w14:paraId="36715D29"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94 (100%)</w:t>
            </w:r>
          </w:p>
        </w:tc>
        <w:tc>
          <w:tcPr>
            <w:tcW w:w="987" w:type="dxa"/>
            <w:shd w:val="clear" w:color="auto" w:fill="auto"/>
            <w:noWrap/>
            <w:tcMar>
              <w:left w:w="0" w:type="dxa"/>
              <w:right w:w="0" w:type="dxa"/>
            </w:tcMar>
          </w:tcPr>
          <w:p w14:paraId="360FC87C"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140" w:type="dxa"/>
            <w:shd w:val="clear" w:color="auto" w:fill="auto"/>
            <w:noWrap/>
            <w:tcMar>
              <w:left w:w="0" w:type="dxa"/>
              <w:right w:w="0" w:type="dxa"/>
            </w:tcMar>
          </w:tcPr>
          <w:p w14:paraId="168B07AE"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94 (100%)</w:t>
            </w:r>
          </w:p>
        </w:tc>
        <w:tc>
          <w:tcPr>
            <w:tcW w:w="908" w:type="dxa"/>
            <w:shd w:val="clear" w:color="auto" w:fill="auto"/>
            <w:noWrap/>
            <w:tcMar>
              <w:left w:w="0" w:type="dxa"/>
              <w:right w:w="0" w:type="dxa"/>
            </w:tcMar>
          </w:tcPr>
          <w:p w14:paraId="6EB24E63"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3 (100%)</w:t>
            </w:r>
          </w:p>
        </w:tc>
        <w:tc>
          <w:tcPr>
            <w:tcW w:w="1023" w:type="dxa"/>
            <w:shd w:val="clear" w:color="auto" w:fill="auto"/>
            <w:noWrap/>
            <w:tcMar>
              <w:left w:w="0" w:type="dxa"/>
              <w:right w:w="0" w:type="dxa"/>
            </w:tcMar>
          </w:tcPr>
          <w:p w14:paraId="4976244D"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025" w:type="dxa"/>
            <w:shd w:val="clear" w:color="auto" w:fill="auto"/>
            <w:noWrap/>
            <w:tcMar>
              <w:left w:w="0" w:type="dxa"/>
              <w:right w:w="0" w:type="dxa"/>
            </w:tcMar>
          </w:tcPr>
          <w:p w14:paraId="545B6D05"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3 (100%)</w:t>
            </w:r>
          </w:p>
        </w:tc>
        <w:tc>
          <w:tcPr>
            <w:tcW w:w="1154" w:type="dxa"/>
            <w:tcMar>
              <w:left w:w="0" w:type="dxa"/>
              <w:right w:w="0" w:type="dxa"/>
            </w:tcMar>
          </w:tcPr>
          <w:p w14:paraId="52724AD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97 (100%)</w:t>
            </w:r>
          </w:p>
        </w:tc>
        <w:tc>
          <w:tcPr>
            <w:tcW w:w="709" w:type="dxa"/>
            <w:tcMar>
              <w:left w:w="0" w:type="dxa"/>
              <w:right w:w="0" w:type="dxa"/>
            </w:tcMar>
          </w:tcPr>
          <w:p w14:paraId="05AE9EEF"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211" w:type="dxa"/>
            <w:tcMar>
              <w:left w:w="0" w:type="dxa"/>
              <w:right w:w="0" w:type="dxa"/>
            </w:tcMar>
          </w:tcPr>
          <w:p w14:paraId="1713F578"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97 (100%)</w:t>
            </w:r>
          </w:p>
        </w:tc>
      </w:tr>
      <w:tr w:rsidR="00A66B54" w:rsidRPr="009E5255" w14:paraId="7D7EA576" w14:textId="77777777" w:rsidTr="00C12025">
        <w:trPr>
          <w:trHeight w:val="20"/>
        </w:trPr>
        <w:tc>
          <w:tcPr>
            <w:tcW w:w="9858" w:type="dxa"/>
            <w:gridSpan w:val="10"/>
            <w:shd w:val="clear" w:color="auto" w:fill="auto"/>
            <w:noWrap/>
            <w:tcMar>
              <w:left w:w="0" w:type="dxa"/>
              <w:right w:w="0" w:type="dxa"/>
            </w:tcMar>
          </w:tcPr>
          <w:p w14:paraId="27E0FE0B" w14:textId="3997271D" w:rsidR="00A66B54" w:rsidRPr="009E5255" w:rsidRDefault="00C12025" w:rsidP="00C12025">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D</w:t>
            </w:r>
            <w:r w:rsidR="00A66B54" w:rsidRPr="009E5255">
              <w:rPr>
                <w:rFonts w:asciiTheme="majorHAnsi" w:hAnsiTheme="majorHAnsi" w:cstheme="majorHAnsi"/>
                <w:bCs/>
                <w:i/>
                <w:iCs/>
                <w:sz w:val="18"/>
                <w:szCs w:val="18"/>
              </w:rPr>
              <w:t>rug listed on the EFC</w:t>
            </w:r>
          </w:p>
        </w:tc>
      </w:tr>
      <w:tr w:rsidR="00A66B54" w:rsidRPr="009E5255" w14:paraId="648075E0" w14:textId="77777777" w:rsidTr="00C12025">
        <w:trPr>
          <w:trHeight w:val="20"/>
        </w:trPr>
        <w:tc>
          <w:tcPr>
            <w:tcW w:w="641" w:type="dxa"/>
            <w:shd w:val="clear" w:color="auto" w:fill="auto"/>
            <w:noWrap/>
            <w:tcMar>
              <w:left w:w="0" w:type="dxa"/>
              <w:right w:w="0" w:type="dxa"/>
            </w:tcMar>
          </w:tcPr>
          <w:p w14:paraId="7E9EAC48" w14:textId="77777777" w:rsidR="00A66B54" w:rsidRPr="009E5255" w:rsidRDefault="00A66B54" w:rsidP="00C12025">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2013</w:t>
            </w:r>
          </w:p>
        </w:tc>
        <w:tc>
          <w:tcPr>
            <w:tcW w:w="1060" w:type="dxa"/>
            <w:shd w:val="clear" w:color="auto" w:fill="auto"/>
            <w:noWrap/>
            <w:tcMar>
              <w:left w:w="0" w:type="dxa"/>
              <w:right w:w="0" w:type="dxa"/>
            </w:tcMar>
          </w:tcPr>
          <w:p w14:paraId="28442F48"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24 (100%)</w:t>
            </w:r>
          </w:p>
        </w:tc>
        <w:tc>
          <w:tcPr>
            <w:tcW w:w="987" w:type="dxa"/>
            <w:shd w:val="clear" w:color="auto" w:fill="auto"/>
            <w:noWrap/>
            <w:tcMar>
              <w:left w:w="0" w:type="dxa"/>
              <w:right w:w="0" w:type="dxa"/>
            </w:tcMar>
          </w:tcPr>
          <w:p w14:paraId="5AD6B100"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140" w:type="dxa"/>
            <w:shd w:val="clear" w:color="auto" w:fill="auto"/>
            <w:noWrap/>
            <w:tcMar>
              <w:left w:w="0" w:type="dxa"/>
              <w:right w:w="0" w:type="dxa"/>
            </w:tcMar>
          </w:tcPr>
          <w:p w14:paraId="795130A7"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24 (100%)</w:t>
            </w:r>
          </w:p>
        </w:tc>
        <w:tc>
          <w:tcPr>
            <w:tcW w:w="908" w:type="dxa"/>
            <w:shd w:val="clear" w:color="auto" w:fill="auto"/>
            <w:noWrap/>
            <w:tcMar>
              <w:left w:w="0" w:type="dxa"/>
              <w:right w:w="0" w:type="dxa"/>
            </w:tcMar>
          </w:tcPr>
          <w:p w14:paraId="3AC466D6"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4 (100%)</w:t>
            </w:r>
          </w:p>
        </w:tc>
        <w:tc>
          <w:tcPr>
            <w:tcW w:w="1023" w:type="dxa"/>
            <w:shd w:val="clear" w:color="auto" w:fill="auto"/>
            <w:noWrap/>
            <w:tcMar>
              <w:left w:w="0" w:type="dxa"/>
              <w:right w:w="0" w:type="dxa"/>
            </w:tcMar>
          </w:tcPr>
          <w:p w14:paraId="1BA9F670"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025" w:type="dxa"/>
            <w:shd w:val="clear" w:color="auto" w:fill="auto"/>
            <w:noWrap/>
            <w:tcMar>
              <w:left w:w="0" w:type="dxa"/>
              <w:right w:w="0" w:type="dxa"/>
            </w:tcMar>
          </w:tcPr>
          <w:p w14:paraId="625FE03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4 (100%)</w:t>
            </w:r>
          </w:p>
        </w:tc>
        <w:tc>
          <w:tcPr>
            <w:tcW w:w="1154" w:type="dxa"/>
            <w:tcMar>
              <w:left w:w="0" w:type="dxa"/>
              <w:right w:w="0" w:type="dxa"/>
            </w:tcMar>
          </w:tcPr>
          <w:p w14:paraId="132A2475"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28 (100%)</w:t>
            </w:r>
          </w:p>
        </w:tc>
        <w:tc>
          <w:tcPr>
            <w:tcW w:w="709" w:type="dxa"/>
            <w:tcMar>
              <w:left w:w="0" w:type="dxa"/>
              <w:right w:w="0" w:type="dxa"/>
            </w:tcMar>
          </w:tcPr>
          <w:p w14:paraId="52C55AFE"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211" w:type="dxa"/>
            <w:tcMar>
              <w:left w:w="0" w:type="dxa"/>
              <w:right w:w="0" w:type="dxa"/>
            </w:tcMar>
          </w:tcPr>
          <w:p w14:paraId="7840AED7"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28 (100%)</w:t>
            </w:r>
          </w:p>
        </w:tc>
      </w:tr>
      <w:tr w:rsidR="00A66B54" w:rsidRPr="009E5255" w14:paraId="57AE06D0" w14:textId="77777777" w:rsidTr="00C12025">
        <w:trPr>
          <w:trHeight w:val="20"/>
        </w:trPr>
        <w:tc>
          <w:tcPr>
            <w:tcW w:w="641" w:type="dxa"/>
            <w:shd w:val="clear" w:color="auto" w:fill="auto"/>
            <w:noWrap/>
            <w:tcMar>
              <w:left w:w="0" w:type="dxa"/>
              <w:right w:w="0" w:type="dxa"/>
            </w:tcMar>
          </w:tcPr>
          <w:p w14:paraId="2F36F14F" w14:textId="77777777" w:rsidR="00A66B54" w:rsidRPr="009E5255" w:rsidRDefault="00A66B54" w:rsidP="00C12025">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2014</w:t>
            </w:r>
          </w:p>
        </w:tc>
        <w:tc>
          <w:tcPr>
            <w:tcW w:w="1060" w:type="dxa"/>
            <w:shd w:val="clear" w:color="auto" w:fill="auto"/>
            <w:noWrap/>
            <w:tcMar>
              <w:left w:w="0" w:type="dxa"/>
              <w:right w:w="0" w:type="dxa"/>
            </w:tcMar>
          </w:tcPr>
          <w:p w14:paraId="69D442D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02 (100%)</w:t>
            </w:r>
          </w:p>
        </w:tc>
        <w:tc>
          <w:tcPr>
            <w:tcW w:w="987" w:type="dxa"/>
            <w:shd w:val="clear" w:color="auto" w:fill="auto"/>
            <w:noWrap/>
            <w:tcMar>
              <w:left w:w="0" w:type="dxa"/>
              <w:right w:w="0" w:type="dxa"/>
            </w:tcMar>
          </w:tcPr>
          <w:p w14:paraId="0F15BFA0"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140" w:type="dxa"/>
            <w:shd w:val="clear" w:color="auto" w:fill="auto"/>
            <w:noWrap/>
            <w:tcMar>
              <w:left w:w="0" w:type="dxa"/>
              <w:right w:w="0" w:type="dxa"/>
            </w:tcMar>
          </w:tcPr>
          <w:p w14:paraId="50651E76"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02 (100%)</w:t>
            </w:r>
          </w:p>
        </w:tc>
        <w:tc>
          <w:tcPr>
            <w:tcW w:w="908" w:type="dxa"/>
            <w:shd w:val="clear" w:color="auto" w:fill="auto"/>
            <w:noWrap/>
            <w:tcMar>
              <w:left w:w="0" w:type="dxa"/>
              <w:right w:w="0" w:type="dxa"/>
            </w:tcMar>
          </w:tcPr>
          <w:p w14:paraId="524E7DB1"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023" w:type="dxa"/>
            <w:shd w:val="clear" w:color="auto" w:fill="auto"/>
            <w:noWrap/>
            <w:tcMar>
              <w:left w:w="0" w:type="dxa"/>
              <w:right w:w="0" w:type="dxa"/>
            </w:tcMar>
          </w:tcPr>
          <w:p w14:paraId="2838CD90"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025" w:type="dxa"/>
            <w:shd w:val="clear" w:color="auto" w:fill="auto"/>
            <w:noWrap/>
            <w:tcMar>
              <w:left w:w="0" w:type="dxa"/>
              <w:right w:w="0" w:type="dxa"/>
            </w:tcMar>
          </w:tcPr>
          <w:p w14:paraId="2632D41F"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154" w:type="dxa"/>
            <w:tcMar>
              <w:left w:w="0" w:type="dxa"/>
              <w:right w:w="0" w:type="dxa"/>
            </w:tcMar>
          </w:tcPr>
          <w:p w14:paraId="070075B1"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02 (100%)</w:t>
            </w:r>
          </w:p>
        </w:tc>
        <w:tc>
          <w:tcPr>
            <w:tcW w:w="709" w:type="dxa"/>
            <w:tcMar>
              <w:left w:w="0" w:type="dxa"/>
              <w:right w:w="0" w:type="dxa"/>
            </w:tcMar>
          </w:tcPr>
          <w:p w14:paraId="37AFC544"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211" w:type="dxa"/>
            <w:tcMar>
              <w:left w:w="0" w:type="dxa"/>
              <w:right w:w="0" w:type="dxa"/>
            </w:tcMar>
          </w:tcPr>
          <w:p w14:paraId="6D2FA3D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02 (100%)</w:t>
            </w:r>
          </w:p>
        </w:tc>
      </w:tr>
      <w:tr w:rsidR="00A66B54" w:rsidRPr="009E5255" w14:paraId="3B730636" w14:textId="77777777" w:rsidTr="00C12025">
        <w:trPr>
          <w:trHeight w:val="20"/>
        </w:trPr>
        <w:tc>
          <w:tcPr>
            <w:tcW w:w="641" w:type="dxa"/>
            <w:shd w:val="clear" w:color="auto" w:fill="auto"/>
            <w:noWrap/>
            <w:tcMar>
              <w:left w:w="0" w:type="dxa"/>
              <w:right w:w="0" w:type="dxa"/>
            </w:tcMar>
          </w:tcPr>
          <w:p w14:paraId="4A4835F3" w14:textId="77777777" w:rsidR="00A66B54" w:rsidRPr="009E5255" w:rsidRDefault="00A66B54" w:rsidP="00C12025">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2015</w:t>
            </w:r>
          </w:p>
        </w:tc>
        <w:tc>
          <w:tcPr>
            <w:tcW w:w="1060" w:type="dxa"/>
            <w:shd w:val="clear" w:color="auto" w:fill="auto"/>
            <w:noWrap/>
            <w:tcMar>
              <w:left w:w="0" w:type="dxa"/>
              <w:right w:w="0" w:type="dxa"/>
            </w:tcMar>
          </w:tcPr>
          <w:p w14:paraId="4F4A83B1"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05 (99%)</w:t>
            </w:r>
          </w:p>
        </w:tc>
        <w:tc>
          <w:tcPr>
            <w:tcW w:w="987" w:type="dxa"/>
            <w:shd w:val="clear" w:color="auto" w:fill="auto"/>
            <w:noWrap/>
            <w:tcMar>
              <w:left w:w="0" w:type="dxa"/>
              <w:right w:w="0" w:type="dxa"/>
            </w:tcMar>
          </w:tcPr>
          <w:p w14:paraId="78AB0406"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 (1%)</w:t>
            </w:r>
          </w:p>
        </w:tc>
        <w:tc>
          <w:tcPr>
            <w:tcW w:w="1140" w:type="dxa"/>
            <w:shd w:val="clear" w:color="auto" w:fill="auto"/>
            <w:noWrap/>
            <w:tcMar>
              <w:left w:w="0" w:type="dxa"/>
              <w:right w:w="0" w:type="dxa"/>
            </w:tcMar>
          </w:tcPr>
          <w:p w14:paraId="53C65B81"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06 (100%)</w:t>
            </w:r>
          </w:p>
        </w:tc>
        <w:tc>
          <w:tcPr>
            <w:tcW w:w="908" w:type="dxa"/>
            <w:shd w:val="clear" w:color="auto" w:fill="auto"/>
            <w:noWrap/>
            <w:tcMar>
              <w:left w:w="0" w:type="dxa"/>
              <w:right w:w="0" w:type="dxa"/>
            </w:tcMar>
          </w:tcPr>
          <w:p w14:paraId="7BB1517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 (100%)</w:t>
            </w:r>
          </w:p>
        </w:tc>
        <w:tc>
          <w:tcPr>
            <w:tcW w:w="1023" w:type="dxa"/>
            <w:shd w:val="clear" w:color="auto" w:fill="auto"/>
            <w:noWrap/>
            <w:tcMar>
              <w:left w:w="0" w:type="dxa"/>
              <w:right w:w="0" w:type="dxa"/>
            </w:tcMar>
          </w:tcPr>
          <w:p w14:paraId="5C8FD1E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025" w:type="dxa"/>
            <w:shd w:val="clear" w:color="auto" w:fill="auto"/>
            <w:noWrap/>
            <w:tcMar>
              <w:left w:w="0" w:type="dxa"/>
              <w:right w:w="0" w:type="dxa"/>
            </w:tcMar>
          </w:tcPr>
          <w:p w14:paraId="1475167D"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 (100%)</w:t>
            </w:r>
          </w:p>
        </w:tc>
        <w:tc>
          <w:tcPr>
            <w:tcW w:w="1154" w:type="dxa"/>
            <w:tcMar>
              <w:left w:w="0" w:type="dxa"/>
              <w:right w:w="0" w:type="dxa"/>
            </w:tcMar>
          </w:tcPr>
          <w:p w14:paraId="6AEC8563"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06 (99%)</w:t>
            </w:r>
          </w:p>
        </w:tc>
        <w:tc>
          <w:tcPr>
            <w:tcW w:w="709" w:type="dxa"/>
            <w:tcMar>
              <w:left w:w="0" w:type="dxa"/>
              <w:right w:w="0" w:type="dxa"/>
            </w:tcMar>
          </w:tcPr>
          <w:p w14:paraId="0EC607DA"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 (1%)</w:t>
            </w:r>
          </w:p>
        </w:tc>
        <w:tc>
          <w:tcPr>
            <w:tcW w:w="1211" w:type="dxa"/>
            <w:tcMar>
              <w:left w:w="0" w:type="dxa"/>
              <w:right w:w="0" w:type="dxa"/>
            </w:tcMar>
          </w:tcPr>
          <w:p w14:paraId="5E27E46D"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07 (100%)</w:t>
            </w:r>
          </w:p>
        </w:tc>
      </w:tr>
      <w:tr w:rsidR="00A66B54" w:rsidRPr="009E5255" w14:paraId="600AA347" w14:textId="77777777" w:rsidTr="00C12025">
        <w:trPr>
          <w:trHeight w:val="20"/>
        </w:trPr>
        <w:tc>
          <w:tcPr>
            <w:tcW w:w="641" w:type="dxa"/>
            <w:shd w:val="clear" w:color="auto" w:fill="auto"/>
            <w:noWrap/>
            <w:tcMar>
              <w:left w:w="0" w:type="dxa"/>
              <w:right w:w="0" w:type="dxa"/>
            </w:tcMar>
          </w:tcPr>
          <w:p w14:paraId="46C20C93" w14:textId="77777777" w:rsidR="00A66B54" w:rsidRPr="009E5255" w:rsidRDefault="00A66B54" w:rsidP="00C12025">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2016</w:t>
            </w:r>
          </w:p>
        </w:tc>
        <w:tc>
          <w:tcPr>
            <w:tcW w:w="1060" w:type="dxa"/>
            <w:shd w:val="clear" w:color="auto" w:fill="auto"/>
            <w:noWrap/>
            <w:tcMar>
              <w:left w:w="0" w:type="dxa"/>
              <w:right w:w="0" w:type="dxa"/>
            </w:tcMar>
          </w:tcPr>
          <w:p w14:paraId="1D693DC5"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68 (100%)</w:t>
            </w:r>
          </w:p>
        </w:tc>
        <w:tc>
          <w:tcPr>
            <w:tcW w:w="987" w:type="dxa"/>
            <w:shd w:val="clear" w:color="auto" w:fill="auto"/>
            <w:noWrap/>
            <w:tcMar>
              <w:left w:w="0" w:type="dxa"/>
              <w:right w:w="0" w:type="dxa"/>
            </w:tcMar>
          </w:tcPr>
          <w:p w14:paraId="6973644A"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140" w:type="dxa"/>
            <w:shd w:val="clear" w:color="auto" w:fill="auto"/>
            <w:noWrap/>
            <w:tcMar>
              <w:left w:w="0" w:type="dxa"/>
              <w:right w:w="0" w:type="dxa"/>
            </w:tcMar>
          </w:tcPr>
          <w:p w14:paraId="0ADB4DC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68 (100%)</w:t>
            </w:r>
          </w:p>
        </w:tc>
        <w:tc>
          <w:tcPr>
            <w:tcW w:w="908" w:type="dxa"/>
            <w:shd w:val="clear" w:color="auto" w:fill="auto"/>
            <w:noWrap/>
            <w:tcMar>
              <w:left w:w="0" w:type="dxa"/>
              <w:right w:w="0" w:type="dxa"/>
            </w:tcMar>
          </w:tcPr>
          <w:p w14:paraId="1A440F3C"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6 (75%)</w:t>
            </w:r>
          </w:p>
        </w:tc>
        <w:tc>
          <w:tcPr>
            <w:tcW w:w="1023" w:type="dxa"/>
            <w:shd w:val="clear" w:color="auto" w:fill="auto"/>
            <w:noWrap/>
            <w:tcMar>
              <w:left w:w="0" w:type="dxa"/>
              <w:right w:w="0" w:type="dxa"/>
            </w:tcMar>
          </w:tcPr>
          <w:p w14:paraId="400923E6"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 (25%)</w:t>
            </w:r>
          </w:p>
        </w:tc>
        <w:tc>
          <w:tcPr>
            <w:tcW w:w="1025" w:type="dxa"/>
            <w:shd w:val="clear" w:color="auto" w:fill="auto"/>
            <w:noWrap/>
            <w:tcMar>
              <w:left w:w="0" w:type="dxa"/>
              <w:right w:w="0" w:type="dxa"/>
            </w:tcMar>
          </w:tcPr>
          <w:p w14:paraId="39B303C0"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 (100%)</w:t>
            </w:r>
          </w:p>
        </w:tc>
        <w:tc>
          <w:tcPr>
            <w:tcW w:w="1154" w:type="dxa"/>
            <w:tcMar>
              <w:left w:w="0" w:type="dxa"/>
              <w:right w:w="0" w:type="dxa"/>
            </w:tcMar>
          </w:tcPr>
          <w:p w14:paraId="23A3A462"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4 (97%)</w:t>
            </w:r>
          </w:p>
        </w:tc>
        <w:tc>
          <w:tcPr>
            <w:tcW w:w="709" w:type="dxa"/>
            <w:tcMar>
              <w:left w:w="0" w:type="dxa"/>
              <w:right w:w="0" w:type="dxa"/>
            </w:tcMar>
          </w:tcPr>
          <w:p w14:paraId="57E60FF4"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 (3%)</w:t>
            </w:r>
          </w:p>
        </w:tc>
        <w:tc>
          <w:tcPr>
            <w:tcW w:w="1211" w:type="dxa"/>
            <w:tcMar>
              <w:left w:w="0" w:type="dxa"/>
              <w:right w:w="0" w:type="dxa"/>
            </w:tcMar>
          </w:tcPr>
          <w:p w14:paraId="2FFEE101"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6 (100%)</w:t>
            </w:r>
          </w:p>
        </w:tc>
      </w:tr>
      <w:tr w:rsidR="00A66B54" w:rsidRPr="009E5255" w14:paraId="43F16017" w14:textId="77777777" w:rsidTr="00C12025">
        <w:trPr>
          <w:trHeight w:val="20"/>
        </w:trPr>
        <w:tc>
          <w:tcPr>
            <w:tcW w:w="641" w:type="dxa"/>
            <w:shd w:val="clear" w:color="auto" w:fill="auto"/>
            <w:noWrap/>
            <w:tcMar>
              <w:left w:w="0" w:type="dxa"/>
              <w:right w:w="0" w:type="dxa"/>
            </w:tcMar>
          </w:tcPr>
          <w:p w14:paraId="1326B250" w14:textId="77777777" w:rsidR="00A66B54" w:rsidRPr="009E5255" w:rsidRDefault="00A66B54" w:rsidP="00C12025">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2018</w:t>
            </w:r>
          </w:p>
        </w:tc>
        <w:tc>
          <w:tcPr>
            <w:tcW w:w="1060" w:type="dxa"/>
            <w:shd w:val="clear" w:color="auto" w:fill="auto"/>
            <w:noWrap/>
            <w:tcMar>
              <w:left w:w="0" w:type="dxa"/>
              <w:right w:w="0" w:type="dxa"/>
            </w:tcMar>
          </w:tcPr>
          <w:p w14:paraId="4E936088"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0 (100%)</w:t>
            </w:r>
          </w:p>
        </w:tc>
        <w:tc>
          <w:tcPr>
            <w:tcW w:w="987" w:type="dxa"/>
            <w:shd w:val="clear" w:color="auto" w:fill="auto"/>
            <w:noWrap/>
            <w:tcMar>
              <w:left w:w="0" w:type="dxa"/>
              <w:right w:w="0" w:type="dxa"/>
            </w:tcMar>
          </w:tcPr>
          <w:p w14:paraId="06EB2776"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140" w:type="dxa"/>
            <w:shd w:val="clear" w:color="auto" w:fill="auto"/>
            <w:noWrap/>
            <w:tcMar>
              <w:left w:w="0" w:type="dxa"/>
              <w:right w:w="0" w:type="dxa"/>
            </w:tcMar>
          </w:tcPr>
          <w:p w14:paraId="06559C7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0 (100%)</w:t>
            </w:r>
          </w:p>
        </w:tc>
        <w:tc>
          <w:tcPr>
            <w:tcW w:w="908" w:type="dxa"/>
            <w:shd w:val="clear" w:color="auto" w:fill="auto"/>
            <w:noWrap/>
            <w:tcMar>
              <w:left w:w="0" w:type="dxa"/>
              <w:right w:w="0" w:type="dxa"/>
            </w:tcMar>
          </w:tcPr>
          <w:p w14:paraId="1D60E085"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 (100%)</w:t>
            </w:r>
          </w:p>
        </w:tc>
        <w:tc>
          <w:tcPr>
            <w:tcW w:w="1023" w:type="dxa"/>
            <w:shd w:val="clear" w:color="auto" w:fill="auto"/>
            <w:noWrap/>
            <w:tcMar>
              <w:left w:w="0" w:type="dxa"/>
              <w:right w:w="0" w:type="dxa"/>
            </w:tcMar>
          </w:tcPr>
          <w:p w14:paraId="28920CE2"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025" w:type="dxa"/>
            <w:shd w:val="clear" w:color="auto" w:fill="auto"/>
            <w:noWrap/>
            <w:tcMar>
              <w:left w:w="0" w:type="dxa"/>
              <w:right w:w="0" w:type="dxa"/>
            </w:tcMar>
          </w:tcPr>
          <w:p w14:paraId="06050748"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 (100%)</w:t>
            </w:r>
          </w:p>
        </w:tc>
        <w:tc>
          <w:tcPr>
            <w:tcW w:w="1154" w:type="dxa"/>
            <w:tcMar>
              <w:left w:w="0" w:type="dxa"/>
              <w:right w:w="0" w:type="dxa"/>
            </w:tcMar>
          </w:tcPr>
          <w:p w14:paraId="09F50C15"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7 (100%)</w:t>
            </w:r>
          </w:p>
        </w:tc>
        <w:tc>
          <w:tcPr>
            <w:tcW w:w="709" w:type="dxa"/>
            <w:tcMar>
              <w:left w:w="0" w:type="dxa"/>
              <w:right w:w="0" w:type="dxa"/>
            </w:tcMar>
          </w:tcPr>
          <w:p w14:paraId="18DD3A94"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211" w:type="dxa"/>
            <w:tcMar>
              <w:left w:w="0" w:type="dxa"/>
              <w:right w:w="0" w:type="dxa"/>
            </w:tcMar>
          </w:tcPr>
          <w:p w14:paraId="7A1CF509"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7 (100%)</w:t>
            </w:r>
          </w:p>
        </w:tc>
      </w:tr>
      <w:tr w:rsidR="00A66B54" w:rsidRPr="009E5255" w14:paraId="45B2FF7A" w14:textId="77777777" w:rsidTr="00C12025">
        <w:trPr>
          <w:trHeight w:val="20"/>
        </w:trPr>
        <w:tc>
          <w:tcPr>
            <w:tcW w:w="641" w:type="dxa"/>
            <w:shd w:val="clear" w:color="auto" w:fill="auto"/>
            <w:noWrap/>
            <w:tcMar>
              <w:left w:w="0" w:type="dxa"/>
              <w:right w:w="0" w:type="dxa"/>
            </w:tcMar>
          </w:tcPr>
          <w:p w14:paraId="1E003C15" w14:textId="77777777" w:rsidR="00A66B54" w:rsidRPr="009E5255" w:rsidRDefault="00A66B54" w:rsidP="00C12025">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2019</w:t>
            </w:r>
          </w:p>
        </w:tc>
        <w:tc>
          <w:tcPr>
            <w:tcW w:w="1060" w:type="dxa"/>
            <w:shd w:val="clear" w:color="auto" w:fill="auto"/>
            <w:noWrap/>
            <w:tcMar>
              <w:left w:w="0" w:type="dxa"/>
              <w:right w:w="0" w:type="dxa"/>
            </w:tcMar>
          </w:tcPr>
          <w:p w14:paraId="0A0DB06C"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1 (95%)</w:t>
            </w:r>
          </w:p>
        </w:tc>
        <w:tc>
          <w:tcPr>
            <w:tcW w:w="987" w:type="dxa"/>
            <w:shd w:val="clear" w:color="auto" w:fill="auto"/>
            <w:noWrap/>
            <w:tcMar>
              <w:left w:w="0" w:type="dxa"/>
              <w:right w:w="0" w:type="dxa"/>
            </w:tcMar>
          </w:tcPr>
          <w:p w14:paraId="4A35DAF4"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4 (5%)</w:t>
            </w:r>
          </w:p>
        </w:tc>
        <w:tc>
          <w:tcPr>
            <w:tcW w:w="1140" w:type="dxa"/>
            <w:shd w:val="clear" w:color="auto" w:fill="auto"/>
            <w:noWrap/>
            <w:tcMar>
              <w:left w:w="0" w:type="dxa"/>
              <w:right w:w="0" w:type="dxa"/>
            </w:tcMar>
          </w:tcPr>
          <w:p w14:paraId="0F1D9391"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5 (100%)</w:t>
            </w:r>
          </w:p>
        </w:tc>
        <w:tc>
          <w:tcPr>
            <w:tcW w:w="908" w:type="dxa"/>
            <w:shd w:val="clear" w:color="auto" w:fill="auto"/>
            <w:noWrap/>
            <w:tcMar>
              <w:left w:w="0" w:type="dxa"/>
              <w:right w:w="0" w:type="dxa"/>
            </w:tcMar>
          </w:tcPr>
          <w:p w14:paraId="7CB2DBBE"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6 (60%)</w:t>
            </w:r>
          </w:p>
        </w:tc>
        <w:tc>
          <w:tcPr>
            <w:tcW w:w="1023" w:type="dxa"/>
            <w:shd w:val="clear" w:color="auto" w:fill="auto"/>
            <w:noWrap/>
            <w:tcMar>
              <w:left w:w="0" w:type="dxa"/>
              <w:right w:w="0" w:type="dxa"/>
            </w:tcMar>
          </w:tcPr>
          <w:p w14:paraId="74A4FF75"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4 (40%)</w:t>
            </w:r>
          </w:p>
        </w:tc>
        <w:tc>
          <w:tcPr>
            <w:tcW w:w="1025" w:type="dxa"/>
            <w:shd w:val="clear" w:color="auto" w:fill="auto"/>
            <w:noWrap/>
            <w:tcMar>
              <w:left w:w="0" w:type="dxa"/>
              <w:right w:w="0" w:type="dxa"/>
            </w:tcMar>
          </w:tcPr>
          <w:p w14:paraId="78E91A05"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0 (100%)</w:t>
            </w:r>
          </w:p>
        </w:tc>
        <w:tc>
          <w:tcPr>
            <w:tcW w:w="1154" w:type="dxa"/>
            <w:tcMar>
              <w:left w:w="0" w:type="dxa"/>
              <w:right w:w="0" w:type="dxa"/>
            </w:tcMar>
          </w:tcPr>
          <w:p w14:paraId="21982F06"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7 (91%)</w:t>
            </w:r>
          </w:p>
        </w:tc>
        <w:tc>
          <w:tcPr>
            <w:tcW w:w="709" w:type="dxa"/>
            <w:tcMar>
              <w:left w:w="0" w:type="dxa"/>
              <w:right w:w="0" w:type="dxa"/>
            </w:tcMar>
          </w:tcPr>
          <w:p w14:paraId="6650C0BC"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 (9%)</w:t>
            </w:r>
          </w:p>
        </w:tc>
        <w:tc>
          <w:tcPr>
            <w:tcW w:w="1211" w:type="dxa"/>
            <w:tcMar>
              <w:left w:w="0" w:type="dxa"/>
              <w:right w:w="0" w:type="dxa"/>
            </w:tcMar>
          </w:tcPr>
          <w:p w14:paraId="42FED80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5 (100%)</w:t>
            </w:r>
          </w:p>
        </w:tc>
      </w:tr>
      <w:tr w:rsidR="00A66B54" w:rsidRPr="009E5255" w14:paraId="373DC75F" w14:textId="77777777" w:rsidTr="00C12025">
        <w:trPr>
          <w:trHeight w:val="20"/>
        </w:trPr>
        <w:tc>
          <w:tcPr>
            <w:tcW w:w="641" w:type="dxa"/>
            <w:shd w:val="clear" w:color="auto" w:fill="auto"/>
            <w:noWrap/>
            <w:tcMar>
              <w:left w:w="0" w:type="dxa"/>
              <w:right w:w="0" w:type="dxa"/>
            </w:tcMar>
          </w:tcPr>
          <w:p w14:paraId="7EFFD138" w14:textId="77777777" w:rsidR="00A66B54" w:rsidRPr="009E5255" w:rsidRDefault="00A66B54" w:rsidP="00C12025">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2020</w:t>
            </w:r>
          </w:p>
        </w:tc>
        <w:tc>
          <w:tcPr>
            <w:tcW w:w="1060" w:type="dxa"/>
            <w:shd w:val="clear" w:color="auto" w:fill="auto"/>
            <w:noWrap/>
            <w:tcMar>
              <w:left w:w="0" w:type="dxa"/>
              <w:right w:w="0" w:type="dxa"/>
            </w:tcMar>
          </w:tcPr>
          <w:p w14:paraId="370A52BF"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5 (91%)</w:t>
            </w:r>
          </w:p>
        </w:tc>
        <w:tc>
          <w:tcPr>
            <w:tcW w:w="987" w:type="dxa"/>
            <w:shd w:val="clear" w:color="auto" w:fill="auto"/>
            <w:noWrap/>
            <w:tcMar>
              <w:left w:w="0" w:type="dxa"/>
              <w:right w:w="0" w:type="dxa"/>
            </w:tcMar>
          </w:tcPr>
          <w:p w14:paraId="2215378A"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 (9%)</w:t>
            </w:r>
          </w:p>
        </w:tc>
        <w:tc>
          <w:tcPr>
            <w:tcW w:w="1140" w:type="dxa"/>
            <w:shd w:val="clear" w:color="auto" w:fill="auto"/>
            <w:noWrap/>
            <w:tcMar>
              <w:left w:w="0" w:type="dxa"/>
              <w:right w:w="0" w:type="dxa"/>
            </w:tcMar>
          </w:tcPr>
          <w:p w14:paraId="23006DE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2 (100%)</w:t>
            </w:r>
          </w:p>
        </w:tc>
        <w:tc>
          <w:tcPr>
            <w:tcW w:w="908" w:type="dxa"/>
            <w:shd w:val="clear" w:color="auto" w:fill="auto"/>
            <w:noWrap/>
            <w:tcMar>
              <w:left w:w="0" w:type="dxa"/>
              <w:right w:w="0" w:type="dxa"/>
            </w:tcMar>
          </w:tcPr>
          <w:p w14:paraId="6285A078"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 (50%)</w:t>
            </w:r>
          </w:p>
        </w:tc>
        <w:tc>
          <w:tcPr>
            <w:tcW w:w="1023" w:type="dxa"/>
            <w:shd w:val="clear" w:color="auto" w:fill="auto"/>
            <w:noWrap/>
            <w:tcMar>
              <w:left w:w="0" w:type="dxa"/>
              <w:right w:w="0" w:type="dxa"/>
            </w:tcMar>
          </w:tcPr>
          <w:p w14:paraId="3B69FC1A"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 (50%)</w:t>
            </w:r>
          </w:p>
        </w:tc>
        <w:tc>
          <w:tcPr>
            <w:tcW w:w="1025" w:type="dxa"/>
            <w:shd w:val="clear" w:color="auto" w:fill="auto"/>
            <w:noWrap/>
            <w:tcMar>
              <w:left w:w="0" w:type="dxa"/>
              <w:right w:w="0" w:type="dxa"/>
            </w:tcMar>
          </w:tcPr>
          <w:p w14:paraId="6BF9497C"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4 (100%)</w:t>
            </w:r>
          </w:p>
        </w:tc>
        <w:tc>
          <w:tcPr>
            <w:tcW w:w="1154" w:type="dxa"/>
            <w:tcMar>
              <w:left w:w="0" w:type="dxa"/>
              <w:right w:w="0" w:type="dxa"/>
            </w:tcMar>
          </w:tcPr>
          <w:p w14:paraId="5585044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7 (90%)</w:t>
            </w:r>
          </w:p>
        </w:tc>
        <w:tc>
          <w:tcPr>
            <w:tcW w:w="709" w:type="dxa"/>
            <w:tcMar>
              <w:left w:w="0" w:type="dxa"/>
              <w:right w:w="0" w:type="dxa"/>
            </w:tcMar>
          </w:tcPr>
          <w:p w14:paraId="6B02A0F6"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9 (10%)</w:t>
            </w:r>
          </w:p>
        </w:tc>
        <w:tc>
          <w:tcPr>
            <w:tcW w:w="1211" w:type="dxa"/>
            <w:tcMar>
              <w:left w:w="0" w:type="dxa"/>
              <w:right w:w="0" w:type="dxa"/>
            </w:tcMar>
          </w:tcPr>
          <w:p w14:paraId="5EE5F6E6"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6 (100%)</w:t>
            </w:r>
          </w:p>
        </w:tc>
      </w:tr>
      <w:tr w:rsidR="00A66B54" w:rsidRPr="009E5255" w14:paraId="0C6F874A" w14:textId="77777777" w:rsidTr="00C12025">
        <w:trPr>
          <w:trHeight w:val="20"/>
        </w:trPr>
        <w:tc>
          <w:tcPr>
            <w:tcW w:w="641" w:type="dxa"/>
            <w:shd w:val="clear" w:color="auto" w:fill="auto"/>
            <w:noWrap/>
            <w:tcMar>
              <w:left w:w="0" w:type="dxa"/>
              <w:right w:w="0" w:type="dxa"/>
            </w:tcMar>
          </w:tcPr>
          <w:p w14:paraId="58165DFA" w14:textId="77777777" w:rsidR="00A66B54" w:rsidRPr="009E5255" w:rsidRDefault="00A66B54" w:rsidP="00C12025">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2020</w:t>
            </w:r>
          </w:p>
        </w:tc>
        <w:tc>
          <w:tcPr>
            <w:tcW w:w="1060" w:type="dxa"/>
            <w:shd w:val="clear" w:color="auto" w:fill="auto"/>
            <w:noWrap/>
            <w:tcMar>
              <w:left w:w="0" w:type="dxa"/>
              <w:right w:w="0" w:type="dxa"/>
            </w:tcMar>
          </w:tcPr>
          <w:p w14:paraId="6D20312F"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56 (95%)</w:t>
            </w:r>
          </w:p>
        </w:tc>
        <w:tc>
          <w:tcPr>
            <w:tcW w:w="987" w:type="dxa"/>
            <w:shd w:val="clear" w:color="auto" w:fill="auto"/>
            <w:noWrap/>
            <w:tcMar>
              <w:left w:w="0" w:type="dxa"/>
              <w:right w:w="0" w:type="dxa"/>
            </w:tcMar>
          </w:tcPr>
          <w:p w14:paraId="070BD176"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3 (5%)</w:t>
            </w:r>
          </w:p>
        </w:tc>
        <w:tc>
          <w:tcPr>
            <w:tcW w:w="1140" w:type="dxa"/>
            <w:shd w:val="clear" w:color="auto" w:fill="auto"/>
            <w:noWrap/>
            <w:tcMar>
              <w:left w:w="0" w:type="dxa"/>
              <w:right w:w="0" w:type="dxa"/>
            </w:tcMar>
          </w:tcPr>
          <w:p w14:paraId="6B6F593B"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59 (100%)</w:t>
            </w:r>
          </w:p>
        </w:tc>
        <w:tc>
          <w:tcPr>
            <w:tcW w:w="908" w:type="dxa"/>
            <w:shd w:val="clear" w:color="auto" w:fill="auto"/>
            <w:noWrap/>
            <w:tcMar>
              <w:left w:w="0" w:type="dxa"/>
              <w:right w:w="0" w:type="dxa"/>
            </w:tcMar>
          </w:tcPr>
          <w:p w14:paraId="29BF2392"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3 (92%)</w:t>
            </w:r>
          </w:p>
        </w:tc>
        <w:tc>
          <w:tcPr>
            <w:tcW w:w="1023" w:type="dxa"/>
            <w:shd w:val="clear" w:color="auto" w:fill="auto"/>
            <w:noWrap/>
            <w:tcMar>
              <w:left w:w="0" w:type="dxa"/>
              <w:right w:w="0" w:type="dxa"/>
            </w:tcMar>
          </w:tcPr>
          <w:p w14:paraId="24C46AB0"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 (8%)</w:t>
            </w:r>
          </w:p>
        </w:tc>
        <w:tc>
          <w:tcPr>
            <w:tcW w:w="1025" w:type="dxa"/>
            <w:shd w:val="clear" w:color="auto" w:fill="auto"/>
            <w:noWrap/>
            <w:tcMar>
              <w:left w:w="0" w:type="dxa"/>
              <w:right w:w="0" w:type="dxa"/>
            </w:tcMar>
          </w:tcPr>
          <w:p w14:paraId="1E3DA2D4"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5 (100%)</w:t>
            </w:r>
          </w:p>
        </w:tc>
        <w:tc>
          <w:tcPr>
            <w:tcW w:w="1154" w:type="dxa"/>
            <w:tcMar>
              <w:left w:w="0" w:type="dxa"/>
              <w:right w:w="0" w:type="dxa"/>
            </w:tcMar>
          </w:tcPr>
          <w:p w14:paraId="3D9C5E08"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9 (94%)</w:t>
            </w:r>
          </w:p>
        </w:tc>
        <w:tc>
          <w:tcPr>
            <w:tcW w:w="709" w:type="dxa"/>
            <w:tcMar>
              <w:left w:w="0" w:type="dxa"/>
              <w:right w:w="0" w:type="dxa"/>
            </w:tcMar>
          </w:tcPr>
          <w:p w14:paraId="32D02988"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5 (6%)</w:t>
            </w:r>
          </w:p>
        </w:tc>
        <w:tc>
          <w:tcPr>
            <w:tcW w:w="1211" w:type="dxa"/>
            <w:tcMar>
              <w:left w:w="0" w:type="dxa"/>
              <w:right w:w="0" w:type="dxa"/>
            </w:tcMar>
          </w:tcPr>
          <w:p w14:paraId="76D60AF6" w14:textId="77777777" w:rsidR="00A66B54" w:rsidRPr="009E5255" w:rsidRDefault="00A66B54" w:rsidP="00C12025">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84 (100%)</w:t>
            </w:r>
          </w:p>
        </w:tc>
      </w:tr>
      <w:tr w:rsidR="00A66B54" w:rsidRPr="009E5255" w14:paraId="25272325" w14:textId="77777777" w:rsidTr="00C12025">
        <w:trPr>
          <w:trHeight w:val="20"/>
        </w:trPr>
        <w:tc>
          <w:tcPr>
            <w:tcW w:w="641" w:type="dxa"/>
            <w:shd w:val="clear" w:color="auto" w:fill="auto"/>
            <w:noWrap/>
            <w:tcMar>
              <w:left w:w="0" w:type="dxa"/>
              <w:right w:w="0" w:type="dxa"/>
            </w:tcMar>
          </w:tcPr>
          <w:p w14:paraId="2DA5E88B" w14:textId="3E8FFAD5" w:rsidR="00A66B54" w:rsidRPr="009E5255" w:rsidRDefault="00A66B54" w:rsidP="00C12025">
            <w:pPr>
              <w:pStyle w:val="NoSpacing"/>
              <w:keepNext/>
              <w:keepLines/>
              <w:rPr>
                <w:rFonts w:asciiTheme="majorHAnsi" w:hAnsiTheme="majorHAnsi" w:cstheme="majorHAnsi"/>
                <w:i/>
                <w:iCs/>
                <w:sz w:val="18"/>
                <w:szCs w:val="18"/>
              </w:rPr>
            </w:pPr>
            <w:r w:rsidRPr="009E5255">
              <w:rPr>
                <w:rFonts w:asciiTheme="majorHAnsi" w:hAnsiTheme="majorHAnsi" w:cstheme="majorHAnsi"/>
                <w:i/>
                <w:iCs/>
                <w:sz w:val="18"/>
                <w:szCs w:val="18"/>
              </w:rPr>
              <w:t>Total</w:t>
            </w:r>
          </w:p>
        </w:tc>
        <w:tc>
          <w:tcPr>
            <w:tcW w:w="1060" w:type="dxa"/>
            <w:shd w:val="clear" w:color="auto" w:fill="auto"/>
            <w:noWrap/>
            <w:tcMar>
              <w:left w:w="0" w:type="dxa"/>
              <w:right w:w="0" w:type="dxa"/>
            </w:tcMar>
          </w:tcPr>
          <w:p w14:paraId="50D6DAFC" w14:textId="77777777" w:rsidR="00A66B54" w:rsidRPr="009E5255" w:rsidRDefault="00A66B54" w:rsidP="00C12025">
            <w:pPr>
              <w:pStyle w:val="NoSpacing"/>
              <w:keepNext/>
              <w:keepLines/>
              <w:jc w:val="center"/>
              <w:rPr>
                <w:rFonts w:asciiTheme="majorHAnsi" w:hAnsiTheme="majorHAnsi" w:cstheme="majorHAnsi"/>
                <w:i/>
                <w:iCs/>
                <w:sz w:val="18"/>
                <w:szCs w:val="18"/>
              </w:rPr>
            </w:pPr>
            <w:r w:rsidRPr="009E5255">
              <w:rPr>
                <w:rFonts w:asciiTheme="majorHAnsi" w:hAnsiTheme="majorHAnsi" w:cstheme="majorHAnsi"/>
                <w:i/>
                <w:iCs/>
                <w:sz w:val="18"/>
                <w:szCs w:val="18"/>
              </w:rPr>
              <w:t>947 (98%)</w:t>
            </w:r>
          </w:p>
        </w:tc>
        <w:tc>
          <w:tcPr>
            <w:tcW w:w="987" w:type="dxa"/>
            <w:shd w:val="clear" w:color="auto" w:fill="auto"/>
            <w:noWrap/>
            <w:tcMar>
              <w:left w:w="0" w:type="dxa"/>
              <w:right w:w="0" w:type="dxa"/>
            </w:tcMar>
          </w:tcPr>
          <w:p w14:paraId="5D9BE21E" w14:textId="77777777" w:rsidR="00A66B54" w:rsidRPr="009E5255" w:rsidRDefault="00A66B54" w:rsidP="00C12025">
            <w:pPr>
              <w:pStyle w:val="NoSpacing"/>
              <w:keepNext/>
              <w:keepLines/>
              <w:jc w:val="center"/>
              <w:rPr>
                <w:rFonts w:asciiTheme="majorHAnsi" w:hAnsiTheme="majorHAnsi" w:cstheme="majorHAnsi"/>
                <w:i/>
                <w:iCs/>
                <w:sz w:val="18"/>
                <w:szCs w:val="18"/>
              </w:rPr>
            </w:pPr>
            <w:r w:rsidRPr="009E5255">
              <w:rPr>
                <w:rFonts w:asciiTheme="majorHAnsi" w:hAnsiTheme="majorHAnsi" w:cstheme="majorHAnsi"/>
                <w:i/>
                <w:iCs/>
                <w:sz w:val="18"/>
                <w:szCs w:val="18"/>
              </w:rPr>
              <w:t>16 (2%)</w:t>
            </w:r>
          </w:p>
        </w:tc>
        <w:tc>
          <w:tcPr>
            <w:tcW w:w="1140" w:type="dxa"/>
            <w:shd w:val="clear" w:color="auto" w:fill="auto"/>
            <w:noWrap/>
            <w:tcMar>
              <w:left w:w="0" w:type="dxa"/>
              <w:right w:w="0" w:type="dxa"/>
            </w:tcMar>
          </w:tcPr>
          <w:p w14:paraId="403E7A4E" w14:textId="77777777" w:rsidR="00A66B54" w:rsidRPr="009E5255" w:rsidRDefault="00A66B54" w:rsidP="00C12025">
            <w:pPr>
              <w:pStyle w:val="NoSpacing"/>
              <w:keepNext/>
              <w:keepLines/>
              <w:jc w:val="center"/>
              <w:rPr>
                <w:rFonts w:asciiTheme="majorHAnsi" w:hAnsiTheme="majorHAnsi" w:cstheme="majorHAnsi"/>
                <w:i/>
                <w:iCs/>
                <w:sz w:val="18"/>
                <w:szCs w:val="18"/>
              </w:rPr>
            </w:pPr>
            <w:r w:rsidRPr="009E5255">
              <w:rPr>
                <w:rFonts w:asciiTheme="majorHAnsi" w:hAnsiTheme="majorHAnsi" w:cstheme="majorHAnsi"/>
                <w:i/>
                <w:iCs/>
                <w:sz w:val="18"/>
                <w:szCs w:val="18"/>
              </w:rPr>
              <w:t>963 (100%)</w:t>
            </w:r>
          </w:p>
        </w:tc>
        <w:tc>
          <w:tcPr>
            <w:tcW w:w="908" w:type="dxa"/>
            <w:shd w:val="clear" w:color="auto" w:fill="auto"/>
            <w:noWrap/>
            <w:tcMar>
              <w:left w:w="0" w:type="dxa"/>
              <w:right w:w="0" w:type="dxa"/>
            </w:tcMar>
          </w:tcPr>
          <w:p w14:paraId="37E6E145" w14:textId="77777777" w:rsidR="00A66B54" w:rsidRPr="009E5255" w:rsidRDefault="00A66B54" w:rsidP="00C12025">
            <w:pPr>
              <w:pStyle w:val="NoSpacing"/>
              <w:keepNext/>
              <w:keepLines/>
              <w:jc w:val="center"/>
              <w:rPr>
                <w:rFonts w:asciiTheme="majorHAnsi" w:hAnsiTheme="majorHAnsi" w:cstheme="majorHAnsi"/>
                <w:i/>
                <w:iCs/>
                <w:sz w:val="18"/>
                <w:szCs w:val="18"/>
              </w:rPr>
            </w:pPr>
            <w:r w:rsidRPr="009E5255">
              <w:rPr>
                <w:rFonts w:asciiTheme="majorHAnsi" w:hAnsiTheme="majorHAnsi" w:cstheme="majorHAnsi"/>
                <w:i/>
                <w:iCs/>
                <w:sz w:val="18"/>
                <w:szCs w:val="18"/>
              </w:rPr>
              <w:t>52 (84%)</w:t>
            </w:r>
          </w:p>
        </w:tc>
        <w:tc>
          <w:tcPr>
            <w:tcW w:w="1023" w:type="dxa"/>
            <w:shd w:val="clear" w:color="auto" w:fill="auto"/>
            <w:noWrap/>
            <w:tcMar>
              <w:left w:w="0" w:type="dxa"/>
              <w:right w:w="0" w:type="dxa"/>
            </w:tcMar>
          </w:tcPr>
          <w:p w14:paraId="2F5CF33A" w14:textId="77777777" w:rsidR="00A66B54" w:rsidRPr="009E5255" w:rsidRDefault="00A66B54" w:rsidP="00C12025">
            <w:pPr>
              <w:pStyle w:val="NoSpacing"/>
              <w:keepNext/>
              <w:keepLines/>
              <w:jc w:val="center"/>
              <w:rPr>
                <w:rFonts w:asciiTheme="majorHAnsi" w:hAnsiTheme="majorHAnsi" w:cstheme="majorHAnsi"/>
                <w:i/>
                <w:iCs/>
                <w:sz w:val="18"/>
                <w:szCs w:val="18"/>
              </w:rPr>
            </w:pPr>
            <w:r w:rsidRPr="009E5255">
              <w:rPr>
                <w:rFonts w:asciiTheme="majorHAnsi" w:hAnsiTheme="majorHAnsi" w:cstheme="majorHAnsi"/>
                <w:i/>
                <w:iCs/>
                <w:sz w:val="18"/>
                <w:szCs w:val="18"/>
              </w:rPr>
              <w:t>10 (16%)</w:t>
            </w:r>
          </w:p>
        </w:tc>
        <w:tc>
          <w:tcPr>
            <w:tcW w:w="1025" w:type="dxa"/>
            <w:shd w:val="clear" w:color="auto" w:fill="auto"/>
            <w:noWrap/>
            <w:tcMar>
              <w:left w:w="0" w:type="dxa"/>
              <w:right w:w="0" w:type="dxa"/>
            </w:tcMar>
          </w:tcPr>
          <w:p w14:paraId="1BEBC5C6" w14:textId="77777777" w:rsidR="00A66B54" w:rsidRPr="009E5255" w:rsidRDefault="00A66B54" w:rsidP="00C12025">
            <w:pPr>
              <w:pStyle w:val="NoSpacing"/>
              <w:keepNext/>
              <w:keepLines/>
              <w:jc w:val="center"/>
              <w:rPr>
                <w:rFonts w:asciiTheme="majorHAnsi" w:hAnsiTheme="majorHAnsi" w:cstheme="majorHAnsi"/>
                <w:i/>
                <w:iCs/>
                <w:sz w:val="18"/>
                <w:szCs w:val="18"/>
              </w:rPr>
            </w:pPr>
            <w:r w:rsidRPr="009E5255">
              <w:rPr>
                <w:rFonts w:asciiTheme="majorHAnsi" w:hAnsiTheme="majorHAnsi" w:cstheme="majorHAnsi"/>
                <w:i/>
                <w:iCs/>
                <w:sz w:val="18"/>
                <w:szCs w:val="18"/>
              </w:rPr>
              <w:t>62 (100%)</w:t>
            </w:r>
          </w:p>
        </w:tc>
        <w:tc>
          <w:tcPr>
            <w:tcW w:w="1154" w:type="dxa"/>
            <w:tcMar>
              <w:left w:w="0" w:type="dxa"/>
              <w:right w:w="0" w:type="dxa"/>
            </w:tcMar>
          </w:tcPr>
          <w:p w14:paraId="3F0EFE44" w14:textId="77777777" w:rsidR="00A66B54" w:rsidRPr="009E5255" w:rsidRDefault="00A66B54" w:rsidP="00C12025">
            <w:pPr>
              <w:pStyle w:val="NoSpacing"/>
              <w:keepNext/>
              <w:keepLines/>
              <w:jc w:val="center"/>
              <w:rPr>
                <w:rFonts w:asciiTheme="majorHAnsi" w:hAnsiTheme="majorHAnsi" w:cstheme="majorHAnsi"/>
                <w:i/>
                <w:iCs/>
                <w:sz w:val="18"/>
                <w:szCs w:val="18"/>
              </w:rPr>
            </w:pPr>
            <w:r w:rsidRPr="009E5255">
              <w:rPr>
                <w:rFonts w:asciiTheme="majorHAnsi" w:hAnsiTheme="majorHAnsi" w:cstheme="majorHAnsi"/>
                <w:i/>
                <w:iCs/>
                <w:sz w:val="18"/>
                <w:szCs w:val="18"/>
              </w:rPr>
              <w:t>999 (97%)</w:t>
            </w:r>
          </w:p>
        </w:tc>
        <w:tc>
          <w:tcPr>
            <w:tcW w:w="709" w:type="dxa"/>
            <w:tcMar>
              <w:left w:w="0" w:type="dxa"/>
              <w:right w:w="0" w:type="dxa"/>
            </w:tcMar>
          </w:tcPr>
          <w:p w14:paraId="3D3D5F87" w14:textId="77777777" w:rsidR="00A66B54" w:rsidRPr="009E5255" w:rsidRDefault="00A66B54" w:rsidP="00C12025">
            <w:pPr>
              <w:pStyle w:val="NoSpacing"/>
              <w:keepNext/>
              <w:keepLines/>
              <w:jc w:val="center"/>
              <w:rPr>
                <w:rFonts w:asciiTheme="majorHAnsi" w:hAnsiTheme="majorHAnsi" w:cstheme="majorHAnsi"/>
                <w:i/>
                <w:iCs/>
                <w:sz w:val="18"/>
                <w:szCs w:val="18"/>
              </w:rPr>
            </w:pPr>
            <w:r w:rsidRPr="009E5255">
              <w:rPr>
                <w:rFonts w:asciiTheme="majorHAnsi" w:hAnsiTheme="majorHAnsi" w:cstheme="majorHAnsi"/>
                <w:i/>
                <w:iCs/>
                <w:sz w:val="18"/>
                <w:szCs w:val="18"/>
              </w:rPr>
              <w:t>26 (3%)</w:t>
            </w:r>
          </w:p>
        </w:tc>
        <w:tc>
          <w:tcPr>
            <w:tcW w:w="1211" w:type="dxa"/>
            <w:tcMar>
              <w:left w:w="0" w:type="dxa"/>
              <w:right w:w="0" w:type="dxa"/>
            </w:tcMar>
          </w:tcPr>
          <w:p w14:paraId="76869C4D" w14:textId="77777777" w:rsidR="00A66B54" w:rsidRPr="009E5255" w:rsidRDefault="00A66B54" w:rsidP="00C12025">
            <w:pPr>
              <w:pStyle w:val="NoSpacing"/>
              <w:keepNext/>
              <w:keepLines/>
              <w:jc w:val="center"/>
              <w:rPr>
                <w:rFonts w:asciiTheme="majorHAnsi" w:hAnsiTheme="majorHAnsi" w:cstheme="majorHAnsi"/>
                <w:i/>
                <w:iCs/>
                <w:sz w:val="18"/>
                <w:szCs w:val="18"/>
              </w:rPr>
            </w:pPr>
            <w:r w:rsidRPr="009E5255">
              <w:rPr>
                <w:rFonts w:asciiTheme="majorHAnsi" w:hAnsiTheme="majorHAnsi" w:cstheme="majorHAnsi"/>
                <w:i/>
                <w:iCs/>
                <w:sz w:val="18"/>
                <w:szCs w:val="18"/>
              </w:rPr>
              <w:t>1025 (100%)</w:t>
            </w:r>
          </w:p>
        </w:tc>
      </w:tr>
    </w:tbl>
    <w:p w14:paraId="697C0EF1" w14:textId="77777777" w:rsidR="00A66B54" w:rsidRPr="009E5255" w:rsidRDefault="00A66B54" w:rsidP="003A6F1A">
      <w:pPr>
        <w:pStyle w:val="TableNotes"/>
      </w:pPr>
      <w:r w:rsidRPr="009E5255">
        <w:t>Source: Developed for this Review using DAEN data.</w:t>
      </w:r>
    </w:p>
    <w:p w14:paraId="1DEA48DF" w14:textId="5C59B769" w:rsidR="00A66B54" w:rsidRPr="009E5255" w:rsidRDefault="00A66B54" w:rsidP="00A66B54">
      <w:r w:rsidRPr="009E5255">
        <w:t>Overall, the listing of these medicines on the EFC appeared to have a negligible impact on their use, as the number of instances of off-label use was relatively stable between 2010-2015 (see</w:t>
      </w:r>
      <w:r w:rsidR="003C7ECB" w:rsidRPr="009E5255">
        <w:t xml:space="preserve"> </w:t>
      </w:r>
      <w:r w:rsidR="003C7ECB" w:rsidRPr="009E5255">
        <w:fldChar w:fldCharType="begin"/>
      </w:r>
      <w:r w:rsidR="003C7ECB" w:rsidRPr="009E5255">
        <w:instrText xml:space="preserve"> REF _Ref97808391 \h </w:instrText>
      </w:r>
      <w:r w:rsidR="003C7ECB" w:rsidRPr="009E5255">
        <w:fldChar w:fldCharType="separate"/>
      </w:r>
      <w:r w:rsidR="000C766B" w:rsidRPr="009E5255">
        <w:t>Figure A</w:t>
      </w:r>
      <w:r w:rsidR="000C766B">
        <w:rPr>
          <w:noProof/>
        </w:rPr>
        <w:t>84</w:t>
      </w:r>
      <w:r w:rsidR="003C7ECB" w:rsidRPr="009E5255">
        <w:fldChar w:fldCharType="end"/>
      </w:r>
      <w:r w:rsidR="003C7ECB" w:rsidRPr="009E5255">
        <w:t xml:space="preserve"> and </w:t>
      </w:r>
      <w:r w:rsidR="003C7ECB" w:rsidRPr="009E5255">
        <w:fldChar w:fldCharType="begin"/>
      </w:r>
      <w:r w:rsidR="003C7ECB" w:rsidRPr="009E5255">
        <w:instrText xml:space="preserve"> REF _Ref97808400 \h </w:instrText>
      </w:r>
      <w:r w:rsidR="003C7ECB" w:rsidRPr="009E5255">
        <w:fldChar w:fldCharType="separate"/>
      </w:r>
      <w:r w:rsidR="000C766B" w:rsidRPr="009E5255">
        <w:t>Figure A</w:t>
      </w:r>
      <w:r w:rsidR="000C766B">
        <w:rPr>
          <w:noProof/>
        </w:rPr>
        <w:t>85</w:t>
      </w:r>
      <w:r w:rsidR="003C7ECB" w:rsidRPr="009E5255">
        <w:fldChar w:fldCharType="end"/>
      </w:r>
      <w:r w:rsidRPr="009E5255">
        <w:t>).  However, after 2016</w:t>
      </w:r>
      <w:r w:rsidR="003C7ECB" w:rsidRPr="009E5255">
        <w:t>,</w:t>
      </w:r>
      <w:r w:rsidRPr="009E5255">
        <w:t xml:space="preserve"> the number of cases with off-label use increased.</w:t>
      </w:r>
    </w:p>
    <w:p w14:paraId="3FFA44EA" w14:textId="77777777" w:rsidR="00A66B54" w:rsidRPr="009E5255" w:rsidRDefault="00A66B54" w:rsidP="00A66B54"/>
    <w:p w14:paraId="7F329DCB" w14:textId="512B7592" w:rsidR="00A66B54" w:rsidRPr="009E5255" w:rsidRDefault="00880EE2" w:rsidP="00EA12E2">
      <w:pPr>
        <w:pStyle w:val="Caption"/>
      </w:pPr>
      <w:bookmarkStart w:id="590" w:name="_Ref97808391"/>
      <w:r w:rsidRPr="009E5255">
        <w:t>Figure A</w:t>
      </w:r>
      <w:r w:rsidR="00E36C93">
        <w:fldChar w:fldCharType="begin"/>
      </w:r>
      <w:r w:rsidR="00E36C93">
        <w:instrText xml:space="preserve"> SEQ Figure_A \* ARABIC </w:instrText>
      </w:r>
      <w:r w:rsidR="00E36C93">
        <w:fldChar w:fldCharType="separate"/>
      </w:r>
      <w:r w:rsidR="000C766B">
        <w:rPr>
          <w:noProof/>
        </w:rPr>
        <w:t>84</w:t>
      </w:r>
      <w:r w:rsidR="00E36C93">
        <w:rPr>
          <w:noProof/>
        </w:rPr>
        <w:fldChar w:fldCharType="end"/>
      </w:r>
      <w:bookmarkEnd w:id="590"/>
      <w:r w:rsidRPr="009E5255">
        <w:rPr>
          <w:noProof/>
        </w:rPr>
        <w:t xml:space="preserve">. </w:t>
      </w:r>
      <w:r w:rsidR="00AE606B" w:rsidRPr="009E5255">
        <w:rPr>
          <w:noProof/>
        </w:rPr>
        <w:t>O</w:t>
      </w:r>
      <w:r w:rsidR="00A66B54" w:rsidRPr="009E5255">
        <w:rPr>
          <w:noProof/>
        </w:rPr>
        <w:t>ff-label use by year</w:t>
      </w:r>
      <w:r w:rsidR="00AE606B" w:rsidRPr="009E5255">
        <w:rPr>
          <w:noProof/>
        </w:rPr>
        <w:t xml:space="preserve">, </w:t>
      </w:r>
      <w:r w:rsidR="00A66B54" w:rsidRPr="009E5255">
        <w:rPr>
          <w:noProof/>
        </w:rPr>
        <w:t>doxorubicin</w:t>
      </w:r>
      <w:r w:rsidR="00AE606B" w:rsidRPr="009E5255">
        <w:rPr>
          <w:noProof/>
        </w:rPr>
        <w:t xml:space="preserve"> (2016 - 2020)</w:t>
      </w:r>
    </w:p>
    <w:p w14:paraId="53DC7E50" w14:textId="77777777" w:rsidR="00A66B54" w:rsidRPr="009E5255" w:rsidRDefault="00A66B54" w:rsidP="00A66B54">
      <w:pPr>
        <w:pStyle w:val="NoSpacing"/>
        <w:keepNext/>
        <w:keepLines/>
        <w:rPr>
          <w:rFonts w:asciiTheme="majorHAnsi" w:hAnsiTheme="majorHAnsi" w:cstheme="majorHAnsi"/>
        </w:rPr>
      </w:pPr>
      <w:bookmarkStart w:id="591" w:name="_Hlk84847595"/>
      <w:r w:rsidRPr="009E5255">
        <w:rPr>
          <w:rFonts w:asciiTheme="majorHAnsi" w:hAnsiTheme="majorHAnsi" w:cstheme="majorHAnsi"/>
          <w:noProof/>
        </w:rPr>
        <w:drawing>
          <wp:inline distT="0" distB="0" distL="0" distR="0" wp14:anchorId="6B45D136" wp14:editId="5ACCFCB5">
            <wp:extent cx="5366246" cy="3303261"/>
            <wp:effectExtent l="0" t="0" r="0" b="0"/>
            <wp:docPr id="216" name="Picture 216" descr="a line chart showing the Off-label use by year, doxorubicin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a line chart showing the Off-label use by year, doxorubicin from 2016 to 2020"/>
                    <pic:cNvPicPr/>
                  </pic:nvPicPr>
                  <pic:blipFill rotWithShape="1">
                    <a:blip r:embed="rId260">
                      <a:extLst>
                        <a:ext uri="{28A0092B-C50C-407E-A947-70E740481C1C}">
                          <a14:useLocalDpi xmlns:a14="http://schemas.microsoft.com/office/drawing/2010/main" val="0"/>
                        </a:ext>
                      </a:extLst>
                    </a:blip>
                    <a:srcRect l="2402" t="1749" r="1027" b="2072"/>
                    <a:stretch/>
                  </pic:blipFill>
                  <pic:spPr bwMode="auto">
                    <a:xfrm>
                      <a:off x="0" y="0"/>
                      <a:ext cx="5380818" cy="3312231"/>
                    </a:xfrm>
                    <a:prstGeom prst="rect">
                      <a:avLst/>
                    </a:prstGeom>
                    <a:ln>
                      <a:noFill/>
                    </a:ln>
                    <a:extLst>
                      <a:ext uri="{53640926-AAD7-44D8-BBD7-CCE9431645EC}">
                        <a14:shadowObscured xmlns:a14="http://schemas.microsoft.com/office/drawing/2010/main"/>
                      </a:ext>
                    </a:extLst>
                  </pic:spPr>
                </pic:pic>
              </a:graphicData>
            </a:graphic>
          </wp:inline>
        </w:drawing>
      </w:r>
    </w:p>
    <w:p w14:paraId="48F27B00" w14:textId="0FC3F207" w:rsidR="00A66B54" w:rsidRPr="009E5255" w:rsidRDefault="00A66B54" w:rsidP="003A6F1A">
      <w:pPr>
        <w:pStyle w:val="TableNotes"/>
      </w:pPr>
      <w:r w:rsidRPr="009E5255">
        <w:t>Source: Developed for this Review using DAEN data.</w:t>
      </w:r>
    </w:p>
    <w:p w14:paraId="196585B2" w14:textId="43BF6E2D" w:rsidR="00A66B54" w:rsidRPr="009E5255" w:rsidRDefault="00880EE2" w:rsidP="00EA12E2">
      <w:pPr>
        <w:pStyle w:val="Caption"/>
      </w:pPr>
      <w:bookmarkStart w:id="592" w:name="_Ref97808400"/>
      <w:r w:rsidRPr="009E5255">
        <w:t>Figure A</w:t>
      </w:r>
      <w:r w:rsidR="00E36C93">
        <w:fldChar w:fldCharType="begin"/>
      </w:r>
      <w:r w:rsidR="00E36C93">
        <w:instrText xml:space="preserve"> SEQ Figure_A \* ARABIC </w:instrText>
      </w:r>
      <w:r w:rsidR="00E36C93">
        <w:fldChar w:fldCharType="separate"/>
      </w:r>
      <w:r w:rsidR="000C766B">
        <w:rPr>
          <w:noProof/>
        </w:rPr>
        <w:t>85</w:t>
      </w:r>
      <w:r w:rsidR="00E36C93">
        <w:rPr>
          <w:noProof/>
        </w:rPr>
        <w:fldChar w:fldCharType="end"/>
      </w:r>
      <w:bookmarkEnd w:id="592"/>
      <w:r w:rsidRPr="009E5255">
        <w:t xml:space="preserve">. </w:t>
      </w:r>
      <w:r w:rsidR="00AE606B" w:rsidRPr="009E5255">
        <w:rPr>
          <w:noProof/>
        </w:rPr>
        <w:t>O</w:t>
      </w:r>
      <w:r w:rsidR="00A66B54" w:rsidRPr="009E5255">
        <w:rPr>
          <w:noProof/>
        </w:rPr>
        <w:t>ff-label use by year</w:t>
      </w:r>
      <w:r w:rsidR="00AE606B" w:rsidRPr="009E5255">
        <w:rPr>
          <w:noProof/>
        </w:rPr>
        <w:t>,</w:t>
      </w:r>
      <w:r w:rsidR="00A66B54" w:rsidRPr="009E5255">
        <w:rPr>
          <w:noProof/>
        </w:rPr>
        <w:t xml:space="preserve"> vinblastine sulfate</w:t>
      </w:r>
      <w:r w:rsidR="00AE606B" w:rsidRPr="009E5255">
        <w:rPr>
          <w:noProof/>
        </w:rPr>
        <w:t xml:space="preserve"> (2016 - 2020)</w:t>
      </w:r>
    </w:p>
    <w:p w14:paraId="66C6B735" w14:textId="77777777" w:rsidR="00A66B54" w:rsidRPr="009E5255" w:rsidRDefault="00A66B54" w:rsidP="00A66B54">
      <w:pPr>
        <w:pStyle w:val="NoSpacing"/>
        <w:rPr>
          <w:rFonts w:asciiTheme="majorHAnsi" w:hAnsiTheme="majorHAnsi" w:cstheme="majorHAnsi"/>
        </w:rPr>
      </w:pPr>
      <w:r w:rsidRPr="009E5255">
        <w:rPr>
          <w:rFonts w:asciiTheme="majorHAnsi" w:hAnsiTheme="majorHAnsi" w:cstheme="majorHAnsi"/>
          <w:noProof/>
        </w:rPr>
        <w:drawing>
          <wp:inline distT="0" distB="0" distL="0" distR="0" wp14:anchorId="4283F5E8" wp14:editId="45788EAA">
            <wp:extent cx="5558790" cy="2983861"/>
            <wp:effectExtent l="0" t="0" r="3810" b="1270"/>
            <wp:docPr id="217" name="Picture 217" descr="a line chart showing the Off-label use by year, vinblastine sulfate from 2016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a line chart showing the Off-label use by year, vinblastine sulfate from 2016 to 2020"/>
                    <pic:cNvPicPr/>
                  </pic:nvPicPr>
                  <pic:blipFill>
                    <a:blip r:embed="rId261">
                      <a:extLst>
                        <a:ext uri="{28A0092B-C50C-407E-A947-70E740481C1C}">
                          <a14:useLocalDpi xmlns:a14="http://schemas.microsoft.com/office/drawing/2010/main" val="0"/>
                        </a:ext>
                      </a:extLst>
                    </a:blip>
                    <a:stretch>
                      <a:fillRect/>
                    </a:stretch>
                  </pic:blipFill>
                  <pic:spPr>
                    <a:xfrm>
                      <a:off x="0" y="0"/>
                      <a:ext cx="5616060" cy="3014603"/>
                    </a:xfrm>
                    <a:prstGeom prst="rect">
                      <a:avLst/>
                    </a:prstGeom>
                    <a:ln>
                      <a:noFill/>
                    </a:ln>
                  </pic:spPr>
                </pic:pic>
              </a:graphicData>
            </a:graphic>
          </wp:inline>
        </w:drawing>
      </w:r>
    </w:p>
    <w:p w14:paraId="706F5946" w14:textId="77777777" w:rsidR="00A66B54" w:rsidRPr="009E5255" w:rsidRDefault="00A66B54" w:rsidP="003A6F1A">
      <w:pPr>
        <w:pStyle w:val="TableNotes"/>
      </w:pPr>
      <w:r w:rsidRPr="009E5255">
        <w:t>Source: Developed for this Review using DAEN data.</w:t>
      </w:r>
    </w:p>
    <w:p w14:paraId="4E4431E0" w14:textId="166F481A" w:rsidR="00A66B54" w:rsidRPr="009E5255" w:rsidRDefault="00A66B54" w:rsidP="00A66B54">
      <w:r w:rsidRPr="009E5255">
        <w:t xml:space="preserve">Disproportionality analysis was used to test the impact of changing doxorubicin and vinblastine sulfate from a general PBS-listing to an EFC-listing (see </w:t>
      </w:r>
      <w:r w:rsidRPr="009E5255">
        <w:fldChar w:fldCharType="begin"/>
      </w:r>
      <w:r w:rsidRPr="009E5255">
        <w:instrText xml:space="preserve"> REF _Ref90306534 \h  \* MERGEFORMAT </w:instrText>
      </w:r>
      <w:r w:rsidRPr="009E5255">
        <w:fldChar w:fldCharType="separate"/>
      </w:r>
      <w:r w:rsidR="000C766B" w:rsidRPr="009E5255">
        <w:t xml:space="preserve">Table </w:t>
      </w:r>
      <w:r w:rsidR="000C766B" w:rsidRPr="009E5255">
        <w:rPr>
          <w:noProof/>
        </w:rPr>
        <w:t>A</w:t>
      </w:r>
      <w:r w:rsidR="000C766B">
        <w:rPr>
          <w:noProof/>
        </w:rPr>
        <w:t>60</w:t>
      </w:r>
      <w:r w:rsidRPr="009E5255">
        <w:fldChar w:fldCharType="end"/>
      </w:r>
      <w:r w:rsidRPr="009E5255">
        <w:t>).  The general listing period was 2010 to 2012, whilst the EFC-listing period was 2013- 2020.  Based on these data, the ROR for doxorubicin and doxorubicin + vinblastine sulfate suggested EFC-listing increased the rates of off-label.  However, when the post-EFC listing period was limited to 2013-2015, EFC-listing had no impact on the rates of off-label use.</w:t>
      </w:r>
    </w:p>
    <w:p w14:paraId="3CC74268" w14:textId="407EEB4A" w:rsidR="00A66B54" w:rsidRPr="009E5255" w:rsidRDefault="00880EE2" w:rsidP="00EA12E2">
      <w:pPr>
        <w:pStyle w:val="Caption"/>
      </w:pPr>
      <w:bookmarkStart w:id="593" w:name="_Ref90306534"/>
      <w:r w:rsidRPr="009E5255">
        <w:t>Table A</w:t>
      </w:r>
      <w:r w:rsidR="00E36C93">
        <w:fldChar w:fldCharType="begin"/>
      </w:r>
      <w:r w:rsidR="00E36C93">
        <w:instrText xml:space="preserve"> SEQ Table_A \* ARABIC </w:instrText>
      </w:r>
      <w:r w:rsidR="00E36C93">
        <w:fldChar w:fldCharType="separate"/>
      </w:r>
      <w:r w:rsidR="000C766B">
        <w:rPr>
          <w:noProof/>
        </w:rPr>
        <w:t>60</w:t>
      </w:r>
      <w:r w:rsidR="00E36C93">
        <w:rPr>
          <w:noProof/>
        </w:rPr>
        <w:fldChar w:fldCharType="end"/>
      </w:r>
      <w:bookmarkStart w:id="594" w:name="_Hlk84852929"/>
      <w:bookmarkEnd w:id="593"/>
      <w:r w:rsidRPr="009E5255">
        <w:t xml:space="preserve">. </w:t>
      </w:r>
      <w:r w:rsidR="00A66B54" w:rsidRPr="009E5255">
        <w:t>Disproportionality analysis</w:t>
      </w:r>
      <w:bookmarkEnd w:id="594"/>
      <w:r w:rsidR="00AE606B" w:rsidRPr="009E5255">
        <w:t>:</w:t>
      </w:r>
      <w:r w:rsidR="00EA12E2" w:rsidRPr="009E5255">
        <w:t xml:space="preserve"> </w:t>
      </w:r>
      <w:r w:rsidR="00A66B54" w:rsidRPr="009E5255">
        <w:t>reported off-label use by EFC-listing status</w:t>
      </w:r>
      <w:r w:rsidR="00AE606B" w:rsidRPr="009E5255">
        <w:t>,</w:t>
      </w:r>
      <w:r w:rsidR="00A66B54" w:rsidRPr="009E5255">
        <w:t xml:space="preserve"> doxorubicin and vinblastine sulfate </w:t>
      </w:r>
    </w:p>
    <w:tbl>
      <w:tblPr>
        <w:tblW w:w="9209" w:type="dxa"/>
        <w:tblLayout w:type="fixed"/>
        <w:tblLook w:val="04A0" w:firstRow="1" w:lastRow="0" w:firstColumn="1" w:lastColumn="0" w:noHBand="0" w:noVBand="1"/>
        <w:tblCaption w:val="Disproportionality analysis: reported off-label use by EFC-listing status, doxorubicin and vinblastine sulfate "/>
      </w:tblPr>
      <w:tblGrid>
        <w:gridCol w:w="851"/>
        <w:gridCol w:w="987"/>
        <w:gridCol w:w="709"/>
        <w:gridCol w:w="1077"/>
        <w:gridCol w:w="766"/>
        <w:gridCol w:w="660"/>
        <w:gridCol w:w="1241"/>
        <w:gridCol w:w="804"/>
        <w:gridCol w:w="805"/>
        <w:gridCol w:w="1309"/>
      </w:tblGrid>
      <w:tr w:rsidR="00A66B54" w:rsidRPr="009E5255" w14:paraId="001A6241" w14:textId="77777777" w:rsidTr="00B70EB3">
        <w:trPr>
          <w:trHeight w:val="17"/>
        </w:trPr>
        <w:tc>
          <w:tcPr>
            <w:tcW w:w="851" w:type="dxa"/>
            <w:vMerge w:val="restart"/>
            <w:shd w:val="clear" w:color="auto" w:fill="auto"/>
            <w:noWrap/>
            <w:tcMar>
              <w:left w:w="0" w:type="dxa"/>
              <w:right w:w="0" w:type="dxa"/>
            </w:tcMar>
          </w:tcPr>
          <w:p w14:paraId="434B6B92"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EFC-listing</w:t>
            </w:r>
          </w:p>
        </w:tc>
        <w:tc>
          <w:tcPr>
            <w:tcW w:w="2773" w:type="dxa"/>
            <w:gridSpan w:val="3"/>
            <w:shd w:val="clear" w:color="auto" w:fill="auto"/>
            <w:noWrap/>
            <w:tcMar>
              <w:left w:w="0" w:type="dxa"/>
              <w:right w:w="0" w:type="dxa"/>
            </w:tcMar>
          </w:tcPr>
          <w:p w14:paraId="3F6A8712"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Doxorubicin</w:t>
            </w:r>
          </w:p>
        </w:tc>
        <w:tc>
          <w:tcPr>
            <w:tcW w:w="2667" w:type="dxa"/>
            <w:gridSpan w:val="3"/>
            <w:shd w:val="clear" w:color="auto" w:fill="auto"/>
            <w:noWrap/>
            <w:tcMar>
              <w:left w:w="0" w:type="dxa"/>
              <w:right w:w="0" w:type="dxa"/>
            </w:tcMar>
          </w:tcPr>
          <w:p w14:paraId="74CC9EDE"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Vinblastine Sulfate</w:t>
            </w:r>
          </w:p>
        </w:tc>
        <w:tc>
          <w:tcPr>
            <w:tcW w:w="2918" w:type="dxa"/>
            <w:gridSpan w:val="3"/>
            <w:tcMar>
              <w:left w:w="0" w:type="dxa"/>
              <w:right w:w="0" w:type="dxa"/>
            </w:tcMar>
          </w:tcPr>
          <w:p w14:paraId="68F7A8FA"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Doxorubicin  + Vinblastine Sulfate</w:t>
            </w:r>
          </w:p>
        </w:tc>
      </w:tr>
      <w:tr w:rsidR="00A66B54" w:rsidRPr="009E5255" w14:paraId="7A06FF45" w14:textId="77777777" w:rsidTr="00B70EB3">
        <w:trPr>
          <w:trHeight w:val="17"/>
        </w:trPr>
        <w:tc>
          <w:tcPr>
            <w:tcW w:w="851" w:type="dxa"/>
            <w:vMerge/>
            <w:tcBorders>
              <w:bottom w:val="single" w:sz="4" w:space="0" w:color="auto"/>
            </w:tcBorders>
            <w:shd w:val="clear" w:color="auto" w:fill="auto"/>
            <w:noWrap/>
            <w:tcMar>
              <w:left w:w="0" w:type="dxa"/>
              <w:right w:w="0" w:type="dxa"/>
            </w:tcMar>
          </w:tcPr>
          <w:p w14:paraId="0F380C84" w14:textId="77777777" w:rsidR="00A66B54" w:rsidRPr="009E5255" w:rsidRDefault="00A66B54" w:rsidP="00AE606B">
            <w:pPr>
              <w:pStyle w:val="NoSpacing"/>
              <w:keepNext/>
              <w:keepLines/>
              <w:jc w:val="center"/>
              <w:rPr>
                <w:rFonts w:asciiTheme="majorHAnsi" w:hAnsiTheme="majorHAnsi" w:cstheme="majorHAnsi"/>
                <w:bCs/>
                <w:i/>
                <w:iCs/>
                <w:sz w:val="18"/>
                <w:szCs w:val="18"/>
              </w:rPr>
            </w:pPr>
          </w:p>
        </w:tc>
        <w:tc>
          <w:tcPr>
            <w:tcW w:w="987" w:type="dxa"/>
            <w:tcBorders>
              <w:bottom w:val="single" w:sz="4" w:space="0" w:color="auto"/>
            </w:tcBorders>
            <w:shd w:val="clear" w:color="auto" w:fill="auto"/>
            <w:noWrap/>
            <w:tcMar>
              <w:left w:w="0" w:type="dxa"/>
              <w:right w:w="0" w:type="dxa"/>
            </w:tcMar>
          </w:tcPr>
          <w:p w14:paraId="7444E092"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No</w:t>
            </w:r>
          </w:p>
        </w:tc>
        <w:tc>
          <w:tcPr>
            <w:tcW w:w="709" w:type="dxa"/>
            <w:tcBorders>
              <w:bottom w:val="single" w:sz="4" w:space="0" w:color="auto"/>
            </w:tcBorders>
            <w:shd w:val="clear" w:color="auto" w:fill="auto"/>
            <w:noWrap/>
            <w:tcMar>
              <w:left w:w="0" w:type="dxa"/>
              <w:right w:w="0" w:type="dxa"/>
            </w:tcMar>
          </w:tcPr>
          <w:p w14:paraId="1168273A"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Off-label</w:t>
            </w:r>
          </w:p>
        </w:tc>
        <w:tc>
          <w:tcPr>
            <w:tcW w:w="1077" w:type="dxa"/>
            <w:tcBorders>
              <w:bottom w:val="single" w:sz="4" w:space="0" w:color="auto"/>
            </w:tcBorders>
            <w:shd w:val="clear" w:color="auto" w:fill="auto"/>
            <w:noWrap/>
            <w:tcMar>
              <w:left w:w="0" w:type="dxa"/>
              <w:right w:w="0" w:type="dxa"/>
            </w:tcMar>
          </w:tcPr>
          <w:p w14:paraId="63B58E32"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ROR (95% CI)</w:t>
            </w:r>
          </w:p>
        </w:tc>
        <w:tc>
          <w:tcPr>
            <w:tcW w:w="766" w:type="dxa"/>
            <w:tcBorders>
              <w:bottom w:val="single" w:sz="4" w:space="0" w:color="auto"/>
            </w:tcBorders>
            <w:shd w:val="clear" w:color="auto" w:fill="auto"/>
            <w:noWrap/>
            <w:tcMar>
              <w:left w:w="0" w:type="dxa"/>
              <w:right w:w="0" w:type="dxa"/>
            </w:tcMar>
          </w:tcPr>
          <w:p w14:paraId="471D01DC"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No</w:t>
            </w:r>
          </w:p>
        </w:tc>
        <w:tc>
          <w:tcPr>
            <w:tcW w:w="660" w:type="dxa"/>
            <w:tcBorders>
              <w:bottom w:val="single" w:sz="4" w:space="0" w:color="auto"/>
            </w:tcBorders>
            <w:shd w:val="clear" w:color="auto" w:fill="auto"/>
            <w:noWrap/>
            <w:tcMar>
              <w:left w:w="0" w:type="dxa"/>
              <w:right w:w="0" w:type="dxa"/>
            </w:tcMar>
          </w:tcPr>
          <w:p w14:paraId="3EDD2BC4"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Off-label</w:t>
            </w:r>
          </w:p>
        </w:tc>
        <w:tc>
          <w:tcPr>
            <w:tcW w:w="1241" w:type="dxa"/>
            <w:tcBorders>
              <w:bottom w:val="single" w:sz="4" w:space="0" w:color="auto"/>
            </w:tcBorders>
            <w:shd w:val="clear" w:color="auto" w:fill="auto"/>
            <w:noWrap/>
            <w:tcMar>
              <w:left w:w="0" w:type="dxa"/>
              <w:right w:w="0" w:type="dxa"/>
            </w:tcMar>
          </w:tcPr>
          <w:p w14:paraId="45E4C5AF"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ROR (95% CI)</w:t>
            </w:r>
          </w:p>
        </w:tc>
        <w:tc>
          <w:tcPr>
            <w:tcW w:w="804" w:type="dxa"/>
            <w:tcBorders>
              <w:bottom w:val="single" w:sz="4" w:space="0" w:color="auto"/>
            </w:tcBorders>
            <w:tcMar>
              <w:left w:w="0" w:type="dxa"/>
              <w:right w:w="0" w:type="dxa"/>
            </w:tcMar>
          </w:tcPr>
          <w:p w14:paraId="7480AF5A"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No</w:t>
            </w:r>
          </w:p>
        </w:tc>
        <w:tc>
          <w:tcPr>
            <w:tcW w:w="805" w:type="dxa"/>
            <w:tcBorders>
              <w:bottom w:val="single" w:sz="4" w:space="0" w:color="auto"/>
            </w:tcBorders>
            <w:tcMar>
              <w:left w:w="0" w:type="dxa"/>
              <w:right w:w="0" w:type="dxa"/>
            </w:tcMar>
          </w:tcPr>
          <w:p w14:paraId="07D3F54D"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Off-label</w:t>
            </w:r>
          </w:p>
        </w:tc>
        <w:tc>
          <w:tcPr>
            <w:tcW w:w="1309" w:type="dxa"/>
            <w:tcBorders>
              <w:bottom w:val="single" w:sz="4" w:space="0" w:color="auto"/>
            </w:tcBorders>
            <w:tcMar>
              <w:left w:w="0" w:type="dxa"/>
              <w:right w:w="0" w:type="dxa"/>
            </w:tcMar>
          </w:tcPr>
          <w:p w14:paraId="69764A23" w14:textId="77777777" w:rsidR="00A66B54" w:rsidRPr="009E5255" w:rsidRDefault="00A66B54" w:rsidP="00AE606B">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ROR (95% CI)</w:t>
            </w:r>
          </w:p>
        </w:tc>
      </w:tr>
      <w:tr w:rsidR="00A66B54" w:rsidRPr="009E5255" w14:paraId="25902B8E" w14:textId="77777777" w:rsidTr="00AE606B">
        <w:trPr>
          <w:trHeight w:val="17"/>
        </w:trPr>
        <w:tc>
          <w:tcPr>
            <w:tcW w:w="9209" w:type="dxa"/>
            <w:gridSpan w:val="10"/>
            <w:tcBorders>
              <w:top w:val="single" w:sz="4" w:space="0" w:color="auto"/>
            </w:tcBorders>
            <w:shd w:val="clear" w:color="auto" w:fill="auto"/>
            <w:noWrap/>
            <w:tcMar>
              <w:left w:w="0" w:type="dxa"/>
              <w:right w:w="0" w:type="dxa"/>
            </w:tcMar>
          </w:tcPr>
          <w:p w14:paraId="2F0A2A03" w14:textId="77777777" w:rsidR="00B70EB3" w:rsidRPr="009E5255" w:rsidRDefault="00B70EB3" w:rsidP="00EA0B5A">
            <w:pPr>
              <w:pStyle w:val="NoSpacing"/>
              <w:keepNext/>
              <w:keepLines/>
              <w:jc w:val="center"/>
              <w:rPr>
                <w:rFonts w:asciiTheme="majorHAnsi" w:hAnsiTheme="majorHAnsi" w:cstheme="majorHAnsi"/>
                <w:bCs/>
                <w:i/>
                <w:iCs/>
                <w:sz w:val="18"/>
                <w:szCs w:val="18"/>
              </w:rPr>
            </w:pPr>
          </w:p>
          <w:p w14:paraId="797C031B" w14:textId="2557A964" w:rsidR="00A66B54" w:rsidRPr="009E5255" w:rsidRDefault="00A66B54" w:rsidP="00EA0B5A">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Period of analysis: 2010-2020</w:t>
            </w:r>
          </w:p>
        </w:tc>
      </w:tr>
      <w:tr w:rsidR="00A66B54" w:rsidRPr="009E5255" w14:paraId="37CE3781" w14:textId="77777777" w:rsidTr="00B70EB3">
        <w:trPr>
          <w:trHeight w:val="17"/>
        </w:trPr>
        <w:tc>
          <w:tcPr>
            <w:tcW w:w="851" w:type="dxa"/>
            <w:shd w:val="clear" w:color="auto" w:fill="auto"/>
            <w:noWrap/>
            <w:tcMar>
              <w:left w:w="0" w:type="dxa"/>
              <w:right w:w="0" w:type="dxa"/>
            </w:tcMar>
          </w:tcPr>
          <w:p w14:paraId="26E3AD18" w14:textId="77777777" w:rsidR="00A66B54" w:rsidRPr="009E5255" w:rsidRDefault="00A66B54" w:rsidP="00B70EB3">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Gen. listing (2010-13)</w:t>
            </w:r>
          </w:p>
        </w:tc>
        <w:tc>
          <w:tcPr>
            <w:tcW w:w="987" w:type="dxa"/>
            <w:shd w:val="clear" w:color="auto" w:fill="auto"/>
            <w:noWrap/>
            <w:tcMar>
              <w:left w:w="0" w:type="dxa"/>
              <w:right w:w="0" w:type="dxa"/>
            </w:tcMar>
          </w:tcPr>
          <w:p w14:paraId="077448A4"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66 (100%)</w:t>
            </w:r>
          </w:p>
        </w:tc>
        <w:tc>
          <w:tcPr>
            <w:tcW w:w="709" w:type="dxa"/>
            <w:shd w:val="clear" w:color="auto" w:fill="auto"/>
            <w:noWrap/>
            <w:tcMar>
              <w:left w:w="0" w:type="dxa"/>
              <w:right w:w="0" w:type="dxa"/>
            </w:tcMar>
          </w:tcPr>
          <w:p w14:paraId="131363AB"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 (&lt;1%)</w:t>
            </w:r>
          </w:p>
        </w:tc>
        <w:tc>
          <w:tcPr>
            <w:tcW w:w="1077" w:type="dxa"/>
            <w:vMerge w:val="restart"/>
            <w:shd w:val="clear" w:color="auto" w:fill="auto"/>
            <w:noWrap/>
            <w:tcMar>
              <w:left w:w="0" w:type="dxa"/>
              <w:right w:w="0" w:type="dxa"/>
            </w:tcMar>
          </w:tcPr>
          <w:p w14:paraId="69E3516A"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Ref.</w:t>
            </w:r>
          </w:p>
          <w:p w14:paraId="50B7357C"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5.86</w:t>
            </w:r>
          </w:p>
          <w:p w14:paraId="1F8BB80E"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77, 44.62)</w:t>
            </w:r>
          </w:p>
        </w:tc>
        <w:tc>
          <w:tcPr>
            <w:tcW w:w="766" w:type="dxa"/>
            <w:shd w:val="clear" w:color="auto" w:fill="auto"/>
            <w:noWrap/>
            <w:tcMar>
              <w:left w:w="0" w:type="dxa"/>
              <w:right w:w="0" w:type="dxa"/>
            </w:tcMar>
          </w:tcPr>
          <w:p w14:paraId="4E20BB0A"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3 (100%)</w:t>
            </w:r>
          </w:p>
        </w:tc>
        <w:tc>
          <w:tcPr>
            <w:tcW w:w="660" w:type="dxa"/>
            <w:shd w:val="clear" w:color="auto" w:fill="auto"/>
            <w:noWrap/>
            <w:tcMar>
              <w:left w:w="0" w:type="dxa"/>
              <w:right w:w="0" w:type="dxa"/>
            </w:tcMar>
          </w:tcPr>
          <w:p w14:paraId="58B4532F"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241" w:type="dxa"/>
            <w:vMerge w:val="restart"/>
            <w:shd w:val="clear" w:color="auto" w:fill="auto"/>
            <w:noWrap/>
            <w:tcMar>
              <w:left w:w="0" w:type="dxa"/>
              <w:right w:w="0" w:type="dxa"/>
            </w:tcMar>
          </w:tcPr>
          <w:p w14:paraId="18E82923"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Ref.</w:t>
            </w:r>
          </w:p>
          <w:p w14:paraId="1D7EEF3F"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NE</w:t>
            </w:r>
          </w:p>
        </w:tc>
        <w:tc>
          <w:tcPr>
            <w:tcW w:w="804" w:type="dxa"/>
            <w:tcMar>
              <w:left w:w="0" w:type="dxa"/>
              <w:right w:w="0" w:type="dxa"/>
            </w:tcMar>
          </w:tcPr>
          <w:p w14:paraId="29ACFAF6"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69 (100%)</w:t>
            </w:r>
          </w:p>
        </w:tc>
        <w:tc>
          <w:tcPr>
            <w:tcW w:w="805" w:type="dxa"/>
            <w:tcMar>
              <w:left w:w="0" w:type="dxa"/>
              <w:right w:w="0" w:type="dxa"/>
            </w:tcMar>
          </w:tcPr>
          <w:p w14:paraId="6C24763F"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 (&lt;1%)</w:t>
            </w:r>
          </w:p>
        </w:tc>
        <w:tc>
          <w:tcPr>
            <w:tcW w:w="1309" w:type="dxa"/>
            <w:vMerge w:val="restart"/>
            <w:tcMar>
              <w:left w:w="0" w:type="dxa"/>
              <w:right w:w="0" w:type="dxa"/>
            </w:tcMar>
          </w:tcPr>
          <w:p w14:paraId="4DD948A5"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Ref.</w:t>
            </w:r>
          </w:p>
          <w:p w14:paraId="23C4C23A"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9.21</w:t>
            </w:r>
          </w:p>
          <w:p w14:paraId="4E5BEE35"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21, 70.30) *</w:t>
            </w:r>
          </w:p>
        </w:tc>
      </w:tr>
      <w:tr w:rsidR="00A66B54" w:rsidRPr="009E5255" w14:paraId="7751C101" w14:textId="77777777" w:rsidTr="00B70EB3">
        <w:trPr>
          <w:trHeight w:val="17"/>
        </w:trPr>
        <w:tc>
          <w:tcPr>
            <w:tcW w:w="851" w:type="dxa"/>
            <w:shd w:val="clear" w:color="auto" w:fill="auto"/>
            <w:noWrap/>
            <w:tcMar>
              <w:left w:w="0" w:type="dxa"/>
              <w:right w:w="0" w:type="dxa"/>
            </w:tcMar>
          </w:tcPr>
          <w:p w14:paraId="7D3417F1" w14:textId="77777777" w:rsidR="00A66B54" w:rsidRPr="009E5255" w:rsidRDefault="00A66B54" w:rsidP="00B70EB3">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EFC listing (2013-20)</w:t>
            </w:r>
          </w:p>
        </w:tc>
        <w:tc>
          <w:tcPr>
            <w:tcW w:w="987" w:type="dxa"/>
            <w:shd w:val="clear" w:color="auto" w:fill="auto"/>
            <w:noWrap/>
            <w:tcMar>
              <w:left w:w="0" w:type="dxa"/>
              <w:right w:w="0" w:type="dxa"/>
            </w:tcMar>
          </w:tcPr>
          <w:p w14:paraId="52876EB6"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681 (98%)</w:t>
            </w:r>
          </w:p>
        </w:tc>
        <w:tc>
          <w:tcPr>
            <w:tcW w:w="709" w:type="dxa"/>
            <w:shd w:val="clear" w:color="auto" w:fill="auto"/>
            <w:noWrap/>
            <w:tcMar>
              <w:left w:w="0" w:type="dxa"/>
              <w:right w:w="0" w:type="dxa"/>
            </w:tcMar>
          </w:tcPr>
          <w:p w14:paraId="30AF2731"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5 (2%)</w:t>
            </w:r>
          </w:p>
        </w:tc>
        <w:tc>
          <w:tcPr>
            <w:tcW w:w="1077" w:type="dxa"/>
            <w:vMerge/>
            <w:shd w:val="clear" w:color="auto" w:fill="auto"/>
            <w:noWrap/>
            <w:tcMar>
              <w:left w:w="0" w:type="dxa"/>
              <w:right w:w="0" w:type="dxa"/>
            </w:tcMar>
          </w:tcPr>
          <w:p w14:paraId="4A7F4BEE" w14:textId="77777777" w:rsidR="00A66B54" w:rsidRPr="009E5255" w:rsidRDefault="00A66B54" w:rsidP="00EA0B5A">
            <w:pPr>
              <w:pStyle w:val="NoSpacing"/>
              <w:keepNext/>
              <w:keepLines/>
              <w:jc w:val="center"/>
              <w:rPr>
                <w:rFonts w:asciiTheme="majorHAnsi" w:hAnsiTheme="majorHAnsi" w:cstheme="majorHAnsi"/>
                <w:sz w:val="18"/>
                <w:szCs w:val="18"/>
              </w:rPr>
            </w:pPr>
          </w:p>
        </w:tc>
        <w:tc>
          <w:tcPr>
            <w:tcW w:w="766" w:type="dxa"/>
            <w:shd w:val="clear" w:color="auto" w:fill="auto"/>
            <w:noWrap/>
            <w:tcMar>
              <w:left w:w="0" w:type="dxa"/>
              <w:right w:w="0" w:type="dxa"/>
            </w:tcMar>
          </w:tcPr>
          <w:p w14:paraId="1090CE18"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49 (83%)</w:t>
            </w:r>
          </w:p>
        </w:tc>
        <w:tc>
          <w:tcPr>
            <w:tcW w:w="660" w:type="dxa"/>
            <w:shd w:val="clear" w:color="auto" w:fill="auto"/>
            <w:noWrap/>
            <w:tcMar>
              <w:left w:w="0" w:type="dxa"/>
              <w:right w:w="0" w:type="dxa"/>
            </w:tcMar>
          </w:tcPr>
          <w:p w14:paraId="1E3F2006"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0 (17%)</w:t>
            </w:r>
          </w:p>
        </w:tc>
        <w:tc>
          <w:tcPr>
            <w:tcW w:w="1241" w:type="dxa"/>
            <w:vMerge/>
            <w:shd w:val="clear" w:color="auto" w:fill="auto"/>
            <w:noWrap/>
            <w:tcMar>
              <w:left w:w="0" w:type="dxa"/>
              <w:right w:w="0" w:type="dxa"/>
            </w:tcMar>
          </w:tcPr>
          <w:p w14:paraId="76BC4D95" w14:textId="77777777" w:rsidR="00A66B54" w:rsidRPr="009E5255" w:rsidRDefault="00A66B54" w:rsidP="00EA0B5A">
            <w:pPr>
              <w:pStyle w:val="NoSpacing"/>
              <w:keepNext/>
              <w:keepLines/>
              <w:jc w:val="center"/>
              <w:rPr>
                <w:rFonts w:asciiTheme="majorHAnsi" w:hAnsiTheme="majorHAnsi" w:cstheme="majorHAnsi"/>
                <w:sz w:val="18"/>
                <w:szCs w:val="18"/>
              </w:rPr>
            </w:pPr>
          </w:p>
        </w:tc>
        <w:tc>
          <w:tcPr>
            <w:tcW w:w="804" w:type="dxa"/>
            <w:tcMar>
              <w:left w:w="0" w:type="dxa"/>
              <w:right w:w="0" w:type="dxa"/>
            </w:tcMar>
          </w:tcPr>
          <w:p w14:paraId="30F9514E"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730 (97%)</w:t>
            </w:r>
          </w:p>
        </w:tc>
        <w:tc>
          <w:tcPr>
            <w:tcW w:w="805" w:type="dxa"/>
            <w:tcMar>
              <w:left w:w="0" w:type="dxa"/>
              <w:right w:w="0" w:type="dxa"/>
            </w:tcMar>
          </w:tcPr>
          <w:p w14:paraId="67B0E0B2"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5 (3%)</w:t>
            </w:r>
          </w:p>
        </w:tc>
        <w:tc>
          <w:tcPr>
            <w:tcW w:w="1309" w:type="dxa"/>
            <w:vMerge/>
            <w:tcMar>
              <w:left w:w="0" w:type="dxa"/>
              <w:right w:w="0" w:type="dxa"/>
            </w:tcMar>
          </w:tcPr>
          <w:p w14:paraId="07A8F1D2" w14:textId="77777777" w:rsidR="00A66B54" w:rsidRPr="009E5255" w:rsidRDefault="00A66B54" w:rsidP="00EA0B5A">
            <w:pPr>
              <w:pStyle w:val="NoSpacing"/>
              <w:keepNext/>
              <w:keepLines/>
              <w:jc w:val="center"/>
              <w:rPr>
                <w:rFonts w:asciiTheme="majorHAnsi" w:hAnsiTheme="majorHAnsi" w:cstheme="majorHAnsi"/>
                <w:sz w:val="18"/>
                <w:szCs w:val="18"/>
              </w:rPr>
            </w:pPr>
          </w:p>
        </w:tc>
      </w:tr>
      <w:tr w:rsidR="00A66B54" w:rsidRPr="009E5255" w14:paraId="6AE4D2BC" w14:textId="77777777" w:rsidTr="00AE606B">
        <w:trPr>
          <w:trHeight w:val="17"/>
        </w:trPr>
        <w:tc>
          <w:tcPr>
            <w:tcW w:w="9209" w:type="dxa"/>
            <w:gridSpan w:val="10"/>
            <w:shd w:val="clear" w:color="auto" w:fill="auto"/>
            <w:noWrap/>
            <w:tcMar>
              <w:left w:w="0" w:type="dxa"/>
              <w:right w:w="0" w:type="dxa"/>
            </w:tcMar>
          </w:tcPr>
          <w:p w14:paraId="16663AA7" w14:textId="77777777" w:rsidR="00A66B54" w:rsidRPr="009E5255" w:rsidRDefault="00A66B54" w:rsidP="00EA0B5A">
            <w:pPr>
              <w:pStyle w:val="NoSpacing"/>
              <w:keepNext/>
              <w:keepLines/>
              <w:jc w:val="center"/>
              <w:rPr>
                <w:rFonts w:asciiTheme="majorHAnsi" w:hAnsiTheme="majorHAnsi" w:cstheme="majorHAnsi"/>
                <w:bCs/>
                <w:i/>
                <w:iCs/>
                <w:sz w:val="18"/>
                <w:szCs w:val="18"/>
              </w:rPr>
            </w:pPr>
            <w:r w:rsidRPr="009E5255">
              <w:rPr>
                <w:rFonts w:asciiTheme="majorHAnsi" w:hAnsiTheme="majorHAnsi" w:cstheme="majorHAnsi"/>
                <w:bCs/>
                <w:i/>
                <w:iCs/>
                <w:sz w:val="18"/>
                <w:szCs w:val="18"/>
              </w:rPr>
              <w:t>Period of analysis: 2010-2015</w:t>
            </w:r>
          </w:p>
        </w:tc>
      </w:tr>
      <w:tr w:rsidR="00A66B54" w:rsidRPr="009E5255" w14:paraId="0B3E66BA" w14:textId="77777777" w:rsidTr="00B70EB3">
        <w:trPr>
          <w:trHeight w:val="17"/>
        </w:trPr>
        <w:tc>
          <w:tcPr>
            <w:tcW w:w="851" w:type="dxa"/>
            <w:shd w:val="clear" w:color="auto" w:fill="auto"/>
            <w:noWrap/>
            <w:tcMar>
              <w:left w:w="0" w:type="dxa"/>
              <w:right w:w="0" w:type="dxa"/>
            </w:tcMar>
          </w:tcPr>
          <w:p w14:paraId="67756DBB" w14:textId="77777777" w:rsidR="00A66B54" w:rsidRPr="009E5255" w:rsidRDefault="00A66B54" w:rsidP="00B70EB3">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Gen. listing (2010-13)</w:t>
            </w:r>
          </w:p>
        </w:tc>
        <w:tc>
          <w:tcPr>
            <w:tcW w:w="987" w:type="dxa"/>
            <w:shd w:val="clear" w:color="auto" w:fill="auto"/>
            <w:noWrap/>
            <w:tcMar>
              <w:left w:w="0" w:type="dxa"/>
              <w:right w:w="0" w:type="dxa"/>
            </w:tcMar>
          </w:tcPr>
          <w:p w14:paraId="1EFF8D75"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66 (100%)</w:t>
            </w:r>
          </w:p>
        </w:tc>
        <w:tc>
          <w:tcPr>
            <w:tcW w:w="709" w:type="dxa"/>
            <w:shd w:val="clear" w:color="auto" w:fill="auto"/>
            <w:noWrap/>
            <w:tcMar>
              <w:left w:w="0" w:type="dxa"/>
              <w:right w:w="0" w:type="dxa"/>
            </w:tcMar>
          </w:tcPr>
          <w:p w14:paraId="4CE271E8"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 (&lt;1%)</w:t>
            </w:r>
          </w:p>
        </w:tc>
        <w:tc>
          <w:tcPr>
            <w:tcW w:w="1077" w:type="dxa"/>
            <w:vMerge w:val="restart"/>
            <w:shd w:val="clear" w:color="auto" w:fill="auto"/>
            <w:noWrap/>
            <w:tcMar>
              <w:left w:w="0" w:type="dxa"/>
              <w:right w:w="0" w:type="dxa"/>
            </w:tcMar>
          </w:tcPr>
          <w:p w14:paraId="2638B829"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Ref.</w:t>
            </w:r>
          </w:p>
          <w:p w14:paraId="68FDBF6E"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 xml:space="preserve">0.67 </w:t>
            </w:r>
          </w:p>
          <w:p w14:paraId="69A5C430"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04, 10.72)</w:t>
            </w:r>
          </w:p>
        </w:tc>
        <w:tc>
          <w:tcPr>
            <w:tcW w:w="766" w:type="dxa"/>
            <w:shd w:val="clear" w:color="auto" w:fill="auto"/>
            <w:noWrap/>
            <w:tcMar>
              <w:left w:w="0" w:type="dxa"/>
              <w:right w:w="0" w:type="dxa"/>
            </w:tcMar>
          </w:tcPr>
          <w:p w14:paraId="17644E7D"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3 (100%)</w:t>
            </w:r>
          </w:p>
        </w:tc>
        <w:tc>
          <w:tcPr>
            <w:tcW w:w="660" w:type="dxa"/>
            <w:shd w:val="clear" w:color="auto" w:fill="auto"/>
            <w:noWrap/>
            <w:tcMar>
              <w:left w:w="0" w:type="dxa"/>
              <w:right w:w="0" w:type="dxa"/>
            </w:tcMar>
          </w:tcPr>
          <w:p w14:paraId="7E23DE35"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 (0%)</w:t>
            </w:r>
          </w:p>
        </w:tc>
        <w:tc>
          <w:tcPr>
            <w:tcW w:w="1241" w:type="dxa"/>
            <w:vMerge w:val="restart"/>
            <w:shd w:val="clear" w:color="auto" w:fill="auto"/>
            <w:noWrap/>
            <w:tcMar>
              <w:left w:w="0" w:type="dxa"/>
              <w:right w:w="0" w:type="dxa"/>
            </w:tcMar>
          </w:tcPr>
          <w:p w14:paraId="41109E6D"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Ref.</w:t>
            </w:r>
          </w:p>
          <w:p w14:paraId="359A8926"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 xml:space="preserve">NE </w:t>
            </w:r>
          </w:p>
        </w:tc>
        <w:tc>
          <w:tcPr>
            <w:tcW w:w="804" w:type="dxa"/>
            <w:tcMar>
              <w:left w:w="0" w:type="dxa"/>
              <w:right w:w="0" w:type="dxa"/>
            </w:tcMar>
          </w:tcPr>
          <w:p w14:paraId="048C5093"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69 (100%)</w:t>
            </w:r>
          </w:p>
        </w:tc>
        <w:tc>
          <w:tcPr>
            <w:tcW w:w="805" w:type="dxa"/>
            <w:tcMar>
              <w:left w:w="0" w:type="dxa"/>
              <w:right w:w="0" w:type="dxa"/>
            </w:tcMar>
          </w:tcPr>
          <w:p w14:paraId="15FBBBBF"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 (&lt;1%)</w:t>
            </w:r>
          </w:p>
        </w:tc>
        <w:tc>
          <w:tcPr>
            <w:tcW w:w="1309" w:type="dxa"/>
            <w:vMerge w:val="restart"/>
            <w:tcMar>
              <w:left w:w="0" w:type="dxa"/>
              <w:right w:w="0" w:type="dxa"/>
            </w:tcMar>
          </w:tcPr>
          <w:p w14:paraId="755E4588"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Ref.</w:t>
            </w:r>
          </w:p>
          <w:p w14:paraId="3C9E669F"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 xml:space="preserve">1.97 </w:t>
            </w:r>
          </w:p>
          <w:p w14:paraId="23D3B11D"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0.17, 22.84)</w:t>
            </w:r>
          </w:p>
        </w:tc>
      </w:tr>
      <w:tr w:rsidR="00A66B54" w:rsidRPr="009E5255" w14:paraId="1E1147C5" w14:textId="77777777" w:rsidTr="00B70EB3">
        <w:trPr>
          <w:trHeight w:val="17"/>
        </w:trPr>
        <w:tc>
          <w:tcPr>
            <w:tcW w:w="851" w:type="dxa"/>
            <w:tcBorders>
              <w:bottom w:val="single" w:sz="4" w:space="0" w:color="auto"/>
            </w:tcBorders>
            <w:shd w:val="clear" w:color="auto" w:fill="auto"/>
            <w:noWrap/>
            <w:tcMar>
              <w:left w:w="0" w:type="dxa"/>
              <w:right w:w="0" w:type="dxa"/>
            </w:tcMar>
          </w:tcPr>
          <w:p w14:paraId="73F7A218" w14:textId="77777777" w:rsidR="00A66B54" w:rsidRPr="009E5255" w:rsidRDefault="00A66B54" w:rsidP="00B70EB3">
            <w:pPr>
              <w:pStyle w:val="NoSpacing"/>
              <w:keepNext/>
              <w:keepLines/>
              <w:rPr>
                <w:rFonts w:asciiTheme="majorHAnsi" w:hAnsiTheme="majorHAnsi" w:cstheme="majorHAnsi"/>
                <w:sz w:val="18"/>
                <w:szCs w:val="18"/>
              </w:rPr>
            </w:pPr>
            <w:r w:rsidRPr="009E5255">
              <w:rPr>
                <w:rFonts w:asciiTheme="majorHAnsi" w:hAnsiTheme="majorHAnsi" w:cstheme="majorHAnsi"/>
                <w:sz w:val="18"/>
                <w:szCs w:val="18"/>
              </w:rPr>
              <w:t>EFC-listing (2013-15)</w:t>
            </w:r>
          </w:p>
        </w:tc>
        <w:tc>
          <w:tcPr>
            <w:tcW w:w="987" w:type="dxa"/>
            <w:tcBorders>
              <w:bottom w:val="single" w:sz="4" w:space="0" w:color="auto"/>
            </w:tcBorders>
            <w:shd w:val="clear" w:color="auto" w:fill="auto"/>
            <w:noWrap/>
            <w:tcMar>
              <w:left w:w="0" w:type="dxa"/>
              <w:right w:w="0" w:type="dxa"/>
            </w:tcMar>
          </w:tcPr>
          <w:p w14:paraId="7E125938"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399 (100%)</w:t>
            </w:r>
          </w:p>
        </w:tc>
        <w:tc>
          <w:tcPr>
            <w:tcW w:w="709" w:type="dxa"/>
            <w:tcBorders>
              <w:bottom w:val="single" w:sz="4" w:space="0" w:color="auto"/>
            </w:tcBorders>
            <w:shd w:val="clear" w:color="auto" w:fill="auto"/>
            <w:noWrap/>
            <w:tcMar>
              <w:left w:w="0" w:type="dxa"/>
              <w:right w:w="0" w:type="dxa"/>
            </w:tcMar>
          </w:tcPr>
          <w:p w14:paraId="20F5A5C4"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 (&lt;1%)</w:t>
            </w:r>
          </w:p>
        </w:tc>
        <w:tc>
          <w:tcPr>
            <w:tcW w:w="1077" w:type="dxa"/>
            <w:vMerge/>
            <w:tcBorders>
              <w:bottom w:val="single" w:sz="4" w:space="0" w:color="auto"/>
            </w:tcBorders>
            <w:shd w:val="clear" w:color="auto" w:fill="auto"/>
            <w:noWrap/>
            <w:tcMar>
              <w:left w:w="0" w:type="dxa"/>
              <w:right w:w="0" w:type="dxa"/>
            </w:tcMar>
          </w:tcPr>
          <w:p w14:paraId="0AE523C0" w14:textId="77777777" w:rsidR="00A66B54" w:rsidRPr="009E5255" w:rsidRDefault="00A66B54" w:rsidP="00EA0B5A">
            <w:pPr>
              <w:pStyle w:val="NoSpacing"/>
              <w:keepNext/>
              <w:keepLines/>
              <w:jc w:val="center"/>
              <w:rPr>
                <w:rFonts w:asciiTheme="majorHAnsi" w:hAnsiTheme="majorHAnsi" w:cstheme="majorHAnsi"/>
                <w:sz w:val="18"/>
                <w:szCs w:val="18"/>
              </w:rPr>
            </w:pPr>
          </w:p>
        </w:tc>
        <w:tc>
          <w:tcPr>
            <w:tcW w:w="766" w:type="dxa"/>
            <w:tcBorders>
              <w:bottom w:val="single" w:sz="4" w:space="0" w:color="auto"/>
            </w:tcBorders>
            <w:shd w:val="clear" w:color="auto" w:fill="auto"/>
            <w:noWrap/>
            <w:tcMar>
              <w:left w:w="0" w:type="dxa"/>
              <w:right w:w="0" w:type="dxa"/>
            </w:tcMar>
          </w:tcPr>
          <w:p w14:paraId="13994489"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11 (85%)</w:t>
            </w:r>
          </w:p>
        </w:tc>
        <w:tc>
          <w:tcPr>
            <w:tcW w:w="660" w:type="dxa"/>
            <w:tcBorders>
              <w:bottom w:val="single" w:sz="4" w:space="0" w:color="auto"/>
            </w:tcBorders>
            <w:shd w:val="clear" w:color="auto" w:fill="auto"/>
            <w:noWrap/>
            <w:tcMar>
              <w:left w:w="0" w:type="dxa"/>
              <w:right w:w="0" w:type="dxa"/>
            </w:tcMar>
          </w:tcPr>
          <w:p w14:paraId="79E6EFB1"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2 (15%)</w:t>
            </w:r>
          </w:p>
        </w:tc>
        <w:tc>
          <w:tcPr>
            <w:tcW w:w="1241" w:type="dxa"/>
            <w:vMerge/>
            <w:tcBorders>
              <w:bottom w:val="single" w:sz="4" w:space="0" w:color="auto"/>
            </w:tcBorders>
            <w:shd w:val="clear" w:color="auto" w:fill="auto"/>
            <w:noWrap/>
            <w:tcMar>
              <w:left w:w="0" w:type="dxa"/>
              <w:right w:w="0" w:type="dxa"/>
            </w:tcMar>
          </w:tcPr>
          <w:p w14:paraId="2B8654C9" w14:textId="77777777" w:rsidR="00A66B54" w:rsidRPr="009E5255" w:rsidRDefault="00A66B54" w:rsidP="00EA0B5A">
            <w:pPr>
              <w:pStyle w:val="NoSpacing"/>
              <w:keepNext/>
              <w:keepLines/>
              <w:jc w:val="center"/>
              <w:rPr>
                <w:rFonts w:asciiTheme="majorHAnsi" w:hAnsiTheme="majorHAnsi" w:cstheme="majorHAnsi"/>
                <w:sz w:val="18"/>
                <w:szCs w:val="18"/>
              </w:rPr>
            </w:pPr>
          </w:p>
        </w:tc>
        <w:tc>
          <w:tcPr>
            <w:tcW w:w="804" w:type="dxa"/>
            <w:tcBorders>
              <w:bottom w:val="single" w:sz="4" w:space="0" w:color="auto"/>
            </w:tcBorders>
            <w:tcMar>
              <w:left w:w="0" w:type="dxa"/>
              <w:right w:w="0" w:type="dxa"/>
            </w:tcMar>
          </w:tcPr>
          <w:p w14:paraId="5B6F63AE"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410 (99%)</w:t>
            </w:r>
          </w:p>
        </w:tc>
        <w:tc>
          <w:tcPr>
            <w:tcW w:w="805" w:type="dxa"/>
            <w:tcBorders>
              <w:bottom w:val="single" w:sz="4" w:space="0" w:color="auto"/>
            </w:tcBorders>
            <w:tcMar>
              <w:left w:w="0" w:type="dxa"/>
              <w:right w:w="0" w:type="dxa"/>
            </w:tcMar>
          </w:tcPr>
          <w:p w14:paraId="5B50010C" w14:textId="77777777" w:rsidR="00A66B54" w:rsidRPr="009E5255" w:rsidRDefault="00A66B54" w:rsidP="00EA0B5A">
            <w:pPr>
              <w:pStyle w:val="NoSpacing"/>
              <w:keepNext/>
              <w:keepLines/>
              <w:jc w:val="center"/>
              <w:rPr>
                <w:rFonts w:asciiTheme="majorHAnsi" w:hAnsiTheme="majorHAnsi" w:cstheme="majorHAnsi"/>
                <w:sz w:val="18"/>
                <w:szCs w:val="18"/>
              </w:rPr>
            </w:pPr>
            <w:r w:rsidRPr="009E5255">
              <w:rPr>
                <w:rFonts w:asciiTheme="majorHAnsi" w:hAnsiTheme="majorHAnsi" w:cstheme="majorHAnsi"/>
                <w:sz w:val="18"/>
                <w:szCs w:val="18"/>
              </w:rPr>
              <w:t>3 (1%)</w:t>
            </w:r>
          </w:p>
        </w:tc>
        <w:tc>
          <w:tcPr>
            <w:tcW w:w="1309" w:type="dxa"/>
            <w:vMerge/>
            <w:tcBorders>
              <w:bottom w:val="single" w:sz="4" w:space="0" w:color="auto"/>
            </w:tcBorders>
            <w:tcMar>
              <w:left w:w="0" w:type="dxa"/>
              <w:right w:w="0" w:type="dxa"/>
            </w:tcMar>
          </w:tcPr>
          <w:p w14:paraId="27450659" w14:textId="77777777" w:rsidR="00A66B54" w:rsidRPr="009E5255" w:rsidRDefault="00A66B54" w:rsidP="00EA0B5A">
            <w:pPr>
              <w:pStyle w:val="NoSpacing"/>
              <w:keepNext/>
              <w:keepLines/>
              <w:jc w:val="center"/>
              <w:rPr>
                <w:rFonts w:asciiTheme="majorHAnsi" w:hAnsiTheme="majorHAnsi" w:cstheme="majorHAnsi"/>
                <w:sz w:val="18"/>
                <w:szCs w:val="18"/>
              </w:rPr>
            </w:pPr>
          </w:p>
        </w:tc>
      </w:tr>
    </w:tbl>
    <w:p w14:paraId="17FB1654" w14:textId="48D76669" w:rsidR="00A66B54" w:rsidRPr="009E5255" w:rsidRDefault="00A66B54" w:rsidP="003A6F1A">
      <w:pPr>
        <w:pStyle w:val="TableNotes"/>
      </w:pPr>
      <w:r w:rsidRPr="009E5255">
        <w:t>Source:</w:t>
      </w:r>
      <w:r w:rsidR="00EA12E2" w:rsidRPr="009E5255">
        <w:tab/>
      </w:r>
      <w:r w:rsidRPr="009E5255">
        <w:t>Developed for this Review using DAEN data.</w:t>
      </w:r>
    </w:p>
    <w:p w14:paraId="16944C1E" w14:textId="7E758AA2" w:rsidR="00A66B54" w:rsidRPr="009E5255" w:rsidRDefault="00A66B54" w:rsidP="003A6F1A">
      <w:pPr>
        <w:pStyle w:val="TableNotes"/>
      </w:pPr>
      <w:r w:rsidRPr="009E5255">
        <w:t>Abbreviation</w:t>
      </w:r>
      <w:r w:rsidR="00EA12E2" w:rsidRPr="009E5255">
        <w:t>s</w:t>
      </w:r>
      <w:r w:rsidRPr="009E5255">
        <w:t>:</w:t>
      </w:r>
      <w:r w:rsidR="00EA12E2" w:rsidRPr="009E5255">
        <w:tab/>
      </w:r>
      <w:r w:rsidRPr="009E5255">
        <w:t>CI, confidence interval; NE, not estimable; ROR, reporting odds ratio.</w:t>
      </w:r>
    </w:p>
    <w:p w14:paraId="5238C5D5" w14:textId="04B164F9" w:rsidR="00A66B54" w:rsidRPr="009E5255" w:rsidRDefault="00A66B54" w:rsidP="003A6F1A">
      <w:pPr>
        <w:pStyle w:val="TableNotes"/>
        <w:rPr>
          <w:szCs w:val="20"/>
        </w:rPr>
      </w:pPr>
      <w:r w:rsidRPr="009E5255">
        <w:t>Notes:</w:t>
      </w:r>
      <w:r w:rsidR="00EA12E2" w:rsidRPr="009E5255">
        <w:tab/>
      </w:r>
      <w:r w:rsidRPr="009E5255">
        <w:t>*</w:t>
      </w:r>
      <w:r w:rsidRPr="009E5255">
        <w:rPr>
          <w:b/>
        </w:rPr>
        <w:t xml:space="preserve"> </w:t>
      </w:r>
      <w:r w:rsidRPr="009E5255">
        <w:t>indicates statistically significant at p-value ≤ 0.05; **</w:t>
      </w:r>
      <w:r w:rsidRPr="009E5255">
        <w:rPr>
          <w:b/>
        </w:rPr>
        <w:t> </w:t>
      </w:r>
      <w:r w:rsidRPr="009E5255">
        <w:t>statistically significant at p-value ≤ 0.01.</w:t>
      </w:r>
    </w:p>
    <w:bookmarkEnd w:id="591"/>
    <w:p w14:paraId="2FDF9FDE" w14:textId="53FC30C7" w:rsidR="00BF090F" w:rsidRPr="009E5255" w:rsidRDefault="00BF090F">
      <w:pPr>
        <w:widowControl/>
        <w:spacing w:before="0" w:after="0" w:line="240" w:lineRule="auto"/>
      </w:pPr>
      <w:r w:rsidRPr="009E5255">
        <w:br w:type="page"/>
      </w:r>
    </w:p>
    <w:p w14:paraId="12295A09" w14:textId="3C9EF10B" w:rsidR="00584A9D" w:rsidRPr="009E5255" w:rsidRDefault="00584A9D" w:rsidP="002B22C3">
      <w:pPr>
        <w:pStyle w:val="Title"/>
        <w:spacing w:after="240" w:line="360" w:lineRule="auto"/>
      </w:pPr>
      <w:r w:rsidRPr="009E5255">
        <w:fldChar w:fldCharType="begin"/>
      </w:r>
      <w:r w:rsidRPr="009E5255">
        <w:instrText xml:space="preserve"> REF _Ref92645256 \h  \* MERGEFORMAT </w:instrText>
      </w:r>
      <w:r w:rsidRPr="009E5255">
        <w:fldChar w:fldCharType="separate"/>
      </w:r>
      <w:bookmarkStart w:id="595" w:name="_Toc144886288"/>
      <w:r w:rsidR="000C766B" w:rsidRPr="009E5255">
        <w:t xml:space="preserve">Appendix </w:t>
      </w:r>
      <w:r w:rsidR="000C766B">
        <w:t>10</w:t>
      </w:r>
      <w:r w:rsidR="000C766B" w:rsidRPr="009E5255">
        <w:t>. Per-mg Pricing Model</w:t>
      </w:r>
      <w:bookmarkEnd w:id="595"/>
      <w:r w:rsidRPr="009E5255">
        <w:fldChar w:fldCharType="end"/>
      </w:r>
    </w:p>
    <w:p w14:paraId="42E934E0" w14:textId="77777777" w:rsidR="00DE30F3" w:rsidRPr="009E5255" w:rsidRDefault="00DE30F3" w:rsidP="00DE30F3">
      <w:pPr>
        <w:rPr>
          <w:i/>
          <w:iCs/>
          <w:u w:val="single"/>
        </w:rPr>
      </w:pPr>
      <w:r w:rsidRPr="009E5255">
        <w:rPr>
          <w:i/>
          <w:iCs/>
          <w:u w:val="single"/>
        </w:rPr>
        <w:t>Aims</w:t>
      </w:r>
    </w:p>
    <w:p w14:paraId="079E525D" w14:textId="0AF045F8" w:rsidR="00DE30F3" w:rsidRPr="009E5255" w:rsidRDefault="00DE30F3" w:rsidP="00DE30F3">
      <w:pPr>
        <w:rPr>
          <w:color w:val="000000" w:themeColor="text1"/>
        </w:rPr>
      </w:pPr>
      <w:r w:rsidRPr="009E5255">
        <w:rPr>
          <w:color w:val="000000" w:themeColor="text1"/>
        </w:rPr>
        <w:t xml:space="preserve">The aim of this analysis was to model the cost to </w:t>
      </w:r>
      <w:r w:rsidR="00800A57" w:rsidRPr="009E5255">
        <w:rPr>
          <w:color w:val="000000" w:themeColor="text1"/>
        </w:rPr>
        <w:t>G</w:t>
      </w:r>
      <w:r w:rsidRPr="009E5255">
        <w:rPr>
          <w:color w:val="000000" w:themeColor="text1"/>
        </w:rPr>
        <w:t>overnment f</w:t>
      </w:r>
      <w:r w:rsidR="008734C7" w:rsidRPr="009E5255">
        <w:rPr>
          <w:color w:val="000000" w:themeColor="text1"/>
        </w:rPr>
        <w:t>or</w:t>
      </w:r>
      <w:r w:rsidRPr="009E5255">
        <w:rPr>
          <w:color w:val="000000" w:themeColor="text1"/>
        </w:rPr>
        <w:t xml:space="preserve"> the </w:t>
      </w:r>
      <w:r w:rsidR="008734C7" w:rsidRPr="009E5255">
        <w:rPr>
          <w:color w:val="000000" w:themeColor="text1"/>
        </w:rPr>
        <w:t>five</w:t>
      </w:r>
      <w:r w:rsidRPr="009E5255">
        <w:rPr>
          <w:color w:val="000000" w:themeColor="text1"/>
        </w:rPr>
        <w:t xml:space="preserve"> years from 1 July 2016 to 30 June 2021 under the </w:t>
      </w:r>
      <w:r w:rsidR="008734C7" w:rsidRPr="009E5255">
        <w:rPr>
          <w:color w:val="000000" w:themeColor="text1"/>
        </w:rPr>
        <w:t xml:space="preserve">EFC’s </w:t>
      </w:r>
      <w:r w:rsidRPr="009E5255">
        <w:rPr>
          <w:color w:val="000000" w:themeColor="text1"/>
        </w:rPr>
        <w:t>ex</w:t>
      </w:r>
      <w:r w:rsidR="008734C7" w:rsidRPr="009E5255">
        <w:rPr>
          <w:color w:val="000000" w:themeColor="text1"/>
        </w:rPr>
        <w:t>tant</w:t>
      </w:r>
      <w:r w:rsidRPr="009E5255">
        <w:rPr>
          <w:color w:val="000000" w:themeColor="text1"/>
        </w:rPr>
        <w:t xml:space="preserve"> per</w:t>
      </w:r>
      <w:r w:rsidR="008734C7" w:rsidRPr="009E5255">
        <w:rPr>
          <w:color w:val="000000" w:themeColor="text1"/>
        </w:rPr>
        <w:t>-</w:t>
      </w:r>
      <w:r w:rsidRPr="009E5255">
        <w:rPr>
          <w:color w:val="000000" w:themeColor="text1"/>
        </w:rPr>
        <w:t>vial costing compared to an alternate</w:t>
      </w:r>
      <w:r w:rsidR="008734C7" w:rsidRPr="009E5255">
        <w:rPr>
          <w:color w:val="000000" w:themeColor="text1"/>
        </w:rPr>
        <w:t>,</w:t>
      </w:r>
      <w:r w:rsidRPr="009E5255">
        <w:rPr>
          <w:color w:val="000000" w:themeColor="text1"/>
        </w:rPr>
        <w:t xml:space="preserve"> per</w:t>
      </w:r>
      <w:r w:rsidR="008734C7" w:rsidRPr="009E5255">
        <w:rPr>
          <w:color w:val="000000" w:themeColor="text1"/>
        </w:rPr>
        <w:t>-</w:t>
      </w:r>
      <w:r w:rsidRPr="009E5255">
        <w:rPr>
          <w:color w:val="000000" w:themeColor="text1"/>
        </w:rPr>
        <w:t xml:space="preserve">mg basis for remuneration.  Three case studies were chosen for assessment in the analysis:  </w:t>
      </w:r>
    </w:p>
    <w:p w14:paraId="5FCA7D38" w14:textId="77777777" w:rsidR="00DE30F3" w:rsidRPr="009E5255" w:rsidRDefault="00DE30F3">
      <w:pPr>
        <w:pStyle w:val="ListParagraph"/>
        <w:numPr>
          <w:ilvl w:val="0"/>
          <w:numId w:val="46"/>
        </w:numPr>
        <w:rPr>
          <w:lang w:val="en-AU"/>
        </w:rPr>
      </w:pPr>
      <w:r w:rsidRPr="009E5255">
        <w:rPr>
          <w:lang w:val="en-AU"/>
        </w:rPr>
        <w:t>cabazitaxel for prostate cancer [4376H (public) 7236W (private)].  This medicine was included on the basis of input from the stakeholder consultations that there had been extensive vial sharing affecting the use of this medication on the PBS.</w:t>
      </w:r>
    </w:p>
    <w:p w14:paraId="7632B976" w14:textId="0BA75985" w:rsidR="00DE30F3" w:rsidRPr="009E5255" w:rsidRDefault="00DE30F3">
      <w:pPr>
        <w:pStyle w:val="ListParagraph"/>
        <w:numPr>
          <w:ilvl w:val="0"/>
          <w:numId w:val="46"/>
        </w:numPr>
        <w:rPr>
          <w:lang w:val="en-AU"/>
        </w:rPr>
      </w:pPr>
      <w:r w:rsidRPr="009E5255">
        <w:rPr>
          <w:lang w:val="en-AU"/>
        </w:rPr>
        <w:t xml:space="preserve">avelumab for </w:t>
      </w:r>
      <w:r w:rsidR="009E5255" w:rsidRPr="009E5255">
        <w:rPr>
          <w:lang w:val="en-AU"/>
        </w:rPr>
        <w:t>Merkel</w:t>
      </w:r>
      <w:r w:rsidRPr="009E5255">
        <w:rPr>
          <w:lang w:val="en-AU"/>
        </w:rPr>
        <w:t xml:space="preserve"> cell carcinoma.  [11671G (public, continuing); 11679Q (private, initial); 11685B (private, continuing); 11965M (public, initial).  This medicine was included on the basis of being a recently listed monoclonal antibody (</w:t>
      </w:r>
      <w:r w:rsidR="008734C7" w:rsidRPr="009E5255">
        <w:rPr>
          <w:lang w:val="en-AU"/>
        </w:rPr>
        <w:t xml:space="preserve">i.e., </w:t>
      </w:r>
      <w:r w:rsidRPr="009E5255">
        <w:rPr>
          <w:lang w:val="en-AU"/>
        </w:rPr>
        <w:t>no</w:t>
      </w:r>
      <w:r w:rsidR="008734C7" w:rsidRPr="009E5255">
        <w:rPr>
          <w:lang w:val="en-AU"/>
        </w:rPr>
        <w:t>n-</w:t>
      </w:r>
      <w:r w:rsidRPr="009E5255">
        <w:rPr>
          <w:lang w:val="en-AU"/>
        </w:rPr>
        <w:t>cytotoxic) for which use comprised both mg per kg dosing (as the predominant form of utilisation) and flat</w:t>
      </w:r>
      <w:r w:rsidR="008734C7" w:rsidRPr="009E5255">
        <w:rPr>
          <w:lang w:val="en-AU"/>
        </w:rPr>
        <w:t>-</w:t>
      </w:r>
      <w:r w:rsidRPr="009E5255">
        <w:rPr>
          <w:lang w:val="en-AU"/>
        </w:rPr>
        <w:t xml:space="preserve">based dosing.  </w:t>
      </w:r>
    </w:p>
    <w:p w14:paraId="7EF2129F" w14:textId="137002A5" w:rsidR="00DE30F3" w:rsidRPr="009E5255" w:rsidRDefault="00DE30F3">
      <w:pPr>
        <w:pStyle w:val="ListParagraph"/>
        <w:numPr>
          <w:ilvl w:val="0"/>
          <w:numId w:val="46"/>
        </w:numPr>
        <w:rPr>
          <w:lang w:val="en-AU"/>
        </w:rPr>
      </w:pPr>
      <w:r w:rsidRPr="009E5255">
        <w:rPr>
          <w:lang w:val="en-AU"/>
        </w:rPr>
        <w:t>bortezomib for multiple myeloma</w:t>
      </w:r>
      <w:r w:rsidR="00D07AC8" w:rsidRPr="009E5255">
        <w:rPr>
          <w:lang w:val="en-AU"/>
        </w:rPr>
        <w:t xml:space="preserve"> [</w:t>
      </w:r>
      <w:r w:rsidRPr="009E5255">
        <w:rPr>
          <w:lang w:val="en-AU"/>
        </w:rPr>
        <w:t>12219D (private) and 12227M (public)</w:t>
      </w:r>
      <w:r w:rsidR="00D07AC8" w:rsidRPr="009E5255">
        <w:rPr>
          <w:lang w:val="en-AU"/>
        </w:rPr>
        <w:t>,</w:t>
      </w:r>
      <w:r w:rsidRPr="009E5255">
        <w:rPr>
          <w:lang w:val="en-AU"/>
        </w:rPr>
        <w:t xml:space="preserve"> available from 2021</w:t>
      </w:r>
      <w:r w:rsidR="008734C7" w:rsidRPr="009E5255">
        <w:rPr>
          <w:lang w:val="en-AU"/>
        </w:rPr>
        <w:t>]</w:t>
      </w:r>
      <w:r w:rsidRPr="009E5255">
        <w:rPr>
          <w:lang w:val="en-AU"/>
        </w:rPr>
        <w:t>.  The following item codes were for various restrictions for multiple myeloma in public hospitals: 04403R, 04429D, 04706Q, 04712B, 04713C, 04725Q, 04732C, 12227M; and private hospitals: 07238Y, 07268M, 07269N, 07271Q, 07272R, 07274W, 07275X, 12219D</w:t>
      </w:r>
      <w:r w:rsidR="002F5D4F" w:rsidRPr="009E5255">
        <w:rPr>
          <w:lang w:val="en-AU"/>
        </w:rPr>
        <w:t>]</w:t>
      </w:r>
      <w:r w:rsidRPr="009E5255">
        <w:rPr>
          <w:lang w:val="en-AU"/>
        </w:rPr>
        <w:t>.  This medicine was included as a third case study, being a medicine prescribed on a mg per m</w:t>
      </w:r>
      <w:r w:rsidRPr="009E5255">
        <w:rPr>
          <w:vertAlign w:val="superscript"/>
          <w:lang w:val="en-AU"/>
        </w:rPr>
        <w:t>2</w:t>
      </w:r>
      <w:r w:rsidRPr="009E5255">
        <w:rPr>
          <w:lang w:val="en-AU"/>
        </w:rPr>
        <w:t xml:space="preserve"> </w:t>
      </w:r>
      <w:r w:rsidR="00042C68" w:rsidRPr="009E5255">
        <w:rPr>
          <w:lang w:val="en-AU"/>
        </w:rPr>
        <w:t xml:space="preserve">BSA </w:t>
      </w:r>
      <w:r w:rsidRPr="009E5255">
        <w:rPr>
          <w:lang w:val="en-AU"/>
        </w:rPr>
        <w:t xml:space="preserve">basis.  </w:t>
      </w:r>
    </w:p>
    <w:p w14:paraId="5C4668BC" w14:textId="4AE64501" w:rsidR="00DE30F3" w:rsidRPr="009E5255" w:rsidRDefault="00DE30F3" w:rsidP="00DE30F3">
      <w:pPr>
        <w:spacing w:before="240"/>
        <w:rPr>
          <w:i/>
          <w:iCs/>
          <w:u w:val="single"/>
        </w:rPr>
      </w:pPr>
      <w:r w:rsidRPr="009E5255">
        <w:rPr>
          <w:i/>
          <w:iCs/>
          <w:u w:val="single"/>
        </w:rPr>
        <w:t>Structure of the model</w:t>
      </w:r>
    </w:p>
    <w:p w14:paraId="1609A519" w14:textId="1F6ED57A" w:rsidR="00DE30F3" w:rsidRPr="009E5255" w:rsidRDefault="00DE30F3" w:rsidP="00DE30F3">
      <w:pPr>
        <w:rPr>
          <w:color w:val="000000" w:themeColor="text1"/>
        </w:rPr>
      </w:pPr>
      <w:r w:rsidRPr="009E5255">
        <w:rPr>
          <w:color w:val="000000" w:themeColor="text1"/>
        </w:rPr>
        <w:t xml:space="preserve">The standard ‘Utilisation and Cost Model Workbook’ was adapted for this analysis (see </w:t>
      </w:r>
      <w:r w:rsidRPr="009E5255">
        <w:rPr>
          <w:color w:val="000000" w:themeColor="text1"/>
        </w:rPr>
        <w:fldChar w:fldCharType="begin"/>
      </w:r>
      <w:r w:rsidRPr="009E5255">
        <w:rPr>
          <w:color w:val="000000" w:themeColor="text1"/>
        </w:rPr>
        <w:instrText xml:space="preserve"> REF _Ref87872390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Table </w:t>
      </w:r>
      <w:r w:rsidR="000C766B" w:rsidRPr="000C766B">
        <w:rPr>
          <w:noProof/>
          <w:color w:val="000000" w:themeColor="text1"/>
        </w:rPr>
        <w:t>A61</w:t>
      </w:r>
      <w:r w:rsidRPr="009E5255">
        <w:rPr>
          <w:color w:val="000000" w:themeColor="text1"/>
        </w:rPr>
        <w:fldChar w:fldCharType="end"/>
      </w:r>
      <w:r w:rsidRPr="009E5255">
        <w:rPr>
          <w:color w:val="000000" w:themeColor="text1"/>
        </w:rPr>
        <w:t xml:space="preserve">).  A summary of the data inputs and changes made to the relevant workbook are provided below.  </w:t>
      </w:r>
    </w:p>
    <w:p w14:paraId="0B0F6044" w14:textId="51854DD8" w:rsidR="00DE30F3" w:rsidRPr="009E5255" w:rsidRDefault="00DE30F3" w:rsidP="00DE30F3">
      <w:pPr>
        <w:pStyle w:val="Caption"/>
      </w:pPr>
      <w:bookmarkStart w:id="596" w:name="_Ref87872390"/>
      <w:r w:rsidRPr="009E5255">
        <w:t>Table A</w:t>
      </w:r>
      <w:r w:rsidR="00E36C93">
        <w:fldChar w:fldCharType="begin"/>
      </w:r>
      <w:r w:rsidR="00E36C93">
        <w:instrText xml:space="preserve"> SEQ Table_A \* ARABIC </w:instrText>
      </w:r>
      <w:r w:rsidR="00E36C93">
        <w:fldChar w:fldCharType="separate"/>
      </w:r>
      <w:r w:rsidR="000C766B">
        <w:rPr>
          <w:noProof/>
        </w:rPr>
        <w:t>61</w:t>
      </w:r>
      <w:r w:rsidR="00E36C93">
        <w:rPr>
          <w:noProof/>
        </w:rPr>
        <w:fldChar w:fldCharType="end"/>
      </w:r>
      <w:bookmarkEnd w:id="596"/>
      <w:r w:rsidRPr="009E5255">
        <w:t>. Excel worksheets in use from the Utilisation and Cost Model Workboo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Excel worksheets in use from the Utilisation and Cost Model Workbook"/>
      </w:tblPr>
      <w:tblGrid>
        <w:gridCol w:w="1838"/>
        <w:gridCol w:w="7178"/>
      </w:tblGrid>
      <w:tr w:rsidR="00DE30F3" w:rsidRPr="009E5255" w14:paraId="45011C79" w14:textId="77777777" w:rsidTr="002F5D4F">
        <w:trPr>
          <w:tblHeader/>
        </w:trPr>
        <w:tc>
          <w:tcPr>
            <w:tcW w:w="1838" w:type="dxa"/>
            <w:tcBorders>
              <w:bottom w:val="single" w:sz="4" w:space="0" w:color="auto"/>
            </w:tcBorders>
          </w:tcPr>
          <w:p w14:paraId="67ECBC4F" w14:textId="77777777" w:rsidR="00DE30F3" w:rsidRPr="009E5255" w:rsidRDefault="00DE30F3" w:rsidP="00DE30F3">
            <w:pPr>
              <w:spacing w:before="0" w:after="0" w:line="240" w:lineRule="auto"/>
              <w:rPr>
                <w:bCs w:val="0"/>
                <w:i/>
                <w:iCs/>
                <w:color w:val="000000" w:themeColor="text1"/>
                <w:sz w:val="20"/>
                <w:szCs w:val="20"/>
              </w:rPr>
            </w:pPr>
            <w:r w:rsidRPr="009E5255">
              <w:rPr>
                <w:bCs w:val="0"/>
                <w:i/>
                <w:iCs/>
                <w:color w:val="000000" w:themeColor="text1"/>
                <w:sz w:val="20"/>
                <w:szCs w:val="20"/>
              </w:rPr>
              <w:t>Sheet name</w:t>
            </w:r>
          </w:p>
        </w:tc>
        <w:tc>
          <w:tcPr>
            <w:tcW w:w="7178" w:type="dxa"/>
            <w:tcBorders>
              <w:bottom w:val="single" w:sz="4" w:space="0" w:color="auto"/>
            </w:tcBorders>
          </w:tcPr>
          <w:p w14:paraId="000117F7" w14:textId="77777777" w:rsidR="00DE30F3" w:rsidRPr="009E5255" w:rsidRDefault="00DE30F3" w:rsidP="00DE30F3">
            <w:pPr>
              <w:spacing w:before="0" w:after="0" w:line="240" w:lineRule="auto"/>
              <w:rPr>
                <w:bCs w:val="0"/>
                <w:i/>
                <w:iCs/>
                <w:color w:val="000000" w:themeColor="text1"/>
                <w:sz w:val="20"/>
                <w:szCs w:val="20"/>
              </w:rPr>
            </w:pPr>
            <w:r w:rsidRPr="009E5255">
              <w:rPr>
                <w:bCs w:val="0"/>
                <w:i/>
                <w:iCs/>
                <w:color w:val="000000" w:themeColor="text1"/>
                <w:sz w:val="20"/>
                <w:szCs w:val="20"/>
              </w:rPr>
              <w:t>Description and location of data input</w:t>
            </w:r>
          </w:p>
        </w:tc>
      </w:tr>
      <w:tr w:rsidR="00DE30F3" w:rsidRPr="009E5255" w14:paraId="4905B27D" w14:textId="77777777" w:rsidTr="002F5D4F">
        <w:tc>
          <w:tcPr>
            <w:tcW w:w="1838" w:type="dxa"/>
            <w:tcBorders>
              <w:top w:val="single" w:sz="4" w:space="0" w:color="auto"/>
            </w:tcBorders>
          </w:tcPr>
          <w:p w14:paraId="56AE1B35"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0.  Title</w:t>
            </w:r>
          </w:p>
        </w:tc>
        <w:tc>
          <w:tcPr>
            <w:tcW w:w="7178" w:type="dxa"/>
            <w:tcBorders>
              <w:top w:val="single" w:sz="4" w:space="0" w:color="auto"/>
            </w:tcBorders>
          </w:tcPr>
          <w:p w14:paraId="7056B25E"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Define the structure of the model</w:t>
            </w:r>
          </w:p>
        </w:tc>
      </w:tr>
      <w:tr w:rsidR="00DE30F3" w:rsidRPr="009E5255" w14:paraId="7E252BC6" w14:textId="77777777" w:rsidTr="002F5D4F">
        <w:tc>
          <w:tcPr>
            <w:tcW w:w="1838" w:type="dxa"/>
          </w:tcPr>
          <w:p w14:paraId="7A9D4670"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1.  Overview</w:t>
            </w:r>
          </w:p>
        </w:tc>
        <w:tc>
          <w:tcPr>
            <w:tcW w:w="7178" w:type="dxa"/>
          </w:tcPr>
          <w:p w14:paraId="7EA43F81"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 xml:space="preserve">Define General Information; Regulatory information; Existing listings of this medicine; Economics /SPA /RSA; Patients counts/costs </w:t>
            </w:r>
          </w:p>
        </w:tc>
      </w:tr>
      <w:tr w:rsidR="00DE30F3" w:rsidRPr="009E5255" w14:paraId="7E3C0D8C" w14:textId="77777777" w:rsidTr="002F5D4F">
        <w:tc>
          <w:tcPr>
            <w:tcW w:w="1838" w:type="dxa"/>
          </w:tcPr>
          <w:p w14:paraId="730D4B21"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2e.  Scripts – market</w:t>
            </w:r>
          </w:p>
        </w:tc>
        <w:tc>
          <w:tcPr>
            <w:tcW w:w="7178" w:type="dxa"/>
          </w:tcPr>
          <w:p w14:paraId="60082919"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2.Identify the expected substitutable medicines in the current PBS market – include services volumes for the first full calendar year.</w:t>
            </w:r>
          </w:p>
          <w:p w14:paraId="341D8484"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3.  Estimate the number of scripts - include services volumes for year 2016 to 2021.  The estimated annual rate of growth [0%], proportion applicable to indication [100%], proportion affected by the proposed medicine [100%]</w:t>
            </w:r>
          </w:p>
          <w:p w14:paraId="6B718D06"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4.  Methods and assumptions</w:t>
            </w:r>
          </w:p>
        </w:tc>
      </w:tr>
      <w:tr w:rsidR="00DE30F3" w:rsidRPr="009E5255" w14:paraId="5387EE92" w14:textId="77777777" w:rsidTr="002F5D4F">
        <w:tc>
          <w:tcPr>
            <w:tcW w:w="1838" w:type="dxa"/>
          </w:tcPr>
          <w:p w14:paraId="60E0A320"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4b.  Impact – affected (pub)</w:t>
            </w:r>
          </w:p>
        </w:tc>
        <w:tc>
          <w:tcPr>
            <w:tcW w:w="7178" w:type="dxa"/>
          </w:tcPr>
          <w:p w14:paraId="24DEF8CA"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2.  Cost of individual forms/strengths – adjust co-payment calculation to initial script</w:t>
            </w:r>
          </w:p>
          <w:p w14:paraId="18FB2205"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3.  Identify the costs for all forms / strengths of the affected medicines</w:t>
            </w:r>
          </w:p>
          <w:p w14:paraId="7554DBFA"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4.  Methods and assumptions</w:t>
            </w:r>
          </w:p>
        </w:tc>
      </w:tr>
      <w:tr w:rsidR="00DE30F3" w:rsidRPr="009E5255" w14:paraId="4FBACE08" w14:textId="77777777" w:rsidTr="002F5D4F">
        <w:tc>
          <w:tcPr>
            <w:tcW w:w="1838" w:type="dxa"/>
          </w:tcPr>
          <w:p w14:paraId="20D82E7C"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5.  Impact - net</w:t>
            </w:r>
          </w:p>
        </w:tc>
        <w:tc>
          <w:tcPr>
            <w:tcW w:w="7178" w:type="dxa"/>
          </w:tcPr>
          <w:p w14:paraId="207BFD8D"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Provide a summary of the published prices</w:t>
            </w:r>
          </w:p>
        </w:tc>
      </w:tr>
      <w:tr w:rsidR="00DE30F3" w:rsidRPr="009E5255" w14:paraId="568C144C" w14:textId="77777777" w:rsidTr="002F5D4F">
        <w:tc>
          <w:tcPr>
            <w:tcW w:w="1838" w:type="dxa"/>
          </w:tcPr>
          <w:p w14:paraId="4C7EF181"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References</w:t>
            </w:r>
          </w:p>
        </w:tc>
        <w:tc>
          <w:tcPr>
            <w:tcW w:w="7178" w:type="dxa"/>
          </w:tcPr>
          <w:p w14:paraId="3D03D195"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First year of listing.  Relevant cells J42:J46</w:t>
            </w:r>
          </w:p>
        </w:tc>
      </w:tr>
      <w:tr w:rsidR="00DE30F3" w:rsidRPr="009E5255" w14:paraId="30DBA066" w14:textId="77777777" w:rsidTr="002F5D4F">
        <w:tc>
          <w:tcPr>
            <w:tcW w:w="1838" w:type="dxa"/>
            <w:tcBorders>
              <w:bottom w:val="single" w:sz="4" w:space="0" w:color="auto"/>
            </w:tcBorders>
          </w:tcPr>
          <w:p w14:paraId="56F39946"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Reference</w:t>
            </w:r>
          </w:p>
        </w:tc>
        <w:tc>
          <w:tcPr>
            <w:tcW w:w="7178" w:type="dxa"/>
            <w:tcBorders>
              <w:bottom w:val="single" w:sz="4" w:space="0" w:color="auto"/>
            </w:tcBorders>
          </w:tcPr>
          <w:p w14:paraId="5A4C0153"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Pricing calculator D21-845017 Mark-ups v38 – eff 1 Jul 21 – External, spreadsheet named ‘Reference’.  Relevant cells are in B33:H38</w:t>
            </w:r>
          </w:p>
        </w:tc>
      </w:tr>
    </w:tbl>
    <w:p w14:paraId="74A53B53" w14:textId="77777777" w:rsidR="00DE30F3" w:rsidRPr="009E5255" w:rsidRDefault="00DE30F3" w:rsidP="003A6F1A">
      <w:pPr>
        <w:pStyle w:val="TableNotes"/>
      </w:pPr>
      <w:r w:rsidRPr="009E5255">
        <w:t>Abbreviations:</w:t>
      </w:r>
      <w:r w:rsidRPr="009E5255">
        <w:tab/>
        <w:t xml:space="preserve">PBS, pharmaceutical benefits scheme; pub, published; RSA, risk-sharing arrangement; SPA, special pricing arrangements.  </w:t>
      </w:r>
    </w:p>
    <w:p w14:paraId="4E0C5CCB" w14:textId="77777777" w:rsidR="00DE30F3" w:rsidRPr="009E5255" w:rsidRDefault="00DE30F3" w:rsidP="00DE30F3">
      <w:pPr>
        <w:rPr>
          <w:color w:val="000000" w:themeColor="text1"/>
        </w:rPr>
      </w:pPr>
      <w:r w:rsidRPr="009E5255">
        <w:rPr>
          <w:color w:val="000000" w:themeColor="text1"/>
        </w:rPr>
        <w:t xml:space="preserve">Using the ‘Utilisation and Cost Model Workbook’ the structure of the model was defined in the </w:t>
      </w:r>
      <w:r w:rsidRPr="009E5255">
        <w:rPr>
          <w:i/>
          <w:iCs/>
          <w:color w:val="000000" w:themeColor="text1"/>
        </w:rPr>
        <w:t xml:space="preserve">Worksheet 0.  Title </w:t>
      </w:r>
      <w:r w:rsidRPr="009E5255">
        <w:rPr>
          <w:color w:val="000000" w:themeColor="text1"/>
        </w:rPr>
        <w:t>as follows:</w:t>
      </w:r>
    </w:p>
    <w:p w14:paraId="4B50AD77" w14:textId="77777777" w:rsidR="00DE30F3" w:rsidRPr="009E5255" w:rsidRDefault="00DE30F3">
      <w:pPr>
        <w:pStyle w:val="ListParagraph"/>
        <w:numPr>
          <w:ilvl w:val="0"/>
          <w:numId w:val="50"/>
        </w:numPr>
        <w:rPr>
          <w:lang w:val="en-AU"/>
        </w:rPr>
      </w:pPr>
      <w:r w:rsidRPr="009E5255">
        <w:rPr>
          <w:lang w:val="en-AU"/>
        </w:rPr>
        <w:t>Identify the script source: Market share</w:t>
      </w:r>
    </w:p>
    <w:p w14:paraId="711B9747" w14:textId="77777777" w:rsidR="00DE30F3" w:rsidRPr="009E5255" w:rsidRDefault="00DE30F3">
      <w:pPr>
        <w:pStyle w:val="ListParagraph"/>
        <w:numPr>
          <w:ilvl w:val="0"/>
          <w:numId w:val="50"/>
        </w:numPr>
        <w:rPr>
          <w:lang w:val="en-AU"/>
        </w:rPr>
      </w:pPr>
      <w:r w:rsidRPr="009E5255">
        <w:rPr>
          <w:lang w:val="en-AU"/>
        </w:rPr>
        <w:t>Script split source: Current market</w:t>
      </w:r>
    </w:p>
    <w:p w14:paraId="4A8771F5" w14:textId="77777777" w:rsidR="00DE30F3" w:rsidRPr="009E5255" w:rsidRDefault="00DE30F3">
      <w:pPr>
        <w:pStyle w:val="ListParagraph"/>
        <w:numPr>
          <w:ilvl w:val="0"/>
          <w:numId w:val="50"/>
        </w:numPr>
        <w:rPr>
          <w:lang w:val="en-AU"/>
        </w:rPr>
      </w:pPr>
      <w:r w:rsidRPr="009E5255">
        <w:rPr>
          <w:lang w:val="en-AU"/>
        </w:rPr>
        <w:t>Proposed listing results in: Substitution</w:t>
      </w:r>
    </w:p>
    <w:p w14:paraId="2A616CFC" w14:textId="7BD1B242" w:rsidR="00DE30F3" w:rsidRPr="009E5255" w:rsidRDefault="00DE30F3">
      <w:pPr>
        <w:pStyle w:val="ListParagraph"/>
        <w:numPr>
          <w:ilvl w:val="0"/>
          <w:numId w:val="50"/>
        </w:numPr>
        <w:rPr>
          <w:lang w:val="en-AU"/>
        </w:rPr>
      </w:pPr>
      <w:r w:rsidRPr="009E5255">
        <w:rPr>
          <w:lang w:val="en-AU"/>
        </w:rPr>
        <w:t>Affected medicine has SPA: No for cabazitaxel and bortezomib and Yes for avelumab.</w:t>
      </w:r>
    </w:p>
    <w:p w14:paraId="769ED530" w14:textId="77777777" w:rsidR="00DE30F3" w:rsidRPr="009E5255" w:rsidRDefault="00DE30F3" w:rsidP="00DE30F3">
      <w:pPr>
        <w:spacing w:before="240"/>
        <w:rPr>
          <w:i/>
          <w:iCs/>
          <w:u w:val="single"/>
        </w:rPr>
      </w:pPr>
      <w:r w:rsidRPr="009E5255">
        <w:rPr>
          <w:i/>
          <w:iCs/>
          <w:u w:val="single"/>
        </w:rPr>
        <w:t xml:space="preserve">Methods and inputs </w:t>
      </w:r>
    </w:p>
    <w:p w14:paraId="590A06EB" w14:textId="7F9CBF7B" w:rsidR="00DE30F3" w:rsidRPr="009E5255" w:rsidRDefault="00DE30F3" w:rsidP="00DE30F3">
      <w:pPr>
        <w:rPr>
          <w:color w:val="000000" w:themeColor="text1"/>
        </w:rPr>
      </w:pPr>
      <w:r w:rsidRPr="009E5255">
        <w:rPr>
          <w:i/>
          <w:iCs/>
          <w:color w:val="000000" w:themeColor="text1"/>
        </w:rPr>
        <w:t>Assumptions</w:t>
      </w:r>
      <w:r w:rsidRPr="009E5255">
        <w:rPr>
          <w:color w:val="000000" w:themeColor="text1"/>
        </w:rPr>
        <w:t>: A market share approach was taken using patient level utilisation data as provided from the Department of Health.  No modelling of expenditure growth or forwards estimates was undertaken.  The analysis was conducted at the DPMA level, noting that the impact of moving to per mg pricing as the basis for reimbursement will be different for avelumab given that it is supplied under a special pricing arrangement, but details of the effective price were not known (see Pricing Inputs).</w:t>
      </w:r>
    </w:p>
    <w:p w14:paraId="471D5900" w14:textId="6FB7D5F1" w:rsidR="00DE30F3" w:rsidRPr="009E5255" w:rsidRDefault="00DE30F3" w:rsidP="00DE30F3">
      <w:pPr>
        <w:rPr>
          <w:color w:val="000000" w:themeColor="text1"/>
        </w:rPr>
      </w:pPr>
      <w:r w:rsidRPr="009E5255">
        <w:rPr>
          <w:i/>
          <w:iCs/>
          <w:color w:val="000000" w:themeColor="text1"/>
        </w:rPr>
        <w:t>Data Sources</w:t>
      </w:r>
      <w:r w:rsidRPr="009E5255">
        <w:rPr>
          <w:color w:val="000000" w:themeColor="text1"/>
        </w:rPr>
        <w:t>: Five years of utilisation data for the relevant PBS items were utilised</w:t>
      </w:r>
      <w:r w:rsidR="003D1043" w:rsidRPr="009E5255">
        <w:rPr>
          <w:color w:val="000000" w:themeColor="text1"/>
        </w:rPr>
        <w:t xml:space="preserve"> (1 July 2016 to 30 June 2021)</w:t>
      </w:r>
      <w:r w:rsidRPr="009E5255">
        <w:rPr>
          <w:color w:val="000000" w:themeColor="text1"/>
        </w:rPr>
        <w:t xml:space="preserve">.  The dataset included service volumes by line item along with form and strength, quantity supplied (mg or mcg), pharmacy approval type and repeat script flag.  The PBS data were cross-referenced to the PBS item report data of services processed from Services Australia.  </w:t>
      </w:r>
    </w:p>
    <w:p w14:paraId="4BEC41A5" w14:textId="77777777" w:rsidR="00DE30F3" w:rsidRPr="009E5255" w:rsidRDefault="00DE30F3" w:rsidP="00DE30F3">
      <w:pPr>
        <w:rPr>
          <w:color w:val="000000" w:themeColor="text1"/>
        </w:rPr>
      </w:pPr>
      <w:r w:rsidRPr="009E5255">
        <w:rPr>
          <w:color w:val="000000" w:themeColor="text1"/>
        </w:rPr>
        <w:t>The PBS database does not report the actual dose strengths used as the basis for the estimation of the most efficient combination of vials; rather, due to a reporting anomaly, for PBS items with multiple strengths, only the first strength per PBS Item as it appears on the PBS schedule is shown in the PBS database.  Accordingly, the analyses presented in this section do not utilise the medicine strengths as contained in the PBS database, relying on the recorded dose reimbursed per service and the total number of services per medicine, as follows:</w:t>
      </w:r>
    </w:p>
    <w:p w14:paraId="419F3F51" w14:textId="77777777" w:rsidR="00DE30F3" w:rsidRPr="009E5255" w:rsidRDefault="00DE30F3" w:rsidP="00DE30F3">
      <w:pPr>
        <w:rPr>
          <w:color w:val="000000" w:themeColor="text1"/>
        </w:rPr>
      </w:pPr>
    </w:p>
    <w:p w14:paraId="154CE13E" w14:textId="77777777" w:rsidR="00DE30F3" w:rsidRPr="009E5255" w:rsidRDefault="00DE30F3">
      <w:pPr>
        <w:pStyle w:val="ListParagraph"/>
        <w:numPr>
          <w:ilvl w:val="0"/>
          <w:numId w:val="48"/>
        </w:numPr>
        <w:rPr>
          <w:u w:val="single"/>
          <w:lang w:val="en-AU"/>
        </w:rPr>
      </w:pPr>
      <w:r w:rsidRPr="009E5255">
        <w:rPr>
          <w:lang w:val="en-AU"/>
        </w:rPr>
        <w:t>Cabazitaxel: There are three cabazitaxel brands - Cabazitaxel Ever Pharma (6 ml injection, 6 ml vial), Cabazitaxel Juno (1.5 ml injection) and Jevtana (1.5 ml injection).  Cabazitaxel Ever Pharma was listed on the PBS 01/07/2021 and no data were available during the study period</w:t>
      </w:r>
      <w:r w:rsidRPr="009E5255">
        <w:rPr>
          <w:rStyle w:val="FootnoteReference"/>
          <w:rFonts w:cstheme="majorHAnsi"/>
          <w:lang w:val="en-AU"/>
        </w:rPr>
        <w:footnoteReference w:id="5"/>
      </w:r>
      <w:r w:rsidRPr="009E5255">
        <w:rPr>
          <w:lang w:val="en-AU"/>
        </w:rPr>
        <w:t xml:space="preserve">.  Data were only available for concentrated injection 60 mg (as acetone solvate) in 1.5 mL, with diluent reflecting Cabazitaxel Juno or Jevtana (note, the brand used was not provided in the PBS database).  </w:t>
      </w:r>
    </w:p>
    <w:p w14:paraId="4169C0B2" w14:textId="77777777" w:rsidR="00DE30F3" w:rsidRPr="009E5255" w:rsidRDefault="00DE30F3">
      <w:pPr>
        <w:pStyle w:val="ListParagraph"/>
        <w:numPr>
          <w:ilvl w:val="0"/>
          <w:numId w:val="48"/>
        </w:numPr>
        <w:rPr>
          <w:lang w:val="en-AU"/>
        </w:rPr>
      </w:pPr>
      <w:r w:rsidRPr="009E5255">
        <w:rPr>
          <w:lang w:val="en-AU"/>
        </w:rPr>
        <w:t xml:space="preserve">Avelumab: There is one strength of avelumab listed on the PBS with brand name Bavencio® (200 mg/10 ml injection, 10 ml vial).  Avelumab is administered in a dose of 10 mg/kg intravenously over 60 minutes once every 2 weeks or 800 mg administered intravenously over 60 minutes every 2 weeks.  Data on avelumab use were available from 2019 onwards (reflecting the time from which this medicine was listed on the PBS).  </w:t>
      </w:r>
    </w:p>
    <w:p w14:paraId="111236D9" w14:textId="77777777" w:rsidR="00DE30F3" w:rsidRPr="009E5255" w:rsidRDefault="00DE30F3">
      <w:pPr>
        <w:pStyle w:val="ListParagraph"/>
        <w:numPr>
          <w:ilvl w:val="0"/>
          <w:numId w:val="48"/>
        </w:numPr>
        <w:rPr>
          <w:lang w:val="en-AU"/>
        </w:rPr>
      </w:pPr>
      <w:r w:rsidRPr="009E5255">
        <w:rPr>
          <w:lang w:val="en-AU"/>
        </w:rPr>
        <w:t>Bortezomib: There are three strengths of bortezomib on the PBS - 1 mg, 3 mg and 3.5 mg.  A 2.5 mg vial was recently approved but not available during the study period.  The Janssen Velcade® formulation may be administered intravenously (at a concentration of 1 mg/mL) as a 3-5 second bolus injection or subcutaneously (at a concentration of 2.5 mg/mL).  Data on Janssen Velcade® were available for the entire study period (given that it is the innovator brand), whereas data on the use of the Juno Pharmaceuticals Juno® brand were available from 2021 (note, the brand used was not provided in the PBS database).  For the costing, the bortezomib 3 mg vial was used in the analysis (the price per mg was the same across the 1 mg, 3 mg and 3.5 mg strengths).</w:t>
      </w:r>
    </w:p>
    <w:p w14:paraId="52FDB202" w14:textId="77777777" w:rsidR="00DE30F3" w:rsidRPr="009E5255" w:rsidRDefault="00DE30F3" w:rsidP="00DE30F3">
      <w:pPr>
        <w:spacing w:before="240"/>
        <w:rPr>
          <w:i/>
          <w:iCs/>
          <w:color w:val="000000" w:themeColor="text1"/>
        </w:rPr>
      </w:pPr>
      <w:r w:rsidRPr="009E5255">
        <w:rPr>
          <w:color w:val="000000" w:themeColor="text1"/>
        </w:rPr>
        <w:t xml:space="preserve">The required inputs were obtained from a number of data sources.  The PBS line level database analysis relied on the date supplied variable </w:t>
      </w:r>
      <w:r w:rsidRPr="009E5255">
        <w:rPr>
          <w:i/>
          <w:iCs/>
          <w:color w:val="000000" w:themeColor="text1"/>
        </w:rPr>
        <w:t xml:space="preserve">[spply_dt], </w:t>
      </w:r>
      <w:r w:rsidRPr="009E5255">
        <w:rPr>
          <w:color w:val="000000" w:themeColor="text1"/>
        </w:rPr>
        <w:t>which was</w:t>
      </w:r>
      <w:r w:rsidRPr="009E5255">
        <w:rPr>
          <w:i/>
          <w:iCs/>
          <w:color w:val="000000" w:themeColor="text1"/>
        </w:rPr>
        <w:t xml:space="preserve"> </w:t>
      </w:r>
      <w:r w:rsidRPr="009E5255">
        <w:rPr>
          <w:color w:val="000000" w:themeColor="text1"/>
        </w:rPr>
        <w:t xml:space="preserve">converted into half years (e.g.  2021h1 indicating scripts supplied from 1 January 2021 to 30 June 2021).  Within the database, the medicine item code </w:t>
      </w:r>
      <w:r w:rsidRPr="009E5255">
        <w:rPr>
          <w:i/>
          <w:iCs/>
          <w:color w:val="000000" w:themeColor="text1"/>
        </w:rPr>
        <w:t xml:space="preserve">[itm_cd] </w:t>
      </w:r>
      <w:r w:rsidRPr="009E5255">
        <w:rPr>
          <w:color w:val="000000" w:themeColor="text1"/>
        </w:rPr>
        <w:t>and</w:t>
      </w:r>
      <w:r w:rsidRPr="009E5255">
        <w:rPr>
          <w:i/>
          <w:iCs/>
          <w:color w:val="000000" w:themeColor="text1"/>
        </w:rPr>
        <w:t xml:space="preserve"> </w:t>
      </w:r>
      <w:r w:rsidRPr="009E5255">
        <w:rPr>
          <w:color w:val="000000" w:themeColor="text1"/>
        </w:rPr>
        <w:t xml:space="preserve">drug name </w:t>
      </w:r>
      <w:r w:rsidRPr="009E5255">
        <w:rPr>
          <w:i/>
          <w:iCs/>
          <w:color w:val="000000" w:themeColor="text1"/>
        </w:rPr>
        <w:t xml:space="preserve">[drg_schdl_nm] </w:t>
      </w:r>
      <w:r w:rsidRPr="009E5255">
        <w:rPr>
          <w:color w:val="000000" w:themeColor="text1"/>
        </w:rPr>
        <w:t xml:space="preserve">were used to identify the medicine and item of interest.  </w:t>
      </w:r>
    </w:p>
    <w:p w14:paraId="69A2E9BE" w14:textId="77777777" w:rsidR="00DE30F3" w:rsidRPr="009E5255" w:rsidRDefault="00DE30F3">
      <w:pPr>
        <w:pStyle w:val="ListParagraph"/>
        <w:numPr>
          <w:ilvl w:val="0"/>
          <w:numId w:val="51"/>
        </w:numPr>
        <w:rPr>
          <w:lang w:val="en-AU"/>
        </w:rPr>
      </w:pPr>
      <w:r w:rsidRPr="009E5255">
        <w:rPr>
          <w:lang w:val="en-AU"/>
        </w:rPr>
        <w:t>script volumes for each line item by time from PBS line level database</w:t>
      </w:r>
    </w:p>
    <w:p w14:paraId="29EE07E6" w14:textId="77777777" w:rsidR="00DE30F3" w:rsidRPr="009E5255" w:rsidRDefault="00DE30F3">
      <w:pPr>
        <w:pStyle w:val="ListParagraph"/>
        <w:numPr>
          <w:ilvl w:val="0"/>
          <w:numId w:val="51"/>
        </w:numPr>
        <w:rPr>
          <w:lang w:val="en-AU"/>
        </w:rPr>
      </w:pPr>
      <w:r w:rsidRPr="009E5255">
        <w:rPr>
          <w:lang w:val="en-AU"/>
        </w:rPr>
        <w:t xml:space="preserve">patient category </w:t>
      </w:r>
      <w:r w:rsidRPr="009E5255">
        <w:rPr>
          <w:i/>
          <w:iCs/>
          <w:lang w:val="en-AU"/>
        </w:rPr>
        <w:t>[ptnt_ctgry_drvd_cd]</w:t>
      </w:r>
      <w:r w:rsidRPr="009E5255">
        <w:rPr>
          <w:lang w:val="en-AU"/>
        </w:rPr>
        <w:t xml:space="preserve"> split for each line item from PBS data line level database</w:t>
      </w:r>
    </w:p>
    <w:p w14:paraId="2BB1CF48" w14:textId="77777777" w:rsidR="00DE30F3" w:rsidRPr="009E5255" w:rsidRDefault="00DE30F3">
      <w:pPr>
        <w:pStyle w:val="ListParagraph"/>
        <w:numPr>
          <w:ilvl w:val="0"/>
          <w:numId w:val="51"/>
        </w:numPr>
        <w:rPr>
          <w:lang w:val="en-AU"/>
        </w:rPr>
      </w:pPr>
      <w:r w:rsidRPr="009E5255">
        <w:rPr>
          <w:lang w:val="en-AU"/>
        </w:rPr>
        <w:t xml:space="preserve">public/private/community split for each line item from PBS line level database using item code (public/private only) and pharmacy approval type </w:t>
      </w:r>
      <w:r w:rsidRPr="009E5255">
        <w:rPr>
          <w:i/>
          <w:iCs/>
          <w:lang w:val="en-AU"/>
        </w:rPr>
        <w:t>[phrmcy_apprvl_typ_cd]</w:t>
      </w:r>
    </w:p>
    <w:p w14:paraId="5F69D6FE" w14:textId="77777777" w:rsidR="00DE30F3" w:rsidRPr="009E5255" w:rsidRDefault="00DE30F3">
      <w:pPr>
        <w:pStyle w:val="ListParagraph"/>
        <w:numPr>
          <w:ilvl w:val="0"/>
          <w:numId w:val="51"/>
        </w:numPr>
        <w:rPr>
          <w:lang w:val="en-AU"/>
        </w:rPr>
      </w:pPr>
      <w:r w:rsidRPr="009E5255">
        <w:rPr>
          <w:lang w:val="en-AU"/>
        </w:rPr>
        <w:t xml:space="preserve">average mg per service using quantity supplied </w:t>
      </w:r>
      <w:r w:rsidRPr="009E5255">
        <w:rPr>
          <w:i/>
          <w:iCs/>
          <w:lang w:val="en-AU"/>
        </w:rPr>
        <w:t xml:space="preserve">[pbs_rgltn24_adjst_qty] </w:t>
      </w:r>
      <w:r w:rsidRPr="009E5255">
        <w:rPr>
          <w:lang w:val="en-AU"/>
        </w:rPr>
        <w:t>from PBS line level database</w:t>
      </w:r>
    </w:p>
    <w:p w14:paraId="7A69C64E" w14:textId="77777777" w:rsidR="00DE30F3" w:rsidRPr="009E5255" w:rsidRDefault="00DE30F3">
      <w:pPr>
        <w:pStyle w:val="ListParagraph"/>
        <w:numPr>
          <w:ilvl w:val="0"/>
          <w:numId w:val="51"/>
        </w:numPr>
        <w:rPr>
          <w:lang w:val="en-AU"/>
        </w:rPr>
      </w:pPr>
      <w:r w:rsidRPr="009E5255">
        <w:rPr>
          <w:lang w:val="en-AU"/>
        </w:rPr>
        <w:t xml:space="preserve">proportion of services initial or repeat scripts </w:t>
      </w:r>
      <w:r w:rsidRPr="009E5255">
        <w:rPr>
          <w:i/>
          <w:iCs/>
          <w:lang w:val="en-AU"/>
        </w:rPr>
        <w:t>[srt_rpt_ind]</w:t>
      </w:r>
      <w:r w:rsidRPr="009E5255">
        <w:rPr>
          <w:lang w:val="en-AU"/>
        </w:rPr>
        <w:t xml:space="preserve"> from PBS line level database</w:t>
      </w:r>
    </w:p>
    <w:p w14:paraId="46E99E17" w14:textId="77777777" w:rsidR="00DE30F3" w:rsidRPr="009E5255" w:rsidRDefault="00DE30F3">
      <w:pPr>
        <w:pStyle w:val="ListParagraph"/>
        <w:numPr>
          <w:ilvl w:val="0"/>
          <w:numId w:val="51"/>
        </w:numPr>
        <w:rPr>
          <w:lang w:val="en-AU"/>
        </w:rPr>
      </w:pPr>
      <w:r w:rsidRPr="009E5255">
        <w:rPr>
          <w:lang w:val="en-AU"/>
        </w:rPr>
        <w:t>approved ex-manufacturer price (AEMP) from the PBS website</w:t>
      </w:r>
      <w:r w:rsidRPr="009E5255">
        <w:rPr>
          <w:rStyle w:val="FootnoteReference"/>
          <w:rFonts w:cstheme="majorHAnsi"/>
          <w:lang w:val="en-AU"/>
        </w:rPr>
        <w:footnoteReference w:id="6"/>
      </w:r>
    </w:p>
    <w:p w14:paraId="0B62A6A9" w14:textId="77777777" w:rsidR="00DE30F3" w:rsidRPr="009E5255" w:rsidRDefault="00DE30F3">
      <w:pPr>
        <w:pStyle w:val="ListParagraph"/>
        <w:numPr>
          <w:ilvl w:val="0"/>
          <w:numId w:val="51"/>
        </w:numPr>
        <w:rPr>
          <w:lang w:val="en-AU"/>
        </w:rPr>
      </w:pPr>
      <w:r w:rsidRPr="009E5255">
        <w:rPr>
          <w:lang w:val="en-AU"/>
        </w:rPr>
        <w:t>published dispensed price for maximum amount (DPMA) from PBS website</w:t>
      </w:r>
      <w:r w:rsidRPr="009E5255">
        <w:rPr>
          <w:rStyle w:val="FootnoteReference"/>
          <w:rFonts w:cstheme="majorHAnsi"/>
          <w:lang w:val="en-AU"/>
        </w:rPr>
        <w:footnoteReference w:id="7"/>
      </w:r>
    </w:p>
    <w:p w14:paraId="3AD3ACF8" w14:textId="1C719E15" w:rsidR="00DE30F3" w:rsidRPr="009E5255" w:rsidRDefault="00DE30F3">
      <w:pPr>
        <w:pStyle w:val="ListParagraph"/>
        <w:numPr>
          <w:ilvl w:val="0"/>
          <w:numId w:val="51"/>
        </w:numPr>
        <w:rPr>
          <w:lang w:val="en-AU"/>
        </w:rPr>
      </w:pPr>
      <w:r w:rsidRPr="009E5255">
        <w:rPr>
          <w:lang w:val="en-AU"/>
        </w:rPr>
        <w:t>fees and mark-ups for EFC from the PBS website</w:t>
      </w:r>
      <w:r w:rsidRPr="009E5255">
        <w:rPr>
          <w:rStyle w:val="FootnoteReference"/>
          <w:rFonts w:cstheme="majorHAnsi"/>
          <w:lang w:val="en-AU"/>
        </w:rPr>
        <w:footnoteReference w:id="8"/>
      </w:r>
      <w:r w:rsidRPr="009E5255">
        <w:rPr>
          <w:lang w:val="en-AU"/>
        </w:rPr>
        <w:t>.</w:t>
      </w:r>
    </w:p>
    <w:p w14:paraId="250F65B4" w14:textId="6047E1C0" w:rsidR="00DE30F3" w:rsidRPr="009E5255" w:rsidRDefault="00DE30F3" w:rsidP="00DE30F3">
      <w:r w:rsidRPr="009E5255">
        <w:rPr>
          <w:i/>
          <w:iCs/>
        </w:rPr>
        <w:t>Service Utilisation Inputs</w:t>
      </w:r>
      <w:r w:rsidRPr="009E5255">
        <w:t xml:space="preserve">: The service volumes for each of the medicines by line item are presented in </w:t>
      </w:r>
      <w:r w:rsidRPr="009E5255">
        <w:fldChar w:fldCharType="begin"/>
      </w:r>
      <w:r w:rsidRPr="009E5255">
        <w:instrText xml:space="preserve"> REF _Ref87878459 \h  \* MERGEFORMAT </w:instrText>
      </w:r>
      <w:r w:rsidRPr="009E5255">
        <w:fldChar w:fldCharType="separate"/>
      </w:r>
      <w:r w:rsidR="000C766B" w:rsidRPr="009E5255">
        <w:t>Table A</w:t>
      </w:r>
      <w:r w:rsidR="000C766B">
        <w:t>62</w:t>
      </w:r>
      <w:r w:rsidRPr="009E5255">
        <w:fldChar w:fldCharType="end"/>
      </w:r>
      <w:r w:rsidRPr="009E5255">
        <w:t xml:space="preserve">.  The estimated script volumes for years 2016 (half year) to 2021 (half year) were hardcoded into </w:t>
      </w:r>
      <w:bookmarkStart w:id="597" w:name="_Hlk87947490"/>
      <w:r w:rsidRPr="009E5255">
        <w:t xml:space="preserve">Section 3 of the </w:t>
      </w:r>
      <w:r w:rsidRPr="009E5255">
        <w:rPr>
          <w:i/>
        </w:rPr>
        <w:t>Worksheet 2e.  Scripts – market</w:t>
      </w:r>
      <w:r w:rsidRPr="009E5255">
        <w:t xml:space="preserve"> in the Excel workbook.  </w:t>
      </w:r>
      <w:bookmarkEnd w:id="597"/>
    </w:p>
    <w:p w14:paraId="5ABD7757" w14:textId="692B3156" w:rsidR="00DE30F3" w:rsidRPr="009E5255" w:rsidRDefault="00DE30F3" w:rsidP="00DE30F3">
      <w:pPr>
        <w:pStyle w:val="Caption"/>
      </w:pPr>
      <w:bookmarkStart w:id="598" w:name="_Ref87878459"/>
      <w:r w:rsidRPr="009E5255">
        <w:t>Table A</w:t>
      </w:r>
      <w:r w:rsidR="00E36C93">
        <w:fldChar w:fldCharType="begin"/>
      </w:r>
      <w:r w:rsidR="00E36C93">
        <w:instrText xml:space="preserve"> SEQ Table_A \* ARABIC </w:instrText>
      </w:r>
      <w:r w:rsidR="00E36C93">
        <w:fldChar w:fldCharType="separate"/>
      </w:r>
      <w:r w:rsidR="000C766B">
        <w:rPr>
          <w:noProof/>
        </w:rPr>
        <w:t>62</w:t>
      </w:r>
      <w:r w:rsidR="00E36C93">
        <w:rPr>
          <w:noProof/>
        </w:rPr>
        <w:fldChar w:fldCharType="end"/>
      </w:r>
      <w:bookmarkEnd w:id="598"/>
      <w:r w:rsidRPr="009E5255">
        <w:t>. Script volumes by line ite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Script volumes by line item"/>
      </w:tblPr>
      <w:tblGrid>
        <w:gridCol w:w="1985"/>
        <w:gridCol w:w="1138"/>
        <w:gridCol w:w="990"/>
        <w:gridCol w:w="992"/>
        <w:gridCol w:w="851"/>
        <w:gridCol w:w="990"/>
        <w:gridCol w:w="992"/>
        <w:gridCol w:w="1082"/>
      </w:tblGrid>
      <w:tr w:rsidR="00DE30F3" w:rsidRPr="009E5255" w14:paraId="69468BB6" w14:textId="77777777" w:rsidTr="003D1043">
        <w:trPr>
          <w:trHeight w:val="20"/>
          <w:tblHeader/>
        </w:trPr>
        <w:tc>
          <w:tcPr>
            <w:tcW w:w="1100" w:type="pct"/>
            <w:tcBorders>
              <w:bottom w:val="single" w:sz="4" w:space="0" w:color="auto"/>
            </w:tcBorders>
            <w:noWrap/>
            <w:hideMark/>
          </w:tcPr>
          <w:p w14:paraId="3198335A" w14:textId="5124A44F" w:rsidR="00DE30F3" w:rsidRPr="009E5255" w:rsidRDefault="003D1043" w:rsidP="00DE30F3">
            <w:pPr>
              <w:spacing w:before="0" w:after="0" w:line="240" w:lineRule="auto"/>
              <w:rPr>
                <w:i/>
                <w:iCs/>
                <w:color w:val="000000" w:themeColor="text1"/>
                <w:sz w:val="20"/>
                <w:szCs w:val="20"/>
              </w:rPr>
            </w:pPr>
            <w:r w:rsidRPr="009E5255">
              <w:rPr>
                <w:i/>
                <w:iCs/>
                <w:color w:val="000000" w:themeColor="text1"/>
                <w:sz w:val="20"/>
                <w:szCs w:val="20"/>
              </w:rPr>
              <w:t>Line item</w:t>
            </w:r>
          </w:p>
        </w:tc>
        <w:tc>
          <w:tcPr>
            <w:tcW w:w="630" w:type="pct"/>
            <w:tcBorders>
              <w:bottom w:val="single" w:sz="4" w:space="0" w:color="auto"/>
            </w:tcBorders>
            <w:noWrap/>
            <w:hideMark/>
          </w:tcPr>
          <w:p w14:paraId="36F6C901"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2016</w:t>
            </w:r>
          </w:p>
        </w:tc>
        <w:tc>
          <w:tcPr>
            <w:tcW w:w="549" w:type="pct"/>
            <w:tcBorders>
              <w:bottom w:val="single" w:sz="4" w:space="0" w:color="auto"/>
            </w:tcBorders>
            <w:noWrap/>
            <w:hideMark/>
          </w:tcPr>
          <w:p w14:paraId="348A05E1"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2017</w:t>
            </w:r>
          </w:p>
        </w:tc>
        <w:tc>
          <w:tcPr>
            <w:tcW w:w="550" w:type="pct"/>
            <w:tcBorders>
              <w:bottom w:val="single" w:sz="4" w:space="0" w:color="auto"/>
            </w:tcBorders>
            <w:noWrap/>
            <w:hideMark/>
          </w:tcPr>
          <w:p w14:paraId="2E104C66"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2018</w:t>
            </w:r>
          </w:p>
        </w:tc>
        <w:tc>
          <w:tcPr>
            <w:tcW w:w="472" w:type="pct"/>
            <w:tcBorders>
              <w:bottom w:val="single" w:sz="4" w:space="0" w:color="auto"/>
            </w:tcBorders>
            <w:noWrap/>
            <w:hideMark/>
          </w:tcPr>
          <w:p w14:paraId="424FBFB8"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2019</w:t>
            </w:r>
          </w:p>
        </w:tc>
        <w:tc>
          <w:tcPr>
            <w:tcW w:w="549" w:type="pct"/>
            <w:tcBorders>
              <w:bottom w:val="single" w:sz="4" w:space="0" w:color="auto"/>
            </w:tcBorders>
            <w:noWrap/>
            <w:hideMark/>
          </w:tcPr>
          <w:p w14:paraId="087AC772"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2020</w:t>
            </w:r>
          </w:p>
        </w:tc>
        <w:tc>
          <w:tcPr>
            <w:tcW w:w="550" w:type="pct"/>
            <w:tcBorders>
              <w:bottom w:val="single" w:sz="4" w:space="0" w:color="auto"/>
            </w:tcBorders>
            <w:noWrap/>
            <w:hideMark/>
          </w:tcPr>
          <w:p w14:paraId="69420C78"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2021</w:t>
            </w:r>
          </w:p>
        </w:tc>
        <w:tc>
          <w:tcPr>
            <w:tcW w:w="601" w:type="pct"/>
            <w:tcBorders>
              <w:bottom w:val="single" w:sz="4" w:space="0" w:color="auto"/>
            </w:tcBorders>
            <w:noWrap/>
            <w:hideMark/>
          </w:tcPr>
          <w:p w14:paraId="25E5504E"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Total</w:t>
            </w:r>
          </w:p>
        </w:tc>
      </w:tr>
      <w:tr w:rsidR="00DE30F3" w:rsidRPr="009E5255" w14:paraId="253C6DDF" w14:textId="77777777" w:rsidTr="003D1043">
        <w:trPr>
          <w:trHeight w:val="20"/>
        </w:trPr>
        <w:tc>
          <w:tcPr>
            <w:tcW w:w="1100" w:type="pct"/>
            <w:tcBorders>
              <w:top w:val="single" w:sz="4" w:space="0" w:color="auto"/>
            </w:tcBorders>
            <w:noWrap/>
          </w:tcPr>
          <w:p w14:paraId="6393FE4E"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Cabazitaxel</w:t>
            </w:r>
          </w:p>
        </w:tc>
        <w:tc>
          <w:tcPr>
            <w:tcW w:w="630" w:type="pct"/>
            <w:tcBorders>
              <w:top w:val="single" w:sz="4" w:space="0" w:color="auto"/>
            </w:tcBorders>
            <w:noWrap/>
          </w:tcPr>
          <w:p w14:paraId="3F8FEF58" w14:textId="77777777" w:rsidR="00DE30F3" w:rsidRPr="009E5255" w:rsidRDefault="00DE30F3" w:rsidP="00DE30F3">
            <w:pPr>
              <w:spacing w:before="0" w:after="0" w:line="240" w:lineRule="auto"/>
              <w:jc w:val="center"/>
              <w:rPr>
                <w:color w:val="000000" w:themeColor="text1"/>
                <w:sz w:val="20"/>
                <w:szCs w:val="20"/>
              </w:rPr>
            </w:pPr>
          </w:p>
        </w:tc>
        <w:tc>
          <w:tcPr>
            <w:tcW w:w="549" w:type="pct"/>
            <w:tcBorders>
              <w:top w:val="single" w:sz="4" w:space="0" w:color="auto"/>
            </w:tcBorders>
            <w:noWrap/>
          </w:tcPr>
          <w:p w14:paraId="0FDDEA39" w14:textId="77777777" w:rsidR="00DE30F3" w:rsidRPr="009E5255" w:rsidRDefault="00DE30F3" w:rsidP="00DE30F3">
            <w:pPr>
              <w:spacing w:before="0" w:after="0" w:line="240" w:lineRule="auto"/>
              <w:jc w:val="center"/>
              <w:rPr>
                <w:color w:val="000000" w:themeColor="text1"/>
                <w:sz w:val="20"/>
                <w:szCs w:val="20"/>
              </w:rPr>
            </w:pPr>
          </w:p>
        </w:tc>
        <w:tc>
          <w:tcPr>
            <w:tcW w:w="550" w:type="pct"/>
            <w:tcBorders>
              <w:top w:val="single" w:sz="4" w:space="0" w:color="auto"/>
            </w:tcBorders>
            <w:noWrap/>
          </w:tcPr>
          <w:p w14:paraId="4F6F4BB9" w14:textId="77777777" w:rsidR="00DE30F3" w:rsidRPr="009E5255" w:rsidRDefault="00DE30F3" w:rsidP="00DE30F3">
            <w:pPr>
              <w:spacing w:before="0" w:after="0" w:line="240" w:lineRule="auto"/>
              <w:jc w:val="center"/>
              <w:rPr>
                <w:color w:val="000000" w:themeColor="text1"/>
                <w:sz w:val="20"/>
                <w:szCs w:val="20"/>
              </w:rPr>
            </w:pPr>
          </w:p>
        </w:tc>
        <w:tc>
          <w:tcPr>
            <w:tcW w:w="472" w:type="pct"/>
            <w:tcBorders>
              <w:top w:val="single" w:sz="4" w:space="0" w:color="auto"/>
            </w:tcBorders>
            <w:noWrap/>
          </w:tcPr>
          <w:p w14:paraId="7BB8C8D4" w14:textId="77777777" w:rsidR="00DE30F3" w:rsidRPr="009E5255" w:rsidRDefault="00DE30F3" w:rsidP="00DE30F3">
            <w:pPr>
              <w:spacing w:before="0" w:after="0" w:line="240" w:lineRule="auto"/>
              <w:jc w:val="center"/>
              <w:rPr>
                <w:color w:val="000000" w:themeColor="text1"/>
                <w:sz w:val="20"/>
                <w:szCs w:val="20"/>
              </w:rPr>
            </w:pPr>
          </w:p>
        </w:tc>
        <w:tc>
          <w:tcPr>
            <w:tcW w:w="549" w:type="pct"/>
            <w:tcBorders>
              <w:top w:val="single" w:sz="4" w:space="0" w:color="auto"/>
            </w:tcBorders>
            <w:noWrap/>
          </w:tcPr>
          <w:p w14:paraId="7AFD57EF" w14:textId="77777777" w:rsidR="00DE30F3" w:rsidRPr="009E5255" w:rsidRDefault="00DE30F3" w:rsidP="00DE30F3">
            <w:pPr>
              <w:spacing w:before="0" w:after="0" w:line="240" w:lineRule="auto"/>
              <w:jc w:val="center"/>
              <w:rPr>
                <w:color w:val="000000" w:themeColor="text1"/>
                <w:sz w:val="20"/>
                <w:szCs w:val="20"/>
              </w:rPr>
            </w:pPr>
          </w:p>
        </w:tc>
        <w:tc>
          <w:tcPr>
            <w:tcW w:w="550" w:type="pct"/>
            <w:tcBorders>
              <w:top w:val="single" w:sz="4" w:space="0" w:color="auto"/>
            </w:tcBorders>
            <w:noWrap/>
          </w:tcPr>
          <w:p w14:paraId="642373D1" w14:textId="77777777" w:rsidR="00DE30F3" w:rsidRPr="009E5255" w:rsidRDefault="00DE30F3" w:rsidP="00DE30F3">
            <w:pPr>
              <w:spacing w:before="0" w:after="0" w:line="240" w:lineRule="auto"/>
              <w:jc w:val="center"/>
              <w:rPr>
                <w:color w:val="000000" w:themeColor="text1"/>
                <w:sz w:val="20"/>
                <w:szCs w:val="20"/>
              </w:rPr>
            </w:pPr>
          </w:p>
        </w:tc>
        <w:tc>
          <w:tcPr>
            <w:tcW w:w="601" w:type="pct"/>
            <w:tcBorders>
              <w:top w:val="single" w:sz="4" w:space="0" w:color="auto"/>
            </w:tcBorders>
            <w:noWrap/>
          </w:tcPr>
          <w:p w14:paraId="3F1F0CD7" w14:textId="77777777" w:rsidR="00DE30F3" w:rsidRPr="009E5255" w:rsidRDefault="00DE30F3" w:rsidP="00DE30F3">
            <w:pPr>
              <w:spacing w:before="0" w:after="0" w:line="240" w:lineRule="auto"/>
              <w:jc w:val="center"/>
              <w:rPr>
                <w:i/>
                <w:iCs/>
                <w:color w:val="000000" w:themeColor="text1"/>
                <w:sz w:val="20"/>
                <w:szCs w:val="20"/>
              </w:rPr>
            </w:pPr>
          </w:p>
        </w:tc>
      </w:tr>
      <w:tr w:rsidR="00DE30F3" w:rsidRPr="009E5255" w14:paraId="1DD42DA6" w14:textId="77777777" w:rsidTr="003D1043">
        <w:trPr>
          <w:trHeight w:val="20"/>
        </w:trPr>
        <w:tc>
          <w:tcPr>
            <w:tcW w:w="1100" w:type="pct"/>
            <w:noWrap/>
            <w:hideMark/>
          </w:tcPr>
          <w:p w14:paraId="1A4FCEB8"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4376H public</w:t>
            </w:r>
          </w:p>
        </w:tc>
        <w:tc>
          <w:tcPr>
            <w:tcW w:w="630" w:type="pct"/>
            <w:noWrap/>
            <w:hideMark/>
          </w:tcPr>
          <w:p w14:paraId="02BA1FF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04</w:t>
            </w:r>
          </w:p>
        </w:tc>
        <w:tc>
          <w:tcPr>
            <w:tcW w:w="549" w:type="pct"/>
            <w:noWrap/>
            <w:hideMark/>
          </w:tcPr>
          <w:p w14:paraId="396A212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10</w:t>
            </w:r>
          </w:p>
        </w:tc>
        <w:tc>
          <w:tcPr>
            <w:tcW w:w="550" w:type="pct"/>
            <w:noWrap/>
            <w:hideMark/>
          </w:tcPr>
          <w:p w14:paraId="378597E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32</w:t>
            </w:r>
          </w:p>
        </w:tc>
        <w:tc>
          <w:tcPr>
            <w:tcW w:w="472" w:type="pct"/>
            <w:noWrap/>
            <w:hideMark/>
          </w:tcPr>
          <w:p w14:paraId="1B214A2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582</w:t>
            </w:r>
          </w:p>
        </w:tc>
        <w:tc>
          <w:tcPr>
            <w:tcW w:w="549" w:type="pct"/>
            <w:noWrap/>
            <w:hideMark/>
          </w:tcPr>
          <w:p w14:paraId="67261D0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820</w:t>
            </w:r>
          </w:p>
        </w:tc>
        <w:tc>
          <w:tcPr>
            <w:tcW w:w="550" w:type="pct"/>
            <w:noWrap/>
            <w:hideMark/>
          </w:tcPr>
          <w:p w14:paraId="3C342FC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49</w:t>
            </w:r>
          </w:p>
        </w:tc>
        <w:tc>
          <w:tcPr>
            <w:tcW w:w="601" w:type="pct"/>
            <w:noWrap/>
            <w:hideMark/>
          </w:tcPr>
          <w:p w14:paraId="3919621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297</w:t>
            </w:r>
          </w:p>
        </w:tc>
      </w:tr>
      <w:tr w:rsidR="00DE30F3" w:rsidRPr="009E5255" w14:paraId="4D27F4BD" w14:textId="77777777" w:rsidTr="003D1043">
        <w:trPr>
          <w:trHeight w:val="20"/>
        </w:trPr>
        <w:tc>
          <w:tcPr>
            <w:tcW w:w="1100" w:type="pct"/>
            <w:noWrap/>
            <w:hideMark/>
          </w:tcPr>
          <w:p w14:paraId="6FE7FC5D"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7236W private</w:t>
            </w:r>
          </w:p>
        </w:tc>
        <w:tc>
          <w:tcPr>
            <w:tcW w:w="630" w:type="pct"/>
            <w:noWrap/>
            <w:hideMark/>
          </w:tcPr>
          <w:p w14:paraId="31C96B6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582</w:t>
            </w:r>
          </w:p>
        </w:tc>
        <w:tc>
          <w:tcPr>
            <w:tcW w:w="549" w:type="pct"/>
            <w:noWrap/>
            <w:hideMark/>
          </w:tcPr>
          <w:p w14:paraId="172B275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995</w:t>
            </w:r>
          </w:p>
        </w:tc>
        <w:tc>
          <w:tcPr>
            <w:tcW w:w="550" w:type="pct"/>
            <w:noWrap/>
            <w:hideMark/>
          </w:tcPr>
          <w:p w14:paraId="6D90056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101</w:t>
            </w:r>
          </w:p>
        </w:tc>
        <w:tc>
          <w:tcPr>
            <w:tcW w:w="472" w:type="pct"/>
            <w:noWrap/>
            <w:hideMark/>
          </w:tcPr>
          <w:p w14:paraId="492CE68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534</w:t>
            </w:r>
          </w:p>
        </w:tc>
        <w:tc>
          <w:tcPr>
            <w:tcW w:w="549" w:type="pct"/>
            <w:noWrap/>
            <w:hideMark/>
          </w:tcPr>
          <w:p w14:paraId="5A94072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803</w:t>
            </w:r>
          </w:p>
        </w:tc>
        <w:tc>
          <w:tcPr>
            <w:tcW w:w="550" w:type="pct"/>
            <w:noWrap/>
            <w:hideMark/>
          </w:tcPr>
          <w:p w14:paraId="7BE4568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885</w:t>
            </w:r>
          </w:p>
        </w:tc>
        <w:tc>
          <w:tcPr>
            <w:tcW w:w="601" w:type="pct"/>
            <w:noWrap/>
            <w:hideMark/>
          </w:tcPr>
          <w:p w14:paraId="01D7C18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6,900</w:t>
            </w:r>
          </w:p>
        </w:tc>
      </w:tr>
      <w:tr w:rsidR="00DE30F3" w:rsidRPr="009E5255" w14:paraId="5D0535B9" w14:textId="77777777" w:rsidTr="003D1043">
        <w:trPr>
          <w:trHeight w:val="20"/>
        </w:trPr>
        <w:tc>
          <w:tcPr>
            <w:tcW w:w="1100" w:type="pct"/>
            <w:noWrap/>
          </w:tcPr>
          <w:p w14:paraId="10E4E64F" w14:textId="77777777" w:rsidR="00DE30F3" w:rsidRPr="009E5255" w:rsidRDefault="00DE30F3" w:rsidP="00DE30F3">
            <w:pPr>
              <w:spacing w:before="0" w:after="0" w:line="240" w:lineRule="auto"/>
              <w:rPr>
                <w:i/>
                <w:iCs/>
                <w:color w:val="000000" w:themeColor="text1"/>
                <w:sz w:val="20"/>
                <w:szCs w:val="20"/>
              </w:rPr>
            </w:pPr>
            <w:r w:rsidRPr="009E5255">
              <w:rPr>
                <w:i/>
                <w:iCs/>
                <w:color w:val="000000" w:themeColor="text1"/>
                <w:sz w:val="20"/>
                <w:szCs w:val="20"/>
              </w:rPr>
              <w:t>Total</w:t>
            </w:r>
          </w:p>
        </w:tc>
        <w:tc>
          <w:tcPr>
            <w:tcW w:w="630" w:type="pct"/>
            <w:noWrap/>
          </w:tcPr>
          <w:p w14:paraId="3864218B" w14:textId="77777777" w:rsidR="00DE30F3" w:rsidRPr="009E5255" w:rsidRDefault="00DE30F3" w:rsidP="00DE30F3">
            <w:pPr>
              <w:spacing w:before="0" w:after="0" w:line="240" w:lineRule="auto"/>
              <w:jc w:val="center"/>
              <w:rPr>
                <w:i/>
                <w:iCs/>
                <w:color w:val="000000" w:themeColor="text1"/>
                <w:sz w:val="20"/>
                <w:szCs w:val="20"/>
              </w:rPr>
            </w:pPr>
          </w:p>
        </w:tc>
        <w:tc>
          <w:tcPr>
            <w:tcW w:w="549" w:type="pct"/>
            <w:noWrap/>
          </w:tcPr>
          <w:p w14:paraId="746797DA" w14:textId="77777777" w:rsidR="00DE30F3" w:rsidRPr="009E5255" w:rsidRDefault="00DE30F3" w:rsidP="00DE30F3">
            <w:pPr>
              <w:spacing w:before="0" w:after="0" w:line="240" w:lineRule="auto"/>
              <w:jc w:val="center"/>
              <w:rPr>
                <w:i/>
                <w:iCs/>
                <w:color w:val="000000" w:themeColor="text1"/>
                <w:sz w:val="20"/>
                <w:szCs w:val="20"/>
              </w:rPr>
            </w:pPr>
          </w:p>
        </w:tc>
        <w:tc>
          <w:tcPr>
            <w:tcW w:w="550" w:type="pct"/>
            <w:noWrap/>
          </w:tcPr>
          <w:p w14:paraId="4539758A" w14:textId="77777777" w:rsidR="00DE30F3" w:rsidRPr="009E5255" w:rsidRDefault="00DE30F3" w:rsidP="00DE30F3">
            <w:pPr>
              <w:spacing w:before="0" w:after="0" w:line="240" w:lineRule="auto"/>
              <w:jc w:val="center"/>
              <w:rPr>
                <w:i/>
                <w:iCs/>
                <w:color w:val="000000" w:themeColor="text1"/>
                <w:sz w:val="20"/>
                <w:szCs w:val="20"/>
              </w:rPr>
            </w:pPr>
          </w:p>
        </w:tc>
        <w:tc>
          <w:tcPr>
            <w:tcW w:w="472" w:type="pct"/>
            <w:noWrap/>
          </w:tcPr>
          <w:p w14:paraId="485F05F9" w14:textId="77777777" w:rsidR="00DE30F3" w:rsidRPr="009E5255" w:rsidRDefault="00DE30F3" w:rsidP="00DE30F3">
            <w:pPr>
              <w:spacing w:before="0" w:after="0" w:line="240" w:lineRule="auto"/>
              <w:jc w:val="center"/>
              <w:rPr>
                <w:i/>
                <w:iCs/>
                <w:color w:val="000000" w:themeColor="text1"/>
                <w:sz w:val="20"/>
                <w:szCs w:val="20"/>
              </w:rPr>
            </w:pPr>
          </w:p>
        </w:tc>
        <w:tc>
          <w:tcPr>
            <w:tcW w:w="549" w:type="pct"/>
            <w:noWrap/>
          </w:tcPr>
          <w:p w14:paraId="00750F4E" w14:textId="77777777" w:rsidR="00DE30F3" w:rsidRPr="009E5255" w:rsidRDefault="00DE30F3" w:rsidP="00DE30F3">
            <w:pPr>
              <w:spacing w:before="0" w:after="0" w:line="240" w:lineRule="auto"/>
              <w:jc w:val="center"/>
              <w:rPr>
                <w:i/>
                <w:iCs/>
                <w:color w:val="000000" w:themeColor="text1"/>
                <w:sz w:val="20"/>
                <w:szCs w:val="20"/>
              </w:rPr>
            </w:pPr>
          </w:p>
        </w:tc>
        <w:tc>
          <w:tcPr>
            <w:tcW w:w="550" w:type="pct"/>
            <w:noWrap/>
          </w:tcPr>
          <w:p w14:paraId="25D8E1C1" w14:textId="77777777" w:rsidR="00DE30F3" w:rsidRPr="009E5255" w:rsidRDefault="00DE30F3" w:rsidP="00DE30F3">
            <w:pPr>
              <w:spacing w:before="0" w:after="0" w:line="240" w:lineRule="auto"/>
              <w:jc w:val="center"/>
              <w:rPr>
                <w:i/>
                <w:iCs/>
                <w:color w:val="000000" w:themeColor="text1"/>
                <w:sz w:val="20"/>
                <w:szCs w:val="20"/>
              </w:rPr>
            </w:pPr>
          </w:p>
        </w:tc>
        <w:tc>
          <w:tcPr>
            <w:tcW w:w="601" w:type="pct"/>
            <w:noWrap/>
          </w:tcPr>
          <w:p w14:paraId="0C59685B"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24,197</w:t>
            </w:r>
          </w:p>
        </w:tc>
      </w:tr>
      <w:tr w:rsidR="00DE30F3" w:rsidRPr="009E5255" w14:paraId="0BF18798" w14:textId="77777777" w:rsidTr="003D1043">
        <w:trPr>
          <w:trHeight w:val="20"/>
        </w:trPr>
        <w:tc>
          <w:tcPr>
            <w:tcW w:w="1100" w:type="pct"/>
            <w:noWrap/>
          </w:tcPr>
          <w:p w14:paraId="6DBCB090"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Avelumab</w:t>
            </w:r>
          </w:p>
        </w:tc>
        <w:tc>
          <w:tcPr>
            <w:tcW w:w="630" w:type="pct"/>
            <w:noWrap/>
          </w:tcPr>
          <w:p w14:paraId="7ACE6318" w14:textId="77777777" w:rsidR="00DE30F3" w:rsidRPr="009E5255" w:rsidRDefault="00DE30F3" w:rsidP="00DE30F3">
            <w:pPr>
              <w:spacing w:before="0" w:after="0" w:line="240" w:lineRule="auto"/>
              <w:jc w:val="center"/>
              <w:rPr>
                <w:color w:val="000000" w:themeColor="text1"/>
                <w:sz w:val="20"/>
                <w:szCs w:val="20"/>
              </w:rPr>
            </w:pPr>
          </w:p>
        </w:tc>
        <w:tc>
          <w:tcPr>
            <w:tcW w:w="549" w:type="pct"/>
            <w:noWrap/>
          </w:tcPr>
          <w:p w14:paraId="5ABC8761" w14:textId="77777777" w:rsidR="00DE30F3" w:rsidRPr="009E5255" w:rsidRDefault="00DE30F3" w:rsidP="00DE30F3">
            <w:pPr>
              <w:spacing w:before="0" w:after="0" w:line="240" w:lineRule="auto"/>
              <w:jc w:val="center"/>
              <w:rPr>
                <w:color w:val="000000" w:themeColor="text1"/>
                <w:sz w:val="20"/>
                <w:szCs w:val="20"/>
              </w:rPr>
            </w:pPr>
          </w:p>
        </w:tc>
        <w:tc>
          <w:tcPr>
            <w:tcW w:w="550" w:type="pct"/>
            <w:noWrap/>
          </w:tcPr>
          <w:p w14:paraId="0DA2713A" w14:textId="77777777" w:rsidR="00DE30F3" w:rsidRPr="009E5255" w:rsidRDefault="00DE30F3" w:rsidP="00DE30F3">
            <w:pPr>
              <w:spacing w:before="0" w:after="0" w:line="240" w:lineRule="auto"/>
              <w:jc w:val="center"/>
              <w:rPr>
                <w:color w:val="000000" w:themeColor="text1"/>
                <w:sz w:val="20"/>
                <w:szCs w:val="20"/>
              </w:rPr>
            </w:pPr>
          </w:p>
        </w:tc>
        <w:tc>
          <w:tcPr>
            <w:tcW w:w="472" w:type="pct"/>
            <w:noWrap/>
          </w:tcPr>
          <w:p w14:paraId="2BDE8182" w14:textId="77777777" w:rsidR="00DE30F3" w:rsidRPr="009E5255" w:rsidRDefault="00DE30F3" w:rsidP="00DE30F3">
            <w:pPr>
              <w:spacing w:before="0" w:after="0" w:line="240" w:lineRule="auto"/>
              <w:jc w:val="center"/>
              <w:rPr>
                <w:color w:val="000000" w:themeColor="text1"/>
                <w:sz w:val="20"/>
                <w:szCs w:val="20"/>
              </w:rPr>
            </w:pPr>
          </w:p>
        </w:tc>
        <w:tc>
          <w:tcPr>
            <w:tcW w:w="549" w:type="pct"/>
            <w:noWrap/>
          </w:tcPr>
          <w:p w14:paraId="121B1DFD" w14:textId="77777777" w:rsidR="00DE30F3" w:rsidRPr="009E5255" w:rsidRDefault="00DE30F3" w:rsidP="00DE30F3">
            <w:pPr>
              <w:spacing w:before="0" w:after="0" w:line="240" w:lineRule="auto"/>
              <w:jc w:val="center"/>
              <w:rPr>
                <w:color w:val="000000" w:themeColor="text1"/>
                <w:sz w:val="20"/>
                <w:szCs w:val="20"/>
              </w:rPr>
            </w:pPr>
          </w:p>
        </w:tc>
        <w:tc>
          <w:tcPr>
            <w:tcW w:w="550" w:type="pct"/>
            <w:noWrap/>
          </w:tcPr>
          <w:p w14:paraId="355A2A82" w14:textId="77777777" w:rsidR="00DE30F3" w:rsidRPr="009E5255" w:rsidRDefault="00DE30F3" w:rsidP="00DE30F3">
            <w:pPr>
              <w:spacing w:before="0" w:after="0" w:line="240" w:lineRule="auto"/>
              <w:jc w:val="center"/>
              <w:rPr>
                <w:color w:val="000000" w:themeColor="text1"/>
                <w:sz w:val="20"/>
                <w:szCs w:val="20"/>
              </w:rPr>
            </w:pPr>
          </w:p>
        </w:tc>
        <w:tc>
          <w:tcPr>
            <w:tcW w:w="601" w:type="pct"/>
            <w:noWrap/>
          </w:tcPr>
          <w:p w14:paraId="5F1D8E86" w14:textId="77777777" w:rsidR="00DE30F3" w:rsidRPr="009E5255" w:rsidRDefault="00DE30F3" w:rsidP="00DE30F3">
            <w:pPr>
              <w:spacing w:before="0" w:after="0" w:line="240" w:lineRule="auto"/>
              <w:jc w:val="center"/>
              <w:rPr>
                <w:i/>
                <w:iCs/>
                <w:color w:val="000000" w:themeColor="text1"/>
                <w:sz w:val="20"/>
                <w:szCs w:val="20"/>
              </w:rPr>
            </w:pPr>
          </w:p>
        </w:tc>
      </w:tr>
      <w:tr w:rsidR="003D1043" w:rsidRPr="009E5255" w14:paraId="5A65C11C" w14:textId="77777777" w:rsidTr="003D1043">
        <w:trPr>
          <w:trHeight w:val="20"/>
        </w:trPr>
        <w:tc>
          <w:tcPr>
            <w:tcW w:w="1100" w:type="pct"/>
            <w:shd w:val="clear" w:color="auto" w:fill="auto"/>
            <w:noWrap/>
          </w:tcPr>
          <w:p w14:paraId="4BEB8EAF" w14:textId="77777777" w:rsidR="003D1043" w:rsidRPr="009E5255" w:rsidRDefault="003D1043" w:rsidP="003D1043">
            <w:pPr>
              <w:spacing w:before="0" w:after="0" w:line="240" w:lineRule="auto"/>
              <w:ind w:left="168"/>
              <w:rPr>
                <w:color w:val="000000" w:themeColor="text1"/>
                <w:sz w:val="20"/>
                <w:szCs w:val="20"/>
              </w:rPr>
            </w:pPr>
            <w:r w:rsidRPr="009E5255">
              <w:rPr>
                <w:color w:val="000000" w:themeColor="text1"/>
                <w:sz w:val="20"/>
                <w:szCs w:val="20"/>
              </w:rPr>
              <w:t>11671G public</w:t>
            </w:r>
          </w:p>
        </w:tc>
        <w:tc>
          <w:tcPr>
            <w:tcW w:w="630" w:type="pct"/>
            <w:shd w:val="clear" w:color="auto" w:fill="auto"/>
            <w:noWrap/>
          </w:tcPr>
          <w:p w14:paraId="26CDBFD2" w14:textId="18BFC4BA"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49" w:type="pct"/>
            <w:shd w:val="clear" w:color="auto" w:fill="auto"/>
            <w:noWrap/>
          </w:tcPr>
          <w:p w14:paraId="3E449283" w14:textId="3E6EF6CC"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50" w:type="pct"/>
            <w:shd w:val="clear" w:color="auto" w:fill="auto"/>
            <w:noWrap/>
          </w:tcPr>
          <w:p w14:paraId="67B58068" w14:textId="7A85A42A"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472" w:type="pct"/>
            <w:shd w:val="clear" w:color="auto" w:fill="auto"/>
            <w:noWrap/>
          </w:tcPr>
          <w:p w14:paraId="390C074C"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119</w:t>
            </w:r>
          </w:p>
        </w:tc>
        <w:tc>
          <w:tcPr>
            <w:tcW w:w="549" w:type="pct"/>
            <w:shd w:val="clear" w:color="auto" w:fill="auto"/>
            <w:noWrap/>
          </w:tcPr>
          <w:p w14:paraId="1D80CF92"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500</w:t>
            </w:r>
          </w:p>
        </w:tc>
        <w:tc>
          <w:tcPr>
            <w:tcW w:w="550" w:type="pct"/>
            <w:shd w:val="clear" w:color="auto" w:fill="auto"/>
            <w:noWrap/>
          </w:tcPr>
          <w:p w14:paraId="71A7C929"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318</w:t>
            </w:r>
          </w:p>
        </w:tc>
        <w:tc>
          <w:tcPr>
            <w:tcW w:w="601" w:type="pct"/>
            <w:shd w:val="clear" w:color="auto" w:fill="auto"/>
            <w:noWrap/>
          </w:tcPr>
          <w:p w14:paraId="4CDD21C8" w14:textId="77777777" w:rsidR="003D1043" w:rsidRPr="009E5255" w:rsidRDefault="003D1043" w:rsidP="003D1043">
            <w:pPr>
              <w:spacing w:before="0" w:after="0" w:line="240" w:lineRule="auto"/>
              <w:jc w:val="center"/>
              <w:rPr>
                <w:i/>
                <w:iCs/>
                <w:color w:val="000000" w:themeColor="text1"/>
                <w:sz w:val="20"/>
                <w:szCs w:val="20"/>
              </w:rPr>
            </w:pPr>
            <w:r w:rsidRPr="009E5255">
              <w:rPr>
                <w:color w:val="000000" w:themeColor="text1"/>
                <w:sz w:val="20"/>
                <w:szCs w:val="20"/>
              </w:rPr>
              <w:t>937</w:t>
            </w:r>
          </w:p>
        </w:tc>
      </w:tr>
      <w:tr w:rsidR="003D1043" w:rsidRPr="009E5255" w14:paraId="6F54AEFD" w14:textId="77777777" w:rsidTr="003D1043">
        <w:trPr>
          <w:trHeight w:val="20"/>
        </w:trPr>
        <w:tc>
          <w:tcPr>
            <w:tcW w:w="1100" w:type="pct"/>
            <w:shd w:val="clear" w:color="auto" w:fill="auto"/>
            <w:noWrap/>
          </w:tcPr>
          <w:p w14:paraId="0CAE25A5" w14:textId="77777777" w:rsidR="003D1043" w:rsidRPr="009E5255" w:rsidRDefault="003D1043" w:rsidP="003D1043">
            <w:pPr>
              <w:spacing w:before="0" w:after="0" w:line="240" w:lineRule="auto"/>
              <w:ind w:left="168"/>
              <w:rPr>
                <w:color w:val="000000" w:themeColor="text1"/>
                <w:sz w:val="20"/>
                <w:szCs w:val="20"/>
              </w:rPr>
            </w:pPr>
            <w:r w:rsidRPr="009E5255">
              <w:rPr>
                <w:color w:val="000000" w:themeColor="text1"/>
                <w:sz w:val="20"/>
                <w:szCs w:val="20"/>
              </w:rPr>
              <w:t>11679Q private</w:t>
            </w:r>
          </w:p>
        </w:tc>
        <w:tc>
          <w:tcPr>
            <w:tcW w:w="630" w:type="pct"/>
            <w:shd w:val="clear" w:color="auto" w:fill="auto"/>
            <w:noWrap/>
          </w:tcPr>
          <w:p w14:paraId="0FE6CF96" w14:textId="0FEADBBB"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49" w:type="pct"/>
            <w:shd w:val="clear" w:color="auto" w:fill="auto"/>
            <w:noWrap/>
          </w:tcPr>
          <w:p w14:paraId="24B65A27" w14:textId="41FED556"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50" w:type="pct"/>
            <w:shd w:val="clear" w:color="auto" w:fill="auto"/>
            <w:noWrap/>
          </w:tcPr>
          <w:p w14:paraId="02AD478A" w14:textId="73F7D32B"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472" w:type="pct"/>
            <w:shd w:val="clear" w:color="auto" w:fill="auto"/>
            <w:noWrap/>
          </w:tcPr>
          <w:p w14:paraId="4C9E238B"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873</w:t>
            </w:r>
          </w:p>
        </w:tc>
        <w:tc>
          <w:tcPr>
            <w:tcW w:w="549" w:type="pct"/>
            <w:shd w:val="clear" w:color="auto" w:fill="auto"/>
            <w:noWrap/>
          </w:tcPr>
          <w:p w14:paraId="69C65DFE"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806</w:t>
            </w:r>
          </w:p>
        </w:tc>
        <w:tc>
          <w:tcPr>
            <w:tcW w:w="550" w:type="pct"/>
            <w:shd w:val="clear" w:color="auto" w:fill="auto"/>
            <w:noWrap/>
          </w:tcPr>
          <w:p w14:paraId="7A10C996"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348</w:t>
            </w:r>
          </w:p>
        </w:tc>
        <w:tc>
          <w:tcPr>
            <w:tcW w:w="601" w:type="pct"/>
            <w:shd w:val="clear" w:color="auto" w:fill="auto"/>
            <w:noWrap/>
          </w:tcPr>
          <w:p w14:paraId="71128A68" w14:textId="77777777" w:rsidR="003D1043" w:rsidRPr="009E5255" w:rsidRDefault="003D1043" w:rsidP="003D1043">
            <w:pPr>
              <w:spacing w:before="0" w:after="0" w:line="240" w:lineRule="auto"/>
              <w:jc w:val="center"/>
              <w:rPr>
                <w:i/>
                <w:iCs/>
                <w:color w:val="000000" w:themeColor="text1"/>
                <w:sz w:val="20"/>
                <w:szCs w:val="20"/>
              </w:rPr>
            </w:pPr>
            <w:r w:rsidRPr="009E5255">
              <w:rPr>
                <w:color w:val="000000" w:themeColor="text1"/>
                <w:sz w:val="20"/>
                <w:szCs w:val="20"/>
              </w:rPr>
              <w:t>2,027</w:t>
            </w:r>
          </w:p>
        </w:tc>
      </w:tr>
      <w:tr w:rsidR="003D1043" w:rsidRPr="009E5255" w14:paraId="6CF28464" w14:textId="77777777" w:rsidTr="003D1043">
        <w:trPr>
          <w:trHeight w:val="20"/>
        </w:trPr>
        <w:tc>
          <w:tcPr>
            <w:tcW w:w="1100" w:type="pct"/>
            <w:shd w:val="clear" w:color="auto" w:fill="auto"/>
            <w:noWrap/>
          </w:tcPr>
          <w:p w14:paraId="1ECA1FD1" w14:textId="77777777" w:rsidR="003D1043" w:rsidRPr="009E5255" w:rsidRDefault="003D1043" w:rsidP="003D1043">
            <w:pPr>
              <w:spacing w:before="0" w:after="0" w:line="240" w:lineRule="auto"/>
              <w:ind w:left="168"/>
              <w:rPr>
                <w:color w:val="000000" w:themeColor="text1"/>
                <w:sz w:val="20"/>
                <w:szCs w:val="20"/>
              </w:rPr>
            </w:pPr>
            <w:r w:rsidRPr="009E5255">
              <w:rPr>
                <w:color w:val="000000" w:themeColor="text1"/>
                <w:sz w:val="20"/>
                <w:szCs w:val="20"/>
              </w:rPr>
              <w:t>11685B private</w:t>
            </w:r>
          </w:p>
        </w:tc>
        <w:tc>
          <w:tcPr>
            <w:tcW w:w="630" w:type="pct"/>
            <w:shd w:val="clear" w:color="auto" w:fill="auto"/>
            <w:noWrap/>
          </w:tcPr>
          <w:p w14:paraId="4B334ACD" w14:textId="3FFC4556"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49" w:type="pct"/>
            <w:shd w:val="clear" w:color="auto" w:fill="auto"/>
            <w:noWrap/>
          </w:tcPr>
          <w:p w14:paraId="09C964F4" w14:textId="684B2D4A"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50" w:type="pct"/>
            <w:shd w:val="clear" w:color="auto" w:fill="auto"/>
            <w:noWrap/>
          </w:tcPr>
          <w:p w14:paraId="0E32AD40" w14:textId="056D18D4"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472" w:type="pct"/>
            <w:shd w:val="clear" w:color="auto" w:fill="auto"/>
            <w:noWrap/>
          </w:tcPr>
          <w:p w14:paraId="492D241A"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448</w:t>
            </w:r>
          </w:p>
        </w:tc>
        <w:tc>
          <w:tcPr>
            <w:tcW w:w="549" w:type="pct"/>
            <w:shd w:val="clear" w:color="auto" w:fill="auto"/>
            <w:noWrap/>
          </w:tcPr>
          <w:p w14:paraId="63CEC798"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1,481</w:t>
            </w:r>
          </w:p>
        </w:tc>
        <w:tc>
          <w:tcPr>
            <w:tcW w:w="550" w:type="pct"/>
            <w:shd w:val="clear" w:color="auto" w:fill="auto"/>
            <w:noWrap/>
          </w:tcPr>
          <w:p w14:paraId="0ECBFD5F"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813</w:t>
            </w:r>
          </w:p>
        </w:tc>
        <w:tc>
          <w:tcPr>
            <w:tcW w:w="601" w:type="pct"/>
            <w:shd w:val="clear" w:color="auto" w:fill="auto"/>
            <w:noWrap/>
          </w:tcPr>
          <w:p w14:paraId="42C3CF3F" w14:textId="77777777" w:rsidR="003D1043" w:rsidRPr="009E5255" w:rsidRDefault="003D1043" w:rsidP="003D1043">
            <w:pPr>
              <w:spacing w:before="0" w:after="0" w:line="240" w:lineRule="auto"/>
              <w:jc w:val="center"/>
              <w:rPr>
                <w:i/>
                <w:iCs/>
                <w:color w:val="000000" w:themeColor="text1"/>
                <w:sz w:val="20"/>
                <w:szCs w:val="20"/>
              </w:rPr>
            </w:pPr>
            <w:r w:rsidRPr="009E5255">
              <w:rPr>
                <w:color w:val="000000" w:themeColor="text1"/>
                <w:sz w:val="20"/>
                <w:szCs w:val="20"/>
              </w:rPr>
              <w:t>2,742</w:t>
            </w:r>
          </w:p>
        </w:tc>
      </w:tr>
      <w:tr w:rsidR="003D1043" w:rsidRPr="009E5255" w14:paraId="3A23EBBB" w14:textId="77777777" w:rsidTr="003D1043">
        <w:trPr>
          <w:trHeight w:val="20"/>
        </w:trPr>
        <w:tc>
          <w:tcPr>
            <w:tcW w:w="1100" w:type="pct"/>
            <w:shd w:val="clear" w:color="auto" w:fill="auto"/>
            <w:noWrap/>
          </w:tcPr>
          <w:p w14:paraId="2ECDEEBC" w14:textId="77777777" w:rsidR="003D1043" w:rsidRPr="009E5255" w:rsidRDefault="003D1043" w:rsidP="003D1043">
            <w:pPr>
              <w:spacing w:before="0" w:after="0" w:line="240" w:lineRule="auto"/>
              <w:ind w:left="168"/>
              <w:rPr>
                <w:color w:val="000000" w:themeColor="text1"/>
                <w:sz w:val="20"/>
                <w:szCs w:val="20"/>
              </w:rPr>
            </w:pPr>
            <w:r w:rsidRPr="009E5255">
              <w:rPr>
                <w:color w:val="000000" w:themeColor="text1"/>
                <w:sz w:val="20"/>
                <w:szCs w:val="20"/>
              </w:rPr>
              <w:t>11695M public</w:t>
            </w:r>
          </w:p>
        </w:tc>
        <w:tc>
          <w:tcPr>
            <w:tcW w:w="630" w:type="pct"/>
            <w:shd w:val="clear" w:color="auto" w:fill="auto"/>
            <w:noWrap/>
          </w:tcPr>
          <w:p w14:paraId="2D4C6642" w14:textId="4BFCDB1E"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49" w:type="pct"/>
            <w:shd w:val="clear" w:color="auto" w:fill="auto"/>
            <w:noWrap/>
          </w:tcPr>
          <w:p w14:paraId="66FBC226" w14:textId="2715630D"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50" w:type="pct"/>
            <w:shd w:val="clear" w:color="auto" w:fill="auto"/>
            <w:noWrap/>
          </w:tcPr>
          <w:p w14:paraId="63541347" w14:textId="455E2866"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472" w:type="pct"/>
            <w:shd w:val="clear" w:color="auto" w:fill="auto"/>
            <w:noWrap/>
          </w:tcPr>
          <w:p w14:paraId="2B748514"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419</w:t>
            </w:r>
          </w:p>
        </w:tc>
        <w:tc>
          <w:tcPr>
            <w:tcW w:w="549" w:type="pct"/>
            <w:shd w:val="clear" w:color="auto" w:fill="auto"/>
            <w:noWrap/>
          </w:tcPr>
          <w:p w14:paraId="30221487"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320</w:t>
            </w:r>
          </w:p>
        </w:tc>
        <w:tc>
          <w:tcPr>
            <w:tcW w:w="550" w:type="pct"/>
            <w:shd w:val="clear" w:color="auto" w:fill="auto"/>
            <w:noWrap/>
          </w:tcPr>
          <w:p w14:paraId="267A44BA"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164</w:t>
            </w:r>
          </w:p>
        </w:tc>
        <w:tc>
          <w:tcPr>
            <w:tcW w:w="601" w:type="pct"/>
            <w:shd w:val="clear" w:color="auto" w:fill="auto"/>
            <w:noWrap/>
          </w:tcPr>
          <w:p w14:paraId="3BAB6A90" w14:textId="77777777" w:rsidR="003D1043" w:rsidRPr="009E5255" w:rsidRDefault="003D1043" w:rsidP="003D1043">
            <w:pPr>
              <w:spacing w:before="0" w:after="0" w:line="240" w:lineRule="auto"/>
              <w:jc w:val="center"/>
              <w:rPr>
                <w:i/>
                <w:iCs/>
                <w:color w:val="000000" w:themeColor="text1"/>
                <w:sz w:val="20"/>
                <w:szCs w:val="20"/>
              </w:rPr>
            </w:pPr>
            <w:r w:rsidRPr="009E5255">
              <w:rPr>
                <w:color w:val="000000" w:themeColor="text1"/>
                <w:sz w:val="20"/>
                <w:szCs w:val="20"/>
              </w:rPr>
              <w:t>903</w:t>
            </w:r>
          </w:p>
        </w:tc>
      </w:tr>
      <w:tr w:rsidR="00DE30F3" w:rsidRPr="009E5255" w14:paraId="42869FAB" w14:textId="77777777" w:rsidTr="003D1043">
        <w:trPr>
          <w:trHeight w:val="20"/>
        </w:trPr>
        <w:tc>
          <w:tcPr>
            <w:tcW w:w="1100" w:type="pct"/>
            <w:shd w:val="clear" w:color="auto" w:fill="auto"/>
            <w:noWrap/>
          </w:tcPr>
          <w:p w14:paraId="0F174179" w14:textId="77777777" w:rsidR="00DE30F3" w:rsidRPr="009E5255" w:rsidRDefault="00DE30F3" w:rsidP="00DE30F3">
            <w:pPr>
              <w:spacing w:before="0" w:after="0" w:line="240" w:lineRule="auto"/>
              <w:rPr>
                <w:i/>
                <w:iCs/>
                <w:color w:val="000000" w:themeColor="text1"/>
                <w:sz w:val="20"/>
                <w:szCs w:val="20"/>
              </w:rPr>
            </w:pPr>
            <w:r w:rsidRPr="009E5255">
              <w:rPr>
                <w:i/>
                <w:iCs/>
                <w:color w:val="000000" w:themeColor="text1"/>
                <w:sz w:val="20"/>
                <w:szCs w:val="20"/>
              </w:rPr>
              <w:t>Total</w:t>
            </w:r>
          </w:p>
        </w:tc>
        <w:tc>
          <w:tcPr>
            <w:tcW w:w="630" w:type="pct"/>
            <w:shd w:val="clear" w:color="auto" w:fill="auto"/>
            <w:noWrap/>
          </w:tcPr>
          <w:p w14:paraId="0A377EF3" w14:textId="77777777" w:rsidR="00DE30F3" w:rsidRPr="009E5255" w:rsidRDefault="00DE30F3" w:rsidP="00DE30F3">
            <w:pPr>
              <w:spacing w:before="0" w:after="0" w:line="240" w:lineRule="auto"/>
              <w:jc w:val="center"/>
              <w:rPr>
                <w:i/>
                <w:iCs/>
                <w:color w:val="000000" w:themeColor="text1"/>
                <w:sz w:val="20"/>
                <w:szCs w:val="20"/>
              </w:rPr>
            </w:pPr>
          </w:p>
        </w:tc>
        <w:tc>
          <w:tcPr>
            <w:tcW w:w="549" w:type="pct"/>
            <w:shd w:val="clear" w:color="auto" w:fill="auto"/>
            <w:noWrap/>
          </w:tcPr>
          <w:p w14:paraId="0E0DE867" w14:textId="77777777" w:rsidR="00DE30F3" w:rsidRPr="009E5255" w:rsidRDefault="00DE30F3" w:rsidP="00DE30F3">
            <w:pPr>
              <w:spacing w:before="0" w:after="0" w:line="240" w:lineRule="auto"/>
              <w:jc w:val="center"/>
              <w:rPr>
                <w:i/>
                <w:iCs/>
                <w:color w:val="000000" w:themeColor="text1"/>
                <w:sz w:val="20"/>
                <w:szCs w:val="20"/>
              </w:rPr>
            </w:pPr>
          </w:p>
        </w:tc>
        <w:tc>
          <w:tcPr>
            <w:tcW w:w="550" w:type="pct"/>
            <w:shd w:val="clear" w:color="auto" w:fill="auto"/>
            <w:noWrap/>
          </w:tcPr>
          <w:p w14:paraId="46996CC4" w14:textId="77777777" w:rsidR="00DE30F3" w:rsidRPr="009E5255" w:rsidRDefault="00DE30F3" w:rsidP="00DE30F3">
            <w:pPr>
              <w:spacing w:before="0" w:after="0" w:line="240" w:lineRule="auto"/>
              <w:jc w:val="center"/>
              <w:rPr>
                <w:i/>
                <w:iCs/>
                <w:color w:val="000000" w:themeColor="text1"/>
                <w:sz w:val="20"/>
                <w:szCs w:val="20"/>
              </w:rPr>
            </w:pPr>
          </w:p>
        </w:tc>
        <w:tc>
          <w:tcPr>
            <w:tcW w:w="472" w:type="pct"/>
            <w:shd w:val="clear" w:color="auto" w:fill="auto"/>
            <w:noWrap/>
          </w:tcPr>
          <w:p w14:paraId="06EE81A2" w14:textId="77777777" w:rsidR="00DE30F3" w:rsidRPr="009E5255" w:rsidRDefault="00DE30F3" w:rsidP="00DE30F3">
            <w:pPr>
              <w:spacing w:before="0" w:after="0" w:line="240" w:lineRule="auto"/>
              <w:jc w:val="center"/>
              <w:rPr>
                <w:i/>
                <w:iCs/>
                <w:color w:val="000000" w:themeColor="text1"/>
                <w:sz w:val="20"/>
                <w:szCs w:val="20"/>
              </w:rPr>
            </w:pPr>
          </w:p>
        </w:tc>
        <w:tc>
          <w:tcPr>
            <w:tcW w:w="549" w:type="pct"/>
            <w:shd w:val="clear" w:color="auto" w:fill="auto"/>
            <w:noWrap/>
          </w:tcPr>
          <w:p w14:paraId="06EFE2F2" w14:textId="77777777" w:rsidR="00DE30F3" w:rsidRPr="009E5255" w:rsidRDefault="00DE30F3" w:rsidP="00DE30F3">
            <w:pPr>
              <w:spacing w:before="0" w:after="0" w:line="240" w:lineRule="auto"/>
              <w:jc w:val="center"/>
              <w:rPr>
                <w:i/>
                <w:iCs/>
                <w:color w:val="000000" w:themeColor="text1"/>
                <w:sz w:val="20"/>
                <w:szCs w:val="20"/>
              </w:rPr>
            </w:pPr>
          </w:p>
        </w:tc>
        <w:tc>
          <w:tcPr>
            <w:tcW w:w="550" w:type="pct"/>
            <w:shd w:val="clear" w:color="auto" w:fill="auto"/>
            <w:noWrap/>
          </w:tcPr>
          <w:p w14:paraId="3BE20F24" w14:textId="77777777" w:rsidR="00DE30F3" w:rsidRPr="009E5255" w:rsidRDefault="00DE30F3" w:rsidP="00DE30F3">
            <w:pPr>
              <w:spacing w:before="0" w:after="0" w:line="240" w:lineRule="auto"/>
              <w:jc w:val="center"/>
              <w:rPr>
                <w:i/>
                <w:iCs/>
                <w:color w:val="000000" w:themeColor="text1"/>
                <w:sz w:val="20"/>
                <w:szCs w:val="20"/>
              </w:rPr>
            </w:pPr>
          </w:p>
        </w:tc>
        <w:tc>
          <w:tcPr>
            <w:tcW w:w="601" w:type="pct"/>
            <w:shd w:val="clear" w:color="auto" w:fill="auto"/>
            <w:noWrap/>
          </w:tcPr>
          <w:p w14:paraId="6A6BBEE1"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6,609</w:t>
            </w:r>
          </w:p>
        </w:tc>
      </w:tr>
      <w:tr w:rsidR="00DE30F3" w:rsidRPr="009E5255" w14:paraId="4DD08C83" w14:textId="77777777" w:rsidTr="003D1043">
        <w:trPr>
          <w:trHeight w:val="20"/>
        </w:trPr>
        <w:tc>
          <w:tcPr>
            <w:tcW w:w="1100" w:type="pct"/>
            <w:noWrap/>
          </w:tcPr>
          <w:p w14:paraId="708A8044"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Bortezomib</w:t>
            </w:r>
          </w:p>
        </w:tc>
        <w:tc>
          <w:tcPr>
            <w:tcW w:w="630" w:type="pct"/>
            <w:noWrap/>
          </w:tcPr>
          <w:p w14:paraId="0C67A765" w14:textId="77777777" w:rsidR="00DE30F3" w:rsidRPr="009E5255" w:rsidRDefault="00DE30F3" w:rsidP="00DE30F3">
            <w:pPr>
              <w:spacing w:before="0" w:after="0" w:line="240" w:lineRule="auto"/>
              <w:jc w:val="center"/>
              <w:rPr>
                <w:color w:val="000000" w:themeColor="text1"/>
                <w:sz w:val="20"/>
                <w:szCs w:val="20"/>
              </w:rPr>
            </w:pPr>
          </w:p>
        </w:tc>
        <w:tc>
          <w:tcPr>
            <w:tcW w:w="549" w:type="pct"/>
            <w:noWrap/>
          </w:tcPr>
          <w:p w14:paraId="7F8D7660" w14:textId="77777777" w:rsidR="00DE30F3" w:rsidRPr="009E5255" w:rsidRDefault="00DE30F3" w:rsidP="00DE30F3">
            <w:pPr>
              <w:spacing w:before="0" w:after="0" w:line="240" w:lineRule="auto"/>
              <w:jc w:val="center"/>
              <w:rPr>
                <w:color w:val="000000" w:themeColor="text1"/>
                <w:sz w:val="20"/>
                <w:szCs w:val="20"/>
              </w:rPr>
            </w:pPr>
          </w:p>
        </w:tc>
        <w:tc>
          <w:tcPr>
            <w:tcW w:w="550" w:type="pct"/>
            <w:noWrap/>
          </w:tcPr>
          <w:p w14:paraId="710332EA" w14:textId="77777777" w:rsidR="00DE30F3" w:rsidRPr="009E5255" w:rsidRDefault="00DE30F3" w:rsidP="00DE30F3">
            <w:pPr>
              <w:spacing w:before="0" w:after="0" w:line="240" w:lineRule="auto"/>
              <w:jc w:val="center"/>
              <w:rPr>
                <w:color w:val="000000" w:themeColor="text1"/>
                <w:sz w:val="20"/>
                <w:szCs w:val="20"/>
              </w:rPr>
            </w:pPr>
          </w:p>
        </w:tc>
        <w:tc>
          <w:tcPr>
            <w:tcW w:w="472" w:type="pct"/>
            <w:noWrap/>
          </w:tcPr>
          <w:p w14:paraId="22C52688" w14:textId="77777777" w:rsidR="00DE30F3" w:rsidRPr="009E5255" w:rsidRDefault="00DE30F3" w:rsidP="00DE30F3">
            <w:pPr>
              <w:spacing w:before="0" w:after="0" w:line="240" w:lineRule="auto"/>
              <w:jc w:val="center"/>
              <w:rPr>
                <w:color w:val="000000" w:themeColor="text1"/>
                <w:sz w:val="20"/>
                <w:szCs w:val="20"/>
              </w:rPr>
            </w:pPr>
          </w:p>
        </w:tc>
        <w:tc>
          <w:tcPr>
            <w:tcW w:w="549" w:type="pct"/>
            <w:noWrap/>
          </w:tcPr>
          <w:p w14:paraId="0063FC10" w14:textId="77777777" w:rsidR="00DE30F3" w:rsidRPr="009E5255" w:rsidRDefault="00DE30F3" w:rsidP="00DE30F3">
            <w:pPr>
              <w:spacing w:before="0" w:after="0" w:line="240" w:lineRule="auto"/>
              <w:jc w:val="center"/>
              <w:rPr>
                <w:color w:val="000000" w:themeColor="text1"/>
                <w:sz w:val="20"/>
                <w:szCs w:val="20"/>
              </w:rPr>
            </w:pPr>
          </w:p>
        </w:tc>
        <w:tc>
          <w:tcPr>
            <w:tcW w:w="550" w:type="pct"/>
            <w:noWrap/>
          </w:tcPr>
          <w:p w14:paraId="16C99E53" w14:textId="77777777" w:rsidR="00DE30F3" w:rsidRPr="009E5255" w:rsidRDefault="00DE30F3" w:rsidP="00DE30F3">
            <w:pPr>
              <w:spacing w:before="0" w:after="0" w:line="240" w:lineRule="auto"/>
              <w:jc w:val="center"/>
              <w:rPr>
                <w:color w:val="000000" w:themeColor="text1"/>
                <w:sz w:val="20"/>
                <w:szCs w:val="20"/>
              </w:rPr>
            </w:pPr>
          </w:p>
        </w:tc>
        <w:tc>
          <w:tcPr>
            <w:tcW w:w="601" w:type="pct"/>
            <w:noWrap/>
          </w:tcPr>
          <w:p w14:paraId="4FCB8595" w14:textId="77777777" w:rsidR="00DE30F3" w:rsidRPr="009E5255" w:rsidRDefault="00DE30F3" w:rsidP="00DE30F3">
            <w:pPr>
              <w:spacing w:before="0" w:after="0" w:line="240" w:lineRule="auto"/>
              <w:jc w:val="center"/>
              <w:rPr>
                <w:i/>
                <w:iCs/>
                <w:color w:val="000000" w:themeColor="text1"/>
                <w:sz w:val="20"/>
                <w:szCs w:val="20"/>
              </w:rPr>
            </w:pPr>
          </w:p>
        </w:tc>
      </w:tr>
      <w:tr w:rsidR="00DE30F3" w:rsidRPr="009E5255" w14:paraId="16852BE5" w14:textId="77777777" w:rsidTr="003D1043">
        <w:trPr>
          <w:trHeight w:val="20"/>
        </w:trPr>
        <w:tc>
          <w:tcPr>
            <w:tcW w:w="1100" w:type="pct"/>
            <w:shd w:val="clear" w:color="auto" w:fill="auto"/>
            <w:noWrap/>
          </w:tcPr>
          <w:p w14:paraId="54AB5268"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4403R public</w:t>
            </w:r>
          </w:p>
        </w:tc>
        <w:tc>
          <w:tcPr>
            <w:tcW w:w="630" w:type="pct"/>
            <w:shd w:val="clear" w:color="auto" w:fill="auto"/>
            <w:noWrap/>
          </w:tcPr>
          <w:p w14:paraId="4B85514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471</w:t>
            </w:r>
          </w:p>
        </w:tc>
        <w:tc>
          <w:tcPr>
            <w:tcW w:w="549" w:type="pct"/>
            <w:shd w:val="clear" w:color="auto" w:fill="auto"/>
            <w:noWrap/>
          </w:tcPr>
          <w:p w14:paraId="548CB19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827</w:t>
            </w:r>
          </w:p>
        </w:tc>
        <w:tc>
          <w:tcPr>
            <w:tcW w:w="550" w:type="pct"/>
            <w:shd w:val="clear" w:color="auto" w:fill="auto"/>
            <w:noWrap/>
          </w:tcPr>
          <w:p w14:paraId="3484E32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110</w:t>
            </w:r>
          </w:p>
        </w:tc>
        <w:tc>
          <w:tcPr>
            <w:tcW w:w="472" w:type="pct"/>
            <w:shd w:val="clear" w:color="auto" w:fill="auto"/>
            <w:noWrap/>
          </w:tcPr>
          <w:p w14:paraId="690B93C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223</w:t>
            </w:r>
          </w:p>
        </w:tc>
        <w:tc>
          <w:tcPr>
            <w:tcW w:w="549" w:type="pct"/>
            <w:shd w:val="clear" w:color="auto" w:fill="auto"/>
            <w:noWrap/>
          </w:tcPr>
          <w:p w14:paraId="7C312B1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964</w:t>
            </w:r>
          </w:p>
        </w:tc>
        <w:tc>
          <w:tcPr>
            <w:tcW w:w="550" w:type="pct"/>
            <w:shd w:val="clear" w:color="auto" w:fill="auto"/>
            <w:noWrap/>
          </w:tcPr>
          <w:p w14:paraId="054FA7A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463</w:t>
            </w:r>
          </w:p>
        </w:tc>
        <w:tc>
          <w:tcPr>
            <w:tcW w:w="601" w:type="pct"/>
            <w:shd w:val="clear" w:color="auto" w:fill="auto"/>
            <w:noWrap/>
          </w:tcPr>
          <w:p w14:paraId="5BDF09BB"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32,058</w:t>
            </w:r>
          </w:p>
        </w:tc>
      </w:tr>
      <w:tr w:rsidR="00DE30F3" w:rsidRPr="009E5255" w14:paraId="4889BA85" w14:textId="77777777" w:rsidTr="003D1043">
        <w:trPr>
          <w:trHeight w:val="20"/>
        </w:trPr>
        <w:tc>
          <w:tcPr>
            <w:tcW w:w="1100" w:type="pct"/>
            <w:shd w:val="clear" w:color="auto" w:fill="auto"/>
            <w:noWrap/>
          </w:tcPr>
          <w:p w14:paraId="0DF1A552"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4429D public</w:t>
            </w:r>
          </w:p>
        </w:tc>
        <w:tc>
          <w:tcPr>
            <w:tcW w:w="630" w:type="pct"/>
            <w:shd w:val="clear" w:color="auto" w:fill="auto"/>
            <w:noWrap/>
          </w:tcPr>
          <w:p w14:paraId="0A5FE5F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91</w:t>
            </w:r>
          </w:p>
        </w:tc>
        <w:tc>
          <w:tcPr>
            <w:tcW w:w="549" w:type="pct"/>
            <w:shd w:val="clear" w:color="auto" w:fill="auto"/>
            <w:noWrap/>
          </w:tcPr>
          <w:p w14:paraId="1C0566B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59</w:t>
            </w:r>
          </w:p>
        </w:tc>
        <w:tc>
          <w:tcPr>
            <w:tcW w:w="550" w:type="pct"/>
            <w:shd w:val="clear" w:color="auto" w:fill="auto"/>
            <w:noWrap/>
          </w:tcPr>
          <w:p w14:paraId="1642EA6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56</w:t>
            </w:r>
          </w:p>
        </w:tc>
        <w:tc>
          <w:tcPr>
            <w:tcW w:w="472" w:type="pct"/>
            <w:shd w:val="clear" w:color="auto" w:fill="auto"/>
            <w:noWrap/>
          </w:tcPr>
          <w:p w14:paraId="20273C6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626</w:t>
            </w:r>
          </w:p>
        </w:tc>
        <w:tc>
          <w:tcPr>
            <w:tcW w:w="549" w:type="pct"/>
            <w:shd w:val="clear" w:color="auto" w:fill="auto"/>
            <w:noWrap/>
          </w:tcPr>
          <w:p w14:paraId="1C45CE4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963</w:t>
            </w:r>
          </w:p>
        </w:tc>
        <w:tc>
          <w:tcPr>
            <w:tcW w:w="550" w:type="pct"/>
            <w:shd w:val="clear" w:color="auto" w:fill="auto"/>
            <w:noWrap/>
          </w:tcPr>
          <w:p w14:paraId="3D06775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13</w:t>
            </w:r>
          </w:p>
        </w:tc>
        <w:tc>
          <w:tcPr>
            <w:tcW w:w="601" w:type="pct"/>
            <w:shd w:val="clear" w:color="auto" w:fill="auto"/>
            <w:noWrap/>
          </w:tcPr>
          <w:p w14:paraId="3C1D3BBE"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5,908</w:t>
            </w:r>
          </w:p>
        </w:tc>
      </w:tr>
      <w:tr w:rsidR="00DE30F3" w:rsidRPr="009E5255" w14:paraId="1997EF00" w14:textId="77777777" w:rsidTr="003D1043">
        <w:trPr>
          <w:trHeight w:val="20"/>
        </w:trPr>
        <w:tc>
          <w:tcPr>
            <w:tcW w:w="1100" w:type="pct"/>
            <w:shd w:val="clear" w:color="auto" w:fill="auto"/>
            <w:noWrap/>
          </w:tcPr>
          <w:p w14:paraId="66C559A1"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4706Q public</w:t>
            </w:r>
          </w:p>
        </w:tc>
        <w:tc>
          <w:tcPr>
            <w:tcW w:w="630" w:type="pct"/>
            <w:shd w:val="clear" w:color="auto" w:fill="auto"/>
            <w:noWrap/>
          </w:tcPr>
          <w:p w14:paraId="3C0C631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523</w:t>
            </w:r>
          </w:p>
        </w:tc>
        <w:tc>
          <w:tcPr>
            <w:tcW w:w="549" w:type="pct"/>
            <w:shd w:val="clear" w:color="auto" w:fill="auto"/>
            <w:noWrap/>
          </w:tcPr>
          <w:p w14:paraId="4242F90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432</w:t>
            </w:r>
          </w:p>
        </w:tc>
        <w:tc>
          <w:tcPr>
            <w:tcW w:w="550" w:type="pct"/>
            <w:shd w:val="clear" w:color="auto" w:fill="auto"/>
            <w:noWrap/>
          </w:tcPr>
          <w:p w14:paraId="1E590CF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897</w:t>
            </w:r>
          </w:p>
        </w:tc>
        <w:tc>
          <w:tcPr>
            <w:tcW w:w="472" w:type="pct"/>
            <w:shd w:val="clear" w:color="auto" w:fill="auto"/>
            <w:noWrap/>
          </w:tcPr>
          <w:p w14:paraId="59531DC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453</w:t>
            </w:r>
          </w:p>
        </w:tc>
        <w:tc>
          <w:tcPr>
            <w:tcW w:w="549" w:type="pct"/>
            <w:shd w:val="clear" w:color="auto" w:fill="auto"/>
            <w:noWrap/>
          </w:tcPr>
          <w:p w14:paraId="64A9F7B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004</w:t>
            </w:r>
          </w:p>
        </w:tc>
        <w:tc>
          <w:tcPr>
            <w:tcW w:w="550" w:type="pct"/>
            <w:shd w:val="clear" w:color="auto" w:fill="auto"/>
            <w:noWrap/>
          </w:tcPr>
          <w:p w14:paraId="6790151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29</w:t>
            </w:r>
          </w:p>
        </w:tc>
        <w:tc>
          <w:tcPr>
            <w:tcW w:w="601" w:type="pct"/>
            <w:shd w:val="clear" w:color="auto" w:fill="auto"/>
            <w:noWrap/>
          </w:tcPr>
          <w:p w14:paraId="1D85303A"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11,638</w:t>
            </w:r>
          </w:p>
        </w:tc>
      </w:tr>
      <w:tr w:rsidR="00DE30F3" w:rsidRPr="009E5255" w14:paraId="72B6B129" w14:textId="77777777" w:rsidTr="003D1043">
        <w:trPr>
          <w:trHeight w:val="20"/>
        </w:trPr>
        <w:tc>
          <w:tcPr>
            <w:tcW w:w="1100" w:type="pct"/>
            <w:shd w:val="clear" w:color="auto" w:fill="auto"/>
            <w:noWrap/>
          </w:tcPr>
          <w:p w14:paraId="74B882E0"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4712B public</w:t>
            </w:r>
          </w:p>
        </w:tc>
        <w:tc>
          <w:tcPr>
            <w:tcW w:w="630" w:type="pct"/>
            <w:shd w:val="clear" w:color="auto" w:fill="auto"/>
            <w:noWrap/>
          </w:tcPr>
          <w:p w14:paraId="6581CE3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8</w:t>
            </w:r>
          </w:p>
        </w:tc>
        <w:tc>
          <w:tcPr>
            <w:tcW w:w="549" w:type="pct"/>
            <w:shd w:val="clear" w:color="auto" w:fill="auto"/>
            <w:noWrap/>
          </w:tcPr>
          <w:p w14:paraId="3FD05A1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01</w:t>
            </w:r>
          </w:p>
        </w:tc>
        <w:tc>
          <w:tcPr>
            <w:tcW w:w="550" w:type="pct"/>
            <w:shd w:val="clear" w:color="auto" w:fill="auto"/>
            <w:noWrap/>
          </w:tcPr>
          <w:p w14:paraId="371BE1F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49</w:t>
            </w:r>
          </w:p>
        </w:tc>
        <w:tc>
          <w:tcPr>
            <w:tcW w:w="472" w:type="pct"/>
            <w:shd w:val="clear" w:color="auto" w:fill="auto"/>
            <w:noWrap/>
          </w:tcPr>
          <w:p w14:paraId="43B9A05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95</w:t>
            </w:r>
          </w:p>
        </w:tc>
        <w:tc>
          <w:tcPr>
            <w:tcW w:w="549" w:type="pct"/>
            <w:shd w:val="clear" w:color="auto" w:fill="auto"/>
            <w:noWrap/>
          </w:tcPr>
          <w:p w14:paraId="434A20D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90</w:t>
            </w:r>
          </w:p>
        </w:tc>
        <w:tc>
          <w:tcPr>
            <w:tcW w:w="550" w:type="pct"/>
            <w:shd w:val="clear" w:color="auto" w:fill="auto"/>
            <w:noWrap/>
          </w:tcPr>
          <w:p w14:paraId="0DDAF17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7</w:t>
            </w:r>
          </w:p>
        </w:tc>
        <w:tc>
          <w:tcPr>
            <w:tcW w:w="601" w:type="pct"/>
            <w:shd w:val="clear" w:color="auto" w:fill="auto"/>
            <w:noWrap/>
          </w:tcPr>
          <w:p w14:paraId="236EF4EB"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1,150</w:t>
            </w:r>
          </w:p>
        </w:tc>
      </w:tr>
      <w:tr w:rsidR="00DE30F3" w:rsidRPr="009E5255" w14:paraId="48E5EC9F" w14:textId="77777777" w:rsidTr="003D1043">
        <w:trPr>
          <w:trHeight w:val="20"/>
        </w:trPr>
        <w:tc>
          <w:tcPr>
            <w:tcW w:w="1100" w:type="pct"/>
            <w:shd w:val="clear" w:color="auto" w:fill="auto"/>
            <w:noWrap/>
          </w:tcPr>
          <w:p w14:paraId="65B77145"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4713C public</w:t>
            </w:r>
          </w:p>
        </w:tc>
        <w:tc>
          <w:tcPr>
            <w:tcW w:w="630" w:type="pct"/>
            <w:shd w:val="clear" w:color="auto" w:fill="auto"/>
            <w:noWrap/>
          </w:tcPr>
          <w:p w14:paraId="49815C2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17</w:t>
            </w:r>
          </w:p>
        </w:tc>
        <w:tc>
          <w:tcPr>
            <w:tcW w:w="549" w:type="pct"/>
            <w:shd w:val="clear" w:color="auto" w:fill="auto"/>
            <w:noWrap/>
          </w:tcPr>
          <w:p w14:paraId="02BA0AB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85</w:t>
            </w:r>
          </w:p>
        </w:tc>
        <w:tc>
          <w:tcPr>
            <w:tcW w:w="550" w:type="pct"/>
            <w:shd w:val="clear" w:color="auto" w:fill="auto"/>
            <w:noWrap/>
          </w:tcPr>
          <w:p w14:paraId="36398BD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71</w:t>
            </w:r>
          </w:p>
        </w:tc>
        <w:tc>
          <w:tcPr>
            <w:tcW w:w="472" w:type="pct"/>
            <w:shd w:val="clear" w:color="auto" w:fill="auto"/>
            <w:noWrap/>
          </w:tcPr>
          <w:p w14:paraId="58B7430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17</w:t>
            </w:r>
          </w:p>
        </w:tc>
        <w:tc>
          <w:tcPr>
            <w:tcW w:w="549" w:type="pct"/>
            <w:shd w:val="clear" w:color="auto" w:fill="auto"/>
            <w:noWrap/>
          </w:tcPr>
          <w:p w14:paraId="0994292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07</w:t>
            </w:r>
          </w:p>
        </w:tc>
        <w:tc>
          <w:tcPr>
            <w:tcW w:w="550" w:type="pct"/>
            <w:shd w:val="clear" w:color="auto" w:fill="auto"/>
            <w:noWrap/>
          </w:tcPr>
          <w:p w14:paraId="13FCB34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0</w:t>
            </w:r>
          </w:p>
        </w:tc>
        <w:tc>
          <w:tcPr>
            <w:tcW w:w="601" w:type="pct"/>
            <w:shd w:val="clear" w:color="auto" w:fill="auto"/>
            <w:noWrap/>
          </w:tcPr>
          <w:p w14:paraId="6076CEBC"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5,257</w:t>
            </w:r>
          </w:p>
        </w:tc>
      </w:tr>
      <w:tr w:rsidR="00DE30F3" w:rsidRPr="009E5255" w14:paraId="6CB4526E" w14:textId="77777777" w:rsidTr="003D1043">
        <w:trPr>
          <w:trHeight w:val="20"/>
        </w:trPr>
        <w:tc>
          <w:tcPr>
            <w:tcW w:w="1100" w:type="pct"/>
            <w:shd w:val="clear" w:color="auto" w:fill="auto"/>
            <w:noWrap/>
          </w:tcPr>
          <w:p w14:paraId="37B35FF0"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4725Q public</w:t>
            </w:r>
          </w:p>
        </w:tc>
        <w:tc>
          <w:tcPr>
            <w:tcW w:w="630" w:type="pct"/>
            <w:shd w:val="clear" w:color="auto" w:fill="auto"/>
            <w:noWrap/>
          </w:tcPr>
          <w:p w14:paraId="77743B4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8</w:t>
            </w:r>
          </w:p>
        </w:tc>
        <w:tc>
          <w:tcPr>
            <w:tcW w:w="549" w:type="pct"/>
            <w:shd w:val="clear" w:color="auto" w:fill="auto"/>
            <w:noWrap/>
          </w:tcPr>
          <w:p w14:paraId="4113CCE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2</w:t>
            </w:r>
          </w:p>
        </w:tc>
        <w:tc>
          <w:tcPr>
            <w:tcW w:w="550" w:type="pct"/>
            <w:shd w:val="clear" w:color="auto" w:fill="auto"/>
            <w:noWrap/>
          </w:tcPr>
          <w:p w14:paraId="2FA8317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62</w:t>
            </w:r>
          </w:p>
        </w:tc>
        <w:tc>
          <w:tcPr>
            <w:tcW w:w="472" w:type="pct"/>
            <w:shd w:val="clear" w:color="auto" w:fill="auto"/>
            <w:noWrap/>
          </w:tcPr>
          <w:p w14:paraId="627DF4D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8</w:t>
            </w:r>
          </w:p>
        </w:tc>
        <w:tc>
          <w:tcPr>
            <w:tcW w:w="549" w:type="pct"/>
            <w:shd w:val="clear" w:color="auto" w:fill="auto"/>
            <w:noWrap/>
          </w:tcPr>
          <w:p w14:paraId="152619A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0</w:t>
            </w:r>
          </w:p>
        </w:tc>
        <w:tc>
          <w:tcPr>
            <w:tcW w:w="550" w:type="pct"/>
            <w:shd w:val="clear" w:color="auto" w:fill="auto"/>
            <w:noWrap/>
          </w:tcPr>
          <w:p w14:paraId="71B2A45B" w14:textId="74E2F99C" w:rsidR="00DE30F3" w:rsidRPr="009E5255" w:rsidRDefault="003D104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601" w:type="pct"/>
            <w:shd w:val="clear" w:color="auto" w:fill="auto"/>
            <w:noWrap/>
          </w:tcPr>
          <w:p w14:paraId="6D5839F5"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660</w:t>
            </w:r>
          </w:p>
        </w:tc>
      </w:tr>
      <w:tr w:rsidR="00DE30F3" w:rsidRPr="009E5255" w14:paraId="425BF79F" w14:textId="77777777" w:rsidTr="003D1043">
        <w:trPr>
          <w:trHeight w:val="20"/>
        </w:trPr>
        <w:tc>
          <w:tcPr>
            <w:tcW w:w="1100" w:type="pct"/>
            <w:shd w:val="clear" w:color="auto" w:fill="auto"/>
            <w:noWrap/>
          </w:tcPr>
          <w:p w14:paraId="5CCB2B7D"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4732C public</w:t>
            </w:r>
          </w:p>
        </w:tc>
        <w:tc>
          <w:tcPr>
            <w:tcW w:w="630" w:type="pct"/>
            <w:shd w:val="clear" w:color="auto" w:fill="auto"/>
            <w:noWrap/>
          </w:tcPr>
          <w:p w14:paraId="7950390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88</w:t>
            </w:r>
          </w:p>
        </w:tc>
        <w:tc>
          <w:tcPr>
            <w:tcW w:w="549" w:type="pct"/>
            <w:shd w:val="clear" w:color="auto" w:fill="auto"/>
            <w:noWrap/>
          </w:tcPr>
          <w:p w14:paraId="15A944A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970</w:t>
            </w:r>
          </w:p>
        </w:tc>
        <w:tc>
          <w:tcPr>
            <w:tcW w:w="550" w:type="pct"/>
            <w:shd w:val="clear" w:color="auto" w:fill="auto"/>
            <w:noWrap/>
          </w:tcPr>
          <w:p w14:paraId="19BB4C4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276</w:t>
            </w:r>
          </w:p>
        </w:tc>
        <w:tc>
          <w:tcPr>
            <w:tcW w:w="472" w:type="pct"/>
            <w:shd w:val="clear" w:color="auto" w:fill="auto"/>
            <w:noWrap/>
          </w:tcPr>
          <w:p w14:paraId="416A0D9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642</w:t>
            </w:r>
          </w:p>
        </w:tc>
        <w:tc>
          <w:tcPr>
            <w:tcW w:w="549" w:type="pct"/>
            <w:shd w:val="clear" w:color="auto" w:fill="auto"/>
            <w:noWrap/>
          </w:tcPr>
          <w:p w14:paraId="1C97625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991</w:t>
            </w:r>
          </w:p>
        </w:tc>
        <w:tc>
          <w:tcPr>
            <w:tcW w:w="550" w:type="pct"/>
            <w:shd w:val="clear" w:color="auto" w:fill="auto"/>
            <w:noWrap/>
          </w:tcPr>
          <w:p w14:paraId="76A4AEA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0</w:t>
            </w:r>
          </w:p>
        </w:tc>
        <w:tc>
          <w:tcPr>
            <w:tcW w:w="601" w:type="pct"/>
            <w:shd w:val="clear" w:color="auto" w:fill="auto"/>
            <w:noWrap/>
          </w:tcPr>
          <w:p w14:paraId="26CDDB1F"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10,037</w:t>
            </w:r>
          </w:p>
        </w:tc>
      </w:tr>
      <w:tr w:rsidR="00DE30F3" w:rsidRPr="009E5255" w14:paraId="307B08D3" w14:textId="77777777" w:rsidTr="003D1043">
        <w:trPr>
          <w:trHeight w:val="20"/>
        </w:trPr>
        <w:tc>
          <w:tcPr>
            <w:tcW w:w="1100" w:type="pct"/>
            <w:shd w:val="clear" w:color="auto" w:fill="auto"/>
            <w:noWrap/>
          </w:tcPr>
          <w:p w14:paraId="5D3773EA"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7238Y private</w:t>
            </w:r>
          </w:p>
        </w:tc>
        <w:tc>
          <w:tcPr>
            <w:tcW w:w="630" w:type="pct"/>
            <w:shd w:val="clear" w:color="auto" w:fill="auto"/>
            <w:noWrap/>
          </w:tcPr>
          <w:p w14:paraId="3366BA1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684</w:t>
            </w:r>
          </w:p>
        </w:tc>
        <w:tc>
          <w:tcPr>
            <w:tcW w:w="549" w:type="pct"/>
            <w:shd w:val="clear" w:color="auto" w:fill="auto"/>
            <w:noWrap/>
          </w:tcPr>
          <w:p w14:paraId="06FDD54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768</w:t>
            </w:r>
          </w:p>
        </w:tc>
        <w:tc>
          <w:tcPr>
            <w:tcW w:w="550" w:type="pct"/>
            <w:shd w:val="clear" w:color="auto" w:fill="auto"/>
            <w:noWrap/>
          </w:tcPr>
          <w:p w14:paraId="52EBE53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770</w:t>
            </w:r>
          </w:p>
        </w:tc>
        <w:tc>
          <w:tcPr>
            <w:tcW w:w="472" w:type="pct"/>
            <w:shd w:val="clear" w:color="auto" w:fill="auto"/>
            <w:noWrap/>
          </w:tcPr>
          <w:p w14:paraId="3EC5B32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176</w:t>
            </w:r>
          </w:p>
        </w:tc>
        <w:tc>
          <w:tcPr>
            <w:tcW w:w="549" w:type="pct"/>
            <w:shd w:val="clear" w:color="auto" w:fill="auto"/>
            <w:noWrap/>
          </w:tcPr>
          <w:p w14:paraId="41765A7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5,606</w:t>
            </w:r>
          </w:p>
        </w:tc>
        <w:tc>
          <w:tcPr>
            <w:tcW w:w="550" w:type="pct"/>
            <w:shd w:val="clear" w:color="auto" w:fill="auto"/>
            <w:noWrap/>
          </w:tcPr>
          <w:p w14:paraId="7478B69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394</w:t>
            </w:r>
          </w:p>
        </w:tc>
        <w:tc>
          <w:tcPr>
            <w:tcW w:w="601" w:type="pct"/>
            <w:shd w:val="clear" w:color="auto" w:fill="auto"/>
            <w:noWrap/>
          </w:tcPr>
          <w:p w14:paraId="5602476D"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62,398</w:t>
            </w:r>
          </w:p>
        </w:tc>
      </w:tr>
      <w:tr w:rsidR="00DE30F3" w:rsidRPr="009E5255" w14:paraId="14A532F2" w14:textId="77777777" w:rsidTr="003D1043">
        <w:trPr>
          <w:trHeight w:val="20"/>
        </w:trPr>
        <w:tc>
          <w:tcPr>
            <w:tcW w:w="1100" w:type="pct"/>
            <w:shd w:val="clear" w:color="auto" w:fill="auto"/>
            <w:noWrap/>
          </w:tcPr>
          <w:p w14:paraId="7B0E5387"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7268M private</w:t>
            </w:r>
          </w:p>
        </w:tc>
        <w:tc>
          <w:tcPr>
            <w:tcW w:w="630" w:type="pct"/>
            <w:shd w:val="clear" w:color="auto" w:fill="auto"/>
            <w:noWrap/>
          </w:tcPr>
          <w:p w14:paraId="6FA749D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098</w:t>
            </w:r>
          </w:p>
        </w:tc>
        <w:tc>
          <w:tcPr>
            <w:tcW w:w="549" w:type="pct"/>
            <w:shd w:val="clear" w:color="auto" w:fill="auto"/>
            <w:noWrap/>
          </w:tcPr>
          <w:p w14:paraId="7FC7C6C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464</w:t>
            </w:r>
          </w:p>
        </w:tc>
        <w:tc>
          <w:tcPr>
            <w:tcW w:w="550" w:type="pct"/>
            <w:shd w:val="clear" w:color="auto" w:fill="auto"/>
            <w:noWrap/>
          </w:tcPr>
          <w:p w14:paraId="2E223AE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356</w:t>
            </w:r>
          </w:p>
        </w:tc>
        <w:tc>
          <w:tcPr>
            <w:tcW w:w="472" w:type="pct"/>
            <w:shd w:val="clear" w:color="auto" w:fill="auto"/>
            <w:noWrap/>
          </w:tcPr>
          <w:p w14:paraId="723B869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896</w:t>
            </w:r>
          </w:p>
        </w:tc>
        <w:tc>
          <w:tcPr>
            <w:tcW w:w="549" w:type="pct"/>
            <w:shd w:val="clear" w:color="auto" w:fill="auto"/>
            <w:noWrap/>
          </w:tcPr>
          <w:p w14:paraId="70A634C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660</w:t>
            </w:r>
          </w:p>
        </w:tc>
        <w:tc>
          <w:tcPr>
            <w:tcW w:w="550" w:type="pct"/>
            <w:shd w:val="clear" w:color="auto" w:fill="auto"/>
            <w:noWrap/>
          </w:tcPr>
          <w:p w14:paraId="33448B4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12</w:t>
            </w:r>
          </w:p>
        </w:tc>
        <w:tc>
          <w:tcPr>
            <w:tcW w:w="601" w:type="pct"/>
            <w:shd w:val="clear" w:color="auto" w:fill="auto"/>
            <w:noWrap/>
          </w:tcPr>
          <w:p w14:paraId="67A08899"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20,186</w:t>
            </w:r>
          </w:p>
        </w:tc>
      </w:tr>
      <w:tr w:rsidR="00DE30F3" w:rsidRPr="009E5255" w14:paraId="163976F6" w14:textId="77777777" w:rsidTr="003D1043">
        <w:trPr>
          <w:trHeight w:val="20"/>
        </w:trPr>
        <w:tc>
          <w:tcPr>
            <w:tcW w:w="1100" w:type="pct"/>
            <w:shd w:val="clear" w:color="auto" w:fill="auto"/>
            <w:noWrap/>
          </w:tcPr>
          <w:p w14:paraId="20A02DD5"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7269N private</w:t>
            </w:r>
          </w:p>
        </w:tc>
        <w:tc>
          <w:tcPr>
            <w:tcW w:w="630" w:type="pct"/>
            <w:shd w:val="clear" w:color="auto" w:fill="auto"/>
            <w:noWrap/>
          </w:tcPr>
          <w:p w14:paraId="3C0AF58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29</w:t>
            </w:r>
          </w:p>
        </w:tc>
        <w:tc>
          <w:tcPr>
            <w:tcW w:w="549" w:type="pct"/>
            <w:shd w:val="clear" w:color="auto" w:fill="auto"/>
            <w:noWrap/>
          </w:tcPr>
          <w:p w14:paraId="0B7A423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90</w:t>
            </w:r>
          </w:p>
        </w:tc>
        <w:tc>
          <w:tcPr>
            <w:tcW w:w="550" w:type="pct"/>
            <w:shd w:val="clear" w:color="auto" w:fill="auto"/>
            <w:noWrap/>
          </w:tcPr>
          <w:p w14:paraId="6C4C043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57</w:t>
            </w:r>
          </w:p>
        </w:tc>
        <w:tc>
          <w:tcPr>
            <w:tcW w:w="472" w:type="pct"/>
            <w:shd w:val="clear" w:color="auto" w:fill="auto"/>
            <w:noWrap/>
          </w:tcPr>
          <w:p w14:paraId="3B4A749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11</w:t>
            </w:r>
          </w:p>
        </w:tc>
        <w:tc>
          <w:tcPr>
            <w:tcW w:w="549" w:type="pct"/>
            <w:shd w:val="clear" w:color="auto" w:fill="auto"/>
            <w:noWrap/>
          </w:tcPr>
          <w:p w14:paraId="3267B12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49</w:t>
            </w:r>
          </w:p>
        </w:tc>
        <w:tc>
          <w:tcPr>
            <w:tcW w:w="550" w:type="pct"/>
            <w:shd w:val="clear" w:color="auto" w:fill="auto"/>
            <w:noWrap/>
          </w:tcPr>
          <w:p w14:paraId="4F03048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7</w:t>
            </w:r>
          </w:p>
        </w:tc>
        <w:tc>
          <w:tcPr>
            <w:tcW w:w="601" w:type="pct"/>
            <w:shd w:val="clear" w:color="auto" w:fill="auto"/>
            <w:noWrap/>
          </w:tcPr>
          <w:p w14:paraId="41D151BC"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2,823</w:t>
            </w:r>
          </w:p>
        </w:tc>
      </w:tr>
      <w:tr w:rsidR="00DE30F3" w:rsidRPr="009E5255" w14:paraId="645F6136" w14:textId="77777777" w:rsidTr="003D1043">
        <w:trPr>
          <w:trHeight w:val="20"/>
        </w:trPr>
        <w:tc>
          <w:tcPr>
            <w:tcW w:w="1100" w:type="pct"/>
            <w:shd w:val="clear" w:color="auto" w:fill="auto"/>
            <w:noWrap/>
          </w:tcPr>
          <w:p w14:paraId="359570CB"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7271Q private</w:t>
            </w:r>
          </w:p>
        </w:tc>
        <w:tc>
          <w:tcPr>
            <w:tcW w:w="630" w:type="pct"/>
            <w:shd w:val="clear" w:color="auto" w:fill="auto"/>
            <w:noWrap/>
          </w:tcPr>
          <w:p w14:paraId="4114E2C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375</w:t>
            </w:r>
          </w:p>
        </w:tc>
        <w:tc>
          <w:tcPr>
            <w:tcW w:w="549" w:type="pct"/>
            <w:shd w:val="clear" w:color="auto" w:fill="auto"/>
            <w:noWrap/>
          </w:tcPr>
          <w:p w14:paraId="594CCDA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720</w:t>
            </w:r>
          </w:p>
        </w:tc>
        <w:tc>
          <w:tcPr>
            <w:tcW w:w="550" w:type="pct"/>
            <w:shd w:val="clear" w:color="auto" w:fill="auto"/>
            <w:noWrap/>
          </w:tcPr>
          <w:p w14:paraId="72794B1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616</w:t>
            </w:r>
          </w:p>
        </w:tc>
        <w:tc>
          <w:tcPr>
            <w:tcW w:w="472" w:type="pct"/>
            <w:shd w:val="clear" w:color="auto" w:fill="auto"/>
            <w:noWrap/>
          </w:tcPr>
          <w:p w14:paraId="324294A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004</w:t>
            </w:r>
          </w:p>
        </w:tc>
        <w:tc>
          <w:tcPr>
            <w:tcW w:w="549" w:type="pct"/>
            <w:shd w:val="clear" w:color="auto" w:fill="auto"/>
            <w:noWrap/>
          </w:tcPr>
          <w:p w14:paraId="3F4CFE9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582</w:t>
            </w:r>
          </w:p>
        </w:tc>
        <w:tc>
          <w:tcPr>
            <w:tcW w:w="550" w:type="pct"/>
            <w:shd w:val="clear" w:color="auto" w:fill="auto"/>
            <w:noWrap/>
          </w:tcPr>
          <w:p w14:paraId="07D0BF3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37</w:t>
            </w:r>
          </w:p>
        </w:tc>
        <w:tc>
          <w:tcPr>
            <w:tcW w:w="601" w:type="pct"/>
            <w:shd w:val="clear" w:color="auto" w:fill="auto"/>
            <w:noWrap/>
          </w:tcPr>
          <w:p w14:paraId="6E44E703"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11,634</w:t>
            </w:r>
          </w:p>
        </w:tc>
      </w:tr>
      <w:tr w:rsidR="00DE30F3" w:rsidRPr="009E5255" w14:paraId="73A729A2" w14:textId="77777777" w:rsidTr="003D1043">
        <w:trPr>
          <w:trHeight w:val="20"/>
        </w:trPr>
        <w:tc>
          <w:tcPr>
            <w:tcW w:w="1100" w:type="pct"/>
            <w:shd w:val="clear" w:color="auto" w:fill="auto"/>
            <w:noWrap/>
          </w:tcPr>
          <w:p w14:paraId="3A215006"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7272R private</w:t>
            </w:r>
          </w:p>
        </w:tc>
        <w:tc>
          <w:tcPr>
            <w:tcW w:w="630" w:type="pct"/>
            <w:shd w:val="clear" w:color="auto" w:fill="auto"/>
            <w:noWrap/>
          </w:tcPr>
          <w:p w14:paraId="2B07D63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4</w:t>
            </w:r>
          </w:p>
        </w:tc>
        <w:tc>
          <w:tcPr>
            <w:tcW w:w="549" w:type="pct"/>
            <w:shd w:val="clear" w:color="auto" w:fill="auto"/>
            <w:noWrap/>
          </w:tcPr>
          <w:p w14:paraId="66B2B6C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98</w:t>
            </w:r>
          </w:p>
        </w:tc>
        <w:tc>
          <w:tcPr>
            <w:tcW w:w="550" w:type="pct"/>
            <w:shd w:val="clear" w:color="auto" w:fill="auto"/>
            <w:noWrap/>
          </w:tcPr>
          <w:p w14:paraId="7119E6B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56</w:t>
            </w:r>
          </w:p>
        </w:tc>
        <w:tc>
          <w:tcPr>
            <w:tcW w:w="472" w:type="pct"/>
            <w:shd w:val="clear" w:color="auto" w:fill="auto"/>
            <w:noWrap/>
          </w:tcPr>
          <w:p w14:paraId="09B5348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88</w:t>
            </w:r>
          </w:p>
        </w:tc>
        <w:tc>
          <w:tcPr>
            <w:tcW w:w="549" w:type="pct"/>
            <w:shd w:val="clear" w:color="auto" w:fill="auto"/>
            <w:noWrap/>
          </w:tcPr>
          <w:p w14:paraId="07ACF97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54</w:t>
            </w:r>
          </w:p>
        </w:tc>
        <w:tc>
          <w:tcPr>
            <w:tcW w:w="550" w:type="pct"/>
            <w:shd w:val="clear" w:color="auto" w:fill="auto"/>
            <w:noWrap/>
          </w:tcPr>
          <w:p w14:paraId="11EBC6B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0</w:t>
            </w:r>
          </w:p>
        </w:tc>
        <w:tc>
          <w:tcPr>
            <w:tcW w:w="601" w:type="pct"/>
            <w:shd w:val="clear" w:color="auto" w:fill="auto"/>
            <w:noWrap/>
          </w:tcPr>
          <w:p w14:paraId="1D341F72"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1,530</w:t>
            </w:r>
          </w:p>
        </w:tc>
      </w:tr>
      <w:tr w:rsidR="00DE30F3" w:rsidRPr="009E5255" w14:paraId="698DE8B0" w14:textId="77777777" w:rsidTr="003D1043">
        <w:trPr>
          <w:trHeight w:val="20"/>
        </w:trPr>
        <w:tc>
          <w:tcPr>
            <w:tcW w:w="1100" w:type="pct"/>
            <w:shd w:val="clear" w:color="auto" w:fill="auto"/>
            <w:noWrap/>
          </w:tcPr>
          <w:p w14:paraId="6EF52828"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7274W private</w:t>
            </w:r>
          </w:p>
        </w:tc>
        <w:tc>
          <w:tcPr>
            <w:tcW w:w="630" w:type="pct"/>
            <w:shd w:val="clear" w:color="auto" w:fill="auto"/>
            <w:noWrap/>
          </w:tcPr>
          <w:p w14:paraId="4E126D8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05</w:t>
            </w:r>
          </w:p>
        </w:tc>
        <w:tc>
          <w:tcPr>
            <w:tcW w:w="549" w:type="pct"/>
            <w:shd w:val="clear" w:color="auto" w:fill="auto"/>
            <w:noWrap/>
          </w:tcPr>
          <w:p w14:paraId="3401D78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38</w:t>
            </w:r>
          </w:p>
        </w:tc>
        <w:tc>
          <w:tcPr>
            <w:tcW w:w="550" w:type="pct"/>
            <w:shd w:val="clear" w:color="auto" w:fill="auto"/>
            <w:noWrap/>
          </w:tcPr>
          <w:p w14:paraId="45B5071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936</w:t>
            </w:r>
          </w:p>
        </w:tc>
        <w:tc>
          <w:tcPr>
            <w:tcW w:w="472" w:type="pct"/>
            <w:shd w:val="clear" w:color="auto" w:fill="auto"/>
            <w:noWrap/>
          </w:tcPr>
          <w:p w14:paraId="4CDDE30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822</w:t>
            </w:r>
          </w:p>
        </w:tc>
        <w:tc>
          <w:tcPr>
            <w:tcW w:w="549" w:type="pct"/>
            <w:shd w:val="clear" w:color="auto" w:fill="auto"/>
            <w:noWrap/>
          </w:tcPr>
          <w:p w14:paraId="775B966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699</w:t>
            </w:r>
          </w:p>
        </w:tc>
        <w:tc>
          <w:tcPr>
            <w:tcW w:w="550" w:type="pct"/>
            <w:shd w:val="clear" w:color="auto" w:fill="auto"/>
            <w:noWrap/>
          </w:tcPr>
          <w:p w14:paraId="0FA5C7D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87</w:t>
            </w:r>
          </w:p>
        </w:tc>
        <w:tc>
          <w:tcPr>
            <w:tcW w:w="601" w:type="pct"/>
            <w:shd w:val="clear" w:color="auto" w:fill="auto"/>
            <w:noWrap/>
          </w:tcPr>
          <w:p w14:paraId="65F0FFB0"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10,587</w:t>
            </w:r>
          </w:p>
        </w:tc>
      </w:tr>
      <w:tr w:rsidR="00DE30F3" w:rsidRPr="009E5255" w14:paraId="19CD294F" w14:textId="77777777" w:rsidTr="003D1043">
        <w:trPr>
          <w:trHeight w:val="20"/>
        </w:trPr>
        <w:tc>
          <w:tcPr>
            <w:tcW w:w="1100" w:type="pct"/>
            <w:shd w:val="clear" w:color="auto" w:fill="auto"/>
            <w:noWrap/>
          </w:tcPr>
          <w:p w14:paraId="04249B68" w14:textId="77777777" w:rsidR="00DE30F3" w:rsidRPr="009E5255" w:rsidRDefault="00DE30F3" w:rsidP="003D1043">
            <w:pPr>
              <w:spacing w:before="0" w:after="0" w:line="240" w:lineRule="auto"/>
              <w:ind w:left="168"/>
              <w:rPr>
                <w:color w:val="000000" w:themeColor="text1"/>
                <w:sz w:val="20"/>
                <w:szCs w:val="20"/>
              </w:rPr>
            </w:pPr>
            <w:r w:rsidRPr="009E5255">
              <w:rPr>
                <w:color w:val="000000" w:themeColor="text1"/>
                <w:sz w:val="20"/>
                <w:szCs w:val="20"/>
              </w:rPr>
              <w:t>07275X private</w:t>
            </w:r>
          </w:p>
        </w:tc>
        <w:tc>
          <w:tcPr>
            <w:tcW w:w="630" w:type="pct"/>
            <w:shd w:val="clear" w:color="auto" w:fill="auto"/>
            <w:noWrap/>
          </w:tcPr>
          <w:p w14:paraId="0B6A94B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672</w:t>
            </w:r>
          </w:p>
        </w:tc>
        <w:tc>
          <w:tcPr>
            <w:tcW w:w="549" w:type="pct"/>
            <w:shd w:val="clear" w:color="auto" w:fill="auto"/>
            <w:noWrap/>
          </w:tcPr>
          <w:p w14:paraId="12D8D3B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128</w:t>
            </w:r>
          </w:p>
        </w:tc>
        <w:tc>
          <w:tcPr>
            <w:tcW w:w="550" w:type="pct"/>
            <w:shd w:val="clear" w:color="auto" w:fill="auto"/>
            <w:noWrap/>
          </w:tcPr>
          <w:p w14:paraId="233F61D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109</w:t>
            </w:r>
          </w:p>
        </w:tc>
        <w:tc>
          <w:tcPr>
            <w:tcW w:w="472" w:type="pct"/>
            <w:shd w:val="clear" w:color="auto" w:fill="auto"/>
            <w:noWrap/>
          </w:tcPr>
          <w:p w14:paraId="51990B5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838</w:t>
            </w:r>
          </w:p>
        </w:tc>
        <w:tc>
          <w:tcPr>
            <w:tcW w:w="549" w:type="pct"/>
            <w:shd w:val="clear" w:color="auto" w:fill="auto"/>
            <w:noWrap/>
          </w:tcPr>
          <w:p w14:paraId="7755A03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680</w:t>
            </w:r>
          </w:p>
        </w:tc>
        <w:tc>
          <w:tcPr>
            <w:tcW w:w="550" w:type="pct"/>
            <w:shd w:val="clear" w:color="auto" w:fill="auto"/>
            <w:noWrap/>
          </w:tcPr>
          <w:p w14:paraId="2AF1198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6</w:t>
            </w:r>
          </w:p>
        </w:tc>
        <w:tc>
          <w:tcPr>
            <w:tcW w:w="601" w:type="pct"/>
            <w:shd w:val="clear" w:color="auto" w:fill="auto"/>
            <w:noWrap/>
          </w:tcPr>
          <w:p w14:paraId="7E6C3F81" w14:textId="77777777" w:rsidR="00DE30F3" w:rsidRPr="009E5255" w:rsidRDefault="00DE30F3" w:rsidP="00DE30F3">
            <w:pPr>
              <w:spacing w:before="0" w:after="0" w:line="240" w:lineRule="auto"/>
              <w:jc w:val="center"/>
              <w:rPr>
                <w:i/>
                <w:iCs/>
                <w:color w:val="000000" w:themeColor="text1"/>
                <w:sz w:val="20"/>
                <w:szCs w:val="20"/>
              </w:rPr>
            </w:pPr>
            <w:r w:rsidRPr="009E5255">
              <w:rPr>
                <w:color w:val="000000" w:themeColor="text1"/>
                <w:sz w:val="20"/>
                <w:szCs w:val="20"/>
              </w:rPr>
              <w:t>20,603</w:t>
            </w:r>
          </w:p>
        </w:tc>
      </w:tr>
      <w:tr w:rsidR="003D1043" w:rsidRPr="009E5255" w14:paraId="7B1B4DD5" w14:textId="77777777" w:rsidTr="003D1043">
        <w:trPr>
          <w:trHeight w:val="20"/>
        </w:trPr>
        <w:tc>
          <w:tcPr>
            <w:tcW w:w="1100" w:type="pct"/>
            <w:shd w:val="clear" w:color="auto" w:fill="auto"/>
            <w:noWrap/>
          </w:tcPr>
          <w:p w14:paraId="6EB66F79" w14:textId="77777777" w:rsidR="003D1043" w:rsidRPr="009E5255" w:rsidRDefault="003D1043" w:rsidP="003D1043">
            <w:pPr>
              <w:spacing w:before="0" w:after="0" w:line="240" w:lineRule="auto"/>
              <w:ind w:left="168"/>
              <w:rPr>
                <w:color w:val="000000" w:themeColor="text1"/>
                <w:sz w:val="20"/>
                <w:szCs w:val="20"/>
              </w:rPr>
            </w:pPr>
            <w:r w:rsidRPr="009E5255">
              <w:rPr>
                <w:color w:val="000000" w:themeColor="text1"/>
                <w:sz w:val="20"/>
                <w:szCs w:val="20"/>
              </w:rPr>
              <w:t>12219D private</w:t>
            </w:r>
          </w:p>
        </w:tc>
        <w:tc>
          <w:tcPr>
            <w:tcW w:w="630" w:type="pct"/>
            <w:shd w:val="clear" w:color="auto" w:fill="auto"/>
            <w:noWrap/>
          </w:tcPr>
          <w:p w14:paraId="67DF6280" w14:textId="6BC74E0F"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49" w:type="pct"/>
            <w:shd w:val="clear" w:color="auto" w:fill="auto"/>
            <w:noWrap/>
          </w:tcPr>
          <w:p w14:paraId="7FD2B7EA" w14:textId="1DF6E304"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50" w:type="pct"/>
            <w:shd w:val="clear" w:color="auto" w:fill="auto"/>
            <w:noWrap/>
          </w:tcPr>
          <w:p w14:paraId="51E69008" w14:textId="4C944B74"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472" w:type="pct"/>
            <w:shd w:val="clear" w:color="auto" w:fill="auto"/>
            <w:noWrap/>
          </w:tcPr>
          <w:p w14:paraId="15305ED9" w14:textId="3FEAF32B"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49" w:type="pct"/>
            <w:shd w:val="clear" w:color="auto" w:fill="auto"/>
            <w:noWrap/>
          </w:tcPr>
          <w:p w14:paraId="7BB3596F" w14:textId="037CF9FD"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50" w:type="pct"/>
            <w:shd w:val="clear" w:color="auto" w:fill="auto"/>
            <w:noWrap/>
          </w:tcPr>
          <w:p w14:paraId="2A7AF6C7"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11,019</w:t>
            </w:r>
          </w:p>
        </w:tc>
        <w:tc>
          <w:tcPr>
            <w:tcW w:w="601" w:type="pct"/>
            <w:shd w:val="clear" w:color="auto" w:fill="auto"/>
            <w:noWrap/>
          </w:tcPr>
          <w:p w14:paraId="4A5A0915" w14:textId="77777777" w:rsidR="003D1043" w:rsidRPr="009E5255" w:rsidRDefault="003D1043" w:rsidP="003D1043">
            <w:pPr>
              <w:spacing w:before="0" w:after="0" w:line="240" w:lineRule="auto"/>
              <w:jc w:val="center"/>
              <w:rPr>
                <w:i/>
                <w:iCs/>
                <w:color w:val="000000" w:themeColor="text1"/>
                <w:sz w:val="20"/>
                <w:szCs w:val="20"/>
              </w:rPr>
            </w:pPr>
            <w:r w:rsidRPr="009E5255">
              <w:rPr>
                <w:color w:val="000000" w:themeColor="text1"/>
                <w:sz w:val="20"/>
                <w:szCs w:val="20"/>
              </w:rPr>
              <w:t>11,019</w:t>
            </w:r>
          </w:p>
        </w:tc>
      </w:tr>
      <w:tr w:rsidR="003D1043" w:rsidRPr="009E5255" w14:paraId="4BA0879E" w14:textId="77777777" w:rsidTr="003D1043">
        <w:trPr>
          <w:trHeight w:val="20"/>
        </w:trPr>
        <w:tc>
          <w:tcPr>
            <w:tcW w:w="1100" w:type="pct"/>
            <w:shd w:val="clear" w:color="auto" w:fill="auto"/>
            <w:noWrap/>
          </w:tcPr>
          <w:p w14:paraId="6185D119" w14:textId="77777777" w:rsidR="003D1043" w:rsidRPr="009E5255" w:rsidRDefault="003D1043" w:rsidP="003D1043">
            <w:pPr>
              <w:spacing w:before="0" w:after="0" w:line="240" w:lineRule="auto"/>
              <w:ind w:left="168"/>
              <w:rPr>
                <w:color w:val="000000" w:themeColor="text1"/>
                <w:sz w:val="20"/>
                <w:szCs w:val="20"/>
              </w:rPr>
            </w:pPr>
            <w:r w:rsidRPr="009E5255">
              <w:rPr>
                <w:color w:val="000000" w:themeColor="text1"/>
                <w:sz w:val="20"/>
                <w:szCs w:val="20"/>
              </w:rPr>
              <w:t>12227M public</w:t>
            </w:r>
          </w:p>
        </w:tc>
        <w:tc>
          <w:tcPr>
            <w:tcW w:w="630" w:type="pct"/>
            <w:shd w:val="clear" w:color="auto" w:fill="auto"/>
            <w:noWrap/>
          </w:tcPr>
          <w:p w14:paraId="65B39B80" w14:textId="24DA8A5B"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49" w:type="pct"/>
            <w:shd w:val="clear" w:color="auto" w:fill="auto"/>
            <w:noWrap/>
          </w:tcPr>
          <w:p w14:paraId="36615B29" w14:textId="142EF6F1"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50" w:type="pct"/>
            <w:shd w:val="clear" w:color="auto" w:fill="auto"/>
            <w:noWrap/>
          </w:tcPr>
          <w:p w14:paraId="4FF30FAE" w14:textId="009019F3"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472" w:type="pct"/>
            <w:shd w:val="clear" w:color="auto" w:fill="auto"/>
            <w:noWrap/>
          </w:tcPr>
          <w:p w14:paraId="3AAD739B" w14:textId="3EA5ABB6"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49" w:type="pct"/>
            <w:shd w:val="clear" w:color="auto" w:fill="auto"/>
            <w:noWrap/>
          </w:tcPr>
          <w:p w14:paraId="2B38E2A4" w14:textId="46A1BE92"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w:t>
            </w:r>
          </w:p>
        </w:tc>
        <w:tc>
          <w:tcPr>
            <w:tcW w:w="550" w:type="pct"/>
            <w:shd w:val="clear" w:color="auto" w:fill="auto"/>
            <w:noWrap/>
          </w:tcPr>
          <w:p w14:paraId="405B858B" w14:textId="77777777" w:rsidR="003D1043" w:rsidRPr="009E5255" w:rsidRDefault="003D1043" w:rsidP="003D1043">
            <w:pPr>
              <w:spacing w:before="0" w:after="0" w:line="240" w:lineRule="auto"/>
              <w:jc w:val="center"/>
              <w:rPr>
                <w:color w:val="000000" w:themeColor="text1"/>
                <w:sz w:val="20"/>
                <w:szCs w:val="20"/>
              </w:rPr>
            </w:pPr>
            <w:r w:rsidRPr="009E5255">
              <w:rPr>
                <w:color w:val="000000" w:themeColor="text1"/>
                <w:sz w:val="20"/>
                <w:szCs w:val="20"/>
              </w:rPr>
              <w:t>9,145</w:t>
            </w:r>
          </w:p>
        </w:tc>
        <w:tc>
          <w:tcPr>
            <w:tcW w:w="601" w:type="pct"/>
            <w:shd w:val="clear" w:color="auto" w:fill="auto"/>
            <w:noWrap/>
          </w:tcPr>
          <w:p w14:paraId="121F08C7" w14:textId="77777777" w:rsidR="003D1043" w:rsidRPr="009E5255" w:rsidRDefault="003D1043" w:rsidP="003D1043">
            <w:pPr>
              <w:spacing w:before="0" w:after="0" w:line="240" w:lineRule="auto"/>
              <w:jc w:val="center"/>
              <w:rPr>
                <w:i/>
                <w:iCs/>
                <w:color w:val="000000" w:themeColor="text1"/>
                <w:sz w:val="20"/>
                <w:szCs w:val="20"/>
              </w:rPr>
            </w:pPr>
            <w:r w:rsidRPr="009E5255">
              <w:rPr>
                <w:color w:val="000000" w:themeColor="text1"/>
                <w:sz w:val="20"/>
                <w:szCs w:val="20"/>
              </w:rPr>
              <w:t>9,145</w:t>
            </w:r>
          </w:p>
        </w:tc>
      </w:tr>
      <w:tr w:rsidR="00DE30F3" w:rsidRPr="009E5255" w14:paraId="1B5AC617" w14:textId="77777777" w:rsidTr="003D1043">
        <w:trPr>
          <w:trHeight w:val="20"/>
        </w:trPr>
        <w:tc>
          <w:tcPr>
            <w:tcW w:w="1100" w:type="pct"/>
            <w:tcBorders>
              <w:bottom w:val="single" w:sz="4" w:space="0" w:color="auto"/>
            </w:tcBorders>
            <w:shd w:val="clear" w:color="auto" w:fill="auto"/>
            <w:noWrap/>
          </w:tcPr>
          <w:p w14:paraId="687FA39E" w14:textId="77777777" w:rsidR="00DE30F3" w:rsidRPr="009E5255" w:rsidRDefault="00DE30F3" w:rsidP="00DE30F3">
            <w:pPr>
              <w:spacing w:before="0" w:after="0" w:line="240" w:lineRule="auto"/>
              <w:rPr>
                <w:i/>
                <w:iCs/>
                <w:color w:val="000000" w:themeColor="text1"/>
                <w:sz w:val="20"/>
                <w:szCs w:val="20"/>
              </w:rPr>
            </w:pPr>
            <w:r w:rsidRPr="009E5255">
              <w:rPr>
                <w:i/>
                <w:iCs/>
                <w:color w:val="000000" w:themeColor="text1"/>
                <w:sz w:val="20"/>
                <w:szCs w:val="20"/>
              </w:rPr>
              <w:t>Total</w:t>
            </w:r>
          </w:p>
        </w:tc>
        <w:tc>
          <w:tcPr>
            <w:tcW w:w="630" w:type="pct"/>
            <w:tcBorders>
              <w:bottom w:val="single" w:sz="4" w:space="0" w:color="auto"/>
            </w:tcBorders>
            <w:shd w:val="clear" w:color="auto" w:fill="auto"/>
            <w:noWrap/>
          </w:tcPr>
          <w:p w14:paraId="03B4E1D5" w14:textId="77777777" w:rsidR="00DE30F3" w:rsidRPr="009E5255" w:rsidRDefault="00DE30F3" w:rsidP="00DE30F3">
            <w:pPr>
              <w:spacing w:before="0" w:after="0" w:line="240" w:lineRule="auto"/>
              <w:jc w:val="center"/>
              <w:rPr>
                <w:i/>
                <w:iCs/>
                <w:color w:val="000000" w:themeColor="text1"/>
                <w:sz w:val="20"/>
                <w:szCs w:val="20"/>
              </w:rPr>
            </w:pPr>
          </w:p>
        </w:tc>
        <w:tc>
          <w:tcPr>
            <w:tcW w:w="549" w:type="pct"/>
            <w:tcBorders>
              <w:bottom w:val="single" w:sz="4" w:space="0" w:color="auto"/>
            </w:tcBorders>
            <w:shd w:val="clear" w:color="auto" w:fill="auto"/>
            <w:noWrap/>
          </w:tcPr>
          <w:p w14:paraId="4D485E67" w14:textId="77777777" w:rsidR="00DE30F3" w:rsidRPr="009E5255" w:rsidRDefault="00DE30F3" w:rsidP="00DE30F3">
            <w:pPr>
              <w:spacing w:before="0" w:after="0" w:line="240" w:lineRule="auto"/>
              <w:jc w:val="center"/>
              <w:rPr>
                <w:i/>
                <w:iCs/>
                <w:color w:val="000000" w:themeColor="text1"/>
                <w:sz w:val="20"/>
                <w:szCs w:val="20"/>
              </w:rPr>
            </w:pPr>
          </w:p>
        </w:tc>
        <w:tc>
          <w:tcPr>
            <w:tcW w:w="550" w:type="pct"/>
            <w:tcBorders>
              <w:bottom w:val="single" w:sz="4" w:space="0" w:color="auto"/>
            </w:tcBorders>
            <w:shd w:val="clear" w:color="auto" w:fill="auto"/>
            <w:noWrap/>
          </w:tcPr>
          <w:p w14:paraId="6C5A6DD5" w14:textId="77777777" w:rsidR="00DE30F3" w:rsidRPr="009E5255" w:rsidRDefault="00DE30F3" w:rsidP="00DE30F3">
            <w:pPr>
              <w:spacing w:before="0" w:after="0" w:line="240" w:lineRule="auto"/>
              <w:jc w:val="center"/>
              <w:rPr>
                <w:i/>
                <w:iCs/>
                <w:color w:val="000000" w:themeColor="text1"/>
                <w:sz w:val="20"/>
                <w:szCs w:val="20"/>
              </w:rPr>
            </w:pPr>
          </w:p>
        </w:tc>
        <w:tc>
          <w:tcPr>
            <w:tcW w:w="472" w:type="pct"/>
            <w:tcBorders>
              <w:bottom w:val="single" w:sz="4" w:space="0" w:color="auto"/>
            </w:tcBorders>
            <w:shd w:val="clear" w:color="auto" w:fill="auto"/>
            <w:noWrap/>
          </w:tcPr>
          <w:p w14:paraId="64346B1B" w14:textId="77777777" w:rsidR="00DE30F3" w:rsidRPr="009E5255" w:rsidRDefault="00DE30F3" w:rsidP="00DE30F3">
            <w:pPr>
              <w:spacing w:before="0" w:after="0" w:line="240" w:lineRule="auto"/>
              <w:jc w:val="center"/>
              <w:rPr>
                <w:i/>
                <w:iCs/>
                <w:color w:val="000000" w:themeColor="text1"/>
                <w:sz w:val="20"/>
                <w:szCs w:val="20"/>
              </w:rPr>
            </w:pPr>
          </w:p>
        </w:tc>
        <w:tc>
          <w:tcPr>
            <w:tcW w:w="549" w:type="pct"/>
            <w:tcBorders>
              <w:bottom w:val="single" w:sz="4" w:space="0" w:color="auto"/>
            </w:tcBorders>
            <w:shd w:val="clear" w:color="auto" w:fill="auto"/>
            <w:noWrap/>
          </w:tcPr>
          <w:p w14:paraId="49FDC5D9" w14:textId="77777777" w:rsidR="00DE30F3" w:rsidRPr="009E5255" w:rsidRDefault="00DE30F3" w:rsidP="00DE30F3">
            <w:pPr>
              <w:spacing w:before="0" w:after="0" w:line="240" w:lineRule="auto"/>
              <w:jc w:val="center"/>
              <w:rPr>
                <w:i/>
                <w:iCs/>
                <w:color w:val="000000" w:themeColor="text1"/>
                <w:sz w:val="20"/>
                <w:szCs w:val="20"/>
              </w:rPr>
            </w:pPr>
          </w:p>
        </w:tc>
        <w:tc>
          <w:tcPr>
            <w:tcW w:w="550" w:type="pct"/>
            <w:tcBorders>
              <w:bottom w:val="single" w:sz="4" w:space="0" w:color="auto"/>
            </w:tcBorders>
            <w:shd w:val="clear" w:color="auto" w:fill="auto"/>
            <w:noWrap/>
          </w:tcPr>
          <w:p w14:paraId="279BE3E9" w14:textId="77777777" w:rsidR="00DE30F3" w:rsidRPr="009E5255" w:rsidRDefault="00DE30F3" w:rsidP="00DE30F3">
            <w:pPr>
              <w:spacing w:before="0" w:after="0" w:line="240" w:lineRule="auto"/>
              <w:jc w:val="center"/>
              <w:rPr>
                <w:i/>
                <w:iCs/>
                <w:color w:val="000000" w:themeColor="text1"/>
                <w:sz w:val="20"/>
                <w:szCs w:val="20"/>
              </w:rPr>
            </w:pPr>
          </w:p>
        </w:tc>
        <w:tc>
          <w:tcPr>
            <w:tcW w:w="601" w:type="pct"/>
            <w:tcBorders>
              <w:bottom w:val="single" w:sz="4" w:space="0" w:color="auto"/>
            </w:tcBorders>
            <w:shd w:val="clear" w:color="auto" w:fill="auto"/>
            <w:noWrap/>
          </w:tcPr>
          <w:p w14:paraId="22831F76"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216,633</w:t>
            </w:r>
          </w:p>
        </w:tc>
      </w:tr>
    </w:tbl>
    <w:p w14:paraId="046E1A21" w14:textId="77777777" w:rsidR="00DE30F3" w:rsidRPr="009E5255" w:rsidRDefault="00DE30F3" w:rsidP="003A6F1A">
      <w:pPr>
        <w:pStyle w:val="TableNotes"/>
      </w:pPr>
      <w:r w:rsidRPr="009E5255">
        <w:t>Note:</w:t>
      </w:r>
      <w:r w:rsidRPr="009E5255">
        <w:tab/>
        <w:t>Developed for this Review using PBS line level data.</w:t>
      </w:r>
    </w:p>
    <w:p w14:paraId="38EC1EEE" w14:textId="3B349C4B" w:rsidR="00DE30F3" w:rsidRPr="009E5255" w:rsidRDefault="00DE30F3" w:rsidP="00DE30F3">
      <w:pPr>
        <w:rPr>
          <w:color w:val="000000" w:themeColor="text1"/>
        </w:rPr>
      </w:pPr>
      <w:r w:rsidRPr="009E5255">
        <w:rPr>
          <w:color w:val="000000" w:themeColor="text1"/>
        </w:rPr>
        <w:t xml:space="preserve">Data were applied for the first full calendar for which data were available, 2017 for cabazitaxel and bortezomib and 2019 for avelumab.  Service volumes were entered into Section 2 of the </w:t>
      </w:r>
      <w:r w:rsidRPr="009E5255">
        <w:rPr>
          <w:i/>
          <w:color w:val="000000" w:themeColor="text1"/>
        </w:rPr>
        <w:t>Worksheet 2e.  Scripts – market</w:t>
      </w:r>
      <w:r w:rsidRPr="009E5255">
        <w:rPr>
          <w:color w:val="000000" w:themeColor="text1"/>
        </w:rPr>
        <w:t xml:space="preserve"> in the Excel workbook (</w:t>
      </w:r>
      <w:r w:rsidRPr="009E5255">
        <w:rPr>
          <w:color w:val="000000" w:themeColor="text1"/>
        </w:rPr>
        <w:fldChar w:fldCharType="begin"/>
      </w:r>
      <w:r w:rsidRPr="009E5255">
        <w:rPr>
          <w:color w:val="000000" w:themeColor="text1"/>
        </w:rPr>
        <w:instrText xml:space="preserve"> REF _Ref87947537 \h  \* MERGEFORMAT </w:instrText>
      </w:r>
      <w:r w:rsidRPr="009E5255">
        <w:rPr>
          <w:color w:val="000000" w:themeColor="text1"/>
        </w:rPr>
      </w:r>
      <w:r w:rsidRPr="009E5255">
        <w:rPr>
          <w:color w:val="000000" w:themeColor="text1"/>
        </w:rPr>
        <w:fldChar w:fldCharType="separate"/>
      </w:r>
      <w:r w:rsidR="000C766B" w:rsidRPr="000C766B">
        <w:rPr>
          <w:color w:val="000000" w:themeColor="text1"/>
        </w:rPr>
        <w:t>Table A63.</w:t>
      </w:r>
      <w:r w:rsidRPr="009E5255">
        <w:rPr>
          <w:color w:val="000000" w:themeColor="text1"/>
        </w:rPr>
        <w:fldChar w:fldCharType="end"/>
      </w:r>
      <w:r w:rsidRPr="009E5255">
        <w:rPr>
          <w:color w:val="000000" w:themeColor="text1"/>
        </w:rPr>
        <w:t xml:space="preserve">).  </w:t>
      </w:r>
    </w:p>
    <w:p w14:paraId="556B57CB" w14:textId="0B28105C" w:rsidR="00DE30F3" w:rsidRPr="009E5255" w:rsidRDefault="00DE30F3" w:rsidP="00DE30F3">
      <w:pPr>
        <w:pStyle w:val="Caption"/>
      </w:pPr>
      <w:bookmarkStart w:id="599" w:name="_Ref87947537"/>
      <w:r w:rsidRPr="009E5255">
        <w:t>Table A</w:t>
      </w:r>
      <w:r w:rsidR="00E36C93">
        <w:fldChar w:fldCharType="begin"/>
      </w:r>
      <w:r w:rsidR="00E36C93">
        <w:instrText xml:space="preserve"> SEQ Table_A \* ARABIC </w:instrText>
      </w:r>
      <w:r w:rsidR="00E36C93">
        <w:fldChar w:fldCharType="separate"/>
      </w:r>
      <w:r w:rsidR="000C766B">
        <w:rPr>
          <w:noProof/>
        </w:rPr>
        <w:t>63</w:t>
      </w:r>
      <w:r w:rsidR="00E36C93">
        <w:rPr>
          <w:noProof/>
        </w:rPr>
        <w:fldChar w:fldCharType="end"/>
      </w:r>
      <w:r w:rsidRPr="009E5255">
        <w:t>.</w:t>
      </w:r>
      <w:bookmarkEnd w:id="599"/>
      <w:r w:rsidRPr="009E5255">
        <w:t xml:space="preserve"> Line item by patient catego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Caption w:val="Line item by patient category"/>
      </w:tblPr>
      <w:tblGrid>
        <w:gridCol w:w="1889"/>
        <w:gridCol w:w="957"/>
        <w:gridCol w:w="1013"/>
        <w:gridCol w:w="1292"/>
        <w:gridCol w:w="1229"/>
        <w:gridCol w:w="979"/>
        <w:gridCol w:w="999"/>
        <w:gridCol w:w="662"/>
      </w:tblGrid>
      <w:tr w:rsidR="00DE30F3" w:rsidRPr="009E5255" w14:paraId="01ABAADA" w14:textId="77777777" w:rsidTr="00545C72">
        <w:trPr>
          <w:trHeight w:val="227"/>
          <w:tblHeader/>
        </w:trPr>
        <w:tc>
          <w:tcPr>
            <w:tcW w:w="1889" w:type="dxa"/>
            <w:tcBorders>
              <w:bottom w:val="single" w:sz="4" w:space="0" w:color="auto"/>
            </w:tcBorders>
            <w:noWrap/>
            <w:vAlign w:val="bottom"/>
            <w:hideMark/>
          </w:tcPr>
          <w:p w14:paraId="1213DD97" w14:textId="0D069065" w:rsidR="00DE30F3" w:rsidRPr="009E5255" w:rsidRDefault="00545C72" w:rsidP="00545C72">
            <w:pPr>
              <w:spacing w:before="0" w:after="0" w:line="240" w:lineRule="auto"/>
              <w:rPr>
                <w:i/>
                <w:iCs/>
                <w:color w:val="000000" w:themeColor="text1"/>
                <w:sz w:val="20"/>
                <w:szCs w:val="20"/>
              </w:rPr>
            </w:pPr>
            <w:r w:rsidRPr="009E5255">
              <w:rPr>
                <w:i/>
                <w:iCs/>
                <w:color w:val="000000" w:themeColor="text1"/>
                <w:sz w:val="20"/>
                <w:szCs w:val="20"/>
              </w:rPr>
              <w:t>Line item</w:t>
            </w:r>
          </w:p>
        </w:tc>
        <w:tc>
          <w:tcPr>
            <w:tcW w:w="958" w:type="dxa"/>
            <w:tcBorders>
              <w:bottom w:val="single" w:sz="4" w:space="0" w:color="auto"/>
            </w:tcBorders>
            <w:noWrap/>
            <w:vAlign w:val="bottom"/>
            <w:hideMark/>
          </w:tcPr>
          <w:p w14:paraId="1F28B157" w14:textId="77777777" w:rsidR="00DE30F3" w:rsidRPr="009E5255" w:rsidRDefault="00DE30F3"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General - Ordinary</w:t>
            </w:r>
          </w:p>
        </w:tc>
        <w:tc>
          <w:tcPr>
            <w:tcW w:w="1014" w:type="dxa"/>
            <w:tcBorders>
              <w:bottom w:val="single" w:sz="4" w:space="0" w:color="auto"/>
            </w:tcBorders>
            <w:noWrap/>
            <w:vAlign w:val="bottom"/>
            <w:hideMark/>
          </w:tcPr>
          <w:p w14:paraId="77281505" w14:textId="77777777" w:rsidR="00DE30F3" w:rsidRPr="009E5255" w:rsidRDefault="00DE30F3"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General - Safety Net</w:t>
            </w:r>
          </w:p>
        </w:tc>
        <w:tc>
          <w:tcPr>
            <w:tcW w:w="1293" w:type="dxa"/>
            <w:tcBorders>
              <w:bottom w:val="single" w:sz="4" w:space="0" w:color="auto"/>
            </w:tcBorders>
            <w:noWrap/>
            <w:vAlign w:val="bottom"/>
            <w:hideMark/>
          </w:tcPr>
          <w:p w14:paraId="57BB466B" w14:textId="77777777" w:rsidR="00DE30F3" w:rsidRPr="009E5255" w:rsidRDefault="00DE30F3"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Concessional - Ordinary</w:t>
            </w:r>
          </w:p>
        </w:tc>
        <w:tc>
          <w:tcPr>
            <w:tcW w:w="1230" w:type="dxa"/>
            <w:tcBorders>
              <w:bottom w:val="single" w:sz="4" w:space="0" w:color="auto"/>
            </w:tcBorders>
            <w:noWrap/>
            <w:vAlign w:val="bottom"/>
            <w:hideMark/>
          </w:tcPr>
          <w:p w14:paraId="46895C66" w14:textId="77777777" w:rsidR="00DE30F3" w:rsidRPr="009E5255" w:rsidRDefault="00DE30F3"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Concessional - Free</w:t>
            </w:r>
          </w:p>
        </w:tc>
        <w:tc>
          <w:tcPr>
            <w:tcW w:w="980" w:type="dxa"/>
            <w:tcBorders>
              <w:bottom w:val="single" w:sz="4" w:space="0" w:color="auto"/>
            </w:tcBorders>
            <w:noWrap/>
            <w:vAlign w:val="bottom"/>
            <w:hideMark/>
          </w:tcPr>
          <w:p w14:paraId="1EAA939E" w14:textId="77777777" w:rsidR="00DE30F3" w:rsidRPr="009E5255" w:rsidRDefault="00DE30F3"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RPBS - Ordinary</w:t>
            </w:r>
          </w:p>
        </w:tc>
        <w:tc>
          <w:tcPr>
            <w:tcW w:w="1000" w:type="dxa"/>
            <w:tcBorders>
              <w:bottom w:val="single" w:sz="4" w:space="0" w:color="auto"/>
            </w:tcBorders>
            <w:noWrap/>
            <w:vAlign w:val="bottom"/>
            <w:hideMark/>
          </w:tcPr>
          <w:p w14:paraId="10EDD0B8" w14:textId="77777777" w:rsidR="00DE30F3" w:rsidRPr="009E5255" w:rsidRDefault="00DE30F3"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RPBS - Safety Net</w:t>
            </w:r>
          </w:p>
        </w:tc>
        <w:tc>
          <w:tcPr>
            <w:tcW w:w="662" w:type="dxa"/>
            <w:tcBorders>
              <w:bottom w:val="single" w:sz="4" w:space="0" w:color="auto"/>
            </w:tcBorders>
            <w:vAlign w:val="bottom"/>
          </w:tcPr>
          <w:p w14:paraId="0E6CDECA" w14:textId="77777777" w:rsidR="00DE30F3" w:rsidRPr="009E5255" w:rsidRDefault="00DE30F3"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Total</w:t>
            </w:r>
          </w:p>
        </w:tc>
      </w:tr>
      <w:tr w:rsidR="00DE30F3" w:rsidRPr="009E5255" w14:paraId="1010F389" w14:textId="77777777" w:rsidTr="00545C72">
        <w:trPr>
          <w:trHeight w:val="227"/>
        </w:trPr>
        <w:tc>
          <w:tcPr>
            <w:tcW w:w="1889" w:type="dxa"/>
            <w:tcBorders>
              <w:top w:val="single" w:sz="4" w:space="0" w:color="auto"/>
            </w:tcBorders>
            <w:noWrap/>
          </w:tcPr>
          <w:p w14:paraId="1802E21F"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Cabazitaxel (2017)</w:t>
            </w:r>
          </w:p>
        </w:tc>
        <w:tc>
          <w:tcPr>
            <w:tcW w:w="958" w:type="dxa"/>
            <w:tcBorders>
              <w:top w:val="single" w:sz="4" w:space="0" w:color="auto"/>
            </w:tcBorders>
            <w:noWrap/>
          </w:tcPr>
          <w:p w14:paraId="41A96D58" w14:textId="77777777" w:rsidR="00DE30F3" w:rsidRPr="009E5255" w:rsidRDefault="00DE30F3" w:rsidP="00DE30F3">
            <w:pPr>
              <w:spacing w:before="0" w:after="0" w:line="240" w:lineRule="auto"/>
              <w:jc w:val="center"/>
              <w:rPr>
                <w:color w:val="000000" w:themeColor="text1"/>
                <w:sz w:val="20"/>
                <w:szCs w:val="20"/>
              </w:rPr>
            </w:pPr>
          </w:p>
        </w:tc>
        <w:tc>
          <w:tcPr>
            <w:tcW w:w="1014" w:type="dxa"/>
            <w:tcBorders>
              <w:top w:val="single" w:sz="4" w:space="0" w:color="auto"/>
            </w:tcBorders>
            <w:noWrap/>
          </w:tcPr>
          <w:p w14:paraId="1BD497A5" w14:textId="77777777" w:rsidR="00DE30F3" w:rsidRPr="009E5255" w:rsidRDefault="00DE30F3" w:rsidP="00DE30F3">
            <w:pPr>
              <w:spacing w:before="0" w:after="0" w:line="240" w:lineRule="auto"/>
              <w:jc w:val="center"/>
              <w:rPr>
                <w:color w:val="000000" w:themeColor="text1"/>
                <w:sz w:val="20"/>
                <w:szCs w:val="20"/>
              </w:rPr>
            </w:pPr>
          </w:p>
        </w:tc>
        <w:tc>
          <w:tcPr>
            <w:tcW w:w="1293" w:type="dxa"/>
            <w:tcBorders>
              <w:top w:val="single" w:sz="4" w:space="0" w:color="auto"/>
            </w:tcBorders>
            <w:noWrap/>
          </w:tcPr>
          <w:p w14:paraId="45CA6424" w14:textId="77777777" w:rsidR="00DE30F3" w:rsidRPr="009E5255" w:rsidRDefault="00DE30F3" w:rsidP="00DE30F3">
            <w:pPr>
              <w:spacing w:before="0" w:after="0" w:line="240" w:lineRule="auto"/>
              <w:jc w:val="center"/>
              <w:rPr>
                <w:color w:val="000000" w:themeColor="text1"/>
                <w:sz w:val="20"/>
                <w:szCs w:val="20"/>
              </w:rPr>
            </w:pPr>
          </w:p>
        </w:tc>
        <w:tc>
          <w:tcPr>
            <w:tcW w:w="1230" w:type="dxa"/>
            <w:tcBorders>
              <w:top w:val="single" w:sz="4" w:space="0" w:color="auto"/>
            </w:tcBorders>
            <w:noWrap/>
          </w:tcPr>
          <w:p w14:paraId="007092B2" w14:textId="77777777" w:rsidR="00DE30F3" w:rsidRPr="009E5255" w:rsidRDefault="00DE30F3" w:rsidP="00DE30F3">
            <w:pPr>
              <w:spacing w:before="0" w:after="0" w:line="240" w:lineRule="auto"/>
              <w:jc w:val="center"/>
              <w:rPr>
                <w:color w:val="000000" w:themeColor="text1"/>
                <w:sz w:val="20"/>
                <w:szCs w:val="20"/>
              </w:rPr>
            </w:pPr>
          </w:p>
        </w:tc>
        <w:tc>
          <w:tcPr>
            <w:tcW w:w="980" w:type="dxa"/>
            <w:tcBorders>
              <w:top w:val="single" w:sz="4" w:space="0" w:color="auto"/>
            </w:tcBorders>
            <w:noWrap/>
          </w:tcPr>
          <w:p w14:paraId="79B8736D" w14:textId="77777777" w:rsidR="00DE30F3" w:rsidRPr="009E5255" w:rsidRDefault="00DE30F3" w:rsidP="00DE30F3">
            <w:pPr>
              <w:spacing w:before="0" w:after="0" w:line="240" w:lineRule="auto"/>
              <w:jc w:val="center"/>
              <w:rPr>
                <w:color w:val="000000" w:themeColor="text1"/>
                <w:sz w:val="20"/>
                <w:szCs w:val="20"/>
              </w:rPr>
            </w:pPr>
          </w:p>
        </w:tc>
        <w:tc>
          <w:tcPr>
            <w:tcW w:w="1000" w:type="dxa"/>
            <w:tcBorders>
              <w:top w:val="single" w:sz="4" w:space="0" w:color="auto"/>
            </w:tcBorders>
            <w:noWrap/>
          </w:tcPr>
          <w:p w14:paraId="343128B7" w14:textId="77777777" w:rsidR="00DE30F3" w:rsidRPr="009E5255" w:rsidRDefault="00DE30F3" w:rsidP="00DE30F3">
            <w:pPr>
              <w:spacing w:before="0" w:after="0" w:line="240" w:lineRule="auto"/>
              <w:jc w:val="center"/>
              <w:rPr>
                <w:color w:val="000000" w:themeColor="text1"/>
                <w:sz w:val="20"/>
                <w:szCs w:val="20"/>
              </w:rPr>
            </w:pPr>
          </w:p>
        </w:tc>
        <w:tc>
          <w:tcPr>
            <w:tcW w:w="662" w:type="dxa"/>
            <w:tcBorders>
              <w:top w:val="single" w:sz="4" w:space="0" w:color="auto"/>
            </w:tcBorders>
            <w:noWrap/>
          </w:tcPr>
          <w:p w14:paraId="5CF3CD1F" w14:textId="77777777" w:rsidR="00DE30F3" w:rsidRPr="009E5255" w:rsidRDefault="00DE30F3" w:rsidP="00DE30F3">
            <w:pPr>
              <w:spacing w:before="0" w:after="0" w:line="240" w:lineRule="auto"/>
              <w:jc w:val="center"/>
              <w:rPr>
                <w:color w:val="000000" w:themeColor="text1"/>
                <w:sz w:val="20"/>
                <w:szCs w:val="20"/>
              </w:rPr>
            </w:pPr>
          </w:p>
        </w:tc>
      </w:tr>
      <w:tr w:rsidR="00DE30F3" w:rsidRPr="009E5255" w14:paraId="18418094" w14:textId="77777777" w:rsidTr="00545C72">
        <w:trPr>
          <w:trHeight w:val="227"/>
        </w:trPr>
        <w:tc>
          <w:tcPr>
            <w:tcW w:w="1889" w:type="dxa"/>
            <w:noWrap/>
            <w:hideMark/>
          </w:tcPr>
          <w:p w14:paraId="755B7701"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4376H – public</w:t>
            </w:r>
          </w:p>
        </w:tc>
        <w:tc>
          <w:tcPr>
            <w:tcW w:w="958" w:type="dxa"/>
            <w:noWrap/>
            <w:hideMark/>
          </w:tcPr>
          <w:p w14:paraId="50F14FF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66</w:t>
            </w:r>
          </w:p>
        </w:tc>
        <w:tc>
          <w:tcPr>
            <w:tcW w:w="1014" w:type="dxa"/>
            <w:noWrap/>
            <w:hideMark/>
          </w:tcPr>
          <w:p w14:paraId="549547B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w:t>
            </w:r>
          </w:p>
        </w:tc>
        <w:tc>
          <w:tcPr>
            <w:tcW w:w="1293" w:type="dxa"/>
            <w:noWrap/>
            <w:hideMark/>
          </w:tcPr>
          <w:p w14:paraId="7DEE006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80</w:t>
            </w:r>
          </w:p>
        </w:tc>
        <w:tc>
          <w:tcPr>
            <w:tcW w:w="1230" w:type="dxa"/>
            <w:noWrap/>
            <w:hideMark/>
          </w:tcPr>
          <w:p w14:paraId="2E92CBC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9</w:t>
            </w:r>
          </w:p>
        </w:tc>
        <w:tc>
          <w:tcPr>
            <w:tcW w:w="980" w:type="dxa"/>
            <w:noWrap/>
            <w:hideMark/>
          </w:tcPr>
          <w:p w14:paraId="50A0997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w:t>
            </w:r>
          </w:p>
        </w:tc>
        <w:tc>
          <w:tcPr>
            <w:tcW w:w="1000" w:type="dxa"/>
            <w:noWrap/>
            <w:hideMark/>
          </w:tcPr>
          <w:p w14:paraId="3C2B391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613A64F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10</w:t>
            </w:r>
          </w:p>
        </w:tc>
      </w:tr>
      <w:tr w:rsidR="00DE30F3" w:rsidRPr="009E5255" w14:paraId="376B5A87" w14:textId="77777777" w:rsidTr="00545C72">
        <w:trPr>
          <w:trHeight w:val="227"/>
        </w:trPr>
        <w:tc>
          <w:tcPr>
            <w:tcW w:w="1889" w:type="dxa"/>
            <w:noWrap/>
            <w:hideMark/>
          </w:tcPr>
          <w:p w14:paraId="23EE5D7F"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7236W - private</w:t>
            </w:r>
          </w:p>
        </w:tc>
        <w:tc>
          <w:tcPr>
            <w:tcW w:w="958" w:type="dxa"/>
            <w:noWrap/>
            <w:hideMark/>
          </w:tcPr>
          <w:p w14:paraId="0A859FA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42</w:t>
            </w:r>
          </w:p>
        </w:tc>
        <w:tc>
          <w:tcPr>
            <w:tcW w:w="1014" w:type="dxa"/>
            <w:noWrap/>
            <w:hideMark/>
          </w:tcPr>
          <w:p w14:paraId="434AFE0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4</w:t>
            </w:r>
          </w:p>
        </w:tc>
        <w:tc>
          <w:tcPr>
            <w:tcW w:w="1293" w:type="dxa"/>
            <w:noWrap/>
            <w:hideMark/>
          </w:tcPr>
          <w:p w14:paraId="2EFFE7A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94</w:t>
            </w:r>
          </w:p>
        </w:tc>
        <w:tc>
          <w:tcPr>
            <w:tcW w:w="1230" w:type="dxa"/>
            <w:noWrap/>
            <w:hideMark/>
          </w:tcPr>
          <w:p w14:paraId="2A6793D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7</w:t>
            </w:r>
          </w:p>
        </w:tc>
        <w:tc>
          <w:tcPr>
            <w:tcW w:w="980" w:type="dxa"/>
            <w:noWrap/>
            <w:hideMark/>
          </w:tcPr>
          <w:p w14:paraId="62A0721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9</w:t>
            </w:r>
          </w:p>
        </w:tc>
        <w:tc>
          <w:tcPr>
            <w:tcW w:w="1000" w:type="dxa"/>
            <w:noWrap/>
            <w:hideMark/>
          </w:tcPr>
          <w:p w14:paraId="40455F9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w:t>
            </w:r>
          </w:p>
        </w:tc>
        <w:tc>
          <w:tcPr>
            <w:tcW w:w="662" w:type="dxa"/>
            <w:noWrap/>
            <w:hideMark/>
          </w:tcPr>
          <w:p w14:paraId="4070835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995</w:t>
            </w:r>
          </w:p>
        </w:tc>
      </w:tr>
      <w:tr w:rsidR="00DE30F3" w:rsidRPr="009E5255" w14:paraId="5CF08BD0" w14:textId="77777777" w:rsidTr="00545C72">
        <w:trPr>
          <w:trHeight w:val="227"/>
        </w:trPr>
        <w:tc>
          <w:tcPr>
            <w:tcW w:w="1889" w:type="dxa"/>
            <w:noWrap/>
          </w:tcPr>
          <w:p w14:paraId="2C7CB02E" w14:textId="77777777" w:rsidR="00DE30F3" w:rsidRPr="009E5255" w:rsidRDefault="00DE30F3" w:rsidP="00DE30F3">
            <w:pPr>
              <w:spacing w:before="0" w:after="0" w:line="240" w:lineRule="auto"/>
              <w:rPr>
                <w:i/>
                <w:iCs/>
                <w:color w:val="000000" w:themeColor="text1"/>
                <w:sz w:val="20"/>
                <w:szCs w:val="20"/>
              </w:rPr>
            </w:pPr>
            <w:r w:rsidRPr="009E5255">
              <w:rPr>
                <w:i/>
                <w:iCs/>
                <w:color w:val="000000" w:themeColor="text1"/>
                <w:sz w:val="20"/>
                <w:szCs w:val="20"/>
              </w:rPr>
              <w:t>Total</w:t>
            </w:r>
          </w:p>
        </w:tc>
        <w:tc>
          <w:tcPr>
            <w:tcW w:w="958" w:type="dxa"/>
            <w:noWrap/>
          </w:tcPr>
          <w:p w14:paraId="467FA4F6" w14:textId="77777777" w:rsidR="00DE30F3" w:rsidRPr="009E5255" w:rsidRDefault="00DE30F3" w:rsidP="00DE30F3">
            <w:pPr>
              <w:spacing w:before="0" w:after="0" w:line="240" w:lineRule="auto"/>
              <w:jc w:val="center"/>
              <w:rPr>
                <w:i/>
                <w:iCs/>
                <w:color w:val="000000" w:themeColor="text1"/>
                <w:sz w:val="20"/>
                <w:szCs w:val="20"/>
              </w:rPr>
            </w:pPr>
          </w:p>
        </w:tc>
        <w:tc>
          <w:tcPr>
            <w:tcW w:w="1014" w:type="dxa"/>
            <w:noWrap/>
          </w:tcPr>
          <w:p w14:paraId="29E83973" w14:textId="77777777" w:rsidR="00DE30F3" w:rsidRPr="009E5255" w:rsidRDefault="00DE30F3" w:rsidP="00DE30F3">
            <w:pPr>
              <w:spacing w:before="0" w:after="0" w:line="240" w:lineRule="auto"/>
              <w:jc w:val="center"/>
              <w:rPr>
                <w:i/>
                <w:iCs/>
                <w:color w:val="000000" w:themeColor="text1"/>
                <w:sz w:val="20"/>
                <w:szCs w:val="20"/>
              </w:rPr>
            </w:pPr>
          </w:p>
        </w:tc>
        <w:tc>
          <w:tcPr>
            <w:tcW w:w="1293" w:type="dxa"/>
            <w:noWrap/>
          </w:tcPr>
          <w:p w14:paraId="4CF0C093" w14:textId="77777777" w:rsidR="00DE30F3" w:rsidRPr="009E5255" w:rsidRDefault="00DE30F3" w:rsidP="00DE30F3">
            <w:pPr>
              <w:spacing w:before="0" w:after="0" w:line="240" w:lineRule="auto"/>
              <w:jc w:val="center"/>
              <w:rPr>
                <w:i/>
                <w:iCs/>
                <w:color w:val="000000" w:themeColor="text1"/>
                <w:sz w:val="20"/>
                <w:szCs w:val="20"/>
              </w:rPr>
            </w:pPr>
          </w:p>
        </w:tc>
        <w:tc>
          <w:tcPr>
            <w:tcW w:w="1230" w:type="dxa"/>
            <w:noWrap/>
          </w:tcPr>
          <w:p w14:paraId="4B18B266" w14:textId="77777777" w:rsidR="00DE30F3" w:rsidRPr="009E5255" w:rsidRDefault="00DE30F3" w:rsidP="00DE30F3">
            <w:pPr>
              <w:spacing w:before="0" w:after="0" w:line="240" w:lineRule="auto"/>
              <w:jc w:val="center"/>
              <w:rPr>
                <w:i/>
                <w:iCs/>
                <w:color w:val="000000" w:themeColor="text1"/>
                <w:sz w:val="20"/>
                <w:szCs w:val="20"/>
              </w:rPr>
            </w:pPr>
          </w:p>
        </w:tc>
        <w:tc>
          <w:tcPr>
            <w:tcW w:w="980" w:type="dxa"/>
            <w:noWrap/>
          </w:tcPr>
          <w:p w14:paraId="0D80DB95" w14:textId="77777777" w:rsidR="00DE30F3" w:rsidRPr="009E5255" w:rsidRDefault="00DE30F3" w:rsidP="00DE30F3">
            <w:pPr>
              <w:spacing w:before="0" w:after="0" w:line="240" w:lineRule="auto"/>
              <w:jc w:val="center"/>
              <w:rPr>
                <w:i/>
                <w:iCs/>
                <w:color w:val="000000" w:themeColor="text1"/>
                <w:sz w:val="20"/>
                <w:szCs w:val="20"/>
              </w:rPr>
            </w:pPr>
          </w:p>
        </w:tc>
        <w:tc>
          <w:tcPr>
            <w:tcW w:w="1000" w:type="dxa"/>
            <w:noWrap/>
          </w:tcPr>
          <w:p w14:paraId="2374A584" w14:textId="77777777" w:rsidR="00DE30F3" w:rsidRPr="009E5255" w:rsidRDefault="00DE30F3" w:rsidP="00DE30F3">
            <w:pPr>
              <w:spacing w:before="0" w:after="0" w:line="240" w:lineRule="auto"/>
              <w:jc w:val="center"/>
              <w:rPr>
                <w:i/>
                <w:iCs/>
                <w:color w:val="000000" w:themeColor="text1"/>
                <w:sz w:val="20"/>
                <w:szCs w:val="20"/>
              </w:rPr>
            </w:pPr>
          </w:p>
        </w:tc>
        <w:tc>
          <w:tcPr>
            <w:tcW w:w="662" w:type="dxa"/>
            <w:noWrap/>
          </w:tcPr>
          <w:p w14:paraId="4CFE903E"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4,105</w:t>
            </w:r>
          </w:p>
        </w:tc>
      </w:tr>
      <w:tr w:rsidR="00DE30F3" w:rsidRPr="009E5255" w14:paraId="39B71EE7" w14:textId="77777777" w:rsidTr="00545C72">
        <w:trPr>
          <w:trHeight w:val="227"/>
        </w:trPr>
        <w:tc>
          <w:tcPr>
            <w:tcW w:w="1889" w:type="dxa"/>
            <w:noWrap/>
          </w:tcPr>
          <w:p w14:paraId="4B030AAC"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Avelumab (2019)</w:t>
            </w:r>
          </w:p>
        </w:tc>
        <w:tc>
          <w:tcPr>
            <w:tcW w:w="958" w:type="dxa"/>
            <w:noWrap/>
          </w:tcPr>
          <w:p w14:paraId="4EBD38E2" w14:textId="77777777" w:rsidR="00DE30F3" w:rsidRPr="009E5255" w:rsidRDefault="00DE30F3" w:rsidP="00DE30F3">
            <w:pPr>
              <w:spacing w:before="0" w:after="0" w:line="240" w:lineRule="auto"/>
              <w:jc w:val="center"/>
              <w:rPr>
                <w:color w:val="000000" w:themeColor="text1"/>
                <w:sz w:val="20"/>
                <w:szCs w:val="20"/>
              </w:rPr>
            </w:pPr>
          </w:p>
        </w:tc>
        <w:tc>
          <w:tcPr>
            <w:tcW w:w="1014" w:type="dxa"/>
            <w:noWrap/>
          </w:tcPr>
          <w:p w14:paraId="4C3C0C1E" w14:textId="77777777" w:rsidR="00DE30F3" w:rsidRPr="009E5255" w:rsidRDefault="00DE30F3" w:rsidP="00DE30F3">
            <w:pPr>
              <w:spacing w:before="0" w:after="0" w:line="240" w:lineRule="auto"/>
              <w:jc w:val="center"/>
              <w:rPr>
                <w:color w:val="000000" w:themeColor="text1"/>
                <w:sz w:val="20"/>
                <w:szCs w:val="20"/>
              </w:rPr>
            </w:pPr>
          </w:p>
        </w:tc>
        <w:tc>
          <w:tcPr>
            <w:tcW w:w="1293" w:type="dxa"/>
            <w:noWrap/>
          </w:tcPr>
          <w:p w14:paraId="36A9C8D2" w14:textId="77777777" w:rsidR="00DE30F3" w:rsidRPr="009E5255" w:rsidRDefault="00DE30F3" w:rsidP="00DE30F3">
            <w:pPr>
              <w:spacing w:before="0" w:after="0" w:line="240" w:lineRule="auto"/>
              <w:jc w:val="center"/>
              <w:rPr>
                <w:color w:val="000000" w:themeColor="text1"/>
                <w:sz w:val="20"/>
                <w:szCs w:val="20"/>
              </w:rPr>
            </w:pPr>
          </w:p>
        </w:tc>
        <w:tc>
          <w:tcPr>
            <w:tcW w:w="1230" w:type="dxa"/>
            <w:noWrap/>
          </w:tcPr>
          <w:p w14:paraId="2A89E5AD" w14:textId="77777777" w:rsidR="00DE30F3" w:rsidRPr="009E5255" w:rsidRDefault="00DE30F3" w:rsidP="00DE30F3">
            <w:pPr>
              <w:spacing w:before="0" w:after="0" w:line="240" w:lineRule="auto"/>
              <w:jc w:val="center"/>
              <w:rPr>
                <w:color w:val="000000" w:themeColor="text1"/>
                <w:sz w:val="20"/>
                <w:szCs w:val="20"/>
              </w:rPr>
            </w:pPr>
          </w:p>
        </w:tc>
        <w:tc>
          <w:tcPr>
            <w:tcW w:w="980" w:type="dxa"/>
            <w:noWrap/>
          </w:tcPr>
          <w:p w14:paraId="073CD8F8" w14:textId="77777777" w:rsidR="00DE30F3" w:rsidRPr="009E5255" w:rsidRDefault="00DE30F3" w:rsidP="00DE30F3">
            <w:pPr>
              <w:spacing w:before="0" w:after="0" w:line="240" w:lineRule="auto"/>
              <w:jc w:val="center"/>
              <w:rPr>
                <w:color w:val="000000" w:themeColor="text1"/>
                <w:sz w:val="20"/>
                <w:szCs w:val="20"/>
              </w:rPr>
            </w:pPr>
          </w:p>
        </w:tc>
        <w:tc>
          <w:tcPr>
            <w:tcW w:w="1000" w:type="dxa"/>
            <w:noWrap/>
          </w:tcPr>
          <w:p w14:paraId="445C61A2" w14:textId="77777777" w:rsidR="00DE30F3" w:rsidRPr="009E5255" w:rsidRDefault="00DE30F3" w:rsidP="00DE30F3">
            <w:pPr>
              <w:spacing w:before="0" w:after="0" w:line="240" w:lineRule="auto"/>
              <w:jc w:val="center"/>
              <w:rPr>
                <w:color w:val="000000" w:themeColor="text1"/>
                <w:sz w:val="20"/>
                <w:szCs w:val="20"/>
              </w:rPr>
            </w:pPr>
          </w:p>
        </w:tc>
        <w:tc>
          <w:tcPr>
            <w:tcW w:w="662" w:type="dxa"/>
            <w:noWrap/>
          </w:tcPr>
          <w:p w14:paraId="271A5EE4" w14:textId="77777777" w:rsidR="00DE30F3" w:rsidRPr="009E5255" w:rsidRDefault="00DE30F3" w:rsidP="00DE30F3">
            <w:pPr>
              <w:spacing w:before="0" w:after="0" w:line="240" w:lineRule="auto"/>
              <w:jc w:val="center"/>
              <w:rPr>
                <w:color w:val="000000" w:themeColor="text1"/>
                <w:sz w:val="20"/>
                <w:szCs w:val="20"/>
              </w:rPr>
            </w:pPr>
          </w:p>
        </w:tc>
      </w:tr>
      <w:tr w:rsidR="00DE30F3" w:rsidRPr="009E5255" w14:paraId="5116A571" w14:textId="77777777" w:rsidTr="00545C72">
        <w:trPr>
          <w:trHeight w:val="227"/>
        </w:trPr>
        <w:tc>
          <w:tcPr>
            <w:tcW w:w="1889" w:type="dxa"/>
            <w:shd w:val="clear" w:color="auto" w:fill="auto"/>
            <w:noWrap/>
            <w:vAlign w:val="center"/>
          </w:tcPr>
          <w:p w14:paraId="41296819"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11671G public</w:t>
            </w:r>
          </w:p>
        </w:tc>
        <w:tc>
          <w:tcPr>
            <w:tcW w:w="958" w:type="dxa"/>
            <w:shd w:val="clear" w:color="auto" w:fill="auto"/>
            <w:noWrap/>
            <w:vAlign w:val="center"/>
          </w:tcPr>
          <w:p w14:paraId="6C8B5B4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4</w:t>
            </w:r>
          </w:p>
        </w:tc>
        <w:tc>
          <w:tcPr>
            <w:tcW w:w="1014" w:type="dxa"/>
            <w:shd w:val="clear" w:color="auto" w:fill="auto"/>
            <w:noWrap/>
            <w:vAlign w:val="center"/>
          </w:tcPr>
          <w:p w14:paraId="393A791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93" w:type="dxa"/>
            <w:shd w:val="clear" w:color="auto" w:fill="auto"/>
            <w:noWrap/>
            <w:vAlign w:val="center"/>
          </w:tcPr>
          <w:p w14:paraId="1344DC7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5</w:t>
            </w:r>
          </w:p>
        </w:tc>
        <w:tc>
          <w:tcPr>
            <w:tcW w:w="1230" w:type="dxa"/>
            <w:shd w:val="clear" w:color="auto" w:fill="auto"/>
            <w:noWrap/>
            <w:vAlign w:val="center"/>
          </w:tcPr>
          <w:p w14:paraId="53C9E0D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980" w:type="dxa"/>
            <w:shd w:val="clear" w:color="auto" w:fill="auto"/>
            <w:noWrap/>
            <w:vAlign w:val="center"/>
          </w:tcPr>
          <w:p w14:paraId="02C4B49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000" w:type="dxa"/>
            <w:shd w:val="clear" w:color="auto" w:fill="auto"/>
            <w:noWrap/>
            <w:vAlign w:val="center"/>
          </w:tcPr>
          <w:p w14:paraId="4F50B5B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shd w:val="clear" w:color="auto" w:fill="auto"/>
            <w:noWrap/>
            <w:vAlign w:val="center"/>
          </w:tcPr>
          <w:p w14:paraId="6657CB1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9</w:t>
            </w:r>
          </w:p>
        </w:tc>
      </w:tr>
      <w:tr w:rsidR="00DE30F3" w:rsidRPr="009E5255" w14:paraId="480A3D60" w14:textId="77777777" w:rsidTr="00545C72">
        <w:trPr>
          <w:trHeight w:val="227"/>
        </w:trPr>
        <w:tc>
          <w:tcPr>
            <w:tcW w:w="1889" w:type="dxa"/>
            <w:shd w:val="clear" w:color="auto" w:fill="auto"/>
            <w:noWrap/>
            <w:vAlign w:val="center"/>
          </w:tcPr>
          <w:p w14:paraId="6CD5BE75"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11679Q private</w:t>
            </w:r>
          </w:p>
        </w:tc>
        <w:tc>
          <w:tcPr>
            <w:tcW w:w="958" w:type="dxa"/>
            <w:shd w:val="clear" w:color="auto" w:fill="auto"/>
            <w:noWrap/>
            <w:vAlign w:val="center"/>
          </w:tcPr>
          <w:p w14:paraId="5EF8899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00</w:t>
            </w:r>
          </w:p>
        </w:tc>
        <w:tc>
          <w:tcPr>
            <w:tcW w:w="1014" w:type="dxa"/>
            <w:shd w:val="clear" w:color="auto" w:fill="auto"/>
            <w:noWrap/>
            <w:vAlign w:val="center"/>
          </w:tcPr>
          <w:p w14:paraId="7FC4104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93" w:type="dxa"/>
            <w:shd w:val="clear" w:color="auto" w:fill="auto"/>
            <w:noWrap/>
            <w:vAlign w:val="center"/>
          </w:tcPr>
          <w:p w14:paraId="1FB1F94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96</w:t>
            </w:r>
          </w:p>
        </w:tc>
        <w:tc>
          <w:tcPr>
            <w:tcW w:w="1230" w:type="dxa"/>
            <w:shd w:val="clear" w:color="auto" w:fill="auto"/>
            <w:noWrap/>
            <w:vAlign w:val="center"/>
          </w:tcPr>
          <w:p w14:paraId="09B5896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0</w:t>
            </w:r>
          </w:p>
        </w:tc>
        <w:tc>
          <w:tcPr>
            <w:tcW w:w="980" w:type="dxa"/>
            <w:shd w:val="clear" w:color="auto" w:fill="auto"/>
            <w:noWrap/>
            <w:vAlign w:val="center"/>
          </w:tcPr>
          <w:p w14:paraId="14647E5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7</w:t>
            </w:r>
          </w:p>
        </w:tc>
        <w:tc>
          <w:tcPr>
            <w:tcW w:w="1000" w:type="dxa"/>
            <w:shd w:val="clear" w:color="auto" w:fill="auto"/>
            <w:noWrap/>
            <w:vAlign w:val="center"/>
          </w:tcPr>
          <w:p w14:paraId="6E4EE41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shd w:val="clear" w:color="auto" w:fill="auto"/>
            <w:noWrap/>
            <w:vAlign w:val="center"/>
          </w:tcPr>
          <w:p w14:paraId="6390E0B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73</w:t>
            </w:r>
          </w:p>
        </w:tc>
      </w:tr>
      <w:tr w:rsidR="00DE30F3" w:rsidRPr="009E5255" w14:paraId="1D857925" w14:textId="77777777" w:rsidTr="00545C72">
        <w:trPr>
          <w:trHeight w:val="227"/>
        </w:trPr>
        <w:tc>
          <w:tcPr>
            <w:tcW w:w="1889" w:type="dxa"/>
            <w:shd w:val="clear" w:color="auto" w:fill="auto"/>
            <w:noWrap/>
            <w:vAlign w:val="center"/>
          </w:tcPr>
          <w:p w14:paraId="4BE164BD"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 xml:space="preserve">11685B private </w:t>
            </w:r>
          </w:p>
        </w:tc>
        <w:tc>
          <w:tcPr>
            <w:tcW w:w="958" w:type="dxa"/>
            <w:shd w:val="clear" w:color="auto" w:fill="auto"/>
            <w:noWrap/>
            <w:vAlign w:val="center"/>
          </w:tcPr>
          <w:p w14:paraId="20E290D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4</w:t>
            </w:r>
          </w:p>
        </w:tc>
        <w:tc>
          <w:tcPr>
            <w:tcW w:w="1014" w:type="dxa"/>
            <w:shd w:val="clear" w:color="auto" w:fill="auto"/>
            <w:noWrap/>
            <w:vAlign w:val="center"/>
          </w:tcPr>
          <w:p w14:paraId="2EDB23F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93" w:type="dxa"/>
            <w:shd w:val="clear" w:color="auto" w:fill="auto"/>
            <w:noWrap/>
            <w:vAlign w:val="center"/>
          </w:tcPr>
          <w:p w14:paraId="28001D8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86</w:t>
            </w:r>
          </w:p>
        </w:tc>
        <w:tc>
          <w:tcPr>
            <w:tcW w:w="1230" w:type="dxa"/>
            <w:shd w:val="clear" w:color="auto" w:fill="auto"/>
            <w:noWrap/>
            <w:vAlign w:val="center"/>
          </w:tcPr>
          <w:p w14:paraId="277A0A4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w:t>
            </w:r>
          </w:p>
        </w:tc>
        <w:tc>
          <w:tcPr>
            <w:tcW w:w="980" w:type="dxa"/>
            <w:shd w:val="clear" w:color="auto" w:fill="auto"/>
            <w:noWrap/>
            <w:vAlign w:val="center"/>
          </w:tcPr>
          <w:p w14:paraId="0FEA1DA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0</w:t>
            </w:r>
          </w:p>
        </w:tc>
        <w:tc>
          <w:tcPr>
            <w:tcW w:w="1000" w:type="dxa"/>
            <w:shd w:val="clear" w:color="auto" w:fill="auto"/>
            <w:noWrap/>
            <w:vAlign w:val="center"/>
          </w:tcPr>
          <w:p w14:paraId="237FE51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w:t>
            </w:r>
          </w:p>
        </w:tc>
        <w:tc>
          <w:tcPr>
            <w:tcW w:w="662" w:type="dxa"/>
            <w:shd w:val="clear" w:color="auto" w:fill="auto"/>
            <w:noWrap/>
            <w:vAlign w:val="center"/>
          </w:tcPr>
          <w:p w14:paraId="7C85366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48</w:t>
            </w:r>
          </w:p>
        </w:tc>
      </w:tr>
      <w:tr w:rsidR="00DE30F3" w:rsidRPr="009E5255" w14:paraId="5A9E10C6" w14:textId="77777777" w:rsidTr="00545C72">
        <w:trPr>
          <w:trHeight w:val="227"/>
        </w:trPr>
        <w:tc>
          <w:tcPr>
            <w:tcW w:w="1889" w:type="dxa"/>
            <w:shd w:val="clear" w:color="auto" w:fill="auto"/>
            <w:noWrap/>
            <w:vAlign w:val="center"/>
          </w:tcPr>
          <w:p w14:paraId="24854501"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11695M public</w:t>
            </w:r>
          </w:p>
        </w:tc>
        <w:tc>
          <w:tcPr>
            <w:tcW w:w="958" w:type="dxa"/>
            <w:shd w:val="clear" w:color="auto" w:fill="auto"/>
            <w:noWrap/>
            <w:vAlign w:val="center"/>
          </w:tcPr>
          <w:p w14:paraId="27B4F28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2</w:t>
            </w:r>
          </w:p>
        </w:tc>
        <w:tc>
          <w:tcPr>
            <w:tcW w:w="1014" w:type="dxa"/>
            <w:shd w:val="clear" w:color="auto" w:fill="auto"/>
            <w:noWrap/>
            <w:vAlign w:val="center"/>
          </w:tcPr>
          <w:p w14:paraId="63CA1E7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93" w:type="dxa"/>
            <w:shd w:val="clear" w:color="auto" w:fill="auto"/>
            <w:noWrap/>
            <w:vAlign w:val="center"/>
          </w:tcPr>
          <w:p w14:paraId="5BFF456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29</w:t>
            </w:r>
          </w:p>
        </w:tc>
        <w:tc>
          <w:tcPr>
            <w:tcW w:w="1230" w:type="dxa"/>
            <w:shd w:val="clear" w:color="auto" w:fill="auto"/>
            <w:noWrap/>
            <w:vAlign w:val="center"/>
          </w:tcPr>
          <w:p w14:paraId="6B170EA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1</w:t>
            </w:r>
          </w:p>
        </w:tc>
        <w:tc>
          <w:tcPr>
            <w:tcW w:w="980" w:type="dxa"/>
            <w:shd w:val="clear" w:color="auto" w:fill="auto"/>
            <w:noWrap/>
            <w:vAlign w:val="center"/>
          </w:tcPr>
          <w:p w14:paraId="6E9B303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w:t>
            </w:r>
          </w:p>
        </w:tc>
        <w:tc>
          <w:tcPr>
            <w:tcW w:w="1000" w:type="dxa"/>
            <w:shd w:val="clear" w:color="auto" w:fill="auto"/>
            <w:noWrap/>
            <w:vAlign w:val="center"/>
          </w:tcPr>
          <w:p w14:paraId="52962D8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shd w:val="clear" w:color="auto" w:fill="auto"/>
            <w:noWrap/>
            <w:vAlign w:val="center"/>
          </w:tcPr>
          <w:p w14:paraId="665EB6F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19</w:t>
            </w:r>
          </w:p>
        </w:tc>
      </w:tr>
      <w:tr w:rsidR="00DE30F3" w:rsidRPr="009E5255" w14:paraId="5D64C560" w14:textId="77777777" w:rsidTr="00545C72">
        <w:trPr>
          <w:trHeight w:val="227"/>
        </w:trPr>
        <w:tc>
          <w:tcPr>
            <w:tcW w:w="1889" w:type="dxa"/>
            <w:shd w:val="clear" w:color="auto" w:fill="auto"/>
            <w:noWrap/>
            <w:vAlign w:val="center"/>
          </w:tcPr>
          <w:p w14:paraId="7CF65D1C" w14:textId="77777777" w:rsidR="00DE30F3" w:rsidRPr="009E5255" w:rsidRDefault="00DE30F3" w:rsidP="00DE30F3">
            <w:pPr>
              <w:spacing w:before="0" w:after="0" w:line="240" w:lineRule="auto"/>
              <w:rPr>
                <w:i/>
                <w:iCs/>
                <w:color w:val="000000" w:themeColor="text1"/>
                <w:sz w:val="20"/>
                <w:szCs w:val="20"/>
              </w:rPr>
            </w:pPr>
            <w:r w:rsidRPr="009E5255">
              <w:rPr>
                <w:i/>
                <w:iCs/>
                <w:color w:val="000000" w:themeColor="text1"/>
                <w:sz w:val="20"/>
                <w:szCs w:val="20"/>
              </w:rPr>
              <w:t>Total</w:t>
            </w:r>
          </w:p>
        </w:tc>
        <w:tc>
          <w:tcPr>
            <w:tcW w:w="958" w:type="dxa"/>
            <w:shd w:val="clear" w:color="auto" w:fill="auto"/>
            <w:noWrap/>
            <w:vAlign w:val="center"/>
          </w:tcPr>
          <w:p w14:paraId="125EEB91" w14:textId="77777777" w:rsidR="00DE30F3" w:rsidRPr="009E5255" w:rsidRDefault="00DE30F3" w:rsidP="00DE30F3">
            <w:pPr>
              <w:spacing w:before="0" w:after="0" w:line="240" w:lineRule="auto"/>
              <w:jc w:val="center"/>
              <w:rPr>
                <w:i/>
                <w:iCs/>
                <w:color w:val="000000" w:themeColor="text1"/>
                <w:sz w:val="20"/>
                <w:szCs w:val="20"/>
              </w:rPr>
            </w:pPr>
          </w:p>
        </w:tc>
        <w:tc>
          <w:tcPr>
            <w:tcW w:w="1014" w:type="dxa"/>
            <w:shd w:val="clear" w:color="auto" w:fill="auto"/>
            <w:noWrap/>
            <w:vAlign w:val="center"/>
          </w:tcPr>
          <w:p w14:paraId="5E7FDED5" w14:textId="77777777" w:rsidR="00DE30F3" w:rsidRPr="009E5255" w:rsidRDefault="00DE30F3" w:rsidP="00DE30F3">
            <w:pPr>
              <w:spacing w:before="0" w:after="0" w:line="240" w:lineRule="auto"/>
              <w:jc w:val="center"/>
              <w:rPr>
                <w:i/>
                <w:iCs/>
                <w:color w:val="000000" w:themeColor="text1"/>
                <w:sz w:val="20"/>
                <w:szCs w:val="20"/>
              </w:rPr>
            </w:pPr>
          </w:p>
        </w:tc>
        <w:tc>
          <w:tcPr>
            <w:tcW w:w="1293" w:type="dxa"/>
            <w:shd w:val="clear" w:color="auto" w:fill="auto"/>
            <w:noWrap/>
            <w:vAlign w:val="center"/>
          </w:tcPr>
          <w:p w14:paraId="6A948451" w14:textId="77777777" w:rsidR="00DE30F3" w:rsidRPr="009E5255" w:rsidRDefault="00DE30F3" w:rsidP="00DE30F3">
            <w:pPr>
              <w:spacing w:before="0" w:after="0" w:line="240" w:lineRule="auto"/>
              <w:jc w:val="center"/>
              <w:rPr>
                <w:i/>
                <w:iCs/>
                <w:color w:val="000000" w:themeColor="text1"/>
                <w:sz w:val="20"/>
                <w:szCs w:val="20"/>
              </w:rPr>
            </w:pPr>
          </w:p>
        </w:tc>
        <w:tc>
          <w:tcPr>
            <w:tcW w:w="1230" w:type="dxa"/>
            <w:shd w:val="clear" w:color="auto" w:fill="auto"/>
            <w:noWrap/>
            <w:vAlign w:val="center"/>
          </w:tcPr>
          <w:p w14:paraId="5EA509B1" w14:textId="77777777" w:rsidR="00DE30F3" w:rsidRPr="009E5255" w:rsidRDefault="00DE30F3" w:rsidP="00DE30F3">
            <w:pPr>
              <w:spacing w:before="0" w:after="0" w:line="240" w:lineRule="auto"/>
              <w:jc w:val="center"/>
              <w:rPr>
                <w:i/>
                <w:iCs/>
                <w:color w:val="000000" w:themeColor="text1"/>
                <w:sz w:val="20"/>
                <w:szCs w:val="20"/>
              </w:rPr>
            </w:pPr>
          </w:p>
        </w:tc>
        <w:tc>
          <w:tcPr>
            <w:tcW w:w="980" w:type="dxa"/>
            <w:shd w:val="clear" w:color="auto" w:fill="auto"/>
            <w:noWrap/>
            <w:vAlign w:val="center"/>
          </w:tcPr>
          <w:p w14:paraId="7C71A536" w14:textId="77777777" w:rsidR="00DE30F3" w:rsidRPr="009E5255" w:rsidRDefault="00DE30F3" w:rsidP="00DE30F3">
            <w:pPr>
              <w:spacing w:before="0" w:after="0" w:line="240" w:lineRule="auto"/>
              <w:jc w:val="center"/>
              <w:rPr>
                <w:i/>
                <w:iCs/>
                <w:color w:val="000000" w:themeColor="text1"/>
                <w:sz w:val="20"/>
                <w:szCs w:val="20"/>
              </w:rPr>
            </w:pPr>
          </w:p>
        </w:tc>
        <w:tc>
          <w:tcPr>
            <w:tcW w:w="1000" w:type="dxa"/>
            <w:shd w:val="clear" w:color="auto" w:fill="auto"/>
            <w:noWrap/>
            <w:vAlign w:val="center"/>
          </w:tcPr>
          <w:p w14:paraId="2EDC079F" w14:textId="77777777" w:rsidR="00DE30F3" w:rsidRPr="009E5255" w:rsidRDefault="00DE30F3" w:rsidP="00DE30F3">
            <w:pPr>
              <w:spacing w:before="0" w:after="0" w:line="240" w:lineRule="auto"/>
              <w:jc w:val="center"/>
              <w:rPr>
                <w:i/>
                <w:iCs/>
                <w:color w:val="000000" w:themeColor="text1"/>
                <w:sz w:val="20"/>
                <w:szCs w:val="20"/>
              </w:rPr>
            </w:pPr>
          </w:p>
        </w:tc>
        <w:tc>
          <w:tcPr>
            <w:tcW w:w="662" w:type="dxa"/>
            <w:shd w:val="clear" w:color="auto" w:fill="auto"/>
            <w:noWrap/>
            <w:vAlign w:val="center"/>
          </w:tcPr>
          <w:p w14:paraId="4A1D341B"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1,859</w:t>
            </w:r>
          </w:p>
        </w:tc>
      </w:tr>
      <w:tr w:rsidR="00DE30F3" w:rsidRPr="009E5255" w14:paraId="0083C0A7" w14:textId="77777777" w:rsidTr="00545C72">
        <w:trPr>
          <w:trHeight w:val="227"/>
        </w:trPr>
        <w:tc>
          <w:tcPr>
            <w:tcW w:w="1889" w:type="dxa"/>
            <w:shd w:val="clear" w:color="auto" w:fill="auto"/>
            <w:noWrap/>
            <w:vAlign w:val="center"/>
          </w:tcPr>
          <w:p w14:paraId="3602DA71"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Bortezomib (2017)</w:t>
            </w:r>
          </w:p>
        </w:tc>
        <w:tc>
          <w:tcPr>
            <w:tcW w:w="958" w:type="dxa"/>
            <w:shd w:val="clear" w:color="auto" w:fill="auto"/>
            <w:noWrap/>
            <w:vAlign w:val="center"/>
          </w:tcPr>
          <w:p w14:paraId="26830049" w14:textId="77777777" w:rsidR="00DE30F3" w:rsidRPr="009E5255" w:rsidRDefault="00DE30F3" w:rsidP="00DE30F3">
            <w:pPr>
              <w:spacing w:before="0" w:after="0" w:line="240" w:lineRule="auto"/>
              <w:jc w:val="center"/>
              <w:rPr>
                <w:color w:val="000000" w:themeColor="text1"/>
                <w:sz w:val="20"/>
                <w:szCs w:val="20"/>
              </w:rPr>
            </w:pPr>
          </w:p>
        </w:tc>
        <w:tc>
          <w:tcPr>
            <w:tcW w:w="1014" w:type="dxa"/>
            <w:shd w:val="clear" w:color="auto" w:fill="auto"/>
            <w:noWrap/>
            <w:vAlign w:val="center"/>
          </w:tcPr>
          <w:p w14:paraId="0AAEC531" w14:textId="77777777" w:rsidR="00DE30F3" w:rsidRPr="009E5255" w:rsidRDefault="00DE30F3" w:rsidP="00DE30F3">
            <w:pPr>
              <w:spacing w:before="0" w:after="0" w:line="240" w:lineRule="auto"/>
              <w:jc w:val="center"/>
              <w:rPr>
                <w:color w:val="000000" w:themeColor="text1"/>
                <w:sz w:val="20"/>
                <w:szCs w:val="20"/>
              </w:rPr>
            </w:pPr>
          </w:p>
        </w:tc>
        <w:tc>
          <w:tcPr>
            <w:tcW w:w="1293" w:type="dxa"/>
            <w:shd w:val="clear" w:color="auto" w:fill="auto"/>
            <w:noWrap/>
            <w:vAlign w:val="center"/>
          </w:tcPr>
          <w:p w14:paraId="6DCFA604" w14:textId="77777777" w:rsidR="00DE30F3" w:rsidRPr="009E5255" w:rsidRDefault="00DE30F3" w:rsidP="00DE30F3">
            <w:pPr>
              <w:spacing w:before="0" w:after="0" w:line="240" w:lineRule="auto"/>
              <w:jc w:val="center"/>
              <w:rPr>
                <w:color w:val="000000" w:themeColor="text1"/>
                <w:sz w:val="20"/>
                <w:szCs w:val="20"/>
              </w:rPr>
            </w:pPr>
          </w:p>
        </w:tc>
        <w:tc>
          <w:tcPr>
            <w:tcW w:w="1230" w:type="dxa"/>
            <w:shd w:val="clear" w:color="auto" w:fill="auto"/>
            <w:noWrap/>
            <w:vAlign w:val="center"/>
          </w:tcPr>
          <w:p w14:paraId="5220D0A7" w14:textId="77777777" w:rsidR="00DE30F3" w:rsidRPr="009E5255" w:rsidRDefault="00DE30F3" w:rsidP="00DE30F3">
            <w:pPr>
              <w:spacing w:before="0" w:after="0" w:line="240" w:lineRule="auto"/>
              <w:jc w:val="center"/>
              <w:rPr>
                <w:color w:val="000000" w:themeColor="text1"/>
                <w:sz w:val="20"/>
                <w:szCs w:val="20"/>
              </w:rPr>
            </w:pPr>
          </w:p>
        </w:tc>
        <w:tc>
          <w:tcPr>
            <w:tcW w:w="980" w:type="dxa"/>
            <w:shd w:val="clear" w:color="auto" w:fill="auto"/>
            <w:noWrap/>
            <w:vAlign w:val="center"/>
          </w:tcPr>
          <w:p w14:paraId="4FF17168" w14:textId="77777777" w:rsidR="00DE30F3" w:rsidRPr="009E5255" w:rsidRDefault="00DE30F3" w:rsidP="00DE30F3">
            <w:pPr>
              <w:spacing w:before="0" w:after="0" w:line="240" w:lineRule="auto"/>
              <w:jc w:val="center"/>
              <w:rPr>
                <w:color w:val="000000" w:themeColor="text1"/>
                <w:sz w:val="20"/>
                <w:szCs w:val="20"/>
              </w:rPr>
            </w:pPr>
          </w:p>
        </w:tc>
        <w:tc>
          <w:tcPr>
            <w:tcW w:w="1000" w:type="dxa"/>
            <w:shd w:val="clear" w:color="auto" w:fill="auto"/>
            <w:noWrap/>
            <w:vAlign w:val="center"/>
          </w:tcPr>
          <w:p w14:paraId="7C987B58" w14:textId="77777777" w:rsidR="00DE30F3" w:rsidRPr="009E5255" w:rsidRDefault="00DE30F3" w:rsidP="00DE30F3">
            <w:pPr>
              <w:spacing w:before="0" w:after="0" w:line="240" w:lineRule="auto"/>
              <w:jc w:val="center"/>
              <w:rPr>
                <w:color w:val="000000" w:themeColor="text1"/>
                <w:sz w:val="20"/>
                <w:szCs w:val="20"/>
              </w:rPr>
            </w:pPr>
          </w:p>
        </w:tc>
        <w:tc>
          <w:tcPr>
            <w:tcW w:w="662" w:type="dxa"/>
            <w:shd w:val="clear" w:color="auto" w:fill="auto"/>
            <w:noWrap/>
            <w:vAlign w:val="center"/>
          </w:tcPr>
          <w:p w14:paraId="00C0D3A3" w14:textId="77777777" w:rsidR="00DE30F3" w:rsidRPr="009E5255" w:rsidRDefault="00DE30F3" w:rsidP="00DE30F3">
            <w:pPr>
              <w:spacing w:before="0" w:after="0" w:line="240" w:lineRule="auto"/>
              <w:jc w:val="center"/>
              <w:rPr>
                <w:color w:val="000000" w:themeColor="text1"/>
                <w:sz w:val="20"/>
                <w:szCs w:val="20"/>
              </w:rPr>
            </w:pPr>
          </w:p>
        </w:tc>
      </w:tr>
      <w:tr w:rsidR="00DE30F3" w:rsidRPr="009E5255" w14:paraId="7943140A" w14:textId="77777777" w:rsidTr="00545C72">
        <w:trPr>
          <w:trHeight w:val="227"/>
        </w:trPr>
        <w:tc>
          <w:tcPr>
            <w:tcW w:w="1889" w:type="dxa"/>
            <w:noWrap/>
            <w:hideMark/>
          </w:tcPr>
          <w:p w14:paraId="59826F21"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4403R public</w:t>
            </w:r>
          </w:p>
        </w:tc>
        <w:tc>
          <w:tcPr>
            <w:tcW w:w="958" w:type="dxa"/>
            <w:noWrap/>
            <w:hideMark/>
          </w:tcPr>
          <w:p w14:paraId="7BEE2D9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346</w:t>
            </w:r>
          </w:p>
        </w:tc>
        <w:tc>
          <w:tcPr>
            <w:tcW w:w="1014" w:type="dxa"/>
            <w:noWrap/>
            <w:hideMark/>
          </w:tcPr>
          <w:p w14:paraId="7B591C2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5</w:t>
            </w:r>
          </w:p>
        </w:tc>
        <w:tc>
          <w:tcPr>
            <w:tcW w:w="1293" w:type="dxa"/>
            <w:noWrap/>
            <w:hideMark/>
          </w:tcPr>
          <w:p w14:paraId="249AEE7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052</w:t>
            </w:r>
          </w:p>
        </w:tc>
        <w:tc>
          <w:tcPr>
            <w:tcW w:w="1230" w:type="dxa"/>
            <w:noWrap/>
            <w:hideMark/>
          </w:tcPr>
          <w:p w14:paraId="66BA6E3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69</w:t>
            </w:r>
          </w:p>
        </w:tc>
        <w:tc>
          <w:tcPr>
            <w:tcW w:w="980" w:type="dxa"/>
            <w:noWrap/>
            <w:hideMark/>
          </w:tcPr>
          <w:p w14:paraId="192430C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5</w:t>
            </w:r>
          </w:p>
        </w:tc>
        <w:tc>
          <w:tcPr>
            <w:tcW w:w="1000" w:type="dxa"/>
            <w:noWrap/>
            <w:hideMark/>
          </w:tcPr>
          <w:p w14:paraId="1C6FACC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0344963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827</w:t>
            </w:r>
          </w:p>
        </w:tc>
      </w:tr>
      <w:tr w:rsidR="00DE30F3" w:rsidRPr="009E5255" w14:paraId="4EFA719A" w14:textId="77777777" w:rsidTr="00545C72">
        <w:trPr>
          <w:trHeight w:val="227"/>
        </w:trPr>
        <w:tc>
          <w:tcPr>
            <w:tcW w:w="1889" w:type="dxa"/>
            <w:noWrap/>
            <w:hideMark/>
          </w:tcPr>
          <w:p w14:paraId="1D64CAF5"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4429D public</w:t>
            </w:r>
          </w:p>
        </w:tc>
        <w:tc>
          <w:tcPr>
            <w:tcW w:w="958" w:type="dxa"/>
            <w:noWrap/>
            <w:hideMark/>
          </w:tcPr>
          <w:p w14:paraId="3ECAE53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0</w:t>
            </w:r>
          </w:p>
        </w:tc>
        <w:tc>
          <w:tcPr>
            <w:tcW w:w="1014" w:type="dxa"/>
            <w:noWrap/>
            <w:hideMark/>
          </w:tcPr>
          <w:p w14:paraId="08C7F1A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w:t>
            </w:r>
          </w:p>
        </w:tc>
        <w:tc>
          <w:tcPr>
            <w:tcW w:w="1293" w:type="dxa"/>
            <w:noWrap/>
            <w:hideMark/>
          </w:tcPr>
          <w:p w14:paraId="798F685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10</w:t>
            </w:r>
          </w:p>
        </w:tc>
        <w:tc>
          <w:tcPr>
            <w:tcW w:w="1230" w:type="dxa"/>
            <w:noWrap/>
            <w:hideMark/>
          </w:tcPr>
          <w:p w14:paraId="0DA3B4E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8</w:t>
            </w:r>
          </w:p>
        </w:tc>
        <w:tc>
          <w:tcPr>
            <w:tcW w:w="980" w:type="dxa"/>
            <w:noWrap/>
            <w:hideMark/>
          </w:tcPr>
          <w:p w14:paraId="5C605C0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7</w:t>
            </w:r>
          </w:p>
        </w:tc>
        <w:tc>
          <w:tcPr>
            <w:tcW w:w="1000" w:type="dxa"/>
            <w:noWrap/>
            <w:hideMark/>
          </w:tcPr>
          <w:p w14:paraId="77B795B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58F8770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59</w:t>
            </w:r>
          </w:p>
        </w:tc>
      </w:tr>
      <w:tr w:rsidR="00DE30F3" w:rsidRPr="009E5255" w14:paraId="7271E728" w14:textId="77777777" w:rsidTr="00545C72">
        <w:trPr>
          <w:trHeight w:val="227"/>
        </w:trPr>
        <w:tc>
          <w:tcPr>
            <w:tcW w:w="1889" w:type="dxa"/>
            <w:noWrap/>
            <w:hideMark/>
          </w:tcPr>
          <w:p w14:paraId="78E4EDAB"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4706Q public</w:t>
            </w:r>
          </w:p>
        </w:tc>
        <w:tc>
          <w:tcPr>
            <w:tcW w:w="958" w:type="dxa"/>
            <w:noWrap/>
            <w:hideMark/>
          </w:tcPr>
          <w:p w14:paraId="017EB95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89</w:t>
            </w:r>
          </w:p>
        </w:tc>
        <w:tc>
          <w:tcPr>
            <w:tcW w:w="1014" w:type="dxa"/>
            <w:noWrap/>
            <w:hideMark/>
          </w:tcPr>
          <w:p w14:paraId="759876E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5</w:t>
            </w:r>
          </w:p>
        </w:tc>
        <w:tc>
          <w:tcPr>
            <w:tcW w:w="1293" w:type="dxa"/>
            <w:noWrap/>
            <w:hideMark/>
          </w:tcPr>
          <w:p w14:paraId="751635E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44</w:t>
            </w:r>
          </w:p>
        </w:tc>
        <w:tc>
          <w:tcPr>
            <w:tcW w:w="1230" w:type="dxa"/>
            <w:noWrap/>
            <w:hideMark/>
          </w:tcPr>
          <w:p w14:paraId="701F27A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38</w:t>
            </w:r>
          </w:p>
        </w:tc>
        <w:tc>
          <w:tcPr>
            <w:tcW w:w="980" w:type="dxa"/>
            <w:noWrap/>
            <w:hideMark/>
          </w:tcPr>
          <w:p w14:paraId="7640FCD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6</w:t>
            </w:r>
          </w:p>
        </w:tc>
        <w:tc>
          <w:tcPr>
            <w:tcW w:w="1000" w:type="dxa"/>
            <w:noWrap/>
            <w:hideMark/>
          </w:tcPr>
          <w:p w14:paraId="362FE55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667D5D5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432</w:t>
            </w:r>
          </w:p>
        </w:tc>
      </w:tr>
      <w:tr w:rsidR="00DE30F3" w:rsidRPr="009E5255" w14:paraId="48E475EA" w14:textId="77777777" w:rsidTr="00545C72">
        <w:trPr>
          <w:trHeight w:val="227"/>
        </w:trPr>
        <w:tc>
          <w:tcPr>
            <w:tcW w:w="1889" w:type="dxa"/>
            <w:noWrap/>
            <w:hideMark/>
          </w:tcPr>
          <w:p w14:paraId="16BDD79B"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4712B public</w:t>
            </w:r>
          </w:p>
        </w:tc>
        <w:tc>
          <w:tcPr>
            <w:tcW w:w="958" w:type="dxa"/>
            <w:noWrap/>
            <w:hideMark/>
          </w:tcPr>
          <w:p w14:paraId="0C05025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9</w:t>
            </w:r>
          </w:p>
        </w:tc>
        <w:tc>
          <w:tcPr>
            <w:tcW w:w="1014" w:type="dxa"/>
            <w:noWrap/>
            <w:hideMark/>
          </w:tcPr>
          <w:p w14:paraId="3737A3D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93" w:type="dxa"/>
            <w:noWrap/>
            <w:hideMark/>
          </w:tcPr>
          <w:p w14:paraId="6C94451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54</w:t>
            </w:r>
          </w:p>
        </w:tc>
        <w:tc>
          <w:tcPr>
            <w:tcW w:w="1230" w:type="dxa"/>
            <w:noWrap/>
            <w:hideMark/>
          </w:tcPr>
          <w:p w14:paraId="0F2B7E1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w:t>
            </w:r>
          </w:p>
        </w:tc>
        <w:tc>
          <w:tcPr>
            <w:tcW w:w="980" w:type="dxa"/>
            <w:noWrap/>
            <w:hideMark/>
          </w:tcPr>
          <w:p w14:paraId="1291003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w:t>
            </w:r>
          </w:p>
        </w:tc>
        <w:tc>
          <w:tcPr>
            <w:tcW w:w="1000" w:type="dxa"/>
            <w:noWrap/>
            <w:hideMark/>
          </w:tcPr>
          <w:p w14:paraId="5FC1F8D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2F757A6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01</w:t>
            </w:r>
          </w:p>
        </w:tc>
      </w:tr>
      <w:tr w:rsidR="00DE30F3" w:rsidRPr="009E5255" w14:paraId="7D89CAFA" w14:textId="77777777" w:rsidTr="00545C72">
        <w:trPr>
          <w:trHeight w:val="227"/>
        </w:trPr>
        <w:tc>
          <w:tcPr>
            <w:tcW w:w="1889" w:type="dxa"/>
            <w:noWrap/>
            <w:hideMark/>
          </w:tcPr>
          <w:p w14:paraId="7F8C5EF5"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4713C public</w:t>
            </w:r>
          </w:p>
        </w:tc>
        <w:tc>
          <w:tcPr>
            <w:tcW w:w="958" w:type="dxa"/>
            <w:noWrap/>
            <w:hideMark/>
          </w:tcPr>
          <w:p w14:paraId="4723CBB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53</w:t>
            </w:r>
          </w:p>
        </w:tc>
        <w:tc>
          <w:tcPr>
            <w:tcW w:w="1014" w:type="dxa"/>
            <w:noWrap/>
            <w:hideMark/>
          </w:tcPr>
          <w:p w14:paraId="434C4A3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93" w:type="dxa"/>
            <w:noWrap/>
            <w:hideMark/>
          </w:tcPr>
          <w:p w14:paraId="60C7BBB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24</w:t>
            </w:r>
          </w:p>
        </w:tc>
        <w:tc>
          <w:tcPr>
            <w:tcW w:w="1230" w:type="dxa"/>
            <w:noWrap/>
            <w:hideMark/>
          </w:tcPr>
          <w:p w14:paraId="6978CA2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5</w:t>
            </w:r>
          </w:p>
        </w:tc>
        <w:tc>
          <w:tcPr>
            <w:tcW w:w="980" w:type="dxa"/>
            <w:noWrap/>
            <w:hideMark/>
          </w:tcPr>
          <w:p w14:paraId="59F0D56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w:t>
            </w:r>
          </w:p>
        </w:tc>
        <w:tc>
          <w:tcPr>
            <w:tcW w:w="1000" w:type="dxa"/>
            <w:noWrap/>
            <w:hideMark/>
          </w:tcPr>
          <w:p w14:paraId="0737749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7581543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85</w:t>
            </w:r>
          </w:p>
        </w:tc>
      </w:tr>
      <w:tr w:rsidR="00DE30F3" w:rsidRPr="009E5255" w14:paraId="7569C256" w14:textId="77777777" w:rsidTr="00545C72">
        <w:trPr>
          <w:trHeight w:val="227"/>
        </w:trPr>
        <w:tc>
          <w:tcPr>
            <w:tcW w:w="1889" w:type="dxa"/>
            <w:noWrap/>
            <w:hideMark/>
          </w:tcPr>
          <w:p w14:paraId="2A3CCDC9"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4725Q public</w:t>
            </w:r>
          </w:p>
        </w:tc>
        <w:tc>
          <w:tcPr>
            <w:tcW w:w="958" w:type="dxa"/>
            <w:noWrap/>
            <w:hideMark/>
          </w:tcPr>
          <w:p w14:paraId="79AF605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6</w:t>
            </w:r>
          </w:p>
        </w:tc>
        <w:tc>
          <w:tcPr>
            <w:tcW w:w="1014" w:type="dxa"/>
            <w:noWrap/>
            <w:hideMark/>
          </w:tcPr>
          <w:p w14:paraId="580F34D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93" w:type="dxa"/>
            <w:noWrap/>
            <w:hideMark/>
          </w:tcPr>
          <w:p w14:paraId="5A6B943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6</w:t>
            </w:r>
          </w:p>
        </w:tc>
        <w:tc>
          <w:tcPr>
            <w:tcW w:w="1230" w:type="dxa"/>
            <w:noWrap/>
            <w:hideMark/>
          </w:tcPr>
          <w:p w14:paraId="6C21057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980" w:type="dxa"/>
            <w:noWrap/>
            <w:hideMark/>
          </w:tcPr>
          <w:p w14:paraId="49DAEAF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000" w:type="dxa"/>
            <w:noWrap/>
            <w:hideMark/>
          </w:tcPr>
          <w:p w14:paraId="6E74C5A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10CF227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2</w:t>
            </w:r>
          </w:p>
        </w:tc>
      </w:tr>
      <w:tr w:rsidR="00DE30F3" w:rsidRPr="009E5255" w14:paraId="058BDBF6" w14:textId="77777777" w:rsidTr="00545C72">
        <w:trPr>
          <w:trHeight w:val="227"/>
        </w:trPr>
        <w:tc>
          <w:tcPr>
            <w:tcW w:w="1889" w:type="dxa"/>
            <w:noWrap/>
            <w:hideMark/>
          </w:tcPr>
          <w:p w14:paraId="7551434B"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4732C public</w:t>
            </w:r>
          </w:p>
        </w:tc>
        <w:tc>
          <w:tcPr>
            <w:tcW w:w="958" w:type="dxa"/>
            <w:noWrap/>
            <w:hideMark/>
          </w:tcPr>
          <w:p w14:paraId="498F7D5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13</w:t>
            </w:r>
          </w:p>
        </w:tc>
        <w:tc>
          <w:tcPr>
            <w:tcW w:w="1014" w:type="dxa"/>
            <w:noWrap/>
            <w:hideMark/>
          </w:tcPr>
          <w:p w14:paraId="20C9795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93" w:type="dxa"/>
            <w:noWrap/>
            <w:hideMark/>
          </w:tcPr>
          <w:p w14:paraId="6C417BB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85</w:t>
            </w:r>
          </w:p>
        </w:tc>
        <w:tc>
          <w:tcPr>
            <w:tcW w:w="1230" w:type="dxa"/>
            <w:noWrap/>
            <w:hideMark/>
          </w:tcPr>
          <w:p w14:paraId="2733E54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4</w:t>
            </w:r>
          </w:p>
        </w:tc>
        <w:tc>
          <w:tcPr>
            <w:tcW w:w="980" w:type="dxa"/>
            <w:noWrap/>
            <w:hideMark/>
          </w:tcPr>
          <w:p w14:paraId="0CEFF83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8</w:t>
            </w:r>
          </w:p>
        </w:tc>
        <w:tc>
          <w:tcPr>
            <w:tcW w:w="1000" w:type="dxa"/>
            <w:noWrap/>
            <w:hideMark/>
          </w:tcPr>
          <w:p w14:paraId="6D120F8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68EA74B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970</w:t>
            </w:r>
          </w:p>
        </w:tc>
      </w:tr>
      <w:tr w:rsidR="00DE30F3" w:rsidRPr="009E5255" w14:paraId="30835770" w14:textId="77777777" w:rsidTr="00545C72">
        <w:trPr>
          <w:trHeight w:val="227"/>
        </w:trPr>
        <w:tc>
          <w:tcPr>
            <w:tcW w:w="1889" w:type="dxa"/>
            <w:noWrap/>
            <w:hideMark/>
          </w:tcPr>
          <w:p w14:paraId="6182132E"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7238Y private</w:t>
            </w:r>
          </w:p>
        </w:tc>
        <w:tc>
          <w:tcPr>
            <w:tcW w:w="958" w:type="dxa"/>
            <w:noWrap/>
            <w:hideMark/>
          </w:tcPr>
          <w:p w14:paraId="5626A8F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842</w:t>
            </w:r>
          </w:p>
        </w:tc>
        <w:tc>
          <w:tcPr>
            <w:tcW w:w="1014" w:type="dxa"/>
            <w:noWrap/>
            <w:hideMark/>
          </w:tcPr>
          <w:p w14:paraId="242E1DF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6</w:t>
            </w:r>
          </w:p>
        </w:tc>
        <w:tc>
          <w:tcPr>
            <w:tcW w:w="1293" w:type="dxa"/>
            <w:noWrap/>
            <w:hideMark/>
          </w:tcPr>
          <w:p w14:paraId="183FA88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685</w:t>
            </w:r>
          </w:p>
        </w:tc>
        <w:tc>
          <w:tcPr>
            <w:tcW w:w="1230" w:type="dxa"/>
            <w:noWrap/>
            <w:hideMark/>
          </w:tcPr>
          <w:p w14:paraId="5D3208A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48</w:t>
            </w:r>
          </w:p>
        </w:tc>
        <w:tc>
          <w:tcPr>
            <w:tcW w:w="980" w:type="dxa"/>
            <w:noWrap/>
            <w:hideMark/>
          </w:tcPr>
          <w:p w14:paraId="6383E4C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09</w:t>
            </w:r>
          </w:p>
        </w:tc>
        <w:tc>
          <w:tcPr>
            <w:tcW w:w="1000" w:type="dxa"/>
            <w:noWrap/>
            <w:hideMark/>
          </w:tcPr>
          <w:p w14:paraId="55ECCA3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8</w:t>
            </w:r>
          </w:p>
        </w:tc>
        <w:tc>
          <w:tcPr>
            <w:tcW w:w="662" w:type="dxa"/>
            <w:noWrap/>
            <w:hideMark/>
          </w:tcPr>
          <w:p w14:paraId="78174A1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768</w:t>
            </w:r>
          </w:p>
        </w:tc>
      </w:tr>
      <w:tr w:rsidR="00DE30F3" w:rsidRPr="009E5255" w14:paraId="250EC46C" w14:textId="77777777" w:rsidTr="00545C72">
        <w:trPr>
          <w:trHeight w:val="227"/>
        </w:trPr>
        <w:tc>
          <w:tcPr>
            <w:tcW w:w="1889" w:type="dxa"/>
            <w:noWrap/>
            <w:hideMark/>
          </w:tcPr>
          <w:p w14:paraId="39BE24F3"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7268M private</w:t>
            </w:r>
          </w:p>
        </w:tc>
        <w:tc>
          <w:tcPr>
            <w:tcW w:w="958" w:type="dxa"/>
            <w:noWrap/>
            <w:hideMark/>
          </w:tcPr>
          <w:p w14:paraId="4E9C602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36</w:t>
            </w:r>
          </w:p>
        </w:tc>
        <w:tc>
          <w:tcPr>
            <w:tcW w:w="1014" w:type="dxa"/>
            <w:noWrap/>
            <w:hideMark/>
          </w:tcPr>
          <w:p w14:paraId="6020DAB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4</w:t>
            </w:r>
          </w:p>
        </w:tc>
        <w:tc>
          <w:tcPr>
            <w:tcW w:w="1293" w:type="dxa"/>
            <w:noWrap/>
            <w:hideMark/>
          </w:tcPr>
          <w:p w14:paraId="677424B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084</w:t>
            </w:r>
          </w:p>
        </w:tc>
        <w:tc>
          <w:tcPr>
            <w:tcW w:w="1230" w:type="dxa"/>
            <w:noWrap/>
            <w:hideMark/>
          </w:tcPr>
          <w:p w14:paraId="6DB1E9E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22</w:t>
            </w:r>
          </w:p>
        </w:tc>
        <w:tc>
          <w:tcPr>
            <w:tcW w:w="980" w:type="dxa"/>
            <w:noWrap/>
            <w:hideMark/>
          </w:tcPr>
          <w:p w14:paraId="5D6655A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2</w:t>
            </w:r>
          </w:p>
        </w:tc>
        <w:tc>
          <w:tcPr>
            <w:tcW w:w="1000" w:type="dxa"/>
            <w:noWrap/>
            <w:hideMark/>
          </w:tcPr>
          <w:p w14:paraId="39F187E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w:t>
            </w:r>
          </w:p>
        </w:tc>
        <w:tc>
          <w:tcPr>
            <w:tcW w:w="662" w:type="dxa"/>
            <w:noWrap/>
            <w:hideMark/>
          </w:tcPr>
          <w:p w14:paraId="01F8137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464</w:t>
            </w:r>
          </w:p>
        </w:tc>
      </w:tr>
      <w:tr w:rsidR="00DE30F3" w:rsidRPr="009E5255" w14:paraId="69F91390" w14:textId="77777777" w:rsidTr="00545C72">
        <w:trPr>
          <w:trHeight w:val="227"/>
        </w:trPr>
        <w:tc>
          <w:tcPr>
            <w:tcW w:w="1889" w:type="dxa"/>
            <w:noWrap/>
            <w:hideMark/>
          </w:tcPr>
          <w:p w14:paraId="42922C11"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7269N private</w:t>
            </w:r>
          </w:p>
        </w:tc>
        <w:tc>
          <w:tcPr>
            <w:tcW w:w="958" w:type="dxa"/>
            <w:noWrap/>
            <w:hideMark/>
          </w:tcPr>
          <w:p w14:paraId="7CB167E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51</w:t>
            </w:r>
          </w:p>
        </w:tc>
        <w:tc>
          <w:tcPr>
            <w:tcW w:w="1014" w:type="dxa"/>
            <w:noWrap/>
            <w:hideMark/>
          </w:tcPr>
          <w:p w14:paraId="3CED1AE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w:t>
            </w:r>
          </w:p>
        </w:tc>
        <w:tc>
          <w:tcPr>
            <w:tcW w:w="1293" w:type="dxa"/>
            <w:noWrap/>
            <w:hideMark/>
          </w:tcPr>
          <w:p w14:paraId="6F2E237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75</w:t>
            </w:r>
          </w:p>
        </w:tc>
        <w:tc>
          <w:tcPr>
            <w:tcW w:w="1230" w:type="dxa"/>
            <w:noWrap/>
            <w:hideMark/>
          </w:tcPr>
          <w:p w14:paraId="5812E59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8</w:t>
            </w:r>
          </w:p>
        </w:tc>
        <w:tc>
          <w:tcPr>
            <w:tcW w:w="980" w:type="dxa"/>
            <w:noWrap/>
            <w:hideMark/>
          </w:tcPr>
          <w:p w14:paraId="67FDD00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5</w:t>
            </w:r>
          </w:p>
        </w:tc>
        <w:tc>
          <w:tcPr>
            <w:tcW w:w="1000" w:type="dxa"/>
            <w:noWrap/>
            <w:hideMark/>
          </w:tcPr>
          <w:p w14:paraId="0F21988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16E4FE3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90</w:t>
            </w:r>
          </w:p>
        </w:tc>
      </w:tr>
      <w:tr w:rsidR="00DE30F3" w:rsidRPr="009E5255" w14:paraId="30CC1D04" w14:textId="77777777" w:rsidTr="00545C72">
        <w:trPr>
          <w:trHeight w:val="227"/>
        </w:trPr>
        <w:tc>
          <w:tcPr>
            <w:tcW w:w="1889" w:type="dxa"/>
            <w:noWrap/>
            <w:hideMark/>
          </w:tcPr>
          <w:p w14:paraId="13707320"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7271Q private</w:t>
            </w:r>
          </w:p>
        </w:tc>
        <w:tc>
          <w:tcPr>
            <w:tcW w:w="958" w:type="dxa"/>
            <w:noWrap/>
            <w:hideMark/>
          </w:tcPr>
          <w:p w14:paraId="5BFD571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77</w:t>
            </w:r>
          </w:p>
        </w:tc>
        <w:tc>
          <w:tcPr>
            <w:tcW w:w="1014" w:type="dxa"/>
            <w:noWrap/>
            <w:hideMark/>
          </w:tcPr>
          <w:p w14:paraId="2103A7C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9</w:t>
            </w:r>
          </w:p>
        </w:tc>
        <w:tc>
          <w:tcPr>
            <w:tcW w:w="1293" w:type="dxa"/>
            <w:noWrap/>
            <w:hideMark/>
          </w:tcPr>
          <w:p w14:paraId="2447AE7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045</w:t>
            </w:r>
          </w:p>
        </w:tc>
        <w:tc>
          <w:tcPr>
            <w:tcW w:w="1230" w:type="dxa"/>
            <w:noWrap/>
            <w:hideMark/>
          </w:tcPr>
          <w:p w14:paraId="6CFD082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55</w:t>
            </w:r>
          </w:p>
        </w:tc>
        <w:tc>
          <w:tcPr>
            <w:tcW w:w="980" w:type="dxa"/>
            <w:noWrap/>
            <w:hideMark/>
          </w:tcPr>
          <w:p w14:paraId="422DF8B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4</w:t>
            </w:r>
          </w:p>
        </w:tc>
        <w:tc>
          <w:tcPr>
            <w:tcW w:w="1000" w:type="dxa"/>
            <w:noWrap/>
            <w:hideMark/>
          </w:tcPr>
          <w:p w14:paraId="78AA46F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3772239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720</w:t>
            </w:r>
          </w:p>
        </w:tc>
      </w:tr>
      <w:tr w:rsidR="00DE30F3" w:rsidRPr="009E5255" w14:paraId="2081D561" w14:textId="77777777" w:rsidTr="00545C72">
        <w:trPr>
          <w:trHeight w:val="227"/>
        </w:trPr>
        <w:tc>
          <w:tcPr>
            <w:tcW w:w="1889" w:type="dxa"/>
            <w:noWrap/>
            <w:hideMark/>
          </w:tcPr>
          <w:p w14:paraId="2181EF08"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7272R private</w:t>
            </w:r>
          </w:p>
        </w:tc>
        <w:tc>
          <w:tcPr>
            <w:tcW w:w="958" w:type="dxa"/>
            <w:noWrap/>
            <w:hideMark/>
          </w:tcPr>
          <w:p w14:paraId="10BBD1D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3</w:t>
            </w:r>
          </w:p>
        </w:tc>
        <w:tc>
          <w:tcPr>
            <w:tcW w:w="1014" w:type="dxa"/>
            <w:noWrap/>
            <w:hideMark/>
          </w:tcPr>
          <w:p w14:paraId="106CCC1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w:t>
            </w:r>
          </w:p>
        </w:tc>
        <w:tc>
          <w:tcPr>
            <w:tcW w:w="1293" w:type="dxa"/>
            <w:noWrap/>
            <w:hideMark/>
          </w:tcPr>
          <w:p w14:paraId="38DF4D2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5</w:t>
            </w:r>
          </w:p>
        </w:tc>
        <w:tc>
          <w:tcPr>
            <w:tcW w:w="1230" w:type="dxa"/>
            <w:noWrap/>
            <w:hideMark/>
          </w:tcPr>
          <w:p w14:paraId="69A08C9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6</w:t>
            </w:r>
          </w:p>
        </w:tc>
        <w:tc>
          <w:tcPr>
            <w:tcW w:w="980" w:type="dxa"/>
            <w:noWrap/>
            <w:hideMark/>
          </w:tcPr>
          <w:p w14:paraId="4F3F57F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000" w:type="dxa"/>
            <w:noWrap/>
            <w:hideMark/>
          </w:tcPr>
          <w:p w14:paraId="4C1FC03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w:t>
            </w:r>
          </w:p>
        </w:tc>
        <w:tc>
          <w:tcPr>
            <w:tcW w:w="662" w:type="dxa"/>
            <w:noWrap/>
            <w:hideMark/>
          </w:tcPr>
          <w:p w14:paraId="791E752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98</w:t>
            </w:r>
          </w:p>
        </w:tc>
      </w:tr>
      <w:tr w:rsidR="00DE30F3" w:rsidRPr="009E5255" w14:paraId="625D1276" w14:textId="77777777" w:rsidTr="00545C72">
        <w:trPr>
          <w:trHeight w:val="227"/>
        </w:trPr>
        <w:tc>
          <w:tcPr>
            <w:tcW w:w="1889" w:type="dxa"/>
            <w:noWrap/>
            <w:hideMark/>
          </w:tcPr>
          <w:p w14:paraId="2FE3AD4D"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7274W private</w:t>
            </w:r>
          </w:p>
        </w:tc>
        <w:tc>
          <w:tcPr>
            <w:tcW w:w="958" w:type="dxa"/>
            <w:noWrap/>
            <w:hideMark/>
          </w:tcPr>
          <w:p w14:paraId="4C7C2C4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02</w:t>
            </w:r>
          </w:p>
        </w:tc>
        <w:tc>
          <w:tcPr>
            <w:tcW w:w="1014" w:type="dxa"/>
            <w:noWrap/>
            <w:hideMark/>
          </w:tcPr>
          <w:p w14:paraId="52BA85D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w:t>
            </w:r>
          </w:p>
        </w:tc>
        <w:tc>
          <w:tcPr>
            <w:tcW w:w="1293" w:type="dxa"/>
            <w:noWrap/>
            <w:hideMark/>
          </w:tcPr>
          <w:p w14:paraId="58AC725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90</w:t>
            </w:r>
          </w:p>
        </w:tc>
        <w:tc>
          <w:tcPr>
            <w:tcW w:w="1230" w:type="dxa"/>
            <w:noWrap/>
            <w:hideMark/>
          </w:tcPr>
          <w:p w14:paraId="6AABAED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89</w:t>
            </w:r>
          </w:p>
        </w:tc>
        <w:tc>
          <w:tcPr>
            <w:tcW w:w="980" w:type="dxa"/>
            <w:noWrap/>
            <w:hideMark/>
          </w:tcPr>
          <w:p w14:paraId="575FB7F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5</w:t>
            </w:r>
          </w:p>
        </w:tc>
        <w:tc>
          <w:tcPr>
            <w:tcW w:w="1000" w:type="dxa"/>
            <w:noWrap/>
            <w:hideMark/>
          </w:tcPr>
          <w:p w14:paraId="0E213F3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2C84166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38</w:t>
            </w:r>
          </w:p>
        </w:tc>
      </w:tr>
      <w:tr w:rsidR="00DE30F3" w:rsidRPr="009E5255" w14:paraId="19E919A0" w14:textId="77777777" w:rsidTr="00545C72">
        <w:trPr>
          <w:trHeight w:val="227"/>
        </w:trPr>
        <w:tc>
          <w:tcPr>
            <w:tcW w:w="1889" w:type="dxa"/>
            <w:noWrap/>
            <w:hideMark/>
          </w:tcPr>
          <w:p w14:paraId="279A21EB"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07275X private</w:t>
            </w:r>
          </w:p>
        </w:tc>
        <w:tc>
          <w:tcPr>
            <w:tcW w:w="958" w:type="dxa"/>
            <w:noWrap/>
            <w:hideMark/>
          </w:tcPr>
          <w:p w14:paraId="5F14012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252</w:t>
            </w:r>
          </w:p>
        </w:tc>
        <w:tc>
          <w:tcPr>
            <w:tcW w:w="1014" w:type="dxa"/>
            <w:noWrap/>
            <w:hideMark/>
          </w:tcPr>
          <w:p w14:paraId="1D7DD5C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5</w:t>
            </w:r>
          </w:p>
        </w:tc>
        <w:tc>
          <w:tcPr>
            <w:tcW w:w="1293" w:type="dxa"/>
            <w:noWrap/>
            <w:hideMark/>
          </w:tcPr>
          <w:p w14:paraId="7F7F9A4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661</w:t>
            </w:r>
          </w:p>
        </w:tc>
        <w:tc>
          <w:tcPr>
            <w:tcW w:w="1230" w:type="dxa"/>
            <w:noWrap/>
            <w:hideMark/>
          </w:tcPr>
          <w:p w14:paraId="5D4F2F5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7</w:t>
            </w:r>
          </w:p>
        </w:tc>
        <w:tc>
          <w:tcPr>
            <w:tcW w:w="980" w:type="dxa"/>
            <w:noWrap/>
            <w:hideMark/>
          </w:tcPr>
          <w:p w14:paraId="41D940B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3</w:t>
            </w:r>
          </w:p>
        </w:tc>
        <w:tc>
          <w:tcPr>
            <w:tcW w:w="1000" w:type="dxa"/>
            <w:noWrap/>
            <w:hideMark/>
          </w:tcPr>
          <w:p w14:paraId="46950B0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5ED4846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128</w:t>
            </w:r>
          </w:p>
        </w:tc>
      </w:tr>
      <w:tr w:rsidR="00DE30F3" w:rsidRPr="009E5255" w14:paraId="3ABBC2FE" w14:textId="77777777" w:rsidTr="00545C72">
        <w:trPr>
          <w:trHeight w:val="227"/>
        </w:trPr>
        <w:tc>
          <w:tcPr>
            <w:tcW w:w="1889" w:type="dxa"/>
            <w:noWrap/>
            <w:hideMark/>
          </w:tcPr>
          <w:p w14:paraId="1E88C24E"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12219D private</w:t>
            </w:r>
          </w:p>
        </w:tc>
        <w:tc>
          <w:tcPr>
            <w:tcW w:w="958" w:type="dxa"/>
            <w:noWrap/>
            <w:hideMark/>
          </w:tcPr>
          <w:p w14:paraId="7F92E02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014" w:type="dxa"/>
            <w:noWrap/>
            <w:hideMark/>
          </w:tcPr>
          <w:p w14:paraId="40AD623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93" w:type="dxa"/>
            <w:noWrap/>
            <w:hideMark/>
          </w:tcPr>
          <w:p w14:paraId="569E17D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30" w:type="dxa"/>
            <w:noWrap/>
            <w:hideMark/>
          </w:tcPr>
          <w:p w14:paraId="0A06A6D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980" w:type="dxa"/>
            <w:noWrap/>
            <w:hideMark/>
          </w:tcPr>
          <w:p w14:paraId="3C3A93D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000" w:type="dxa"/>
            <w:noWrap/>
            <w:hideMark/>
          </w:tcPr>
          <w:p w14:paraId="2E4678D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6097CDB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r>
      <w:tr w:rsidR="00DE30F3" w:rsidRPr="009E5255" w14:paraId="1D5DD94C" w14:textId="77777777" w:rsidTr="00545C72">
        <w:trPr>
          <w:trHeight w:val="227"/>
        </w:trPr>
        <w:tc>
          <w:tcPr>
            <w:tcW w:w="1889" w:type="dxa"/>
            <w:noWrap/>
            <w:hideMark/>
          </w:tcPr>
          <w:p w14:paraId="50345820" w14:textId="77777777" w:rsidR="00DE30F3" w:rsidRPr="009E5255" w:rsidRDefault="00DE30F3" w:rsidP="00545C72">
            <w:pPr>
              <w:spacing w:before="0" w:after="0" w:line="240" w:lineRule="auto"/>
              <w:ind w:left="252"/>
              <w:rPr>
                <w:color w:val="000000" w:themeColor="text1"/>
                <w:sz w:val="20"/>
                <w:szCs w:val="20"/>
              </w:rPr>
            </w:pPr>
            <w:r w:rsidRPr="009E5255">
              <w:rPr>
                <w:color w:val="000000" w:themeColor="text1"/>
                <w:sz w:val="20"/>
                <w:szCs w:val="20"/>
              </w:rPr>
              <w:t>12227M public</w:t>
            </w:r>
          </w:p>
        </w:tc>
        <w:tc>
          <w:tcPr>
            <w:tcW w:w="958" w:type="dxa"/>
            <w:noWrap/>
            <w:hideMark/>
          </w:tcPr>
          <w:p w14:paraId="032592E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014" w:type="dxa"/>
            <w:noWrap/>
            <w:hideMark/>
          </w:tcPr>
          <w:p w14:paraId="5381622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93" w:type="dxa"/>
            <w:noWrap/>
            <w:hideMark/>
          </w:tcPr>
          <w:p w14:paraId="259EB7B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230" w:type="dxa"/>
            <w:noWrap/>
            <w:hideMark/>
          </w:tcPr>
          <w:p w14:paraId="54FB315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980" w:type="dxa"/>
            <w:noWrap/>
            <w:hideMark/>
          </w:tcPr>
          <w:p w14:paraId="43A0971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000" w:type="dxa"/>
            <w:noWrap/>
            <w:hideMark/>
          </w:tcPr>
          <w:p w14:paraId="02D242C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662" w:type="dxa"/>
            <w:noWrap/>
            <w:hideMark/>
          </w:tcPr>
          <w:p w14:paraId="5759715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r>
      <w:tr w:rsidR="00DE30F3" w:rsidRPr="009E5255" w14:paraId="35869B43" w14:textId="77777777" w:rsidTr="00545C72">
        <w:trPr>
          <w:trHeight w:val="227"/>
        </w:trPr>
        <w:tc>
          <w:tcPr>
            <w:tcW w:w="1889" w:type="dxa"/>
            <w:tcBorders>
              <w:bottom w:val="single" w:sz="4" w:space="0" w:color="auto"/>
            </w:tcBorders>
            <w:noWrap/>
            <w:hideMark/>
          </w:tcPr>
          <w:p w14:paraId="3465F60D" w14:textId="77777777" w:rsidR="00DE30F3" w:rsidRPr="009E5255" w:rsidRDefault="00DE30F3" w:rsidP="00DE30F3">
            <w:pPr>
              <w:spacing w:before="0" w:after="0" w:line="240" w:lineRule="auto"/>
              <w:rPr>
                <w:i/>
                <w:iCs/>
                <w:color w:val="000000" w:themeColor="text1"/>
                <w:sz w:val="20"/>
                <w:szCs w:val="20"/>
              </w:rPr>
            </w:pPr>
            <w:r w:rsidRPr="009E5255">
              <w:rPr>
                <w:i/>
                <w:iCs/>
                <w:color w:val="000000" w:themeColor="text1"/>
                <w:sz w:val="20"/>
                <w:szCs w:val="20"/>
              </w:rPr>
              <w:t>Total</w:t>
            </w:r>
          </w:p>
        </w:tc>
        <w:tc>
          <w:tcPr>
            <w:tcW w:w="958" w:type="dxa"/>
            <w:tcBorders>
              <w:bottom w:val="single" w:sz="4" w:space="0" w:color="auto"/>
            </w:tcBorders>
            <w:noWrap/>
            <w:hideMark/>
          </w:tcPr>
          <w:p w14:paraId="469D2877" w14:textId="77777777" w:rsidR="00DE30F3" w:rsidRPr="009E5255" w:rsidRDefault="00DE30F3" w:rsidP="00DE30F3">
            <w:pPr>
              <w:spacing w:before="0" w:after="0" w:line="240" w:lineRule="auto"/>
              <w:jc w:val="center"/>
              <w:rPr>
                <w:i/>
                <w:iCs/>
                <w:color w:val="000000" w:themeColor="text1"/>
                <w:sz w:val="20"/>
                <w:szCs w:val="20"/>
              </w:rPr>
            </w:pPr>
          </w:p>
        </w:tc>
        <w:tc>
          <w:tcPr>
            <w:tcW w:w="1014" w:type="dxa"/>
            <w:tcBorders>
              <w:bottom w:val="single" w:sz="4" w:space="0" w:color="auto"/>
            </w:tcBorders>
            <w:noWrap/>
            <w:hideMark/>
          </w:tcPr>
          <w:p w14:paraId="16262B9C" w14:textId="77777777" w:rsidR="00DE30F3" w:rsidRPr="009E5255" w:rsidRDefault="00DE30F3" w:rsidP="00DE30F3">
            <w:pPr>
              <w:spacing w:before="0" w:after="0" w:line="240" w:lineRule="auto"/>
              <w:jc w:val="center"/>
              <w:rPr>
                <w:i/>
                <w:iCs/>
                <w:color w:val="000000" w:themeColor="text1"/>
                <w:sz w:val="20"/>
                <w:szCs w:val="20"/>
              </w:rPr>
            </w:pPr>
          </w:p>
        </w:tc>
        <w:tc>
          <w:tcPr>
            <w:tcW w:w="1293" w:type="dxa"/>
            <w:tcBorders>
              <w:bottom w:val="single" w:sz="4" w:space="0" w:color="auto"/>
            </w:tcBorders>
            <w:noWrap/>
            <w:hideMark/>
          </w:tcPr>
          <w:p w14:paraId="5163B2FF" w14:textId="77777777" w:rsidR="00DE30F3" w:rsidRPr="009E5255" w:rsidRDefault="00DE30F3" w:rsidP="00DE30F3">
            <w:pPr>
              <w:spacing w:before="0" w:after="0" w:line="240" w:lineRule="auto"/>
              <w:jc w:val="center"/>
              <w:rPr>
                <w:i/>
                <w:iCs/>
                <w:color w:val="000000" w:themeColor="text1"/>
                <w:sz w:val="20"/>
                <w:szCs w:val="20"/>
              </w:rPr>
            </w:pPr>
          </w:p>
        </w:tc>
        <w:tc>
          <w:tcPr>
            <w:tcW w:w="1230" w:type="dxa"/>
            <w:tcBorders>
              <w:bottom w:val="single" w:sz="4" w:space="0" w:color="auto"/>
            </w:tcBorders>
            <w:noWrap/>
            <w:hideMark/>
          </w:tcPr>
          <w:p w14:paraId="78D6CABB" w14:textId="77777777" w:rsidR="00DE30F3" w:rsidRPr="009E5255" w:rsidRDefault="00DE30F3" w:rsidP="00DE30F3">
            <w:pPr>
              <w:spacing w:before="0" w:after="0" w:line="240" w:lineRule="auto"/>
              <w:jc w:val="center"/>
              <w:rPr>
                <w:i/>
                <w:iCs/>
                <w:color w:val="000000" w:themeColor="text1"/>
                <w:sz w:val="20"/>
                <w:szCs w:val="20"/>
              </w:rPr>
            </w:pPr>
          </w:p>
        </w:tc>
        <w:tc>
          <w:tcPr>
            <w:tcW w:w="980" w:type="dxa"/>
            <w:tcBorders>
              <w:bottom w:val="single" w:sz="4" w:space="0" w:color="auto"/>
            </w:tcBorders>
            <w:noWrap/>
            <w:hideMark/>
          </w:tcPr>
          <w:p w14:paraId="632C6FED" w14:textId="77777777" w:rsidR="00DE30F3" w:rsidRPr="009E5255" w:rsidRDefault="00DE30F3" w:rsidP="00DE30F3">
            <w:pPr>
              <w:spacing w:before="0" w:after="0" w:line="240" w:lineRule="auto"/>
              <w:jc w:val="center"/>
              <w:rPr>
                <w:i/>
                <w:iCs/>
                <w:color w:val="000000" w:themeColor="text1"/>
                <w:sz w:val="20"/>
                <w:szCs w:val="20"/>
              </w:rPr>
            </w:pPr>
          </w:p>
        </w:tc>
        <w:tc>
          <w:tcPr>
            <w:tcW w:w="1000" w:type="dxa"/>
            <w:tcBorders>
              <w:bottom w:val="single" w:sz="4" w:space="0" w:color="auto"/>
            </w:tcBorders>
            <w:noWrap/>
            <w:hideMark/>
          </w:tcPr>
          <w:p w14:paraId="3ACECB03" w14:textId="77777777" w:rsidR="00DE30F3" w:rsidRPr="009E5255" w:rsidRDefault="00DE30F3" w:rsidP="00DE30F3">
            <w:pPr>
              <w:spacing w:before="0" w:after="0" w:line="240" w:lineRule="auto"/>
              <w:jc w:val="center"/>
              <w:rPr>
                <w:i/>
                <w:iCs/>
                <w:color w:val="000000" w:themeColor="text1"/>
                <w:sz w:val="20"/>
                <w:szCs w:val="20"/>
              </w:rPr>
            </w:pPr>
          </w:p>
        </w:tc>
        <w:tc>
          <w:tcPr>
            <w:tcW w:w="662" w:type="dxa"/>
            <w:tcBorders>
              <w:bottom w:val="single" w:sz="4" w:space="0" w:color="auto"/>
            </w:tcBorders>
            <w:noWrap/>
            <w:hideMark/>
          </w:tcPr>
          <w:p w14:paraId="2A4F0BDB"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39,202</w:t>
            </w:r>
          </w:p>
        </w:tc>
      </w:tr>
    </w:tbl>
    <w:p w14:paraId="07FF36DB" w14:textId="77777777" w:rsidR="00DE30F3" w:rsidRPr="009E5255" w:rsidRDefault="00DE30F3" w:rsidP="003A6F1A">
      <w:pPr>
        <w:pStyle w:val="TableNotes"/>
      </w:pPr>
      <w:r w:rsidRPr="009E5255">
        <w:t>Abbreviations:</w:t>
      </w:r>
      <w:r w:rsidRPr="009E5255">
        <w:tab/>
        <w:t xml:space="preserve">RPBS, repatriation pharmaceutical benefits scheme.  </w:t>
      </w:r>
    </w:p>
    <w:p w14:paraId="36C8F6A2" w14:textId="4607CC5B" w:rsidR="00DE30F3" w:rsidRPr="009E5255" w:rsidRDefault="00DE30F3" w:rsidP="003A6F1A">
      <w:pPr>
        <w:pStyle w:val="TableNotes"/>
      </w:pPr>
      <w:r w:rsidRPr="009E5255">
        <w:t xml:space="preserve">Note: </w:t>
      </w:r>
      <w:r w:rsidRPr="009E5255">
        <w:tab/>
        <w:t xml:space="preserve">Year in parentheses indicates first full calendar year of data available.  </w:t>
      </w:r>
      <w:r w:rsidRPr="009E5255">
        <w:br/>
        <w:t>Developed for this Review using PBS line level data.</w:t>
      </w:r>
    </w:p>
    <w:p w14:paraId="66CDD255" w14:textId="5B803109" w:rsidR="00DE30F3" w:rsidRPr="009E5255" w:rsidRDefault="00DE30F3" w:rsidP="00DE30F3">
      <w:pPr>
        <w:rPr>
          <w:color w:val="000000" w:themeColor="text1"/>
        </w:rPr>
      </w:pPr>
      <w:r w:rsidRPr="009E5255">
        <w:rPr>
          <w:color w:val="000000" w:themeColor="text1"/>
        </w:rPr>
        <w:t xml:space="preserve">The analysis relied on the pharmacy approval type to determine the split amongst public, private and community pharmacy mark-ups.  The PBS database reported the pharmacy approval type: 0 - Community pharmacy, F Community pharmacy (flagged as a friendly society), H - private hospital Y - public hospital (reform arrangements, see </w:t>
      </w:r>
      <w:r w:rsidRPr="009E5255">
        <w:rPr>
          <w:color w:val="000000" w:themeColor="text1"/>
        </w:rPr>
        <w:fldChar w:fldCharType="begin"/>
      </w:r>
      <w:r w:rsidRPr="009E5255">
        <w:rPr>
          <w:color w:val="000000" w:themeColor="text1"/>
        </w:rPr>
        <w:instrText xml:space="preserve"> REF _Ref87960100 \h  \* MERGEFORMAT </w:instrText>
      </w:r>
      <w:r w:rsidRPr="009E5255">
        <w:rPr>
          <w:color w:val="000000" w:themeColor="text1"/>
        </w:rPr>
      </w:r>
      <w:r w:rsidRPr="009E5255">
        <w:rPr>
          <w:color w:val="000000" w:themeColor="text1"/>
        </w:rPr>
        <w:fldChar w:fldCharType="separate"/>
      </w:r>
      <w:r w:rsidR="000C766B" w:rsidRPr="000C766B">
        <w:rPr>
          <w:color w:val="000000" w:themeColor="text1"/>
        </w:rPr>
        <w:t>Table A64</w:t>
      </w:r>
      <w:r w:rsidRPr="009E5255">
        <w:rPr>
          <w:color w:val="000000" w:themeColor="text1"/>
        </w:rPr>
        <w:fldChar w:fldCharType="end"/>
      </w:r>
      <w:r w:rsidRPr="009E5255">
        <w:rPr>
          <w:color w:val="000000" w:themeColor="text1"/>
        </w:rPr>
        <w:t xml:space="preserve">).  Overall, based on the pharmacy approval type 30%, 28% and 37% were supplied in public hospitals for cabazitaxel, avelumab and bortezomib, respectively.  The public and private split was cross-referenced using the item code method.  The derived public/private split for each medicine was estimated from the PBS data based on the item codes for the first full calendar year for which data were available for that medicine.  The item code designation does not identify supply via pharmacy setting.  Using the item code designation 30%, 28% and 35% were supplied in public hospitals for cabazitaxel, avelumab and bortezomib, respectively.  Further, some of the bortezomib ‘private hospital’ item codes were provided in public hospitals so that public hospital supply is marginally higher with the pharmacy approval type method, compared to the item code method.  Overall, only minor differences were seen between the two methods, and the pharmacy approval type was relied on for the costing model.  </w:t>
      </w:r>
    </w:p>
    <w:p w14:paraId="010AED03" w14:textId="747876EF" w:rsidR="00DE30F3" w:rsidRPr="009E5255" w:rsidRDefault="00DE30F3" w:rsidP="00DE30F3">
      <w:pPr>
        <w:pStyle w:val="Caption"/>
      </w:pPr>
      <w:bookmarkStart w:id="600" w:name="_Ref87960100"/>
      <w:r w:rsidRPr="009E5255">
        <w:t>Table A</w:t>
      </w:r>
      <w:r w:rsidR="00E36C93">
        <w:fldChar w:fldCharType="begin"/>
      </w:r>
      <w:r w:rsidR="00E36C93">
        <w:instrText xml:space="preserve"> SEQ Table_A \*</w:instrText>
      </w:r>
      <w:r w:rsidR="00E36C93">
        <w:instrText xml:space="preserve"> ARABIC </w:instrText>
      </w:r>
      <w:r w:rsidR="00E36C93">
        <w:fldChar w:fldCharType="separate"/>
      </w:r>
      <w:r w:rsidR="000C766B">
        <w:rPr>
          <w:noProof/>
        </w:rPr>
        <w:t>64</w:t>
      </w:r>
      <w:r w:rsidR="00E36C93">
        <w:rPr>
          <w:noProof/>
        </w:rPr>
        <w:fldChar w:fldCharType="end"/>
      </w:r>
      <w:bookmarkEnd w:id="600"/>
      <w:r w:rsidRPr="009E5255">
        <w:t xml:space="preserve">. Line item by </w:t>
      </w:r>
      <w:r w:rsidR="00545C72" w:rsidRPr="009E5255">
        <w:t>drug</w:t>
      </w:r>
      <w:r w:rsidRPr="009E5255">
        <w:t xml:space="preserve"> and pharmacy setting</w:t>
      </w:r>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Line item by drug and pharmacy setting"/>
      </w:tblPr>
      <w:tblGrid>
        <w:gridCol w:w="1985"/>
        <w:gridCol w:w="1408"/>
        <w:gridCol w:w="1408"/>
        <w:gridCol w:w="1408"/>
        <w:gridCol w:w="1408"/>
        <w:gridCol w:w="1409"/>
      </w:tblGrid>
      <w:tr w:rsidR="00DE30F3" w:rsidRPr="009E5255" w14:paraId="65CC83F9" w14:textId="77777777" w:rsidTr="00545C72">
        <w:trPr>
          <w:trHeight w:val="255"/>
          <w:tblHeader/>
        </w:trPr>
        <w:tc>
          <w:tcPr>
            <w:tcW w:w="1985" w:type="dxa"/>
            <w:tcBorders>
              <w:bottom w:val="single" w:sz="4" w:space="0" w:color="auto"/>
            </w:tcBorders>
            <w:noWrap/>
            <w:vAlign w:val="bottom"/>
            <w:hideMark/>
          </w:tcPr>
          <w:p w14:paraId="1B332F4F" w14:textId="22F0025E" w:rsidR="00DE30F3" w:rsidRPr="009E5255" w:rsidRDefault="00545C72" w:rsidP="00545C72">
            <w:pPr>
              <w:keepNext/>
              <w:spacing w:before="0" w:after="0" w:line="240" w:lineRule="auto"/>
              <w:rPr>
                <w:bCs w:val="0"/>
                <w:i/>
                <w:iCs/>
                <w:color w:val="000000" w:themeColor="text1"/>
                <w:sz w:val="20"/>
                <w:szCs w:val="20"/>
              </w:rPr>
            </w:pPr>
            <w:r w:rsidRPr="009E5255">
              <w:rPr>
                <w:bCs w:val="0"/>
                <w:i/>
                <w:iCs/>
                <w:color w:val="000000" w:themeColor="text1"/>
                <w:sz w:val="20"/>
                <w:szCs w:val="20"/>
              </w:rPr>
              <w:t>Line</w:t>
            </w:r>
            <w:r w:rsidR="00DE30F3" w:rsidRPr="009E5255">
              <w:rPr>
                <w:bCs w:val="0"/>
                <w:i/>
                <w:iCs/>
                <w:color w:val="000000" w:themeColor="text1"/>
                <w:sz w:val="20"/>
                <w:szCs w:val="20"/>
              </w:rPr>
              <w:t xml:space="preserve"> item</w:t>
            </w:r>
          </w:p>
        </w:tc>
        <w:tc>
          <w:tcPr>
            <w:tcW w:w="1408" w:type="dxa"/>
            <w:tcBorders>
              <w:bottom w:val="single" w:sz="4" w:space="0" w:color="auto"/>
            </w:tcBorders>
            <w:noWrap/>
            <w:vAlign w:val="bottom"/>
            <w:hideMark/>
          </w:tcPr>
          <w:p w14:paraId="15AAAB6A" w14:textId="77777777" w:rsidR="00DE30F3" w:rsidRPr="009E5255" w:rsidRDefault="00DE30F3" w:rsidP="00545C72">
            <w:pPr>
              <w:keepNext/>
              <w:spacing w:before="0" w:after="0" w:line="240" w:lineRule="auto"/>
              <w:jc w:val="center"/>
              <w:rPr>
                <w:bCs w:val="0"/>
                <w:i/>
                <w:iCs/>
                <w:color w:val="000000" w:themeColor="text1"/>
                <w:sz w:val="20"/>
                <w:szCs w:val="20"/>
              </w:rPr>
            </w:pPr>
            <w:r w:rsidRPr="009E5255">
              <w:rPr>
                <w:bCs w:val="0"/>
                <w:i/>
                <w:iCs/>
                <w:color w:val="000000" w:themeColor="text1"/>
                <w:sz w:val="20"/>
                <w:szCs w:val="20"/>
              </w:rPr>
              <w:t>Community Pharmacy</w:t>
            </w:r>
          </w:p>
        </w:tc>
        <w:tc>
          <w:tcPr>
            <w:tcW w:w="1408" w:type="dxa"/>
            <w:tcBorders>
              <w:bottom w:val="single" w:sz="4" w:space="0" w:color="auto"/>
            </w:tcBorders>
            <w:noWrap/>
            <w:vAlign w:val="bottom"/>
            <w:hideMark/>
          </w:tcPr>
          <w:p w14:paraId="4F7ECBF3" w14:textId="77777777" w:rsidR="00DE30F3" w:rsidRPr="009E5255" w:rsidRDefault="00DE30F3" w:rsidP="00545C72">
            <w:pPr>
              <w:keepNext/>
              <w:spacing w:before="0" w:after="0" w:line="240" w:lineRule="auto"/>
              <w:jc w:val="center"/>
              <w:rPr>
                <w:bCs w:val="0"/>
                <w:i/>
                <w:iCs/>
                <w:color w:val="000000" w:themeColor="text1"/>
                <w:sz w:val="20"/>
                <w:szCs w:val="20"/>
              </w:rPr>
            </w:pPr>
            <w:r w:rsidRPr="009E5255">
              <w:rPr>
                <w:bCs w:val="0"/>
                <w:i/>
                <w:iCs/>
                <w:color w:val="000000" w:themeColor="text1"/>
                <w:sz w:val="20"/>
                <w:szCs w:val="20"/>
              </w:rPr>
              <w:t>Community Pharmacy: Friendly Soc.</w:t>
            </w:r>
          </w:p>
        </w:tc>
        <w:tc>
          <w:tcPr>
            <w:tcW w:w="1408" w:type="dxa"/>
            <w:tcBorders>
              <w:bottom w:val="single" w:sz="4" w:space="0" w:color="auto"/>
            </w:tcBorders>
            <w:noWrap/>
            <w:vAlign w:val="bottom"/>
            <w:hideMark/>
          </w:tcPr>
          <w:p w14:paraId="4E630194" w14:textId="77777777" w:rsidR="00DE30F3" w:rsidRPr="009E5255" w:rsidRDefault="00DE30F3" w:rsidP="00545C72">
            <w:pPr>
              <w:keepNext/>
              <w:spacing w:before="0" w:after="0" w:line="240" w:lineRule="auto"/>
              <w:jc w:val="center"/>
              <w:rPr>
                <w:bCs w:val="0"/>
                <w:i/>
                <w:iCs/>
                <w:color w:val="000000" w:themeColor="text1"/>
                <w:sz w:val="20"/>
                <w:szCs w:val="20"/>
              </w:rPr>
            </w:pPr>
            <w:r w:rsidRPr="009E5255">
              <w:rPr>
                <w:bCs w:val="0"/>
                <w:i/>
                <w:iCs/>
                <w:color w:val="000000" w:themeColor="text1"/>
                <w:sz w:val="20"/>
                <w:szCs w:val="20"/>
              </w:rPr>
              <w:t>Private Hospital</w:t>
            </w:r>
          </w:p>
        </w:tc>
        <w:tc>
          <w:tcPr>
            <w:tcW w:w="1408" w:type="dxa"/>
            <w:tcBorders>
              <w:bottom w:val="single" w:sz="4" w:space="0" w:color="auto"/>
            </w:tcBorders>
            <w:noWrap/>
            <w:vAlign w:val="bottom"/>
            <w:hideMark/>
          </w:tcPr>
          <w:p w14:paraId="47407A42" w14:textId="77777777" w:rsidR="00DE30F3" w:rsidRPr="009E5255" w:rsidRDefault="00DE30F3" w:rsidP="00545C72">
            <w:pPr>
              <w:keepNext/>
              <w:spacing w:before="0" w:after="0" w:line="240" w:lineRule="auto"/>
              <w:jc w:val="center"/>
              <w:rPr>
                <w:bCs w:val="0"/>
                <w:i/>
                <w:iCs/>
                <w:color w:val="000000" w:themeColor="text1"/>
                <w:sz w:val="20"/>
                <w:szCs w:val="20"/>
              </w:rPr>
            </w:pPr>
            <w:r w:rsidRPr="009E5255">
              <w:rPr>
                <w:bCs w:val="0"/>
                <w:i/>
                <w:iCs/>
                <w:color w:val="000000" w:themeColor="text1"/>
                <w:sz w:val="20"/>
                <w:szCs w:val="20"/>
              </w:rPr>
              <w:t>Public Hospital</w:t>
            </w:r>
          </w:p>
        </w:tc>
        <w:tc>
          <w:tcPr>
            <w:tcW w:w="1409" w:type="dxa"/>
            <w:tcBorders>
              <w:bottom w:val="single" w:sz="4" w:space="0" w:color="auto"/>
            </w:tcBorders>
            <w:noWrap/>
            <w:vAlign w:val="bottom"/>
            <w:hideMark/>
          </w:tcPr>
          <w:p w14:paraId="0F9F1A9C" w14:textId="77777777" w:rsidR="00DE30F3" w:rsidRPr="009E5255" w:rsidRDefault="00DE30F3" w:rsidP="00545C72">
            <w:pPr>
              <w:keepNext/>
              <w:spacing w:before="0" w:after="0" w:line="240" w:lineRule="auto"/>
              <w:jc w:val="center"/>
              <w:rPr>
                <w:bCs w:val="0"/>
                <w:i/>
                <w:iCs/>
                <w:color w:val="000000" w:themeColor="text1"/>
                <w:sz w:val="20"/>
                <w:szCs w:val="20"/>
              </w:rPr>
            </w:pPr>
            <w:r w:rsidRPr="009E5255">
              <w:rPr>
                <w:bCs w:val="0"/>
                <w:i/>
                <w:iCs/>
                <w:color w:val="000000" w:themeColor="text1"/>
                <w:sz w:val="20"/>
                <w:szCs w:val="20"/>
              </w:rPr>
              <w:t>Total</w:t>
            </w:r>
          </w:p>
        </w:tc>
      </w:tr>
      <w:tr w:rsidR="00DE30F3" w:rsidRPr="009E5255" w14:paraId="7F8B2A2F" w14:textId="77777777" w:rsidTr="00545C72">
        <w:trPr>
          <w:trHeight w:val="255"/>
        </w:trPr>
        <w:tc>
          <w:tcPr>
            <w:tcW w:w="1985" w:type="dxa"/>
            <w:tcBorders>
              <w:top w:val="single" w:sz="4" w:space="0" w:color="auto"/>
            </w:tcBorders>
            <w:noWrap/>
          </w:tcPr>
          <w:p w14:paraId="18D3EFE2"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Cabazitaxel</w:t>
            </w:r>
          </w:p>
        </w:tc>
        <w:tc>
          <w:tcPr>
            <w:tcW w:w="1408" w:type="dxa"/>
            <w:tcBorders>
              <w:top w:val="single" w:sz="4" w:space="0" w:color="auto"/>
            </w:tcBorders>
            <w:noWrap/>
          </w:tcPr>
          <w:p w14:paraId="15A67477" w14:textId="77777777" w:rsidR="00DE30F3" w:rsidRPr="009E5255" w:rsidRDefault="00DE30F3" w:rsidP="00DE30F3">
            <w:pPr>
              <w:spacing w:before="0" w:after="0" w:line="240" w:lineRule="auto"/>
              <w:jc w:val="center"/>
              <w:rPr>
                <w:color w:val="000000" w:themeColor="text1"/>
                <w:sz w:val="20"/>
                <w:szCs w:val="20"/>
              </w:rPr>
            </w:pPr>
          </w:p>
        </w:tc>
        <w:tc>
          <w:tcPr>
            <w:tcW w:w="1408" w:type="dxa"/>
            <w:tcBorders>
              <w:top w:val="single" w:sz="4" w:space="0" w:color="auto"/>
            </w:tcBorders>
            <w:noWrap/>
          </w:tcPr>
          <w:p w14:paraId="2DCEB806" w14:textId="77777777" w:rsidR="00DE30F3" w:rsidRPr="009E5255" w:rsidRDefault="00DE30F3" w:rsidP="00DE30F3">
            <w:pPr>
              <w:spacing w:before="0" w:after="0" w:line="240" w:lineRule="auto"/>
              <w:jc w:val="center"/>
              <w:rPr>
                <w:color w:val="000000" w:themeColor="text1"/>
                <w:sz w:val="20"/>
                <w:szCs w:val="20"/>
              </w:rPr>
            </w:pPr>
          </w:p>
        </w:tc>
        <w:tc>
          <w:tcPr>
            <w:tcW w:w="1408" w:type="dxa"/>
            <w:tcBorders>
              <w:top w:val="single" w:sz="4" w:space="0" w:color="auto"/>
            </w:tcBorders>
            <w:noWrap/>
          </w:tcPr>
          <w:p w14:paraId="6E7679E5" w14:textId="77777777" w:rsidR="00DE30F3" w:rsidRPr="009E5255" w:rsidRDefault="00DE30F3" w:rsidP="00DE30F3">
            <w:pPr>
              <w:spacing w:before="0" w:after="0" w:line="240" w:lineRule="auto"/>
              <w:jc w:val="center"/>
              <w:rPr>
                <w:color w:val="000000" w:themeColor="text1"/>
                <w:sz w:val="20"/>
                <w:szCs w:val="20"/>
              </w:rPr>
            </w:pPr>
          </w:p>
        </w:tc>
        <w:tc>
          <w:tcPr>
            <w:tcW w:w="1408" w:type="dxa"/>
            <w:tcBorders>
              <w:top w:val="single" w:sz="4" w:space="0" w:color="auto"/>
            </w:tcBorders>
            <w:noWrap/>
          </w:tcPr>
          <w:p w14:paraId="522F3D7A" w14:textId="77777777" w:rsidR="00DE30F3" w:rsidRPr="009E5255" w:rsidRDefault="00DE30F3" w:rsidP="00DE30F3">
            <w:pPr>
              <w:spacing w:before="0" w:after="0" w:line="240" w:lineRule="auto"/>
              <w:jc w:val="center"/>
              <w:rPr>
                <w:color w:val="000000" w:themeColor="text1"/>
                <w:sz w:val="20"/>
                <w:szCs w:val="20"/>
              </w:rPr>
            </w:pPr>
          </w:p>
        </w:tc>
        <w:tc>
          <w:tcPr>
            <w:tcW w:w="1409" w:type="dxa"/>
            <w:tcBorders>
              <w:top w:val="single" w:sz="4" w:space="0" w:color="auto"/>
            </w:tcBorders>
            <w:noWrap/>
          </w:tcPr>
          <w:p w14:paraId="795651C0" w14:textId="77777777" w:rsidR="00DE30F3" w:rsidRPr="009E5255" w:rsidRDefault="00DE30F3" w:rsidP="00DE30F3">
            <w:pPr>
              <w:spacing w:before="0" w:after="0" w:line="240" w:lineRule="auto"/>
              <w:jc w:val="center"/>
              <w:rPr>
                <w:color w:val="000000" w:themeColor="text1"/>
                <w:sz w:val="20"/>
                <w:szCs w:val="20"/>
              </w:rPr>
            </w:pPr>
          </w:p>
        </w:tc>
      </w:tr>
      <w:tr w:rsidR="00DE30F3" w:rsidRPr="009E5255" w14:paraId="437A62A2" w14:textId="77777777" w:rsidTr="00545C72">
        <w:trPr>
          <w:trHeight w:val="255"/>
        </w:trPr>
        <w:tc>
          <w:tcPr>
            <w:tcW w:w="1985" w:type="dxa"/>
            <w:noWrap/>
            <w:hideMark/>
          </w:tcPr>
          <w:p w14:paraId="18DE3B99"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4376H public</w:t>
            </w:r>
          </w:p>
        </w:tc>
        <w:tc>
          <w:tcPr>
            <w:tcW w:w="1408" w:type="dxa"/>
            <w:noWrap/>
            <w:hideMark/>
          </w:tcPr>
          <w:p w14:paraId="20A10D1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noWrap/>
            <w:hideMark/>
          </w:tcPr>
          <w:p w14:paraId="5D7EE64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noWrap/>
            <w:hideMark/>
          </w:tcPr>
          <w:p w14:paraId="6855B00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noWrap/>
            <w:hideMark/>
          </w:tcPr>
          <w:p w14:paraId="3A4EBBC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297</w:t>
            </w:r>
          </w:p>
        </w:tc>
        <w:tc>
          <w:tcPr>
            <w:tcW w:w="1409" w:type="dxa"/>
            <w:noWrap/>
            <w:hideMark/>
          </w:tcPr>
          <w:p w14:paraId="7986CD2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297</w:t>
            </w:r>
          </w:p>
        </w:tc>
      </w:tr>
      <w:tr w:rsidR="00DE30F3" w:rsidRPr="009E5255" w14:paraId="07467646" w14:textId="77777777" w:rsidTr="00545C72">
        <w:trPr>
          <w:trHeight w:val="255"/>
        </w:trPr>
        <w:tc>
          <w:tcPr>
            <w:tcW w:w="1985" w:type="dxa"/>
            <w:noWrap/>
            <w:hideMark/>
          </w:tcPr>
          <w:p w14:paraId="4926C3AF"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7236W private</w:t>
            </w:r>
          </w:p>
        </w:tc>
        <w:tc>
          <w:tcPr>
            <w:tcW w:w="1408" w:type="dxa"/>
            <w:noWrap/>
            <w:hideMark/>
          </w:tcPr>
          <w:p w14:paraId="6F2DDA7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693</w:t>
            </w:r>
          </w:p>
        </w:tc>
        <w:tc>
          <w:tcPr>
            <w:tcW w:w="1408" w:type="dxa"/>
            <w:noWrap/>
            <w:hideMark/>
          </w:tcPr>
          <w:p w14:paraId="4D2271B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7</w:t>
            </w:r>
          </w:p>
        </w:tc>
        <w:tc>
          <w:tcPr>
            <w:tcW w:w="1408" w:type="dxa"/>
            <w:noWrap/>
            <w:hideMark/>
          </w:tcPr>
          <w:p w14:paraId="3D71C17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150</w:t>
            </w:r>
          </w:p>
        </w:tc>
        <w:tc>
          <w:tcPr>
            <w:tcW w:w="1408" w:type="dxa"/>
            <w:noWrap/>
            <w:hideMark/>
          </w:tcPr>
          <w:p w14:paraId="5017C45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9" w:type="dxa"/>
            <w:noWrap/>
            <w:hideMark/>
          </w:tcPr>
          <w:p w14:paraId="3AD48D8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6,900</w:t>
            </w:r>
          </w:p>
        </w:tc>
      </w:tr>
      <w:tr w:rsidR="00DE30F3" w:rsidRPr="009E5255" w14:paraId="51BE647F" w14:textId="77777777" w:rsidTr="00545C72">
        <w:trPr>
          <w:trHeight w:val="255"/>
        </w:trPr>
        <w:tc>
          <w:tcPr>
            <w:tcW w:w="1985" w:type="dxa"/>
            <w:noWrap/>
            <w:hideMark/>
          </w:tcPr>
          <w:p w14:paraId="35340311" w14:textId="77777777" w:rsidR="00DE30F3" w:rsidRPr="009E5255" w:rsidRDefault="00DE30F3" w:rsidP="00DE30F3">
            <w:pPr>
              <w:spacing w:before="0" w:after="0" w:line="240" w:lineRule="auto"/>
              <w:rPr>
                <w:i/>
                <w:iCs/>
                <w:color w:val="000000" w:themeColor="text1"/>
                <w:sz w:val="20"/>
                <w:szCs w:val="20"/>
              </w:rPr>
            </w:pPr>
            <w:r w:rsidRPr="009E5255">
              <w:rPr>
                <w:i/>
                <w:iCs/>
                <w:color w:val="000000" w:themeColor="text1"/>
                <w:sz w:val="20"/>
                <w:szCs w:val="20"/>
              </w:rPr>
              <w:t>Total</w:t>
            </w:r>
          </w:p>
        </w:tc>
        <w:tc>
          <w:tcPr>
            <w:tcW w:w="1408" w:type="dxa"/>
            <w:noWrap/>
            <w:hideMark/>
          </w:tcPr>
          <w:p w14:paraId="27668063"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9,693</w:t>
            </w:r>
          </w:p>
        </w:tc>
        <w:tc>
          <w:tcPr>
            <w:tcW w:w="1408" w:type="dxa"/>
            <w:noWrap/>
            <w:hideMark/>
          </w:tcPr>
          <w:p w14:paraId="22582E4F"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57</w:t>
            </w:r>
          </w:p>
        </w:tc>
        <w:tc>
          <w:tcPr>
            <w:tcW w:w="1408" w:type="dxa"/>
            <w:noWrap/>
            <w:hideMark/>
          </w:tcPr>
          <w:p w14:paraId="2BF54619"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7,150</w:t>
            </w:r>
          </w:p>
        </w:tc>
        <w:tc>
          <w:tcPr>
            <w:tcW w:w="1408" w:type="dxa"/>
            <w:noWrap/>
            <w:hideMark/>
          </w:tcPr>
          <w:p w14:paraId="7B8EE5CD"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7,297</w:t>
            </w:r>
          </w:p>
        </w:tc>
        <w:tc>
          <w:tcPr>
            <w:tcW w:w="1409" w:type="dxa"/>
            <w:noWrap/>
            <w:hideMark/>
          </w:tcPr>
          <w:p w14:paraId="3412D692"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24,197</w:t>
            </w:r>
          </w:p>
        </w:tc>
      </w:tr>
      <w:tr w:rsidR="00DE30F3" w:rsidRPr="009E5255" w14:paraId="6F5778EB" w14:textId="77777777" w:rsidTr="00545C72">
        <w:trPr>
          <w:trHeight w:val="255"/>
        </w:trPr>
        <w:tc>
          <w:tcPr>
            <w:tcW w:w="1985" w:type="dxa"/>
            <w:noWrap/>
          </w:tcPr>
          <w:p w14:paraId="0DAE1047"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Avelumab</w:t>
            </w:r>
          </w:p>
        </w:tc>
        <w:tc>
          <w:tcPr>
            <w:tcW w:w="1408" w:type="dxa"/>
            <w:noWrap/>
          </w:tcPr>
          <w:p w14:paraId="69B328D7" w14:textId="77777777" w:rsidR="00DE30F3" w:rsidRPr="009E5255" w:rsidRDefault="00DE30F3" w:rsidP="00DE30F3">
            <w:pPr>
              <w:spacing w:before="0" w:after="0" w:line="240" w:lineRule="auto"/>
              <w:jc w:val="center"/>
              <w:rPr>
                <w:color w:val="000000" w:themeColor="text1"/>
                <w:sz w:val="20"/>
                <w:szCs w:val="20"/>
              </w:rPr>
            </w:pPr>
          </w:p>
        </w:tc>
        <w:tc>
          <w:tcPr>
            <w:tcW w:w="1408" w:type="dxa"/>
            <w:noWrap/>
          </w:tcPr>
          <w:p w14:paraId="1932B106" w14:textId="77777777" w:rsidR="00DE30F3" w:rsidRPr="009E5255" w:rsidRDefault="00DE30F3" w:rsidP="00DE30F3">
            <w:pPr>
              <w:spacing w:before="0" w:after="0" w:line="240" w:lineRule="auto"/>
              <w:jc w:val="center"/>
              <w:rPr>
                <w:color w:val="000000" w:themeColor="text1"/>
                <w:sz w:val="20"/>
                <w:szCs w:val="20"/>
              </w:rPr>
            </w:pPr>
          </w:p>
        </w:tc>
        <w:tc>
          <w:tcPr>
            <w:tcW w:w="1408" w:type="dxa"/>
            <w:noWrap/>
          </w:tcPr>
          <w:p w14:paraId="48BE02C1" w14:textId="77777777" w:rsidR="00DE30F3" w:rsidRPr="009E5255" w:rsidRDefault="00DE30F3" w:rsidP="00DE30F3">
            <w:pPr>
              <w:spacing w:before="0" w:after="0" w:line="240" w:lineRule="auto"/>
              <w:jc w:val="center"/>
              <w:rPr>
                <w:color w:val="000000" w:themeColor="text1"/>
                <w:sz w:val="20"/>
                <w:szCs w:val="20"/>
              </w:rPr>
            </w:pPr>
          </w:p>
        </w:tc>
        <w:tc>
          <w:tcPr>
            <w:tcW w:w="1408" w:type="dxa"/>
            <w:noWrap/>
          </w:tcPr>
          <w:p w14:paraId="3C7C7C35" w14:textId="77777777" w:rsidR="00DE30F3" w:rsidRPr="009E5255" w:rsidRDefault="00DE30F3" w:rsidP="00DE30F3">
            <w:pPr>
              <w:spacing w:before="0" w:after="0" w:line="240" w:lineRule="auto"/>
              <w:jc w:val="center"/>
              <w:rPr>
                <w:color w:val="000000" w:themeColor="text1"/>
                <w:sz w:val="20"/>
                <w:szCs w:val="20"/>
              </w:rPr>
            </w:pPr>
          </w:p>
        </w:tc>
        <w:tc>
          <w:tcPr>
            <w:tcW w:w="1409" w:type="dxa"/>
            <w:noWrap/>
          </w:tcPr>
          <w:p w14:paraId="0EB5CBC8" w14:textId="77777777" w:rsidR="00DE30F3" w:rsidRPr="009E5255" w:rsidRDefault="00DE30F3" w:rsidP="00DE30F3">
            <w:pPr>
              <w:spacing w:before="0" w:after="0" w:line="240" w:lineRule="auto"/>
              <w:jc w:val="center"/>
              <w:rPr>
                <w:color w:val="000000" w:themeColor="text1"/>
                <w:sz w:val="20"/>
                <w:szCs w:val="20"/>
              </w:rPr>
            </w:pPr>
          </w:p>
        </w:tc>
      </w:tr>
      <w:tr w:rsidR="00DE30F3" w:rsidRPr="009E5255" w14:paraId="7D3C44DB" w14:textId="77777777" w:rsidTr="00545C72">
        <w:trPr>
          <w:trHeight w:val="255"/>
        </w:trPr>
        <w:tc>
          <w:tcPr>
            <w:tcW w:w="1985" w:type="dxa"/>
            <w:shd w:val="clear" w:color="auto" w:fill="auto"/>
            <w:noWrap/>
            <w:vAlign w:val="center"/>
          </w:tcPr>
          <w:p w14:paraId="09C6B13B"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11671G public</w:t>
            </w:r>
          </w:p>
        </w:tc>
        <w:tc>
          <w:tcPr>
            <w:tcW w:w="1408" w:type="dxa"/>
            <w:shd w:val="clear" w:color="auto" w:fill="auto"/>
            <w:noWrap/>
            <w:vAlign w:val="center"/>
          </w:tcPr>
          <w:p w14:paraId="2689E09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center"/>
          </w:tcPr>
          <w:p w14:paraId="127A485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center"/>
          </w:tcPr>
          <w:p w14:paraId="7835132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center"/>
          </w:tcPr>
          <w:p w14:paraId="272BD2A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37</w:t>
            </w:r>
          </w:p>
        </w:tc>
        <w:tc>
          <w:tcPr>
            <w:tcW w:w="1409" w:type="dxa"/>
            <w:shd w:val="clear" w:color="auto" w:fill="auto"/>
            <w:noWrap/>
            <w:vAlign w:val="center"/>
          </w:tcPr>
          <w:p w14:paraId="573DE9B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37</w:t>
            </w:r>
          </w:p>
        </w:tc>
      </w:tr>
      <w:tr w:rsidR="00DE30F3" w:rsidRPr="009E5255" w14:paraId="130B3F26" w14:textId="77777777" w:rsidTr="00545C72">
        <w:trPr>
          <w:trHeight w:val="255"/>
        </w:trPr>
        <w:tc>
          <w:tcPr>
            <w:tcW w:w="1985" w:type="dxa"/>
            <w:shd w:val="clear" w:color="auto" w:fill="auto"/>
            <w:noWrap/>
            <w:vAlign w:val="center"/>
          </w:tcPr>
          <w:p w14:paraId="0C2A7FEC"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11679Q private</w:t>
            </w:r>
          </w:p>
        </w:tc>
        <w:tc>
          <w:tcPr>
            <w:tcW w:w="1408" w:type="dxa"/>
            <w:shd w:val="clear" w:color="auto" w:fill="auto"/>
            <w:noWrap/>
            <w:vAlign w:val="center"/>
          </w:tcPr>
          <w:p w14:paraId="557A25A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95</w:t>
            </w:r>
          </w:p>
        </w:tc>
        <w:tc>
          <w:tcPr>
            <w:tcW w:w="1408" w:type="dxa"/>
            <w:shd w:val="clear" w:color="auto" w:fill="auto"/>
            <w:noWrap/>
            <w:vAlign w:val="center"/>
          </w:tcPr>
          <w:p w14:paraId="4A04266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center"/>
          </w:tcPr>
          <w:p w14:paraId="1C412A7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32</w:t>
            </w:r>
          </w:p>
        </w:tc>
        <w:tc>
          <w:tcPr>
            <w:tcW w:w="1408" w:type="dxa"/>
            <w:shd w:val="clear" w:color="auto" w:fill="auto"/>
            <w:noWrap/>
            <w:vAlign w:val="center"/>
          </w:tcPr>
          <w:p w14:paraId="0B07A95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9" w:type="dxa"/>
            <w:shd w:val="clear" w:color="auto" w:fill="auto"/>
            <w:noWrap/>
            <w:vAlign w:val="center"/>
          </w:tcPr>
          <w:p w14:paraId="3FF7733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027</w:t>
            </w:r>
          </w:p>
        </w:tc>
      </w:tr>
      <w:tr w:rsidR="00DE30F3" w:rsidRPr="009E5255" w14:paraId="4E7C1FB4" w14:textId="77777777" w:rsidTr="00545C72">
        <w:trPr>
          <w:trHeight w:val="255"/>
        </w:trPr>
        <w:tc>
          <w:tcPr>
            <w:tcW w:w="1985" w:type="dxa"/>
            <w:shd w:val="clear" w:color="auto" w:fill="auto"/>
            <w:noWrap/>
            <w:vAlign w:val="center"/>
          </w:tcPr>
          <w:p w14:paraId="3182638E"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 xml:space="preserve">11685B private </w:t>
            </w:r>
          </w:p>
        </w:tc>
        <w:tc>
          <w:tcPr>
            <w:tcW w:w="1408" w:type="dxa"/>
            <w:shd w:val="clear" w:color="auto" w:fill="auto"/>
            <w:noWrap/>
            <w:vAlign w:val="center"/>
          </w:tcPr>
          <w:p w14:paraId="723214C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95</w:t>
            </w:r>
          </w:p>
        </w:tc>
        <w:tc>
          <w:tcPr>
            <w:tcW w:w="1408" w:type="dxa"/>
            <w:shd w:val="clear" w:color="auto" w:fill="auto"/>
            <w:noWrap/>
            <w:vAlign w:val="center"/>
          </w:tcPr>
          <w:p w14:paraId="0653059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center"/>
          </w:tcPr>
          <w:p w14:paraId="3A0AEEE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47</w:t>
            </w:r>
          </w:p>
        </w:tc>
        <w:tc>
          <w:tcPr>
            <w:tcW w:w="1408" w:type="dxa"/>
            <w:shd w:val="clear" w:color="auto" w:fill="auto"/>
            <w:noWrap/>
            <w:vAlign w:val="center"/>
          </w:tcPr>
          <w:p w14:paraId="507B63A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9" w:type="dxa"/>
            <w:shd w:val="clear" w:color="auto" w:fill="auto"/>
            <w:noWrap/>
            <w:vAlign w:val="center"/>
          </w:tcPr>
          <w:p w14:paraId="28AB4B7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742</w:t>
            </w:r>
          </w:p>
        </w:tc>
      </w:tr>
      <w:tr w:rsidR="00DE30F3" w:rsidRPr="009E5255" w14:paraId="23418C39" w14:textId="77777777" w:rsidTr="00545C72">
        <w:trPr>
          <w:trHeight w:val="255"/>
        </w:trPr>
        <w:tc>
          <w:tcPr>
            <w:tcW w:w="1985" w:type="dxa"/>
            <w:shd w:val="clear" w:color="auto" w:fill="auto"/>
            <w:noWrap/>
            <w:vAlign w:val="center"/>
          </w:tcPr>
          <w:p w14:paraId="0AD90AB2"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11695M public</w:t>
            </w:r>
          </w:p>
        </w:tc>
        <w:tc>
          <w:tcPr>
            <w:tcW w:w="1408" w:type="dxa"/>
            <w:shd w:val="clear" w:color="auto" w:fill="auto"/>
            <w:noWrap/>
            <w:vAlign w:val="center"/>
          </w:tcPr>
          <w:p w14:paraId="437BFB0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center"/>
          </w:tcPr>
          <w:p w14:paraId="0659DD0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center"/>
          </w:tcPr>
          <w:p w14:paraId="4081838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center"/>
          </w:tcPr>
          <w:p w14:paraId="439FA30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03</w:t>
            </w:r>
          </w:p>
        </w:tc>
        <w:tc>
          <w:tcPr>
            <w:tcW w:w="1409" w:type="dxa"/>
            <w:shd w:val="clear" w:color="auto" w:fill="auto"/>
            <w:noWrap/>
            <w:vAlign w:val="center"/>
          </w:tcPr>
          <w:p w14:paraId="5E3E9E0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03</w:t>
            </w:r>
          </w:p>
        </w:tc>
      </w:tr>
      <w:tr w:rsidR="00DE30F3" w:rsidRPr="009E5255" w14:paraId="180931EF" w14:textId="77777777" w:rsidTr="00545C72">
        <w:trPr>
          <w:trHeight w:val="255"/>
        </w:trPr>
        <w:tc>
          <w:tcPr>
            <w:tcW w:w="1985" w:type="dxa"/>
            <w:noWrap/>
          </w:tcPr>
          <w:p w14:paraId="24AD2F17" w14:textId="77777777" w:rsidR="00DE30F3" w:rsidRPr="009E5255" w:rsidRDefault="00DE30F3" w:rsidP="00DE30F3">
            <w:pPr>
              <w:spacing w:before="0" w:after="0" w:line="240" w:lineRule="auto"/>
              <w:rPr>
                <w:i/>
                <w:iCs/>
                <w:color w:val="000000" w:themeColor="text1"/>
                <w:sz w:val="20"/>
                <w:szCs w:val="20"/>
              </w:rPr>
            </w:pPr>
            <w:r w:rsidRPr="009E5255">
              <w:rPr>
                <w:i/>
                <w:iCs/>
                <w:color w:val="000000" w:themeColor="text1"/>
                <w:sz w:val="20"/>
                <w:szCs w:val="20"/>
              </w:rPr>
              <w:t>Total</w:t>
            </w:r>
          </w:p>
        </w:tc>
        <w:tc>
          <w:tcPr>
            <w:tcW w:w="1408" w:type="dxa"/>
            <w:shd w:val="clear" w:color="auto" w:fill="auto"/>
            <w:noWrap/>
            <w:vAlign w:val="center"/>
          </w:tcPr>
          <w:p w14:paraId="22F44AAB"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3,090</w:t>
            </w:r>
          </w:p>
        </w:tc>
        <w:tc>
          <w:tcPr>
            <w:tcW w:w="1408" w:type="dxa"/>
            <w:shd w:val="clear" w:color="auto" w:fill="auto"/>
            <w:noWrap/>
            <w:vAlign w:val="center"/>
          </w:tcPr>
          <w:p w14:paraId="10E13646"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0</w:t>
            </w:r>
          </w:p>
        </w:tc>
        <w:tc>
          <w:tcPr>
            <w:tcW w:w="1408" w:type="dxa"/>
            <w:shd w:val="clear" w:color="auto" w:fill="auto"/>
            <w:noWrap/>
            <w:vAlign w:val="center"/>
          </w:tcPr>
          <w:p w14:paraId="2AEBDF17"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1,679</w:t>
            </w:r>
          </w:p>
        </w:tc>
        <w:tc>
          <w:tcPr>
            <w:tcW w:w="1408" w:type="dxa"/>
            <w:shd w:val="clear" w:color="auto" w:fill="auto"/>
            <w:noWrap/>
            <w:vAlign w:val="center"/>
          </w:tcPr>
          <w:p w14:paraId="35DA5005"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1,840</w:t>
            </w:r>
          </w:p>
        </w:tc>
        <w:tc>
          <w:tcPr>
            <w:tcW w:w="1409" w:type="dxa"/>
            <w:shd w:val="clear" w:color="auto" w:fill="auto"/>
            <w:noWrap/>
            <w:vAlign w:val="center"/>
          </w:tcPr>
          <w:p w14:paraId="133CA16B"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6,609</w:t>
            </w:r>
          </w:p>
        </w:tc>
      </w:tr>
      <w:tr w:rsidR="00DE30F3" w:rsidRPr="009E5255" w14:paraId="1F44CF28" w14:textId="77777777" w:rsidTr="00545C72">
        <w:trPr>
          <w:trHeight w:val="255"/>
        </w:trPr>
        <w:tc>
          <w:tcPr>
            <w:tcW w:w="1985" w:type="dxa"/>
            <w:noWrap/>
          </w:tcPr>
          <w:p w14:paraId="65955593"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Bortezomib</w:t>
            </w:r>
          </w:p>
        </w:tc>
        <w:tc>
          <w:tcPr>
            <w:tcW w:w="1408" w:type="dxa"/>
            <w:noWrap/>
          </w:tcPr>
          <w:p w14:paraId="2D00DE44" w14:textId="77777777" w:rsidR="00DE30F3" w:rsidRPr="009E5255" w:rsidRDefault="00DE30F3" w:rsidP="00DE30F3">
            <w:pPr>
              <w:spacing w:before="0" w:after="0" w:line="240" w:lineRule="auto"/>
              <w:jc w:val="center"/>
              <w:rPr>
                <w:color w:val="000000" w:themeColor="text1"/>
                <w:sz w:val="20"/>
                <w:szCs w:val="20"/>
              </w:rPr>
            </w:pPr>
          </w:p>
        </w:tc>
        <w:tc>
          <w:tcPr>
            <w:tcW w:w="1408" w:type="dxa"/>
            <w:noWrap/>
          </w:tcPr>
          <w:p w14:paraId="155BA5D5" w14:textId="77777777" w:rsidR="00DE30F3" w:rsidRPr="009E5255" w:rsidRDefault="00DE30F3" w:rsidP="00DE30F3">
            <w:pPr>
              <w:spacing w:before="0" w:after="0" w:line="240" w:lineRule="auto"/>
              <w:jc w:val="center"/>
              <w:rPr>
                <w:color w:val="000000" w:themeColor="text1"/>
                <w:sz w:val="20"/>
                <w:szCs w:val="20"/>
              </w:rPr>
            </w:pPr>
          </w:p>
        </w:tc>
        <w:tc>
          <w:tcPr>
            <w:tcW w:w="1408" w:type="dxa"/>
            <w:noWrap/>
          </w:tcPr>
          <w:p w14:paraId="77F588A9" w14:textId="77777777" w:rsidR="00DE30F3" w:rsidRPr="009E5255" w:rsidRDefault="00DE30F3" w:rsidP="00DE30F3">
            <w:pPr>
              <w:spacing w:before="0" w:after="0" w:line="240" w:lineRule="auto"/>
              <w:jc w:val="center"/>
              <w:rPr>
                <w:color w:val="000000" w:themeColor="text1"/>
                <w:sz w:val="20"/>
                <w:szCs w:val="20"/>
              </w:rPr>
            </w:pPr>
          </w:p>
        </w:tc>
        <w:tc>
          <w:tcPr>
            <w:tcW w:w="1408" w:type="dxa"/>
            <w:noWrap/>
          </w:tcPr>
          <w:p w14:paraId="2188A2A6" w14:textId="77777777" w:rsidR="00DE30F3" w:rsidRPr="009E5255" w:rsidRDefault="00DE30F3" w:rsidP="00DE30F3">
            <w:pPr>
              <w:spacing w:before="0" w:after="0" w:line="240" w:lineRule="auto"/>
              <w:jc w:val="center"/>
              <w:rPr>
                <w:color w:val="000000" w:themeColor="text1"/>
                <w:sz w:val="20"/>
                <w:szCs w:val="20"/>
              </w:rPr>
            </w:pPr>
          </w:p>
        </w:tc>
        <w:tc>
          <w:tcPr>
            <w:tcW w:w="1409" w:type="dxa"/>
            <w:noWrap/>
          </w:tcPr>
          <w:p w14:paraId="11D47979" w14:textId="77777777" w:rsidR="00DE30F3" w:rsidRPr="009E5255" w:rsidRDefault="00DE30F3" w:rsidP="00DE30F3">
            <w:pPr>
              <w:spacing w:before="0" w:after="0" w:line="240" w:lineRule="auto"/>
              <w:jc w:val="center"/>
              <w:rPr>
                <w:color w:val="000000" w:themeColor="text1"/>
                <w:sz w:val="20"/>
                <w:szCs w:val="20"/>
              </w:rPr>
            </w:pPr>
          </w:p>
        </w:tc>
      </w:tr>
      <w:tr w:rsidR="00DE30F3" w:rsidRPr="009E5255" w14:paraId="1C6897AB" w14:textId="77777777" w:rsidTr="00545C72">
        <w:trPr>
          <w:trHeight w:val="255"/>
        </w:trPr>
        <w:tc>
          <w:tcPr>
            <w:tcW w:w="1985" w:type="dxa"/>
            <w:noWrap/>
          </w:tcPr>
          <w:p w14:paraId="2DCBEDDA"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4403R public</w:t>
            </w:r>
          </w:p>
        </w:tc>
        <w:tc>
          <w:tcPr>
            <w:tcW w:w="1408" w:type="dxa"/>
            <w:shd w:val="clear" w:color="auto" w:fill="auto"/>
            <w:noWrap/>
            <w:vAlign w:val="bottom"/>
          </w:tcPr>
          <w:p w14:paraId="0370802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w:t>
            </w:r>
          </w:p>
        </w:tc>
        <w:tc>
          <w:tcPr>
            <w:tcW w:w="1408" w:type="dxa"/>
            <w:shd w:val="clear" w:color="auto" w:fill="auto"/>
            <w:noWrap/>
            <w:vAlign w:val="bottom"/>
          </w:tcPr>
          <w:p w14:paraId="0DF0A48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63E53C9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4</w:t>
            </w:r>
          </w:p>
        </w:tc>
        <w:tc>
          <w:tcPr>
            <w:tcW w:w="1408" w:type="dxa"/>
            <w:shd w:val="clear" w:color="auto" w:fill="auto"/>
            <w:noWrap/>
            <w:vAlign w:val="bottom"/>
          </w:tcPr>
          <w:p w14:paraId="6C5158D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2,007</w:t>
            </w:r>
          </w:p>
        </w:tc>
        <w:tc>
          <w:tcPr>
            <w:tcW w:w="1409" w:type="dxa"/>
            <w:shd w:val="clear" w:color="auto" w:fill="auto"/>
            <w:noWrap/>
            <w:vAlign w:val="bottom"/>
          </w:tcPr>
          <w:p w14:paraId="07CB46D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2,058</w:t>
            </w:r>
          </w:p>
        </w:tc>
      </w:tr>
      <w:tr w:rsidR="00DE30F3" w:rsidRPr="009E5255" w14:paraId="0CE23402" w14:textId="77777777" w:rsidTr="00545C72">
        <w:trPr>
          <w:trHeight w:val="255"/>
        </w:trPr>
        <w:tc>
          <w:tcPr>
            <w:tcW w:w="1985" w:type="dxa"/>
            <w:noWrap/>
          </w:tcPr>
          <w:p w14:paraId="738F497E"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4429D public</w:t>
            </w:r>
          </w:p>
        </w:tc>
        <w:tc>
          <w:tcPr>
            <w:tcW w:w="1408" w:type="dxa"/>
            <w:shd w:val="clear" w:color="auto" w:fill="auto"/>
            <w:noWrap/>
            <w:vAlign w:val="bottom"/>
          </w:tcPr>
          <w:p w14:paraId="5B0366D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w:t>
            </w:r>
          </w:p>
        </w:tc>
        <w:tc>
          <w:tcPr>
            <w:tcW w:w="1408" w:type="dxa"/>
            <w:shd w:val="clear" w:color="auto" w:fill="auto"/>
            <w:noWrap/>
            <w:vAlign w:val="bottom"/>
          </w:tcPr>
          <w:p w14:paraId="2C8C96D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2883054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w:t>
            </w:r>
          </w:p>
        </w:tc>
        <w:tc>
          <w:tcPr>
            <w:tcW w:w="1408" w:type="dxa"/>
            <w:shd w:val="clear" w:color="auto" w:fill="auto"/>
            <w:noWrap/>
            <w:vAlign w:val="bottom"/>
          </w:tcPr>
          <w:p w14:paraId="456D57F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890</w:t>
            </w:r>
          </w:p>
        </w:tc>
        <w:tc>
          <w:tcPr>
            <w:tcW w:w="1409" w:type="dxa"/>
            <w:shd w:val="clear" w:color="auto" w:fill="auto"/>
            <w:noWrap/>
            <w:vAlign w:val="bottom"/>
          </w:tcPr>
          <w:p w14:paraId="0ED4984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908</w:t>
            </w:r>
          </w:p>
        </w:tc>
      </w:tr>
      <w:tr w:rsidR="00DE30F3" w:rsidRPr="009E5255" w14:paraId="61A77CB9" w14:textId="77777777" w:rsidTr="00545C72">
        <w:trPr>
          <w:trHeight w:val="255"/>
        </w:trPr>
        <w:tc>
          <w:tcPr>
            <w:tcW w:w="1985" w:type="dxa"/>
            <w:noWrap/>
          </w:tcPr>
          <w:p w14:paraId="5CF1F941"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4706Q public</w:t>
            </w:r>
          </w:p>
        </w:tc>
        <w:tc>
          <w:tcPr>
            <w:tcW w:w="1408" w:type="dxa"/>
            <w:shd w:val="clear" w:color="auto" w:fill="auto"/>
            <w:noWrap/>
            <w:vAlign w:val="bottom"/>
          </w:tcPr>
          <w:p w14:paraId="49F42C3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w:t>
            </w:r>
          </w:p>
        </w:tc>
        <w:tc>
          <w:tcPr>
            <w:tcW w:w="1408" w:type="dxa"/>
            <w:shd w:val="clear" w:color="auto" w:fill="auto"/>
            <w:noWrap/>
            <w:vAlign w:val="bottom"/>
          </w:tcPr>
          <w:p w14:paraId="375158F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46CF599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9</w:t>
            </w:r>
          </w:p>
        </w:tc>
        <w:tc>
          <w:tcPr>
            <w:tcW w:w="1408" w:type="dxa"/>
            <w:shd w:val="clear" w:color="auto" w:fill="auto"/>
            <w:noWrap/>
            <w:vAlign w:val="bottom"/>
          </w:tcPr>
          <w:p w14:paraId="1BACEFD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582</w:t>
            </w:r>
          </w:p>
        </w:tc>
        <w:tc>
          <w:tcPr>
            <w:tcW w:w="1409" w:type="dxa"/>
            <w:shd w:val="clear" w:color="auto" w:fill="auto"/>
            <w:noWrap/>
            <w:vAlign w:val="bottom"/>
          </w:tcPr>
          <w:p w14:paraId="5479D9D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638</w:t>
            </w:r>
          </w:p>
        </w:tc>
      </w:tr>
      <w:tr w:rsidR="00DE30F3" w:rsidRPr="009E5255" w14:paraId="384D168B" w14:textId="77777777" w:rsidTr="00545C72">
        <w:trPr>
          <w:trHeight w:val="255"/>
        </w:trPr>
        <w:tc>
          <w:tcPr>
            <w:tcW w:w="1985" w:type="dxa"/>
            <w:noWrap/>
          </w:tcPr>
          <w:p w14:paraId="7168C110"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4712B public</w:t>
            </w:r>
          </w:p>
        </w:tc>
        <w:tc>
          <w:tcPr>
            <w:tcW w:w="1408" w:type="dxa"/>
            <w:shd w:val="clear" w:color="auto" w:fill="auto"/>
            <w:noWrap/>
            <w:vAlign w:val="bottom"/>
          </w:tcPr>
          <w:p w14:paraId="5AC3665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w:t>
            </w:r>
          </w:p>
        </w:tc>
        <w:tc>
          <w:tcPr>
            <w:tcW w:w="1408" w:type="dxa"/>
            <w:shd w:val="clear" w:color="auto" w:fill="auto"/>
            <w:noWrap/>
            <w:vAlign w:val="bottom"/>
          </w:tcPr>
          <w:p w14:paraId="153913A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49B3F2E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w:t>
            </w:r>
          </w:p>
        </w:tc>
        <w:tc>
          <w:tcPr>
            <w:tcW w:w="1408" w:type="dxa"/>
            <w:shd w:val="clear" w:color="auto" w:fill="auto"/>
            <w:noWrap/>
            <w:vAlign w:val="bottom"/>
          </w:tcPr>
          <w:p w14:paraId="1779ED0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29</w:t>
            </w:r>
          </w:p>
        </w:tc>
        <w:tc>
          <w:tcPr>
            <w:tcW w:w="1409" w:type="dxa"/>
            <w:shd w:val="clear" w:color="auto" w:fill="auto"/>
            <w:noWrap/>
            <w:vAlign w:val="bottom"/>
          </w:tcPr>
          <w:p w14:paraId="3B86AAA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50</w:t>
            </w:r>
          </w:p>
        </w:tc>
      </w:tr>
      <w:tr w:rsidR="00DE30F3" w:rsidRPr="009E5255" w14:paraId="434EFAA5" w14:textId="77777777" w:rsidTr="00545C72">
        <w:trPr>
          <w:trHeight w:val="255"/>
        </w:trPr>
        <w:tc>
          <w:tcPr>
            <w:tcW w:w="1985" w:type="dxa"/>
            <w:noWrap/>
          </w:tcPr>
          <w:p w14:paraId="0066987C"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4713C public</w:t>
            </w:r>
          </w:p>
        </w:tc>
        <w:tc>
          <w:tcPr>
            <w:tcW w:w="1408" w:type="dxa"/>
            <w:shd w:val="clear" w:color="auto" w:fill="auto"/>
            <w:noWrap/>
            <w:vAlign w:val="bottom"/>
          </w:tcPr>
          <w:p w14:paraId="7AF4732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w:t>
            </w:r>
          </w:p>
        </w:tc>
        <w:tc>
          <w:tcPr>
            <w:tcW w:w="1408" w:type="dxa"/>
            <w:shd w:val="clear" w:color="auto" w:fill="auto"/>
            <w:noWrap/>
            <w:vAlign w:val="bottom"/>
          </w:tcPr>
          <w:p w14:paraId="0EF3BD6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37B4D1E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2EE6914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256</w:t>
            </w:r>
          </w:p>
        </w:tc>
        <w:tc>
          <w:tcPr>
            <w:tcW w:w="1409" w:type="dxa"/>
            <w:shd w:val="clear" w:color="auto" w:fill="auto"/>
            <w:noWrap/>
            <w:vAlign w:val="bottom"/>
          </w:tcPr>
          <w:p w14:paraId="5E60D16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257</w:t>
            </w:r>
          </w:p>
        </w:tc>
      </w:tr>
      <w:tr w:rsidR="00DE30F3" w:rsidRPr="009E5255" w14:paraId="349679D0" w14:textId="77777777" w:rsidTr="00545C72">
        <w:trPr>
          <w:trHeight w:val="255"/>
        </w:trPr>
        <w:tc>
          <w:tcPr>
            <w:tcW w:w="1985" w:type="dxa"/>
            <w:noWrap/>
          </w:tcPr>
          <w:p w14:paraId="47F260AF"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4725Q public</w:t>
            </w:r>
          </w:p>
        </w:tc>
        <w:tc>
          <w:tcPr>
            <w:tcW w:w="1408" w:type="dxa"/>
            <w:shd w:val="clear" w:color="auto" w:fill="auto"/>
            <w:noWrap/>
            <w:vAlign w:val="bottom"/>
          </w:tcPr>
          <w:p w14:paraId="3874041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w:t>
            </w:r>
          </w:p>
        </w:tc>
        <w:tc>
          <w:tcPr>
            <w:tcW w:w="1408" w:type="dxa"/>
            <w:shd w:val="clear" w:color="auto" w:fill="auto"/>
            <w:noWrap/>
            <w:vAlign w:val="bottom"/>
          </w:tcPr>
          <w:p w14:paraId="55CEFE5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01002AB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7E73A9E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55</w:t>
            </w:r>
          </w:p>
        </w:tc>
        <w:tc>
          <w:tcPr>
            <w:tcW w:w="1409" w:type="dxa"/>
            <w:shd w:val="clear" w:color="auto" w:fill="auto"/>
            <w:noWrap/>
            <w:vAlign w:val="bottom"/>
          </w:tcPr>
          <w:p w14:paraId="3649498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60</w:t>
            </w:r>
          </w:p>
        </w:tc>
      </w:tr>
      <w:tr w:rsidR="00DE30F3" w:rsidRPr="009E5255" w14:paraId="36DBB99E" w14:textId="77777777" w:rsidTr="00545C72">
        <w:trPr>
          <w:trHeight w:val="255"/>
        </w:trPr>
        <w:tc>
          <w:tcPr>
            <w:tcW w:w="1985" w:type="dxa"/>
            <w:noWrap/>
          </w:tcPr>
          <w:p w14:paraId="0BCBFC21"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4732C public</w:t>
            </w:r>
          </w:p>
        </w:tc>
        <w:tc>
          <w:tcPr>
            <w:tcW w:w="1408" w:type="dxa"/>
            <w:shd w:val="clear" w:color="auto" w:fill="auto"/>
            <w:noWrap/>
            <w:vAlign w:val="bottom"/>
          </w:tcPr>
          <w:p w14:paraId="2B94301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w:t>
            </w:r>
          </w:p>
        </w:tc>
        <w:tc>
          <w:tcPr>
            <w:tcW w:w="1408" w:type="dxa"/>
            <w:shd w:val="clear" w:color="auto" w:fill="auto"/>
            <w:noWrap/>
            <w:vAlign w:val="bottom"/>
          </w:tcPr>
          <w:p w14:paraId="6F06B63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w:t>
            </w:r>
          </w:p>
        </w:tc>
        <w:tc>
          <w:tcPr>
            <w:tcW w:w="1408" w:type="dxa"/>
            <w:shd w:val="clear" w:color="auto" w:fill="auto"/>
            <w:noWrap/>
            <w:vAlign w:val="bottom"/>
          </w:tcPr>
          <w:p w14:paraId="6F89CC4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w:t>
            </w:r>
          </w:p>
        </w:tc>
        <w:tc>
          <w:tcPr>
            <w:tcW w:w="1408" w:type="dxa"/>
            <w:shd w:val="clear" w:color="auto" w:fill="auto"/>
            <w:noWrap/>
            <w:vAlign w:val="bottom"/>
          </w:tcPr>
          <w:p w14:paraId="146E875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022</w:t>
            </w:r>
          </w:p>
        </w:tc>
        <w:tc>
          <w:tcPr>
            <w:tcW w:w="1409" w:type="dxa"/>
            <w:shd w:val="clear" w:color="auto" w:fill="auto"/>
            <w:noWrap/>
            <w:vAlign w:val="bottom"/>
          </w:tcPr>
          <w:p w14:paraId="6F4B4D2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037</w:t>
            </w:r>
          </w:p>
        </w:tc>
      </w:tr>
      <w:tr w:rsidR="00DE30F3" w:rsidRPr="009E5255" w14:paraId="19D7EAC2" w14:textId="77777777" w:rsidTr="00545C72">
        <w:trPr>
          <w:trHeight w:val="255"/>
        </w:trPr>
        <w:tc>
          <w:tcPr>
            <w:tcW w:w="1985" w:type="dxa"/>
            <w:noWrap/>
          </w:tcPr>
          <w:p w14:paraId="266CC455"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7238Y private</w:t>
            </w:r>
          </w:p>
        </w:tc>
        <w:tc>
          <w:tcPr>
            <w:tcW w:w="1408" w:type="dxa"/>
            <w:shd w:val="clear" w:color="auto" w:fill="auto"/>
            <w:noWrap/>
            <w:vAlign w:val="bottom"/>
          </w:tcPr>
          <w:p w14:paraId="35B4B3D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2,675</w:t>
            </w:r>
          </w:p>
        </w:tc>
        <w:tc>
          <w:tcPr>
            <w:tcW w:w="1408" w:type="dxa"/>
            <w:shd w:val="clear" w:color="auto" w:fill="auto"/>
            <w:noWrap/>
            <w:vAlign w:val="bottom"/>
          </w:tcPr>
          <w:p w14:paraId="70650DF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1</w:t>
            </w:r>
          </w:p>
        </w:tc>
        <w:tc>
          <w:tcPr>
            <w:tcW w:w="1408" w:type="dxa"/>
            <w:shd w:val="clear" w:color="auto" w:fill="auto"/>
            <w:noWrap/>
            <w:vAlign w:val="bottom"/>
          </w:tcPr>
          <w:p w14:paraId="6FD566B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150</w:t>
            </w:r>
          </w:p>
        </w:tc>
        <w:tc>
          <w:tcPr>
            <w:tcW w:w="1408" w:type="dxa"/>
            <w:shd w:val="clear" w:color="auto" w:fill="auto"/>
            <w:noWrap/>
            <w:vAlign w:val="bottom"/>
          </w:tcPr>
          <w:p w14:paraId="68D1635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452</w:t>
            </w:r>
          </w:p>
        </w:tc>
        <w:tc>
          <w:tcPr>
            <w:tcW w:w="1409" w:type="dxa"/>
            <w:shd w:val="clear" w:color="auto" w:fill="auto"/>
            <w:noWrap/>
            <w:vAlign w:val="bottom"/>
          </w:tcPr>
          <w:p w14:paraId="43DD3F7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2,398</w:t>
            </w:r>
          </w:p>
        </w:tc>
      </w:tr>
      <w:tr w:rsidR="00DE30F3" w:rsidRPr="009E5255" w14:paraId="03CACA1F" w14:textId="77777777" w:rsidTr="00545C72">
        <w:trPr>
          <w:trHeight w:val="255"/>
        </w:trPr>
        <w:tc>
          <w:tcPr>
            <w:tcW w:w="1985" w:type="dxa"/>
            <w:noWrap/>
          </w:tcPr>
          <w:p w14:paraId="0B55CF00"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7268M private</w:t>
            </w:r>
          </w:p>
        </w:tc>
        <w:tc>
          <w:tcPr>
            <w:tcW w:w="1408" w:type="dxa"/>
            <w:shd w:val="clear" w:color="auto" w:fill="auto"/>
            <w:noWrap/>
            <w:vAlign w:val="bottom"/>
          </w:tcPr>
          <w:p w14:paraId="75F2E12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3,186</w:t>
            </w:r>
          </w:p>
        </w:tc>
        <w:tc>
          <w:tcPr>
            <w:tcW w:w="1408" w:type="dxa"/>
            <w:shd w:val="clear" w:color="auto" w:fill="auto"/>
            <w:noWrap/>
            <w:vAlign w:val="bottom"/>
          </w:tcPr>
          <w:p w14:paraId="01B4912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2</w:t>
            </w:r>
          </w:p>
        </w:tc>
        <w:tc>
          <w:tcPr>
            <w:tcW w:w="1408" w:type="dxa"/>
            <w:shd w:val="clear" w:color="auto" w:fill="auto"/>
            <w:noWrap/>
            <w:vAlign w:val="bottom"/>
          </w:tcPr>
          <w:p w14:paraId="0732368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321</w:t>
            </w:r>
          </w:p>
        </w:tc>
        <w:tc>
          <w:tcPr>
            <w:tcW w:w="1408" w:type="dxa"/>
            <w:shd w:val="clear" w:color="auto" w:fill="auto"/>
            <w:noWrap/>
            <w:vAlign w:val="bottom"/>
          </w:tcPr>
          <w:p w14:paraId="2C61AD7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77</w:t>
            </w:r>
          </w:p>
        </w:tc>
        <w:tc>
          <w:tcPr>
            <w:tcW w:w="1409" w:type="dxa"/>
            <w:shd w:val="clear" w:color="auto" w:fill="auto"/>
            <w:noWrap/>
            <w:vAlign w:val="bottom"/>
          </w:tcPr>
          <w:p w14:paraId="3A4853F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0,186</w:t>
            </w:r>
          </w:p>
        </w:tc>
      </w:tr>
      <w:tr w:rsidR="00DE30F3" w:rsidRPr="009E5255" w14:paraId="3FEA4379" w14:textId="77777777" w:rsidTr="00545C72">
        <w:trPr>
          <w:trHeight w:val="255"/>
        </w:trPr>
        <w:tc>
          <w:tcPr>
            <w:tcW w:w="1985" w:type="dxa"/>
            <w:noWrap/>
          </w:tcPr>
          <w:p w14:paraId="15B8C1B5"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7269N private</w:t>
            </w:r>
          </w:p>
        </w:tc>
        <w:tc>
          <w:tcPr>
            <w:tcW w:w="1408" w:type="dxa"/>
            <w:shd w:val="clear" w:color="auto" w:fill="auto"/>
            <w:noWrap/>
            <w:vAlign w:val="bottom"/>
          </w:tcPr>
          <w:p w14:paraId="6BEC0A4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901</w:t>
            </w:r>
          </w:p>
        </w:tc>
        <w:tc>
          <w:tcPr>
            <w:tcW w:w="1408" w:type="dxa"/>
            <w:shd w:val="clear" w:color="auto" w:fill="auto"/>
            <w:noWrap/>
            <w:vAlign w:val="bottom"/>
          </w:tcPr>
          <w:p w14:paraId="59542C1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0D2CAC4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26</w:t>
            </w:r>
          </w:p>
        </w:tc>
        <w:tc>
          <w:tcPr>
            <w:tcW w:w="1408" w:type="dxa"/>
            <w:shd w:val="clear" w:color="auto" w:fill="auto"/>
            <w:noWrap/>
            <w:vAlign w:val="bottom"/>
          </w:tcPr>
          <w:p w14:paraId="05DACB0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6</w:t>
            </w:r>
          </w:p>
        </w:tc>
        <w:tc>
          <w:tcPr>
            <w:tcW w:w="1409" w:type="dxa"/>
            <w:shd w:val="clear" w:color="auto" w:fill="auto"/>
            <w:noWrap/>
            <w:vAlign w:val="bottom"/>
          </w:tcPr>
          <w:p w14:paraId="35ACC40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823</w:t>
            </w:r>
          </w:p>
        </w:tc>
      </w:tr>
      <w:tr w:rsidR="00DE30F3" w:rsidRPr="009E5255" w14:paraId="7BFFBD6B" w14:textId="77777777" w:rsidTr="00545C72">
        <w:trPr>
          <w:trHeight w:val="255"/>
        </w:trPr>
        <w:tc>
          <w:tcPr>
            <w:tcW w:w="1985" w:type="dxa"/>
            <w:noWrap/>
          </w:tcPr>
          <w:p w14:paraId="192B5280"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7271Q private</w:t>
            </w:r>
          </w:p>
        </w:tc>
        <w:tc>
          <w:tcPr>
            <w:tcW w:w="1408" w:type="dxa"/>
            <w:shd w:val="clear" w:color="auto" w:fill="auto"/>
            <w:noWrap/>
            <w:vAlign w:val="bottom"/>
          </w:tcPr>
          <w:p w14:paraId="2E08AE4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298</w:t>
            </w:r>
          </w:p>
        </w:tc>
        <w:tc>
          <w:tcPr>
            <w:tcW w:w="1408" w:type="dxa"/>
            <w:shd w:val="clear" w:color="auto" w:fill="auto"/>
            <w:noWrap/>
            <w:vAlign w:val="bottom"/>
          </w:tcPr>
          <w:p w14:paraId="1E13837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6DA7F8C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866</w:t>
            </w:r>
          </w:p>
        </w:tc>
        <w:tc>
          <w:tcPr>
            <w:tcW w:w="1408" w:type="dxa"/>
            <w:shd w:val="clear" w:color="auto" w:fill="auto"/>
            <w:noWrap/>
            <w:vAlign w:val="bottom"/>
          </w:tcPr>
          <w:p w14:paraId="5FFF9DC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70</w:t>
            </w:r>
          </w:p>
        </w:tc>
        <w:tc>
          <w:tcPr>
            <w:tcW w:w="1409" w:type="dxa"/>
            <w:shd w:val="clear" w:color="auto" w:fill="auto"/>
            <w:noWrap/>
            <w:vAlign w:val="bottom"/>
          </w:tcPr>
          <w:p w14:paraId="6C54605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634</w:t>
            </w:r>
          </w:p>
        </w:tc>
      </w:tr>
      <w:tr w:rsidR="00DE30F3" w:rsidRPr="009E5255" w14:paraId="295D5F07" w14:textId="77777777" w:rsidTr="00545C72">
        <w:trPr>
          <w:trHeight w:val="255"/>
        </w:trPr>
        <w:tc>
          <w:tcPr>
            <w:tcW w:w="1985" w:type="dxa"/>
            <w:noWrap/>
          </w:tcPr>
          <w:p w14:paraId="1D12A27E"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7272R private</w:t>
            </w:r>
          </w:p>
        </w:tc>
        <w:tc>
          <w:tcPr>
            <w:tcW w:w="1408" w:type="dxa"/>
            <w:shd w:val="clear" w:color="auto" w:fill="auto"/>
            <w:noWrap/>
            <w:vAlign w:val="bottom"/>
          </w:tcPr>
          <w:p w14:paraId="6EF06F8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62</w:t>
            </w:r>
          </w:p>
        </w:tc>
        <w:tc>
          <w:tcPr>
            <w:tcW w:w="1408" w:type="dxa"/>
            <w:shd w:val="clear" w:color="auto" w:fill="auto"/>
            <w:noWrap/>
            <w:vAlign w:val="bottom"/>
          </w:tcPr>
          <w:p w14:paraId="18F43B6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6C97CDD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38</w:t>
            </w:r>
          </w:p>
        </w:tc>
        <w:tc>
          <w:tcPr>
            <w:tcW w:w="1408" w:type="dxa"/>
            <w:shd w:val="clear" w:color="auto" w:fill="auto"/>
            <w:noWrap/>
            <w:vAlign w:val="bottom"/>
          </w:tcPr>
          <w:p w14:paraId="16C0686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0</w:t>
            </w:r>
          </w:p>
        </w:tc>
        <w:tc>
          <w:tcPr>
            <w:tcW w:w="1409" w:type="dxa"/>
            <w:shd w:val="clear" w:color="auto" w:fill="auto"/>
            <w:noWrap/>
            <w:vAlign w:val="bottom"/>
          </w:tcPr>
          <w:p w14:paraId="6E72135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530</w:t>
            </w:r>
          </w:p>
        </w:tc>
      </w:tr>
      <w:tr w:rsidR="00DE30F3" w:rsidRPr="009E5255" w14:paraId="4DDDA051" w14:textId="77777777" w:rsidTr="00545C72">
        <w:trPr>
          <w:trHeight w:val="255"/>
        </w:trPr>
        <w:tc>
          <w:tcPr>
            <w:tcW w:w="1985" w:type="dxa"/>
            <w:noWrap/>
          </w:tcPr>
          <w:p w14:paraId="7E1368C7"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7274W private</w:t>
            </w:r>
          </w:p>
        </w:tc>
        <w:tc>
          <w:tcPr>
            <w:tcW w:w="1408" w:type="dxa"/>
            <w:shd w:val="clear" w:color="auto" w:fill="auto"/>
            <w:noWrap/>
            <w:vAlign w:val="bottom"/>
          </w:tcPr>
          <w:p w14:paraId="49A7A74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271</w:t>
            </w:r>
          </w:p>
        </w:tc>
        <w:tc>
          <w:tcPr>
            <w:tcW w:w="1408" w:type="dxa"/>
            <w:shd w:val="clear" w:color="auto" w:fill="auto"/>
            <w:noWrap/>
            <w:vAlign w:val="bottom"/>
          </w:tcPr>
          <w:p w14:paraId="3FCA55D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9</w:t>
            </w:r>
          </w:p>
        </w:tc>
        <w:tc>
          <w:tcPr>
            <w:tcW w:w="1408" w:type="dxa"/>
            <w:shd w:val="clear" w:color="auto" w:fill="auto"/>
            <w:noWrap/>
            <w:vAlign w:val="bottom"/>
          </w:tcPr>
          <w:p w14:paraId="504C18A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951</w:t>
            </w:r>
          </w:p>
        </w:tc>
        <w:tc>
          <w:tcPr>
            <w:tcW w:w="1408" w:type="dxa"/>
            <w:shd w:val="clear" w:color="auto" w:fill="auto"/>
            <w:noWrap/>
            <w:vAlign w:val="bottom"/>
          </w:tcPr>
          <w:p w14:paraId="1259DE8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46</w:t>
            </w:r>
          </w:p>
        </w:tc>
        <w:tc>
          <w:tcPr>
            <w:tcW w:w="1409" w:type="dxa"/>
            <w:shd w:val="clear" w:color="auto" w:fill="auto"/>
            <w:noWrap/>
            <w:vAlign w:val="bottom"/>
          </w:tcPr>
          <w:p w14:paraId="1CBB05E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587</w:t>
            </w:r>
          </w:p>
        </w:tc>
      </w:tr>
      <w:tr w:rsidR="00DE30F3" w:rsidRPr="009E5255" w14:paraId="26F9882F" w14:textId="77777777" w:rsidTr="00545C72">
        <w:trPr>
          <w:trHeight w:val="255"/>
        </w:trPr>
        <w:tc>
          <w:tcPr>
            <w:tcW w:w="1985" w:type="dxa"/>
            <w:noWrap/>
          </w:tcPr>
          <w:p w14:paraId="4A5C2EDF"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07275X private</w:t>
            </w:r>
          </w:p>
        </w:tc>
        <w:tc>
          <w:tcPr>
            <w:tcW w:w="1408" w:type="dxa"/>
            <w:shd w:val="clear" w:color="auto" w:fill="auto"/>
            <w:noWrap/>
            <w:vAlign w:val="bottom"/>
          </w:tcPr>
          <w:p w14:paraId="4D7F0CF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4,632</w:t>
            </w:r>
          </w:p>
        </w:tc>
        <w:tc>
          <w:tcPr>
            <w:tcW w:w="1408" w:type="dxa"/>
            <w:shd w:val="clear" w:color="auto" w:fill="auto"/>
            <w:noWrap/>
            <w:vAlign w:val="bottom"/>
          </w:tcPr>
          <w:p w14:paraId="1E21EF9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4</w:t>
            </w:r>
          </w:p>
        </w:tc>
        <w:tc>
          <w:tcPr>
            <w:tcW w:w="1408" w:type="dxa"/>
            <w:shd w:val="clear" w:color="auto" w:fill="auto"/>
            <w:noWrap/>
            <w:vAlign w:val="bottom"/>
          </w:tcPr>
          <w:p w14:paraId="16F08D9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687</w:t>
            </w:r>
          </w:p>
        </w:tc>
        <w:tc>
          <w:tcPr>
            <w:tcW w:w="1408" w:type="dxa"/>
            <w:shd w:val="clear" w:color="auto" w:fill="auto"/>
            <w:noWrap/>
            <w:vAlign w:val="bottom"/>
          </w:tcPr>
          <w:p w14:paraId="257442E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230</w:t>
            </w:r>
          </w:p>
        </w:tc>
        <w:tc>
          <w:tcPr>
            <w:tcW w:w="1409" w:type="dxa"/>
            <w:shd w:val="clear" w:color="auto" w:fill="auto"/>
            <w:noWrap/>
            <w:vAlign w:val="bottom"/>
          </w:tcPr>
          <w:p w14:paraId="783867F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0,603</w:t>
            </w:r>
          </w:p>
        </w:tc>
      </w:tr>
      <w:tr w:rsidR="00DE30F3" w:rsidRPr="009E5255" w14:paraId="13C4AB1A" w14:textId="77777777" w:rsidTr="00545C72">
        <w:trPr>
          <w:trHeight w:val="255"/>
        </w:trPr>
        <w:tc>
          <w:tcPr>
            <w:tcW w:w="1985" w:type="dxa"/>
            <w:noWrap/>
          </w:tcPr>
          <w:p w14:paraId="4DEA4CEA"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12219D private</w:t>
            </w:r>
          </w:p>
        </w:tc>
        <w:tc>
          <w:tcPr>
            <w:tcW w:w="1408" w:type="dxa"/>
            <w:shd w:val="clear" w:color="auto" w:fill="auto"/>
            <w:noWrap/>
            <w:vAlign w:val="bottom"/>
          </w:tcPr>
          <w:p w14:paraId="30957EA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150</w:t>
            </w:r>
          </w:p>
        </w:tc>
        <w:tc>
          <w:tcPr>
            <w:tcW w:w="1408" w:type="dxa"/>
            <w:shd w:val="clear" w:color="auto" w:fill="auto"/>
            <w:noWrap/>
            <w:vAlign w:val="bottom"/>
          </w:tcPr>
          <w:p w14:paraId="7229B29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w:t>
            </w:r>
          </w:p>
        </w:tc>
        <w:tc>
          <w:tcPr>
            <w:tcW w:w="1408" w:type="dxa"/>
            <w:shd w:val="clear" w:color="auto" w:fill="auto"/>
            <w:noWrap/>
            <w:vAlign w:val="bottom"/>
          </w:tcPr>
          <w:p w14:paraId="44B58C2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853</w:t>
            </w:r>
          </w:p>
        </w:tc>
        <w:tc>
          <w:tcPr>
            <w:tcW w:w="1408" w:type="dxa"/>
            <w:shd w:val="clear" w:color="auto" w:fill="auto"/>
            <w:noWrap/>
            <w:vAlign w:val="bottom"/>
          </w:tcPr>
          <w:p w14:paraId="03CF3FB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w:t>
            </w:r>
          </w:p>
        </w:tc>
        <w:tc>
          <w:tcPr>
            <w:tcW w:w="1409" w:type="dxa"/>
            <w:shd w:val="clear" w:color="auto" w:fill="auto"/>
            <w:noWrap/>
            <w:vAlign w:val="bottom"/>
          </w:tcPr>
          <w:p w14:paraId="40CD01A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019</w:t>
            </w:r>
          </w:p>
        </w:tc>
      </w:tr>
      <w:tr w:rsidR="00DE30F3" w:rsidRPr="009E5255" w14:paraId="5FA11E7A" w14:textId="77777777" w:rsidTr="00545C72">
        <w:trPr>
          <w:trHeight w:val="255"/>
        </w:trPr>
        <w:tc>
          <w:tcPr>
            <w:tcW w:w="1985" w:type="dxa"/>
            <w:noWrap/>
          </w:tcPr>
          <w:p w14:paraId="7AE4B299" w14:textId="77777777" w:rsidR="00DE30F3" w:rsidRPr="009E5255" w:rsidRDefault="00DE30F3" w:rsidP="00545C72">
            <w:pPr>
              <w:spacing w:before="0" w:after="0" w:line="240" w:lineRule="auto"/>
              <w:ind w:left="179"/>
              <w:rPr>
                <w:color w:val="000000" w:themeColor="text1"/>
                <w:sz w:val="20"/>
                <w:szCs w:val="20"/>
              </w:rPr>
            </w:pPr>
            <w:r w:rsidRPr="009E5255">
              <w:rPr>
                <w:color w:val="000000" w:themeColor="text1"/>
                <w:sz w:val="20"/>
                <w:szCs w:val="20"/>
              </w:rPr>
              <w:t>12227M public</w:t>
            </w:r>
          </w:p>
        </w:tc>
        <w:tc>
          <w:tcPr>
            <w:tcW w:w="1408" w:type="dxa"/>
            <w:shd w:val="clear" w:color="auto" w:fill="auto"/>
            <w:noWrap/>
            <w:vAlign w:val="bottom"/>
          </w:tcPr>
          <w:p w14:paraId="32A4939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6EBED30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29B1D4A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0</w:t>
            </w:r>
          </w:p>
        </w:tc>
        <w:tc>
          <w:tcPr>
            <w:tcW w:w="1408" w:type="dxa"/>
            <w:shd w:val="clear" w:color="auto" w:fill="auto"/>
            <w:noWrap/>
            <w:vAlign w:val="bottom"/>
          </w:tcPr>
          <w:p w14:paraId="2639193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145</w:t>
            </w:r>
          </w:p>
        </w:tc>
        <w:tc>
          <w:tcPr>
            <w:tcW w:w="1409" w:type="dxa"/>
            <w:shd w:val="clear" w:color="auto" w:fill="auto"/>
            <w:noWrap/>
            <w:vAlign w:val="bottom"/>
          </w:tcPr>
          <w:p w14:paraId="77890C1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145</w:t>
            </w:r>
          </w:p>
        </w:tc>
      </w:tr>
      <w:tr w:rsidR="00DE30F3" w:rsidRPr="009E5255" w14:paraId="43F5AEF1" w14:textId="77777777" w:rsidTr="00545C72">
        <w:trPr>
          <w:trHeight w:val="255"/>
        </w:trPr>
        <w:tc>
          <w:tcPr>
            <w:tcW w:w="1985" w:type="dxa"/>
            <w:tcBorders>
              <w:bottom w:val="single" w:sz="4" w:space="0" w:color="auto"/>
            </w:tcBorders>
            <w:noWrap/>
          </w:tcPr>
          <w:p w14:paraId="431B059D" w14:textId="77777777" w:rsidR="00DE30F3" w:rsidRPr="009E5255" w:rsidRDefault="00DE30F3" w:rsidP="00DE30F3">
            <w:pPr>
              <w:spacing w:before="0" w:after="0" w:line="240" w:lineRule="auto"/>
              <w:rPr>
                <w:i/>
                <w:iCs/>
                <w:color w:val="000000" w:themeColor="text1"/>
                <w:sz w:val="20"/>
                <w:szCs w:val="20"/>
              </w:rPr>
            </w:pPr>
            <w:r w:rsidRPr="009E5255">
              <w:rPr>
                <w:i/>
                <w:iCs/>
                <w:color w:val="000000" w:themeColor="text1"/>
                <w:sz w:val="20"/>
                <w:szCs w:val="20"/>
              </w:rPr>
              <w:t>Total</w:t>
            </w:r>
          </w:p>
        </w:tc>
        <w:tc>
          <w:tcPr>
            <w:tcW w:w="1408" w:type="dxa"/>
            <w:tcBorders>
              <w:bottom w:val="single" w:sz="4" w:space="0" w:color="auto"/>
            </w:tcBorders>
            <w:shd w:val="clear" w:color="auto" w:fill="auto"/>
            <w:noWrap/>
            <w:vAlign w:val="bottom"/>
          </w:tcPr>
          <w:p w14:paraId="7EB322F6"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96,243</w:t>
            </w:r>
          </w:p>
        </w:tc>
        <w:tc>
          <w:tcPr>
            <w:tcW w:w="1408" w:type="dxa"/>
            <w:tcBorders>
              <w:bottom w:val="single" w:sz="4" w:space="0" w:color="auto"/>
            </w:tcBorders>
            <w:shd w:val="clear" w:color="auto" w:fill="auto"/>
            <w:noWrap/>
            <w:vAlign w:val="bottom"/>
          </w:tcPr>
          <w:p w14:paraId="395129C9"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307</w:t>
            </w:r>
          </w:p>
        </w:tc>
        <w:tc>
          <w:tcPr>
            <w:tcW w:w="1408" w:type="dxa"/>
            <w:tcBorders>
              <w:bottom w:val="single" w:sz="4" w:space="0" w:color="auto"/>
            </w:tcBorders>
            <w:shd w:val="clear" w:color="auto" w:fill="auto"/>
            <w:noWrap/>
            <w:vAlign w:val="bottom"/>
          </w:tcPr>
          <w:p w14:paraId="79BCC594"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39,190</w:t>
            </w:r>
          </w:p>
        </w:tc>
        <w:tc>
          <w:tcPr>
            <w:tcW w:w="1408" w:type="dxa"/>
            <w:tcBorders>
              <w:bottom w:val="single" w:sz="4" w:space="0" w:color="auto"/>
            </w:tcBorders>
            <w:shd w:val="clear" w:color="auto" w:fill="auto"/>
            <w:noWrap/>
            <w:vAlign w:val="bottom"/>
          </w:tcPr>
          <w:p w14:paraId="59F4BC7E"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80,893</w:t>
            </w:r>
          </w:p>
        </w:tc>
        <w:tc>
          <w:tcPr>
            <w:tcW w:w="1409" w:type="dxa"/>
            <w:tcBorders>
              <w:bottom w:val="single" w:sz="4" w:space="0" w:color="auto"/>
            </w:tcBorders>
            <w:shd w:val="clear" w:color="auto" w:fill="auto"/>
            <w:noWrap/>
            <w:vAlign w:val="bottom"/>
          </w:tcPr>
          <w:p w14:paraId="1CF02630" w14:textId="77777777" w:rsidR="00DE30F3" w:rsidRPr="009E5255" w:rsidRDefault="00DE30F3" w:rsidP="00DE30F3">
            <w:pPr>
              <w:spacing w:before="0" w:after="0" w:line="240" w:lineRule="auto"/>
              <w:jc w:val="center"/>
              <w:rPr>
                <w:i/>
                <w:iCs/>
                <w:color w:val="000000" w:themeColor="text1"/>
                <w:sz w:val="20"/>
                <w:szCs w:val="20"/>
              </w:rPr>
            </w:pPr>
            <w:r w:rsidRPr="009E5255">
              <w:rPr>
                <w:i/>
                <w:iCs/>
                <w:color w:val="000000" w:themeColor="text1"/>
                <w:sz w:val="20"/>
                <w:szCs w:val="20"/>
              </w:rPr>
              <w:t>216,633</w:t>
            </w:r>
          </w:p>
        </w:tc>
      </w:tr>
    </w:tbl>
    <w:p w14:paraId="50D6DC65" w14:textId="7CC5931B" w:rsidR="00DE30F3" w:rsidRPr="009E5255" w:rsidRDefault="00DE30F3" w:rsidP="003A6F1A">
      <w:pPr>
        <w:pStyle w:val="TableNotes"/>
      </w:pPr>
      <w:r w:rsidRPr="009E5255">
        <w:t>Note:</w:t>
      </w:r>
      <w:r w:rsidRPr="009E5255">
        <w:tab/>
        <w:t>Developed for this Review using PBS line level data.</w:t>
      </w:r>
    </w:p>
    <w:p w14:paraId="3F169599" w14:textId="0627E72C" w:rsidR="00DE30F3" w:rsidRPr="009E5255" w:rsidRDefault="00DE30F3" w:rsidP="00DE30F3">
      <w:r w:rsidRPr="009E5255">
        <w:rPr>
          <w:i/>
          <w:iCs/>
        </w:rPr>
        <w:t xml:space="preserve">Pricing Inputs: </w:t>
      </w:r>
      <w:r w:rsidRPr="009E5255">
        <w:t xml:space="preserve">The fees and mark-ups relevant to the EFC medicines are presented in </w:t>
      </w:r>
      <w:r w:rsidRPr="009E5255">
        <w:fldChar w:fldCharType="begin"/>
      </w:r>
      <w:r w:rsidRPr="009E5255">
        <w:instrText xml:space="preserve"> REF _Ref87873915 \h  \* MERGEFORMAT </w:instrText>
      </w:r>
      <w:r w:rsidRPr="009E5255">
        <w:fldChar w:fldCharType="separate"/>
      </w:r>
      <w:r w:rsidR="000C766B" w:rsidRPr="009E5255">
        <w:t>Table A</w:t>
      </w:r>
      <w:r w:rsidR="000C766B">
        <w:t>65</w:t>
      </w:r>
      <w:r w:rsidR="000C766B" w:rsidRPr="009E5255">
        <w:t>.</w:t>
      </w:r>
      <w:r w:rsidRPr="009E5255">
        <w:fldChar w:fldCharType="end"/>
      </w:r>
      <w:r w:rsidRPr="009E5255">
        <w:t xml:space="preserve">  The fees are indexed annually on 1 July each year.  Currently, there are no wastage, container or dangerous drug fees payable for EFC items.  </w:t>
      </w:r>
    </w:p>
    <w:p w14:paraId="6075D8E9" w14:textId="58C5ED24" w:rsidR="00DE30F3" w:rsidRPr="009E5255" w:rsidRDefault="00DE30F3" w:rsidP="00DE30F3">
      <w:pPr>
        <w:pStyle w:val="Caption"/>
      </w:pPr>
      <w:bookmarkStart w:id="601" w:name="_Ref87873915"/>
      <w:r w:rsidRPr="009E5255">
        <w:t>Table A</w:t>
      </w:r>
      <w:r w:rsidR="00E36C93">
        <w:fldChar w:fldCharType="begin"/>
      </w:r>
      <w:r w:rsidR="00E36C93">
        <w:instrText xml:space="preserve"> SEQ Table_A \* ARABIC </w:instrText>
      </w:r>
      <w:r w:rsidR="00E36C93">
        <w:fldChar w:fldCharType="separate"/>
      </w:r>
      <w:r w:rsidR="000C766B">
        <w:rPr>
          <w:noProof/>
        </w:rPr>
        <w:t>65</w:t>
      </w:r>
      <w:r w:rsidR="00E36C93">
        <w:rPr>
          <w:noProof/>
        </w:rPr>
        <w:fldChar w:fldCharType="end"/>
      </w:r>
      <w:r w:rsidRPr="009E5255">
        <w:t>.</w:t>
      </w:r>
      <w:bookmarkEnd w:id="601"/>
      <w:r w:rsidRPr="009E5255">
        <w:t xml:space="preserve"> </w:t>
      </w:r>
      <w:r w:rsidR="00545C72" w:rsidRPr="009E5255">
        <w:t>F</w:t>
      </w:r>
      <w:r w:rsidRPr="009E5255">
        <w:t xml:space="preserve">ees and mark-ups </w:t>
      </w:r>
      <w:r w:rsidR="00545C72" w:rsidRPr="009E5255">
        <w:t xml:space="preserve">relevant </w:t>
      </w:r>
      <w:r w:rsidRPr="009E5255">
        <w:t>for EFC</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ees and mark-ups relevant for EFC"/>
      </w:tblPr>
      <w:tblGrid>
        <w:gridCol w:w="3867"/>
        <w:gridCol w:w="557"/>
        <w:gridCol w:w="557"/>
        <w:gridCol w:w="778"/>
        <w:gridCol w:w="1185"/>
        <w:gridCol w:w="1131"/>
        <w:gridCol w:w="945"/>
      </w:tblGrid>
      <w:tr w:rsidR="00DE30F3" w:rsidRPr="009E5255" w14:paraId="79F50F62" w14:textId="77777777" w:rsidTr="00545C72">
        <w:trPr>
          <w:trHeight w:val="255"/>
          <w:tblHeader/>
        </w:trPr>
        <w:tc>
          <w:tcPr>
            <w:tcW w:w="2143" w:type="pct"/>
            <w:noWrap/>
            <w:hideMark/>
          </w:tcPr>
          <w:p w14:paraId="240F43AE" w14:textId="4223DC7A" w:rsidR="00DE30F3" w:rsidRPr="009E5255" w:rsidRDefault="00DE30F3" w:rsidP="00DE30F3">
            <w:pPr>
              <w:spacing w:before="0" w:after="0" w:line="240" w:lineRule="auto"/>
              <w:rPr>
                <w:bCs w:val="0"/>
                <w:i/>
                <w:iCs/>
                <w:color w:val="000000" w:themeColor="text1"/>
                <w:sz w:val="20"/>
                <w:szCs w:val="20"/>
              </w:rPr>
            </w:pPr>
          </w:p>
        </w:tc>
        <w:tc>
          <w:tcPr>
            <w:tcW w:w="309" w:type="pct"/>
          </w:tcPr>
          <w:p w14:paraId="78A4264D" w14:textId="3E5833D6" w:rsidR="00DE30F3" w:rsidRPr="009E5255" w:rsidRDefault="00DE30F3" w:rsidP="00545C72">
            <w:pPr>
              <w:spacing w:before="0" w:after="0" w:line="240" w:lineRule="auto"/>
              <w:rPr>
                <w:bCs w:val="0"/>
                <w:i/>
                <w:iCs/>
                <w:color w:val="000000" w:themeColor="text1"/>
                <w:sz w:val="20"/>
                <w:szCs w:val="20"/>
              </w:rPr>
            </w:pPr>
          </w:p>
        </w:tc>
        <w:tc>
          <w:tcPr>
            <w:tcW w:w="309" w:type="pct"/>
          </w:tcPr>
          <w:p w14:paraId="4C5E4BBD" w14:textId="2F7C26C2" w:rsidR="00DE30F3" w:rsidRPr="009E5255" w:rsidRDefault="00DE30F3" w:rsidP="00545C72">
            <w:pPr>
              <w:spacing w:before="0" w:after="0" w:line="240" w:lineRule="auto"/>
              <w:rPr>
                <w:bCs w:val="0"/>
                <w:i/>
                <w:iCs/>
                <w:color w:val="000000" w:themeColor="text1"/>
                <w:sz w:val="20"/>
                <w:szCs w:val="20"/>
              </w:rPr>
            </w:pPr>
          </w:p>
        </w:tc>
        <w:tc>
          <w:tcPr>
            <w:tcW w:w="431" w:type="pct"/>
          </w:tcPr>
          <w:p w14:paraId="588C5D90" w14:textId="0D71E1C6" w:rsidR="00DE30F3" w:rsidRPr="009E5255" w:rsidRDefault="00DE30F3" w:rsidP="00545C72">
            <w:pPr>
              <w:spacing w:before="0" w:after="0" w:line="240" w:lineRule="auto"/>
              <w:rPr>
                <w:bCs w:val="0"/>
                <w:i/>
                <w:iCs/>
                <w:color w:val="000000" w:themeColor="text1"/>
                <w:sz w:val="20"/>
                <w:szCs w:val="20"/>
              </w:rPr>
            </w:pPr>
          </w:p>
        </w:tc>
        <w:tc>
          <w:tcPr>
            <w:tcW w:w="657" w:type="pct"/>
            <w:noWrap/>
            <w:hideMark/>
          </w:tcPr>
          <w:p w14:paraId="1BEE373B" w14:textId="0BEE6E02" w:rsidR="00DE30F3" w:rsidRPr="009E5255" w:rsidRDefault="00DE30F3" w:rsidP="00545C72">
            <w:pPr>
              <w:spacing w:before="0" w:after="0" w:line="240" w:lineRule="auto"/>
              <w:rPr>
                <w:bCs w:val="0"/>
                <w:i/>
                <w:iCs/>
                <w:color w:val="000000" w:themeColor="text1"/>
                <w:sz w:val="20"/>
                <w:szCs w:val="20"/>
              </w:rPr>
            </w:pPr>
          </w:p>
        </w:tc>
        <w:tc>
          <w:tcPr>
            <w:tcW w:w="1151" w:type="pct"/>
            <w:gridSpan w:val="2"/>
          </w:tcPr>
          <w:p w14:paraId="1CC984B7"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Sens analysis</w:t>
            </w:r>
          </w:p>
        </w:tc>
      </w:tr>
      <w:tr w:rsidR="00545C72" w:rsidRPr="009E5255" w14:paraId="322207FF" w14:textId="77777777" w:rsidTr="00545C72">
        <w:trPr>
          <w:trHeight w:val="255"/>
          <w:tblHeader/>
        </w:trPr>
        <w:tc>
          <w:tcPr>
            <w:tcW w:w="2143" w:type="pct"/>
            <w:tcBorders>
              <w:bottom w:val="single" w:sz="4" w:space="0" w:color="auto"/>
            </w:tcBorders>
            <w:noWrap/>
            <w:vAlign w:val="bottom"/>
          </w:tcPr>
          <w:p w14:paraId="495C1790" w14:textId="74CDFB93" w:rsidR="00545C72" w:rsidRPr="009E5255" w:rsidRDefault="00545C72" w:rsidP="00545C72">
            <w:pPr>
              <w:spacing w:before="0" w:after="0" w:line="240" w:lineRule="auto"/>
              <w:rPr>
                <w:bCs w:val="0"/>
                <w:i/>
                <w:iCs/>
                <w:color w:val="000000" w:themeColor="text1"/>
                <w:sz w:val="20"/>
                <w:szCs w:val="20"/>
              </w:rPr>
            </w:pPr>
            <w:r w:rsidRPr="009E5255">
              <w:rPr>
                <w:bCs w:val="0"/>
                <w:i/>
                <w:iCs/>
                <w:color w:val="000000" w:themeColor="text1"/>
                <w:sz w:val="20"/>
                <w:szCs w:val="20"/>
              </w:rPr>
              <w:t>Fee/mark-up</w:t>
            </w:r>
          </w:p>
        </w:tc>
        <w:tc>
          <w:tcPr>
            <w:tcW w:w="309" w:type="pct"/>
            <w:tcBorders>
              <w:bottom w:val="single" w:sz="4" w:space="0" w:color="auto"/>
            </w:tcBorders>
            <w:vAlign w:val="bottom"/>
          </w:tcPr>
          <w:p w14:paraId="6D00DDFB" w14:textId="5EE7398F" w:rsidR="00545C72" w:rsidRPr="009E5255" w:rsidRDefault="00545C72"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Pub</w:t>
            </w:r>
          </w:p>
        </w:tc>
        <w:tc>
          <w:tcPr>
            <w:tcW w:w="309" w:type="pct"/>
            <w:tcBorders>
              <w:bottom w:val="single" w:sz="4" w:space="0" w:color="auto"/>
            </w:tcBorders>
            <w:vAlign w:val="bottom"/>
          </w:tcPr>
          <w:p w14:paraId="5550CAE3" w14:textId="67980541" w:rsidR="00545C72" w:rsidRPr="009E5255" w:rsidRDefault="00545C72"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Priv</w:t>
            </w:r>
          </w:p>
        </w:tc>
        <w:tc>
          <w:tcPr>
            <w:tcW w:w="431" w:type="pct"/>
            <w:tcBorders>
              <w:bottom w:val="single" w:sz="4" w:space="0" w:color="auto"/>
            </w:tcBorders>
            <w:vAlign w:val="bottom"/>
          </w:tcPr>
          <w:p w14:paraId="1784451A" w14:textId="4E0E7471" w:rsidR="00545C72" w:rsidRPr="009E5255" w:rsidRDefault="00545C72"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Comm</w:t>
            </w:r>
          </w:p>
        </w:tc>
        <w:tc>
          <w:tcPr>
            <w:tcW w:w="657" w:type="pct"/>
            <w:tcBorders>
              <w:bottom w:val="single" w:sz="4" w:space="0" w:color="auto"/>
            </w:tcBorders>
            <w:noWrap/>
            <w:vAlign w:val="bottom"/>
          </w:tcPr>
          <w:p w14:paraId="485BB9BB" w14:textId="1B95E71F" w:rsidR="00545C72" w:rsidRPr="009E5255" w:rsidRDefault="00545C72"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Base case</w:t>
            </w:r>
          </w:p>
        </w:tc>
        <w:tc>
          <w:tcPr>
            <w:tcW w:w="627" w:type="pct"/>
            <w:tcBorders>
              <w:bottom w:val="single" w:sz="4" w:space="0" w:color="auto"/>
            </w:tcBorders>
            <w:vAlign w:val="bottom"/>
          </w:tcPr>
          <w:p w14:paraId="01F1191F" w14:textId="77777777" w:rsidR="00545C72" w:rsidRPr="009E5255" w:rsidRDefault="00545C72"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10% increase</w:t>
            </w:r>
          </w:p>
        </w:tc>
        <w:tc>
          <w:tcPr>
            <w:tcW w:w="524" w:type="pct"/>
            <w:tcBorders>
              <w:bottom w:val="single" w:sz="4" w:space="0" w:color="auto"/>
            </w:tcBorders>
            <w:vAlign w:val="bottom"/>
          </w:tcPr>
          <w:p w14:paraId="195D7A1A" w14:textId="77777777" w:rsidR="00545C72" w:rsidRPr="009E5255" w:rsidRDefault="00545C72" w:rsidP="00545C72">
            <w:pPr>
              <w:spacing w:before="0" w:after="0" w:line="240" w:lineRule="auto"/>
              <w:jc w:val="center"/>
              <w:rPr>
                <w:bCs w:val="0"/>
                <w:i/>
                <w:iCs/>
                <w:color w:val="000000" w:themeColor="text1"/>
                <w:sz w:val="20"/>
                <w:szCs w:val="20"/>
              </w:rPr>
            </w:pPr>
            <w:r w:rsidRPr="009E5255">
              <w:rPr>
                <w:bCs w:val="0"/>
                <w:i/>
                <w:iCs/>
                <w:color w:val="000000" w:themeColor="text1"/>
                <w:sz w:val="20"/>
                <w:szCs w:val="20"/>
              </w:rPr>
              <w:t>25% increase</w:t>
            </w:r>
          </w:p>
        </w:tc>
      </w:tr>
      <w:tr w:rsidR="00DE30F3" w:rsidRPr="009E5255" w14:paraId="443B4BCC" w14:textId="77777777" w:rsidTr="00545C72">
        <w:trPr>
          <w:trHeight w:val="255"/>
        </w:trPr>
        <w:tc>
          <w:tcPr>
            <w:tcW w:w="2143" w:type="pct"/>
            <w:tcBorders>
              <w:top w:val="single" w:sz="4" w:space="0" w:color="auto"/>
            </w:tcBorders>
            <w:noWrap/>
            <w:hideMark/>
          </w:tcPr>
          <w:p w14:paraId="5E99963B"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Ready prepared dispensing fee</w:t>
            </w:r>
          </w:p>
        </w:tc>
        <w:tc>
          <w:tcPr>
            <w:tcW w:w="309" w:type="pct"/>
            <w:tcBorders>
              <w:top w:val="single" w:sz="4" w:space="0" w:color="auto"/>
            </w:tcBorders>
          </w:tcPr>
          <w:p w14:paraId="4525320C" w14:textId="77777777" w:rsidR="00DE30F3" w:rsidRPr="009E5255" w:rsidRDefault="00DE30F3" w:rsidP="00DE30F3">
            <w:pPr>
              <w:spacing w:before="0" w:after="0" w:line="240" w:lineRule="auto"/>
              <w:jc w:val="center"/>
              <w:rPr>
                <w:color w:val="000000" w:themeColor="text1"/>
                <w:sz w:val="20"/>
                <w:szCs w:val="20"/>
              </w:rPr>
            </w:pPr>
          </w:p>
        </w:tc>
        <w:tc>
          <w:tcPr>
            <w:tcW w:w="309" w:type="pct"/>
            <w:tcBorders>
              <w:top w:val="single" w:sz="4" w:space="0" w:color="auto"/>
            </w:tcBorders>
          </w:tcPr>
          <w:p w14:paraId="3EFDBD5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431" w:type="pct"/>
            <w:tcBorders>
              <w:top w:val="single" w:sz="4" w:space="0" w:color="auto"/>
            </w:tcBorders>
          </w:tcPr>
          <w:p w14:paraId="2754A6C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657" w:type="pct"/>
            <w:tcBorders>
              <w:top w:val="single" w:sz="4" w:space="0" w:color="auto"/>
            </w:tcBorders>
            <w:noWrap/>
            <w:hideMark/>
          </w:tcPr>
          <w:p w14:paraId="758F6F7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7.78</w:t>
            </w:r>
          </w:p>
        </w:tc>
        <w:tc>
          <w:tcPr>
            <w:tcW w:w="627" w:type="pct"/>
            <w:tcBorders>
              <w:top w:val="single" w:sz="4" w:space="0" w:color="auto"/>
            </w:tcBorders>
          </w:tcPr>
          <w:p w14:paraId="1AB4318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56</w:t>
            </w:r>
          </w:p>
        </w:tc>
        <w:tc>
          <w:tcPr>
            <w:tcW w:w="524" w:type="pct"/>
            <w:tcBorders>
              <w:top w:val="single" w:sz="4" w:space="0" w:color="auto"/>
            </w:tcBorders>
            <w:shd w:val="clear" w:color="auto" w:fill="auto"/>
            <w:vAlign w:val="bottom"/>
          </w:tcPr>
          <w:p w14:paraId="0DDBCC5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73</w:t>
            </w:r>
          </w:p>
        </w:tc>
      </w:tr>
      <w:tr w:rsidR="00DE30F3" w:rsidRPr="009E5255" w14:paraId="35164F1C" w14:textId="77777777" w:rsidTr="00545C72">
        <w:trPr>
          <w:trHeight w:val="255"/>
        </w:trPr>
        <w:tc>
          <w:tcPr>
            <w:tcW w:w="2143" w:type="pct"/>
            <w:noWrap/>
            <w:hideMark/>
          </w:tcPr>
          <w:p w14:paraId="31D7A64E"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Distribution fee</w:t>
            </w:r>
          </w:p>
        </w:tc>
        <w:tc>
          <w:tcPr>
            <w:tcW w:w="309" w:type="pct"/>
          </w:tcPr>
          <w:p w14:paraId="3913C5F8" w14:textId="77777777" w:rsidR="00DE30F3" w:rsidRPr="009E5255" w:rsidRDefault="00DE30F3" w:rsidP="00DE30F3">
            <w:pPr>
              <w:spacing w:before="0" w:after="0" w:line="240" w:lineRule="auto"/>
              <w:jc w:val="center"/>
              <w:rPr>
                <w:color w:val="000000" w:themeColor="text1"/>
                <w:sz w:val="20"/>
                <w:szCs w:val="20"/>
              </w:rPr>
            </w:pPr>
          </w:p>
        </w:tc>
        <w:tc>
          <w:tcPr>
            <w:tcW w:w="309" w:type="pct"/>
          </w:tcPr>
          <w:p w14:paraId="469E877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431" w:type="pct"/>
          </w:tcPr>
          <w:p w14:paraId="4ABEFDC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657" w:type="pct"/>
            <w:noWrap/>
            <w:hideMark/>
          </w:tcPr>
          <w:p w14:paraId="1C1A7B3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7.75</w:t>
            </w:r>
          </w:p>
        </w:tc>
        <w:tc>
          <w:tcPr>
            <w:tcW w:w="627" w:type="pct"/>
          </w:tcPr>
          <w:p w14:paraId="3EF577C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0.53</w:t>
            </w:r>
          </w:p>
        </w:tc>
        <w:tc>
          <w:tcPr>
            <w:tcW w:w="524" w:type="pct"/>
            <w:shd w:val="clear" w:color="auto" w:fill="auto"/>
            <w:vAlign w:val="bottom"/>
          </w:tcPr>
          <w:p w14:paraId="6A00A06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4.69</w:t>
            </w:r>
          </w:p>
        </w:tc>
      </w:tr>
      <w:tr w:rsidR="00DE30F3" w:rsidRPr="009E5255" w14:paraId="0785C962" w14:textId="77777777" w:rsidTr="00545C72">
        <w:trPr>
          <w:trHeight w:val="255"/>
        </w:trPr>
        <w:tc>
          <w:tcPr>
            <w:tcW w:w="2143" w:type="pct"/>
            <w:noWrap/>
            <w:hideMark/>
          </w:tcPr>
          <w:p w14:paraId="33E5A7C9"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Diluent fee</w:t>
            </w:r>
          </w:p>
        </w:tc>
        <w:tc>
          <w:tcPr>
            <w:tcW w:w="309" w:type="pct"/>
          </w:tcPr>
          <w:p w14:paraId="0C628FDB" w14:textId="77777777" w:rsidR="00DE30F3" w:rsidRPr="009E5255" w:rsidRDefault="00DE30F3" w:rsidP="00DE30F3">
            <w:pPr>
              <w:spacing w:before="0" w:after="0" w:line="240" w:lineRule="auto"/>
              <w:jc w:val="center"/>
              <w:rPr>
                <w:color w:val="000000" w:themeColor="text1"/>
                <w:sz w:val="20"/>
                <w:szCs w:val="20"/>
              </w:rPr>
            </w:pPr>
          </w:p>
        </w:tc>
        <w:tc>
          <w:tcPr>
            <w:tcW w:w="309" w:type="pct"/>
          </w:tcPr>
          <w:p w14:paraId="3C35832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431" w:type="pct"/>
          </w:tcPr>
          <w:p w14:paraId="6BF42FCC"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657" w:type="pct"/>
            <w:noWrap/>
            <w:hideMark/>
          </w:tcPr>
          <w:p w14:paraId="11DAA8C3"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50</w:t>
            </w:r>
          </w:p>
        </w:tc>
        <w:tc>
          <w:tcPr>
            <w:tcW w:w="627" w:type="pct"/>
          </w:tcPr>
          <w:p w14:paraId="0C88F9D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05</w:t>
            </w:r>
          </w:p>
        </w:tc>
        <w:tc>
          <w:tcPr>
            <w:tcW w:w="524" w:type="pct"/>
            <w:shd w:val="clear" w:color="auto" w:fill="auto"/>
            <w:vAlign w:val="bottom"/>
          </w:tcPr>
          <w:p w14:paraId="7DE64F8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88</w:t>
            </w:r>
          </w:p>
        </w:tc>
      </w:tr>
      <w:tr w:rsidR="00DE30F3" w:rsidRPr="009E5255" w14:paraId="17BD8A41" w14:textId="77777777" w:rsidTr="00545C72">
        <w:trPr>
          <w:trHeight w:val="255"/>
        </w:trPr>
        <w:tc>
          <w:tcPr>
            <w:tcW w:w="2143" w:type="pct"/>
            <w:noWrap/>
            <w:hideMark/>
          </w:tcPr>
          <w:p w14:paraId="328B7843"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Preparation fee</w:t>
            </w:r>
          </w:p>
        </w:tc>
        <w:tc>
          <w:tcPr>
            <w:tcW w:w="309" w:type="pct"/>
          </w:tcPr>
          <w:p w14:paraId="2B917D0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309" w:type="pct"/>
          </w:tcPr>
          <w:p w14:paraId="077560F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431" w:type="pct"/>
          </w:tcPr>
          <w:p w14:paraId="3D158FC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657" w:type="pct"/>
            <w:noWrap/>
            <w:hideMark/>
          </w:tcPr>
          <w:p w14:paraId="7F3A0AB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6.28</w:t>
            </w:r>
          </w:p>
        </w:tc>
        <w:tc>
          <w:tcPr>
            <w:tcW w:w="627" w:type="pct"/>
          </w:tcPr>
          <w:p w14:paraId="70BA734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4.91</w:t>
            </w:r>
          </w:p>
        </w:tc>
        <w:tc>
          <w:tcPr>
            <w:tcW w:w="524" w:type="pct"/>
            <w:shd w:val="clear" w:color="auto" w:fill="auto"/>
            <w:vAlign w:val="bottom"/>
          </w:tcPr>
          <w:p w14:paraId="3BE693B6"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7.85</w:t>
            </w:r>
          </w:p>
        </w:tc>
      </w:tr>
      <w:tr w:rsidR="00DE30F3" w:rsidRPr="009E5255" w14:paraId="0C3FDB9D" w14:textId="77777777" w:rsidTr="00545C72">
        <w:trPr>
          <w:trHeight w:val="255"/>
        </w:trPr>
        <w:tc>
          <w:tcPr>
            <w:tcW w:w="2143" w:type="pct"/>
            <w:noWrap/>
            <w:hideMark/>
          </w:tcPr>
          <w:p w14:paraId="5D6DB0FC"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AHI mark-up s85 &amp; s100 EFCs94 - Private</w:t>
            </w:r>
          </w:p>
        </w:tc>
        <w:tc>
          <w:tcPr>
            <w:tcW w:w="309" w:type="pct"/>
          </w:tcPr>
          <w:p w14:paraId="542B976D" w14:textId="77777777" w:rsidR="00DE30F3" w:rsidRPr="009E5255" w:rsidRDefault="00DE30F3" w:rsidP="00DE30F3">
            <w:pPr>
              <w:spacing w:before="0" w:after="0" w:line="240" w:lineRule="auto"/>
              <w:jc w:val="center"/>
              <w:rPr>
                <w:color w:val="000000" w:themeColor="text1"/>
                <w:sz w:val="20"/>
                <w:szCs w:val="20"/>
              </w:rPr>
            </w:pPr>
          </w:p>
        </w:tc>
        <w:tc>
          <w:tcPr>
            <w:tcW w:w="309" w:type="pct"/>
          </w:tcPr>
          <w:p w14:paraId="275D0F4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431" w:type="pct"/>
          </w:tcPr>
          <w:p w14:paraId="382113F4" w14:textId="77777777" w:rsidR="00DE30F3" w:rsidRPr="009E5255" w:rsidRDefault="00DE30F3" w:rsidP="00DE30F3">
            <w:pPr>
              <w:spacing w:before="0" w:after="0" w:line="240" w:lineRule="auto"/>
              <w:jc w:val="center"/>
              <w:rPr>
                <w:color w:val="000000" w:themeColor="text1"/>
                <w:sz w:val="20"/>
                <w:szCs w:val="20"/>
              </w:rPr>
            </w:pPr>
          </w:p>
        </w:tc>
        <w:tc>
          <w:tcPr>
            <w:tcW w:w="657" w:type="pct"/>
            <w:noWrap/>
            <w:hideMark/>
          </w:tcPr>
          <w:p w14:paraId="680751B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40%</w:t>
            </w:r>
          </w:p>
        </w:tc>
        <w:tc>
          <w:tcPr>
            <w:tcW w:w="627" w:type="pct"/>
          </w:tcPr>
          <w:p w14:paraId="7BD64CF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54%</w:t>
            </w:r>
          </w:p>
        </w:tc>
        <w:tc>
          <w:tcPr>
            <w:tcW w:w="524" w:type="pct"/>
            <w:shd w:val="clear" w:color="auto" w:fill="auto"/>
            <w:vAlign w:val="bottom"/>
          </w:tcPr>
          <w:p w14:paraId="6753931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5%</w:t>
            </w:r>
          </w:p>
        </w:tc>
      </w:tr>
      <w:tr w:rsidR="00DE30F3" w:rsidRPr="009E5255" w14:paraId="41675738" w14:textId="77777777" w:rsidTr="00545C72">
        <w:trPr>
          <w:trHeight w:val="255"/>
        </w:trPr>
        <w:tc>
          <w:tcPr>
            <w:tcW w:w="2143" w:type="pct"/>
            <w:noWrap/>
          </w:tcPr>
          <w:p w14:paraId="08D8D73A"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Tier 1 PTP $0 to $100</w:t>
            </w:r>
          </w:p>
        </w:tc>
        <w:tc>
          <w:tcPr>
            <w:tcW w:w="309" w:type="pct"/>
          </w:tcPr>
          <w:p w14:paraId="01C58099" w14:textId="77777777" w:rsidR="00DE30F3" w:rsidRPr="009E5255" w:rsidRDefault="00DE30F3" w:rsidP="00DE30F3">
            <w:pPr>
              <w:spacing w:before="0" w:after="0" w:line="240" w:lineRule="auto"/>
              <w:jc w:val="center"/>
              <w:rPr>
                <w:color w:val="000000" w:themeColor="text1"/>
                <w:sz w:val="20"/>
                <w:szCs w:val="20"/>
              </w:rPr>
            </w:pPr>
          </w:p>
        </w:tc>
        <w:tc>
          <w:tcPr>
            <w:tcW w:w="309" w:type="pct"/>
          </w:tcPr>
          <w:p w14:paraId="10E32DB9" w14:textId="77777777" w:rsidR="00DE30F3" w:rsidRPr="009E5255" w:rsidRDefault="00DE30F3" w:rsidP="00DE30F3">
            <w:pPr>
              <w:spacing w:before="0" w:after="0" w:line="240" w:lineRule="auto"/>
              <w:jc w:val="center"/>
              <w:rPr>
                <w:color w:val="000000" w:themeColor="text1"/>
                <w:sz w:val="20"/>
                <w:szCs w:val="20"/>
              </w:rPr>
            </w:pPr>
          </w:p>
        </w:tc>
        <w:tc>
          <w:tcPr>
            <w:tcW w:w="431" w:type="pct"/>
          </w:tcPr>
          <w:p w14:paraId="765DD84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657" w:type="pct"/>
            <w:noWrap/>
          </w:tcPr>
          <w:p w14:paraId="093E932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30</w:t>
            </w:r>
          </w:p>
        </w:tc>
        <w:tc>
          <w:tcPr>
            <w:tcW w:w="627" w:type="pct"/>
          </w:tcPr>
          <w:p w14:paraId="40A1038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73</w:t>
            </w:r>
          </w:p>
        </w:tc>
        <w:tc>
          <w:tcPr>
            <w:tcW w:w="524" w:type="pct"/>
            <w:shd w:val="clear" w:color="auto" w:fill="auto"/>
            <w:vAlign w:val="bottom"/>
          </w:tcPr>
          <w:p w14:paraId="7C115E9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38</w:t>
            </w:r>
          </w:p>
        </w:tc>
      </w:tr>
      <w:tr w:rsidR="00DE30F3" w:rsidRPr="009E5255" w14:paraId="32185CCE" w14:textId="77777777" w:rsidTr="00545C72">
        <w:trPr>
          <w:trHeight w:val="255"/>
        </w:trPr>
        <w:tc>
          <w:tcPr>
            <w:tcW w:w="2143" w:type="pct"/>
            <w:tcBorders>
              <w:bottom w:val="single" w:sz="4" w:space="0" w:color="auto"/>
            </w:tcBorders>
            <w:noWrap/>
          </w:tcPr>
          <w:p w14:paraId="3489E360"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Tier 2 PTP $100 to $2000, % exceeding $100</w:t>
            </w:r>
          </w:p>
        </w:tc>
        <w:tc>
          <w:tcPr>
            <w:tcW w:w="309" w:type="pct"/>
            <w:tcBorders>
              <w:bottom w:val="single" w:sz="4" w:space="0" w:color="auto"/>
            </w:tcBorders>
          </w:tcPr>
          <w:p w14:paraId="28E4A029" w14:textId="77777777" w:rsidR="00DE30F3" w:rsidRPr="009E5255" w:rsidRDefault="00DE30F3" w:rsidP="00DE30F3">
            <w:pPr>
              <w:spacing w:before="0" w:after="0" w:line="240" w:lineRule="auto"/>
              <w:jc w:val="center"/>
              <w:rPr>
                <w:color w:val="000000" w:themeColor="text1"/>
                <w:sz w:val="20"/>
                <w:szCs w:val="20"/>
              </w:rPr>
            </w:pPr>
          </w:p>
        </w:tc>
        <w:tc>
          <w:tcPr>
            <w:tcW w:w="309" w:type="pct"/>
            <w:tcBorders>
              <w:bottom w:val="single" w:sz="4" w:space="0" w:color="auto"/>
            </w:tcBorders>
          </w:tcPr>
          <w:p w14:paraId="65E106E8" w14:textId="77777777" w:rsidR="00DE30F3" w:rsidRPr="009E5255" w:rsidRDefault="00DE30F3" w:rsidP="00DE30F3">
            <w:pPr>
              <w:spacing w:before="0" w:after="0" w:line="240" w:lineRule="auto"/>
              <w:jc w:val="center"/>
              <w:rPr>
                <w:color w:val="000000" w:themeColor="text1"/>
                <w:sz w:val="20"/>
                <w:szCs w:val="20"/>
              </w:rPr>
            </w:pPr>
          </w:p>
        </w:tc>
        <w:tc>
          <w:tcPr>
            <w:tcW w:w="431" w:type="pct"/>
            <w:tcBorders>
              <w:bottom w:val="single" w:sz="4" w:space="0" w:color="auto"/>
            </w:tcBorders>
          </w:tcPr>
          <w:p w14:paraId="04D2CD1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w:t>
            </w:r>
          </w:p>
        </w:tc>
        <w:tc>
          <w:tcPr>
            <w:tcW w:w="657" w:type="pct"/>
            <w:tcBorders>
              <w:bottom w:val="single" w:sz="4" w:space="0" w:color="auto"/>
            </w:tcBorders>
            <w:noWrap/>
          </w:tcPr>
          <w:p w14:paraId="2612F14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00%</w:t>
            </w:r>
          </w:p>
        </w:tc>
        <w:tc>
          <w:tcPr>
            <w:tcW w:w="627" w:type="pct"/>
            <w:tcBorders>
              <w:bottom w:val="single" w:sz="4" w:space="0" w:color="auto"/>
            </w:tcBorders>
          </w:tcPr>
          <w:p w14:paraId="3FBE14C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50%</w:t>
            </w:r>
          </w:p>
        </w:tc>
        <w:tc>
          <w:tcPr>
            <w:tcW w:w="524" w:type="pct"/>
            <w:tcBorders>
              <w:bottom w:val="single" w:sz="4" w:space="0" w:color="auto"/>
            </w:tcBorders>
            <w:shd w:val="clear" w:color="auto" w:fill="auto"/>
            <w:vAlign w:val="bottom"/>
          </w:tcPr>
          <w:p w14:paraId="7A3082D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25%</w:t>
            </w:r>
          </w:p>
        </w:tc>
      </w:tr>
    </w:tbl>
    <w:p w14:paraId="6BAD177C" w14:textId="77777777" w:rsidR="00DE30F3" w:rsidRPr="009E5255" w:rsidRDefault="00DE30F3" w:rsidP="003A6F1A">
      <w:pPr>
        <w:pStyle w:val="TableNotes"/>
      </w:pPr>
      <w:r w:rsidRPr="009E5255">
        <w:t>Abbreviations:</w:t>
      </w:r>
      <w:r w:rsidRPr="009E5255">
        <w:tab/>
        <w:t>AHI, Administration, Handling and Infrastructure; Comm, community; EFC, efficient funding of chemotherapy; Priv, private; PTP, price to pharmacist; Pub, public; Sens, sensitivity.</w:t>
      </w:r>
    </w:p>
    <w:p w14:paraId="6A6AE947" w14:textId="77777777" w:rsidR="00DE30F3" w:rsidRPr="009E5255" w:rsidRDefault="00DE30F3" w:rsidP="003A6F1A">
      <w:pPr>
        <w:pStyle w:val="TableNotes"/>
      </w:pPr>
      <w:r w:rsidRPr="009E5255">
        <w:t>Note:</w:t>
      </w:r>
      <w:r w:rsidRPr="009E5255">
        <w:tab/>
        <w:t>Fees as of 1 July 2021</w:t>
      </w:r>
      <w:r w:rsidRPr="009E5255">
        <w:br/>
        <w:t>Developed for this Review using PBS line level data.</w:t>
      </w:r>
    </w:p>
    <w:p w14:paraId="475BB709" w14:textId="77777777" w:rsidR="00DE30F3" w:rsidRPr="009E5255" w:rsidRDefault="00DE30F3" w:rsidP="00DE30F3">
      <w:pPr>
        <w:rPr>
          <w:color w:val="000000" w:themeColor="text1"/>
        </w:rPr>
      </w:pPr>
      <w:r w:rsidRPr="009E5255">
        <w:rPr>
          <w:color w:val="000000" w:themeColor="text1"/>
        </w:rPr>
        <w:t>The following mark-ups were applied for all three medicines:</w:t>
      </w:r>
    </w:p>
    <w:p w14:paraId="24899DC7" w14:textId="024C76DD" w:rsidR="00DE30F3" w:rsidRPr="009E5255" w:rsidRDefault="00545C72">
      <w:pPr>
        <w:pStyle w:val="ListParagraph"/>
        <w:numPr>
          <w:ilvl w:val="0"/>
          <w:numId w:val="47"/>
        </w:numPr>
        <w:rPr>
          <w:lang w:val="en-AU"/>
        </w:rPr>
      </w:pPr>
      <w:r w:rsidRPr="009E5255">
        <w:rPr>
          <w:lang w:val="en-AU"/>
        </w:rPr>
        <w:t>(s</w:t>
      </w:r>
      <w:r w:rsidR="00DE30F3" w:rsidRPr="009E5255">
        <w:rPr>
          <w:lang w:val="en-AU"/>
        </w:rPr>
        <w:t>94</w:t>
      </w:r>
      <w:r w:rsidRPr="009E5255">
        <w:rPr>
          <w:lang w:val="en-AU"/>
        </w:rPr>
        <w:t>)</w:t>
      </w:r>
      <w:r w:rsidR="00DE30F3" w:rsidRPr="009E5255">
        <w:rPr>
          <w:lang w:val="en-AU"/>
        </w:rPr>
        <w:t xml:space="preserve"> Public hospital pharmacies which are authorised to supply PBS-subsidised chemotherapy medicines are only eligible for the preparation fee.  Section 94 – public hospital mark-ups: preparation fee equated to $86.28.</w:t>
      </w:r>
    </w:p>
    <w:p w14:paraId="4E769609" w14:textId="6B006BCA" w:rsidR="00DE30F3" w:rsidRPr="009E5255" w:rsidRDefault="00545C72">
      <w:pPr>
        <w:pStyle w:val="ListParagraph"/>
        <w:numPr>
          <w:ilvl w:val="0"/>
          <w:numId w:val="47"/>
        </w:numPr>
        <w:rPr>
          <w:lang w:val="en-AU"/>
        </w:rPr>
      </w:pPr>
      <w:r w:rsidRPr="009E5255">
        <w:rPr>
          <w:lang w:val="en-AU"/>
        </w:rPr>
        <w:t>(s94)</w:t>
      </w:r>
      <w:r w:rsidR="00DE30F3" w:rsidRPr="009E5255">
        <w:rPr>
          <w:lang w:val="en-AU"/>
        </w:rPr>
        <w:t xml:space="preserve"> Private hospital mark-ups: distribution fee, diluent fee, preparation fee and ready prepared and Administration, Handling and Infrastructure (AHI) fee mark-up percentage s100 EFC mark-up for $0 to $99,999 and equated to $127.31 excluding the 1.4% AHI.</w:t>
      </w:r>
    </w:p>
    <w:p w14:paraId="1EFB35F2" w14:textId="2D0F5EE0" w:rsidR="00DE30F3" w:rsidRPr="009E5255" w:rsidRDefault="00545C72">
      <w:pPr>
        <w:pStyle w:val="ListParagraph"/>
        <w:numPr>
          <w:ilvl w:val="0"/>
          <w:numId w:val="47"/>
        </w:numPr>
        <w:rPr>
          <w:lang w:val="en-AU"/>
        </w:rPr>
      </w:pPr>
      <w:r w:rsidRPr="009E5255">
        <w:rPr>
          <w:lang w:val="en-AU"/>
        </w:rPr>
        <w:t>(s90)</w:t>
      </w:r>
      <w:r w:rsidR="00DE30F3" w:rsidRPr="009E5255">
        <w:rPr>
          <w:lang w:val="en-AU"/>
        </w:rPr>
        <w:t xml:space="preserve"> Community pharmacy mark-ups: distribution fee, diluent fee, preparation fee and ready prepared.  In addition, pharmacy mark-up based on Tier 1 with a price to pharmacy (PTP) between $0 to $100 and equated to $131.61 excluding the 5% mark-up for Tier 2 mark-up between PTP and $100.  </w:t>
      </w:r>
    </w:p>
    <w:p w14:paraId="18A1BB53" w14:textId="71C1AFD3" w:rsidR="00DE30F3" w:rsidRPr="009E5255" w:rsidRDefault="00DE30F3" w:rsidP="00DE30F3">
      <w:pPr>
        <w:rPr>
          <w:color w:val="000000" w:themeColor="text1"/>
        </w:rPr>
      </w:pPr>
      <w:r w:rsidRPr="009E5255">
        <w:rPr>
          <w:color w:val="000000" w:themeColor="text1"/>
        </w:rPr>
        <w:t xml:space="preserve">The effective price for avelumab was unknown; while this may effect the quantum of the reduction in the cost to Government due to a change to per mg pricing as the basis for reimbursement, it is unlikely to influence the proportional change. </w:t>
      </w:r>
    </w:p>
    <w:p w14:paraId="4029341B" w14:textId="7B3369A4" w:rsidR="00DE30F3" w:rsidRPr="009E5255" w:rsidRDefault="00DE30F3" w:rsidP="00DE30F3">
      <w:pPr>
        <w:rPr>
          <w:color w:val="000000" w:themeColor="text1"/>
        </w:rPr>
      </w:pPr>
      <w:r w:rsidRPr="009E5255">
        <w:rPr>
          <w:i/>
          <w:iCs/>
          <w:color w:val="000000" w:themeColor="text1"/>
        </w:rPr>
        <w:t>Co-payment Inputs</w:t>
      </w:r>
      <w:r w:rsidRPr="009E5255">
        <w:rPr>
          <w:color w:val="000000" w:themeColor="text1"/>
        </w:rPr>
        <w:t xml:space="preserve">: From 1 January 2021, co-payments are $41.30 for general (non-concessional) patients or $6.60 for concession card holders.  The co-payments were applied to initial scripts which was 30% for cabazitaxel, 17% for avelumab and 10% for bortezomib.  This was multiplied by the existing formula in the less co-payments rows in the “Section 2.  Cost of individual forms/strengths” in the </w:t>
      </w:r>
      <w:r w:rsidRPr="009E5255">
        <w:rPr>
          <w:i/>
          <w:iCs/>
          <w:color w:val="000000" w:themeColor="text1"/>
        </w:rPr>
        <w:t xml:space="preserve">Workbook 4.b.  Impact – affected (pub).  </w:t>
      </w:r>
    </w:p>
    <w:p w14:paraId="0C495CDB" w14:textId="1FA62CB5" w:rsidR="00DE30F3" w:rsidRPr="009E5255" w:rsidRDefault="00DE30F3" w:rsidP="00DE30F3">
      <w:pPr>
        <w:rPr>
          <w:color w:val="000000" w:themeColor="text1"/>
        </w:rPr>
      </w:pPr>
      <w:r w:rsidRPr="009E5255">
        <w:rPr>
          <w:color w:val="000000" w:themeColor="text1"/>
        </w:rPr>
        <w:t>The estimation of the weighted DPMA was based on the weighted average of public hospital, private hospital and community pharmacy supply of the medicines (</w:t>
      </w:r>
      <w:r w:rsidRPr="009E5255">
        <w:rPr>
          <w:color w:val="000000" w:themeColor="text1"/>
        </w:rPr>
        <w:fldChar w:fldCharType="begin"/>
      </w:r>
      <w:r w:rsidRPr="009E5255">
        <w:rPr>
          <w:color w:val="000000" w:themeColor="text1"/>
        </w:rPr>
        <w:instrText xml:space="preserve"> REF _Ref88122749 \h  \* MERGEFORMAT </w:instrText>
      </w:r>
      <w:r w:rsidRPr="009E5255">
        <w:rPr>
          <w:color w:val="000000" w:themeColor="text1"/>
        </w:rPr>
      </w:r>
      <w:r w:rsidRPr="009E5255">
        <w:rPr>
          <w:color w:val="000000" w:themeColor="text1"/>
        </w:rPr>
        <w:fldChar w:fldCharType="separate"/>
      </w:r>
      <w:r w:rsidR="000C766B" w:rsidRPr="000C766B">
        <w:rPr>
          <w:color w:val="000000" w:themeColor="text1"/>
        </w:rPr>
        <w:t>Table A66</w:t>
      </w:r>
      <w:r w:rsidRPr="009E5255">
        <w:rPr>
          <w:color w:val="000000" w:themeColor="text1"/>
        </w:rPr>
        <w:fldChar w:fldCharType="end"/>
      </w:r>
      <w:r w:rsidRPr="009E5255">
        <w:rPr>
          <w:color w:val="000000" w:themeColor="text1"/>
        </w:rPr>
        <w:t>).  The community s90 mark-ups were estimated but could not be verified.  The effective price of bortezomib was unknown</w:t>
      </w:r>
      <w:r w:rsidR="0066610C" w:rsidRPr="009E5255">
        <w:rPr>
          <w:color w:val="000000" w:themeColor="text1"/>
        </w:rPr>
        <w:t>. The</w:t>
      </w:r>
      <w:r w:rsidRPr="009E5255">
        <w:rPr>
          <w:color w:val="000000" w:themeColor="text1"/>
        </w:rPr>
        <w:t xml:space="preserve"> calculated published prices using the mark-ups were based on </w:t>
      </w:r>
      <w:r w:rsidR="0066610C" w:rsidRPr="009E5255">
        <w:rPr>
          <w:color w:val="000000" w:themeColor="text1"/>
        </w:rPr>
        <w:t>applying the revised mark-ups to the AEMP, adjusted for the relevant maximum amount</w:t>
      </w:r>
      <w:r w:rsidRPr="009E5255">
        <w:rPr>
          <w:color w:val="000000" w:themeColor="text1"/>
        </w:rPr>
        <w:t xml:space="preserve">.  The sensitivity analysis assuming the public hospital DPMA were equivalent to private hospital DPMA under the assumption of no public/private item code distinction resulted in a slightly higher weighted DPMA.  </w:t>
      </w:r>
    </w:p>
    <w:p w14:paraId="757BFC1F" w14:textId="7D0CEA22" w:rsidR="00DE30F3" w:rsidRPr="009E5255" w:rsidRDefault="00DE30F3" w:rsidP="00DE30F3">
      <w:pPr>
        <w:pStyle w:val="Caption"/>
      </w:pPr>
      <w:bookmarkStart w:id="602" w:name="_Ref88122749"/>
      <w:r w:rsidRPr="009E5255">
        <w:t>Table A</w:t>
      </w:r>
      <w:r w:rsidR="00E36C93">
        <w:fldChar w:fldCharType="begin"/>
      </w:r>
      <w:r w:rsidR="00E36C93">
        <w:instrText xml:space="preserve"> SEQ Table_A \* ARABIC </w:instrText>
      </w:r>
      <w:r w:rsidR="00E36C93">
        <w:fldChar w:fldCharType="separate"/>
      </w:r>
      <w:r w:rsidR="000C766B">
        <w:rPr>
          <w:noProof/>
        </w:rPr>
        <w:t>66</w:t>
      </w:r>
      <w:r w:rsidR="00E36C93">
        <w:rPr>
          <w:noProof/>
        </w:rPr>
        <w:fldChar w:fldCharType="end"/>
      </w:r>
      <w:bookmarkEnd w:id="602"/>
      <w:r w:rsidRPr="009E5255">
        <w:t>. Estimation of weighted DPMA and co-paym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Caption w:val="Estimation of weighted DPMA and co-payments"/>
      </w:tblPr>
      <w:tblGrid>
        <w:gridCol w:w="1060"/>
        <w:gridCol w:w="864"/>
        <w:gridCol w:w="894"/>
        <w:gridCol w:w="894"/>
        <w:gridCol w:w="1090"/>
        <w:gridCol w:w="1006"/>
        <w:gridCol w:w="850"/>
        <w:gridCol w:w="850"/>
        <w:gridCol w:w="1512"/>
      </w:tblGrid>
      <w:tr w:rsidR="00DE30F3" w:rsidRPr="009E5255" w14:paraId="73B58797" w14:textId="77777777" w:rsidTr="00991F18">
        <w:trPr>
          <w:trHeight w:val="20"/>
        </w:trPr>
        <w:tc>
          <w:tcPr>
            <w:tcW w:w="588" w:type="pct"/>
          </w:tcPr>
          <w:p w14:paraId="308424CD" w14:textId="77777777" w:rsidR="00DE30F3" w:rsidRPr="009E5255" w:rsidRDefault="00DE30F3" w:rsidP="00DE30F3">
            <w:pPr>
              <w:spacing w:before="0" w:after="0" w:line="240" w:lineRule="auto"/>
              <w:rPr>
                <w:bCs w:val="0"/>
                <w:i/>
                <w:iCs/>
                <w:color w:val="000000" w:themeColor="text1"/>
                <w:sz w:val="20"/>
                <w:szCs w:val="20"/>
              </w:rPr>
            </w:pPr>
          </w:p>
        </w:tc>
        <w:tc>
          <w:tcPr>
            <w:tcW w:w="476" w:type="pct"/>
          </w:tcPr>
          <w:p w14:paraId="5884A9E8" w14:textId="77777777" w:rsidR="00DE30F3" w:rsidRPr="009E5255" w:rsidRDefault="00DE30F3" w:rsidP="00DE30F3">
            <w:pPr>
              <w:spacing w:before="0" w:after="0" w:line="240" w:lineRule="auto"/>
              <w:jc w:val="center"/>
              <w:rPr>
                <w:bCs w:val="0"/>
                <w:i/>
                <w:iCs/>
                <w:color w:val="000000" w:themeColor="text1"/>
                <w:sz w:val="20"/>
                <w:szCs w:val="20"/>
              </w:rPr>
            </w:pPr>
          </w:p>
        </w:tc>
        <w:tc>
          <w:tcPr>
            <w:tcW w:w="2155" w:type="pct"/>
            <w:gridSpan w:val="4"/>
          </w:tcPr>
          <w:p w14:paraId="74771686"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DPMA</w:t>
            </w:r>
          </w:p>
        </w:tc>
        <w:tc>
          <w:tcPr>
            <w:tcW w:w="942" w:type="pct"/>
            <w:gridSpan w:val="2"/>
          </w:tcPr>
          <w:p w14:paraId="17A80C71" w14:textId="77777777" w:rsidR="00DE30F3" w:rsidRPr="009E5255" w:rsidRDefault="00DE30F3" w:rsidP="00DE30F3">
            <w:pPr>
              <w:spacing w:before="0" w:after="0" w:line="240" w:lineRule="auto"/>
              <w:jc w:val="center"/>
              <w:rPr>
                <w:bCs w:val="0"/>
                <w:i/>
                <w:iCs/>
                <w:color w:val="000000" w:themeColor="text1"/>
                <w:sz w:val="20"/>
                <w:szCs w:val="20"/>
                <w:vertAlign w:val="superscript"/>
              </w:rPr>
            </w:pPr>
            <w:r w:rsidRPr="009E5255">
              <w:rPr>
                <w:bCs w:val="0"/>
                <w:i/>
                <w:iCs/>
                <w:color w:val="000000" w:themeColor="text1"/>
                <w:sz w:val="20"/>
                <w:szCs w:val="20"/>
              </w:rPr>
              <w:t>Co-payment</w:t>
            </w:r>
            <w:r w:rsidRPr="009E5255">
              <w:rPr>
                <w:bCs w:val="0"/>
                <w:i/>
                <w:iCs/>
                <w:color w:val="000000" w:themeColor="text1"/>
                <w:sz w:val="20"/>
                <w:szCs w:val="20"/>
                <w:vertAlign w:val="superscript"/>
              </w:rPr>
              <w:t>1</w:t>
            </w:r>
          </w:p>
        </w:tc>
        <w:tc>
          <w:tcPr>
            <w:tcW w:w="838" w:type="pct"/>
          </w:tcPr>
          <w:p w14:paraId="24F204F9"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Sensitivity</w:t>
            </w:r>
          </w:p>
        </w:tc>
      </w:tr>
      <w:tr w:rsidR="00DE30F3" w:rsidRPr="009E5255" w14:paraId="3B19E8F2" w14:textId="77777777" w:rsidTr="00991F18">
        <w:trPr>
          <w:trHeight w:val="20"/>
        </w:trPr>
        <w:tc>
          <w:tcPr>
            <w:tcW w:w="588" w:type="pct"/>
            <w:tcBorders>
              <w:bottom w:val="single" w:sz="4" w:space="0" w:color="auto"/>
            </w:tcBorders>
            <w:hideMark/>
          </w:tcPr>
          <w:p w14:paraId="161FA278" w14:textId="77777777" w:rsidR="00DE30F3" w:rsidRPr="009E5255" w:rsidRDefault="00DE30F3" w:rsidP="00DE30F3">
            <w:pPr>
              <w:spacing w:before="0" w:after="0" w:line="240" w:lineRule="auto"/>
              <w:rPr>
                <w:bCs w:val="0"/>
                <w:i/>
                <w:iCs/>
                <w:color w:val="000000" w:themeColor="text1"/>
                <w:sz w:val="20"/>
                <w:szCs w:val="20"/>
              </w:rPr>
            </w:pPr>
            <w:r w:rsidRPr="009E5255">
              <w:rPr>
                <w:bCs w:val="0"/>
                <w:i/>
                <w:iCs/>
                <w:color w:val="000000" w:themeColor="text1"/>
                <w:sz w:val="20"/>
                <w:szCs w:val="20"/>
              </w:rPr>
              <w:t>Medicine</w:t>
            </w:r>
          </w:p>
        </w:tc>
        <w:tc>
          <w:tcPr>
            <w:tcW w:w="476" w:type="pct"/>
            <w:tcBorders>
              <w:bottom w:val="single" w:sz="4" w:space="0" w:color="auto"/>
            </w:tcBorders>
            <w:hideMark/>
          </w:tcPr>
          <w:p w14:paraId="56A89DC0"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AEMP</w:t>
            </w:r>
          </w:p>
        </w:tc>
        <w:tc>
          <w:tcPr>
            <w:tcW w:w="496" w:type="pct"/>
            <w:tcBorders>
              <w:bottom w:val="single" w:sz="4" w:space="0" w:color="auto"/>
            </w:tcBorders>
            <w:hideMark/>
          </w:tcPr>
          <w:p w14:paraId="1DB8A585"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Public</w:t>
            </w:r>
          </w:p>
        </w:tc>
        <w:tc>
          <w:tcPr>
            <w:tcW w:w="496" w:type="pct"/>
            <w:tcBorders>
              <w:bottom w:val="single" w:sz="4" w:space="0" w:color="auto"/>
            </w:tcBorders>
            <w:hideMark/>
          </w:tcPr>
          <w:p w14:paraId="4FB29FD4"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Private</w:t>
            </w:r>
          </w:p>
        </w:tc>
        <w:tc>
          <w:tcPr>
            <w:tcW w:w="605" w:type="pct"/>
            <w:tcBorders>
              <w:bottom w:val="single" w:sz="4" w:space="0" w:color="auto"/>
            </w:tcBorders>
            <w:hideMark/>
          </w:tcPr>
          <w:p w14:paraId="12AA70EB"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Community</w:t>
            </w:r>
          </w:p>
        </w:tc>
        <w:tc>
          <w:tcPr>
            <w:tcW w:w="558" w:type="pct"/>
            <w:tcBorders>
              <w:bottom w:val="single" w:sz="4" w:space="0" w:color="auto"/>
            </w:tcBorders>
            <w:hideMark/>
          </w:tcPr>
          <w:p w14:paraId="2FBAA63D"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Weighted</w:t>
            </w:r>
          </w:p>
        </w:tc>
        <w:tc>
          <w:tcPr>
            <w:tcW w:w="471" w:type="pct"/>
            <w:tcBorders>
              <w:bottom w:val="single" w:sz="4" w:space="0" w:color="auto"/>
            </w:tcBorders>
            <w:hideMark/>
          </w:tcPr>
          <w:p w14:paraId="268834D9"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PBS</w:t>
            </w:r>
          </w:p>
        </w:tc>
        <w:tc>
          <w:tcPr>
            <w:tcW w:w="471" w:type="pct"/>
            <w:tcBorders>
              <w:bottom w:val="single" w:sz="4" w:space="0" w:color="auto"/>
            </w:tcBorders>
            <w:hideMark/>
          </w:tcPr>
          <w:p w14:paraId="526035A2"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RPBS</w:t>
            </w:r>
          </w:p>
        </w:tc>
        <w:tc>
          <w:tcPr>
            <w:tcW w:w="838" w:type="pct"/>
            <w:tcBorders>
              <w:bottom w:val="single" w:sz="4" w:space="0" w:color="auto"/>
            </w:tcBorders>
          </w:tcPr>
          <w:p w14:paraId="4FF668A9" w14:textId="77777777" w:rsidR="00DE30F3" w:rsidRPr="009E5255" w:rsidRDefault="00DE30F3" w:rsidP="00DE30F3">
            <w:pPr>
              <w:spacing w:before="0" w:after="0" w:line="240" w:lineRule="auto"/>
              <w:jc w:val="center"/>
              <w:rPr>
                <w:bCs w:val="0"/>
                <w:i/>
                <w:iCs/>
                <w:color w:val="000000" w:themeColor="text1"/>
                <w:sz w:val="20"/>
                <w:szCs w:val="20"/>
              </w:rPr>
            </w:pPr>
            <w:r w:rsidRPr="009E5255">
              <w:rPr>
                <w:bCs w:val="0"/>
                <w:i/>
                <w:iCs/>
                <w:color w:val="000000" w:themeColor="text1"/>
                <w:sz w:val="20"/>
                <w:szCs w:val="20"/>
              </w:rPr>
              <w:t>DPMA Weighted</w:t>
            </w:r>
            <w:r w:rsidRPr="009E5255">
              <w:rPr>
                <w:bCs w:val="0"/>
                <w:i/>
                <w:iCs/>
                <w:color w:val="000000" w:themeColor="text1"/>
                <w:sz w:val="20"/>
                <w:szCs w:val="20"/>
                <w:vertAlign w:val="superscript"/>
              </w:rPr>
              <w:t>2</w:t>
            </w:r>
          </w:p>
        </w:tc>
      </w:tr>
      <w:tr w:rsidR="00DE30F3" w:rsidRPr="009E5255" w14:paraId="4F092783" w14:textId="77777777" w:rsidTr="00991F18">
        <w:trPr>
          <w:trHeight w:val="20"/>
        </w:trPr>
        <w:tc>
          <w:tcPr>
            <w:tcW w:w="588" w:type="pct"/>
            <w:tcBorders>
              <w:top w:val="single" w:sz="4" w:space="0" w:color="auto"/>
            </w:tcBorders>
            <w:shd w:val="clear" w:color="auto" w:fill="auto"/>
            <w:noWrap/>
            <w:hideMark/>
          </w:tcPr>
          <w:p w14:paraId="6C0A65AD"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Cabazitaxel</w:t>
            </w:r>
          </w:p>
        </w:tc>
        <w:tc>
          <w:tcPr>
            <w:tcW w:w="476" w:type="pct"/>
            <w:tcBorders>
              <w:top w:val="single" w:sz="4" w:space="0" w:color="auto"/>
            </w:tcBorders>
            <w:shd w:val="clear" w:color="auto" w:fill="auto"/>
            <w:noWrap/>
            <w:hideMark/>
          </w:tcPr>
          <w:p w14:paraId="65EB8EE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946.16</w:t>
            </w:r>
          </w:p>
        </w:tc>
        <w:tc>
          <w:tcPr>
            <w:tcW w:w="496" w:type="pct"/>
            <w:tcBorders>
              <w:top w:val="single" w:sz="4" w:space="0" w:color="auto"/>
            </w:tcBorders>
            <w:shd w:val="clear" w:color="auto" w:fill="auto"/>
            <w:noWrap/>
            <w:hideMark/>
          </w:tcPr>
          <w:p w14:paraId="18D6849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32.44</w:t>
            </w:r>
          </w:p>
        </w:tc>
        <w:tc>
          <w:tcPr>
            <w:tcW w:w="496" w:type="pct"/>
            <w:tcBorders>
              <w:top w:val="single" w:sz="4" w:space="0" w:color="auto"/>
            </w:tcBorders>
            <w:shd w:val="clear" w:color="auto" w:fill="auto"/>
            <w:noWrap/>
            <w:hideMark/>
          </w:tcPr>
          <w:p w14:paraId="78A9900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86.72</w:t>
            </w:r>
          </w:p>
        </w:tc>
        <w:tc>
          <w:tcPr>
            <w:tcW w:w="605" w:type="pct"/>
            <w:tcBorders>
              <w:top w:val="single" w:sz="4" w:space="0" w:color="auto"/>
            </w:tcBorders>
            <w:shd w:val="clear" w:color="auto" w:fill="auto"/>
            <w:noWrap/>
            <w:hideMark/>
          </w:tcPr>
          <w:p w14:paraId="1C079AC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20.08</w:t>
            </w:r>
          </w:p>
        </w:tc>
        <w:tc>
          <w:tcPr>
            <w:tcW w:w="558" w:type="pct"/>
            <w:tcBorders>
              <w:top w:val="single" w:sz="4" w:space="0" w:color="auto"/>
            </w:tcBorders>
            <w:shd w:val="clear" w:color="auto" w:fill="auto"/>
            <w:noWrap/>
            <w:hideMark/>
          </w:tcPr>
          <w:p w14:paraId="6AC9F20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083.79</w:t>
            </w:r>
          </w:p>
        </w:tc>
        <w:tc>
          <w:tcPr>
            <w:tcW w:w="471" w:type="pct"/>
            <w:tcBorders>
              <w:top w:val="single" w:sz="4" w:space="0" w:color="auto"/>
            </w:tcBorders>
            <w:shd w:val="clear" w:color="auto" w:fill="auto"/>
            <w:noWrap/>
            <w:hideMark/>
          </w:tcPr>
          <w:p w14:paraId="6057BF2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6.95)</w:t>
            </w:r>
          </w:p>
        </w:tc>
        <w:tc>
          <w:tcPr>
            <w:tcW w:w="471" w:type="pct"/>
            <w:tcBorders>
              <w:top w:val="single" w:sz="4" w:space="0" w:color="auto"/>
            </w:tcBorders>
            <w:shd w:val="clear" w:color="auto" w:fill="auto"/>
            <w:noWrap/>
            <w:hideMark/>
          </w:tcPr>
          <w:p w14:paraId="214E1544"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18)</w:t>
            </w:r>
          </w:p>
        </w:tc>
        <w:tc>
          <w:tcPr>
            <w:tcW w:w="838" w:type="pct"/>
            <w:tcBorders>
              <w:top w:val="single" w:sz="4" w:space="0" w:color="auto"/>
            </w:tcBorders>
          </w:tcPr>
          <w:p w14:paraId="4B92851B"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100.16</w:t>
            </w:r>
          </w:p>
        </w:tc>
      </w:tr>
      <w:tr w:rsidR="00DE30F3" w:rsidRPr="009E5255" w14:paraId="25E8C5C7" w14:textId="77777777" w:rsidTr="00991F18">
        <w:trPr>
          <w:trHeight w:val="20"/>
        </w:trPr>
        <w:tc>
          <w:tcPr>
            <w:tcW w:w="588" w:type="pct"/>
            <w:shd w:val="clear" w:color="auto" w:fill="auto"/>
            <w:noWrap/>
          </w:tcPr>
          <w:p w14:paraId="2D3DAA1A" w14:textId="77777777" w:rsidR="00DE30F3" w:rsidRPr="009E5255" w:rsidRDefault="00DE30F3" w:rsidP="00DE30F3">
            <w:pPr>
              <w:spacing w:before="0" w:after="0" w:line="240" w:lineRule="auto"/>
              <w:rPr>
                <w:color w:val="000000" w:themeColor="text1"/>
                <w:sz w:val="20"/>
                <w:szCs w:val="20"/>
              </w:rPr>
            </w:pPr>
          </w:p>
        </w:tc>
        <w:tc>
          <w:tcPr>
            <w:tcW w:w="476" w:type="pct"/>
            <w:shd w:val="clear" w:color="auto" w:fill="auto"/>
            <w:noWrap/>
          </w:tcPr>
          <w:p w14:paraId="31B3754C" w14:textId="77777777" w:rsidR="00DE30F3" w:rsidRPr="009E5255" w:rsidRDefault="00DE30F3" w:rsidP="00DE30F3">
            <w:pPr>
              <w:spacing w:before="0" w:after="0" w:line="240" w:lineRule="auto"/>
              <w:jc w:val="center"/>
              <w:rPr>
                <w:color w:val="000000" w:themeColor="text1"/>
                <w:sz w:val="20"/>
                <w:szCs w:val="20"/>
              </w:rPr>
            </w:pPr>
          </w:p>
        </w:tc>
        <w:tc>
          <w:tcPr>
            <w:tcW w:w="496" w:type="pct"/>
            <w:shd w:val="clear" w:color="auto" w:fill="auto"/>
            <w:noWrap/>
          </w:tcPr>
          <w:p w14:paraId="4CA7B3E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0.16%</w:t>
            </w:r>
          </w:p>
        </w:tc>
        <w:tc>
          <w:tcPr>
            <w:tcW w:w="496" w:type="pct"/>
            <w:shd w:val="clear" w:color="auto" w:fill="auto"/>
            <w:noWrap/>
          </w:tcPr>
          <w:p w14:paraId="58ACC5A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9.55%</w:t>
            </w:r>
          </w:p>
        </w:tc>
        <w:tc>
          <w:tcPr>
            <w:tcW w:w="605" w:type="pct"/>
            <w:shd w:val="clear" w:color="auto" w:fill="auto"/>
            <w:noWrap/>
          </w:tcPr>
          <w:p w14:paraId="7728A99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0.29%</w:t>
            </w:r>
          </w:p>
        </w:tc>
        <w:tc>
          <w:tcPr>
            <w:tcW w:w="558" w:type="pct"/>
            <w:shd w:val="clear" w:color="auto" w:fill="auto"/>
            <w:noWrap/>
          </w:tcPr>
          <w:p w14:paraId="6DFE9F41" w14:textId="77777777" w:rsidR="00DE30F3" w:rsidRPr="009E5255" w:rsidRDefault="00DE30F3" w:rsidP="00DE30F3">
            <w:pPr>
              <w:spacing w:before="0" w:after="0" w:line="240" w:lineRule="auto"/>
              <w:jc w:val="center"/>
              <w:rPr>
                <w:color w:val="000000" w:themeColor="text1"/>
                <w:sz w:val="20"/>
                <w:szCs w:val="20"/>
              </w:rPr>
            </w:pPr>
          </w:p>
        </w:tc>
        <w:tc>
          <w:tcPr>
            <w:tcW w:w="471" w:type="pct"/>
            <w:shd w:val="clear" w:color="auto" w:fill="auto"/>
            <w:noWrap/>
          </w:tcPr>
          <w:p w14:paraId="5C3070A1" w14:textId="77777777" w:rsidR="00DE30F3" w:rsidRPr="009E5255" w:rsidRDefault="00DE30F3" w:rsidP="00DE30F3">
            <w:pPr>
              <w:spacing w:before="0" w:after="0" w:line="240" w:lineRule="auto"/>
              <w:jc w:val="center"/>
              <w:rPr>
                <w:color w:val="000000" w:themeColor="text1"/>
                <w:sz w:val="20"/>
                <w:szCs w:val="20"/>
              </w:rPr>
            </w:pPr>
          </w:p>
        </w:tc>
        <w:tc>
          <w:tcPr>
            <w:tcW w:w="471" w:type="pct"/>
            <w:shd w:val="clear" w:color="auto" w:fill="auto"/>
            <w:noWrap/>
          </w:tcPr>
          <w:p w14:paraId="495DBF9B" w14:textId="77777777" w:rsidR="00DE30F3" w:rsidRPr="009E5255" w:rsidRDefault="00DE30F3" w:rsidP="00DE30F3">
            <w:pPr>
              <w:spacing w:before="0" w:after="0" w:line="240" w:lineRule="auto"/>
              <w:jc w:val="center"/>
              <w:rPr>
                <w:color w:val="000000" w:themeColor="text1"/>
                <w:sz w:val="20"/>
                <w:szCs w:val="20"/>
              </w:rPr>
            </w:pPr>
          </w:p>
        </w:tc>
        <w:tc>
          <w:tcPr>
            <w:tcW w:w="838" w:type="pct"/>
          </w:tcPr>
          <w:p w14:paraId="2C8C8576" w14:textId="77777777" w:rsidR="00DE30F3" w:rsidRPr="009E5255" w:rsidRDefault="00DE30F3" w:rsidP="00DE30F3">
            <w:pPr>
              <w:spacing w:before="0" w:after="0" w:line="240" w:lineRule="auto"/>
              <w:jc w:val="center"/>
              <w:rPr>
                <w:color w:val="000000" w:themeColor="text1"/>
                <w:sz w:val="20"/>
                <w:szCs w:val="20"/>
              </w:rPr>
            </w:pPr>
          </w:p>
        </w:tc>
      </w:tr>
      <w:tr w:rsidR="00DE30F3" w:rsidRPr="009E5255" w14:paraId="36C51C2E" w14:textId="77777777" w:rsidTr="00991F18">
        <w:trPr>
          <w:trHeight w:val="20"/>
        </w:trPr>
        <w:tc>
          <w:tcPr>
            <w:tcW w:w="588" w:type="pct"/>
            <w:shd w:val="clear" w:color="auto" w:fill="auto"/>
            <w:noWrap/>
          </w:tcPr>
          <w:p w14:paraId="6DF828D3"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Avelumab</w:t>
            </w:r>
          </w:p>
        </w:tc>
        <w:tc>
          <w:tcPr>
            <w:tcW w:w="476" w:type="pct"/>
            <w:shd w:val="clear" w:color="auto" w:fill="auto"/>
            <w:noWrap/>
            <w:vAlign w:val="center"/>
          </w:tcPr>
          <w:p w14:paraId="6443161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357.36</w:t>
            </w:r>
          </w:p>
        </w:tc>
        <w:tc>
          <w:tcPr>
            <w:tcW w:w="496" w:type="pct"/>
            <w:shd w:val="clear" w:color="auto" w:fill="auto"/>
            <w:noWrap/>
            <w:vAlign w:val="center"/>
          </w:tcPr>
          <w:p w14:paraId="7CB28E4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230.44</w:t>
            </w:r>
          </w:p>
        </w:tc>
        <w:tc>
          <w:tcPr>
            <w:tcW w:w="496" w:type="pct"/>
            <w:shd w:val="clear" w:color="auto" w:fill="auto"/>
            <w:noWrap/>
            <w:vAlign w:val="center"/>
          </w:tcPr>
          <w:p w14:paraId="6908F62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385.47</w:t>
            </w:r>
          </w:p>
        </w:tc>
        <w:tc>
          <w:tcPr>
            <w:tcW w:w="605" w:type="pct"/>
            <w:shd w:val="clear" w:color="auto" w:fill="auto"/>
            <w:noWrap/>
            <w:vAlign w:val="center"/>
          </w:tcPr>
          <w:p w14:paraId="17D9528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433.63</w:t>
            </w:r>
          </w:p>
        </w:tc>
        <w:tc>
          <w:tcPr>
            <w:tcW w:w="558" w:type="pct"/>
            <w:shd w:val="clear" w:color="auto" w:fill="auto"/>
            <w:noWrap/>
            <w:vAlign w:val="center"/>
          </w:tcPr>
          <w:p w14:paraId="073EC1C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364.83</w:t>
            </w:r>
          </w:p>
        </w:tc>
        <w:tc>
          <w:tcPr>
            <w:tcW w:w="471" w:type="pct"/>
            <w:shd w:val="clear" w:color="auto" w:fill="auto"/>
            <w:noWrap/>
            <w:vAlign w:val="center"/>
          </w:tcPr>
          <w:p w14:paraId="0D9CE1D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6.36)</w:t>
            </w:r>
          </w:p>
        </w:tc>
        <w:tc>
          <w:tcPr>
            <w:tcW w:w="471" w:type="pct"/>
            <w:shd w:val="clear" w:color="auto" w:fill="auto"/>
            <w:noWrap/>
            <w:vAlign w:val="center"/>
          </w:tcPr>
          <w:p w14:paraId="5691845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52)</w:t>
            </w:r>
          </w:p>
        </w:tc>
        <w:tc>
          <w:tcPr>
            <w:tcW w:w="838" w:type="pct"/>
          </w:tcPr>
          <w:p w14:paraId="278F127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8,407.99</w:t>
            </w:r>
          </w:p>
        </w:tc>
      </w:tr>
      <w:tr w:rsidR="00DE30F3" w:rsidRPr="009E5255" w14:paraId="76ED9AD5" w14:textId="77777777" w:rsidTr="00991F18">
        <w:trPr>
          <w:trHeight w:val="20"/>
        </w:trPr>
        <w:tc>
          <w:tcPr>
            <w:tcW w:w="588" w:type="pct"/>
            <w:shd w:val="clear" w:color="auto" w:fill="auto"/>
            <w:noWrap/>
          </w:tcPr>
          <w:p w14:paraId="42D6D139" w14:textId="77777777" w:rsidR="00DE30F3" w:rsidRPr="009E5255" w:rsidRDefault="00DE30F3" w:rsidP="00DE30F3">
            <w:pPr>
              <w:spacing w:before="0" w:after="0" w:line="240" w:lineRule="auto"/>
              <w:rPr>
                <w:color w:val="000000" w:themeColor="text1"/>
                <w:sz w:val="20"/>
                <w:szCs w:val="20"/>
              </w:rPr>
            </w:pPr>
          </w:p>
        </w:tc>
        <w:tc>
          <w:tcPr>
            <w:tcW w:w="476" w:type="pct"/>
            <w:shd w:val="clear" w:color="auto" w:fill="auto"/>
            <w:noWrap/>
          </w:tcPr>
          <w:p w14:paraId="4625609B" w14:textId="77777777" w:rsidR="00DE30F3" w:rsidRPr="009E5255" w:rsidRDefault="00DE30F3" w:rsidP="00DE30F3">
            <w:pPr>
              <w:spacing w:before="0" w:after="0" w:line="240" w:lineRule="auto"/>
              <w:jc w:val="center"/>
              <w:rPr>
                <w:color w:val="000000" w:themeColor="text1"/>
                <w:sz w:val="20"/>
                <w:szCs w:val="20"/>
              </w:rPr>
            </w:pPr>
          </w:p>
        </w:tc>
        <w:tc>
          <w:tcPr>
            <w:tcW w:w="496" w:type="pct"/>
            <w:shd w:val="clear" w:color="auto" w:fill="auto"/>
            <w:noWrap/>
          </w:tcPr>
          <w:p w14:paraId="22F7FF8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7.84%</w:t>
            </w:r>
          </w:p>
        </w:tc>
        <w:tc>
          <w:tcPr>
            <w:tcW w:w="496" w:type="pct"/>
            <w:shd w:val="clear" w:color="auto" w:fill="auto"/>
            <w:noWrap/>
          </w:tcPr>
          <w:p w14:paraId="1F1313D2"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25.40%</w:t>
            </w:r>
          </w:p>
        </w:tc>
        <w:tc>
          <w:tcPr>
            <w:tcW w:w="605" w:type="pct"/>
            <w:shd w:val="clear" w:color="auto" w:fill="auto"/>
            <w:noWrap/>
          </w:tcPr>
          <w:p w14:paraId="39EC2C17"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6.75%</w:t>
            </w:r>
          </w:p>
        </w:tc>
        <w:tc>
          <w:tcPr>
            <w:tcW w:w="558" w:type="pct"/>
            <w:shd w:val="clear" w:color="auto" w:fill="auto"/>
            <w:noWrap/>
          </w:tcPr>
          <w:p w14:paraId="34644F2A" w14:textId="77777777" w:rsidR="00DE30F3" w:rsidRPr="009E5255" w:rsidRDefault="00DE30F3" w:rsidP="00DE30F3">
            <w:pPr>
              <w:spacing w:before="0" w:after="0" w:line="240" w:lineRule="auto"/>
              <w:jc w:val="center"/>
              <w:rPr>
                <w:color w:val="000000" w:themeColor="text1"/>
                <w:sz w:val="20"/>
                <w:szCs w:val="20"/>
              </w:rPr>
            </w:pPr>
          </w:p>
        </w:tc>
        <w:tc>
          <w:tcPr>
            <w:tcW w:w="471" w:type="pct"/>
            <w:shd w:val="clear" w:color="auto" w:fill="auto"/>
            <w:noWrap/>
          </w:tcPr>
          <w:p w14:paraId="073DCBD0" w14:textId="77777777" w:rsidR="00DE30F3" w:rsidRPr="009E5255" w:rsidRDefault="00DE30F3" w:rsidP="00DE30F3">
            <w:pPr>
              <w:spacing w:before="0" w:after="0" w:line="240" w:lineRule="auto"/>
              <w:jc w:val="center"/>
              <w:rPr>
                <w:color w:val="000000" w:themeColor="text1"/>
                <w:sz w:val="20"/>
                <w:szCs w:val="20"/>
              </w:rPr>
            </w:pPr>
          </w:p>
        </w:tc>
        <w:tc>
          <w:tcPr>
            <w:tcW w:w="471" w:type="pct"/>
            <w:shd w:val="clear" w:color="auto" w:fill="auto"/>
            <w:noWrap/>
          </w:tcPr>
          <w:p w14:paraId="68C09DF6" w14:textId="77777777" w:rsidR="00DE30F3" w:rsidRPr="009E5255" w:rsidRDefault="00DE30F3" w:rsidP="00DE30F3">
            <w:pPr>
              <w:spacing w:before="0" w:after="0" w:line="240" w:lineRule="auto"/>
              <w:jc w:val="center"/>
              <w:rPr>
                <w:color w:val="000000" w:themeColor="text1"/>
                <w:sz w:val="20"/>
                <w:szCs w:val="20"/>
              </w:rPr>
            </w:pPr>
          </w:p>
        </w:tc>
        <w:tc>
          <w:tcPr>
            <w:tcW w:w="838" w:type="pct"/>
          </w:tcPr>
          <w:p w14:paraId="4078D76F" w14:textId="77777777" w:rsidR="00DE30F3" w:rsidRPr="009E5255" w:rsidRDefault="00DE30F3" w:rsidP="00DE30F3">
            <w:pPr>
              <w:spacing w:before="0" w:after="0" w:line="240" w:lineRule="auto"/>
              <w:jc w:val="center"/>
              <w:rPr>
                <w:color w:val="000000" w:themeColor="text1"/>
                <w:sz w:val="20"/>
                <w:szCs w:val="20"/>
              </w:rPr>
            </w:pPr>
          </w:p>
        </w:tc>
      </w:tr>
      <w:tr w:rsidR="00DE30F3" w:rsidRPr="009E5255" w14:paraId="59BB3296" w14:textId="77777777" w:rsidTr="00991F18">
        <w:trPr>
          <w:trHeight w:val="20"/>
        </w:trPr>
        <w:tc>
          <w:tcPr>
            <w:tcW w:w="588" w:type="pct"/>
            <w:shd w:val="clear" w:color="auto" w:fill="auto"/>
            <w:noWrap/>
          </w:tcPr>
          <w:p w14:paraId="1459D198" w14:textId="77777777" w:rsidR="00DE30F3" w:rsidRPr="009E5255" w:rsidRDefault="00DE30F3" w:rsidP="00DE30F3">
            <w:pPr>
              <w:spacing w:before="0" w:after="0" w:line="240" w:lineRule="auto"/>
              <w:rPr>
                <w:color w:val="000000" w:themeColor="text1"/>
                <w:sz w:val="20"/>
                <w:szCs w:val="20"/>
              </w:rPr>
            </w:pPr>
            <w:r w:rsidRPr="009E5255">
              <w:rPr>
                <w:color w:val="000000" w:themeColor="text1"/>
                <w:sz w:val="20"/>
                <w:szCs w:val="20"/>
              </w:rPr>
              <w:t>Bortezomib</w:t>
            </w:r>
          </w:p>
        </w:tc>
        <w:tc>
          <w:tcPr>
            <w:tcW w:w="476" w:type="pct"/>
            <w:shd w:val="clear" w:color="auto" w:fill="auto"/>
            <w:noWrap/>
            <w:vAlign w:val="center"/>
          </w:tcPr>
          <w:p w14:paraId="54CA8391"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18.72</w:t>
            </w:r>
          </w:p>
        </w:tc>
        <w:tc>
          <w:tcPr>
            <w:tcW w:w="496" w:type="pct"/>
            <w:shd w:val="clear" w:color="auto" w:fill="auto"/>
            <w:noWrap/>
            <w:vAlign w:val="center"/>
          </w:tcPr>
          <w:p w14:paraId="7826393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05.00</w:t>
            </w:r>
          </w:p>
        </w:tc>
        <w:tc>
          <w:tcPr>
            <w:tcW w:w="496" w:type="pct"/>
            <w:shd w:val="clear" w:color="auto" w:fill="auto"/>
            <w:noWrap/>
            <w:vAlign w:val="center"/>
          </w:tcPr>
          <w:p w14:paraId="6D6E40F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53.29</w:t>
            </w:r>
          </w:p>
        </w:tc>
        <w:tc>
          <w:tcPr>
            <w:tcW w:w="605" w:type="pct"/>
            <w:shd w:val="clear" w:color="auto" w:fill="auto"/>
            <w:noWrap/>
            <w:vAlign w:val="center"/>
          </w:tcPr>
          <w:p w14:paraId="39BEDD95"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71.27</w:t>
            </w:r>
          </w:p>
        </w:tc>
        <w:tc>
          <w:tcPr>
            <w:tcW w:w="558" w:type="pct"/>
            <w:shd w:val="clear" w:color="auto" w:fill="auto"/>
            <w:noWrap/>
            <w:vAlign w:val="center"/>
          </w:tcPr>
          <w:p w14:paraId="6A476A3A"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43.27</w:t>
            </w:r>
          </w:p>
        </w:tc>
        <w:tc>
          <w:tcPr>
            <w:tcW w:w="471" w:type="pct"/>
            <w:shd w:val="clear" w:color="auto" w:fill="auto"/>
            <w:noWrap/>
            <w:vAlign w:val="center"/>
          </w:tcPr>
          <w:p w14:paraId="50C32FC0"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7.18)</w:t>
            </w:r>
          </w:p>
        </w:tc>
        <w:tc>
          <w:tcPr>
            <w:tcW w:w="471" w:type="pct"/>
            <w:shd w:val="clear" w:color="auto" w:fill="auto"/>
            <w:noWrap/>
            <w:vAlign w:val="center"/>
          </w:tcPr>
          <w:p w14:paraId="6B0BBC2D"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5.98)</w:t>
            </w:r>
          </w:p>
        </w:tc>
        <w:tc>
          <w:tcPr>
            <w:tcW w:w="838" w:type="pct"/>
          </w:tcPr>
          <w:p w14:paraId="3C3F0BF9"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661.30</w:t>
            </w:r>
          </w:p>
        </w:tc>
      </w:tr>
      <w:tr w:rsidR="00DE30F3" w:rsidRPr="009E5255" w14:paraId="668B6EF9" w14:textId="77777777" w:rsidTr="00991F18">
        <w:trPr>
          <w:trHeight w:val="20"/>
        </w:trPr>
        <w:tc>
          <w:tcPr>
            <w:tcW w:w="588" w:type="pct"/>
            <w:tcBorders>
              <w:bottom w:val="single" w:sz="4" w:space="0" w:color="auto"/>
            </w:tcBorders>
            <w:shd w:val="clear" w:color="auto" w:fill="auto"/>
            <w:noWrap/>
          </w:tcPr>
          <w:p w14:paraId="7D908A3E" w14:textId="77777777" w:rsidR="00DE30F3" w:rsidRPr="009E5255" w:rsidRDefault="00DE30F3" w:rsidP="00DE30F3">
            <w:pPr>
              <w:spacing w:before="0" w:after="0" w:line="240" w:lineRule="auto"/>
              <w:rPr>
                <w:color w:val="000000" w:themeColor="text1"/>
                <w:sz w:val="20"/>
                <w:szCs w:val="20"/>
              </w:rPr>
            </w:pPr>
          </w:p>
        </w:tc>
        <w:tc>
          <w:tcPr>
            <w:tcW w:w="476" w:type="pct"/>
            <w:tcBorders>
              <w:bottom w:val="single" w:sz="4" w:space="0" w:color="auto"/>
            </w:tcBorders>
            <w:shd w:val="clear" w:color="auto" w:fill="auto"/>
            <w:noWrap/>
          </w:tcPr>
          <w:p w14:paraId="2D145FFD" w14:textId="77777777" w:rsidR="00DE30F3" w:rsidRPr="009E5255" w:rsidRDefault="00DE30F3" w:rsidP="00DE30F3">
            <w:pPr>
              <w:spacing w:before="0" w:after="0" w:line="240" w:lineRule="auto"/>
              <w:jc w:val="center"/>
              <w:rPr>
                <w:color w:val="000000" w:themeColor="text1"/>
                <w:sz w:val="20"/>
                <w:szCs w:val="20"/>
              </w:rPr>
            </w:pPr>
          </w:p>
        </w:tc>
        <w:tc>
          <w:tcPr>
            <w:tcW w:w="496" w:type="pct"/>
            <w:tcBorders>
              <w:bottom w:val="single" w:sz="4" w:space="0" w:color="auto"/>
            </w:tcBorders>
            <w:shd w:val="clear" w:color="auto" w:fill="auto"/>
            <w:noWrap/>
          </w:tcPr>
          <w:p w14:paraId="01B3434E"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37.34%</w:t>
            </w:r>
          </w:p>
        </w:tc>
        <w:tc>
          <w:tcPr>
            <w:tcW w:w="496" w:type="pct"/>
            <w:tcBorders>
              <w:bottom w:val="single" w:sz="4" w:space="0" w:color="auto"/>
            </w:tcBorders>
            <w:shd w:val="clear" w:color="auto" w:fill="auto"/>
            <w:noWrap/>
          </w:tcPr>
          <w:p w14:paraId="5529CB5F"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18.09%</w:t>
            </w:r>
          </w:p>
        </w:tc>
        <w:tc>
          <w:tcPr>
            <w:tcW w:w="605" w:type="pct"/>
            <w:tcBorders>
              <w:bottom w:val="single" w:sz="4" w:space="0" w:color="auto"/>
            </w:tcBorders>
            <w:shd w:val="clear" w:color="auto" w:fill="auto"/>
            <w:noWrap/>
          </w:tcPr>
          <w:p w14:paraId="3F6BD2A8" w14:textId="77777777" w:rsidR="00DE30F3" w:rsidRPr="009E5255" w:rsidRDefault="00DE30F3" w:rsidP="00DE30F3">
            <w:pPr>
              <w:spacing w:before="0" w:after="0" w:line="240" w:lineRule="auto"/>
              <w:jc w:val="center"/>
              <w:rPr>
                <w:color w:val="000000" w:themeColor="text1"/>
                <w:sz w:val="20"/>
                <w:szCs w:val="20"/>
              </w:rPr>
            </w:pPr>
            <w:r w:rsidRPr="009E5255">
              <w:rPr>
                <w:color w:val="000000" w:themeColor="text1"/>
                <w:sz w:val="20"/>
                <w:szCs w:val="20"/>
              </w:rPr>
              <w:t>44.57%</w:t>
            </w:r>
          </w:p>
        </w:tc>
        <w:tc>
          <w:tcPr>
            <w:tcW w:w="558" w:type="pct"/>
            <w:tcBorders>
              <w:bottom w:val="single" w:sz="4" w:space="0" w:color="auto"/>
            </w:tcBorders>
            <w:shd w:val="clear" w:color="auto" w:fill="auto"/>
            <w:noWrap/>
          </w:tcPr>
          <w:p w14:paraId="267D4B07" w14:textId="77777777" w:rsidR="00DE30F3" w:rsidRPr="009E5255" w:rsidRDefault="00DE30F3" w:rsidP="00DE30F3">
            <w:pPr>
              <w:spacing w:before="0" w:after="0" w:line="240" w:lineRule="auto"/>
              <w:jc w:val="center"/>
              <w:rPr>
                <w:color w:val="000000" w:themeColor="text1"/>
                <w:sz w:val="20"/>
                <w:szCs w:val="20"/>
              </w:rPr>
            </w:pPr>
          </w:p>
        </w:tc>
        <w:tc>
          <w:tcPr>
            <w:tcW w:w="471" w:type="pct"/>
            <w:tcBorders>
              <w:bottom w:val="single" w:sz="4" w:space="0" w:color="auto"/>
            </w:tcBorders>
            <w:shd w:val="clear" w:color="auto" w:fill="auto"/>
            <w:noWrap/>
          </w:tcPr>
          <w:p w14:paraId="2FB416C6" w14:textId="77777777" w:rsidR="00DE30F3" w:rsidRPr="009E5255" w:rsidRDefault="00DE30F3" w:rsidP="00DE30F3">
            <w:pPr>
              <w:spacing w:before="0" w:after="0" w:line="240" w:lineRule="auto"/>
              <w:jc w:val="center"/>
              <w:rPr>
                <w:color w:val="000000" w:themeColor="text1"/>
                <w:sz w:val="20"/>
                <w:szCs w:val="20"/>
              </w:rPr>
            </w:pPr>
          </w:p>
        </w:tc>
        <w:tc>
          <w:tcPr>
            <w:tcW w:w="471" w:type="pct"/>
            <w:tcBorders>
              <w:bottom w:val="single" w:sz="4" w:space="0" w:color="auto"/>
            </w:tcBorders>
            <w:shd w:val="clear" w:color="auto" w:fill="auto"/>
            <w:noWrap/>
          </w:tcPr>
          <w:p w14:paraId="2ADA6B7E" w14:textId="77777777" w:rsidR="00DE30F3" w:rsidRPr="009E5255" w:rsidRDefault="00DE30F3" w:rsidP="00DE30F3">
            <w:pPr>
              <w:spacing w:before="0" w:after="0" w:line="240" w:lineRule="auto"/>
              <w:jc w:val="center"/>
              <w:rPr>
                <w:color w:val="000000" w:themeColor="text1"/>
                <w:sz w:val="20"/>
                <w:szCs w:val="20"/>
              </w:rPr>
            </w:pPr>
          </w:p>
        </w:tc>
        <w:tc>
          <w:tcPr>
            <w:tcW w:w="838" w:type="pct"/>
            <w:tcBorders>
              <w:bottom w:val="single" w:sz="4" w:space="0" w:color="auto"/>
            </w:tcBorders>
          </w:tcPr>
          <w:p w14:paraId="185A9824" w14:textId="77777777" w:rsidR="00DE30F3" w:rsidRPr="009E5255" w:rsidRDefault="00DE30F3" w:rsidP="00DE30F3">
            <w:pPr>
              <w:spacing w:before="0" w:after="0" w:line="240" w:lineRule="auto"/>
              <w:jc w:val="center"/>
              <w:rPr>
                <w:color w:val="000000" w:themeColor="text1"/>
                <w:sz w:val="20"/>
                <w:szCs w:val="20"/>
              </w:rPr>
            </w:pPr>
          </w:p>
        </w:tc>
      </w:tr>
    </w:tbl>
    <w:p w14:paraId="52A2A1B2" w14:textId="6935C8D0" w:rsidR="00DE30F3" w:rsidRPr="009E5255" w:rsidRDefault="00DE30F3" w:rsidP="003A6F1A">
      <w:pPr>
        <w:pStyle w:val="TableNotes"/>
      </w:pPr>
      <w:r w:rsidRPr="009E5255">
        <w:t>Source:</w:t>
      </w:r>
      <w:r w:rsidRPr="009E5255">
        <w:tab/>
        <w:t>Developed for this Review using PBS line level data.</w:t>
      </w:r>
    </w:p>
    <w:p w14:paraId="0E2D34C1" w14:textId="15EA2538" w:rsidR="00DE30F3" w:rsidRPr="009E5255" w:rsidRDefault="00DE30F3" w:rsidP="003A6F1A">
      <w:pPr>
        <w:pStyle w:val="TableNotes"/>
      </w:pPr>
      <w:r w:rsidRPr="009E5255">
        <w:t>Abbreviations:</w:t>
      </w:r>
      <w:r w:rsidRPr="009E5255">
        <w:tab/>
        <w:t>AEMP, approved ex-manufacturer price; DPMA, dispensed price for maximum amount; PBS, pharmaceutical benefits scheme; RPBS, repatriation pharmaceutical benefits scheme.</w:t>
      </w:r>
    </w:p>
    <w:p w14:paraId="75E5F0B2" w14:textId="4F65B4E5" w:rsidR="00DE30F3" w:rsidRPr="009E5255" w:rsidRDefault="00DE30F3" w:rsidP="003A6F1A">
      <w:pPr>
        <w:pStyle w:val="TableNotes"/>
      </w:pPr>
      <w:r w:rsidRPr="009E5255">
        <w:t>Note:</w:t>
      </w:r>
      <w:r w:rsidRPr="009E5255">
        <w:tab/>
      </w:r>
      <w:r w:rsidRPr="009E5255">
        <w:rPr>
          <w:vertAlign w:val="superscript"/>
        </w:rPr>
        <w:t>1</w:t>
      </w:r>
      <w:r w:rsidRPr="009E5255">
        <w:t xml:space="preserve"> Co-payments in parentheses are negative values.  </w:t>
      </w:r>
      <w:r w:rsidRPr="009E5255">
        <w:rPr>
          <w:vertAlign w:val="superscript"/>
        </w:rPr>
        <w:t>2</w:t>
      </w:r>
      <w:r w:rsidRPr="009E5255">
        <w:t xml:space="preserve"> The weighted DMPA for the sensitivity analysis assumes the removal between public and private item codes with the mark-ups for private hospital and community pharmacy only.</w:t>
      </w:r>
    </w:p>
    <w:p w14:paraId="721FB879" w14:textId="54C94401" w:rsidR="00DE30F3" w:rsidRPr="009E5255" w:rsidRDefault="00DE30F3" w:rsidP="00DE30F3">
      <w:pPr>
        <w:rPr>
          <w:szCs w:val="20"/>
        </w:rPr>
      </w:pPr>
      <w:r w:rsidRPr="009E5255">
        <w:rPr>
          <w:i/>
          <w:iCs/>
        </w:rPr>
        <w:t>Price per mg calculations</w:t>
      </w:r>
      <w:r w:rsidRPr="009E5255">
        <w:t xml:space="preserve">: In this section, the method used to estimate a price per service that would reflect the average mg dosed per supply of service is summarised.  This analysis captured what the net cost to Government would be if only the quantity supplied (in mgs or mcgs) was reimbursed.  The base case of this analysis assumed that the full vial contents can be utilised, however, in reality there would be some amount of drug that cannot be extracted (due to overage), dependent on drug viscosity, container, extraction equipment and operator technique.  </w:t>
      </w:r>
    </w:p>
    <w:p w14:paraId="5EE0AEA9" w14:textId="6B3E5867" w:rsidR="00DE30F3" w:rsidRPr="009E5255" w:rsidRDefault="00DE30F3" w:rsidP="00EA0A29">
      <w:pPr>
        <w:rPr>
          <w:color w:val="000000" w:themeColor="text1"/>
        </w:rPr>
      </w:pPr>
      <w:r w:rsidRPr="009E5255">
        <w:rPr>
          <w:color w:val="000000" w:themeColor="text1"/>
        </w:rPr>
        <w:t>The average dose per service was calculated using the quantity supplied from the available PBS data (</w:t>
      </w:r>
      <w:r w:rsidRPr="009E5255">
        <w:rPr>
          <w:color w:val="000000" w:themeColor="text1"/>
        </w:rPr>
        <w:fldChar w:fldCharType="begin"/>
      </w:r>
      <w:r w:rsidRPr="009E5255">
        <w:rPr>
          <w:color w:val="000000" w:themeColor="text1"/>
        </w:rPr>
        <w:instrText xml:space="preserve"> REF _Ref87876684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Table </w:t>
      </w:r>
      <w:r w:rsidR="000C766B" w:rsidRPr="000C766B">
        <w:rPr>
          <w:i/>
          <w:iCs/>
          <w:noProof/>
          <w:color w:val="000000" w:themeColor="text1"/>
        </w:rPr>
        <w:t>A67</w:t>
      </w:r>
      <w:r w:rsidRPr="009E5255">
        <w:rPr>
          <w:color w:val="000000" w:themeColor="text1"/>
        </w:rPr>
        <w:fldChar w:fldCharType="end"/>
      </w:r>
      <w:r w:rsidRPr="009E5255">
        <w:rPr>
          <w:color w:val="000000" w:themeColor="text1"/>
        </w:rPr>
        <w:t>).  For cabazitaxel, the mean quantity supplied for all services was 38 mg (SD: 6.9 mg) (</w:t>
      </w:r>
      <w:r w:rsidR="001D74E9" w:rsidRPr="009E5255">
        <w:rPr>
          <w:color w:val="000000" w:themeColor="text1"/>
        </w:rPr>
        <w:fldChar w:fldCharType="begin"/>
      </w:r>
      <w:r w:rsidR="001D74E9" w:rsidRPr="009E5255">
        <w:rPr>
          <w:color w:val="000000" w:themeColor="text1"/>
        </w:rPr>
        <w:instrText xml:space="preserve"> REF _Ref97814642 \h </w:instrText>
      </w:r>
      <w:r w:rsidR="001D74E9" w:rsidRPr="009E5255">
        <w:rPr>
          <w:color w:val="000000" w:themeColor="text1"/>
        </w:rPr>
      </w:r>
      <w:r w:rsidR="001D74E9" w:rsidRPr="009E5255">
        <w:rPr>
          <w:color w:val="000000" w:themeColor="text1"/>
        </w:rPr>
        <w:fldChar w:fldCharType="separate"/>
      </w:r>
      <w:r w:rsidR="000C766B" w:rsidRPr="009E5255">
        <w:t>Figure A</w:t>
      </w:r>
      <w:r w:rsidR="000C766B">
        <w:rPr>
          <w:noProof/>
        </w:rPr>
        <w:t>86</w:t>
      </w:r>
      <w:r w:rsidR="001D74E9" w:rsidRPr="009E5255">
        <w:rPr>
          <w:color w:val="000000" w:themeColor="text1"/>
        </w:rPr>
        <w:fldChar w:fldCharType="end"/>
      </w:r>
      <w:r w:rsidRPr="009E5255">
        <w:rPr>
          <w:color w:val="000000" w:themeColor="text1"/>
        </w:rPr>
        <w:t>).  For avelumab, overall the mean quantity supplied was 825 mg (SD 187.1 mg) (</w:t>
      </w:r>
      <w:r w:rsidR="001D74E9" w:rsidRPr="009E5255">
        <w:rPr>
          <w:color w:val="000000" w:themeColor="text1"/>
        </w:rPr>
        <w:fldChar w:fldCharType="begin"/>
      </w:r>
      <w:r w:rsidR="001D74E9" w:rsidRPr="009E5255">
        <w:rPr>
          <w:color w:val="000000" w:themeColor="text1"/>
        </w:rPr>
        <w:instrText xml:space="preserve"> REF _Ref97814643 \h </w:instrText>
      </w:r>
      <w:r w:rsidR="001D74E9" w:rsidRPr="009E5255">
        <w:rPr>
          <w:color w:val="000000" w:themeColor="text1"/>
        </w:rPr>
      </w:r>
      <w:r w:rsidR="001D74E9" w:rsidRPr="009E5255">
        <w:rPr>
          <w:color w:val="000000" w:themeColor="text1"/>
        </w:rPr>
        <w:fldChar w:fldCharType="separate"/>
      </w:r>
      <w:r w:rsidR="000C766B" w:rsidRPr="009E5255">
        <w:t>Figure A</w:t>
      </w:r>
      <w:r w:rsidR="000C766B">
        <w:rPr>
          <w:noProof/>
        </w:rPr>
        <w:t>87</w:t>
      </w:r>
      <w:r w:rsidR="001D74E9" w:rsidRPr="009E5255">
        <w:rPr>
          <w:color w:val="000000" w:themeColor="text1"/>
        </w:rPr>
        <w:fldChar w:fldCharType="end"/>
      </w:r>
      <w:r w:rsidRPr="009E5255">
        <w:rPr>
          <w:color w:val="000000" w:themeColor="text1"/>
        </w:rPr>
        <w:t>).  Avelumab is a weight based dose with the option of an 800 mg flat based dose, however, when excluding the 800 mg dose (on the assumption that these services may have represented flat based dosing), the mean dose increased marginally to 827 mg (SD 194.9 mg).  The base case analysis relied on the full dataset including the 800 mg dosing.  For bortezomib, overall the mean quantity supplied was 2.4 mg (SD 0.45 mg) (</w:t>
      </w:r>
      <w:r w:rsidR="001D74E9" w:rsidRPr="009E5255">
        <w:rPr>
          <w:color w:val="000000" w:themeColor="text1"/>
        </w:rPr>
        <w:fldChar w:fldCharType="begin"/>
      </w:r>
      <w:r w:rsidR="001D74E9" w:rsidRPr="009E5255">
        <w:rPr>
          <w:color w:val="000000" w:themeColor="text1"/>
        </w:rPr>
        <w:instrText xml:space="preserve"> REF _Ref97814644 \h </w:instrText>
      </w:r>
      <w:r w:rsidR="001D74E9" w:rsidRPr="009E5255">
        <w:rPr>
          <w:color w:val="000000" w:themeColor="text1"/>
        </w:rPr>
      </w:r>
      <w:r w:rsidR="001D74E9" w:rsidRPr="009E5255">
        <w:rPr>
          <w:color w:val="000000" w:themeColor="text1"/>
        </w:rPr>
        <w:fldChar w:fldCharType="separate"/>
      </w:r>
      <w:r w:rsidR="000C766B" w:rsidRPr="009E5255">
        <w:t>Figure A</w:t>
      </w:r>
      <w:r w:rsidR="000C766B">
        <w:rPr>
          <w:noProof/>
        </w:rPr>
        <w:t>88</w:t>
      </w:r>
      <w:r w:rsidR="001D74E9" w:rsidRPr="009E5255">
        <w:rPr>
          <w:color w:val="000000" w:themeColor="text1"/>
        </w:rPr>
        <w:fldChar w:fldCharType="end"/>
      </w:r>
      <w:r w:rsidRPr="009E5255">
        <w:rPr>
          <w:color w:val="000000" w:themeColor="text1"/>
        </w:rPr>
        <w:t xml:space="preserve">).  </w:t>
      </w:r>
    </w:p>
    <w:p w14:paraId="6C998014" w14:textId="4CC46B25" w:rsidR="00DE30F3" w:rsidRPr="009E5255" w:rsidRDefault="00DE30F3" w:rsidP="00EA0A29">
      <w:pPr>
        <w:pStyle w:val="Caption"/>
      </w:pPr>
      <w:bookmarkStart w:id="603" w:name="_Ref87876684"/>
      <w:r w:rsidRPr="009E5255">
        <w:t>Table A</w:t>
      </w:r>
      <w:r w:rsidR="00E36C93">
        <w:fldChar w:fldCharType="begin"/>
      </w:r>
      <w:r w:rsidR="00E36C93">
        <w:instrText xml:space="preserve"> SEQ Table_A \* ARABIC </w:instrText>
      </w:r>
      <w:r w:rsidR="00E36C93">
        <w:fldChar w:fldCharType="separate"/>
      </w:r>
      <w:r w:rsidR="000C766B">
        <w:rPr>
          <w:noProof/>
        </w:rPr>
        <w:t>67</w:t>
      </w:r>
      <w:r w:rsidR="00E36C93">
        <w:rPr>
          <w:noProof/>
        </w:rPr>
        <w:fldChar w:fldCharType="end"/>
      </w:r>
      <w:bookmarkEnd w:id="603"/>
      <w:r w:rsidRPr="009E5255">
        <w:t>. Average dose per serv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verage dose per service"/>
      </w:tblPr>
      <w:tblGrid>
        <w:gridCol w:w="3251"/>
        <w:gridCol w:w="1223"/>
        <w:gridCol w:w="1223"/>
        <w:gridCol w:w="1223"/>
        <w:gridCol w:w="1225"/>
        <w:gridCol w:w="875"/>
      </w:tblGrid>
      <w:tr w:rsidR="00DE30F3" w:rsidRPr="009E5255" w14:paraId="7D1E27A0" w14:textId="77777777" w:rsidTr="007F372D">
        <w:trPr>
          <w:trHeight w:val="255"/>
        </w:trPr>
        <w:tc>
          <w:tcPr>
            <w:tcW w:w="1802" w:type="pct"/>
            <w:tcBorders>
              <w:bottom w:val="single" w:sz="4" w:space="0" w:color="auto"/>
            </w:tcBorders>
            <w:noWrap/>
            <w:hideMark/>
          </w:tcPr>
          <w:p w14:paraId="57D374AD" w14:textId="3D2C48F1" w:rsidR="00DE30F3" w:rsidRPr="009E5255" w:rsidRDefault="007F372D" w:rsidP="00EA0A29">
            <w:pPr>
              <w:spacing w:before="0" w:after="0" w:line="240" w:lineRule="auto"/>
              <w:rPr>
                <w:bCs w:val="0"/>
                <w:i/>
                <w:iCs/>
                <w:color w:val="000000" w:themeColor="text1"/>
                <w:sz w:val="20"/>
                <w:szCs w:val="20"/>
              </w:rPr>
            </w:pPr>
            <w:r w:rsidRPr="009E5255">
              <w:rPr>
                <w:bCs w:val="0"/>
                <w:i/>
                <w:iCs/>
                <w:color w:val="000000" w:themeColor="text1"/>
                <w:sz w:val="20"/>
                <w:szCs w:val="20"/>
              </w:rPr>
              <w:t>Item</w:t>
            </w:r>
          </w:p>
        </w:tc>
        <w:tc>
          <w:tcPr>
            <w:tcW w:w="678" w:type="pct"/>
            <w:tcBorders>
              <w:bottom w:val="single" w:sz="4" w:space="0" w:color="auto"/>
            </w:tcBorders>
            <w:noWrap/>
            <w:hideMark/>
          </w:tcPr>
          <w:p w14:paraId="663002F6" w14:textId="77777777" w:rsidR="00DE30F3" w:rsidRPr="009E5255" w:rsidRDefault="00DE30F3" w:rsidP="00EA0A29">
            <w:pPr>
              <w:spacing w:before="0" w:after="0" w:line="240" w:lineRule="auto"/>
              <w:jc w:val="center"/>
              <w:rPr>
                <w:bCs w:val="0"/>
                <w:i/>
                <w:iCs/>
                <w:color w:val="000000" w:themeColor="text1"/>
                <w:sz w:val="20"/>
                <w:szCs w:val="20"/>
              </w:rPr>
            </w:pPr>
            <w:r w:rsidRPr="009E5255">
              <w:rPr>
                <w:bCs w:val="0"/>
                <w:i/>
                <w:iCs/>
                <w:color w:val="000000" w:themeColor="text1"/>
                <w:sz w:val="20"/>
                <w:szCs w:val="20"/>
              </w:rPr>
              <w:t>Mean</w:t>
            </w:r>
          </w:p>
        </w:tc>
        <w:tc>
          <w:tcPr>
            <w:tcW w:w="678" w:type="pct"/>
            <w:tcBorders>
              <w:bottom w:val="single" w:sz="4" w:space="0" w:color="auto"/>
            </w:tcBorders>
            <w:noWrap/>
            <w:hideMark/>
          </w:tcPr>
          <w:p w14:paraId="5AEE89B5" w14:textId="77777777" w:rsidR="00DE30F3" w:rsidRPr="009E5255" w:rsidRDefault="00DE30F3" w:rsidP="00EA0A29">
            <w:pPr>
              <w:spacing w:before="0" w:after="0" w:line="240" w:lineRule="auto"/>
              <w:jc w:val="center"/>
              <w:rPr>
                <w:bCs w:val="0"/>
                <w:i/>
                <w:iCs/>
                <w:color w:val="000000" w:themeColor="text1"/>
                <w:sz w:val="20"/>
                <w:szCs w:val="20"/>
              </w:rPr>
            </w:pPr>
            <w:r w:rsidRPr="009E5255">
              <w:rPr>
                <w:bCs w:val="0"/>
                <w:i/>
                <w:iCs/>
                <w:color w:val="000000" w:themeColor="text1"/>
                <w:sz w:val="20"/>
                <w:szCs w:val="20"/>
              </w:rPr>
              <w:t>SD</w:t>
            </w:r>
          </w:p>
        </w:tc>
        <w:tc>
          <w:tcPr>
            <w:tcW w:w="678" w:type="pct"/>
            <w:tcBorders>
              <w:bottom w:val="single" w:sz="4" w:space="0" w:color="auto"/>
            </w:tcBorders>
            <w:noWrap/>
            <w:hideMark/>
          </w:tcPr>
          <w:p w14:paraId="0C25C5A4" w14:textId="77777777" w:rsidR="00DE30F3" w:rsidRPr="009E5255" w:rsidRDefault="00DE30F3" w:rsidP="00EA0A29">
            <w:pPr>
              <w:spacing w:before="0" w:after="0" w:line="240" w:lineRule="auto"/>
              <w:jc w:val="center"/>
              <w:rPr>
                <w:bCs w:val="0"/>
                <w:i/>
                <w:iCs/>
                <w:color w:val="000000" w:themeColor="text1"/>
                <w:sz w:val="20"/>
                <w:szCs w:val="20"/>
              </w:rPr>
            </w:pPr>
            <w:r w:rsidRPr="009E5255">
              <w:rPr>
                <w:bCs w:val="0"/>
                <w:i/>
                <w:iCs/>
                <w:color w:val="000000" w:themeColor="text1"/>
                <w:sz w:val="20"/>
                <w:szCs w:val="20"/>
              </w:rPr>
              <w:t>Min</w:t>
            </w:r>
          </w:p>
        </w:tc>
        <w:tc>
          <w:tcPr>
            <w:tcW w:w="679" w:type="pct"/>
            <w:tcBorders>
              <w:bottom w:val="single" w:sz="4" w:space="0" w:color="auto"/>
            </w:tcBorders>
            <w:noWrap/>
            <w:hideMark/>
          </w:tcPr>
          <w:p w14:paraId="201BD2BC" w14:textId="77777777" w:rsidR="00DE30F3" w:rsidRPr="009E5255" w:rsidRDefault="00DE30F3" w:rsidP="00EA0A29">
            <w:pPr>
              <w:spacing w:before="0" w:after="0" w:line="240" w:lineRule="auto"/>
              <w:jc w:val="center"/>
              <w:rPr>
                <w:bCs w:val="0"/>
                <w:i/>
                <w:iCs/>
                <w:color w:val="000000" w:themeColor="text1"/>
                <w:sz w:val="20"/>
                <w:szCs w:val="20"/>
              </w:rPr>
            </w:pPr>
            <w:r w:rsidRPr="009E5255">
              <w:rPr>
                <w:bCs w:val="0"/>
                <w:i/>
                <w:iCs/>
                <w:color w:val="000000" w:themeColor="text1"/>
                <w:sz w:val="20"/>
                <w:szCs w:val="20"/>
              </w:rPr>
              <w:t>Max</w:t>
            </w:r>
          </w:p>
        </w:tc>
        <w:tc>
          <w:tcPr>
            <w:tcW w:w="485" w:type="pct"/>
            <w:tcBorders>
              <w:bottom w:val="single" w:sz="4" w:space="0" w:color="auto"/>
            </w:tcBorders>
            <w:noWrap/>
            <w:hideMark/>
          </w:tcPr>
          <w:p w14:paraId="66704BF0" w14:textId="77777777" w:rsidR="00DE30F3" w:rsidRPr="009E5255" w:rsidRDefault="00DE30F3" w:rsidP="00EA0A29">
            <w:pPr>
              <w:spacing w:before="0" w:after="0" w:line="240" w:lineRule="auto"/>
              <w:jc w:val="center"/>
              <w:rPr>
                <w:bCs w:val="0"/>
                <w:i/>
                <w:iCs/>
                <w:color w:val="000000" w:themeColor="text1"/>
                <w:sz w:val="20"/>
                <w:szCs w:val="20"/>
              </w:rPr>
            </w:pPr>
            <w:r w:rsidRPr="009E5255">
              <w:rPr>
                <w:bCs w:val="0"/>
                <w:i/>
                <w:iCs/>
                <w:color w:val="000000" w:themeColor="text1"/>
                <w:sz w:val="20"/>
                <w:szCs w:val="20"/>
              </w:rPr>
              <w:t>n</w:t>
            </w:r>
          </w:p>
        </w:tc>
      </w:tr>
      <w:tr w:rsidR="00DE30F3" w:rsidRPr="009E5255" w14:paraId="2B89B0AA" w14:textId="77777777" w:rsidTr="007F372D">
        <w:trPr>
          <w:trHeight w:val="255"/>
        </w:trPr>
        <w:tc>
          <w:tcPr>
            <w:tcW w:w="1802" w:type="pct"/>
            <w:tcBorders>
              <w:top w:val="single" w:sz="4" w:space="0" w:color="auto"/>
            </w:tcBorders>
            <w:noWrap/>
            <w:hideMark/>
          </w:tcPr>
          <w:p w14:paraId="08E3257B"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Cabazitaxel, mg</w:t>
            </w:r>
          </w:p>
        </w:tc>
        <w:tc>
          <w:tcPr>
            <w:tcW w:w="678" w:type="pct"/>
            <w:tcBorders>
              <w:top w:val="single" w:sz="4" w:space="0" w:color="auto"/>
            </w:tcBorders>
            <w:noWrap/>
            <w:hideMark/>
          </w:tcPr>
          <w:p w14:paraId="0D21990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8.23</w:t>
            </w:r>
          </w:p>
        </w:tc>
        <w:tc>
          <w:tcPr>
            <w:tcW w:w="678" w:type="pct"/>
            <w:tcBorders>
              <w:top w:val="single" w:sz="4" w:space="0" w:color="auto"/>
            </w:tcBorders>
            <w:noWrap/>
            <w:hideMark/>
          </w:tcPr>
          <w:p w14:paraId="5CF7937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90</w:t>
            </w:r>
          </w:p>
        </w:tc>
        <w:tc>
          <w:tcPr>
            <w:tcW w:w="678" w:type="pct"/>
            <w:tcBorders>
              <w:top w:val="single" w:sz="4" w:space="0" w:color="auto"/>
            </w:tcBorders>
            <w:noWrap/>
            <w:hideMark/>
          </w:tcPr>
          <w:p w14:paraId="20E1A08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w:t>
            </w:r>
          </w:p>
        </w:tc>
        <w:tc>
          <w:tcPr>
            <w:tcW w:w="679" w:type="pct"/>
            <w:tcBorders>
              <w:top w:val="single" w:sz="4" w:space="0" w:color="auto"/>
            </w:tcBorders>
            <w:noWrap/>
            <w:hideMark/>
          </w:tcPr>
          <w:p w14:paraId="0AD8933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1</w:t>
            </w:r>
          </w:p>
        </w:tc>
        <w:tc>
          <w:tcPr>
            <w:tcW w:w="485" w:type="pct"/>
            <w:tcBorders>
              <w:top w:val="single" w:sz="4" w:space="0" w:color="auto"/>
            </w:tcBorders>
            <w:noWrap/>
            <w:hideMark/>
          </w:tcPr>
          <w:p w14:paraId="319490F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4,197</w:t>
            </w:r>
          </w:p>
        </w:tc>
      </w:tr>
      <w:tr w:rsidR="00DE30F3" w:rsidRPr="009E5255" w14:paraId="7442F191" w14:textId="77777777" w:rsidTr="007F372D">
        <w:trPr>
          <w:trHeight w:val="255"/>
        </w:trPr>
        <w:tc>
          <w:tcPr>
            <w:tcW w:w="1802" w:type="pct"/>
            <w:shd w:val="clear" w:color="auto" w:fill="auto"/>
            <w:noWrap/>
            <w:vAlign w:val="center"/>
          </w:tcPr>
          <w:p w14:paraId="5C4B434C"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Avelumab, mg</w:t>
            </w:r>
          </w:p>
        </w:tc>
        <w:tc>
          <w:tcPr>
            <w:tcW w:w="678" w:type="pct"/>
            <w:shd w:val="clear" w:color="auto" w:fill="auto"/>
            <w:noWrap/>
            <w:vAlign w:val="center"/>
          </w:tcPr>
          <w:p w14:paraId="4E6196C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24.70</w:t>
            </w:r>
          </w:p>
        </w:tc>
        <w:tc>
          <w:tcPr>
            <w:tcW w:w="678" w:type="pct"/>
            <w:shd w:val="clear" w:color="auto" w:fill="auto"/>
            <w:noWrap/>
            <w:vAlign w:val="center"/>
          </w:tcPr>
          <w:p w14:paraId="10E1ED7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87.09</w:t>
            </w:r>
          </w:p>
        </w:tc>
        <w:tc>
          <w:tcPr>
            <w:tcW w:w="678" w:type="pct"/>
            <w:shd w:val="clear" w:color="auto" w:fill="auto"/>
            <w:noWrap/>
            <w:vAlign w:val="center"/>
          </w:tcPr>
          <w:p w14:paraId="465ED4C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w:t>
            </w:r>
          </w:p>
        </w:tc>
        <w:tc>
          <w:tcPr>
            <w:tcW w:w="679" w:type="pct"/>
            <w:shd w:val="clear" w:color="auto" w:fill="auto"/>
            <w:noWrap/>
            <w:vAlign w:val="center"/>
          </w:tcPr>
          <w:p w14:paraId="3F15B02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600</w:t>
            </w:r>
          </w:p>
        </w:tc>
        <w:tc>
          <w:tcPr>
            <w:tcW w:w="485" w:type="pct"/>
            <w:shd w:val="clear" w:color="auto" w:fill="auto"/>
            <w:noWrap/>
            <w:vAlign w:val="center"/>
          </w:tcPr>
          <w:p w14:paraId="3E12DA0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609</w:t>
            </w:r>
          </w:p>
        </w:tc>
      </w:tr>
      <w:tr w:rsidR="00DE30F3" w:rsidRPr="009E5255" w14:paraId="193F8548" w14:textId="77777777" w:rsidTr="007F372D">
        <w:trPr>
          <w:trHeight w:val="255"/>
        </w:trPr>
        <w:tc>
          <w:tcPr>
            <w:tcW w:w="1802" w:type="pct"/>
            <w:shd w:val="clear" w:color="auto" w:fill="auto"/>
            <w:noWrap/>
            <w:vAlign w:val="center"/>
          </w:tcPr>
          <w:p w14:paraId="473A3C44"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Avelumab, mg exclude 800 mg dosing</w:t>
            </w:r>
          </w:p>
        </w:tc>
        <w:tc>
          <w:tcPr>
            <w:tcW w:w="678" w:type="pct"/>
            <w:shd w:val="clear" w:color="auto" w:fill="auto"/>
            <w:noWrap/>
            <w:vAlign w:val="center"/>
          </w:tcPr>
          <w:p w14:paraId="2026C87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26.86</w:t>
            </w:r>
          </w:p>
        </w:tc>
        <w:tc>
          <w:tcPr>
            <w:tcW w:w="678" w:type="pct"/>
            <w:shd w:val="clear" w:color="auto" w:fill="auto"/>
            <w:noWrap/>
            <w:vAlign w:val="center"/>
          </w:tcPr>
          <w:p w14:paraId="0AE4FC7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94.93</w:t>
            </w:r>
          </w:p>
        </w:tc>
        <w:tc>
          <w:tcPr>
            <w:tcW w:w="678" w:type="pct"/>
            <w:shd w:val="clear" w:color="auto" w:fill="auto"/>
            <w:noWrap/>
            <w:vAlign w:val="center"/>
          </w:tcPr>
          <w:p w14:paraId="0DB6DB9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w:t>
            </w:r>
          </w:p>
        </w:tc>
        <w:tc>
          <w:tcPr>
            <w:tcW w:w="679" w:type="pct"/>
            <w:shd w:val="clear" w:color="auto" w:fill="auto"/>
            <w:noWrap/>
            <w:vAlign w:val="center"/>
          </w:tcPr>
          <w:p w14:paraId="3B121E3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600</w:t>
            </w:r>
          </w:p>
        </w:tc>
        <w:tc>
          <w:tcPr>
            <w:tcW w:w="485" w:type="pct"/>
            <w:shd w:val="clear" w:color="auto" w:fill="auto"/>
            <w:noWrap/>
            <w:vAlign w:val="center"/>
          </w:tcPr>
          <w:p w14:paraId="411D39C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079</w:t>
            </w:r>
          </w:p>
        </w:tc>
      </w:tr>
      <w:tr w:rsidR="00DE30F3" w:rsidRPr="009E5255" w14:paraId="43532A28" w14:textId="77777777" w:rsidTr="007F372D">
        <w:trPr>
          <w:trHeight w:val="255"/>
        </w:trPr>
        <w:tc>
          <w:tcPr>
            <w:tcW w:w="1802" w:type="pct"/>
            <w:shd w:val="clear" w:color="auto" w:fill="auto"/>
            <w:noWrap/>
            <w:vAlign w:val="center"/>
          </w:tcPr>
          <w:p w14:paraId="34E8CEC8"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Bortezomib, mcg, all strengths</w:t>
            </w:r>
          </w:p>
        </w:tc>
        <w:tc>
          <w:tcPr>
            <w:tcW w:w="678" w:type="pct"/>
            <w:shd w:val="clear" w:color="auto" w:fill="auto"/>
            <w:noWrap/>
            <w:vAlign w:val="center"/>
          </w:tcPr>
          <w:p w14:paraId="6251AE4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396.55</w:t>
            </w:r>
          </w:p>
        </w:tc>
        <w:tc>
          <w:tcPr>
            <w:tcW w:w="678" w:type="pct"/>
            <w:shd w:val="clear" w:color="auto" w:fill="auto"/>
            <w:noWrap/>
            <w:vAlign w:val="center"/>
          </w:tcPr>
          <w:p w14:paraId="729737D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54.96</w:t>
            </w:r>
          </w:p>
        </w:tc>
        <w:tc>
          <w:tcPr>
            <w:tcW w:w="678" w:type="pct"/>
            <w:shd w:val="clear" w:color="auto" w:fill="auto"/>
            <w:noWrap/>
            <w:vAlign w:val="center"/>
          </w:tcPr>
          <w:p w14:paraId="2E46752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w:t>
            </w:r>
          </w:p>
        </w:tc>
        <w:tc>
          <w:tcPr>
            <w:tcW w:w="679" w:type="pct"/>
            <w:shd w:val="clear" w:color="auto" w:fill="auto"/>
            <w:noWrap/>
            <w:vAlign w:val="center"/>
          </w:tcPr>
          <w:p w14:paraId="6009DDD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8,500</w:t>
            </w:r>
          </w:p>
        </w:tc>
        <w:tc>
          <w:tcPr>
            <w:tcW w:w="485" w:type="pct"/>
            <w:shd w:val="clear" w:color="auto" w:fill="auto"/>
            <w:noWrap/>
            <w:vAlign w:val="center"/>
          </w:tcPr>
          <w:p w14:paraId="75907E8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16,633</w:t>
            </w:r>
          </w:p>
        </w:tc>
      </w:tr>
      <w:tr w:rsidR="00DE30F3" w:rsidRPr="009E5255" w14:paraId="22B21CAD" w14:textId="77777777" w:rsidTr="007F372D">
        <w:trPr>
          <w:trHeight w:val="255"/>
        </w:trPr>
        <w:tc>
          <w:tcPr>
            <w:tcW w:w="1802" w:type="pct"/>
            <w:shd w:val="clear" w:color="auto" w:fill="auto"/>
            <w:noWrap/>
            <w:vAlign w:val="center"/>
          </w:tcPr>
          <w:p w14:paraId="68851905"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Bortezomib, mcg, 1 mg vial</w:t>
            </w:r>
          </w:p>
        </w:tc>
        <w:tc>
          <w:tcPr>
            <w:tcW w:w="678" w:type="pct"/>
            <w:shd w:val="clear" w:color="auto" w:fill="auto"/>
            <w:noWrap/>
            <w:vAlign w:val="center"/>
          </w:tcPr>
          <w:p w14:paraId="551DC28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407.28</w:t>
            </w:r>
          </w:p>
        </w:tc>
        <w:tc>
          <w:tcPr>
            <w:tcW w:w="678" w:type="pct"/>
            <w:shd w:val="clear" w:color="auto" w:fill="auto"/>
            <w:noWrap/>
            <w:vAlign w:val="center"/>
          </w:tcPr>
          <w:p w14:paraId="71BBF26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50.71</w:t>
            </w:r>
          </w:p>
        </w:tc>
        <w:tc>
          <w:tcPr>
            <w:tcW w:w="678" w:type="pct"/>
            <w:shd w:val="clear" w:color="auto" w:fill="auto"/>
            <w:noWrap/>
            <w:vAlign w:val="center"/>
          </w:tcPr>
          <w:p w14:paraId="525053C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w:t>
            </w:r>
          </w:p>
        </w:tc>
        <w:tc>
          <w:tcPr>
            <w:tcW w:w="679" w:type="pct"/>
            <w:shd w:val="clear" w:color="auto" w:fill="auto"/>
            <w:noWrap/>
            <w:vAlign w:val="center"/>
          </w:tcPr>
          <w:p w14:paraId="6EABEAC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8,500</w:t>
            </w:r>
          </w:p>
        </w:tc>
        <w:tc>
          <w:tcPr>
            <w:tcW w:w="485" w:type="pct"/>
            <w:shd w:val="clear" w:color="auto" w:fill="auto"/>
            <w:noWrap/>
            <w:vAlign w:val="center"/>
          </w:tcPr>
          <w:p w14:paraId="545A2E6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61,755</w:t>
            </w:r>
          </w:p>
        </w:tc>
      </w:tr>
      <w:tr w:rsidR="00DE30F3" w:rsidRPr="009E5255" w14:paraId="7939D46D" w14:textId="77777777" w:rsidTr="007F372D">
        <w:trPr>
          <w:trHeight w:val="255"/>
        </w:trPr>
        <w:tc>
          <w:tcPr>
            <w:tcW w:w="1802" w:type="pct"/>
            <w:tcBorders>
              <w:bottom w:val="single" w:sz="4" w:space="0" w:color="auto"/>
            </w:tcBorders>
            <w:shd w:val="clear" w:color="auto" w:fill="auto"/>
            <w:noWrap/>
            <w:vAlign w:val="center"/>
          </w:tcPr>
          <w:p w14:paraId="2602DFBB"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Bortezomib, mcg, 3.5 mg vial</w:t>
            </w:r>
          </w:p>
        </w:tc>
        <w:tc>
          <w:tcPr>
            <w:tcW w:w="678" w:type="pct"/>
            <w:tcBorders>
              <w:bottom w:val="single" w:sz="4" w:space="0" w:color="auto"/>
            </w:tcBorders>
            <w:shd w:val="clear" w:color="auto" w:fill="auto"/>
            <w:noWrap/>
            <w:vAlign w:val="center"/>
          </w:tcPr>
          <w:p w14:paraId="574DDC5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364.94</w:t>
            </w:r>
          </w:p>
        </w:tc>
        <w:tc>
          <w:tcPr>
            <w:tcW w:w="678" w:type="pct"/>
            <w:tcBorders>
              <w:bottom w:val="single" w:sz="4" w:space="0" w:color="auto"/>
            </w:tcBorders>
            <w:shd w:val="clear" w:color="auto" w:fill="auto"/>
            <w:noWrap/>
            <w:vAlign w:val="center"/>
          </w:tcPr>
          <w:p w14:paraId="610A62B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65.82</w:t>
            </w:r>
          </w:p>
        </w:tc>
        <w:tc>
          <w:tcPr>
            <w:tcW w:w="678" w:type="pct"/>
            <w:tcBorders>
              <w:bottom w:val="single" w:sz="4" w:space="0" w:color="auto"/>
            </w:tcBorders>
            <w:shd w:val="clear" w:color="auto" w:fill="auto"/>
            <w:noWrap/>
            <w:vAlign w:val="center"/>
          </w:tcPr>
          <w:p w14:paraId="667A35B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w:t>
            </w:r>
          </w:p>
        </w:tc>
        <w:tc>
          <w:tcPr>
            <w:tcW w:w="679" w:type="pct"/>
            <w:tcBorders>
              <w:bottom w:val="single" w:sz="4" w:space="0" w:color="auto"/>
            </w:tcBorders>
            <w:shd w:val="clear" w:color="auto" w:fill="auto"/>
            <w:noWrap/>
            <w:vAlign w:val="center"/>
          </w:tcPr>
          <w:p w14:paraId="796C680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2,000</w:t>
            </w:r>
          </w:p>
        </w:tc>
        <w:tc>
          <w:tcPr>
            <w:tcW w:w="485" w:type="pct"/>
            <w:tcBorders>
              <w:bottom w:val="single" w:sz="4" w:space="0" w:color="auto"/>
            </w:tcBorders>
            <w:shd w:val="clear" w:color="auto" w:fill="auto"/>
            <w:noWrap/>
            <w:vAlign w:val="center"/>
          </w:tcPr>
          <w:p w14:paraId="4EDFC29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4,878</w:t>
            </w:r>
          </w:p>
        </w:tc>
      </w:tr>
    </w:tbl>
    <w:p w14:paraId="5C513427" w14:textId="396E576A" w:rsidR="00DE30F3" w:rsidRPr="009E5255" w:rsidRDefault="00DE30F3" w:rsidP="001D74E9">
      <w:pPr>
        <w:pStyle w:val="TableNotes"/>
      </w:pPr>
      <w:r w:rsidRPr="009E5255">
        <w:t>Note:</w:t>
      </w:r>
      <w:r w:rsidRPr="009E5255">
        <w:tab/>
        <w:t>Developed for this Review using PBS line level data.</w:t>
      </w:r>
    </w:p>
    <w:p w14:paraId="324A908A" w14:textId="494EA0FB" w:rsidR="00DE30F3" w:rsidRPr="009E5255" w:rsidRDefault="00DE30F3" w:rsidP="00EA0A29">
      <w:pPr>
        <w:pStyle w:val="Caption"/>
      </w:pPr>
      <w:bookmarkStart w:id="604" w:name="_Ref97814642"/>
      <w:bookmarkStart w:id="605" w:name="_Ref87965073"/>
      <w:r w:rsidRPr="009E5255">
        <w:t>Figure A</w:t>
      </w:r>
      <w:r w:rsidR="00E36C93">
        <w:fldChar w:fldCharType="begin"/>
      </w:r>
      <w:r w:rsidR="00E36C93">
        <w:instrText xml:space="preserve"> SEQ Figure_A \* ARABIC </w:instrText>
      </w:r>
      <w:r w:rsidR="00E36C93">
        <w:fldChar w:fldCharType="separate"/>
      </w:r>
      <w:r w:rsidR="000C766B">
        <w:rPr>
          <w:noProof/>
        </w:rPr>
        <w:t>86</w:t>
      </w:r>
      <w:r w:rsidR="00E36C93">
        <w:rPr>
          <w:noProof/>
        </w:rPr>
        <w:fldChar w:fldCharType="end"/>
      </w:r>
      <w:bookmarkEnd w:id="604"/>
      <w:r w:rsidRPr="009E5255">
        <w:t>.</w:t>
      </w:r>
      <w:bookmarkEnd w:id="605"/>
      <w:r w:rsidRPr="009E5255">
        <w:t xml:space="preserve"> </w:t>
      </w:r>
      <w:r w:rsidR="001D74E9" w:rsidRPr="009E5255">
        <w:t>Q</w:t>
      </w:r>
      <w:r w:rsidRPr="009E5255">
        <w:t>uantity supplied</w:t>
      </w:r>
      <w:r w:rsidR="001D74E9" w:rsidRPr="009E5255">
        <w:t xml:space="preserve"> (mg),</w:t>
      </w:r>
      <w:r w:rsidRPr="009E5255">
        <w:t xml:space="preserve"> cabazitaxel</w:t>
      </w:r>
    </w:p>
    <w:p w14:paraId="7197C5D6" w14:textId="77777777" w:rsidR="00DE30F3" w:rsidRPr="009E5255" w:rsidRDefault="00DE30F3" w:rsidP="00DE30F3">
      <w:pPr>
        <w:keepNext/>
        <w:rPr>
          <w:color w:val="000000" w:themeColor="text1"/>
        </w:rPr>
      </w:pPr>
      <w:r w:rsidRPr="009E5255">
        <w:rPr>
          <w:noProof/>
          <w:color w:val="000000" w:themeColor="text1"/>
        </w:rPr>
        <w:drawing>
          <wp:inline distT="0" distB="0" distL="0" distR="0" wp14:anchorId="05C60118" wp14:editId="22DDE775">
            <wp:extent cx="3924300" cy="2865023"/>
            <wp:effectExtent l="0" t="0" r="0" b="0"/>
            <wp:docPr id="218" name="Picture 218" descr="a histogram of the Quantity supplied (mg), cabazitax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a histogram of the Quantity supplied (mg), cabazitaxel"/>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3976264" cy="2902960"/>
                    </a:xfrm>
                    <a:prstGeom prst="rect">
                      <a:avLst/>
                    </a:prstGeom>
                    <a:noFill/>
                  </pic:spPr>
                </pic:pic>
              </a:graphicData>
            </a:graphic>
          </wp:inline>
        </w:drawing>
      </w:r>
    </w:p>
    <w:p w14:paraId="61B6DAD6" w14:textId="50428031" w:rsidR="00DE30F3" w:rsidRPr="009E5255" w:rsidRDefault="00DE30F3" w:rsidP="003A6F1A">
      <w:pPr>
        <w:pStyle w:val="TableNotes"/>
      </w:pPr>
      <w:r w:rsidRPr="009E5255">
        <w:t>Note:</w:t>
      </w:r>
      <w:r w:rsidRPr="009E5255">
        <w:tab/>
        <w:t>Developed for this Review using PBS line level data.</w:t>
      </w:r>
    </w:p>
    <w:p w14:paraId="3EF62A65" w14:textId="16180BD1" w:rsidR="00DE30F3" w:rsidRPr="009E5255" w:rsidRDefault="00DE30F3" w:rsidP="00EA0A29">
      <w:pPr>
        <w:pStyle w:val="Caption"/>
      </w:pPr>
      <w:bookmarkStart w:id="606" w:name="_Ref97814643"/>
      <w:bookmarkStart w:id="607" w:name="_Ref87965082"/>
      <w:r w:rsidRPr="009E5255">
        <w:t>Figure A</w:t>
      </w:r>
      <w:r w:rsidR="00E36C93">
        <w:fldChar w:fldCharType="begin"/>
      </w:r>
      <w:r w:rsidR="00E36C93">
        <w:instrText xml:space="preserve"> SEQ Figure_A \* ARABIC </w:instrText>
      </w:r>
      <w:r w:rsidR="00E36C93">
        <w:fldChar w:fldCharType="separate"/>
      </w:r>
      <w:r w:rsidR="000C766B">
        <w:rPr>
          <w:noProof/>
        </w:rPr>
        <w:t>87</w:t>
      </w:r>
      <w:r w:rsidR="00E36C93">
        <w:rPr>
          <w:noProof/>
        </w:rPr>
        <w:fldChar w:fldCharType="end"/>
      </w:r>
      <w:bookmarkEnd w:id="606"/>
      <w:r w:rsidRPr="009E5255">
        <w:t xml:space="preserve">. </w:t>
      </w:r>
      <w:bookmarkEnd w:id="607"/>
      <w:r w:rsidR="001D74E9" w:rsidRPr="009E5255">
        <w:t xml:space="preserve">Quantity supplied (mg), </w:t>
      </w:r>
      <w:r w:rsidRPr="009E5255">
        <w:t>avelumab</w:t>
      </w:r>
    </w:p>
    <w:p w14:paraId="04C538B1" w14:textId="77777777" w:rsidR="00DE30F3" w:rsidRPr="009E5255" w:rsidRDefault="00DE30F3" w:rsidP="00DE30F3">
      <w:pPr>
        <w:keepNext/>
        <w:rPr>
          <w:color w:val="000000" w:themeColor="text1"/>
        </w:rPr>
      </w:pPr>
      <w:r w:rsidRPr="009E5255">
        <w:rPr>
          <w:noProof/>
          <w:color w:val="000000" w:themeColor="text1"/>
        </w:rPr>
        <w:drawing>
          <wp:inline distT="0" distB="0" distL="0" distR="0" wp14:anchorId="4EBB7485" wp14:editId="4047BED0">
            <wp:extent cx="3907978" cy="2847975"/>
            <wp:effectExtent l="0" t="0" r="0" b="0"/>
            <wp:docPr id="219" name="Picture 219" descr="a histogram of the Quantity supplied (mg), avelum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a histogram of the Quantity supplied (mg), avelumab"/>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3936089" cy="2868461"/>
                    </a:xfrm>
                    <a:prstGeom prst="rect">
                      <a:avLst/>
                    </a:prstGeom>
                    <a:noFill/>
                  </pic:spPr>
                </pic:pic>
              </a:graphicData>
            </a:graphic>
          </wp:inline>
        </w:drawing>
      </w:r>
    </w:p>
    <w:p w14:paraId="69E0CA2E" w14:textId="5EB804C4" w:rsidR="00DE30F3" w:rsidRPr="009E5255" w:rsidRDefault="00DE30F3" w:rsidP="001D74E9">
      <w:pPr>
        <w:pStyle w:val="TableNotes"/>
      </w:pPr>
      <w:r w:rsidRPr="009E5255">
        <w:t>Note:</w:t>
      </w:r>
      <w:r w:rsidRPr="009E5255">
        <w:tab/>
        <w:t>Developed for this Review using PBS line level data.</w:t>
      </w:r>
    </w:p>
    <w:p w14:paraId="6FB94470" w14:textId="53A073D5" w:rsidR="00DE30F3" w:rsidRPr="009E5255" w:rsidRDefault="00DE30F3" w:rsidP="00EA0A29">
      <w:pPr>
        <w:pStyle w:val="Caption"/>
      </w:pPr>
      <w:bookmarkStart w:id="608" w:name="_Ref97814644"/>
      <w:bookmarkStart w:id="609" w:name="_Ref87965098"/>
      <w:r w:rsidRPr="009E5255">
        <w:t>Figure A</w:t>
      </w:r>
      <w:r w:rsidR="00E36C93">
        <w:fldChar w:fldCharType="begin"/>
      </w:r>
      <w:r w:rsidR="00E36C93">
        <w:instrText xml:space="preserve"> SEQ Figure_A \* ARABIC </w:instrText>
      </w:r>
      <w:r w:rsidR="00E36C93">
        <w:fldChar w:fldCharType="separate"/>
      </w:r>
      <w:r w:rsidR="000C766B">
        <w:rPr>
          <w:noProof/>
        </w:rPr>
        <w:t>88</w:t>
      </w:r>
      <w:r w:rsidR="00E36C93">
        <w:rPr>
          <w:noProof/>
        </w:rPr>
        <w:fldChar w:fldCharType="end"/>
      </w:r>
      <w:bookmarkEnd w:id="608"/>
      <w:r w:rsidRPr="009E5255">
        <w:t xml:space="preserve">. </w:t>
      </w:r>
      <w:bookmarkEnd w:id="609"/>
      <w:r w:rsidR="001D74E9" w:rsidRPr="009E5255">
        <w:t xml:space="preserve">Quantity supplied (mcg), </w:t>
      </w:r>
      <w:r w:rsidRPr="009E5255">
        <w:t>bortezomib</w:t>
      </w:r>
    </w:p>
    <w:p w14:paraId="318374F3" w14:textId="77777777" w:rsidR="00DE30F3" w:rsidRPr="009E5255" w:rsidRDefault="00DE30F3" w:rsidP="00DE30F3">
      <w:pPr>
        <w:keepNext/>
        <w:rPr>
          <w:color w:val="000000" w:themeColor="text1"/>
        </w:rPr>
      </w:pPr>
      <w:r w:rsidRPr="009E5255">
        <w:rPr>
          <w:noProof/>
          <w:color w:val="000000" w:themeColor="text1"/>
        </w:rPr>
        <w:drawing>
          <wp:inline distT="0" distB="0" distL="0" distR="0" wp14:anchorId="1740D7E7" wp14:editId="2BB6704A">
            <wp:extent cx="4033838" cy="2933700"/>
            <wp:effectExtent l="0" t="0" r="5080" b="0"/>
            <wp:docPr id="220" name="Picture 220" descr="a histogram of the Quantity supplied (mcg), bortezom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a histogram of the Quantity supplied (mcg), bortezomib"/>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4035357" cy="2934805"/>
                    </a:xfrm>
                    <a:prstGeom prst="rect">
                      <a:avLst/>
                    </a:prstGeom>
                    <a:noFill/>
                    <a:ln>
                      <a:noFill/>
                    </a:ln>
                  </pic:spPr>
                </pic:pic>
              </a:graphicData>
            </a:graphic>
          </wp:inline>
        </w:drawing>
      </w:r>
    </w:p>
    <w:p w14:paraId="423CF75A" w14:textId="223CAE0C" w:rsidR="00DE30F3" w:rsidRPr="009E5255" w:rsidRDefault="00DE30F3" w:rsidP="003A6F1A">
      <w:pPr>
        <w:pStyle w:val="TableNotes"/>
      </w:pPr>
      <w:r w:rsidRPr="009E5255">
        <w:t>Note:</w:t>
      </w:r>
      <w:r w:rsidRPr="009E5255">
        <w:tab/>
        <w:t>Developed for this Review using PBS line level data.</w:t>
      </w:r>
    </w:p>
    <w:p w14:paraId="272023EE" w14:textId="0CEDC3ED" w:rsidR="00DE30F3" w:rsidRPr="009E5255" w:rsidRDefault="00DE30F3" w:rsidP="00EA0A29">
      <w:pPr>
        <w:rPr>
          <w:color w:val="000000" w:themeColor="text1"/>
        </w:rPr>
      </w:pPr>
      <w:r w:rsidRPr="009E5255">
        <w:rPr>
          <w:color w:val="000000" w:themeColor="text1"/>
        </w:rPr>
        <w:t xml:space="preserve">The estimation of the pack price (at the AEMP level) was based on the following formula.  </w:t>
      </w:r>
    </w:p>
    <w:p w14:paraId="170F275F" w14:textId="77777777" w:rsidR="00DE30F3" w:rsidRPr="009E5255" w:rsidRDefault="00DE30F3" w:rsidP="00DE30F3">
      <w:pPr>
        <w:rPr>
          <w:color w:val="000000" w:themeColor="text1"/>
        </w:rPr>
      </w:pPr>
      <m:oMathPara>
        <m:oMath>
          <m:r>
            <w:rPr>
              <w:rFonts w:ascii="Cambria Math" w:hAnsi="Cambria Math"/>
              <w:color w:val="000000" w:themeColor="text1"/>
            </w:rPr>
            <m:t>Pack price on a per mg basis=</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AEMP</m:t>
                  </m:r>
                </m:num>
                <m:den>
                  <m:r>
                    <w:rPr>
                      <w:rFonts w:ascii="Cambria Math" w:hAnsi="Cambria Math"/>
                      <w:color w:val="000000" w:themeColor="text1"/>
                    </w:rPr>
                    <m:t>Maximum_quantity</m:t>
                  </m:r>
                </m:den>
              </m:f>
              <m:r>
                <w:rPr>
                  <w:rFonts w:ascii="Cambria Math" w:hAnsi="Cambria Math"/>
                  <w:color w:val="000000" w:themeColor="text1"/>
                </w:rPr>
                <m:t xml:space="preserve"> </m:t>
              </m:r>
            </m:e>
          </m:d>
          <m:r>
            <w:rPr>
              <w:rFonts w:ascii="Cambria Math" w:hAnsi="Cambria Math"/>
              <w:color w:val="000000" w:themeColor="text1"/>
            </w:rPr>
            <m:t xml:space="preserve"> ×average mg per service</m:t>
          </m:r>
        </m:oMath>
      </m:oMathPara>
    </w:p>
    <w:p w14:paraId="3EF9362B" w14:textId="2FD869C4" w:rsidR="00DE30F3" w:rsidRPr="009E5255" w:rsidRDefault="00DE30F3" w:rsidP="00EA0A29">
      <w:pPr>
        <w:rPr>
          <w:color w:val="000000" w:themeColor="text1"/>
        </w:rPr>
      </w:pPr>
      <w:r w:rsidRPr="009E5255">
        <w:rPr>
          <w:color w:val="000000" w:themeColor="text1"/>
        </w:rPr>
        <w:t xml:space="preserve">The components of the resulting pack price, at the DPMA (taking into account fees and mark-ups in the various settings) are presented in </w:t>
      </w:r>
      <w:r w:rsidRPr="009E5255">
        <w:rPr>
          <w:color w:val="000000" w:themeColor="text1"/>
        </w:rPr>
        <w:fldChar w:fldCharType="begin"/>
      </w:r>
      <w:r w:rsidRPr="009E5255">
        <w:rPr>
          <w:color w:val="000000" w:themeColor="text1"/>
        </w:rPr>
        <w:instrText xml:space="preserve"> REF _Ref88123016 \h  \* MERGEFORMAT </w:instrText>
      </w:r>
      <w:r w:rsidRPr="009E5255">
        <w:rPr>
          <w:color w:val="000000" w:themeColor="text1"/>
        </w:rPr>
      </w:r>
      <w:r w:rsidRPr="009E5255">
        <w:rPr>
          <w:color w:val="000000" w:themeColor="text1"/>
        </w:rPr>
        <w:fldChar w:fldCharType="separate"/>
      </w:r>
      <w:r w:rsidR="000C766B" w:rsidRPr="000C766B">
        <w:rPr>
          <w:color w:val="000000" w:themeColor="text1"/>
        </w:rPr>
        <w:t>Table A68.</w:t>
      </w:r>
      <w:r w:rsidRPr="009E5255">
        <w:rPr>
          <w:color w:val="000000" w:themeColor="text1"/>
        </w:rPr>
        <w:fldChar w:fldCharType="end"/>
      </w:r>
      <w:r w:rsidRPr="009E5255">
        <w:rPr>
          <w:color w:val="000000" w:themeColor="text1"/>
        </w:rPr>
        <w:t xml:space="preserve"> </w:t>
      </w:r>
    </w:p>
    <w:p w14:paraId="799FEB68" w14:textId="48BD466F" w:rsidR="00DE30F3" w:rsidRPr="009E5255" w:rsidRDefault="00DE30F3" w:rsidP="00EA0A29">
      <w:pPr>
        <w:pStyle w:val="Caption"/>
      </w:pPr>
      <w:bookmarkStart w:id="610" w:name="_Ref88123016"/>
      <w:r w:rsidRPr="009E5255">
        <w:t>Table A</w:t>
      </w:r>
      <w:r w:rsidR="00E36C93">
        <w:fldChar w:fldCharType="begin"/>
      </w:r>
      <w:r w:rsidR="00E36C93">
        <w:instrText xml:space="preserve"> SEQ Table_A \* ARABIC </w:instrText>
      </w:r>
      <w:r w:rsidR="00E36C93">
        <w:fldChar w:fldCharType="separate"/>
      </w:r>
      <w:r w:rsidR="000C766B">
        <w:rPr>
          <w:noProof/>
        </w:rPr>
        <w:t>68</w:t>
      </w:r>
      <w:r w:rsidR="00E36C93">
        <w:rPr>
          <w:noProof/>
        </w:rPr>
        <w:fldChar w:fldCharType="end"/>
      </w:r>
      <w:r w:rsidRPr="009E5255">
        <w:t>.</w:t>
      </w:r>
      <w:bookmarkEnd w:id="610"/>
      <w:r w:rsidRPr="009E5255">
        <w:t xml:space="preserve"> Price per mg calcu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Caption w:val="Price per mg calculation"/>
      </w:tblPr>
      <w:tblGrid>
        <w:gridCol w:w="1296"/>
        <w:gridCol w:w="991"/>
        <w:gridCol w:w="527"/>
        <w:gridCol w:w="782"/>
        <w:gridCol w:w="1010"/>
        <w:gridCol w:w="861"/>
        <w:gridCol w:w="787"/>
        <w:gridCol w:w="922"/>
        <w:gridCol w:w="922"/>
        <w:gridCol w:w="922"/>
      </w:tblGrid>
      <w:tr w:rsidR="00DE30F3" w:rsidRPr="009E5255" w14:paraId="47B56210" w14:textId="77777777" w:rsidTr="001D74E9">
        <w:tc>
          <w:tcPr>
            <w:tcW w:w="763" w:type="pct"/>
            <w:vAlign w:val="bottom"/>
          </w:tcPr>
          <w:p w14:paraId="0716E22E" w14:textId="77777777" w:rsidR="00DE30F3" w:rsidRPr="009E5255" w:rsidRDefault="00DE30F3" w:rsidP="001D74E9">
            <w:pPr>
              <w:spacing w:before="0" w:after="0" w:line="240" w:lineRule="auto"/>
              <w:jc w:val="center"/>
              <w:rPr>
                <w:bCs w:val="0"/>
                <w:i/>
                <w:iCs/>
                <w:color w:val="000000" w:themeColor="text1"/>
                <w:sz w:val="20"/>
                <w:szCs w:val="20"/>
              </w:rPr>
            </w:pPr>
          </w:p>
        </w:tc>
        <w:tc>
          <w:tcPr>
            <w:tcW w:w="593" w:type="pct"/>
            <w:vAlign w:val="bottom"/>
          </w:tcPr>
          <w:p w14:paraId="13EFB9AF" w14:textId="77777777" w:rsidR="00DE30F3" w:rsidRPr="009E5255" w:rsidRDefault="00DE30F3" w:rsidP="001D74E9">
            <w:pPr>
              <w:spacing w:before="0" w:after="0" w:line="240" w:lineRule="auto"/>
              <w:jc w:val="center"/>
              <w:rPr>
                <w:bCs w:val="0"/>
                <w:i/>
                <w:iCs/>
                <w:color w:val="000000" w:themeColor="text1"/>
                <w:sz w:val="20"/>
                <w:szCs w:val="20"/>
              </w:rPr>
            </w:pPr>
            <w:r w:rsidRPr="009E5255">
              <w:rPr>
                <w:bCs w:val="0"/>
                <w:i/>
                <w:iCs/>
                <w:color w:val="000000" w:themeColor="text1"/>
                <w:sz w:val="20"/>
                <w:szCs w:val="20"/>
              </w:rPr>
              <w:t>AEMP</w:t>
            </w:r>
          </w:p>
        </w:tc>
        <w:tc>
          <w:tcPr>
            <w:tcW w:w="336" w:type="pct"/>
            <w:vAlign w:val="bottom"/>
          </w:tcPr>
          <w:p w14:paraId="6EB3202D" w14:textId="77777777" w:rsidR="00DE30F3" w:rsidRPr="009E5255" w:rsidRDefault="00DE30F3" w:rsidP="001D74E9">
            <w:pPr>
              <w:spacing w:before="0" w:after="0" w:line="240" w:lineRule="auto"/>
              <w:jc w:val="center"/>
              <w:rPr>
                <w:bCs w:val="0"/>
                <w:i/>
                <w:iCs/>
                <w:color w:val="000000" w:themeColor="text1"/>
                <w:sz w:val="20"/>
                <w:szCs w:val="20"/>
              </w:rPr>
            </w:pPr>
            <w:r w:rsidRPr="009E5255">
              <w:rPr>
                <w:bCs w:val="0"/>
                <w:i/>
                <w:iCs/>
                <w:color w:val="000000" w:themeColor="text1"/>
                <w:sz w:val="20"/>
                <w:szCs w:val="20"/>
              </w:rPr>
              <w:t>Vial size</w:t>
            </w:r>
          </w:p>
        </w:tc>
        <w:tc>
          <w:tcPr>
            <w:tcW w:w="375" w:type="pct"/>
            <w:vAlign w:val="bottom"/>
          </w:tcPr>
          <w:p w14:paraId="68E641A0" w14:textId="77777777" w:rsidR="00DE30F3" w:rsidRPr="009E5255" w:rsidRDefault="00DE30F3" w:rsidP="001D74E9">
            <w:pPr>
              <w:spacing w:before="0" w:after="0" w:line="240" w:lineRule="auto"/>
              <w:jc w:val="center"/>
              <w:rPr>
                <w:bCs w:val="0"/>
                <w:i/>
                <w:iCs/>
                <w:color w:val="000000" w:themeColor="text1"/>
                <w:sz w:val="20"/>
                <w:szCs w:val="20"/>
              </w:rPr>
            </w:pPr>
            <w:r w:rsidRPr="009E5255">
              <w:rPr>
                <w:bCs w:val="0"/>
                <w:i/>
                <w:iCs/>
                <w:color w:val="000000" w:themeColor="text1"/>
                <w:sz w:val="20"/>
                <w:szCs w:val="20"/>
              </w:rPr>
              <w:t>Max quantity</w:t>
            </w:r>
          </w:p>
        </w:tc>
        <w:tc>
          <w:tcPr>
            <w:tcW w:w="549" w:type="pct"/>
            <w:vAlign w:val="bottom"/>
          </w:tcPr>
          <w:p w14:paraId="64708AE3" w14:textId="77777777" w:rsidR="00DE30F3" w:rsidRPr="009E5255" w:rsidRDefault="00DE30F3" w:rsidP="001D74E9">
            <w:pPr>
              <w:spacing w:before="0" w:after="0" w:line="240" w:lineRule="auto"/>
              <w:jc w:val="center"/>
              <w:rPr>
                <w:bCs w:val="0"/>
                <w:i/>
                <w:iCs/>
                <w:color w:val="000000" w:themeColor="text1"/>
                <w:sz w:val="20"/>
                <w:szCs w:val="20"/>
              </w:rPr>
            </w:pPr>
            <w:r w:rsidRPr="009E5255">
              <w:rPr>
                <w:bCs w:val="0"/>
                <w:i/>
                <w:iCs/>
                <w:color w:val="000000" w:themeColor="text1"/>
                <w:sz w:val="20"/>
                <w:szCs w:val="20"/>
              </w:rPr>
              <w:t>AEMP/max quantity</w:t>
            </w:r>
          </w:p>
        </w:tc>
        <w:tc>
          <w:tcPr>
            <w:tcW w:w="521" w:type="pct"/>
            <w:vAlign w:val="bottom"/>
          </w:tcPr>
          <w:p w14:paraId="4C8D18A8" w14:textId="77777777" w:rsidR="00DE30F3" w:rsidRPr="009E5255" w:rsidRDefault="00DE30F3" w:rsidP="001D74E9">
            <w:pPr>
              <w:spacing w:before="0" w:after="0" w:line="240" w:lineRule="auto"/>
              <w:jc w:val="center"/>
              <w:rPr>
                <w:bCs w:val="0"/>
                <w:i/>
                <w:iCs/>
                <w:color w:val="000000" w:themeColor="text1"/>
                <w:sz w:val="20"/>
                <w:szCs w:val="20"/>
              </w:rPr>
            </w:pPr>
            <w:r w:rsidRPr="009E5255">
              <w:rPr>
                <w:bCs w:val="0"/>
                <w:i/>
                <w:iCs/>
                <w:color w:val="000000" w:themeColor="text1"/>
                <w:sz w:val="20"/>
                <w:szCs w:val="20"/>
              </w:rPr>
              <w:t>Average mg per service</w:t>
            </w:r>
          </w:p>
        </w:tc>
        <w:tc>
          <w:tcPr>
            <w:tcW w:w="480" w:type="pct"/>
            <w:vAlign w:val="bottom"/>
          </w:tcPr>
          <w:p w14:paraId="5BF7B7FA" w14:textId="77777777" w:rsidR="00DE30F3" w:rsidRPr="009E5255" w:rsidRDefault="00DE30F3" w:rsidP="001D74E9">
            <w:pPr>
              <w:spacing w:before="0" w:after="0" w:line="240" w:lineRule="auto"/>
              <w:jc w:val="center"/>
              <w:rPr>
                <w:bCs w:val="0"/>
                <w:i/>
                <w:iCs/>
                <w:color w:val="000000" w:themeColor="text1"/>
                <w:sz w:val="20"/>
                <w:szCs w:val="20"/>
              </w:rPr>
            </w:pPr>
            <w:r w:rsidRPr="009E5255">
              <w:rPr>
                <w:bCs w:val="0"/>
                <w:i/>
                <w:iCs/>
                <w:color w:val="000000" w:themeColor="text1"/>
                <w:sz w:val="20"/>
                <w:szCs w:val="20"/>
              </w:rPr>
              <w:t>Price per mg</w:t>
            </w:r>
          </w:p>
        </w:tc>
        <w:tc>
          <w:tcPr>
            <w:tcW w:w="461" w:type="pct"/>
            <w:vAlign w:val="bottom"/>
          </w:tcPr>
          <w:p w14:paraId="4959CE95" w14:textId="77777777" w:rsidR="00DE30F3" w:rsidRPr="009E5255" w:rsidRDefault="00DE30F3" w:rsidP="001D74E9">
            <w:pPr>
              <w:spacing w:before="0" w:after="0" w:line="240" w:lineRule="auto"/>
              <w:jc w:val="center"/>
              <w:rPr>
                <w:bCs w:val="0"/>
                <w:i/>
                <w:iCs/>
                <w:color w:val="000000" w:themeColor="text1"/>
                <w:sz w:val="20"/>
                <w:szCs w:val="20"/>
              </w:rPr>
            </w:pPr>
            <w:r w:rsidRPr="009E5255">
              <w:rPr>
                <w:bCs w:val="0"/>
                <w:i/>
                <w:iCs/>
                <w:color w:val="000000" w:themeColor="text1"/>
                <w:sz w:val="20"/>
                <w:szCs w:val="20"/>
              </w:rPr>
              <w:t>DPMA public</w:t>
            </w:r>
          </w:p>
        </w:tc>
        <w:tc>
          <w:tcPr>
            <w:tcW w:w="461" w:type="pct"/>
            <w:vAlign w:val="bottom"/>
          </w:tcPr>
          <w:p w14:paraId="1556FF07" w14:textId="77777777" w:rsidR="00DE30F3" w:rsidRPr="009E5255" w:rsidRDefault="00DE30F3" w:rsidP="001D74E9">
            <w:pPr>
              <w:spacing w:before="0" w:after="0" w:line="240" w:lineRule="auto"/>
              <w:jc w:val="center"/>
              <w:rPr>
                <w:bCs w:val="0"/>
                <w:i/>
                <w:iCs/>
                <w:color w:val="000000" w:themeColor="text1"/>
                <w:sz w:val="20"/>
                <w:szCs w:val="20"/>
              </w:rPr>
            </w:pPr>
            <w:r w:rsidRPr="009E5255">
              <w:rPr>
                <w:bCs w:val="0"/>
                <w:i/>
                <w:iCs/>
                <w:color w:val="000000" w:themeColor="text1"/>
                <w:sz w:val="20"/>
                <w:szCs w:val="20"/>
              </w:rPr>
              <w:t>DPMA private</w:t>
            </w:r>
          </w:p>
        </w:tc>
        <w:tc>
          <w:tcPr>
            <w:tcW w:w="461" w:type="pct"/>
            <w:vAlign w:val="bottom"/>
          </w:tcPr>
          <w:p w14:paraId="45825B4D" w14:textId="77777777" w:rsidR="00DE30F3" w:rsidRPr="009E5255" w:rsidRDefault="00DE30F3" w:rsidP="001D74E9">
            <w:pPr>
              <w:spacing w:before="0" w:after="0" w:line="240" w:lineRule="auto"/>
              <w:jc w:val="center"/>
              <w:rPr>
                <w:bCs w:val="0"/>
                <w:i/>
                <w:iCs/>
                <w:color w:val="000000" w:themeColor="text1"/>
                <w:sz w:val="20"/>
                <w:szCs w:val="20"/>
              </w:rPr>
            </w:pPr>
            <w:r w:rsidRPr="009E5255">
              <w:rPr>
                <w:bCs w:val="0"/>
                <w:i/>
                <w:iCs/>
                <w:color w:val="000000" w:themeColor="text1"/>
                <w:sz w:val="20"/>
                <w:szCs w:val="20"/>
              </w:rPr>
              <w:t>DPMA</w:t>
            </w:r>
          </w:p>
          <w:p w14:paraId="34F575CF" w14:textId="77777777" w:rsidR="00DE30F3" w:rsidRPr="009E5255" w:rsidRDefault="00DE30F3" w:rsidP="001D74E9">
            <w:pPr>
              <w:spacing w:before="0" w:after="0" w:line="240" w:lineRule="auto"/>
              <w:jc w:val="center"/>
              <w:rPr>
                <w:bCs w:val="0"/>
                <w:i/>
                <w:iCs/>
                <w:color w:val="000000" w:themeColor="text1"/>
                <w:sz w:val="20"/>
                <w:szCs w:val="20"/>
              </w:rPr>
            </w:pPr>
            <w:r w:rsidRPr="009E5255">
              <w:rPr>
                <w:bCs w:val="0"/>
                <w:i/>
                <w:iCs/>
                <w:color w:val="000000" w:themeColor="text1"/>
                <w:sz w:val="20"/>
                <w:szCs w:val="20"/>
              </w:rPr>
              <w:t>s90</w:t>
            </w:r>
          </w:p>
        </w:tc>
      </w:tr>
      <w:tr w:rsidR="00DE30F3" w:rsidRPr="009E5255" w14:paraId="0B24265E" w14:textId="77777777" w:rsidTr="001D74E9">
        <w:tc>
          <w:tcPr>
            <w:tcW w:w="763" w:type="pct"/>
            <w:tcBorders>
              <w:bottom w:val="single" w:sz="4" w:space="0" w:color="auto"/>
            </w:tcBorders>
          </w:tcPr>
          <w:p w14:paraId="147FCDD1" w14:textId="77777777" w:rsidR="00DE30F3" w:rsidRPr="009E5255" w:rsidRDefault="00DE30F3" w:rsidP="00EA0A29">
            <w:pPr>
              <w:spacing w:before="0" w:after="0" w:line="240" w:lineRule="auto"/>
              <w:rPr>
                <w:color w:val="000000" w:themeColor="text1"/>
                <w:sz w:val="20"/>
                <w:szCs w:val="20"/>
              </w:rPr>
            </w:pPr>
          </w:p>
        </w:tc>
        <w:tc>
          <w:tcPr>
            <w:tcW w:w="593" w:type="pct"/>
            <w:tcBorders>
              <w:bottom w:val="single" w:sz="4" w:space="0" w:color="auto"/>
            </w:tcBorders>
          </w:tcPr>
          <w:p w14:paraId="060781C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w:t>
            </w:r>
          </w:p>
        </w:tc>
        <w:tc>
          <w:tcPr>
            <w:tcW w:w="336" w:type="pct"/>
            <w:tcBorders>
              <w:bottom w:val="single" w:sz="4" w:space="0" w:color="auto"/>
            </w:tcBorders>
          </w:tcPr>
          <w:p w14:paraId="690A614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mg</w:t>
            </w:r>
          </w:p>
        </w:tc>
        <w:tc>
          <w:tcPr>
            <w:tcW w:w="375" w:type="pct"/>
            <w:tcBorders>
              <w:bottom w:val="single" w:sz="4" w:space="0" w:color="auto"/>
            </w:tcBorders>
          </w:tcPr>
          <w:p w14:paraId="4E4273D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mg</w:t>
            </w:r>
          </w:p>
        </w:tc>
        <w:tc>
          <w:tcPr>
            <w:tcW w:w="549" w:type="pct"/>
            <w:tcBorders>
              <w:bottom w:val="single" w:sz="4" w:space="0" w:color="auto"/>
            </w:tcBorders>
          </w:tcPr>
          <w:p w14:paraId="666244B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mg</w:t>
            </w:r>
          </w:p>
        </w:tc>
        <w:tc>
          <w:tcPr>
            <w:tcW w:w="521" w:type="pct"/>
            <w:tcBorders>
              <w:bottom w:val="single" w:sz="4" w:space="0" w:color="auto"/>
            </w:tcBorders>
          </w:tcPr>
          <w:p w14:paraId="62F3CD6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mg</w:t>
            </w:r>
          </w:p>
        </w:tc>
        <w:tc>
          <w:tcPr>
            <w:tcW w:w="480" w:type="pct"/>
            <w:tcBorders>
              <w:bottom w:val="single" w:sz="4" w:space="0" w:color="auto"/>
            </w:tcBorders>
          </w:tcPr>
          <w:p w14:paraId="3E1B612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w:t>
            </w:r>
          </w:p>
        </w:tc>
        <w:tc>
          <w:tcPr>
            <w:tcW w:w="461" w:type="pct"/>
            <w:tcBorders>
              <w:bottom w:val="single" w:sz="4" w:space="0" w:color="auto"/>
            </w:tcBorders>
          </w:tcPr>
          <w:p w14:paraId="3B6AD74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w:t>
            </w:r>
          </w:p>
        </w:tc>
        <w:tc>
          <w:tcPr>
            <w:tcW w:w="461" w:type="pct"/>
            <w:tcBorders>
              <w:bottom w:val="single" w:sz="4" w:space="0" w:color="auto"/>
            </w:tcBorders>
          </w:tcPr>
          <w:p w14:paraId="0CD0BA6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w:t>
            </w:r>
          </w:p>
        </w:tc>
        <w:tc>
          <w:tcPr>
            <w:tcW w:w="461" w:type="pct"/>
            <w:tcBorders>
              <w:bottom w:val="single" w:sz="4" w:space="0" w:color="auto"/>
            </w:tcBorders>
          </w:tcPr>
          <w:p w14:paraId="3E8B901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w:t>
            </w:r>
          </w:p>
        </w:tc>
      </w:tr>
      <w:tr w:rsidR="00DE30F3" w:rsidRPr="009E5255" w14:paraId="7933B99E" w14:textId="77777777" w:rsidTr="001D74E9">
        <w:tc>
          <w:tcPr>
            <w:tcW w:w="763" w:type="pct"/>
            <w:tcBorders>
              <w:top w:val="single" w:sz="4" w:space="0" w:color="auto"/>
            </w:tcBorders>
          </w:tcPr>
          <w:p w14:paraId="04E08D5D"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Cabazitaxel</w:t>
            </w:r>
          </w:p>
        </w:tc>
        <w:tc>
          <w:tcPr>
            <w:tcW w:w="593" w:type="pct"/>
            <w:tcBorders>
              <w:top w:val="single" w:sz="4" w:space="0" w:color="auto"/>
            </w:tcBorders>
          </w:tcPr>
          <w:p w14:paraId="359BD88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946.16</w:t>
            </w:r>
          </w:p>
        </w:tc>
        <w:tc>
          <w:tcPr>
            <w:tcW w:w="336" w:type="pct"/>
            <w:tcBorders>
              <w:top w:val="single" w:sz="4" w:space="0" w:color="auto"/>
            </w:tcBorders>
          </w:tcPr>
          <w:p w14:paraId="36CE0E7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0</w:t>
            </w:r>
          </w:p>
        </w:tc>
        <w:tc>
          <w:tcPr>
            <w:tcW w:w="375" w:type="pct"/>
            <w:tcBorders>
              <w:top w:val="single" w:sz="4" w:space="0" w:color="auto"/>
            </w:tcBorders>
          </w:tcPr>
          <w:p w14:paraId="1A0E45F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5</w:t>
            </w:r>
          </w:p>
        </w:tc>
        <w:tc>
          <w:tcPr>
            <w:tcW w:w="549" w:type="pct"/>
            <w:tcBorders>
              <w:top w:val="single" w:sz="4" w:space="0" w:color="auto"/>
            </w:tcBorders>
          </w:tcPr>
          <w:p w14:paraId="309E36C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7.20</w:t>
            </w:r>
          </w:p>
        </w:tc>
        <w:tc>
          <w:tcPr>
            <w:tcW w:w="521" w:type="pct"/>
            <w:tcBorders>
              <w:top w:val="single" w:sz="4" w:space="0" w:color="auto"/>
            </w:tcBorders>
          </w:tcPr>
          <w:p w14:paraId="40A805F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8.23</w:t>
            </w:r>
          </w:p>
        </w:tc>
        <w:tc>
          <w:tcPr>
            <w:tcW w:w="480" w:type="pct"/>
            <w:tcBorders>
              <w:top w:val="single" w:sz="4" w:space="0" w:color="auto"/>
            </w:tcBorders>
          </w:tcPr>
          <w:p w14:paraId="08F901B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57.67</w:t>
            </w:r>
          </w:p>
        </w:tc>
        <w:tc>
          <w:tcPr>
            <w:tcW w:w="461" w:type="pct"/>
            <w:tcBorders>
              <w:top w:val="single" w:sz="4" w:space="0" w:color="auto"/>
            </w:tcBorders>
          </w:tcPr>
          <w:p w14:paraId="53C3731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743.90</w:t>
            </w:r>
          </w:p>
        </w:tc>
        <w:tc>
          <w:tcPr>
            <w:tcW w:w="461" w:type="pct"/>
            <w:tcBorders>
              <w:top w:val="single" w:sz="4" w:space="0" w:color="auto"/>
            </w:tcBorders>
          </w:tcPr>
          <w:p w14:paraId="0C2225C0"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794.14</w:t>
            </w:r>
          </w:p>
        </w:tc>
        <w:tc>
          <w:tcPr>
            <w:tcW w:w="461" w:type="pct"/>
            <w:tcBorders>
              <w:top w:val="single" w:sz="4" w:space="0" w:color="auto"/>
            </w:tcBorders>
          </w:tcPr>
          <w:p w14:paraId="150EF0A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17.11</w:t>
            </w:r>
          </w:p>
        </w:tc>
      </w:tr>
      <w:tr w:rsidR="00DE30F3" w:rsidRPr="009E5255" w14:paraId="44BBB5B1" w14:textId="77777777" w:rsidTr="00052450">
        <w:tc>
          <w:tcPr>
            <w:tcW w:w="763" w:type="pct"/>
          </w:tcPr>
          <w:p w14:paraId="5064D902" w14:textId="0DDB3920"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Avelumab</w:t>
            </w:r>
          </w:p>
        </w:tc>
        <w:tc>
          <w:tcPr>
            <w:tcW w:w="593" w:type="pct"/>
          </w:tcPr>
          <w:p w14:paraId="47E6103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357.36</w:t>
            </w:r>
          </w:p>
        </w:tc>
        <w:tc>
          <w:tcPr>
            <w:tcW w:w="336" w:type="pct"/>
          </w:tcPr>
          <w:p w14:paraId="600A17A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00</w:t>
            </w:r>
          </w:p>
        </w:tc>
        <w:tc>
          <w:tcPr>
            <w:tcW w:w="375" w:type="pct"/>
          </w:tcPr>
          <w:p w14:paraId="7E3A488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200</w:t>
            </w:r>
          </w:p>
        </w:tc>
        <w:tc>
          <w:tcPr>
            <w:tcW w:w="549" w:type="pct"/>
          </w:tcPr>
          <w:p w14:paraId="1CFDE56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13</w:t>
            </w:r>
          </w:p>
        </w:tc>
        <w:tc>
          <w:tcPr>
            <w:tcW w:w="521" w:type="pct"/>
          </w:tcPr>
          <w:p w14:paraId="535638E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24.71</w:t>
            </w:r>
          </w:p>
        </w:tc>
        <w:tc>
          <w:tcPr>
            <w:tcW w:w="480" w:type="pct"/>
          </w:tcPr>
          <w:p w14:paraId="2DD2786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932.86</w:t>
            </w:r>
          </w:p>
        </w:tc>
        <w:tc>
          <w:tcPr>
            <w:tcW w:w="461" w:type="pct"/>
          </w:tcPr>
          <w:p w14:paraId="7E62940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683.41</w:t>
            </w:r>
          </w:p>
        </w:tc>
        <w:tc>
          <w:tcPr>
            <w:tcW w:w="461" w:type="pct"/>
          </w:tcPr>
          <w:p w14:paraId="26D5FE1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802.79</w:t>
            </w:r>
          </w:p>
        </w:tc>
        <w:tc>
          <w:tcPr>
            <w:tcW w:w="461" w:type="pct"/>
          </w:tcPr>
          <w:p w14:paraId="7A8112D0"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835.67</w:t>
            </w:r>
          </w:p>
        </w:tc>
      </w:tr>
      <w:tr w:rsidR="00DE30F3" w:rsidRPr="009E5255" w14:paraId="3E4850F8" w14:textId="77777777" w:rsidTr="00052450">
        <w:tc>
          <w:tcPr>
            <w:tcW w:w="763" w:type="pct"/>
            <w:tcBorders>
              <w:bottom w:val="single" w:sz="4" w:space="0" w:color="auto"/>
            </w:tcBorders>
          </w:tcPr>
          <w:p w14:paraId="70361227" w14:textId="1714A3C3"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Bortezomib</w:t>
            </w:r>
            <w:r w:rsidR="0066610C" w:rsidRPr="009E5255">
              <w:rPr>
                <w:color w:val="000000" w:themeColor="text1"/>
                <w:sz w:val="20"/>
                <w:szCs w:val="20"/>
                <w:vertAlign w:val="superscript"/>
              </w:rPr>
              <w:t>a</w:t>
            </w:r>
          </w:p>
        </w:tc>
        <w:tc>
          <w:tcPr>
            <w:tcW w:w="593" w:type="pct"/>
            <w:tcBorders>
              <w:bottom w:val="single" w:sz="4" w:space="0" w:color="auto"/>
            </w:tcBorders>
          </w:tcPr>
          <w:p w14:paraId="65634D9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18.72</w:t>
            </w:r>
          </w:p>
        </w:tc>
        <w:tc>
          <w:tcPr>
            <w:tcW w:w="336" w:type="pct"/>
            <w:tcBorders>
              <w:bottom w:val="single" w:sz="4" w:space="0" w:color="auto"/>
            </w:tcBorders>
          </w:tcPr>
          <w:p w14:paraId="2DA56C2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w:t>
            </w:r>
          </w:p>
        </w:tc>
        <w:tc>
          <w:tcPr>
            <w:tcW w:w="375" w:type="pct"/>
            <w:tcBorders>
              <w:bottom w:val="single" w:sz="4" w:space="0" w:color="auto"/>
            </w:tcBorders>
          </w:tcPr>
          <w:p w14:paraId="3E33187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w:t>
            </w:r>
          </w:p>
        </w:tc>
        <w:tc>
          <w:tcPr>
            <w:tcW w:w="549" w:type="pct"/>
            <w:tcBorders>
              <w:bottom w:val="single" w:sz="4" w:space="0" w:color="auto"/>
            </w:tcBorders>
          </w:tcPr>
          <w:p w14:paraId="493F6B1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72.91</w:t>
            </w:r>
          </w:p>
        </w:tc>
        <w:tc>
          <w:tcPr>
            <w:tcW w:w="521" w:type="pct"/>
            <w:tcBorders>
              <w:bottom w:val="single" w:sz="4" w:space="0" w:color="auto"/>
            </w:tcBorders>
          </w:tcPr>
          <w:p w14:paraId="20FB6E7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39</w:t>
            </w:r>
          </w:p>
        </w:tc>
        <w:tc>
          <w:tcPr>
            <w:tcW w:w="480" w:type="pct"/>
            <w:tcBorders>
              <w:bottom w:val="single" w:sz="4" w:space="0" w:color="auto"/>
            </w:tcBorders>
          </w:tcPr>
          <w:p w14:paraId="68C9149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14.38</w:t>
            </w:r>
          </w:p>
        </w:tc>
        <w:tc>
          <w:tcPr>
            <w:tcW w:w="461" w:type="pct"/>
            <w:tcBorders>
              <w:bottom w:val="single" w:sz="4" w:space="0" w:color="auto"/>
            </w:tcBorders>
          </w:tcPr>
          <w:p w14:paraId="05286E8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00.66</w:t>
            </w:r>
          </w:p>
        </w:tc>
        <w:tc>
          <w:tcPr>
            <w:tcW w:w="461" w:type="pct"/>
            <w:tcBorders>
              <w:bottom w:val="single" w:sz="4" w:space="0" w:color="auto"/>
            </w:tcBorders>
          </w:tcPr>
          <w:p w14:paraId="7B25F4C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47.49</w:t>
            </w:r>
          </w:p>
        </w:tc>
        <w:tc>
          <w:tcPr>
            <w:tcW w:w="461" w:type="pct"/>
            <w:tcBorders>
              <w:bottom w:val="single" w:sz="4" w:space="0" w:color="auto"/>
            </w:tcBorders>
          </w:tcPr>
          <w:p w14:paraId="7A2D7E0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61.71</w:t>
            </w:r>
          </w:p>
        </w:tc>
      </w:tr>
    </w:tbl>
    <w:p w14:paraId="69A096C3" w14:textId="273E213C" w:rsidR="00EA0A29" w:rsidRPr="009E5255" w:rsidRDefault="00EA0A29" w:rsidP="003A6F1A">
      <w:pPr>
        <w:pStyle w:val="TableNotes"/>
      </w:pPr>
      <w:r w:rsidRPr="009E5255">
        <w:t>Source:</w:t>
      </w:r>
      <w:r w:rsidRPr="009E5255">
        <w:tab/>
        <w:t>Developed for this Review using PBS line level data.</w:t>
      </w:r>
    </w:p>
    <w:p w14:paraId="37A35C2E" w14:textId="4EE68B34" w:rsidR="00DE30F3" w:rsidRPr="009E5255" w:rsidRDefault="00DE30F3" w:rsidP="00052450">
      <w:pPr>
        <w:pStyle w:val="TableNotes"/>
      </w:pPr>
      <w:r w:rsidRPr="009E5255">
        <w:t>Notes:</w:t>
      </w:r>
      <w:r w:rsidRPr="009E5255">
        <w:tab/>
      </w:r>
      <w:r w:rsidRPr="009E5255">
        <w:rPr>
          <w:vertAlign w:val="superscript"/>
        </w:rPr>
        <w:t>a</w:t>
      </w:r>
      <w:r w:rsidR="00EA0A29" w:rsidRPr="009E5255">
        <w:t xml:space="preserve"> </w:t>
      </w:r>
      <w:r w:rsidRPr="009E5255">
        <w:t>The AEMP applied was 3 mg.  Price per mg was the same across the 1 mg, 3 mg and 3.5 mg strengths.</w:t>
      </w:r>
    </w:p>
    <w:p w14:paraId="4DAE5506" w14:textId="7A5D42D4" w:rsidR="00DE30F3" w:rsidRPr="009E5255" w:rsidRDefault="00DE30F3" w:rsidP="00EA0A29">
      <w:pPr>
        <w:rPr>
          <w:szCs w:val="20"/>
        </w:rPr>
      </w:pPr>
      <w:r w:rsidRPr="009E5255">
        <w:rPr>
          <w:i/>
          <w:iCs/>
        </w:rPr>
        <w:t>Sensitivity analyses</w:t>
      </w:r>
      <w:r w:rsidRPr="009E5255">
        <w:t>:</w:t>
      </w:r>
      <w:r w:rsidR="00EA0A29" w:rsidRPr="009E5255">
        <w:t xml:space="preserve"> </w:t>
      </w:r>
      <w:r w:rsidRPr="009E5255">
        <w:t>Three parameters were varied in sensitivity analyses within the model:</w:t>
      </w:r>
    </w:p>
    <w:p w14:paraId="17BAE827" w14:textId="702B7B31" w:rsidR="00DE30F3" w:rsidRPr="009E5255" w:rsidRDefault="00DE30F3">
      <w:pPr>
        <w:pStyle w:val="ListParagraph"/>
        <w:numPr>
          <w:ilvl w:val="0"/>
          <w:numId w:val="49"/>
        </w:numPr>
        <w:rPr>
          <w:iCs/>
          <w:lang w:val="en-AU"/>
        </w:rPr>
      </w:pPr>
      <w:r w:rsidRPr="009E5255">
        <w:rPr>
          <w:lang w:val="en-AU"/>
        </w:rPr>
        <w:t xml:space="preserve">The extent to which per mg pricing applies to services.  In recognition that not all drug within vials can be utilised, the proportion of services for which per mg pricing would apply was varied.  This might reflect the extent to which facilities are able to participate in vial sharing (either due to volume constraints or due to medicines not being sufficiently stable to allow drug to be combined across multiple patients, potentially occurring on different days).  A wastage factor (i.e.  the proportion of use to which per mg pricing would not apply) was tested at 5%, 10%, 20% and 30% using the ‘Weighted DPMA’ value (base case 100%, i.e.  0% wastage) in </w:t>
      </w:r>
      <w:r w:rsidRPr="009E5255">
        <w:rPr>
          <w:i/>
          <w:iCs/>
          <w:lang w:val="en-AU"/>
        </w:rPr>
        <w:t xml:space="preserve">Workbook 4b.Impact – affected (pub) </w:t>
      </w:r>
      <w:r w:rsidR="00052450" w:rsidRPr="009E5255">
        <w:rPr>
          <w:lang w:val="en-AU"/>
        </w:rPr>
        <w:t>(</w:t>
      </w:r>
      <w:r w:rsidR="00052450" w:rsidRPr="009E5255">
        <w:rPr>
          <w:lang w:val="en-AU"/>
        </w:rPr>
        <w:fldChar w:fldCharType="begin"/>
      </w:r>
      <w:r w:rsidR="00052450" w:rsidRPr="009E5255">
        <w:rPr>
          <w:lang w:val="en-AU"/>
        </w:rPr>
        <w:instrText xml:space="preserve"> REF _Ref97814739 \h </w:instrText>
      </w:r>
      <w:r w:rsidR="00052450" w:rsidRPr="009E5255">
        <w:rPr>
          <w:lang w:val="en-AU"/>
        </w:rPr>
      </w:r>
      <w:r w:rsidR="00052450" w:rsidRPr="009E5255">
        <w:rPr>
          <w:lang w:val="en-AU"/>
        </w:rPr>
        <w:fldChar w:fldCharType="separate"/>
      </w:r>
      <w:r w:rsidR="000C766B" w:rsidRPr="009E5255">
        <w:t>Table A</w:t>
      </w:r>
      <w:r w:rsidR="000C766B">
        <w:rPr>
          <w:noProof/>
        </w:rPr>
        <w:t>69</w:t>
      </w:r>
      <w:r w:rsidR="00052450" w:rsidRPr="009E5255">
        <w:rPr>
          <w:lang w:val="en-AU"/>
        </w:rPr>
        <w:fldChar w:fldCharType="end"/>
      </w:r>
      <w:r w:rsidR="00052450" w:rsidRPr="009E5255">
        <w:rPr>
          <w:lang w:val="en-AU"/>
        </w:rPr>
        <w:t>)</w:t>
      </w:r>
      <w:r w:rsidRPr="009E5255">
        <w:rPr>
          <w:i/>
          <w:iCs/>
          <w:lang w:val="en-AU"/>
        </w:rPr>
        <w:t xml:space="preserve">.  </w:t>
      </w:r>
    </w:p>
    <w:p w14:paraId="7868EF70" w14:textId="6DBDC62E" w:rsidR="00DE30F3" w:rsidRPr="009E5255" w:rsidRDefault="00DE30F3" w:rsidP="00EA0A29">
      <w:pPr>
        <w:pStyle w:val="Caption"/>
      </w:pPr>
      <w:bookmarkStart w:id="611" w:name="_Ref97814739"/>
      <w:bookmarkStart w:id="612" w:name="_Ref89429014"/>
      <w:r w:rsidRPr="009E5255">
        <w:t>Table A</w:t>
      </w:r>
      <w:r w:rsidR="00E36C93">
        <w:fldChar w:fldCharType="begin"/>
      </w:r>
      <w:r w:rsidR="00E36C93">
        <w:instrText xml:space="preserve"> SEQ Table_A \* ARABIC </w:instrText>
      </w:r>
      <w:r w:rsidR="00E36C93">
        <w:fldChar w:fldCharType="separate"/>
      </w:r>
      <w:r w:rsidR="000C766B">
        <w:rPr>
          <w:noProof/>
        </w:rPr>
        <w:t>69</w:t>
      </w:r>
      <w:r w:rsidR="00E36C93">
        <w:rPr>
          <w:noProof/>
        </w:rPr>
        <w:fldChar w:fldCharType="end"/>
      </w:r>
      <w:bookmarkEnd w:id="611"/>
      <w:r w:rsidRPr="009E5255">
        <w:t>.</w:t>
      </w:r>
      <w:bookmarkEnd w:id="612"/>
      <w:r w:rsidRPr="009E5255">
        <w:t xml:space="preserve"> Weighted DPMA based on per</w:t>
      </w:r>
      <w:r w:rsidR="004A172C" w:rsidRPr="009E5255">
        <w:t>-</w:t>
      </w:r>
      <w:r w:rsidRPr="009E5255">
        <w:t>mg pricing substitutio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Weighted DPMA based on per-mg pricing substitution"/>
      </w:tblPr>
      <w:tblGrid>
        <w:gridCol w:w="2253"/>
        <w:gridCol w:w="2254"/>
        <w:gridCol w:w="2254"/>
        <w:gridCol w:w="2254"/>
      </w:tblGrid>
      <w:tr w:rsidR="00DE30F3" w:rsidRPr="009E5255" w14:paraId="6EC0C124" w14:textId="77777777" w:rsidTr="00052450">
        <w:tc>
          <w:tcPr>
            <w:tcW w:w="2254" w:type="dxa"/>
            <w:tcBorders>
              <w:bottom w:val="single" w:sz="4" w:space="0" w:color="auto"/>
            </w:tcBorders>
            <w:shd w:val="clear" w:color="auto" w:fill="auto"/>
            <w:vAlign w:val="center"/>
          </w:tcPr>
          <w:p w14:paraId="6CB6A2A2" w14:textId="77777777" w:rsidR="00DE30F3" w:rsidRPr="009E5255" w:rsidRDefault="00DE30F3" w:rsidP="00EA0A29">
            <w:pPr>
              <w:spacing w:before="0" w:after="0" w:line="240" w:lineRule="auto"/>
              <w:rPr>
                <w:bCs w:val="0"/>
                <w:i/>
                <w:iCs/>
                <w:color w:val="000000" w:themeColor="text1"/>
                <w:sz w:val="20"/>
                <w:szCs w:val="20"/>
              </w:rPr>
            </w:pPr>
            <w:r w:rsidRPr="009E5255">
              <w:rPr>
                <w:bCs w:val="0"/>
                <w:i/>
                <w:iCs/>
                <w:color w:val="000000" w:themeColor="text1"/>
                <w:sz w:val="20"/>
                <w:szCs w:val="20"/>
              </w:rPr>
              <w:t>Weighted DPMA</w:t>
            </w:r>
          </w:p>
        </w:tc>
        <w:tc>
          <w:tcPr>
            <w:tcW w:w="2254" w:type="dxa"/>
            <w:tcBorders>
              <w:bottom w:val="single" w:sz="4" w:space="0" w:color="auto"/>
            </w:tcBorders>
          </w:tcPr>
          <w:p w14:paraId="3589FFF0" w14:textId="77777777" w:rsidR="00DE30F3" w:rsidRPr="009E5255" w:rsidRDefault="00DE30F3" w:rsidP="00EA0A29">
            <w:pPr>
              <w:spacing w:before="0" w:after="0" w:line="240" w:lineRule="auto"/>
              <w:jc w:val="center"/>
              <w:rPr>
                <w:bCs w:val="0"/>
                <w:i/>
                <w:iCs/>
                <w:color w:val="000000" w:themeColor="text1"/>
                <w:sz w:val="20"/>
                <w:szCs w:val="20"/>
              </w:rPr>
            </w:pPr>
            <w:r w:rsidRPr="009E5255">
              <w:rPr>
                <w:bCs w:val="0"/>
                <w:i/>
                <w:iCs/>
                <w:color w:val="000000" w:themeColor="text1"/>
                <w:sz w:val="20"/>
                <w:szCs w:val="20"/>
              </w:rPr>
              <w:t>Cabazitaxel</w:t>
            </w:r>
          </w:p>
        </w:tc>
        <w:tc>
          <w:tcPr>
            <w:tcW w:w="2254" w:type="dxa"/>
            <w:tcBorders>
              <w:bottom w:val="single" w:sz="4" w:space="0" w:color="auto"/>
            </w:tcBorders>
          </w:tcPr>
          <w:p w14:paraId="0A2C6100" w14:textId="77777777" w:rsidR="00DE30F3" w:rsidRPr="009E5255" w:rsidRDefault="00DE30F3" w:rsidP="00EA0A29">
            <w:pPr>
              <w:spacing w:before="0" w:after="0" w:line="240" w:lineRule="auto"/>
              <w:jc w:val="center"/>
              <w:rPr>
                <w:bCs w:val="0"/>
                <w:i/>
                <w:iCs/>
                <w:color w:val="000000" w:themeColor="text1"/>
                <w:sz w:val="20"/>
                <w:szCs w:val="20"/>
              </w:rPr>
            </w:pPr>
            <w:r w:rsidRPr="009E5255">
              <w:rPr>
                <w:bCs w:val="0"/>
                <w:i/>
                <w:iCs/>
                <w:color w:val="000000" w:themeColor="text1"/>
                <w:sz w:val="20"/>
                <w:szCs w:val="20"/>
              </w:rPr>
              <w:t>Avelumab</w:t>
            </w:r>
          </w:p>
        </w:tc>
        <w:tc>
          <w:tcPr>
            <w:tcW w:w="2254" w:type="dxa"/>
            <w:tcBorders>
              <w:bottom w:val="single" w:sz="4" w:space="0" w:color="auto"/>
            </w:tcBorders>
          </w:tcPr>
          <w:p w14:paraId="6391E310" w14:textId="77777777" w:rsidR="00DE30F3" w:rsidRPr="009E5255" w:rsidRDefault="00DE30F3" w:rsidP="00EA0A29">
            <w:pPr>
              <w:spacing w:before="0" w:after="0" w:line="240" w:lineRule="auto"/>
              <w:jc w:val="center"/>
              <w:rPr>
                <w:bCs w:val="0"/>
                <w:i/>
                <w:iCs/>
                <w:color w:val="000000" w:themeColor="text1"/>
                <w:sz w:val="20"/>
                <w:szCs w:val="20"/>
              </w:rPr>
            </w:pPr>
            <w:r w:rsidRPr="009E5255">
              <w:rPr>
                <w:bCs w:val="0"/>
                <w:i/>
                <w:iCs/>
                <w:color w:val="000000" w:themeColor="text1"/>
                <w:sz w:val="20"/>
                <w:szCs w:val="20"/>
              </w:rPr>
              <w:t>Bortezomib</w:t>
            </w:r>
          </w:p>
        </w:tc>
      </w:tr>
      <w:tr w:rsidR="00DE30F3" w:rsidRPr="009E5255" w14:paraId="053552D0" w14:textId="77777777" w:rsidTr="00052450">
        <w:tc>
          <w:tcPr>
            <w:tcW w:w="2254" w:type="dxa"/>
            <w:tcBorders>
              <w:top w:val="single" w:sz="4" w:space="0" w:color="auto"/>
            </w:tcBorders>
            <w:shd w:val="clear" w:color="auto" w:fill="auto"/>
            <w:vAlign w:val="center"/>
          </w:tcPr>
          <w:p w14:paraId="73BE643B" w14:textId="77777777" w:rsidR="00DE30F3" w:rsidRPr="009E5255" w:rsidRDefault="00DE30F3" w:rsidP="00EA0A29">
            <w:pPr>
              <w:spacing w:before="0" w:after="0" w:line="240" w:lineRule="auto"/>
              <w:rPr>
                <w:iCs/>
                <w:color w:val="000000" w:themeColor="text1"/>
                <w:sz w:val="20"/>
                <w:szCs w:val="20"/>
              </w:rPr>
            </w:pPr>
            <w:r w:rsidRPr="009E5255">
              <w:rPr>
                <w:color w:val="000000" w:themeColor="text1"/>
                <w:sz w:val="20"/>
                <w:szCs w:val="20"/>
              </w:rPr>
              <w:t>Per vial, 100%</w:t>
            </w:r>
          </w:p>
        </w:tc>
        <w:tc>
          <w:tcPr>
            <w:tcW w:w="2254" w:type="dxa"/>
            <w:tcBorders>
              <w:top w:val="single" w:sz="4" w:space="0" w:color="auto"/>
            </w:tcBorders>
          </w:tcPr>
          <w:p w14:paraId="6A1829D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83.79</w:t>
            </w:r>
          </w:p>
        </w:tc>
        <w:tc>
          <w:tcPr>
            <w:tcW w:w="2254" w:type="dxa"/>
            <w:tcBorders>
              <w:top w:val="single" w:sz="4" w:space="0" w:color="auto"/>
            </w:tcBorders>
          </w:tcPr>
          <w:p w14:paraId="3C09E11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364.83</w:t>
            </w:r>
          </w:p>
        </w:tc>
        <w:tc>
          <w:tcPr>
            <w:tcW w:w="2254" w:type="dxa"/>
            <w:tcBorders>
              <w:top w:val="single" w:sz="4" w:space="0" w:color="auto"/>
            </w:tcBorders>
          </w:tcPr>
          <w:p w14:paraId="620C195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43.27</w:t>
            </w:r>
          </w:p>
        </w:tc>
      </w:tr>
      <w:tr w:rsidR="00DE30F3" w:rsidRPr="009E5255" w14:paraId="7714DFC8" w14:textId="77777777" w:rsidTr="00052450">
        <w:tc>
          <w:tcPr>
            <w:tcW w:w="2254" w:type="dxa"/>
            <w:shd w:val="clear" w:color="auto" w:fill="auto"/>
            <w:vAlign w:val="bottom"/>
          </w:tcPr>
          <w:p w14:paraId="69B6A31E" w14:textId="77777777" w:rsidR="00DE30F3" w:rsidRPr="009E5255" w:rsidRDefault="00DE30F3" w:rsidP="00EA0A29">
            <w:pPr>
              <w:spacing w:before="0" w:after="0" w:line="240" w:lineRule="auto"/>
              <w:rPr>
                <w:iCs/>
                <w:color w:val="000000" w:themeColor="text1"/>
                <w:sz w:val="20"/>
                <w:szCs w:val="20"/>
              </w:rPr>
            </w:pPr>
            <w:r w:rsidRPr="009E5255">
              <w:rPr>
                <w:color w:val="000000" w:themeColor="text1"/>
                <w:sz w:val="20"/>
                <w:szCs w:val="20"/>
              </w:rPr>
              <w:t>Per mg, 100%</w:t>
            </w:r>
          </w:p>
        </w:tc>
        <w:tc>
          <w:tcPr>
            <w:tcW w:w="2254" w:type="dxa"/>
          </w:tcPr>
          <w:p w14:paraId="1E9CA08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788.24</w:t>
            </w:r>
          </w:p>
        </w:tc>
        <w:tc>
          <w:tcPr>
            <w:tcW w:w="2254" w:type="dxa"/>
          </w:tcPr>
          <w:p w14:paraId="79C6FA5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737.82</w:t>
            </w:r>
          </w:p>
        </w:tc>
        <w:tc>
          <w:tcPr>
            <w:tcW w:w="2254" w:type="dxa"/>
          </w:tcPr>
          <w:p w14:paraId="617F98C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36.34</w:t>
            </w:r>
          </w:p>
        </w:tc>
      </w:tr>
      <w:tr w:rsidR="00DE30F3" w:rsidRPr="009E5255" w14:paraId="2B7361CD" w14:textId="77777777" w:rsidTr="00052450">
        <w:tc>
          <w:tcPr>
            <w:tcW w:w="2254" w:type="dxa"/>
            <w:shd w:val="clear" w:color="auto" w:fill="auto"/>
            <w:vAlign w:val="bottom"/>
          </w:tcPr>
          <w:p w14:paraId="76DA0585" w14:textId="77777777" w:rsidR="00DE30F3" w:rsidRPr="009E5255" w:rsidRDefault="00DE30F3" w:rsidP="00EA0A29">
            <w:pPr>
              <w:spacing w:before="0" w:after="0" w:line="240" w:lineRule="auto"/>
              <w:rPr>
                <w:iCs/>
                <w:color w:val="000000" w:themeColor="text1"/>
                <w:sz w:val="20"/>
                <w:szCs w:val="20"/>
              </w:rPr>
            </w:pPr>
            <w:r w:rsidRPr="009E5255">
              <w:rPr>
                <w:color w:val="000000" w:themeColor="text1"/>
                <w:sz w:val="20"/>
                <w:szCs w:val="20"/>
              </w:rPr>
              <w:t>Per mg, 95%</w:t>
            </w:r>
          </w:p>
        </w:tc>
        <w:tc>
          <w:tcPr>
            <w:tcW w:w="2254" w:type="dxa"/>
          </w:tcPr>
          <w:p w14:paraId="2512C7E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03.02</w:t>
            </w:r>
          </w:p>
        </w:tc>
        <w:tc>
          <w:tcPr>
            <w:tcW w:w="2254" w:type="dxa"/>
          </w:tcPr>
          <w:p w14:paraId="5C8C149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869.17</w:t>
            </w:r>
          </w:p>
        </w:tc>
        <w:tc>
          <w:tcPr>
            <w:tcW w:w="2254" w:type="dxa"/>
          </w:tcPr>
          <w:p w14:paraId="04FE50E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41.69</w:t>
            </w:r>
          </w:p>
        </w:tc>
      </w:tr>
      <w:tr w:rsidR="00DE30F3" w:rsidRPr="009E5255" w14:paraId="345EA55A" w14:textId="77777777" w:rsidTr="00052450">
        <w:tc>
          <w:tcPr>
            <w:tcW w:w="2254" w:type="dxa"/>
            <w:shd w:val="clear" w:color="auto" w:fill="auto"/>
            <w:vAlign w:val="bottom"/>
          </w:tcPr>
          <w:p w14:paraId="047BB6D0" w14:textId="77777777" w:rsidR="00DE30F3" w:rsidRPr="009E5255" w:rsidRDefault="00DE30F3" w:rsidP="00EA0A29">
            <w:pPr>
              <w:spacing w:before="0" w:after="0" w:line="240" w:lineRule="auto"/>
              <w:rPr>
                <w:iCs/>
                <w:color w:val="000000" w:themeColor="text1"/>
                <w:sz w:val="20"/>
                <w:szCs w:val="20"/>
              </w:rPr>
            </w:pPr>
            <w:r w:rsidRPr="009E5255">
              <w:rPr>
                <w:color w:val="000000" w:themeColor="text1"/>
                <w:sz w:val="20"/>
                <w:szCs w:val="20"/>
              </w:rPr>
              <w:t>Per mg, 90%</w:t>
            </w:r>
          </w:p>
        </w:tc>
        <w:tc>
          <w:tcPr>
            <w:tcW w:w="2254" w:type="dxa"/>
          </w:tcPr>
          <w:p w14:paraId="19210C0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17.80</w:t>
            </w:r>
          </w:p>
        </w:tc>
        <w:tc>
          <w:tcPr>
            <w:tcW w:w="2254" w:type="dxa"/>
          </w:tcPr>
          <w:p w14:paraId="23D7207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000.52</w:t>
            </w:r>
          </w:p>
        </w:tc>
        <w:tc>
          <w:tcPr>
            <w:tcW w:w="2254" w:type="dxa"/>
          </w:tcPr>
          <w:p w14:paraId="0F0455D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47.03</w:t>
            </w:r>
          </w:p>
        </w:tc>
      </w:tr>
      <w:tr w:rsidR="00DE30F3" w:rsidRPr="009E5255" w14:paraId="485ABF26" w14:textId="77777777" w:rsidTr="00052450">
        <w:tc>
          <w:tcPr>
            <w:tcW w:w="2254" w:type="dxa"/>
            <w:shd w:val="clear" w:color="auto" w:fill="auto"/>
            <w:vAlign w:val="bottom"/>
          </w:tcPr>
          <w:p w14:paraId="2DFA2BAA" w14:textId="77777777" w:rsidR="00DE30F3" w:rsidRPr="009E5255" w:rsidRDefault="00DE30F3" w:rsidP="00EA0A29">
            <w:pPr>
              <w:spacing w:before="0" w:after="0" w:line="240" w:lineRule="auto"/>
              <w:rPr>
                <w:iCs/>
                <w:color w:val="000000" w:themeColor="text1"/>
                <w:sz w:val="20"/>
                <w:szCs w:val="20"/>
              </w:rPr>
            </w:pPr>
            <w:r w:rsidRPr="009E5255">
              <w:rPr>
                <w:color w:val="000000" w:themeColor="text1"/>
                <w:sz w:val="20"/>
                <w:szCs w:val="20"/>
              </w:rPr>
              <w:t>Per mg, 80%</w:t>
            </w:r>
          </w:p>
        </w:tc>
        <w:tc>
          <w:tcPr>
            <w:tcW w:w="2254" w:type="dxa"/>
          </w:tcPr>
          <w:p w14:paraId="7169D48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47.35</w:t>
            </w:r>
          </w:p>
        </w:tc>
        <w:tc>
          <w:tcPr>
            <w:tcW w:w="2254" w:type="dxa"/>
          </w:tcPr>
          <w:p w14:paraId="040BFD1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263.22</w:t>
            </w:r>
          </w:p>
        </w:tc>
        <w:tc>
          <w:tcPr>
            <w:tcW w:w="2254" w:type="dxa"/>
          </w:tcPr>
          <w:p w14:paraId="5AFA1DE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57.73</w:t>
            </w:r>
          </w:p>
        </w:tc>
      </w:tr>
      <w:tr w:rsidR="00DE30F3" w:rsidRPr="009E5255" w14:paraId="561F50DD" w14:textId="77777777" w:rsidTr="00052450">
        <w:tc>
          <w:tcPr>
            <w:tcW w:w="2254" w:type="dxa"/>
            <w:tcBorders>
              <w:bottom w:val="single" w:sz="4" w:space="0" w:color="auto"/>
            </w:tcBorders>
            <w:shd w:val="clear" w:color="auto" w:fill="auto"/>
            <w:vAlign w:val="bottom"/>
          </w:tcPr>
          <w:p w14:paraId="5C63FB88" w14:textId="77777777" w:rsidR="00DE30F3" w:rsidRPr="009E5255" w:rsidRDefault="00DE30F3" w:rsidP="00EA0A29">
            <w:pPr>
              <w:spacing w:before="0" w:after="0" w:line="240" w:lineRule="auto"/>
              <w:rPr>
                <w:iCs/>
                <w:color w:val="000000" w:themeColor="text1"/>
                <w:sz w:val="20"/>
                <w:szCs w:val="20"/>
              </w:rPr>
            </w:pPr>
            <w:r w:rsidRPr="009E5255">
              <w:rPr>
                <w:color w:val="000000" w:themeColor="text1"/>
                <w:sz w:val="20"/>
                <w:szCs w:val="20"/>
              </w:rPr>
              <w:t>Per mg, 70%</w:t>
            </w:r>
          </w:p>
        </w:tc>
        <w:tc>
          <w:tcPr>
            <w:tcW w:w="2254" w:type="dxa"/>
            <w:tcBorders>
              <w:bottom w:val="single" w:sz="4" w:space="0" w:color="auto"/>
            </w:tcBorders>
          </w:tcPr>
          <w:p w14:paraId="02B56B60"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76.91</w:t>
            </w:r>
          </w:p>
        </w:tc>
        <w:tc>
          <w:tcPr>
            <w:tcW w:w="2254" w:type="dxa"/>
            <w:tcBorders>
              <w:bottom w:val="single" w:sz="4" w:space="0" w:color="auto"/>
            </w:tcBorders>
          </w:tcPr>
          <w:p w14:paraId="04E4E29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525.92</w:t>
            </w:r>
          </w:p>
        </w:tc>
        <w:tc>
          <w:tcPr>
            <w:tcW w:w="2254" w:type="dxa"/>
            <w:tcBorders>
              <w:bottom w:val="single" w:sz="4" w:space="0" w:color="auto"/>
            </w:tcBorders>
          </w:tcPr>
          <w:p w14:paraId="5BD6AFB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68.42</w:t>
            </w:r>
          </w:p>
        </w:tc>
      </w:tr>
    </w:tbl>
    <w:p w14:paraId="0A6E1FF4" w14:textId="77777777" w:rsidR="00DE30F3" w:rsidRPr="009E5255" w:rsidRDefault="00DE30F3" w:rsidP="003A6F1A">
      <w:pPr>
        <w:pStyle w:val="TableNotes"/>
      </w:pPr>
      <w:r w:rsidRPr="009E5255">
        <w:t>Abbreviation:</w:t>
      </w:r>
      <w:r w:rsidRPr="009E5255">
        <w:tab/>
        <w:t>DPMA, dispensed price for maximum amount.</w:t>
      </w:r>
    </w:p>
    <w:p w14:paraId="6D90173A" w14:textId="25B3766C" w:rsidR="00DE30F3" w:rsidRPr="009E5255" w:rsidRDefault="00DE30F3" w:rsidP="003A6F1A">
      <w:pPr>
        <w:pStyle w:val="TableNotes"/>
      </w:pPr>
      <w:r w:rsidRPr="009E5255">
        <w:t>Note:</w:t>
      </w:r>
      <w:r w:rsidRPr="009E5255">
        <w:tab/>
        <w:t>Developed for this Review using PBS line level data.</w:t>
      </w:r>
    </w:p>
    <w:p w14:paraId="4BD804B4" w14:textId="77777777" w:rsidR="00DE30F3" w:rsidRPr="009E5255" w:rsidRDefault="00DE30F3">
      <w:pPr>
        <w:pStyle w:val="ListParagraph"/>
        <w:numPr>
          <w:ilvl w:val="0"/>
          <w:numId w:val="49"/>
        </w:numPr>
        <w:rPr>
          <w:lang w:val="en-AU"/>
        </w:rPr>
      </w:pPr>
      <w:r w:rsidRPr="009E5255">
        <w:rPr>
          <w:lang w:val="en-AU"/>
        </w:rPr>
        <w:t xml:space="preserve">The quantum of EFC fees and mark-ups applied.  The impact of increasing fee and mark-ups (by 10% and 25%) under the current policy and under a price per mg policy was tested.  </w:t>
      </w:r>
    </w:p>
    <w:p w14:paraId="67FDD69E" w14:textId="17E0EBA9" w:rsidR="00DE30F3" w:rsidRPr="009E5255" w:rsidRDefault="00DE30F3">
      <w:pPr>
        <w:pStyle w:val="ListParagraph"/>
        <w:numPr>
          <w:ilvl w:val="0"/>
          <w:numId w:val="49"/>
        </w:numPr>
        <w:rPr>
          <w:lang w:val="en-AU"/>
        </w:rPr>
      </w:pPr>
      <w:r w:rsidRPr="009E5255">
        <w:rPr>
          <w:lang w:val="en-AU"/>
        </w:rPr>
        <w:t>Consistency of EFC fees across private and public hospitals.  The impact of increasing public hospital fees to be consistent with those of private hospitals under the current policy and under a price per mg policy was tested.</w:t>
      </w:r>
    </w:p>
    <w:p w14:paraId="101F5846" w14:textId="77777777" w:rsidR="00DE30F3" w:rsidRPr="009E5255" w:rsidRDefault="00DE30F3" w:rsidP="00EA0A29">
      <w:pPr>
        <w:rPr>
          <w:i/>
          <w:iCs/>
          <w:u w:val="single"/>
        </w:rPr>
      </w:pPr>
      <w:r w:rsidRPr="009E5255">
        <w:rPr>
          <w:i/>
          <w:iCs/>
          <w:u w:val="single"/>
        </w:rPr>
        <w:t>Results</w:t>
      </w:r>
    </w:p>
    <w:p w14:paraId="57E002FF" w14:textId="6049020D" w:rsidR="00DE30F3" w:rsidRPr="009E5255" w:rsidRDefault="00DE30F3" w:rsidP="00EA0A29">
      <w:pPr>
        <w:rPr>
          <w:color w:val="000000" w:themeColor="text1"/>
        </w:rPr>
      </w:pPr>
      <w:r w:rsidRPr="009E5255">
        <w:rPr>
          <w:color w:val="000000" w:themeColor="text1"/>
        </w:rPr>
        <w:t xml:space="preserve">The net costs to the PBS/RPBS for the three medicines over the full calendar years from 2017 to 2020 are presented in </w:t>
      </w:r>
      <w:r w:rsidRPr="009E5255">
        <w:rPr>
          <w:color w:val="000000" w:themeColor="text1"/>
        </w:rPr>
        <w:fldChar w:fldCharType="begin"/>
      </w:r>
      <w:r w:rsidRPr="009E5255">
        <w:rPr>
          <w:color w:val="000000" w:themeColor="text1"/>
        </w:rPr>
        <w:instrText xml:space="preserve"> REF _Ref88124805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Table </w:t>
      </w:r>
      <w:r w:rsidR="000C766B" w:rsidRPr="000C766B">
        <w:rPr>
          <w:noProof/>
          <w:color w:val="000000" w:themeColor="text1"/>
        </w:rPr>
        <w:t>20</w:t>
      </w:r>
      <w:r w:rsidRPr="009E5255">
        <w:rPr>
          <w:color w:val="000000" w:themeColor="text1"/>
        </w:rPr>
        <w:fldChar w:fldCharType="end"/>
      </w:r>
      <w:r w:rsidRPr="009E5255">
        <w:rPr>
          <w:color w:val="000000" w:themeColor="text1"/>
        </w:rPr>
        <w:t>.  Under the assumption of no public/private distinction in item codes the net cost to government resulted in a 102%, 101% and 103% increase for cabazitaxel, avelumab and bortezomib, respectively.</w:t>
      </w:r>
    </w:p>
    <w:p w14:paraId="706D1039" w14:textId="7284B6F3" w:rsidR="00DE30F3" w:rsidRPr="009E5255" w:rsidRDefault="00DE30F3" w:rsidP="00EA0A29">
      <w:pPr>
        <w:rPr>
          <w:color w:val="000000" w:themeColor="text1"/>
        </w:rPr>
      </w:pPr>
      <w:r w:rsidRPr="009E5255">
        <w:rPr>
          <w:color w:val="000000" w:themeColor="text1"/>
        </w:rPr>
        <w:t>The cost to government on a per mg pricing basis was 73%, 69% and 83% of the cost under EFC funding for cabazitaxel, avelumab and bortezomib respectively (</w:t>
      </w:r>
      <w:r w:rsidRPr="009E5255">
        <w:rPr>
          <w:color w:val="000000" w:themeColor="text1"/>
        </w:rPr>
        <w:fldChar w:fldCharType="begin"/>
      </w:r>
      <w:r w:rsidRPr="009E5255">
        <w:rPr>
          <w:color w:val="000000" w:themeColor="text1"/>
        </w:rPr>
        <w:instrText xml:space="preserve"> REF _Ref88124805 \h  \* MERGEFORMAT </w:instrText>
      </w:r>
      <w:r w:rsidRPr="009E5255">
        <w:rPr>
          <w:color w:val="000000" w:themeColor="text1"/>
        </w:rPr>
      </w:r>
      <w:r w:rsidRPr="009E5255">
        <w:rPr>
          <w:color w:val="000000" w:themeColor="text1"/>
        </w:rPr>
        <w:fldChar w:fldCharType="separate"/>
      </w:r>
      <w:r w:rsidR="000C766B" w:rsidRPr="000C766B">
        <w:rPr>
          <w:color w:val="000000" w:themeColor="text1"/>
        </w:rPr>
        <w:t xml:space="preserve">Table </w:t>
      </w:r>
      <w:r w:rsidR="000C766B" w:rsidRPr="000C766B">
        <w:rPr>
          <w:noProof/>
          <w:color w:val="000000" w:themeColor="text1"/>
        </w:rPr>
        <w:t>20</w:t>
      </w:r>
      <w:r w:rsidRPr="009E5255">
        <w:rPr>
          <w:color w:val="000000" w:themeColor="text1"/>
        </w:rPr>
        <w:fldChar w:fldCharType="end"/>
      </w:r>
      <w:r w:rsidRPr="009E5255">
        <w:rPr>
          <w:color w:val="000000" w:themeColor="text1"/>
        </w:rPr>
        <w:t xml:space="preserve">).  This represents reductions of 27%, 31% and 17% respectively.  Under the no item code distinction (removal of the distinction between public and private hospital item codes) and a per mg pricing, the total cost to Government reduced to 74%, 70% and 86%, for cabazitaxel, avelumab and bortezomib, respectively.  Similarly, overall increase in mark-up and fees by 25%, resulted in a 103%, 100% and 104% change for cabazitaxel, avelumab and bortezomib, respectively.  Under the per mg pricing and with a 25% increase in mark-up and fees, the total cost to Government reduced to 76%, 69% and 88% for cabazitaxel, avelumab and bortezomib, respectively.  Therefore, an increase in mark-ups by 25% (and to a lesser extent 10%) or the removal of public hospital item codes, erodes the cost reduction to government from moving to per mg pricing.  </w:t>
      </w:r>
    </w:p>
    <w:p w14:paraId="23143CB7" w14:textId="0FE24F9A" w:rsidR="00DE30F3" w:rsidRPr="009E5255" w:rsidRDefault="00DE30F3" w:rsidP="00EA0A29">
      <w:pPr>
        <w:pStyle w:val="Caption"/>
      </w:pPr>
      <w:r w:rsidRPr="009E5255">
        <w:t>Table A</w:t>
      </w:r>
      <w:r w:rsidR="00E36C93">
        <w:fldChar w:fldCharType="begin"/>
      </w:r>
      <w:r w:rsidR="00E36C93">
        <w:instrText xml:space="preserve"> SEQ Table_A \* ARABIC </w:instrText>
      </w:r>
      <w:r w:rsidR="00E36C93">
        <w:fldChar w:fldCharType="separate"/>
      </w:r>
      <w:r w:rsidR="000C766B">
        <w:rPr>
          <w:noProof/>
        </w:rPr>
        <w:t>70</w:t>
      </w:r>
      <w:r w:rsidR="00E36C93">
        <w:rPr>
          <w:noProof/>
        </w:rPr>
        <w:fldChar w:fldCharType="end"/>
      </w:r>
      <w:r w:rsidRPr="009E5255">
        <w:t>. Net cost PBS/RPBS based on full calendar year</w:t>
      </w:r>
      <w:r w:rsidR="004A172C" w:rsidRPr="009E5255">
        <w:t xml:space="preserve">, </w:t>
      </w:r>
      <w:r w:rsidRPr="009E5255">
        <w:t>base cas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Caption w:val="Net cost PBS/RPBS based on full calendar year, base case"/>
      </w:tblPr>
      <w:tblGrid>
        <w:gridCol w:w="2469"/>
        <w:gridCol w:w="1072"/>
        <w:gridCol w:w="1135"/>
        <w:gridCol w:w="1275"/>
        <w:gridCol w:w="1133"/>
        <w:gridCol w:w="1153"/>
        <w:gridCol w:w="783"/>
      </w:tblGrid>
      <w:tr w:rsidR="00DE30F3" w:rsidRPr="009E5255" w14:paraId="224FC870" w14:textId="77777777" w:rsidTr="00052450">
        <w:trPr>
          <w:trHeight w:val="227"/>
        </w:trPr>
        <w:tc>
          <w:tcPr>
            <w:tcW w:w="1369" w:type="pct"/>
            <w:tcBorders>
              <w:bottom w:val="single" w:sz="4" w:space="0" w:color="auto"/>
            </w:tcBorders>
            <w:noWrap/>
            <w:vAlign w:val="bottom"/>
            <w:hideMark/>
          </w:tcPr>
          <w:p w14:paraId="5A6A026F" w14:textId="5506D16E" w:rsidR="00DE30F3" w:rsidRPr="009E5255" w:rsidRDefault="00F70AAC" w:rsidP="00F70AAC">
            <w:pPr>
              <w:spacing w:before="0" w:after="0" w:line="240" w:lineRule="auto"/>
              <w:rPr>
                <w:bCs w:val="0"/>
                <w:i/>
                <w:iCs/>
                <w:color w:val="000000" w:themeColor="text1"/>
                <w:sz w:val="20"/>
                <w:szCs w:val="20"/>
              </w:rPr>
            </w:pPr>
            <w:r w:rsidRPr="009E5255">
              <w:rPr>
                <w:bCs w:val="0"/>
                <w:i/>
                <w:iCs/>
                <w:color w:val="000000" w:themeColor="text1"/>
                <w:sz w:val="20"/>
                <w:szCs w:val="20"/>
              </w:rPr>
              <w:t>Item</w:t>
            </w:r>
          </w:p>
        </w:tc>
        <w:tc>
          <w:tcPr>
            <w:tcW w:w="594" w:type="pct"/>
            <w:tcBorders>
              <w:bottom w:val="single" w:sz="4" w:space="0" w:color="auto"/>
            </w:tcBorders>
            <w:noWrap/>
            <w:vAlign w:val="bottom"/>
            <w:hideMark/>
          </w:tcPr>
          <w:p w14:paraId="2FEC40E1" w14:textId="77777777" w:rsidR="00DE30F3" w:rsidRPr="009E5255" w:rsidRDefault="00DE30F3" w:rsidP="00052450">
            <w:pPr>
              <w:spacing w:before="0" w:after="0" w:line="240" w:lineRule="auto"/>
              <w:jc w:val="center"/>
              <w:rPr>
                <w:bCs w:val="0"/>
                <w:i/>
                <w:iCs/>
                <w:color w:val="000000" w:themeColor="text1"/>
                <w:sz w:val="20"/>
                <w:szCs w:val="20"/>
              </w:rPr>
            </w:pPr>
            <w:r w:rsidRPr="009E5255">
              <w:rPr>
                <w:bCs w:val="0"/>
                <w:i/>
                <w:iCs/>
                <w:color w:val="000000" w:themeColor="text1"/>
                <w:sz w:val="20"/>
                <w:szCs w:val="20"/>
              </w:rPr>
              <w:t>2017</w:t>
            </w:r>
          </w:p>
        </w:tc>
        <w:tc>
          <w:tcPr>
            <w:tcW w:w="629" w:type="pct"/>
            <w:tcBorders>
              <w:bottom w:val="single" w:sz="4" w:space="0" w:color="auto"/>
            </w:tcBorders>
            <w:noWrap/>
            <w:vAlign w:val="bottom"/>
            <w:hideMark/>
          </w:tcPr>
          <w:p w14:paraId="1581C870" w14:textId="77777777" w:rsidR="00DE30F3" w:rsidRPr="009E5255" w:rsidRDefault="00DE30F3" w:rsidP="00052450">
            <w:pPr>
              <w:spacing w:before="0" w:after="0" w:line="240" w:lineRule="auto"/>
              <w:jc w:val="center"/>
              <w:rPr>
                <w:bCs w:val="0"/>
                <w:i/>
                <w:iCs/>
                <w:color w:val="000000" w:themeColor="text1"/>
                <w:sz w:val="20"/>
                <w:szCs w:val="20"/>
              </w:rPr>
            </w:pPr>
            <w:r w:rsidRPr="009E5255">
              <w:rPr>
                <w:bCs w:val="0"/>
                <w:i/>
                <w:iCs/>
                <w:color w:val="000000" w:themeColor="text1"/>
                <w:sz w:val="20"/>
                <w:szCs w:val="20"/>
              </w:rPr>
              <w:t>2018</w:t>
            </w:r>
          </w:p>
        </w:tc>
        <w:tc>
          <w:tcPr>
            <w:tcW w:w="707" w:type="pct"/>
            <w:tcBorders>
              <w:bottom w:val="single" w:sz="4" w:space="0" w:color="auto"/>
            </w:tcBorders>
            <w:noWrap/>
            <w:vAlign w:val="bottom"/>
            <w:hideMark/>
          </w:tcPr>
          <w:p w14:paraId="2EF33C37" w14:textId="77777777" w:rsidR="00DE30F3" w:rsidRPr="009E5255" w:rsidRDefault="00DE30F3" w:rsidP="00052450">
            <w:pPr>
              <w:spacing w:before="0" w:after="0" w:line="240" w:lineRule="auto"/>
              <w:jc w:val="center"/>
              <w:rPr>
                <w:bCs w:val="0"/>
                <w:i/>
                <w:iCs/>
                <w:color w:val="000000" w:themeColor="text1"/>
                <w:sz w:val="20"/>
                <w:szCs w:val="20"/>
              </w:rPr>
            </w:pPr>
            <w:r w:rsidRPr="009E5255">
              <w:rPr>
                <w:bCs w:val="0"/>
                <w:i/>
                <w:iCs/>
                <w:color w:val="000000" w:themeColor="text1"/>
                <w:sz w:val="20"/>
                <w:szCs w:val="20"/>
              </w:rPr>
              <w:t>2019</w:t>
            </w:r>
          </w:p>
        </w:tc>
        <w:tc>
          <w:tcPr>
            <w:tcW w:w="628" w:type="pct"/>
            <w:tcBorders>
              <w:bottom w:val="single" w:sz="4" w:space="0" w:color="auto"/>
            </w:tcBorders>
            <w:noWrap/>
            <w:vAlign w:val="bottom"/>
            <w:hideMark/>
          </w:tcPr>
          <w:p w14:paraId="4459E76B" w14:textId="77777777" w:rsidR="00DE30F3" w:rsidRPr="009E5255" w:rsidRDefault="00DE30F3" w:rsidP="00052450">
            <w:pPr>
              <w:spacing w:before="0" w:after="0" w:line="240" w:lineRule="auto"/>
              <w:jc w:val="center"/>
              <w:rPr>
                <w:bCs w:val="0"/>
                <w:i/>
                <w:iCs/>
                <w:color w:val="000000" w:themeColor="text1"/>
                <w:sz w:val="20"/>
                <w:szCs w:val="20"/>
              </w:rPr>
            </w:pPr>
            <w:r w:rsidRPr="009E5255">
              <w:rPr>
                <w:bCs w:val="0"/>
                <w:i/>
                <w:iCs/>
                <w:color w:val="000000" w:themeColor="text1"/>
                <w:sz w:val="20"/>
                <w:szCs w:val="20"/>
              </w:rPr>
              <w:t>2020</w:t>
            </w:r>
          </w:p>
        </w:tc>
        <w:tc>
          <w:tcPr>
            <w:tcW w:w="639" w:type="pct"/>
            <w:tcBorders>
              <w:bottom w:val="single" w:sz="4" w:space="0" w:color="auto"/>
            </w:tcBorders>
            <w:noWrap/>
            <w:vAlign w:val="bottom"/>
            <w:hideMark/>
          </w:tcPr>
          <w:p w14:paraId="480FBAC1" w14:textId="77777777" w:rsidR="00DE30F3" w:rsidRPr="009E5255" w:rsidRDefault="00DE30F3" w:rsidP="00052450">
            <w:pPr>
              <w:spacing w:before="0" w:after="0" w:line="240" w:lineRule="auto"/>
              <w:jc w:val="center"/>
              <w:rPr>
                <w:bCs w:val="0"/>
                <w:i/>
                <w:iCs/>
                <w:color w:val="000000" w:themeColor="text1"/>
                <w:sz w:val="20"/>
                <w:szCs w:val="20"/>
              </w:rPr>
            </w:pPr>
            <w:r w:rsidRPr="009E5255">
              <w:rPr>
                <w:bCs w:val="0"/>
                <w:i/>
                <w:iCs/>
                <w:color w:val="000000" w:themeColor="text1"/>
                <w:sz w:val="20"/>
                <w:szCs w:val="20"/>
              </w:rPr>
              <w:t>Sum at 4 years (million)</w:t>
            </w:r>
          </w:p>
        </w:tc>
        <w:tc>
          <w:tcPr>
            <w:tcW w:w="434" w:type="pct"/>
            <w:tcBorders>
              <w:bottom w:val="single" w:sz="4" w:space="0" w:color="auto"/>
            </w:tcBorders>
            <w:vAlign w:val="bottom"/>
          </w:tcPr>
          <w:p w14:paraId="1E7C5183" w14:textId="77777777" w:rsidR="00DE30F3" w:rsidRPr="009E5255" w:rsidRDefault="00DE30F3" w:rsidP="00052450">
            <w:pPr>
              <w:spacing w:before="0" w:after="0" w:line="240" w:lineRule="auto"/>
              <w:jc w:val="center"/>
              <w:rPr>
                <w:bCs w:val="0"/>
                <w:i/>
                <w:iCs/>
                <w:color w:val="000000" w:themeColor="text1"/>
                <w:sz w:val="20"/>
                <w:szCs w:val="20"/>
              </w:rPr>
            </w:pPr>
            <w:r w:rsidRPr="009E5255">
              <w:rPr>
                <w:bCs w:val="0"/>
                <w:i/>
                <w:iCs/>
                <w:color w:val="000000" w:themeColor="text1"/>
                <w:sz w:val="20"/>
                <w:szCs w:val="20"/>
              </w:rPr>
              <w:t>Change</w:t>
            </w:r>
            <w:r w:rsidRPr="009E5255">
              <w:rPr>
                <w:bCs w:val="0"/>
                <w:i/>
                <w:iCs/>
                <w:color w:val="000000" w:themeColor="text1"/>
                <w:sz w:val="20"/>
                <w:szCs w:val="20"/>
                <w:vertAlign w:val="superscript"/>
              </w:rPr>
              <w:t>1</w:t>
            </w:r>
          </w:p>
        </w:tc>
      </w:tr>
      <w:tr w:rsidR="00DE30F3" w:rsidRPr="009E5255" w14:paraId="3B4CE751" w14:textId="77777777" w:rsidTr="00052450">
        <w:trPr>
          <w:trHeight w:val="143"/>
        </w:trPr>
        <w:tc>
          <w:tcPr>
            <w:tcW w:w="1369" w:type="pct"/>
            <w:tcBorders>
              <w:top w:val="single" w:sz="4" w:space="0" w:color="auto"/>
            </w:tcBorders>
            <w:noWrap/>
          </w:tcPr>
          <w:p w14:paraId="65CAA1ED"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Cabazitaxel</w:t>
            </w:r>
          </w:p>
        </w:tc>
        <w:tc>
          <w:tcPr>
            <w:tcW w:w="594" w:type="pct"/>
            <w:tcBorders>
              <w:top w:val="single" w:sz="4" w:space="0" w:color="auto"/>
            </w:tcBorders>
            <w:noWrap/>
          </w:tcPr>
          <w:p w14:paraId="29B2EF2B" w14:textId="77777777" w:rsidR="00DE30F3" w:rsidRPr="009E5255" w:rsidRDefault="00DE30F3" w:rsidP="00EA0A29">
            <w:pPr>
              <w:spacing w:before="0" w:after="0" w:line="240" w:lineRule="auto"/>
              <w:jc w:val="center"/>
              <w:rPr>
                <w:color w:val="000000" w:themeColor="text1"/>
                <w:sz w:val="20"/>
                <w:szCs w:val="20"/>
              </w:rPr>
            </w:pPr>
          </w:p>
        </w:tc>
        <w:tc>
          <w:tcPr>
            <w:tcW w:w="629" w:type="pct"/>
            <w:tcBorders>
              <w:top w:val="single" w:sz="4" w:space="0" w:color="auto"/>
            </w:tcBorders>
            <w:noWrap/>
          </w:tcPr>
          <w:p w14:paraId="508E17F1" w14:textId="77777777" w:rsidR="00DE30F3" w:rsidRPr="009E5255" w:rsidRDefault="00DE30F3" w:rsidP="00EA0A29">
            <w:pPr>
              <w:spacing w:before="0" w:after="0" w:line="240" w:lineRule="auto"/>
              <w:jc w:val="center"/>
              <w:rPr>
                <w:color w:val="000000" w:themeColor="text1"/>
                <w:sz w:val="20"/>
                <w:szCs w:val="20"/>
              </w:rPr>
            </w:pPr>
          </w:p>
        </w:tc>
        <w:tc>
          <w:tcPr>
            <w:tcW w:w="707" w:type="pct"/>
            <w:tcBorders>
              <w:top w:val="single" w:sz="4" w:space="0" w:color="auto"/>
            </w:tcBorders>
            <w:noWrap/>
          </w:tcPr>
          <w:p w14:paraId="763951CA" w14:textId="77777777" w:rsidR="00DE30F3" w:rsidRPr="009E5255" w:rsidRDefault="00DE30F3" w:rsidP="00EA0A29">
            <w:pPr>
              <w:spacing w:before="0" w:after="0" w:line="240" w:lineRule="auto"/>
              <w:jc w:val="center"/>
              <w:rPr>
                <w:color w:val="000000" w:themeColor="text1"/>
                <w:sz w:val="20"/>
                <w:szCs w:val="20"/>
              </w:rPr>
            </w:pPr>
          </w:p>
        </w:tc>
        <w:tc>
          <w:tcPr>
            <w:tcW w:w="628" w:type="pct"/>
            <w:tcBorders>
              <w:top w:val="single" w:sz="4" w:space="0" w:color="auto"/>
            </w:tcBorders>
            <w:noWrap/>
          </w:tcPr>
          <w:p w14:paraId="1003990A" w14:textId="77777777" w:rsidR="00DE30F3" w:rsidRPr="009E5255" w:rsidRDefault="00DE30F3" w:rsidP="00EA0A29">
            <w:pPr>
              <w:spacing w:before="0" w:after="0" w:line="240" w:lineRule="auto"/>
              <w:jc w:val="center"/>
              <w:rPr>
                <w:color w:val="000000" w:themeColor="text1"/>
                <w:sz w:val="20"/>
                <w:szCs w:val="20"/>
              </w:rPr>
            </w:pPr>
          </w:p>
        </w:tc>
        <w:tc>
          <w:tcPr>
            <w:tcW w:w="639" w:type="pct"/>
            <w:tcBorders>
              <w:top w:val="single" w:sz="4" w:space="0" w:color="auto"/>
            </w:tcBorders>
            <w:noWrap/>
          </w:tcPr>
          <w:p w14:paraId="7512C269" w14:textId="77777777" w:rsidR="00DE30F3" w:rsidRPr="009E5255" w:rsidRDefault="00DE30F3" w:rsidP="00EA0A29">
            <w:pPr>
              <w:spacing w:before="0" w:after="0" w:line="240" w:lineRule="auto"/>
              <w:jc w:val="center"/>
              <w:rPr>
                <w:color w:val="000000" w:themeColor="text1"/>
                <w:sz w:val="20"/>
                <w:szCs w:val="20"/>
              </w:rPr>
            </w:pPr>
          </w:p>
        </w:tc>
        <w:tc>
          <w:tcPr>
            <w:tcW w:w="434" w:type="pct"/>
            <w:tcBorders>
              <w:top w:val="single" w:sz="4" w:space="0" w:color="auto"/>
            </w:tcBorders>
          </w:tcPr>
          <w:p w14:paraId="6BB935AC" w14:textId="77777777" w:rsidR="00DE30F3" w:rsidRPr="009E5255" w:rsidRDefault="00DE30F3" w:rsidP="00EA0A29">
            <w:pPr>
              <w:spacing w:before="0" w:after="0" w:line="240" w:lineRule="auto"/>
              <w:jc w:val="center"/>
              <w:rPr>
                <w:color w:val="000000" w:themeColor="text1"/>
                <w:sz w:val="20"/>
                <w:szCs w:val="20"/>
              </w:rPr>
            </w:pPr>
          </w:p>
        </w:tc>
      </w:tr>
      <w:tr w:rsidR="00DE30F3" w:rsidRPr="009E5255" w14:paraId="6274FE5F" w14:textId="77777777" w:rsidTr="00052450">
        <w:trPr>
          <w:trHeight w:val="143"/>
        </w:trPr>
        <w:tc>
          <w:tcPr>
            <w:tcW w:w="1369" w:type="pct"/>
            <w:noWrap/>
            <w:hideMark/>
          </w:tcPr>
          <w:p w14:paraId="1052F48E"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Base case</w:t>
            </w:r>
          </w:p>
        </w:tc>
        <w:tc>
          <w:tcPr>
            <w:tcW w:w="594" w:type="pct"/>
            <w:noWrap/>
            <w:hideMark/>
          </w:tcPr>
          <w:p w14:paraId="597CB52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428,539</w:t>
            </w:r>
          </w:p>
        </w:tc>
        <w:tc>
          <w:tcPr>
            <w:tcW w:w="629" w:type="pct"/>
            <w:noWrap/>
            <w:hideMark/>
          </w:tcPr>
          <w:p w14:paraId="203EF45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674,509</w:t>
            </w:r>
          </w:p>
        </w:tc>
        <w:tc>
          <w:tcPr>
            <w:tcW w:w="707" w:type="pct"/>
            <w:noWrap/>
            <w:hideMark/>
          </w:tcPr>
          <w:p w14:paraId="2A30462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519,221</w:t>
            </w:r>
          </w:p>
        </w:tc>
        <w:tc>
          <w:tcPr>
            <w:tcW w:w="628" w:type="pct"/>
            <w:noWrap/>
            <w:hideMark/>
          </w:tcPr>
          <w:p w14:paraId="190142B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066,178</w:t>
            </w:r>
          </w:p>
        </w:tc>
        <w:tc>
          <w:tcPr>
            <w:tcW w:w="639" w:type="pct"/>
            <w:noWrap/>
            <w:hideMark/>
          </w:tcPr>
          <w:p w14:paraId="6069C89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0.69</w:t>
            </w:r>
          </w:p>
        </w:tc>
        <w:tc>
          <w:tcPr>
            <w:tcW w:w="434" w:type="pct"/>
          </w:tcPr>
          <w:p w14:paraId="5542103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0%</w:t>
            </w:r>
          </w:p>
        </w:tc>
      </w:tr>
      <w:tr w:rsidR="00DE30F3" w:rsidRPr="009E5255" w14:paraId="2865F0A5" w14:textId="77777777" w:rsidTr="00052450">
        <w:trPr>
          <w:trHeight w:val="227"/>
        </w:trPr>
        <w:tc>
          <w:tcPr>
            <w:tcW w:w="1369" w:type="pct"/>
            <w:noWrap/>
          </w:tcPr>
          <w:p w14:paraId="3D4F6E09"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No public/private distinction</w:t>
            </w:r>
          </w:p>
        </w:tc>
        <w:tc>
          <w:tcPr>
            <w:tcW w:w="594" w:type="pct"/>
            <w:noWrap/>
          </w:tcPr>
          <w:p w14:paraId="2B3D1BD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495,729</w:t>
            </w:r>
          </w:p>
        </w:tc>
        <w:tc>
          <w:tcPr>
            <w:tcW w:w="629" w:type="pct"/>
            <w:noWrap/>
          </w:tcPr>
          <w:p w14:paraId="62621FB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745,431</w:t>
            </w:r>
          </w:p>
        </w:tc>
        <w:tc>
          <w:tcPr>
            <w:tcW w:w="707" w:type="pct"/>
            <w:noWrap/>
          </w:tcPr>
          <w:p w14:paraId="6968493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602,959</w:t>
            </w:r>
          </w:p>
        </w:tc>
        <w:tc>
          <w:tcPr>
            <w:tcW w:w="628" w:type="pct"/>
            <w:noWrap/>
          </w:tcPr>
          <w:p w14:paraId="60CD754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158,215</w:t>
            </w:r>
          </w:p>
        </w:tc>
        <w:tc>
          <w:tcPr>
            <w:tcW w:w="639" w:type="pct"/>
            <w:noWrap/>
          </w:tcPr>
          <w:p w14:paraId="45183A3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1.00</w:t>
            </w:r>
          </w:p>
        </w:tc>
        <w:tc>
          <w:tcPr>
            <w:tcW w:w="434" w:type="pct"/>
          </w:tcPr>
          <w:p w14:paraId="4D7F517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2%</w:t>
            </w:r>
          </w:p>
        </w:tc>
      </w:tr>
      <w:tr w:rsidR="00DE30F3" w:rsidRPr="009E5255" w14:paraId="015A85F3" w14:textId="77777777" w:rsidTr="00052450">
        <w:trPr>
          <w:trHeight w:val="227"/>
        </w:trPr>
        <w:tc>
          <w:tcPr>
            <w:tcW w:w="1369" w:type="pct"/>
            <w:noWrap/>
          </w:tcPr>
          <w:p w14:paraId="69CDA150"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Mark-ups increased by 10%</w:t>
            </w:r>
          </w:p>
        </w:tc>
        <w:tc>
          <w:tcPr>
            <w:tcW w:w="594" w:type="pct"/>
            <w:noWrap/>
          </w:tcPr>
          <w:p w14:paraId="10B25CD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485,036</w:t>
            </w:r>
          </w:p>
        </w:tc>
        <w:tc>
          <w:tcPr>
            <w:tcW w:w="629" w:type="pct"/>
            <w:noWrap/>
          </w:tcPr>
          <w:p w14:paraId="259FA73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734,145</w:t>
            </w:r>
          </w:p>
        </w:tc>
        <w:tc>
          <w:tcPr>
            <w:tcW w:w="707" w:type="pct"/>
            <w:noWrap/>
          </w:tcPr>
          <w:p w14:paraId="78DE313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589,633</w:t>
            </w:r>
          </w:p>
        </w:tc>
        <w:tc>
          <w:tcPr>
            <w:tcW w:w="628" w:type="pct"/>
            <w:noWrap/>
          </w:tcPr>
          <w:p w14:paraId="7F139F3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143,568</w:t>
            </w:r>
          </w:p>
        </w:tc>
        <w:tc>
          <w:tcPr>
            <w:tcW w:w="639" w:type="pct"/>
            <w:noWrap/>
          </w:tcPr>
          <w:p w14:paraId="2ED0DC4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0.95</w:t>
            </w:r>
          </w:p>
        </w:tc>
        <w:tc>
          <w:tcPr>
            <w:tcW w:w="434" w:type="pct"/>
          </w:tcPr>
          <w:p w14:paraId="1D9F3FA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1%</w:t>
            </w:r>
          </w:p>
        </w:tc>
      </w:tr>
      <w:tr w:rsidR="00DE30F3" w:rsidRPr="009E5255" w14:paraId="0B3EA236" w14:textId="77777777" w:rsidTr="00052450">
        <w:trPr>
          <w:trHeight w:val="227"/>
        </w:trPr>
        <w:tc>
          <w:tcPr>
            <w:tcW w:w="1369" w:type="pct"/>
            <w:noWrap/>
          </w:tcPr>
          <w:p w14:paraId="08D1744D"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Mark-ups increased by 25%</w:t>
            </w:r>
          </w:p>
        </w:tc>
        <w:tc>
          <w:tcPr>
            <w:tcW w:w="594" w:type="pct"/>
            <w:noWrap/>
          </w:tcPr>
          <w:p w14:paraId="66676A3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569,783</w:t>
            </w:r>
          </w:p>
        </w:tc>
        <w:tc>
          <w:tcPr>
            <w:tcW w:w="629" w:type="pct"/>
            <w:noWrap/>
          </w:tcPr>
          <w:p w14:paraId="2862A6D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823,598</w:t>
            </w:r>
          </w:p>
        </w:tc>
        <w:tc>
          <w:tcPr>
            <w:tcW w:w="707" w:type="pct"/>
            <w:noWrap/>
          </w:tcPr>
          <w:p w14:paraId="6BA6988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695,251</w:t>
            </w:r>
          </w:p>
        </w:tc>
        <w:tc>
          <w:tcPr>
            <w:tcW w:w="628" w:type="pct"/>
            <w:noWrap/>
          </w:tcPr>
          <w:p w14:paraId="713790B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259,653</w:t>
            </w:r>
          </w:p>
        </w:tc>
        <w:tc>
          <w:tcPr>
            <w:tcW w:w="639" w:type="pct"/>
            <w:noWrap/>
          </w:tcPr>
          <w:p w14:paraId="7BB7DCE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1.35</w:t>
            </w:r>
          </w:p>
        </w:tc>
        <w:tc>
          <w:tcPr>
            <w:tcW w:w="434" w:type="pct"/>
          </w:tcPr>
          <w:p w14:paraId="57A25FB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3%</w:t>
            </w:r>
          </w:p>
        </w:tc>
      </w:tr>
      <w:tr w:rsidR="00DE30F3" w:rsidRPr="009E5255" w14:paraId="7EA164AF" w14:textId="77777777" w:rsidTr="00052450">
        <w:trPr>
          <w:trHeight w:val="227"/>
        </w:trPr>
        <w:tc>
          <w:tcPr>
            <w:tcW w:w="1369" w:type="pct"/>
            <w:noWrap/>
          </w:tcPr>
          <w:p w14:paraId="775C3D54"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Avelumab</w:t>
            </w:r>
          </w:p>
        </w:tc>
        <w:tc>
          <w:tcPr>
            <w:tcW w:w="594" w:type="pct"/>
            <w:noWrap/>
          </w:tcPr>
          <w:p w14:paraId="28A9B06F" w14:textId="77777777" w:rsidR="00DE30F3" w:rsidRPr="009E5255" w:rsidRDefault="00DE30F3" w:rsidP="00EA0A29">
            <w:pPr>
              <w:spacing w:before="0" w:after="0" w:line="240" w:lineRule="auto"/>
              <w:jc w:val="center"/>
              <w:rPr>
                <w:color w:val="000000" w:themeColor="text1"/>
                <w:sz w:val="20"/>
                <w:szCs w:val="20"/>
              </w:rPr>
            </w:pPr>
          </w:p>
        </w:tc>
        <w:tc>
          <w:tcPr>
            <w:tcW w:w="629" w:type="pct"/>
            <w:noWrap/>
          </w:tcPr>
          <w:p w14:paraId="10E261FA" w14:textId="77777777" w:rsidR="00DE30F3" w:rsidRPr="009E5255" w:rsidRDefault="00DE30F3" w:rsidP="00EA0A29">
            <w:pPr>
              <w:spacing w:before="0" w:after="0" w:line="240" w:lineRule="auto"/>
              <w:jc w:val="center"/>
              <w:rPr>
                <w:color w:val="000000" w:themeColor="text1"/>
                <w:sz w:val="20"/>
                <w:szCs w:val="20"/>
              </w:rPr>
            </w:pPr>
          </w:p>
        </w:tc>
        <w:tc>
          <w:tcPr>
            <w:tcW w:w="707" w:type="pct"/>
            <w:noWrap/>
          </w:tcPr>
          <w:p w14:paraId="57D56A84" w14:textId="77777777" w:rsidR="00DE30F3" w:rsidRPr="009E5255" w:rsidRDefault="00DE30F3" w:rsidP="00EA0A29">
            <w:pPr>
              <w:spacing w:before="0" w:after="0" w:line="240" w:lineRule="auto"/>
              <w:jc w:val="center"/>
              <w:rPr>
                <w:color w:val="000000" w:themeColor="text1"/>
                <w:sz w:val="20"/>
                <w:szCs w:val="20"/>
              </w:rPr>
            </w:pPr>
          </w:p>
        </w:tc>
        <w:tc>
          <w:tcPr>
            <w:tcW w:w="628" w:type="pct"/>
            <w:noWrap/>
          </w:tcPr>
          <w:p w14:paraId="31643AB9" w14:textId="77777777" w:rsidR="00DE30F3" w:rsidRPr="009E5255" w:rsidRDefault="00DE30F3" w:rsidP="00EA0A29">
            <w:pPr>
              <w:spacing w:before="0" w:after="0" w:line="240" w:lineRule="auto"/>
              <w:jc w:val="center"/>
              <w:rPr>
                <w:color w:val="000000" w:themeColor="text1"/>
                <w:sz w:val="20"/>
                <w:szCs w:val="20"/>
              </w:rPr>
            </w:pPr>
          </w:p>
        </w:tc>
        <w:tc>
          <w:tcPr>
            <w:tcW w:w="639" w:type="pct"/>
            <w:noWrap/>
          </w:tcPr>
          <w:p w14:paraId="6D2D8CD7" w14:textId="77777777" w:rsidR="00DE30F3" w:rsidRPr="009E5255" w:rsidRDefault="00DE30F3" w:rsidP="00EA0A29">
            <w:pPr>
              <w:spacing w:before="0" w:after="0" w:line="240" w:lineRule="auto"/>
              <w:jc w:val="center"/>
              <w:rPr>
                <w:color w:val="000000" w:themeColor="text1"/>
                <w:sz w:val="20"/>
                <w:szCs w:val="20"/>
              </w:rPr>
            </w:pPr>
          </w:p>
        </w:tc>
        <w:tc>
          <w:tcPr>
            <w:tcW w:w="434" w:type="pct"/>
          </w:tcPr>
          <w:p w14:paraId="078118CF" w14:textId="77777777" w:rsidR="00DE30F3" w:rsidRPr="009E5255" w:rsidRDefault="00DE30F3" w:rsidP="00EA0A29">
            <w:pPr>
              <w:spacing w:before="0" w:after="0" w:line="240" w:lineRule="auto"/>
              <w:jc w:val="center"/>
              <w:rPr>
                <w:color w:val="000000" w:themeColor="text1"/>
                <w:sz w:val="20"/>
                <w:szCs w:val="20"/>
              </w:rPr>
            </w:pPr>
          </w:p>
        </w:tc>
      </w:tr>
      <w:tr w:rsidR="00DE30F3" w:rsidRPr="009E5255" w14:paraId="3128087E" w14:textId="77777777" w:rsidTr="00052450">
        <w:trPr>
          <w:trHeight w:val="227"/>
        </w:trPr>
        <w:tc>
          <w:tcPr>
            <w:tcW w:w="1369" w:type="pct"/>
            <w:noWrap/>
          </w:tcPr>
          <w:p w14:paraId="10A08337"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Base case</w:t>
            </w:r>
          </w:p>
        </w:tc>
        <w:tc>
          <w:tcPr>
            <w:tcW w:w="594" w:type="pct"/>
            <w:noWrap/>
          </w:tcPr>
          <w:p w14:paraId="78D68F5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0</w:t>
            </w:r>
          </w:p>
        </w:tc>
        <w:tc>
          <w:tcPr>
            <w:tcW w:w="629" w:type="pct"/>
            <w:noWrap/>
          </w:tcPr>
          <w:p w14:paraId="5A46364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0</w:t>
            </w:r>
          </w:p>
        </w:tc>
        <w:tc>
          <w:tcPr>
            <w:tcW w:w="707" w:type="pct"/>
            <w:noWrap/>
            <w:vAlign w:val="center"/>
          </w:tcPr>
          <w:p w14:paraId="529D1FD4"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15,417,696 </w:t>
            </w:r>
          </w:p>
        </w:tc>
        <w:tc>
          <w:tcPr>
            <w:tcW w:w="628" w:type="pct"/>
            <w:noWrap/>
            <w:vAlign w:val="center"/>
          </w:tcPr>
          <w:p w14:paraId="70DAE047"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25,768,042 </w:t>
            </w:r>
          </w:p>
        </w:tc>
        <w:tc>
          <w:tcPr>
            <w:tcW w:w="639" w:type="pct"/>
            <w:noWrap/>
            <w:vAlign w:val="center"/>
          </w:tcPr>
          <w:p w14:paraId="17DB02F3"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41.19 </w:t>
            </w:r>
          </w:p>
        </w:tc>
        <w:tc>
          <w:tcPr>
            <w:tcW w:w="434" w:type="pct"/>
            <w:vAlign w:val="center"/>
          </w:tcPr>
          <w:p w14:paraId="480CE132"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100%</w:t>
            </w:r>
          </w:p>
        </w:tc>
      </w:tr>
      <w:tr w:rsidR="00DE30F3" w:rsidRPr="009E5255" w14:paraId="31B7E9E4" w14:textId="77777777" w:rsidTr="00052450">
        <w:trPr>
          <w:trHeight w:val="227"/>
        </w:trPr>
        <w:tc>
          <w:tcPr>
            <w:tcW w:w="1369" w:type="pct"/>
            <w:noWrap/>
          </w:tcPr>
          <w:p w14:paraId="67DA8EA1"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No public/private distinction</w:t>
            </w:r>
          </w:p>
        </w:tc>
        <w:tc>
          <w:tcPr>
            <w:tcW w:w="594" w:type="pct"/>
            <w:noWrap/>
          </w:tcPr>
          <w:p w14:paraId="469EB3E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0</w:t>
            </w:r>
          </w:p>
        </w:tc>
        <w:tc>
          <w:tcPr>
            <w:tcW w:w="629" w:type="pct"/>
            <w:noWrap/>
          </w:tcPr>
          <w:p w14:paraId="51691AC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0</w:t>
            </w:r>
          </w:p>
        </w:tc>
        <w:tc>
          <w:tcPr>
            <w:tcW w:w="707" w:type="pct"/>
            <w:noWrap/>
            <w:vAlign w:val="center"/>
          </w:tcPr>
          <w:p w14:paraId="48345CE4"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15,448,767 </w:t>
            </w:r>
          </w:p>
        </w:tc>
        <w:tc>
          <w:tcPr>
            <w:tcW w:w="628" w:type="pct"/>
            <w:noWrap/>
            <w:vAlign w:val="center"/>
          </w:tcPr>
          <w:p w14:paraId="1BDC7D8F"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25,819,972 </w:t>
            </w:r>
          </w:p>
        </w:tc>
        <w:tc>
          <w:tcPr>
            <w:tcW w:w="639" w:type="pct"/>
            <w:noWrap/>
            <w:vAlign w:val="center"/>
          </w:tcPr>
          <w:p w14:paraId="74C98B8C"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41.27 </w:t>
            </w:r>
          </w:p>
        </w:tc>
        <w:tc>
          <w:tcPr>
            <w:tcW w:w="434" w:type="pct"/>
            <w:vAlign w:val="center"/>
          </w:tcPr>
          <w:p w14:paraId="72FB6754"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100%</w:t>
            </w:r>
          </w:p>
        </w:tc>
      </w:tr>
      <w:tr w:rsidR="00DE30F3" w:rsidRPr="009E5255" w14:paraId="6371FE60" w14:textId="77777777" w:rsidTr="00052450">
        <w:trPr>
          <w:trHeight w:val="227"/>
        </w:trPr>
        <w:tc>
          <w:tcPr>
            <w:tcW w:w="1369" w:type="pct"/>
            <w:noWrap/>
          </w:tcPr>
          <w:p w14:paraId="7794AAB7"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Mark-ups increased by 10%</w:t>
            </w:r>
          </w:p>
        </w:tc>
        <w:tc>
          <w:tcPr>
            <w:tcW w:w="594" w:type="pct"/>
            <w:noWrap/>
          </w:tcPr>
          <w:p w14:paraId="1D6614F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0</w:t>
            </w:r>
          </w:p>
        </w:tc>
        <w:tc>
          <w:tcPr>
            <w:tcW w:w="629" w:type="pct"/>
            <w:noWrap/>
          </w:tcPr>
          <w:p w14:paraId="703FCD9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0</w:t>
            </w:r>
          </w:p>
        </w:tc>
        <w:tc>
          <w:tcPr>
            <w:tcW w:w="707" w:type="pct"/>
            <w:noWrap/>
            <w:vAlign w:val="center"/>
          </w:tcPr>
          <w:p w14:paraId="5ABF86C7"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15,445,975 </w:t>
            </w:r>
          </w:p>
        </w:tc>
        <w:tc>
          <w:tcPr>
            <w:tcW w:w="628" w:type="pct"/>
            <w:noWrap/>
            <w:vAlign w:val="center"/>
          </w:tcPr>
          <w:p w14:paraId="00A267A0"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25,815,306 </w:t>
            </w:r>
          </w:p>
        </w:tc>
        <w:tc>
          <w:tcPr>
            <w:tcW w:w="639" w:type="pct"/>
            <w:noWrap/>
            <w:vAlign w:val="center"/>
          </w:tcPr>
          <w:p w14:paraId="716E04BE"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41.26 </w:t>
            </w:r>
          </w:p>
        </w:tc>
        <w:tc>
          <w:tcPr>
            <w:tcW w:w="434" w:type="pct"/>
            <w:vAlign w:val="center"/>
          </w:tcPr>
          <w:p w14:paraId="24B8DFE4"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100%</w:t>
            </w:r>
          </w:p>
        </w:tc>
      </w:tr>
      <w:tr w:rsidR="00DE30F3" w:rsidRPr="009E5255" w14:paraId="41AD9009" w14:textId="77777777" w:rsidTr="00052450">
        <w:trPr>
          <w:trHeight w:val="227"/>
        </w:trPr>
        <w:tc>
          <w:tcPr>
            <w:tcW w:w="1369" w:type="pct"/>
            <w:noWrap/>
          </w:tcPr>
          <w:p w14:paraId="27388CD5"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Mark-ups increased by 25%</w:t>
            </w:r>
          </w:p>
        </w:tc>
        <w:tc>
          <w:tcPr>
            <w:tcW w:w="594" w:type="pct"/>
            <w:noWrap/>
          </w:tcPr>
          <w:p w14:paraId="3F7F86B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0</w:t>
            </w:r>
          </w:p>
        </w:tc>
        <w:tc>
          <w:tcPr>
            <w:tcW w:w="629" w:type="pct"/>
            <w:noWrap/>
          </w:tcPr>
          <w:p w14:paraId="1A5F20C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0</w:t>
            </w:r>
          </w:p>
        </w:tc>
        <w:tc>
          <w:tcPr>
            <w:tcW w:w="707" w:type="pct"/>
            <w:noWrap/>
            <w:vAlign w:val="center"/>
          </w:tcPr>
          <w:p w14:paraId="4E7A0C8C"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15,488,393 </w:t>
            </w:r>
          </w:p>
        </w:tc>
        <w:tc>
          <w:tcPr>
            <w:tcW w:w="628" w:type="pct"/>
            <w:noWrap/>
            <w:vAlign w:val="center"/>
          </w:tcPr>
          <w:p w14:paraId="3B4039EA"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25,886,200 </w:t>
            </w:r>
          </w:p>
        </w:tc>
        <w:tc>
          <w:tcPr>
            <w:tcW w:w="639" w:type="pct"/>
            <w:noWrap/>
            <w:vAlign w:val="center"/>
          </w:tcPr>
          <w:p w14:paraId="29FAA4CB"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 xml:space="preserve">$41.37 </w:t>
            </w:r>
          </w:p>
        </w:tc>
        <w:tc>
          <w:tcPr>
            <w:tcW w:w="434" w:type="pct"/>
            <w:vAlign w:val="center"/>
          </w:tcPr>
          <w:p w14:paraId="0F90D0F9" w14:textId="77777777" w:rsidR="00DE30F3" w:rsidRPr="009E5255" w:rsidRDefault="00DE30F3" w:rsidP="00EA0A29">
            <w:pPr>
              <w:spacing w:before="0" w:after="0" w:line="240" w:lineRule="auto"/>
              <w:jc w:val="center"/>
              <w:rPr>
                <w:color w:val="000000" w:themeColor="text1"/>
                <w:sz w:val="20"/>
                <w:szCs w:val="20"/>
              </w:rPr>
            </w:pPr>
            <w:r w:rsidRPr="009E5255">
              <w:rPr>
                <w:color w:val="000000"/>
                <w:sz w:val="20"/>
                <w:szCs w:val="20"/>
              </w:rPr>
              <w:t>100%</w:t>
            </w:r>
          </w:p>
        </w:tc>
      </w:tr>
      <w:tr w:rsidR="00DE30F3" w:rsidRPr="009E5255" w14:paraId="0C94EFA8" w14:textId="77777777" w:rsidTr="00052450">
        <w:trPr>
          <w:trHeight w:val="227"/>
        </w:trPr>
        <w:tc>
          <w:tcPr>
            <w:tcW w:w="1369" w:type="pct"/>
            <w:noWrap/>
          </w:tcPr>
          <w:p w14:paraId="3158A437"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Bortezomib</w:t>
            </w:r>
          </w:p>
        </w:tc>
        <w:tc>
          <w:tcPr>
            <w:tcW w:w="594" w:type="pct"/>
            <w:noWrap/>
          </w:tcPr>
          <w:p w14:paraId="30A08CBA" w14:textId="77777777" w:rsidR="00DE30F3" w:rsidRPr="009E5255" w:rsidRDefault="00DE30F3" w:rsidP="00EA0A29">
            <w:pPr>
              <w:spacing w:before="0" w:after="0" w:line="240" w:lineRule="auto"/>
              <w:jc w:val="center"/>
              <w:rPr>
                <w:color w:val="000000" w:themeColor="text1"/>
                <w:sz w:val="20"/>
                <w:szCs w:val="20"/>
              </w:rPr>
            </w:pPr>
          </w:p>
        </w:tc>
        <w:tc>
          <w:tcPr>
            <w:tcW w:w="629" w:type="pct"/>
            <w:noWrap/>
          </w:tcPr>
          <w:p w14:paraId="1A437EA2" w14:textId="77777777" w:rsidR="00DE30F3" w:rsidRPr="009E5255" w:rsidRDefault="00DE30F3" w:rsidP="00EA0A29">
            <w:pPr>
              <w:spacing w:before="0" w:after="0" w:line="240" w:lineRule="auto"/>
              <w:jc w:val="center"/>
              <w:rPr>
                <w:color w:val="000000" w:themeColor="text1"/>
                <w:sz w:val="20"/>
                <w:szCs w:val="20"/>
              </w:rPr>
            </w:pPr>
          </w:p>
        </w:tc>
        <w:tc>
          <w:tcPr>
            <w:tcW w:w="707" w:type="pct"/>
            <w:noWrap/>
          </w:tcPr>
          <w:p w14:paraId="2A5DD622" w14:textId="77777777" w:rsidR="00DE30F3" w:rsidRPr="009E5255" w:rsidRDefault="00DE30F3" w:rsidP="00EA0A29">
            <w:pPr>
              <w:spacing w:before="0" w:after="0" w:line="240" w:lineRule="auto"/>
              <w:jc w:val="center"/>
              <w:rPr>
                <w:color w:val="000000" w:themeColor="text1"/>
                <w:sz w:val="20"/>
                <w:szCs w:val="20"/>
              </w:rPr>
            </w:pPr>
          </w:p>
        </w:tc>
        <w:tc>
          <w:tcPr>
            <w:tcW w:w="628" w:type="pct"/>
            <w:noWrap/>
          </w:tcPr>
          <w:p w14:paraId="6CECA28D" w14:textId="77777777" w:rsidR="00DE30F3" w:rsidRPr="009E5255" w:rsidRDefault="00DE30F3" w:rsidP="00EA0A29">
            <w:pPr>
              <w:spacing w:before="0" w:after="0" w:line="240" w:lineRule="auto"/>
              <w:jc w:val="center"/>
              <w:rPr>
                <w:color w:val="000000" w:themeColor="text1"/>
                <w:sz w:val="20"/>
                <w:szCs w:val="20"/>
              </w:rPr>
            </w:pPr>
          </w:p>
        </w:tc>
        <w:tc>
          <w:tcPr>
            <w:tcW w:w="639" w:type="pct"/>
            <w:noWrap/>
          </w:tcPr>
          <w:p w14:paraId="4D24F102" w14:textId="77777777" w:rsidR="00DE30F3" w:rsidRPr="009E5255" w:rsidRDefault="00DE30F3" w:rsidP="00EA0A29">
            <w:pPr>
              <w:spacing w:before="0" w:after="0" w:line="240" w:lineRule="auto"/>
              <w:jc w:val="center"/>
              <w:rPr>
                <w:color w:val="000000" w:themeColor="text1"/>
                <w:sz w:val="20"/>
                <w:szCs w:val="20"/>
              </w:rPr>
            </w:pPr>
          </w:p>
        </w:tc>
        <w:tc>
          <w:tcPr>
            <w:tcW w:w="434" w:type="pct"/>
          </w:tcPr>
          <w:p w14:paraId="1D3EC840" w14:textId="77777777" w:rsidR="00DE30F3" w:rsidRPr="009E5255" w:rsidRDefault="00DE30F3" w:rsidP="00EA0A29">
            <w:pPr>
              <w:spacing w:before="0" w:after="0" w:line="240" w:lineRule="auto"/>
              <w:jc w:val="center"/>
              <w:rPr>
                <w:color w:val="000000" w:themeColor="text1"/>
                <w:sz w:val="20"/>
                <w:szCs w:val="20"/>
              </w:rPr>
            </w:pPr>
          </w:p>
        </w:tc>
      </w:tr>
      <w:tr w:rsidR="00DE30F3" w:rsidRPr="009E5255" w14:paraId="064D9932" w14:textId="77777777" w:rsidTr="00052450">
        <w:trPr>
          <w:trHeight w:val="227"/>
        </w:trPr>
        <w:tc>
          <w:tcPr>
            <w:tcW w:w="1369" w:type="pct"/>
            <w:noWrap/>
          </w:tcPr>
          <w:p w14:paraId="48BAC08B"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Base case</w:t>
            </w:r>
          </w:p>
        </w:tc>
        <w:tc>
          <w:tcPr>
            <w:tcW w:w="594" w:type="pct"/>
            <w:noWrap/>
          </w:tcPr>
          <w:p w14:paraId="3F797D6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5,077,466</w:t>
            </w:r>
          </w:p>
        </w:tc>
        <w:tc>
          <w:tcPr>
            <w:tcW w:w="629" w:type="pct"/>
            <w:noWrap/>
          </w:tcPr>
          <w:p w14:paraId="32CC70E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4,396,037</w:t>
            </w:r>
          </w:p>
        </w:tc>
        <w:tc>
          <w:tcPr>
            <w:tcW w:w="707" w:type="pct"/>
            <w:noWrap/>
          </w:tcPr>
          <w:p w14:paraId="6814D06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7,211,575</w:t>
            </w:r>
          </w:p>
        </w:tc>
        <w:tc>
          <w:tcPr>
            <w:tcW w:w="628" w:type="pct"/>
            <w:noWrap/>
          </w:tcPr>
          <w:p w14:paraId="018C8C0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0,105,403</w:t>
            </w:r>
          </w:p>
        </w:tc>
        <w:tc>
          <w:tcPr>
            <w:tcW w:w="639" w:type="pct"/>
            <w:noWrap/>
          </w:tcPr>
          <w:p w14:paraId="07E5161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6.79</w:t>
            </w:r>
          </w:p>
        </w:tc>
        <w:tc>
          <w:tcPr>
            <w:tcW w:w="434" w:type="pct"/>
          </w:tcPr>
          <w:p w14:paraId="7A8CCAD0"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0%</w:t>
            </w:r>
          </w:p>
        </w:tc>
      </w:tr>
      <w:tr w:rsidR="00DE30F3" w:rsidRPr="009E5255" w14:paraId="00E203C2" w14:textId="77777777" w:rsidTr="00052450">
        <w:trPr>
          <w:trHeight w:val="227"/>
        </w:trPr>
        <w:tc>
          <w:tcPr>
            <w:tcW w:w="1369" w:type="pct"/>
            <w:noWrap/>
          </w:tcPr>
          <w:p w14:paraId="69FAC630"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No public/private distinction</w:t>
            </w:r>
          </w:p>
        </w:tc>
        <w:tc>
          <w:tcPr>
            <w:tcW w:w="594" w:type="pct"/>
            <w:noWrap/>
          </w:tcPr>
          <w:p w14:paraId="5492140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5,782,240</w:t>
            </w:r>
          </w:p>
        </w:tc>
        <w:tc>
          <w:tcPr>
            <w:tcW w:w="629" w:type="pct"/>
            <w:noWrap/>
          </w:tcPr>
          <w:p w14:paraId="03171C4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5,081,660</w:t>
            </w:r>
          </w:p>
        </w:tc>
        <w:tc>
          <w:tcPr>
            <w:tcW w:w="707" w:type="pct"/>
            <w:noWrap/>
          </w:tcPr>
          <w:p w14:paraId="28A55B9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7,976,327</w:t>
            </w:r>
          </w:p>
        </w:tc>
        <w:tc>
          <w:tcPr>
            <w:tcW w:w="628" w:type="pct"/>
            <w:noWrap/>
          </w:tcPr>
          <w:p w14:paraId="6AB76A60"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0,951,482</w:t>
            </w:r>
          </w:p>
        </w:tc>
        <w:tc>
          <w:tcPr>
            <w:tcW w:w="639" w:type="pct"/>
            <w:noWrap/>
          </w:tcPr>
          <w:p w14:paraId="1978D06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9.79</w:t>
            </w:r>
          </w:p>
        </w:tc>
        <w:tc>
          <w:tcPr>
            <w:tcW w:w="434" w:type="pct"/>
          </w:tcPr>
          <w:p w14:paraId="4ADFA5A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3%</w:t>
            </w:r>
          </w:p>
        </w:tc>
      </w:tr>
      <w:tr w:rsidR="00DE30F3" w:rsidRPr="009E5255" w14:paraId="7D06F069" w14:textId="77777777" w:rsidTr="00052450">
        <w:trPr>
          <w:trHeight w:val="227"/>
        </w:trPr>
        <w:tc>
          <w:tcPr>
            <w:tcW w:w="1369" w:type="pct"/>
            <w:noWrap/>
          </w:tcPr>
          <w:p w14:paraId="79B6DD06"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Mark-ups increased by 10%</w:t>
            </w:r>
          </w:p>
        </w:tc>
        <w:tc>
          <w:tcPr>
            <w:tcW w:w="594" w:type="pct"/>
            <w:noWrap/>
          </w:tcPr>
          <w:p w14:paraId="774A2E2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5,520,287</w:t>
            </w:r>
          </w:p>
        </w:tc>
        <w:tc>
          <w:tcPr>
            <w:tcW w:w="629" w:type="pct"/>
            <w:noWrap/>
          </w:tcPr>
          <w:p w14:paraId="73DAA1F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4,826,825</w:t>
            </w:r>
          </w:p>
        </w:tc>
        <w:tc>
          <w:tcPr>
            <w:tcW w:w="707" w:type="pct"/>
            <w:noWrap/>
          </w:tcPr>
          <w:p w14:paraId="2584089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7,692,081</w:t>
            </w:r>
          </w:p>
        </w:tc>
        <w:tc>
          <w:tcPr>
            <w:tcW w:w="628" w:type="pct"/>
            <w:noWrap/>
          </w:tcPr>
          <w:p w14:paraId="554AB24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0,637,008</w:t>
            </w:r>
          </w:p>
        </w:tc>
        <w:tc>
          <w:tcPr>
            <w:tcW w:w="639" w:type="pct"/>
            <w:noWrap/>
          </w:tcPr>
          <w:p w14:paraId="2DA5CEF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8.68</w:t>
            </w:r>
          </w:p>
        </w:tc>
        <w:tc>
          <w:tcPr>
            <w:tcW w:w="434" w:type="pct"/>
          </w:tcPr>
          <w:p w14:paraId="4D02BC8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2%</w:t>
            </w:r>
          </w:p>
        </w:tc>
      </w:tr>
      <w:tr w:rsidR="00DE30F3" w:rsidRPr="009E5255" w14:paraId="54F197F3" w14:textId="77777777" w:rsidTr="00052450">
        <w:trPr>
          <w:trHeight w:val="227"/>
        </w:trPr>
        <w:tc>
          <w:tcPr>
            <w:tcW w:w="1369" w:type="pct"/>
            <w:tcBorders>
              <w:bottom w:val="single" w:sz="4" w:space="0" w:color="auto"/>
            </w:tcBorders>
            <w:noWrap/>
          </w:tcPr>
          <w:p w14:paraId="0E41F1E5"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Mark-ups increased by 25%</w:t>
            </w:r>
          </w:p>
        </w:tc>
        <w:tc>
          <w:tcPr>
            <w:tcW w:w="594" w:type="pct"/>
            <w:tcBorders>
              <w:bottom w:val="single" w:sz="4" w:space="0" w:color="auto"/>
            </w:tcBorders>
            <w:noWrap/>
          </w:tcPr>
          <w:p w14:paraId="12E99A8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6,184,519</w:t>
            </w:r>
          </w:p>
        </w:tc>
        <w:tc>
          <w:tcPr>
            <w:tcW w:w="629" w:type="pct"/>
            <w:tcBorders>
              <w:bottom w:val="single" w:sz="4" w:space="0" w:color="auto"/>
            </w:tcBorders>
            <w:noWrap/>
          </w:tcPr>
          <w:p w14:paraId="26D94F8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5,473,007</w:t>
            </w:r>
          </w:p>
        </w:tc>
        <w:tc>
          <w:tcPr>
            <w:tcW w:w="707" w:type="pct"/>
            <w:tcBorders>
              <w:bottom w:val="single" w:sz="4" w:space="0" w:color="auto"/>
            </w:tcBorders>
            <w:noWrap/>
          </w:tcPr>
          <w:p w14:paraId="79CCFA3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8,412,839</w:t>
            </w:r>
          </w:p>
        </w:tc>
        <w:tc>
          <w:tcPr>
            <w:tcW w:w="628" w:type="pct"/>
            <w:tcBorders>
              <w:bottom w:val="single" w:sz="4" w:space="0" w:color="auto"/>
            </w:tcBorders>
            <w:noWrap/>
          </w:tcPr>
          <w:p w14:paraId="47A8A3D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1,434,415</w:t>
            </w:r>
          </w:p>
        </w:tc>
        <w:tc>
          <w:tcPr>
            <w:tcW w:w="639" w:type="pct"/>
            <w:tcBorders>
              <w:bottom w:val="single" w:sz="4" w:space="0" w:color="auto"/>
            </w:tcBorders>
            <w:noWrap/>
          </w:tcPr>
          <w:p w14:paraId="2BA34DF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11.50</w:t>
            </w:r>
          </w:p>
        </w:tc>
        <w:tc>
          <w:tcPr>
            <w:tcW w:w="434" w:type="pct"/>
            <w:tcBorders>
              <w:bottom w:val="single" w:sz="4" w:space="0" w:color="auto"/>
            </w:tcBorders>
          </w:tcPr>
          <w:p w14:paraId="32F3FB0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4%</w:t>
            </w:r>
          </w:p>
        </w:tc>
      </w:tr>
    </w:tbl>
    <w:p w14:paraId="41CCCAEF" w14:textId="58CF5572" w:rsidR="00EA0A29" w:rsidRPr="009E5255" w:rsidRDefault="00EA0A29" w:rsidP="003A6F1A">
      <w:pPr>
        <w:pStyle w:val="TableNotes"/>
      </w:pPr>
      <w:r w:rsidRPr="009E5255">
        <w:t>Source:</w:t>
      </w:r>
      <w:r w:rsidRPr="009E5255">
        <w:tab/>
        <w:t>Developed for this Review using PBS line level data</w:t>
      </w:r>
    </w:p>
    <w:p w14:paraId="535F3AC4" w14:textId="2B14389E" w:rsidR="00DE30F3" w:rsidRPr="009E5255" w:rsidRDefault="00DE30F3" w:rsidP="003A6F1A">
      <w:pPr>
        <w:pStyle w:val="TableNotes"/>
      </w:pPr>
      <w:r w:rsidRPr="009E5255">
        <w:t>Abbreviations:</w:t>
      </w:r>
      <w:r w:rsidRPr="009E5255">
        <w:tab/>
        <w:t xml:space="preserve"> PBS, pharmaceutical benefits scheme; RPBS, repatriation pharmaceutical benefits scheme.</w:t>
      </w:r>
    </w:p>
    <w:p w14:paraId="465DC315" w14:textId="67C3ACF6" w:rsidR="00DE30F3" w:rsidRPr="009E5255" w:rsidRDefault="00DE30F3" w:rsidP="003A6F1A">
      <w:pPr>
        <w:pStyle w:val="TableNotes"/>
      </w:pPr>
      <w:r w:rsidRPr="009E5255">
        <w:t xml:space="preserve">Note: </w:t>
      </w:r>
      <w:r w:rsidRPr="009E5255">
        <w:tab/>
      </w:r>
      <w:r w:rsidRPr="009E5255">
        <w:rPr>
          <w:vertAlign w:val="superscript"/>
        </w:rPr>
        <w:t>1</w:t>
      </w:r>
      <w:r w:rsidRPr="009E5255">
        <w:t xml:space="preserve"> This is the percentage change from base case.</w:t>
      </w:r>
    </w:p>
    <w:p w14:paraId="1611E203" w14:textId="2264AEC1" w:rsidR="00DE30F3" w:rsidRPr="009E5255" w:rsidRDefault="00DE30F3" w:rsidP="00EA0A29">
      <w:pPr>
        <w:pStyle w:val="Caption"/>
      </w:pPr>
      <w:r w:rsidRPr="009E5255">
        <w:t>Table A</w:t>
      </w:r>
      <w:r w:rsidR="00E36C93">
        <w:fldChar w:fldCharType="begin"/>
      </w:r>
      <w:r w:rsidR="00E36C93">
        <w:instrText xml:space="preserve"> SEQ Table_A \* ARABIC </w:instrText>
      </w:r>
      <w:r w:rsidR="00E36C93">
        <w:fldChar w:fldCharType="separate"/>
      </w:r>
      <w:r w:rsidR="000C766B">
        <w:rPr>
          <w:noProof/>
        </w:rPr>
        <w:t>71</w:t>
      </w:r>
      <w:r w:rsidR="00E36C93">
        <w:rPr>
          <w:noProof/>
        </w:rPr>
        <w:fldChar w:fldCharType="end"/>
      </w:r>
      <w:r w:rsidRPr="009E5255">
        <w:t>. Net cost PBS/RPBS based on full calendar year</w:t>
      </w:r>
      <w:r w:rsidR="004A172C" w:rsidRPr="009E5255">
        <w:t>,</w:t>
      </w:r>
      <w:r w:rsidRPr="009E5255">
        <w:t xml:space="preserve"> per</w:t>
      </w:r>
      <w:r w:rsidR="004A172C" w:rsidRPr="009E5255">
        <w:t>-</w:t>
      </w:r>
      <w:r w:rsidRPr="009E5255">
        <w:t>mg pricing</w:t>
      </w:r>
    </w:p>
    <w:tbl>
      <w:tblPr>
        <w:tblStyle w:val="TableGrid"/>
        <w:tblW w:w="518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Caption w:val="Net cost PBS/RPBS based on full calendar year, per-mg pricing"/>
      </w:tblPr>
      <w:tblGrid>
        <w:gridCol w:w="2833"/>
        <w:gridCol w:w="1136"/>
        <w:gridCol w:w="1136"/>
        <w:gridCol w:w="1074"/>
        <w:gridCol w:w="1162"/>
        <w:gridCol w:w="1162"/>
        <w:gridCol w:w="853"/>
      </w:tblGrid>
      <w:tr w:rsidR="00DE30F3" w:rsidRPr="009E5255" w14:paraId="1BD222C3" w14:textId="77777777" w:rsidTr="00052450">
        <w:trPr>
          <w:trHeight w:val="227"/>
          <w:tblHeader/>
        </w:trPr>
        <w:tc>
          <w:tcPr>
            <w:tcW w:w="1514" w:type="pct"/>
            <w:tcBorders>
              <w:bottom w:val="single" w:sz="4" w:space="0" w:color="auto"/>
            </w:tcBorders>
            <w:noWrap/>
            <w:vAlign w:val="bottom"/>
            <w:hideMark/>
          </w:tcPr>
          <w:p w14:paraId="47183759" w14:textId="3B537F2E" w:rsidR="00DE30F3" w:rsidRPr="009E5255" w:rsidRDefault="00052450" w:rsidP="00052450">
            <w:pPr>
              <w:spacing w:before="0" w:after="0" w:line="240" w:lineRule="auto"/>
              <w:rPr>
                <w:bCs w:val="0"/>
                <w:i/>
                <w:iCs/>
                <w:color w:val="000000" w:themeColor="text1"/>
                <w:sz w:val="20"/>
                <w:szCs w:val="20"/>
              </w:rPr>
            </w:pPr>
            <w:r w:rsidRPr="009E5255">
              <w:rPr>
                <w:bCs w:val="0"/>
                <w:i/>
                <w:iCs/>
                <w:color w:val="000000" w:themeColor="text1"/>
                <w:sz w:val="20"/>
                <w:szCs w:val="20"/>
              </w:rPr>
              <w:t>Item</w:t>
            </w:r>
          </w:p>
        </w:tc>
        <w:tc>
          <w:tcPr>
            <w:tcW w:w="607" w:type="pct"/>
            <w:tcBorders>
              <w:bottom w:val="single" w:sz="4" w:space="0" w:color="auto"/>
            </w:tcBorders>
            <w:noWrap/>
            <w:vAlign w:val="bottom"/>
            <w:hideMark/>
          </w:tcPr>
          <w:p w14:paraId="07103C42" w14:textId="77777777" w:rsidR="00DE30F3" w:rsidRPr="009E5255" w:rsidRDefault="00DE30F3" w:rsidP="00052450">
            <w:pPr>
              <w:spacing w:before="0" w:after="0" w:line="240" w:lineRule="auto"/>
              <w:jc w:val="center"/>
              <w:rPr>
                <w:bCs w:val="0"/>
                <w:i/>
                <w:iCs/>
                <w:color w:val="000000" w:themeColor="text1"/>
                <w:sz w:val="20"/>
                <w:szCs w:val="20"/>
              </w:rPr>
            </w:pPr>
            <w:r w:rsidRPr="009E5255">
              <w:rPr>
                <w:bCs w:val="0"/>
                <w:i/>
                <w:iCs/>
                <w:color w:val="000000" w:themeColor="text1"/>
                <w:sz w:val="20"/>
                <w:szCs w:val="20"/>
              </w:rPr>
              <w:t>2017</w:t>
            </w:r>
          </w:p>
        </w:tc>
        <w:tc>
          <w:tcPr>
            <w:tcW w:w="607" w:type="pct"/>
            <w:tcBorders>
              <w:bottom w:val="single" w:sz="4" w:space="0" w:color="auto"/>
            </w:tcBorders>
            <w:noWrap/>
            <w:vAlign w:val="bottom"/>
            <w:hideMark/>
          </w:tcPr>
          <w:p w14:paraId="14E46B2C" w14:textId="77777777" w:rsidR="00DE30F3" w:rsidRPr="009E5255" w:rsidRDefault="00DE30F3" w:rsidP="00052450">
            <w:pPr>
              <w:spacing w:before="0" w:after="0" w:line="240" w:lineRule="auto"/>
              <w:jc w:val="center"/>
              <w:rPr>
                <w:bCs w:val="0"/>
                <w:i/>
                <w:iCs/>
                <w:color w:val="000000" w:themeColor="text1"/>
                <w:sz w:val="20"/>
                <w:szCs w:val="20"/>
              </w:rPr>
            </w:pPr>
            <w:r w:rsidRPr="009E5255">
              <w:rPr>
                <w:bCs w:val="0"/>
                <w:i/>
                <w:iCs/>
                <w:color w:val="000000" w:themeColor="text1"/>
                <w:sz w:val="20"/>
                <w:szCs w:val="20"/>
              </w:rPr>
              <w:t>2018</w:t>
            </w:r>
          </w:p>
        </w:tc>
        <w:tc>
          <w:tcPr>
            <w:tcW w:w="574" w:type="pct"/>
            <w:tcBorders>
              <w:bottom w:val="single" w:sz="4" w:space="0" w:color="auto"/>
            </w:tcBorders>
            <w:noWrap/>
            <w:vAlign w:val="bottom"/>
            <w:hideMark/>
          </w:tcPr>
          <w:p w14:paraId="19F03D7F" w14:textId="77777777" w:rsidR="00DE30F3" w:rsidRPr="009E5255" w:rsidRDefault="00DE30F3" w:rsidP="00052450">
            <w:pPr>
              <w:spacing w:before="0" w:after="0" w:line="240" w:lineRule="auto"/>
              <w:jc w:val="center"/>
              <w:rPr>
                <w:bCs w:val="0"/>
                <w:i/>
                <w:iCs/>
                <w:color w:val="000000" w:themeColor="text1"/>
                <w:sz w:val="20"/>
                <w:szCs w:val="20"/>
              </w:rPr>
            </w:pPr>
            <w:r w:rsidRPr="009E5255">
              <w:rPr>
                <w:bCs w:val="0"/>
                <w:i/>
                <w:iCs/>
                <w:color w:val="000000" w:themeColor="text1"/>
                <w:sz w:val="20"/>
                <w:szCs w:val="20"/>
              </w:rPr>
              <w:t>2019</w:t>
            </w:r>
          </w:p>
        </w:tc>
        <w:tc>
          <w:tcPr>
            <w:tcW w:w="621" w:type="pct"/>
            <w:tcBorders>
              <w:bottom w:val="single" w:sz="4" w:space="0" w:color="auto"/>
            </w:tcBorders>
            <w:noWrap/>
            <w:vAlign w:val="bottom"/>
            <w:hideMark/>
          </w:tcPr>
          <w:p w14:paraId="3073E1B1" w14:textId="77777777" w:rsidR="00DE30F3" w:rsidRPr="009E5255" w:rsidRDefault="00DE30F3" w:rsidP="00052450">
            <w:pPr>
              <w:spacing w:before="0" w:after="0" w:line="240" w:lineRule="auto"/>
              <w:jc w:val="center"/>
              <w:rPr>
                <w:bCs w:val="0"/>
                <w:i/>
                <w:iCs/>
                <w:color w:val="000000" w:themeColor="text1"/>
                <w:sz w:val="20"/>
                <w:szCs w:val="20"/>
              </w:rPr>
            </w:pPr>
            <w:r w:rsidRPr="009E5255">
              <w:rPr>
                <w:bCs w:val="0"/>
                <w:i/>
                <w:iCs/>
                <w:color w:val="000000" w:themeColor="text1"/>
                <w:sz w:val="20"/>
                <w:szCs w:val="20"/>
              </w:rPr>
              <w:t>2020</w:t>
            </w:r>
          </w:p>
        </w:tc>
        <w:tc>
          <w:tcPr>
            <w:tcW w:w="621" w:type="pct"/>
            <w:tcBorders>
              <w:bottom w:val="single" w:sz="4" w:space="0" w:color="auto"/>
            </w:tcBorders>
            <w:noWrap/>
            <w:vAlign w:val="bottom"/>
            <w:hideMark/>
          </w:tcPr>
          <w:p w14:paraId="68A611C0" w14:textId="77777777" w:rsidR="00DE30F3" w:rsidRPr="009E5255" w:rsidRDefault="00DE30F3" w:rsidP="00052450">
            <w:pPr>
              <w:spacing w:before="0" w:after="0" w:line="240" w:lineRule="auto"/>
              <w:jc w:val="center"/>
              <w:rPr>
                <w:bCs w:val="0"/>
                <w:i/>
                <w:iCs/>
                <w:color w:val="000000" w:themeColor="text1"/>
                <w:sz w:val="20"/>
                <w:szCs w:val="20"/>
              </w:rPr>
            </w:pPr>
            <w:r w:rsidRPr="009E5255">
              <w:rPr>
                <w:bCs w:val="0"/>
                <w:i/>
                <w:iCs/>
                <w:color w:val="000000" w:themeColor="text1"/>
                <w:sz w:val="20"/>
                <w:szCs w:val="20"/>
              </w:rPr>
              <w:t>Sum at 4 years (million)</w:t>
            </w:r>
          </w:p>
        </w:tc>
        <w:tc>
          <w:tcPr>
            <w:tcW w:w="456" w:type="pct"/>
            <w:tcBorders>
              <w:bottom w:val="single" w:sz="4" w:space="0" w:color="auto"/>
            </w:tcBorders>
            <w:noWrap/>
            <w:vAlign w:val="bottom"/>
            <w:hideMark/>
          </w:tcPr>
          <w:p w14:paraId="4603D368" w14:textId="77777777" w:rsidR="00DE30F3" w:rsidRPr="009E5255" w:rsidRDefault="00DE30F3" w:rsidP="00052450">
            <w:pPr>
              <w:spacing w:before="0" w:after="0" w:line="240" w:lineRule="auto"/>
              <w:jc w:val="center"/>
              <w:rPr>
                <w:bCs w:val="0"/>
                <w:i/>
                <w:iCs/>
                <w:color w:val="000000" w:themeColor="text1"/>
                <w:sz w:val="20"/>
                <w:szCs w:val="20"/>
                <w:vertAlign w:val="superscript"/>
              </w:rPr>
            </w:pPr>
            <w:r w:rsidRPr="009E5255">
              <w:rPr>
                <w:bCs w:val="0"/>
                <w:i/>
                <w:iCs/>
                <w:color w:val="000000" w:themeColor="text1"/>
                <w:sz w:val="20"/>
                <w:szCs w:val="20"/>
              </w:rPr>
              <w:t>Change</w:t>
            </w:r>
            <w:r w:rsidRPr="009E5255">
              <w:rPr>
                <w:bCs w:val="0"/>
                <w:i/>
                <w:iCs/>
                <w:color w:val="000000" w:themeColor="text1"/>
                <w:sz w:val="20"/>
                <w:szCs w:val="20"/>
                <w:vertAlign w:val="superscript"/>
              </w:rPr>
              <w:t>1</w:t>
            </w:r>
          </w:p>
        </w:tc>
      </w:tr>
      <w:tr w:rsidR="00DE30F3" w:rsidRPr="009E5255" w14:paraId="77977716" w14:textId="77777777" w:rsidTr="00052450">
        <w:trPr>
          <w:trHeight w:val="227"/>
        </w:trPr>
        <w:tc>
          <w:tcPr>
            <w:tcW w:w="1514" w:type="pct"/>
            <w:tcBorders>
              <w:top w:val="single" w:sz="4" w:space="0" w:color="auto"/>
            </w:tcBorders>
            <w:noWrap/>
          </w:tcPr>
          <w:p w14:paraId="0CABB501"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Cabazitaxel</w:t>
            </w:r>
          </w:p>
        </w:tc>
        <w:tc>
          <w:tcPr>
            <w:tcW w:w="607" w:type="pct"/>
            <w:tcBorders>
              <w:top w:val="single" w:sz="4" w:space="0" w:color="auto"/>
            </w:tcBorders>
            <w:noWrap/>
          </w:tcPr>
          <w:p w14:paraId="324BA58E" w14:textId="77777777" w:rsidR="00DE30F3" w:rsidRPr="009E5255" w:rsidRDefault="00DE30F3" w:rsidP="00EA0A29">
            <w:pPr>
              <w:spacing w:before="0" w:after="0" w:line="240" w:lineRule="auto"/>
              <w:jc w:val="center"/>
              <w:rPr>
                <w:color w:val="000000" w:themeColor="text1"/>
                <w:sz w:val="20"/>
                <w:szCs w:val="20"/>
              </w:rPr>
            </w:pPr>
          </w:p>
        </w:tc>
        <w:tc>
          <w:tcPr>
            <w:tcW w:w="607" w:type="pct"/>
            <w:tcBorders>
              <w:top w:val="single" w:sz="4" w:space="0" w:color="auto"/>
            </w:tcBorders>
            <w:noWrap/>
          </w:tcPr>
          <w:p w14:paraId="1B1B0949" w14:textId="77777777" w:rsidR="00DE30F3" w:rsidRPr="009E5255" w:rsidRDefault="00DE30F3" w:rsidP="00EA0A29">
            <w:pPr>
              <w:spacing w:before="0" w:after="0" w:line="240" w:lineRule="auto"/>
              <w:jc w:val="center"/>
              <w:rPr>
                <w:color w:val="000000" w:themeColor="text1"/>
                <w:sz w:val="20"/>
                <w:szCs w:val="20"/>
              </w:rPr>
            </w:pPr>
          </w:p>
        </w:tc>
        <w:tc>
          <w:tcPr>
            <w:tcW w:w="574" w:type="pct"/>
            <w:tcBorders>
              <w:top w:val="single" w:sz="4" w:space="0" w:color="auto"/>
            </w:tcBorders>
            <w:noWrap/>
          </w:tcPr>
          <w:p w14:paraId="7740010B" w14:textId="77777777" w:rsidR="00DE30F3" w:rsidRPr="009E5255" w:rsidRDefault="00DE30F3" w:rsidP="00EA0A29">
            <w:pPr>
              <w:spacing w:before="0" w:after="0" w:line="240" w:lineRule="auto"/>
              <w:jc w:val="center"/>
              <w:rPr>
                <w:color w:val="000000" w:themeColor="text1"/>
                <w:sz w:val="20"/>
                <w:szCs w:val="20"/>
              </w:rPr>
            </w:pPr>
          </w:p>
        </w:tc>
        <w:tc>
          <w:tcPr>
            <w:tcW w:w="621" w:type="pct"/>
            <w:tcBorders>
              <w:top w:val="single" w:sz="4" w:space="0" w:color="auto"/>
            </w:tcBorders>
            <w:noWrap/>
          </w:tcPr>
          <w:p w14:paraId="6D7506CB" w14:textId="77777777" w:rsidR="00DE30F3" w:rsidRPr="009E5255" w:rsidRDefault="00DE30F3" w:rsidP="00EA0A29">
            <w:pPr>
              <w:spacing w:before="0" w:after="0" w:line="240" w:lineRule="auto"/>
              <w:jc w:val="center"/>
              <w:rPr>
                <w:color w:val="000000" w:themeColor="text1"/>
                <w:sz w:val="20"/>
                <w:szCs w:val="20"/>
              </w:rPr>
            </w:pPr>
          </w:p>
        </w:tc>
        <w:tc>
          <w:tcPr>
            <w:tcW w:w="621" w:type="pct"/>
            <w:tcBorders>
              <w:top w:val="single" w:sz="4" w:space="0" w:color="auto"/>
            </w:tcBorders>
            <w:noWrap/>
          </w:tcPr>
          <w:p w14:paraId="3D928711" w14:textId="77777777" w:rsidR="00DE30F3" w:rsidRPr="009E5255" w:rsidRDefault="00DE30F3" w:rsidP="00EA0A29">
            <w:pPr>
              <w:spacing w:before="0" w:after="0" w:line="240" w:lineRule="auto"/>
              <w:jc w:val="center"/>
              <w:rPr>
                <w:color w:val="000000" w:themeColor="text1"/>
                <w:sz w:val="20"/>
                <w:szCs w:val="20"/>
              </w:rPr>
            </w:pPr>
          </w:p>
        </w:tc>
        <w:tc>
          <w:tcPr>
            <w:tcW w:w="456" w:type="pct"/>
            <w:tcBorders>
              <w:top w:val="single" w:sz="4" w:space="0" w:color="auto"/>
            </w:tcBorders>
            <w:noWrap/>
          </w:tcPr>
          <w:p w14:paraId="3954719D" w14:textId="77777777" w:rsidR="00DE30F3" w:rsidRPr="009E5255" w:rsidRDefault="00DE30F3" w:rsidP="00EA0A29">
            <w:pPr>
              <w:spacing w:before="0" w:after="0" w:line="240" w:lineRule="auto"/>
              <w:jc w:val="center"/>
              <w:rPr>
                <w:color w:val="000000" w:themeColor="text1"/>
                <w:sz w:val="20"/>
                <w:szCs w:val="20"/>
              </w:rPr>
            </w:pPr>
          </w:p>
        </w:tc>
      </w:tr>
      <w:tr w:rsidR="00DE30F3" w:rsidRPr="009E5255" w14:paraId="481FDB5E" w14:textId="77777777" w:rsidTr="00052450">
        <w:trPr>
          <w:trHeight w:val="227"/>
        </w:trPr>
        <w:tc>
          <w:tcPr>
            <w:tcW w:w="1514" w:type="pct"/>
            <w:noWrap/>
            <w:hideMark/>
          </w:tcPr>
          <w:p w14:paraId="08C08C25"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Base case</w:t>
            </w:r>
          </w:p>
        </w:tc>
        <w:tc>
          <w:tcPr>
            <w:tcW w:w="607" w:type="pct"/>
            <w:noWrap/>
            <w:hideMark/>
          </w:tcPr>
          <w:p w14:paraId="5DCD1260"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428,539</w:t>
            </w:r>
          </w:p>
        </w:tc>
        <w:tc>
          <w:tcPr>
            <w:tcW w:w="607" w:type="pct"/>
            <w:noWrap/>
            <w:hideMark/>
          </w:tcPr>
          <w:p w14:paraId="1F46C9C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674,509</w:t>
            </w:r>
          </w:p>
        </w:tc>
        <w:tc>
          <w:tcPr>
            <w:tcW w:w="574" w:type="pct"/>
            <w:noWrap/>
            <w:hideMark/>
          </w:tcPr>
          <w:p w14:paraId="79B806D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5,519,221</w:t>
            </w:r>
          </w:p>
        </w:tc>
        <w:tc>
          <w:tcPr>
            <w:tcW w:w="621" w:type="pct"/>
            <w:noWrap/>
            <w:hideMark/>
          </w:tcPr>
          <w:p w14:paraId="23EBA31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6,066,178</w:t>
            </w:r>
          </w:p>
        </w:tc>
        <w:tc>
          <w:tcPr>
            <w:tcW w:w="621" w:type="pct"/>
            <w:noWrap/>
            <w:hideMark/>
          </w:tcPr>
          <w:p w14:paraId="21DBEDA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0.69</w:t>
            </w:r>
          </w:p>
        </w:tc>
        <w:tc>
          <w:tcPr>
            <w:tcW w:w="456" w:type="pct"/>
            <w:noWrap/>
            <w:hideMark/>
          </w:tcPr>
          <w:p w14:paraId="0D3868F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0%</w:t>
            </w:r>
          </w:p>
        </w:tc>
      </w:tr>
      <w:tr w:rsidR="00DE30F3" w:rsidRPr="009E5255" w14:paraId="1F5CD1FC" w14:textId="77777777" w:rsidTr="00052450">
        <w:trPr>
          <w:trHeight w:val="227"/>
        </w:trPr>
        <w:tc>
          <w:tcPr>
            <w:tcW w:w="1514" w:type="pct"/>
            <w:noWrap/>
            <w:hideMark/>
          </w:tcPr>
          <w:p w14:paraId="092F86DC"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Per mg pricing</w:t>
            </w:r>
          </w:p>
        </w:tc>
        <w:tc>
          <w:tcPr>
            <w:tcW w:w="607" w:type="pct"/>
            <w:noWrap/>
            <w:hideMark/>
          </w:tcPr>
          <w:p w14:paraId="7F555400"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215,319</w:t>
            </w:r>
          </w:p>
        </w:tc>
        <w:tc>
          <w:tcPr>
            <w:tcW w:w="607" w:type="pct"/>
            <w:noWrap/>
            <w:hideMark/>
          </w:tcPr>
          <w:p w14:paraId="0784790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393,905</w:t>
            </w:r>
          </w:p>
        </w:tc>
        <w:tc>
          <w:tcPr>
            <w:tcW w:w="574" w:type="pct"/>
            <w:noWrap/>
            <w:hideMark/>
          </w:tcPr>
          <w:p w14:paraId="002443F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007,203</w:t>
            </w:r>
          </w:p>
        </w:tc>
        <w:tc>
          <w:tcPr>
            <w:tcW w:w="621" w:type="pct"/>
            <w:noWrap/>
            <w:hideMark/>
          </w:tcPr>
          <w:p w14:paraId="0A50DBB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404,318</w:t>
            </w:r>
          </w:p>
        </w:tc>
        <w:tc>
          <w:tcPr>
            <w:tcW w:w="621" w:type="pct"/>
            <w:noWrap/>
            <w:hideMark/>
          </w:tcPr>
          <w:p w14:paraId="5B0A962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5.02</w:t>
            </w:r>
          </w:p>
        </w:tc>
        <w:tc>
          <w:tcPr>
            <w:tcW w:w="456" w:type="pct"/>
            <w:noWrap/>
            <w:hideMark/>
          </w:tcPr>
          <w:p w14:paraId="40307DF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73%</w:t>
            </w:r>
          </w:p>
        </w:tc>
      </w:tr>
      <w:tr w:rsidR="00DE30F3" w:rsidRPr="009E5255" w14:paraId="7D5C98D2" w14:textId="77777777" w:rsidTr="00052450">
        <w:trPr>
          <w:trHeight w:val="227"/>
        </w:trPr>
        <w:tc>
          <w:tcPr>
            <w:tcW w:w="1514" w:type="pct"/>
            <w:noWrap/>
          </w:tcPr>
          <w:p w14:paraId="46F069F1"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Substitution per mg pricing 95%</w:t>
            </w:r>
          </w:p>
        </w:tc>
        <w:tc>
          <w:tcPr>
            <w:tcW w:w="607" w:type="pct"/>
            <w:noWrap/>
          </w:tcPr>
          <w:p w14:paraId="101D21A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275,980</w:t>
            </w:r>
          </w:p>
        </w:tc>
        <w:tc>
          <w:tcPr>
            <w:tcW w:w="607" w:type="pct"/>
            <w:noWrap/>
          </w:tcPr>
          <w:p w14:paraId="48A030F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457,935</w:t>
            </w:r>
          </w:p>
        </w:tc>
        <w:tc>
          <w:tcPr>
            <w:tcW w:w="574" w:type="pct"/>
            <w:noWrap/>
          </w:tcPr>
          <w:p w14:paraId="44829FB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082,804</w:t>
            </w:r>
          </w:p>
        </w:tc>
        <w:tc>
          <w:tcPr>
            <w:tcW w:w="621" w:type="pct"/>
            <w:noWrap/>
          </w:tcPr>
          <w:p w14:paraId="6236D7B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487,411</w:t>
            </w:r>
          </w:p>
        </w:tc>
        <w:tc>
          <w:tcPr>
            <w:tcW w:w="621" w:type="pct"/>
            <w:noWrap/>
          </w:tcPr>
          <w:p w14:paraId="6CFF9C2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5.30</w:t>
            </w:r>
          </w:p>
        </w:tc>
        <w:tc>
          <w:tcPr>
            <w:tcW w:w="456" w:type="pct"/>
            <w:noWrap/>
          </w:tcPr>
          <w:p w14:paraId="2516F90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74%</w:t>
            </w:r>
          </w:p>
        </w:tc>
      </w:tr>
      <w:tr w:rsidR="00DE30F3" w:rsidRPr="009E5255" w14:paraId="55067F96" w14:textId="77777777" w:rsidTr="00052450">
        <w:trPr>
          <w:trHeight w:val="227"/>
        </w:trPr>
        <w:tc>
          <w:tcPr>
            <w:tcW w:w="1514" w:type="pct"/>
            <w:noWrap/>
          </w:tcPr>
          <w:p w14:paraId="645FA639"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Substitution per mg pricing 90%</w:t>
            </w:r>
          </w:p>
        </w:tc>
        <w:tc>
          <w:tcPr>
            <w:tcW w:w="607" w:type="pct"/>
            <w:noWrap/>
          </w:tcPr>
          <w:p w14:paraId="4478D550"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336,641</w:t>
            </w:r>
          </w:p>
        </w:tc>
        <w:tc>
          <w:tcPr>
            <w:tcW w:w="607" w:type="pct"/>
            <w:noWrap/>
          </w:tcPr>
          <w:p w14:paraId="6A9C3A8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521,965</w:t>
            </w:r>
          </w:p>
        </w:tc>
        <w:tc>
          <w:tcPr>
            <w:tcW w:w="574" w:type="pct"/>
            <w:noWrap/>
          </w:tcPr>
          <w:p w14:paraId="067E061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158,405</w:t>
            </w:r>
          </w:p>
        </w:tc>
        <w:tc>
          <w:tcPr>
            <w:tcW w:w="621" w:type="pct"/>
            <w:noWrap/>
          </w:tcPr>
          <w:p w14:paraId="2BBB766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570,504</w:t>
            </w:r>
          </w:p>
        </w:tc>
        <w:tc>
          <w:tcPr>
            <w:tcW w:w="621" w:type="pct"/>
            <w:noWrap/>
          </w:tcPr>
          <w:p w14:paraId="51BAC23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5.59</w:t>
            </w:r>
          </w:p>
        </w:tc>
        <w:tc>
          <w:tcPr>
            <w:tcW w:w="456" w:type="pct"/>
            <w:noWrap/>
          </w:tcPr>
          <w:p w14:paraId="04B9553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75%</w:t>
            </w:r>
          </w:p>
        </w:tc>
      </w:tr>
      <w:tr w:rsidR="00DE30F3" w:rsidRPr="009E5255" w14:paraId="05A24E85" w14:textId="77777777" w:rsidTr="00052450">
        <w:trPr>
          <w:trHeight w:val="227"/>
        </w:trPr>
        <w:tc>
          <w:tcPr>
            <w:tcW w:w="1514" w:type="pct"/>
            <w:noWrap/>
          </w:tcPr>
          <w:p w14:paraId="75597335"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Substitution per mg pricing 80%</w:t>
            </w:r>
          </w:p>
        </w:tc>
        <w:tc>
          <w:tcPr>
            <w:tcW w:w="607" w:type="pct"/>
            <w:noWrap/>
          </w:tcPr>
          <w:p w14:paraId="03A5B0A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457,963</w:t>
            </w:r>
          </w:p>
        </w:tc>
        <w:tc>
          <w:tcPr>
            <w:tcW w:w="607" w:type="pct"/>
            <w:noWrap/>
          </w:tcPr>
          <w:p w14:paraId="06773FB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650,025</w:t>
            </w:r>
          </w:p>
        </w:tc>
        <w:tc>
          <w:tcPr>
            <w:tcW w:w="574" w:type="pct"/>
            <w:noWrap/>
          </w:tcPr>
          <w:p w14:paraId="27D39CF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309,607</w:t>
            </w:r>
          </w:p>
        </w:tc>
        <w:tc>
          <w:tcPr>
            <w:tcW w:w="621" w:type="pct"/>
            <w:noWrap/>
          </w:tcPr>
          <w:p w14:paraId="7C3A12A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736,690</w:t>
            </w:r>
          </w:p>
        </w:tc>
        <w:tc>
          <w:tcPr>
            <w:tcW w:w="621" w:type="pct"/>
            <w:noWrap/>
          </w:tcPr>
          <w:p w14:paraId="5AEBCB0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6.15</w:t>
            </w:r>
          </w:p>
        </w:tc>
        <w:tc>
          <w:tcPr>
            <w:tcW w:w="456" w:type="pct"/>
            <w:noWrap/>
          </w:tcPr>
          <w:p w14:paraId="22D94E6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78%</w:t>
            </w:r>
          </w:p>
        </w:tc>
      </w:tr>
      <w:tr w:rsidR="00DE30F3" w:rsidRPr="009E5255" w14:paraId="4BC93621" w14:textId="77777777" w:rsidTr="00052450">
        <w:trPr>
          <w:trHeight w:val="227"/>
        </w:trPr>
        <w:tc>
          <w:tcPr>
            <w:tcW w:w="1514" w:type="pct"/>
            <w:noWrap/>
          </w:tcPr>
          <w:p w14:paraId="3EAAEA28"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Substitution per mg pricing 70%</w:t>
            </w:r>
          </w:p>
        </w:tc>
        <w:tc>
          <w:tcPr>
            <w:tcW w:w="607" w:type="pct"/>
            <w:noWrap/>
          </w:tcPr>
          <w:p w14:paraId="3DE5CFF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579,285</w:t>
            </w:r>
          </w:p>
        </w:tc>
        <w:tc>
          <w:tcPr>
            <w:tcW w:w="607" w:type="pct"/>
            <w:noWrap/>
          </w:tcPr>
          <w:p w14:paraId="3467B22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778,086</w:t>
            </w:r>
          </w:p>
        </w:tc>
        <w:tc>
          <w:tcPr>
            <w:tcW w:w="574" w:type="pct"/>
            <w:noWrap/>
          </w:tcPr>
          <w:p w14:paraId="092AA5A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460,808</w:t>
            </w:r>
          </w:p>
        </w:tc>
        <w:tc>
          <w:tcPr>
            <w:tcW w:w="621" w:type="pct"/>
            <w:noWrap/>
          </w:tcPr>
          <w:p w14:paraId="44222B4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902,876</w:t>
            </w:r>
          </w:p>
        </w:tc>
        <w:tc>
          <w:tcPr>
            <w:tcW w:w="621" w:type="pct"/>
            <w:noWrap/>
          </w:tcPr>
          <w:p w14:paraId="6DE2DEF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6.72</w:t>
            </w:r>
          </w:p>
        </w:tc>
        <w:tc>
          <w:tcPr>
            <w:tcW w:w="456" w:type="pct"/>
            <w:noWrap/>
          </w:tcPr>
          <w:p w14:paraId="33908EF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1%</w:t>
            </w:r>
          </w:p>
        </w:tc>
      </w:tr>
      <w:tr w:rsidR="00DE30F3" w:rsidRPr="009E5255" w14:paraId="60331FD9" w14:textId="77777777" w:rsidTr="00052450">
        <w:trPr>
          <w:trHeight w:val="227"/>
        </w:trPr>
        <w:tc>
          <w:tcPr>
            <w:tcW w:w="1514" w:type="pct"/>
            <w:noWrap/>
          </w:tcPr>
          <w:p w14:paraId="012E63C3"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No public/private distinction and per mg pricing</w:t>
            </w:r>
          </w:p>
        </w:tc>
        <w:tc>
          <w:tcPr>
            <w:tcW w:w="607" w:type="pct"/>
            <w:noWrap/>
          </w:tcPr>
          <w:p w14:paraId="6BB5E62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277,509</w:t>
            </w:r>
          </w:p>
        </w:tc>
        <w:tc>
          <w:tcPr>
            <w:tcW w:w="607" w:type="pct"/>
            <w:noWrap/>
          </w:tcPr>
          <w:p w14:paraId="3C4BA72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459,548</w:t>
            </w:r>
          </w:p>
        </w:tc>
        <w:tc>
          <w:tcPr>
            <w:tcW w:w="574" w:type="pct"/>
            <w:noWrap/>
          </w:tcPr>
          <w:p w14:paraId="3D5997D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084,709</w:t>
            </w:r>
          </w:p>
        </w:tc>
        <w:tc>
          <w:tcPr>
            <w:tcW w:w="621" w:type="pct"/>
            <w:noWrap/>
          </w:tcPr>
          <w:p w14:paraId="312387F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489,505</w:t>
            </w:r>
          </w:p>
        </w:tc>
        <w:tc>
          <w:tcPr>
            <w:tcW w:w="621" w:type="pct"/>
            <w:noWrap/>
          </w:tcPr>
          <w:p w14:paraId="3B24260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5.31</w:t>
            </w:r>
          </w:p>
        </w:tc>
        <w:tc>
          <w:tcPr>
            <w:tcW w:w="456" w:type="pct"/>
            <w:noWrap/>
          </w:tcPr>
          <w:p w14:paraId="74D310A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74%</w:t>
            </w:r>
          </w:p>
        </w:tc>
      </w:tr>
      <w:tr w:rsidR="00DE30F3" w:rsidRPr="009E5255" w14:paraId="0AF1AB16" w14:textId="77777777" w:rsidTr="00052450">
        <w:trPr>
          <w:trHeight w:val="227"/>
        </w:trPr>
        <w:tc>
          <w:tcPr>
            <w:tcW w:w="1514" w:type="pct"/>
            <w:noWrap/>
          </w:tcPr>
          <w:p w14:paraId="2459BCCC"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Mark-ups increased by 10% and per mg pricing</w:t>
            </w:r>
          </w:p>
        </w:tc>
        <w:tc>
          <w:tcPr>
            <w:tcW w:w="607" w:type="pct"/>
            <w:noWrap/>
          </w:tcPr>
          <w:p w14:paraId="21ACA65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268,940</w:t>
            </w:r>
          </w:p>
        </w:tc>
        <w:tc>
          <w:tcPr>
            <w:tcW w:w="607" w:type="pct"/>
            <w:noWrap/>
          </w:tcPr>
          <w:p w14:paraId="7776355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450,504</w:t>
            </w:r>
          </w:p>
        </w:tc>
        <w:tc>
          <w:tcPr>
            <w:tcW w:w="574" w:type="pct"/>
            <w:noWrap/>
          </w:tcPr>
          <w:p w14:paraId="0CE92D5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074,031</w:t>
            </w:r>
          </w:p>
        </w:tc>
        <w:tc>
          <w:tcPr>
            <w:tcW w:w="621" w:type="pct"/>
            <w:noWrap/>
          </w:tcPr>
          <w:p w14:paraId="687E0BD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477,769</w:t>
            </w:r>
          </w:p>
        </w:tc>
        <w:tc>
          <w:tcPr>
            <w:tcW w:w="621" w:type="pct"/>
            <w:noWrap/>
          </w:tcPr>
          <w:p w14:paraId="46994D1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5.27</w:t>
            </w:r>
          </w:p>
        </w:tc>
        <w:tc>
          <w:tcPr>
            <w:tcW w:w="456" w:type="pct"/>
            <w:noWrap/>
          </w:tcPr>
          <w:p w14:paraId="02301DB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74%</w:t>
            </w:r>
          </w:p>
        </w:tc>
      </w:tr>
      <w:tr w:rsidR="00DE30F3" w:rsidRPr="009E5255" w14:paraId="3EA49C7B" w14:textId="77777777" w:rsidTr="00052450">
        <w:trPr>
          <w:trHeight w:val="227"/>
        </w:trPr>
        <w:tc>
          <w:tcPr>
            <w:tcW w:w="1514" w:type="pct"/>
            <w:noWrap/>
          </w:tcPr>
          <w:p w14:paraId="743D3326"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Mark-ups increased by 25% and per mg pricing</w:t>
            </w:r>
          </w:p>
        </w:tc>
        <w:tc>
          <w:tcPr>
            <w:tcW w:w="607" w:type="pct"/>
            <w:noWrap/>
          </w:tcPr>
          <w:p w14:paraId="6AE02690"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349,372</w:t>
            </w:r>
          </w:p>
        </w:tc>
        <w:tc>
          <w:tcPr>
            <w:tcW w:w="607" w:type="pct"/>
            <w:noWrap/>
          </w:tcPr>
          <w:p w14:paraId="3434574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535,403</w:t>
            </w:r>
          </w:p>
        </w:tc>
        <w:tc>
          <w:tcPr>
            <w:tcW w:w="574" w:type="pct"/>
            <w:noWrap/>
          </w:tcPr>
          <w:p w14:paraId="5705071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174,272</w:t>
            </w:r>
          </w:p>
        </w:tc>
        <w:tc>
          <w:tcPr>
            <w:tcW w:w="621" w:type="pct"/>
            <w:noWrap/>
          </w:tcPr>
          <w:p w14:paraId="76EE2EC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4,587,944</w:t>
            </w:r>
          </w:p>
        </w:tc>
        <w:tc>
          <w:tcPr>
            <w:tcW w:w="621" w:type="pct"/>
            <w:noWrap/>
          </w:tcPr>
          <w:p w14:paraId="2A85B3A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5.65</w:t>
            </w:r>
          </w:p>
        </w:tc>
        <w:tc>
          <w:tcPr>
            <w:tcW w:w="456" w:type="pct"/>
            <w:noWrap/>
          </w:tcPr>
          <w:p w14:paraId="6649F76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76%</w:t>
            </w:r>
          </w:p>
        </w:tc>
      </w:tr>
      <w:tr w:rsidR="00DE30F3" w:rsidRPr="009E5255" w14:paraId="532126AC" w14:textId="77777777" w:rsidTr="00052450">
        <w:trPr>
          <w:trHeight w:val="227"/>
        </w:trPr>
        <w:tc>
          <w:tcPr>
            <w:tcW w:w="1514" w:type="pct"/>
            <w:noWrap/>
          </w:tcPr>
          <w:p w14:paraId="35D4BC20"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Avelumab</w:t>
            </w:r>
          </w:p>
        </w:tc>
        <w:tc>
          <w:tcPr>
            <w:tcW w:w="607" w:type="pct"/>
            <w:noWrap/>
          </w:tcPr>
          <w:p w14:paraId="3D41F80F" w14:textId="77777777" w:rsidR="00DE30F3" w:rsidRPr="009E5255" w:rsidRDefault="00DE30F3" w:rsidP="00EA0A29">
            <w:pPr>
              <w:spacing w:before="0" w:after="0" w:line="240" w:lineRule="auto"/>
              <w:jc w:val="center"/>
              <w:rPr>
                <w:color w:val="000000" w:themeColor="text1"/>
                <w:sz w:val="20"/>
                <w:szCs w:val="20"/>
              </w:rPr>
            </w:pPr>
          </w:p>
        </w:tc>
        <w:tc>
          <w:tcPr>
            <w:tcW w:w="607" w:type="pct"/>
            <w:noWrap/>
          </w:tcPr>
          <w:p w14:paraId="26D62886" w14:textId="77777777" w:rsidR="00DE30F3" w:rsidRPr="009E5255" w:rsidRDefault="00DE30F3" w:rsidP="00EA0A29">
            <w:pPr>
              <w:spacing w:before="0" w:after="0" w:line="240" w:lineRule="auto"/>
              <w:jc w:val="center"/>
              <w:rPr>
                <w:color w:val="000000" w:themeColor="text1"/>
                <w:sz w:val="20"/>
                <w:szCs w:val="20"/>
              </w:rPr>
            </w:pPr>
          </w:p>
        </w:tc>
        <w:tc>
          <w:tcPr>
            <w:tcW w:w="574" w:type="pct"/>
            <w:noWrap/>
          </w:tcPr>
          <w:p w14:paraId="00DD64B1" w14:textId="77777777" w:rsidR="00DE30F3" w:rsidRPr="009E5255" w:rsidRDefault="00DE30F3" w:rsidP="00EA0A29">
            <w:pPr>
              <w:spacing w:before="0" w:after="0" w:line="240" w:lineRule="auto"/>
              <w:jc w:val="center"/>
              <w:rPr>
                <w:color w:val="000000" w:themeColor="text1"/>
                <w:sz w:val="20"/>
                <w:szCs w:val="20"/>
              </w:rPr>
            </w:pPr>
          </w:p>
        </w:tc>
        <w:tc>
          <w:tcPr>
            <w:tcW w:w="621" w:type="pct"/>
            <w:noWrap/>
          </w:tcPr>
          <w:p w14:paraId="486C7CC5" w14:textId="77777777" w:rsidR="00DE30F3" w:rsidRPr="009E5255" w:rsidRDefault="00DE30F3" w:rsidP="00EA0A29">
            <w:pPr>
              <w:spacing w:before="0" w:after="0" w:line="240" w:lineRule="auto"/>
              <w:jc w:val="center"/>
              <w:rPr>
                <w:color w:val="000000" w:themeColor="text1"/>
                <w:sz w:val="20"/>
                <w:szCs w:val="20"/>
              </w:rPr>
            </w:pPr>
          </w:p>
        </w:tc>
        <w:tc>
          <w:tcPr>
            <w:tcW w:w="621" w:type="pct"/>
            <w:noWrap/>
          </w:tcPr>
          <w:p w14:paraId="04FB5A54" w14:textId="77777777" w:rsidR="00DE30F3" w:rsidRPr="009E5255" w:rsidRDefault="00DE30F3" w:rsidP="00EA0A29">
            <w:pPr>
              <w:spacing w:before="0" w:after="0" w:line="240" w:lineRule="auto"/>
              <w:jc w:val="center"/>
              <w:rPr>
                <w:color w:val="000000" w:themeColor="text1"/>
                <w:sz w:val="20"/>
                <w:szCs w:val="20"/>
              </w:rPr>
            </w:pPr>
          </w:p>
        </w:tc>
        <w:tc>
          <w:tcPr>
            <w:tcW w:w="456" w:type="pct"/>
            <w:noWrap/>
          </w:tcPr>
          <w:p w14:paraId="39C4EF67" w14:textId="77777777" w:rsidR="00DE30F3" w:rsidRPr="009E5255" w:rsidRDefault="00DE30F3" w:rsidP="00EA0A29">
            <w:pPr>
              <w:spacing w:before="0" w:after="0" w:line="240" w:lineRule="auto"/>
              <w:jc w:val="center"/>
              <w:rPr>
                <w:color w:val="000000" w:themeColor="text1"/>
                <w:sz w:val="20"/>
                <w:szCs w:val="20"/>
              </w:rPr>
            </w:pPr>
          </w:p>
        </w:tc>
      </w:tr>
      <w:tr w:rsidR="00052450" w:rsidRPr="009E5255" w14:paraId="192D491B" w14:textId="77777777" w:rsidTr="00052450">
        <w:trPr>
          <w:trHeight w:val="227"/>
        </w:trPr>
        <w:tc>
          <w:tcPr>
            <w:tcW w:w="1514" w:type="pct"/>
            <w:noWrap/>
          </w:tcPr>
          <w:p w14:paraId="39D56FAC" w14:textId="77777777" w:rsidR="00052450" w:rsidRPr="009E5255" w:rsidRDefault="00052450" w:rsidP="00052450">
            <w:pPr>
              <w:spacing w:before="0" w:after="0" w:line="240" w:lineRule="auto"/>
              <w:ind w:left="110"/>
              <w:rPr>
                <w:color w:val="000000" w:themeColor="text1"/>
                <w:sz w:val="20"/>
                <w:szCs w:val="20"/>
              </w:rPr>
            </w:pPr>
            <w:r w:rsidRPr="009E5255">
              <w:rPr>
                <w:color w:val="000000" w:themeColor="text1"/>
                <w:sz w:val="20"/>
                <w:szCs w:val="20"/>
              </w:rPr>
              <w:t>Base case</w:t>
            </w:r>
          </w:p>
        </w:tc>
        <w:tc>
          <w:tcPr>
            <w:tcW w:w="607" w:type="pct"/>
            <w:noWrap/>
          </w:tcPr>
          <w:p w14:paraId="4C29F57F" w14:textId="47906DE9"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607" w:type="pct"/>
            <w:noWrap/>
          </w:tcPr>
          <w:p w14:paraId="00BBE514" w14:textId="73E89988"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574" w:type="pct"/>
            <w:noWrap/>
            <w:vAlign w:val="center"/>
          </w:tcPr>
          <w:p w14:paraId="434FDEDF" w14:textId="77777777" w:rsidR="00052450" w:rsidRPr="009E5255" w:rsidRDefault="00052450" w:rsidP="00052450">
            <w:pPr>
              <w:spacing w:before="0" w:after="0" w:line="240" w:lineRule="auto"/>
              <w:jc w:val="center"/>
              <w:rPr>
                <w:color w:val="000000" w:themeColor="text1"/>
                <w:sz w:val="20"/>
                <w:szCs w:val="20"/>
              </w:rPr>
            </w:pPr>
            <w:r w:rsidRPr="009E5255">
              <w:rPr>
                <w:color w:val="000000"/>
                <w:sz w:val="20"/>
                <w:szCs w:val="20"/>
              </w:rPr>
              <w:t xml:space="preserve">$15,417,696 </w:t>
            </w:r>
          </w:p>
        </w:tc>
        <w:tc>
          <w:tcPr>
            <w:tcW w:w="621" w:type="pct"/>
            <w:noWrap/>
            <w:vAlign w:val="center"/>
          </w:tcPr>
          <w:p w14:paraId="6A25EA1A" w14:textId="77777777" w:rsidR="00052450" w:rsidRPr="009E5255" w:rsidRDefault="00052450" w:rsidP="00052450">
            <w:pPr>
              <w:spacing w:before="0" w:after="0" w:line="240" w:lineRule="auto"/>
              <w:jc w:val="center"/>
              <w:rPr>
                <w:color w:val="000000" w:themeColor="text1"/>
                <w:sz w:val="20"/>
                <w:szCs w:val="20"/>
              </w:rPr>
            </w:pPr>
            <w:r w:rsidRPr="009E5255">
              <w:rPr>
                <w:color w:val="000000"/>
                <w:sz w:val="20"/>
                <w:szCs w:val="20"/>
              </w:rPr>
              <w:t xml:space="preserve">$25,768,042 </w:t>
            </w:r>
          </w:p>
        </w:tc>
        <w:tc>
          <w:tcPr>
            <w:tcW w:w="621" w:type="pct"/>
            <w:noWrap/>
            <w:vAlign w:val="center"/>
          </w:tcPr>
          <w:p w14:paraId="4B92CBA0" w14:textId="77777777" w:rsidR="00052450" w:rsidRPr="009E5255" w:rsidRDefault="00052450" w:rsidP="00052450">
            <w:pPr>
              <w:spacing w:before="0" w:after="0" w:line="240" w:lineRule="auto"/>
              <w:jc w:val="center"/>
              <w:rPr>
                <w:color w:val="000000" w:themeColor="text1"/>
                <w:sz w:val="20"/>
                <w:szCs w:val="20"/>
              </w:rPr>
            </w:pPr>
            <w:r w:rsidRPr="009E5255">
              <w:rPr>
                <w:color w:val="000000"/>
                <w:sz w:val="20"/>
                <w:szCs w:val="20"/>
              </w:rPr>
              <w:t xml:space="preserve">$41.19 </w:t>
            </w:r>
          </w:p>
        </w:tc>
        <w:tc>
          <w:tcPr>
            <w:tcW w:w="456" w:type="pct"/>
            <w:noWrap/>
            <w:vAlign w:val="center"/>
          </w:tcPr>
          <w:p w14:paraId="599A8D58" w14:textId="77777777" w:rsidR="00052450" w:rsidRPr="009E5255" w:rsidRDefault="00052450" w:rsidP="00052450">
            <w:pPr>
              <w:spacing w:before="0" w:after="0" w:line="240" w:lineRule="auto"/>
              <w:jc w:val="center"/>
              <w:rPr>
                <w:color w:val="000000" w:themeColor="text1"/>
                <w:sz w:val="20"/>
                <w:szCs w:val="20"/>
              </w:rPr>
            </w:pPr>
            <w:r w:rsidRPr="009E5255">
              <w:rPr>
                <w:color w:val="000000"/>
                <w:sz w:val="20"/>
                <w:szCs w:val="20"/>
              </w:rPr>
              <w:t>100%</w:t>
            </w:r>
          </w:p>
        </w:tc>
      </w:tr>
      <w:tr w:rsidR="00052450" w:rsidRPr="009E5255" w14:paraId="05B91A9C" w14:textId="77777777" w:rsidTr="00052450">
        <w:trPr>
          <w:trHeight w:val="227"/>
        </w:trPr>
        <w:tc>
          <w:tcPr>
            <w:tcW w:w="1514" w:type="pct"/>
            <w:noWrap/>
          </w:tcPr>
          <w:p w14:paraId="795A4601" w14:textId="77777777" w:rsidR="00052450" w:rsidRPr="009E5255" w:rsidRDefault="00052450" w:rsidP="00052450">
            <w:pPr>
              <w:spacing w:before="0" w:after="0" w:line="240" w:lineRule="auto"/>
              <w:ind w:left="110"/>
              <w:rPr>
                <w:color w:val="000000" w:themeColor="text1"/>
                <w:sz w:val="20"/>
                <w:szCs w:val="20"/>
              </w:rPr>
            </w:pPr>
            <w:r w:rsidRPr="009E5255">
              <w:rPr>
                <w:color w:val="000000" w:themeColor="text1"/>
                <w:sz w:val="20"/>
                <w:szCs w:val="20"/>
              </w:rPr>
              <w:t>Price per mg</w:t>
            </w:r>
          </w:p>
        </w:tc>
        <w:tc>
          <w:tcPr>
            <w:tcW w:w="607" w:type="pct"/>
            <w:noWrap/>
          </w:tcPr>
          <w:p w14:paraId="173C9338" w14:textId="3522BEB9"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607" w:type="pct"/>
            <w:noWrap/>
          </w:tcPr>
          <w:p w14:paraId="09E892C1" w14:textId="4942F2D2"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574" w:type="pct"/>
            <w:noWrap/>
            <w:vAlign w:val="center"/>
          </w:tcPr>
          <w:p w14:paraId="3A52AD90"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0,661,514 </w:t>
            </w:r>
          </w:p>
        </w:tc>
        <w:tc>
          <w:tcPr>
            <w:tcW w:w="621" w:type="pct"/>
            <w:noWrap/>
            <w:vAlign w:val="center"/>
          </w:tcPr>
          <w:p w14:paraId="10D930AD"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7,818,899 </w:t>
            </w:r>
          </w:p>
        </w:tc>
        <w:tc>
          <w:tcPr>
            <w:tcW w:w="621" w:type="pct"/>
            <w:noWrap/>
            <w:vAlign w:val="center"/>
          </w:tcPr>
          <w:p w14:paraId="772D1BA2"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8.48 </w:t>
            </w:r>
          </w:p>
        </w:tc>
        <w:tc>
          <w:tcPr>
            <w:tcW w:w="456" w:type="pct"/>
            <w:noWrap/>
            <w:vAlign w:val="center"/>
          </w:tcPr>
          <w:p w14:paraId="188A1E4C"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69%</w:t>
            </w:r>
          </w:p>
        </w:tc>
      </w:tr>
      <w:tr w:rsidR="00052450" w:rsidRPr="009E5255" w14:paraId="428C2BC1" w14:textId="77777777" w:rsidTr="00052450">
        <w:trPr>
          <w:trHeight w:val="227"/>
        </w:trPr>
        <w:tc>
          <w:tcPr>
            <w:tcW w:w="1514" w:type="pct"/>
            <w:noWrap/>
          </w:tcPr>
          <w:p w14:paraId="293E93B6" w14:textId="77777777" w:rsidR="00052450" w:rsidRPr="009E5255" w:rsidRDefault="00052450" w:rsidP="00052450">
            <w:pPr>
              <w:spacing w:before="0" w:after="0" w:line="240" w:lineRule="auto"/>
              <w:ind w:left="110"/>
              <w:rPr>
                <w:color w:val="000000" w:themeColor="text1"/>
                <w:sz w:val="20"/>
                <w:szCs w:val="20"/>
              </w:rPr>
            </w:pPr>
            <w:r w:rsidRPr="009E5255">
              <w:rPr>
                <w:color w:val="000000" w:themeColor="text1"/>
                <w:sz w:val="20"/>
                <w:szCs w:val="20"/>
              </w:rPr>
              <w:t>Substitution per mg pricing, 95%</w:t>
            </w:r>
          </w:p>
        </w:tc>
        <w:tc>
          <w:tcPr>
            <w:tcW w:w="607" w:type="pct"/>
            <w:noWrap/>
          </w:tcPr>
          <w:p w14:paraId="60B57A11" w14:textId="1C009781"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607" w:type="pct"/>
            <w:noWrap/>
          </w:tcPr>
          <w:p w14:paraId="2D18CCEC" w14:textId="0D19009B"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574" w:type="pct"/>
            <w:noWrap/>
            <w:vAlign w:val="center"/>
          </w:tcPr>
          <w:p w14:paraId="2B7A3F0B"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0,905,695 </w:t>
            </w:r>
          </w:p>
        </w:tc>
        <w:tc>
          <w:tcPr>
            <w:tcW w:w="621" w:type="pct"/>
            <w:noWrap/>
            <w:vAlign w:val="center"/>
          </w:tcPr>
          <w:p w14:paraId="0BD16383"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8,227,005 </w:t>
            </w:r>
          </w:p>
        </w:tc>
        <w:tc>
          <w:tcPr>
            <w:tcW w:w="621" w:type="pct"/>
            <w:noWrap/>
            <w:vAlign w:val="center"/>
          </w:tcPr>
          <w:p w14:paraId="7AE35C3F"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9.13 </w:t>
            </w:r>
          </w:p>
        </w:tc>
        <w:tc>
          <w:tcPr>
            <w:tcW w:w="456" w:type="pct"/>
            <w:noWrap/>
            <w:vAlign w:val="center"/>
          </w:tcPr>
          <w:p w14:paraId="7F56DDE9"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71%</w:t>
            </w:r>
          </w:p>
        </w:tc>
      </w:tr>
      <w:tr w:rsidR="00052450" w:rsidRPr="009E5255" w14:paraId="6BE70A05" w14:textId="77777777" w:rsidTr="00052450">
        <w:trPr>
          <w:trHeight w:val="227"/>
        </w:trPr>
        <w:tc>
          <w:tcPr>
            <w:tcW w:w="1514" w:type="pct"/>
            <w:noWrap/>
          </w:tcPr>
          <w:p w14:paraId="16776B8D" w14:textId="77777777" w:rsidR="00052450" w:rsidRPr="009E5255" w:rsidRDefault="00052450" w:rsidP="00052450">
            <w:pPr>
              <w:spacing w:before="0" w:after="0" w:line="240" w:lineRule="auto"/>
              <w:ind w:left="110"/>
              <w:rPr>
                <w:color w:val="000000" w:themeColor="text1"/>
                <w:sz w:val="20"/>
                <w:szCs w:val="20"/>
              </w:rPr>
            </w:pPr>
            <w:r w:rsidRPr="009E5255">
              <w:rPr>
                <w:color w:val="000000" w:themeColor="text1"/>
                <w:sz w:val="20"/>
                <w:szCs w:val="20"/>
              </w:rPr>
              <w:t>Substitution per mg pricing, 90%</w:t>
            </w:r>
          </w:p>
        </w:tc>
        <w:tc>
          <w:tcPr>
            <w:tcW w:w="607" w:type="pct"/>
            <w:noWrap/>
          </w:tcPr>
          <w:p w14:paraId="7E65AAEE" w14:textId="4D7C3FA7"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607" w:type="pct"/>
            <w:noWrap/>
          </w:tcPr>
          <w:p w14:paraId="1D5B5AD5" w14:textId="0A6025B0"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574" w:type="pct"/>
            <w:noWrap/>
            <w:vAlign w:val="center"/>
          </w:tcPr>
          <w:p w14:paraId="54B86648"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1,149,876 </w:t>
            </w:r>
          </w:p>
        </w:tc>
        <w:tc>
          <w:tcPr>
            <w:tcW w:w="621" w:type="pct"/>
            <w:noWrap/>
            <w:vAlign w:val="center"/>
          </w:tcPr>
          <w:p w14:paraId="4138CE3E"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8,635,112 </w:t>
            </w:r>
          </w:p>
        </w:tc>
        <w:tc>
          <w:tcPr>
            <w:tcW w:w="621" w:type="pct"/>
            <w:noWrap/>
            <w:vAlign w:val="center"/>
          </w:tcPr>
          <w:p w14:paraId="3B4D048E"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9.78 </w:t>
            </w:r>
          </w:p>
        </w:tc>
        <w:tc>
          <w:tcPr>
            <w:tcW w:w="456" w:type="pct"/>
            <w:noWrap/>
            <w:vAlign w:val="center"/>
          </w:tcPr>
          <w:p w14:paraId="14B481DF"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72%</w:t>
            </w:r>
          </w:p>
        </w:tc>
      </w:tr>
      <w:tr w:rsidR="00052450" w:rsidRPr="009E5255" w14:paraId="365E6AC3" w14:textId="77777777" w:rsidTr="00052450">
        <w:trPr>
          <w:trHeight w:val="227"/>
        </w:trPr>
        <w:tc>
          <w:tcPr>
            <w:tcW w:w="1514" w:type="pct"/>
            <w:noWrap/>
          </w:tcPr>
          <w:p w14:paraId="197862FF" w14:textId="77777777" w:rsidR="00052450" w:rsidRPr="009E5255" w:rsidRDefault="00052450" w:rsidP="00052450">
            <w:pPr>
              <w:spacing w:before="0" w:after="0" w:line="240" w:lineRule="auto"/>
              <w:ind w:left="110"/>
              <w:rPr>
                <w:color w:val="000000" w:themeColor="text1"/>
                <w:sz w:val="20"/>
                <w:szCs w:val="20"/>
              </w:rPr>
            </w:pPr>
            <w:r w:rsidRPr="009E5255">
              <w:rPr>
                <w:color w:val="000000" w:themeColor="text1"/>
                <w:sz w:val="20"/>
                <w:szCs w:val="20"/>
              </w:rPr>
              <w:t>Substitution per mg pricing, 80%</w:t>
            </w:r>
          </w:p>
        </w:tc>
        <w:tc>
          <w:tcPr>
            <w:tcW w:w="607" w:type="pct"/>
            <w:noWrap/>
          </w:tcPr>
          <w:p w14:paraId="3A7A89CF" w14:textId="2C2FC180"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607" w:type="pct"/>
            <w:noWrap/>
          </w:tcPr>
          <w:p w14:paraId="0A059462" w14:textId="7EF79ECF"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574" w:type="pct"/>
            <w:noWrap/>
            <w:vAlign w:val="center"/>
          </w:tcPr>
          <w:p w14:paraId="131A2056"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1,638,237 </w:t>
            </w:r>
          </w:p>
        </w:tc>
        <w:tc>
          <w:tcPr>
            <w:tcW w:w="621" w:type="pct"/>
            <w:noWrap/>
            <w:vAlign w:val="center"/>
          </w:tcPr>
          <w:p w14:paraId="6C574793"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9,451,324 </w:t>
            </w:r>
          </w:p>
        </w:tc>
        <w:tc>
          <w:tcPr>
            <w:tcW w:w="621" w:type="pct"/>
            <w:noWrap/>
            <w:vAlign w:val="center"/>
          </w:tcPr>
          <w:p w14:paraId="6B61C56A"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31.09 </w:t>
            </w:r>
          </w:p>
        </w:tc>
        <w:tc>
          <w:tcPr>
            <w:tcW w:w="456" w:type="pct"/>
            <w:noWrap/>
            <w:vAlign w:val="center"/>
          </w:tcPr>
          <w:p w14:paraId="20DF6CD2"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75%</w:t>
            </w:r>
          </w:p>
        </w:tc>
      </w:tr>
      <w:tr w:rsidR="00052450" w:rsidRPr="009E5255" w14:paraId="649F4E9A" w14:textId="77777777" w:rsidTr="00052450">
        <w:trPr>
          <w:trHeight w:val="227"/>
        </w:trPr>
        <w:tc>
          <w:tcPr>
            <w:tcW w:w="1514" w:type="pct"/>
            <w:noWrap/>
          </w:tcPr>
          <w:p w14:paraId="5F3296B3" w14:textId="77777777" w:rsidR="00052450" w:rsidRPr="009E5255" w:rsidRDefault="00052450" w:rsidP="00052450">
            <w:pPr>
              <w:spacing w:before="0" w:after="0" w:line="240" w:lineRule="auto"/>
              <w:ind w:left="110"/>
              <w:rPr>
                <w:color w:val="000000" w:themeColor="text1"/>
                <w:sz w:val="20"/>
                <w:szCs w:val="20"/>
              </w:rPr>
            </w:pPr>
            <w:r w:rsidRPr="009E5255">
              <w:rPr>
                <w:color w:val="000000" w:themeColor="text1"/>
                <w:sz w:val="20"/>
                <w:szCs w:val="20"/>
              </w:rPr>
              <w:t>Substitution per mg pricing, 70%</w:t>
            </w:r>
          </w:p>
        </w:tc>
        <w:tc>
          <w:tcPr>
            <w:tcW w:w="607" w:type="pct"/>
            <w:noWrap/>
          </w:tcPr>
          <w:p w14:paraId="32CC4564" w14:textId="2589F314"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607" w:type="pct"/>
            <w:noWrap/>
          </w:tcPr>
          <w:p w14:paraId="618EEA8A" w14:textId="63AFCE56"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574" w:type="pct"/>
            <w:noWrap/>
            <w:vAlign w:val="center"/>
          </w:tcPr>
          <w:p w14:paraId="42C88879"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2,126,599 </w:t>
            </w:r>
          </w:p>
        </w:tc>
        <w:tc>
          <w:tcPr>
            <w:tcW w:w="621" w:type="pct"/>
            <w:noWrap/>
            <w:vAlign w:val="center"/>
          </w:tcPr>
          <w:p w14:paraId="222869B8"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20,267,537 </w:t>
            </w:r>
          </w:p>
        </w:tc>
        <w:tc>
          <w:tcPr>
            <w:tcW w:w="621" w:type="pct"/>
            <w:noWrap/>
            <w:vAlign w:val="center"/>
          </w:tcPr>
          <w:p w14:paraId="036C7092"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32.39 </w:t>
            </w:r>
          </w:p>
        </w:tc>
        <w:tc>
          <w:tcPr>
            <w:tcW w:w="456" w:type="pct"/>
            <w:noWrap/>
            <w:vAlign w:val="center"/>
          </w:tcPr>
          <w:p w14:paraId="72273168"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79%</w:t>
            </w:r>
          </w:p>
        </w:tc>
      </w:tr>
      <w:tr w:rsidR="00052450" w:rsidRPr="009E5255" w14:paraId="07C9E891" w14:textId="77777777" w:rsidTr="00052450">
        <w:trPr>
          <w:trHeight w:val="227"/>
        </w:trPr>
        <w:tc>
          <w:tcPr>
            <w:tcW w:w="1514" w:type="pct"/>
            <w:noWrap/>
          </w:tcPr>
          <w:p w14:paraId="4E975278" w14:textId="77777777" w:rsidR="00052450" w:rsidRPr="009E5255" w:rsidRDefault="00052450" w:rsidP="00052450">
            <w:pPr>
              <w:spacing w:before="0" w:after="0" w:line="240" w:lineRule="auto"/>
              <w:ind w:left="110"/>
              <w:rPr>
                <w:color w:val="000000" w:themeColor="text1"/>
                <w:sz w:val="20"/>
                <w:szCs w:val="20"/>
              </w:rPr>
            </w:pPr>
            <w:r w:rsidRPr="009E5255">
              <w:rPr>
                <w:color w:val="000000" w:themeColor="text1"/>
                <w:sz w:val="20"/>
                <w:szCs w:val="20"/>
              </w:rPr>
              <w:t>No public/private distinction and per mg pricing</w:t>
            </w:r>
          </w:p>
        </w:tc>
        <w:tc>
          <w:tcPr>
            <w:tcW w:w="607" w:type="pct"/>
            <w:noWrap/>
          </w:tcPr>
          <w:p w14:paraId="1E43AE59" w14:textId="643BF178"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607" w:type="pct"/>
            <w:noWrap/>
          </w:tcPr>
          <w:p w14:paraId="25843D43" w14:textId="07F25A2B"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574" w:type="pct"/>
            <w:noWrap/>
            <w:vAlign w:val="center"/>
          </w:tcPr>
          <w:p w14:paraId="5D2EFE44"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0,689,509 </w:t>
            </w:r>
          </w:p>
        </w:tc>
        <w:tc>
          <w:tcPr>
            <w:tcW w:w="621" w:type="pct"/>
            <w:noWrap/>
            <w:vAlign w:val="center"/>
          </w:tcPr>
          <w:p w14:paraId="6EDD691E"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7,865,688 </w:t>
            </w:r>
          </w:p>
        </w:tc>
        <w:tc>
          <w:tcPr>
            <w:tcW w:w="621" w:type="pct"/>
            <w:noWrap/>
            <w:vAlign w:val="center"/>
          </w:tcPr>
          <w:p w14:paraId="3F168BC0"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8.56 </w:t>
            </w:r>
          </w:p>
        </w:tc>
        <w:tc>
          <w:tcPr>
            <w:tcW w:w="456" w:type="pct"/>
            <w:noWrap/>
            <w:vAlign w:val="center"/>
          </w:tcPr>
          <w:p w14:paraId="5EFC154C"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69%</w:t>
            </w:r>
          </w:p>
        </w:tc>
      </w:tr>
      <w:tr w:rsidR="00052450" w:rsidRPr="009E5255" w14:paraId="471B59C1" w14:textId="77777777" w:rsidTr="00052450">
        <w:trPr>
          <w:trHeight w:val="227"/>
        </w:trPr>
        <w:tc>
          <w:tcPr>
            <w:tcW w:w="1514" w:type="pct"/>
            <w:noWrap/>
          </w:tcPr>
          <w:p w14:paraId="67EBC1FD" w14:textId="77777777" w:rsidR="00052450" w:rsidRPr="009E5255" w:rsidRDefault="00052450" w:rsidP="00052450">
            <w:pPr>
              <w:tabs>
                <w:tab w:val="left" w:pos="900"/>
              </w:tabs>
              <w:spacing w:before="0" w:after="0" w:line="240" w:lineRule="auto"/>
              <w:ind w:left="110"/>
              <w:rPr>
                <w:color w:val="000000" w:themeColor="text1"/>
                <w:sz w:val="20"/>
                <w:szCs w:val="20"/>
              </w:rPr>
            </w:pPr>
            <w:r w:rsidRPr="009E5255">
              <w:rPr>
                <w:color w:val="000000" w:themeColor="text1"/>
                <w:sz w:val="20"/>
                <w:szCs w:val="20"/>
              </w:rPr>
              <w:t>Mark-ups increased by 10% and per mg pricing</w:t>
            </w:r>
          </w:p>
        </w:tc>
        <w:tc>
          <w:tcPr>
            <w:tcW w:w="607" w:type="pct"/>
            <w:noWrap/>
          </w:tcPr>
          <w:p w14:paraId="5A7DF368" w14:textId="4CE9029D"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607" w:type="pct"/>
            <w:noWrap/>
          </w:tcPr>
          <w:p w14:paraId="2CEFB739" w14:textId="15A88980"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574" w:type="pct"/>
            <w:noWrap/>
            <w:vAlign w:val="center"/>
          </w:tcPr>
          <w:p w14:paraId="0354C267"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0,687,668 </w:t>
            </w:r>
          </w:p>
        </w:tc>
        <w:tc>
          <w:tcPr>
            <w:tcW w:w="621" w:type="pct"/>
            <w:noWrap/>
            <w:vAlign w:val="center"/>
          </w:tcPr>
          <w:p w14:paraId="65B2A1D6"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7,862,610 </w:t>
            </w:r>
          </w:p>
        </w:tc>
        <w:tc>
          <w:tcPr>
            <w:tcW w:w="621" w:type="pct"/>
            <w:noWrap/>
            <w:vAlign w:val="center"/>
          </w:tcPr>
          <w:p w14:paraId="10F78655"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8.55 </w:t>
            </w:r>
          </w:p>
        </w:tc>
        <w:tc>
          <w:tcPr>
            <w:tcW w:w="456" w:type="pct"/>
            <w:noWrap/>
            <w:vAlign w:val="center"/>
          </w:tcPr>
          <w:p w14:paraId="02E93177"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69%</w:t>
            </w:r>
          </w:p>
        </w:tc>
      </w:tr>
      <w:tr w:rsidR="00052450" w:rsidRPr="009E5255" w14:paraId="3BC0D192" w14:textId="77777777" w:rsidTr="00052450">
        <w:trPr>
          <w:trHeight w:val="227"/>
        </w:trPr>
        <w:tc>
          <w:tcPr>
            <w:tcW w:w="1514" w:type="pct"/>
            <w:noWrap/>
          </w:tcPr>
          <w:p w14:paraId="7F4F0B71" w14:textId="77777777" w:rsidR="00052450" w:rsidRPr="009E5255" w:rsidRDefault="00052450" w:rsidP="00052450">
            <w:pPr>
              <w:spacing w:before="0" w:after="0" w:line="240" w:lineRule="auto"/>
              <w:ind w:left="110"/>
              <w:rPr>
                <w:color w:val="000000" w:themeColor="text1"/>
                <w:sz w:val="20"/>
                <w:szCs w:val="20"/>
              </w:rPr>
            </w:pPr>
            <w:r w:rsidRPr="009E5255">
              <w:rPr>
                <w:color w:val="000000" w:themeColor="text1"/>
                <w:sz w:val="20"/>
                <w:szCs w:val="20"/>
              </w:rPr>
              <w:t>Mark-ups increased by 25% and per mg pricing</w:t>
            </w:r>
          </w:p>
        </w:tc>
        <w:tc>
          <w:tcPr>
            <w:tcW w:w="607" w:type="pct"/>
            <w:noWrap/>
          </w:tcPr>
          <w:p w14:paraId="1676E617" w14:textId="4825719D"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607" w:type="pct"/>
            <w:noWrap/>
          </w:tcPr>
          <w:p w14:paraId="6A65B387" w14:textId="5AA4E873" w:rsidR="00052450" w:rsidRPr="009E5255" w:rsidRDefault="00052450" w:rsidP="00052450">
            <w:pPr>
              <w:spacing w:before="0" w:after="0" w:line="240" w:lineRule="auto"/>
              <w:jc w:val="center"/>
              <w:rPr>
                <w:color w:val="000000" w:themeColor="text1"/>
                <w:sz w:val="20"/>
                <w:szCs w:val="20"/>
              </w:rPr>
            </w:pPr>
            <w:r w:rsidRPr="009E5255">
              <w:rPr>
                <w:color w:val="000000" w:themeColor="text1"/>
                <w:sz w:val="20"/>
                <w:szCs w:val="20"/>
              </w:rPr>
              <w:t>-</w:t>
            </w:r>
          </w:p>
        </w:tc>
        <w:tc>
          <w:tcPr>
            <w:tcW w:w="574" w:type="pct"/>
            <w:noWrap/>
            <w:vAlign w:val="center"/>
          </w:tcPr>
          <w:p w14:paraId="5AA54491"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0,726,898 </w:t>
            </w:r>
          </w:p>
        </w:tc>
        <w:tc>
          <w:tcPr>
            <w:tcW w:w="621" w:type="pct"/>
            <w:noWrap/>
            <w:vAlign w:val="center"/>
          </w:tcPr>
          <w:p w14:paraId="1144588D" w14:textId="77777777" w:rsidR="00052450" w:rsidRPr="009E5255" w:rsidRDefault="00052450" w:rsidP="00052450">
            <w:pPr>
              <w:spacing w:before="0" w:after="0" w:line="240" w:lineRule="auto"/>
              <w:jc w:val="center"/>
              <w:rPr>
                <w:color w:val="000000"/>
                <w:sz w:val="20"/>
                <w:szCs w:val="20"/>
              </w:rPr>
            </w:pPr>
            <w:r w:rsidRPr="009E5255">
              <w:rPr>
                <w:color w:val="000000"/>
                <w:sz w:val="20"/>
                <w:szCs w:val="20"/>
              </w:rPr>
              <w:t xml:space="preserve">$17,928,176 </w:t>
            </w:r>
          </w:p>
        </w:tc>
        <w:tc>
          <w:tcPr>
            <w:tcW w:w="621" w:type="pct"/>
            <w:noWrap/>
            <w:vAlign w:val="center"/>
          </w:tcPr>
          <w:p w14:paraId="0605E5F4"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 xml:space="preserve">$28.66 </w:t>
            </w:r>
          </w:p>
        </w:tc>
        <w:tc>
          <w:tcPr>
            <w:tcW w:w="456" w:type="pct"/>
            <w:noWrap/>
            <w:vAlign w:val="center"/>
          </w:tcPr>
          <w:p w14:paraId="2B53751E" w14:textId="77777777" w:rsidR="00052450" w:rsidRPr="009E5255" w:rsidRDefault="00052450" w:rsidP="00052450">
            <w:pPr>
              <w:spacing w:before="0" w:after="0" w:line="240" w:lineRule="auto"/>
              <w:jc w:val="center"/>
              <w:rPr>
                <w:color w:val="000000" w:themeColor="text1"/>
                <w:sz w:val="20"/>
                <w:szCs w:val="20"/>
              </w:rPr>
            </w:pPr>
            <w:r w:rsidRPr="009E5255">
              <w:rPr>
                <w:rFonts w:ascii="Calibri Light" w:hAnsi="Calibri Light" w:cs="Calibri Light"/>
                <w:color w:val="000000"/>
                <w:sz w:val="20"/>
                <w:szCs w:val="20"/>
              </w:rPr>
              <w:t>70%</w:t>
            </w:r>
          </w:p>
        </w:tc>
      </w:tr>
      <w:tr w:rsidR="00DE30F3" w:rsidRPr="009E5255" w14:paraId="476C883C" w14:textId="77777777" w:rsidTr="00052450">
        <w:trPr>
          <w:trHeight w:val="227"/>
        </w:trPr>
        <w:tc>
          <w:tcPr>
            <w:tcW w:w="1514" w:type="pct"/>
            <w:noWrap/>
          </w:tcPr>
          <w:p w14:paraId="5207F52F" w14:textId="77777777" w:rsidR="00DE30F3" w:rsidRPr="009E5255" w:rsidRDefault="00DE30F3" w:rsidP="00EA0A29">
            <w:pPr>
              <w:spacing w:before="0" w:after="0" w:line="240" w:lineRule="auto"/>
              <w:rPr>
                <w:color w:val="000000" w:themeColor="text1"/>
                <w:sz w:val="20"/>
                <w:szCs w:val="20"/>
              </w:rPr>
            </w:pPr>
            <w:r w:rsidRPr="009E5255">
              <w:rPr>
                <w:color w:val="000000" w:themeColor="text1"/>
                <w:sz w:val="20"/>
                <w:szCs w:val="20"/>
              </w:rPr>
              <w:t>Bortezomib</w:t>
            </w:r>
          </w:p>
        </w:tc>
        <w:tc>
          <w:tcPr>
            <w:tcW w:w="607" w:type="pct"/>
            <w:noWrap/>
          </w:tcPr>
          <w:p w14:paraId="1655FE31" w14:textId="77777777" w:rsidR="00DE30F3" w:rsidRPr="009E5255" w:rsidRDefault="00DE30F3" w:rsidP="00EA0A29">
            <w:pPr>
              <w:spacing w:before="0" w:after="0" w:line="240" w:lineRule="auto"/>
              <w:jc w:val="center"/>
              <w:rPr>
                <w:color w:val="000000" w:themeColor="text1"/>
                <w:sz w:val="20"/>
                <w:szCs w:val="20"/>
              </w:rPr>
            </w:pPr>
          </w:p>
        </w:tc>
        <w:tc>
          <w:tcPr>
            <w:tcW w:w="607" w:type="pct"/>
            <w:noWrap/>
          </w:tcPr>
          <w:p w14:paraId="7C0569C6" w14:textId="77777777" w:rsidR="00DE30F3" w:rsidRPr="009E5255" w:rsidRDefault="00DE30F3" w:rsidP="00EA0A29">
            <w:pPr>
              <w:spacing w:before="0" w:after="0" w:line="240" w:lineRule="auto"/>
              <w:jc w:val="center"/>
              <w:rPr>
                <w:color w:val="000000" w:themeColor="text1"/>
                <w:sz w:val="20"/>
                <w:szCs w:val="20"/>
              </w:rPr>
            </w:pPr>
          </w:p>
        </w:tc>
        <w:tc>
          <w:tcPr>
            <w:tcW w:w="574" w:type="pct"/>
            <w:noWrap/>
          </w:tcPr>
          <w:p w14:paraId="76B7D82C" w14:textId="77777777" w:rsidR="00DE30F3" w:rsidRPr="009E5255" w:rsidRDefault="00DE30F3" w:rsidP="00EA0A29">
            <w:pPr>
              <w:spacing w:before="0" w:after="0" w:line="240" w:lineRule="auto"/>
              <w:jc w:val="center"/>
              <w:rPr>
                <w:color w:val="000000" w:themeColor="text1"/>
                <w:sz w:val="20"/>
                <w:szCs w:val="20"/>
              </w:rPr>
            </w:pPr>
          </w:p>
        </w:tc>
        <w:tc>
          <w:tcPr>
            <w:tcW w:w="621" w:type="pct"/>
            <w:noWrap/>
          </w:tcPr>
          <w:p w14:paraId="05ED0AF2" w14:textId="77777777" w:rsidR="00DE30F3" w:rsidRPr="009E5255" w:rsidRDefault="00DE30F3" w:rsidP="00EA0A29">
            <w:pPr>
              <w:spacing w:before="0" w:after="0" w:line="240" w:lineRule="auto"/>
              <w:jc w:val="center"/>
              <w:rPr>
                <w:color w:val="000000" w:themeColor="text1"/>
                <w:sz w:val="20"/>
                <w:szCs w:val="20"/>
              </w:rPr>
            </w:pPr>
          </w:p>
        </w:tc>
        <w:tc>
          <w:tcPr>
            <w:tcW w:w="621" w:type="pct"/>
            <w:noWrap/>
          </w:tcPr>
          <w:p w14:paraId="71C99C3C" w14:textId="77777777" w:rsidR="00DE30F3" w:rsidRPr="009E5255" w:rsidRDefault="00DE30F3" w:rsidP="00EA0A29">
            <w:pPr>
              <w:spacing w:before="0" w:after="0" w:line="240" w:lineRule="auto"/>
              <w:jc w:val="center"/>
              <w:rPr>
                <w:color w:val="000000" w:themeColor="text1"/>
                <w:sz w:val="20"/>
                <w:szCs w:val="20"/>
              </w:rPr>
            </w:pPr>
          </w:p>
        </w:tc>
        <w:tc>
          <w:tcPr>
            <w:tcW w:w="456" w:type="pct"/>
            <w:noWrap/>
          </w:tcPr>
          <w:p w14:paraId="5E7B9E16" w14:textId="77777777" w:rsidR="00DE30F3" w:rsidRPr="009E5255" w:rsidRDefault="00DE30F3" w:rsidP="00EA0A29">
            <w:pPr>
              <w:spacing w:before="0" w:after="0" w:line="240" w:lineRule="auto"/>
              <w:jc w:val="center"/>
              <w:rPr>
                <w:color w:val="000000" w:themeColor="text1"/>
                <w:sz w:val="20"/>
                <w:szCs w:val="20"/>
              </w:rPr>
            </w:pPr>
          </w:p>
        </w:tc>
      </w:tr>
      <w:tr w:rsidR="00DE30F3" w:rsidRPr="009E5255" w14:paraId="45EC5716" w14:textId="77777777" w:rsidTr="00052450">
        <w:trPr>
          <w:trHeight w:val="227"/>
        </w:trPr>
        <w:tc>
          <w:tcPr>
            <w:tcW w:w="1514" w:type="pct"/>
            <w:noWrap/>
          </w:tcPr>
          <w:p w14:paraId="29B34243"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Base case</w:t>
            </w:r>
          </w:p>
        </w:tc>
        <w:tc>
          <w:tcPr>
            <w:tcW w:w="607" w:type="pct"/>
            <w:noWrap/>
          </w:tcPr>
          <w:p w14:paraId="5D01BD5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5,077,466</w:t>
            </w:r>
          </w:p>
        </w:tc>
        <w:tc>
          <w:tcPr>
            <w:tcW w:w="607" w:type="pct"/>
            <w:noWrap/>
          </w:tcPr>
          <w:p w14:paraId="26CA550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4,396,037</w:t>
            </w:r>
          </w:p>
        </w:tc>
        <w:tc>
          <w:tcPr>
            <w:tcW w:w="574" w:type="pct"/>
            <w:noWrap/>
          </w:tcPr>
          <w:p w14:paraId="3B2CC8E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7,211,575</w:t>
            </w:r>
          </w:p>
        </w:tc>
        <w:tc>
          <w:tcPr>
            <w:tcW w:w="621" w:type="pct"/>
            <w:noWrap/>
          </w:tcPr>
          <w:p w14:paraId="402349B0"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30,105,403</w:t>
            </w:r>
          </w:p>
        </w:tc>
        <w:tc>
          <w:tcPr>
            <w:tcW w:w="621" w:type="pct"/>
            <w:noWrap/>
          </w:tcPr>
          <w:p w14:paraId="24CEB8A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6.79</w:t>
            </w:r>
          </w:p>
        </w:tc>
        <w:tc>
          <w:tcPr>
            <w:tcW w:w="456" w:type="pct"/>
            <w:noWrap/>
          </w:tcPr>
          <w:p w14:paraId="298DF49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100%</w:t>
            </w:r>
          </w:p>
        </w:tc>
      </w:tr>
      <w:tr w:rsidR="00DE30F3" w:rsidRPr="009E5255" w14:paraId="2D3BECF5" w14:textId="77777777" w:rsidTr="00052450">
        <w:trPr>
          <w:trHeight w:val="227"/>
        </w:trPr>
        <w:tc>
          <w:tcPr>
            <w:tcW w:w="1514" w:type="pct"/>
            <w:noWrap/>
          </w:tcPr>
          <w:p w14:paraId="16D5BCDD"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Price per mg</w:t>
            </w:r>
          </w:p>
        </w:tc>
        <w:tc>
          <w:tcPr>
            <w:tcW w:w="607" w:type="pct"/>
            <w:noWrap/>
          </w:tcPr>
          <w:p w14:paraId="20BB23E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0,898,296</w:t>
            </w:r>
          </w:p>
        </w:tc>
        <w:tc>
          <w:tcPr>
            <w:tcW w:w="607" w:type="pct"/>
            <w:noWrap/>
          </w:tcPr>
          <w:p w14:paraId="465D48E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0,330,426</w:t>
            </w:r>
          </w:p>
        </w:tc>
        <w:tc>
          <w:tcPr>
            <w:tcW w:w="574" w:type="pct"/>
            <w:noWrap/>
          </w:tcPr>
          <w:p w14:paraId="03C2CD0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2,676,753</w:t>
            </w:r>
          </w:p>
        </w:tc>
        <w:tc>
          <w:tcPr>
            <w:tcW w:w="621" w:type="pct"/>
            <w:noWrap/>
          </w:tcPr>
          <w:p w14:paraId="633FD90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5,088,324</w:t>
            </w:r>
          </w:p>
        </w:tc>
        <w:tc>
          <w:tcPr>
            <w:tcW w:w="621" w:type="pct"/>
            <w:noWrap/>
          </w:tcPr>
          <w:p w14:paraId="23760C28"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8.99</w:t>
            </w:r>
          </w:p>
        </w:tc>
        <w:tc>
          <w:tcPr>
            <w:tcW w:w="456" w:type="pct"/>
            <w:noWrap/>
          </w:tcPr>
          <w:p w14:paraId="02BD24D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3%</w:t>
            </w:r>
          </w:p>
        </w:tc>
      </w:tr>
      <w:tr w:rsidR="00DE30F3" w:rsidRPr="009E5255" w14:paraId="25167F13" w14:textId="77777777" w:rsidTr="00052450">
        <w:trPr>
          <w:trHeight w:val="227"/>
        </w:trPr>
        <w:tc>
          <w:tcPr>
            <w:tcW w:w="1514" w:type="pct"/>
            <w:shd w:val="clear" w:color="auto" w:fill="auto"/>
            <w:noWrap/>
            <w:vAlign w:val="center"/>
          </w:tcPr>
          <w:p w14:paraId="6EFE2F19"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Substitution per mg pricing, 95%</w:t>
            </w:r>
          </w:p>
        </w:tc>
        <w:tc>
          <w:tcPr>
            <w:tcW w:w="607" w:type="pct"/>
            <w:shd w:val="clear" w:color="auto" w:fill="auto"/>
            <w:noWrap/>
            <w:vAlign w:val="center"/>
          </w:tcPr>
          <w:p w14:paraId="2861B67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1,107,254</w:t>
            </w:r>
          </w:p>
        </w:tc>
        <w:tc>
          <w:tcPr>
            <w:tcW w:w="607" w:type="pct"/>
            <w:shd w:val="clear" w:color="auto" w:fill="auto"/>
            <w:noWrap/>
            <w:vAlign w:val="center"/>
          </w:tcPr>
          <w:p w14:paraId="47A29C2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0,533,707</w:t>
            </w:r>
          </w:p>
        </w:tc>
        <w:tc>
          <w:tcPr>
            <w:tcW w:w="574" w:type="pct"/>
            <w:shd w:val="clear" w:color="auto" w:fill="auto"/>
            <w:noWrap/>
            <w:vAlign w:val="center"/>
          </w:tcPr>
          <w:p w14:paraId="444E17C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2,903,495</w:t>
            </w:r>
          </w:p>
        </w:tc>
        <w:tc>
          <w:tcPr>
            <w:tcW w:w="621" w:type="pct"/>
            <w:shd w:val="clear" w:color="auto" w:fill="auto"/>
            <w:noWrap/>
            <w:vAlign w:val="center"/>
          </w:tcPr>
          <w:p w14:paraId="02F223C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5,339,178</w:t>
            </w:r>
          </w:p>
        </w:tc>
        <w:tc>
          <w:tcPr>
            <w:tcW w:w="621" w:type="pct"/>
            <w:noWrap/>
          </w:tcPr>
          <w:p w14:paraId="1E543D6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9.88</w:t>
            </w:r>
          </w:p>
        </w:tc>
        <w:tc>
          <w:tcPr>
            <w:tcW w:w="456" w:type="pct"/>
            <w:noWrap/>
          </w:tcPr>
          <w:p w14:paraId="20C4484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4%</w:t>
            </w:r>
          </w:p>
        </w:tc>
      </w:tr>
      <w:tr w:rsidR="00DE30F3" w:rsidRPr="009E5255" w14:paraId="2217C5AE" w14:textId="77777777" w:rsidTr="00052450">
        <w:trPr>
          <w:trHeight w:val="227"/>
        </w:trPr>
        <w:tc>
          <w:tcPr>
            <w:tcW w:w="1514" w:type="pct"/>
            <w:shd w:val="clear" w:color="auto" w:fill="auto"/>
            <w:noWrap/>
            <w:vAlign w:val="center"/>
          </w:tcPr>
          <w:p w14:paraId="6B15D238"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Substitution per mg pricing, 90%</w:t>
            </w:r>
          </w:p>
        </w:tc>
        <w:tc>
          <w:tcPr>
            <w:tcW w:w="607" w:type="pct"/>
            <w:shd w:val="clear" w:color="auto" w:fill="auto"/>
            <w:noWrap/>
            <w:vAlign w:val="center"/>
          </w:tcPr>
          <w:p w14:paraId="3F2E91C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1,316,213</w:t>
            </w:r>
          </w:p>
        </w:tc>
        <w:tc>
          <w:tcPr>
            <w:tcW w:w="607" w:type="pct"/>
            <w:shd w:val="clear" w:color="auto" w:fill="auto"/>
            <w:noWrap/>
            <w:vAlign w:val="center"/>
          </w:tcPr>
          <w:p w14:paraId="789B344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0,736,987</w:t>
            </w:r>
          </w:p>
        </w:tc>
        <w:tc>
          <w:tcPr>
            <w:tcW w:w="574" w:type="pct"/>
            <w:shd w:val="clear" w:color="auto" w:fill="auto"/>
            <w:noWrap/>
            <w:vAlign w:val="center"/>
          </w:tcPr>
          <w:p w14:paraId="7530FEA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3,130,236</w:t>
            </w:r>
          </w:p>
        </w:tc>
        <w:tc>
          <w:tcPr>
            <w:tcW w:w="621" w:type="pct"/>
            <w:shd w:val="clear" w:color="auto" w:fill="auto"/>
            <w:noWrap/>
            <w:vAlign w:val="center"/>
          </w:tcPr>
          <w:p w14:paraId="73A6208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5,590,032</w:t>
            </w:r>
          </w:p>
        </w:tc>
        <w:tc>
          <w:tcPr>
            <w:tcW w:w="621" w:type="pct"/>
            <w:noWrap/>
          </w:tcPr>
          <w:p w14:paraId="473A255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90.77</w:t>
            </w:r>
          </w:p>
        </w:tc>
        <w:tc>
          <w:tcPr>
            <w:tcW w:w="456" w:type="pct"/>
            <w:noWrap/>
          </w:tcPr>
          <w:p w14:paraId="1CB68BA4"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5%</w:t>
            </w:r>
          </w:p>
        </w:tc>
      </w:tr>
      <w:tr w:rsidR="00DE30F3" w:rsidRPr="009E5255" w14:paraId="6F6E1021" w14:textId="77777777" w:rsidTr="00052450">
        <w:trPr>
          <w:trHeight w:val="227"/>
        </w:trPr>
        <w:tc>
          <w:tcPr>
            <w:tcW w:w="1514" w:type="pct"/>
            <w:shd w:val="clear" w:color="auto" w:fill="auto"/>
            <w:noWrap/>
            <w:vAlign w:val="center"/>
          </w:tcPr>
          <w:p w14:paraId="05077969"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Substitution per mg pricing, 80%</w:t>
            </w:r>
          </w:p>
        </w:tc>
        <w:tc>
          <w:tcPr>
            <w:tcW w:w="607" w:type="pct"/>
            <w:shd w:val="clear" w:color="auto" w:fill="auto"/>
            <w:noWrap/>
            <w:vAlign w:val="center"/>
          </w:tcPr>
          <w:p w14:paraId="0AC9526B"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1,734,130</w:t>
            </w:r>
          </w:p>
        </w:tc>
        <w:tc>
          <w:tcPr>
            <w:tcW w:w="607" w:type="pct"/>
            <w:shd w:val="clear" w:color="auto" w:fill="auto"/>
            <w:noWrap/>
            <w:vAlign w:val="center"/>
          </w:tcPr>
          <w:p w14:paraId="686B78D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1,143,548</w:t>
            </w:r>
          </w:p>
        </w:tc>
        <w:tc>
          <w:tcPr>
            <w:tcW w:w="574" w:type="pct"/>
            <w:shd w:val="clear" w:color="auto" w:fill="auto"/>
            <w:noWrap/>
            <w:vAlign w:val="center"/>
          </w:tcPr>
          <w:p w14:paraId="7E086D4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3,583,718</w:t>
            </w:r>
          </w:p>
        </w:tc>
        <w:tc>
          <w:tcPr>
            <w:tcW w:w="621" w:type="pct"/>
            <w:shd w:val="clear" w:color="auto" w:fill="auto"/>
            <w:noWrap/>
            <w:vAlign w:val="center"/>
          </w:tcPr>
          <w:p w14:paraId="2455496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6,091,739</w:t>
            </w:r>
          </w:p>
        </w:tc>
        <w:tc>
          <w:tcPr>
            <w:tcW w:w="621" w:type="pct"/>
            <w:noWrap/>
          </w:tcPr>
          <w:p w14:paraId="76EEFEE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92.55</w:t>
            </w:r>
          </w:p>
        </w:tc>
        <w:tc>
          <w:tcPr>
            <w:tcW w:w="456" w:type="pct"/>
            <w:noWrap/>
          </w:tcPr>
          <w:p w14:paraId="49B63DCF"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7%</w:t>
            </w:r>
          </w:p>
        </w:tc>
      </w:tr>
      <w:tr w:rsidR="00DE30F3" w:rsidRPr="009E5255" w14:paraId="55200264" w14:textId="77777777" w:rsidTr="00052450">
        <w:trPr>
          <w:trHeight w:val="227"/>
        </w:trPr>
        <w:tc>
          <w:tcPr>
            <w:tcW w:w="1514" w:type="pct"/>
            <w:shd w:val="clear" w:color="auto" w:fill="auto"/>
            <w:noWrap/>
            <w:vAlign w:val="center"/>
          </w:tcPr>
          <w:p w14:paraId="6C6DAB56"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Substitution per mg pricing, 70%</w:t>
            </w:r>
          </w:p>
        </w:tc>
        <w:tc>
          <w:tcPr>
            <w:tcW w:w="607" w:type="pct"/>
            <w:shd w:val="clear" w:color="auto" w:fill="auto"/>
            <w:noWrap/>
            <w:vAlign w:val="center"/>
          </w:tcPr>
          <w:p w14:paraId="4652EB1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2,152,047</w:t>
            </w:r>
          </w:p>
        </w:tc>
        <w:tc>
          <w:tcPr>
            <w:tcW w:w="607" w:type="pct"/>
            <w:shd w:val="clear" w:color="auto" w:fill="auto"/>
            <w:noWrap/>
            <w:vAlign w:val="center"/>
          </w:tcPr>
          <w:p w14:paraId="7610C98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1,550,109</w:t>
            </w:r>
          </w:p>
        </w:tc>
        <w:tc>
          <w:tcPr>
            <w:tcW w:w="574" w:type="pct"/>
            <w:shd w:val="clear" w:color="auto" w:fill="auto"/>
            <w:noWrap/>
            <w:vAlign w:val="center"/>
          </w:tcPr>
          <w:p w14:paraId="7D0F745D"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4,037,200</w:t>
            </w:r>
          </w:p>
        </w:tc>
        <w:tc>
          <w:tcPr>
            <w:tcW w:w="621" w:type="pct"/>
            <w:shd w:val="clear" w:color="auto" w:fill="auto"/>
            <w:noWrap/>
            <w:vAlign w:val="center"/>
          </w:tcPr>
          <w:p w14:paraId="54F0029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6,593,447</w:t>
            </w:r>
          </w:p>
        </w:tc>
        <w:tc>
          <w:tcPr>
            <w:tcW w:w="621" w:type="pct"/>
            <w:noWrap/>
          </w:tcPr>
          <w:p w14:paraId="16A0C0AA"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94.33</w:t>
            </w:r>
          </w:p>
        </w:tc>
        <w:tc>
          <w:tcPr>
            <w:tcW w:w="456" w:type="pct"/>
            <w:noWrap/>
          </w:tcPr>
          <w:p w14:paraId="300BF0C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8%</w:t>
            </w:r>
          </w:p>
        </w:tc>
      </w:tr>
      <w:tr w:rsidR="00DE30F3" w:rsidRPr="009E5255" w14:paraId="48BB5577" w14:textId="77777777" w:rsidTr="00052450">
        <w:trPr>
          <w:trHeight w:val="227"/>
        </w:trPr>
        <w:tc>
          <w:tcPr>
            <w:tcW w:w="1514" w:type="pct"/>
            <w:noWrap/>
          </w:tcPr>
          <w:p w14:paraId="48088DD8"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No public/private distinction and per mg pricing</w:t>
            </w:r>
          </w:p>
        </w:tc>
        <w:tc>
          <w:tcPr>
            <w:tcW w:w="607" w:type="pct"/>
            <w:noWrap/>
          </w:tcPr>
          <w:p w14:paraId="0B36774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1,581,751</w:t>
            </w:r>
          </w:p>
        </w:tc>
        <w:tc>
          <w:tcPr>
            <w:tcW w:w="607" w:type="pct"/>
            <w:noWrap/>
          </w:tcPr>
          <w:p w14:paraId="438BAB0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0,995,311</w:t>
            </w:r>
          </w:p>
        </w:tc>
        <w:tc>
          <w:tcPr>
            <w:tcW w:w="574" w:type="pct"/>
            <w:noWrap/>
          </w:tcPr>
          <w:p w14:paraId="602CEE2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3,418,372</w:t>
            </w:r>
          </w:p>
        </w:tc>
        <w:tc>
          <w:tcPr>
            <w:tcW w:w="621" w:type="pct"/>
            <w:noWrap/>
          </w:tcPr>
          <w:p w14:paraId="36B93A5E"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5,908,810</w:t>
            </w:r>
          </w:p>
        </w:tc>
        <w:tc>
          <w:tcPr>
            <w:tcW w:w="621" w:type="pct"/>
            <w:noWrap/>
          </w:tcPr>
          <w:p w14:paraId="7B00E6B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91.90</w:t>
            </w:r>
          </w:p>
        </w:tc>
        <w:tc>
          <w:tcPr>
            <w:tcW w:w="456" w:type="pct"/>
            <w:noWrap/>
          </w:tcPr>
          <w:p w14:paraId="6C9FC7A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6%</w:t>
            </w:r>
          </w:p>
        </w:tc>
      </w:tr>
      <w:tr w:rsidR="00DE30F3" w:rsidRPr="009E5255" w14:paraId="0CEF2CE5" w14:textId="77777777" w:rsidTr="00052450">
        <w:trPr>
          <w:trHeight w:val="227"/>
        </w:trPr>
        <w:tc>
          <w:tcPr>
            <w:tcW w:w="1514" w:type="pct"/>
            <w:noWrap/>
          </w:tcPr>
          <w:p w14:paraId="55CAA38D"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Mark-ups increased by 10% and per mg pricing</w:t>
            </w:r>
          </w:p>
        </w:tc>
        <w:tc>
          <w:tcPr>
            <w:tcW w:w="607" w:type="pct"/>
            <w:noWrap/>
          </w:tcPr>
          <w:p w14:paraId="59F1329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1,340,084</w:t>
            </w:r>
          </w:p>
        </w:tc>
        <w:tc>
          <w:tcPr>
            <w:tcW w:w="607" w:type="pct"/>
            <w:noWrap/>
          </w:tcPr>
          <w:p w14:paraId="152E8095"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0,760,210</w:t>
            </w:r>
          </w:p>
        </w:tc>
        <w:tc>
          <w:tcPr>
            <w:tcW w:w="574" w:type="pct"/>
            <w:noWrap/>
          </w:tcPr>
          <w:p w14:paraId="340790AC"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3,156,138</w:t>
            </w:r>
          </w:p>
        </w:tc>
        <w:tc>
          <w:tcPr>
            <w:tcW w:w="621" w:type="pct"/>
            <w:noWrap/>
          </w:tcPr>
          <w:p w14:paraId="2145E756"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5,618,689</w:t>
            </w:r>
          </w:p>
        </w:tc>
        <w:tc>
          <w:tcPr>
            <w:tcW w:w="621" w:type="pct"/>
            <w:noWrap/>
          </w:tcPr>
          <w:p w14:paraId="11C8815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90.88</w:t>
            </w:r>
          </w:p>
        </w:tc>
        <w:tc>
          <w:tcPr>
            <w:tcW w:w="456" w:type="pct"/>
            <w:noWrap/>
          </w:tcPr>
          <w:p w14:paraId="5416E229"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5%</w:t>
            </w:r>
          </w:p>
        </w:tc>
      </w:tr>
      <w:tr w:rsidR="00DE30F3" w:rsidRPr="009E5255" w14:paraId="1B8E7A93" w14:textId="77777777" w:rsidTr="00052450">
        <w:trPr>
          <w:trHeight w:val="227"/>
        </w:trPr>
        <w:tc>
          <w:tcPr>
            <w:tcW w:w="1514" w:type="pct"/>
            <w:tcBorders>
              <w:bottom w:val="single" w:sz="4" w:space="0" w:color="auto"/>
            </w:tcBorders>
            <w:noWrap/>
          </w:tcPr>
          <w:p w14:paraId="4E99F32E" w14:textId="77777777" w:rsidR="00DE30F3" w:rsidRPr="009E5255" w:rsidRDefault="00DE30F3" w:rsidP="00052450">
            <w:pPr>
              <w:spacing w:before="0" w:after="0" w:line="240" w:lineRule="auto"/>
              <w:ind w:left="110"/>
              <w:rPr>
                <w:color w:val="000000" w:themeColor="text1"/>
                <w:sz w:val="20"/>
                <w:szCs w:val="20"/>
              </w:rPr>
            </w:pPr>
            <w:r w:rsidRPr="009E5255">
              <w:rPr>
                <w:color w:val="000000" w:themeColor="text1"/>
                <w:sz w:val="20"/>
                <w:szCs w:val="20"/>
              </w:rPr>
              <w:t>Mark-ups increased by 25% and per mg pricing</w:t>
            </w:r>
          </w:p>
        </w:tc>
        <w:tc>
          <w:tcPr>
            <w:tcW w:w="607" w:type="pct"/>
            <w:tcBorders>
              <w:bottom w:val="single" w:sz="4" w:space="0" w:color="auto"/>
            </w:tcBorders>
            <w:noWrap/>
          </w:tcPr>
          <w:p w14:paraId="03130913"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2,002,766</w:t>
            </w:r>
          </w:p>
        </w:tc>
        <w:tc>
          <w:tcPr>
            <w:tcW w:w="607" w:type="pct"/>
            <w:tcBorders>
              <w:bottom w:val="single" w:sz="4" w:space="0" w:color="auto"/>
            </w:tcBorders>
            <w:noWrap/>
          </w:tcPr>
          <w:p w14:paraId="0C4FDDD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1,404,885</w:t>
            </w:r>
          </w:p>
        </w:tc>
        <w:tc>
          <w:tcPr>
            <w:tcW w:w="574" w:type="pct"/>
            <w:tcBorders>
              <w:bottom w:val="single" w:sz="4" w:space="0" w:color="auto"/>
            </w:tcBorders>
            <w:noWrap/>
          </w:tcPr>
          <w:p w14:paraId="6EFD727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3,875,215</w:t>
            </w:r>
          </w:p>
        </w:tc>
        <w:tc>
          <w:tcPr>
            <w:tcW w:w="621" w:type="pct"/>
            <w:tcBorders>
              <w:bottom w:val="single" w:sz="4" w:space="0" w:color="auto"/>
            </w:tcBorders>
            <w:noWrap/>
          </w:tcPr>
          <w:p w14:paraId="0C1C4FE2"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26,414,236</w:t>
            </w:r>
          </w:p>
        </w:tc>
        <w:tc>
          <w:tcPr>
            <w:tcW w:w="621" w:type="pct"/>
            <w:tcBorders>
              <w:bottom w:val="single" w:sz="4" w:space="0" w:color="auto"/>
            </w:tcBorders>
            <w:noWrap/>
          </w:tcPr>
          <w:p w14:paraId="35313897"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93.70</w:t>
            </w:r>
          </w:p>
        </w:tc>
        <w:tc>
          <w:tcPr>
            <w:tcW w:w="456" w:type="pct"/>
            <w:tcBorders>
              <w:bottom w:val="single" w:sz="4" w:space="0" w:color="auto"/>
            </w:tcBorders>
            <w:noWrap/>
          </w:tcPr>
          <w:p w14:paraId="3C54C821" w14:textId="77777777" w:rsidR="00DE30F3" w:rsidRPr="009E5255" w:rsidRDefault="00DE30F3" w:rsidP="00EA0A29">
            <w:pPr>
              <w:spacing w:before="0" w:after="0" w:line="240" w:lineRule="auto"/>
              <w:jc w:val="center"/>
              <w:rPr>
                <w:color w:val="000000" w:themeColor="text1"/>
                <w:sz w:val="20"/>
                <w:szCs w:val="20"/>
              </w:rPr>
            </w:pPr>
            <w:r w:rsidRPr="009E5255">
              <w:rPr>
                <w:color w:val="000000" w:themeColor="text1"/>
                <w:sz w:val="20"/>
                <w:szCs w:val="20"/>
              </w:rPr>
              <w:t>88%</w:t>
            </w:r>
          </w:p>
        </w:tc>
      </w:tr>
    </w:tbl>
    <w:p w14:paraId="352573A9" w14:textId="00C5CAE0" w:rsidR="00EA0A29" w:rsidRPr="009E5255" w:rsidRDefault="00EA0A29" w:rsidP="003A6F1A">
      <w:pPr>
        <w:pStyle w:val="TableNotes"/>
      </w:pPr>
      <w:r w:rsidRPr="009E5255">
        <w:t>Source:</w:t>
      </w:r>
      <w:r w:rsidRPr="009E5255">
        <w:tab/>
        <w:t>Developed for this Review using PBS line level data</w:t>
      </w:r>
    </w:p>
    <w:p w14:paraId="4401120C" w14:textId="4D4A11FD" w:rsidR="00DE30F3" w:rsidRPr="009E5255" w:rsidRDefault="00DE30F3" w:rsidP="003A6F1A">
      <w:pPr>
        <w:pStyle w:val="TableNotes"/>
      </w:pPr>
      <w:r w:rsidRPr="009E5255">
        <w:t>Abbreviations:</w:t>
      </w:r>
      <w:r w:rsidR="00EA0A29" w:rsidRPr="009E5255">
        <w:tab/>
      </w:r>
      <w:r w:rsidRPr="009E5255">
        <w:t xml:space="preserve">PBS, pharmaceutical benefits scheme; RPBS, repatriation pharmaceutical benefits scheme.  </w:t>
      </w:r>
    </w:p>
    <w:p w14:paraId="3B0350FE" w14:textId="6720DE6D" w:rsidR="00DE30F3" w:rsidRPr="009E5255" w:rsidRDefault="00DE30F3" w:rsidP="003A6F1A">
      <w:pPr>
        <w:pStyle w:val="TableNotes"/>
      </w:pPr>
      <w:r w:rsidRPr="009E5255">
        <w:t xml:space="preserve">Note: </w:t>
      </w:r>
      <w:r w:rsidRPr="009E5255">
        <w:tab/>
      </w:r>
      <w:r w:rsidRPr="009E5255">
        <w:rPr>
          <w:vertAlign w:val="superscript"/>
        </w:rPr>
        <w:t>1</w:t>
      </w:r>
      <w:r w:rsidRPr="009E5255">
        <w:t xml:space="preserve"> This is the percentage change from base case.</w:t>
      </w:r>
    </w:p>
    <w:p w14:paraId="0946E224" w14:textId="77777777" w:rsidR="00DE30F3" w:rsidRPr="009E5255" w:rsidRDefault="00DE30F3" w:rsidP="00EA0A29">
      <w:pPr>
        <w:rPr>
          <w:i/>
          <w:iCs/>
          <w:u w:val="single"/>
        </w:rPr>
      </w:pPr>
      <w:r w:rsidRPr="009E5255">
        <w:rPr>
          <w:i/>
          <w:iCs/>
          <w:u w:val="single"/>
        </w:rPr>
        <w:t>Conclusion</w:t>
      </w:r>
    </w:p>
    <w:p w14:paraId="59D4F9A1" w14:textId="30E4323D" w:rsidR="00DE30F3" w:rsidRPr="009E5255" w:rsidRDefault="00DE30F3" w:rsidP="00902608">
      <w:pPr>
        <w:rPr>
          <w:color w:val="000000" w:themeColor="text1"/>
        </w:rPr>
      </w:pPr>
      <w:r w:rsidRPr="009E5255">
        <w:rPr>
          <w:color w:val="000000" w:themeColor="text1"/>
        </w:rPr>
        <w:t>By implementing a price per mg method using the average quantity supplied within each medicine there are potentially significant cost reductions available to Government.  The base case in the current analysis assumes that there is no wastage of vials, and it does not take into consideration potential unavoidable loss due to overage.  Results from subsequent sensitivity analyses show that there are still cost reductions available from adopting a per mg pricing model, even in the presence of wastage.  With respect to changes in mark-ups and fees, an increase in mark-ups by 25% (and to a lesser extent 10%) or the removal of public hospital item codes, erodes some of the cost reduction to Government from moving to per mg pricing.</w:t>
      </w:r>
    </w:p>
    <w:p w14:paraId="5A79855B" w14:textId="77777777" w:rsidR="00DE30F3" w:rsidRPr="009E5255" w:rsidRDefault="00DE30F3" w:rsidP="00EA0A29">
      <w:pPr>
        <w:rPr>
          <w:u w:val="single"/>
        </w:rPr>
      </w:pPr>
      <w:r w:rsidRPr="009E5255">
        <w:rPr>
          <w:u w:val="single"/>
        </w:rPr>
        <w:t>Sources</w:t>
      </w:r>
    </w:p>
    <w:p w14:paraId="02FDD52B" w14:textId="77777777" w:rsidR="00DE30F3" w:rsidRPr="009E5255" w:rsidRDefault="00DE30F3" w:rsidP="00EA0A29">
      <w:pPr>
        <w:spacing w:before="0" w:after="0" w:line="240" w:lineRule="auto"/>
        <w:rPr>
          <w:color w:val="000000" w:themeColor="text1"/>
        </w:rPr>
      </w:pPr>
      <w:r w:rsidRPr="009E5255">
        <w:rPr>
          <w:color w:val="000000" w:themeColor="text1"/>
        </w:rPr>
        <w:t>https://www.pbs.gov.au/pbs/industry/pricing/ex-manufacturer-price</w:t>
      </w:r>
    </w:p>
    <w:p w14:paraId="5EE795AE" w14:textId="77777777" w:rsidR="00DE30F3" w:rsidRPr="009E5255" w:rsidRDefault="00DE30F3" w:rsidP="00EA0A29">
      <w:pPr>
        <w:spacing w:before="0" w:after="0" w:line="240" w:lineRule="auto"/>
        <w:rPr>
          <w:color w:val="000000" w:themeColor="text1"/>
        </w:rPr>
      </w:pPr>
      <w:r w:rsidRPr="009E5255">
        <w:t>https://www.pbs.gov.au/medicine/item/4376H-7236W</w:t>
      </w:r>
    </w:p>
    <w:p w14:paraId="756623DA" w14:textId="77777777" w:rsidR="00DE30F3" w:rsidRPr="009E5255" w:rsidRDefault="00DE30F3" w:rsidP="00EA0A29">
      <w:pPr>
        <w:spacing w:before="0" w:after="0" w:line="240" w:lineRule="auto"/>
        <w:rPr>
          <w:color w:val="000000" w:themeColor="text1"/>
        </w:rPr>
      </w:pPr>
      <w:r w:rsidRPr="009E5255">
        <w:t>https://www.pbs.gov.au/medicine/item/12219D-12227M</w:t>
      </w:r>
    </w:p>
    <w:p w14:paraId="6A7A6BC3" w14:textId="77777777" w:rsidR="00DE30F3" w:rsidRPr="009E5255" w:rsidRDefault="00DE30F3" w:rsidP="00EA0A29">
      <w:pPr>
        <w:spacing w:before="0" w:after="0" w:line="240" w:lineRule="auto"/>
        <w:rPr>
          <w:color w:val="000000" w:themeColor="text1"/>
        </w:rPr>
      </w:pPr>
      <w:r w:rsidRPr="009E5255">
        <w:rPr>
          <w:color w:val="000000" w:themeColor="text1"/>
        </w:rPr>
        <w:t>https://www.pbs.gov.au/medicine/item/11671G-11679Q-11685B-11695M</w:t>
      </w:r>
    </w:p>
    <w:p w14:paraId="7585048F" w14:textId="77777777" w:rsidR="00DE30F3" w:rsidRPr="009E5255" w:rsidRDefault="00DE30F3" w:rsidP="00EA0A29">
      <w:pPr>
        <w:spacing w:before="0" w:after="0" w:line="240" w:lineRule="auto"/>
        <w:rPr>
          <w:color w:val="000000" w:themeColor="text1"/>
        </w:rPr>
      </w:pPr>
      <w:r w:rsidRPr="009E5255">
        <w:t>https://www.pbs.gov.au/info/healthpro/explanatory-notes/front/fee</w:t>
      </w:r>
    </w:p>
    <w:p w14:paraId="0B0CD14C" w14:textId="77777777" w:rsidR="00DE30F3" w:rsidRPr="009E5255" w:rsidRDefault="00DE30F3" w:rsidP="00EA0A29">
      <w:pPr>
        <w:spacing w:before="0" w:after="0" w:line="240" w:lineRule="auto"/>
        <w:rPr>
          <w:color w:val="000000" w:themeColor="text1"/>
        </w:rPr>
      </w:pPr>
      <w:r w:rsidRPr="009E5255">
        <w:rPr>
          <w:color w:val="000000" w:themeColor="text1"/>
        </w:rPr>
        <w:t>https://www.pbs.gov.au/medicinestatus/document/483.html</w:t>
      </w:r>
    </w:p>
    <w:p w14:paraId="0A27D666" w14:textId="641E6B58" w:rsidR="00BF090F" w:rsidRPr="009E5255" w:rsidRDefault="00BF090F">
      <w:pPr>
        <w:widowControl/>
        <w:spacing w:before="0" w:after="0" w:line="240" w:lineRule="auto"/>
      </w:pPr>
      <w:r w:rsidRPr="009E5255">
        <w:br w:type="page"/>
      </w:r>
    </w:p>
    <w:p w14:paraId="67EFC2B7" w14:textId="17A389B5" w:rsidR="003B31D4" w:rsidRPr="009E5255" w:rsidRDefault="003B31D4" w:rsidP="00C53A8E">
      <w:pPr>
        <w:pStyle w:val="Title"/>
        <w:spacing w:after="240" w:line="360" w:lineRule="auto"/>
      </w:pPr>
      <w:r w:rsidRPr="009E5255">
        <w:fldChar w:fldCharType="begin"/>
      </w:r>
      <w:r w:rsidRPr="009E5255">
        <w:instrText xml:space="preserve"> REF _Ref94206170 \h  \* MERGEFORMAT </w:instrText>
      </w:r>
      <w:r w:rsidRPr="009E5255">
        <w:fldChar w:fldCharType="separate"/>
      </w:r>
      <w:bookmarkStart w:id="613" w:name="_Toc144886289"/>
      <w:r w:rsidR="000C766B" w:rsidRPr="009E5255">
        <w:t xml:space="preserve">Appendix </w:t>
      </w:r>
      <w:r w:rsidR="000C766B">
        <w:rPr>
          <w:noProof/>
        </w:rPr>
        <w:t>11</w:t>
      </w:r>
      <w:r w:rsidR="000C766B" w:rsidRPr="009E5255">
        <w:rPr>
          <w:noProof/>
        </w:rPr>
        <w:t>.</w:t>
      </w:r>
      <w:r w:rsidR="000C766B" w:rsidRPr="009E5255">
        <w:t xml:space="preserve"> Consideration of Wastage in PBAC Decision-making</w:t>
      </w:r>
      <w:bookmarkEnd w:id="613"/>
      <w:r w:rsidRPr="009E5255">
        <w:fldChar w:fldCharType="end"/>
      </w:r>
    </w:p>
    <w:p w14:paraId="278766D0" w14:textId="2A05210D" w:rsidR="00AE38DD" w:rsidRPr="009E5255" w:rsidRDefault="00681F94" w:rsidP="00681F94">
      <w:r w:rsidRPr="009E5255">
        <w:t xml:space="preserve">Public summary documents (PSDs) for all medicines considered by the PBAC between March 2017 and November 2020 were searched using an in-house database.  Documents were searched for the keyword ‘wastage.’  </w:t>
      </w:r>
      <w:r w:rsidR="00551E6D" w:rsidRPr="009E5255">
        <w:t>Relevant</w:t>
      </w:r>
      <w:r w:rsidRPr="009E5255">
        <w:t xml:space="preserve"> PSDs EFC</w:t>
      </w:r>
      <w:r w:rsidR="00551E6D" w:rsidRPr="009E5255">
        <w:t>-listed drugs</w:t>
      </w:r>
      <w:r w:rsidRPr="009E5255">
        <w:t xml:space="preserve"> were extracted</w:t>
      </w:r>
      <w:r w:rsidR="00551E6D" w:rsidRPr="009E5255">
        <w:t xml:space="preserve"> and </w:t>
      </w:r>
      <w:r w:rsidRPr="009E5255">
        <w:t xml:space="preserve">reviewed for </w:t>
      </w:r>
      <w:r w:rsidR="00551E6D" w:rsidRPr="009E5255">
        <w:t xml:space="preserve">product </w:t>
      </w:r>
      <w:r w:rsidRPr="009E5255">
        <w:t>information and the specific context</w:t>
      </w:r>
      <w:r w:rsidR="00551E6D" w:rsidRPr="009E5255">
        <w:t>s</w:t>
      </w:r>
      <w:r w:rsidRPr="009E5255">
        <w:t xml:space="preserve"> in which the PBAC referred to wastage.  Findings are summarised in </w:t>
      </w:r>
      <w:r w:rsidRPr="009E5255">
        <w:fldChar w:fldCharType="begin"/>
      </w:r>
      <w:r w:rsidRPr="009E5255">
        <w:instrText xml:space="preserve"> REF _Ref94182266 \h </w:instrText>
      </w:r>
      <w:r w:rsidRPr="009E5255">
        <w:fldChar w:fldCharType="separate"/>
      </w:r>
      <w:r w:rsidR="000C766B" w:rsidRPr="009E5255">
        <w:t>Table A</w:t>
      </w:r>
      <w:r w:rsidR="000C766B">
        <w:rPr>
          <w:noProof/>
        </w:rPr>
        <w:t>72</w:t>
      </w:r>
      <w:r w:rsidRPr="009E5255">
        <w:fldChar w:fldCharType="end"/>
      </w:r>
      <w:r w:rsidRPr="009E5255">
        <w:t>.</w:t>
      </w:r>
    </w:p>
    <w:p w14:paraId="2FC7DED7" w14:textId="77777777" w:rsidR="00AE38DD" w:rsidRPr="009E5255" w:rsidRDefault="00AE38DD">
      <w:pPr>
        <w:widowControl/>
        <w:spacing w:before="0" w:after="0" w:line="240" w:lineRule="auto"/>
        <w:sectPr w:rsidR="00AE38DD" w:rsidRPr="009E5255" w:rsidSect="009D79E4">
          <w:pgSz w:w="11900" w:h="16840"/>
          <w:pgMar w:top="1440" w:right="1440" w:bottom="1440" w:left="1440" w:header="708" w:footer="708" w:gutter="0"/>
          <w:cols w:space="708"/>
          <w:docGrid w:linePitch="360"/>
        </w:sectPr>
      </w:pPr>
    </w:p>
    <w:p w14:paraId="62193024" w14:textId="6812A92D" w:rsidR="00681F94" w:rsidRPr="009E5255" w:rsidRDefault="00681F94" w:rsidP="00681F94">
      <w:pPr>
        <w:pStyle w:val="Caption"/>
      </w:pPr>
      <w:bookmarkStart w:id="614" w:name="_Ref94182266"/>
      <w:r w:rsidRPr="009E5255">
        <w:t>Table A</w:t>
      </w:r>
      <w:r w:rsidR="00E36C93">
        <w:fldChar w:fldCharType="begin"/>
      </w:r>
      <w:r w:rsidR="00E36C93">
        <w:instrText xml:space="preserve"> SEQ Table_A \* ARABIC </w:instrText>
      </w:r>
      <w:r w:rsidR="00E36C93">
        <w:fldChar w:fldCharType="separate"/>
      </w:r>
      <w:r w:rsidR="000C766B">
        <w:rPr>
          <w:noProof/>
        </w:rPr>
        <w:t>72</w:t>
      </w:r>
      <w:r w:rsidR="00E36C93">
        <w:rPr>
          <w:noProof/>
        </w:rPr>
        <w:fldChar w:fldCharType="end"/>
      </w:r>
      <w:bookmarkEnd w:id="614"/>
      <w:r w:rsidRPr="009E5255">
        <w:t>. PSD extracts referring to wastage</w:t>
      </w:r>
    </w:p>
    <w:tbl>
      <w:tblPr>
        <w:tblW w:w="14132" w:type="dxa"/>
        <w:tblLook w:val="04A0" w:firstRow="1" w:lastRow="0" w:firstColumn="1" w:lastColumn="0" w:noHBand="0" w:noVBand="1"/>
        <w:tblCaption w:val="PSD extracts referring to wastage"/>
      </w:tblPr>
      <w:tblGrid>
        <w:gridCol w:w="1696"/>
        <w:gridCol w:w="1316"/>
        <w:gridCol w:w="2457"/>
        <w:gridCol w:w="2136"/>
        <w:gridCol w:w="4961"/>
        <w:gridCol w:w="1566"/>
      </w:tblGrid>
      <w:tr w:rsidR="00681F94" w:rsidRPr="001A0A55" w14:paraId="33891F75" w14:textId="77777777" w:rsidTr="00E754A1">
        <w:trPr>
          <w:trHeight w:val="20"/>
          <w:tblHeader/>
        </w:trPr>
        <w:tc>
          <w:tcPr>
            <w:tcW w:w="1696" w:type="dxa"/>
            <w:tcBorders>
              <w:bottom w:val="single" w:sz="4" w:space="0" w:color="auto"/>
            </w:tcBorders>
            <w:shd w:val="clear" w:color="auto" w:fill="auto"/>
            <w:noWrap/>
            <w:vAlign w:val="bottom"/>
            <w:hideMark/>
          </w:tcPr>
          <w:p w14:paraId="33B208BE" w14:textId="77777777" w:rsidR="00681F94" w:rsidRPr="001A0A55" w:rsidRDefault="00681F94" w:rsidP="00E754A1">
            <w:pPr>
              <w:spacing w:before="0" w:after="0" w:line="240" w:lineRule="auto"/>
              <w:rPr>
                <w:bCs w:val="0"/>
                <w:i/>
                <w:iCs/>
                <w:color w:val="000000"/>
                <w:sz w:val="20"/>
                <w:szCs w:val="20"/>
              </w:rPr>
            </w:pPr>
            <w:r w:rsidRPr="001A0A55">
              <w:rPr>
                <w:bCs w:val="0"/>
                <w:i/>
                <w:iCs/>
                <w:color w:val="000000"/>
                <w:sz w:val="20"/>
                <w:szCs w:val="20"/>
              </w:rPr>
              <w:t>Product</w:t>
            </w:r>
          </w:p>
        </w:tc>
        <w:tc>
          <w:tcPr>
            <w:tcW w:w="1316" w:type="dxa"/>
            <w:tcBorders>
              <w:bottom w:val="single" w:sz="4" w:space="0" w:color="auto"/>
            </w:tcBorders>
            <w:shd w:val="clear" w:color="auto" w:fill="auto"/>
            <w:noWrap/>
            <w:vAlign w:val="bottom"/>
            <w:hideMark/>
          </w:tcPr>
          <w:p w14:paraId="50063EFC" w14:textId="77777777" w:rsidR="00681F94" w:rsidRPr="001A0A55" w:rsidRDefault="00681F94" w:rsidP="00E754A1">
            <w:pPr>
              <w:spacing w:before="0" w:after="0" w:line="240" w:lineRule="auto"/>
              <w:jc w:val="center"/>
              <w:rPr>
                <w:bCs w:val="0"/>
                <w:i/>
                <w:iCs/>
                <w:color w:val="000000"/>
                <w:sz w:val="20"/>
                <w:szCs w:val="20"/>
              </w:rPr>
            </w:pPr>
            <w:r w:rsidRPr="001A0A55">
              <w:rPr>
                <w:bCs w:val="0"/>
                <w:i/>
                <w:iCs/>
                <w:color w:val="000000"/>
                <w:sz w:val="20"/>
                <w:szCs w:val="20"/>
              </w:rPr>
              <w:t>Date of consideration</w:t>
            </w:r>
          </w:p>
        </w:tc>
        <w:tc>
          <w:tcPr>
            <w:tcW w:w="2457" w:type="dxa"/>
            <w:tcBorders>
              <w:bottom w:val="single" w:sz="4" w:space="0" w:color="auto"/>
            </w:tcBorders>
            <w:shd w:val="clear" w:color="auto" w:fill="auto"/>
            <w:noWrap/>
            <w:vAlign w:val="bottom"/>
            <w:hideMark/>
          </w:tcPr>
          <w:p w14:paraId="1AAB1AD9" w14:textId="77777777" w:rsidR="00681F94" w:rsidRPr="001A0A55" w:rsidRDefault="00681F94" w:rsidP="00E754A1">
            <w:pPr>
              <w:spacing w:before="0" w:after="0" w:line="240" w:lineRule="auto"/>
              <w:jc w:val="center"/>
              <w:rPr>
                <w:bCs w:val="0"/>
                <w:i/>
                <w:iCs/>
                <w:color w:val="000000"/>
                <w:sz w:val="20"/>
                <w:szCs w:val="20"/>
              </w:rPr>
            </w:pPr>
            <w:r w:rsidRPr="001A0A55">
              <w:rPr>
                <w:bCs w:val="0"/>
                <w:i/>
                <w:iCs/>
                <w:color w:val="000000"/>
                <w:sz w:val="20"/>
                <w:szCs w:val="20"/>
              </w:rPr>
              <w:t>Indication</w:t>
            </w:r>
          </w:p>
        </w:tc>
        <w:tc>
          <w:tcPr>
            <w:tcW w:w="2136" w:type="dxa"/>
            <w:tcBorders>
              <w:bottom w:val="single" w:sz="4" w:space="0" w:color="auto"/>
            </w:tcBorders>
            <w:shd w:val="clear" w:color="auto" w:fill="auto"/>
            <w:noWrap/>
            <w:vAlign w:val="bottom"/>
            <w:hideMark/>
          </w:tcPr>
          <w:p w14:paraId="3131AD62" w14:textId="6B2D9F76" w:rsidR="00681F94" w:rsidRPr="001A0A55" w:rsidRDefault="00681F94" w:rsidP="00E754A1">
            <w:pPr>
              <w:spacing w:before="0" w:after="0" w:line="240" w:lineRule="auto"/>
              <w:jc w:val="center"/>
              <w:rPr>
                <w:bCs w:val="0"/>
                <w:i/>
                <w:iCs/>
                <w:color w:val="000000"/>
                <w:sz w:val="20"/>
                <w:szCs w:val="20"/>
              </w:rPr>
            </w:pPr>
            <w:r w:rsidRPr="001A0A55">
              <w:rPr>
                <w:bCs w:val="0"/>
                <w:i/>
                <w:iCs/>
                <w:color w:val="000000"/>
                <w:sz w:val="20"/>
                <w:szCs w:val="20"/>
              </w:rPr>
              <w:t>Economic evaluation</w:t>
            </w:r>
          </w:p>
        </w:tc>
        <w:tc>
          <w:tcPr>
            <w:tcW w:w="4961" w:type="dxa"/>
            <w:tcBorders>
              <w:bottom w:val="single" w:sz="4" w:space="0" w:color="auto"/>
            </w:tcBorders>
            <w:shd w:val="clear" w:color="auto" w:fill="auto"/>
            <w:noWrap/>
            <w:vAlign w:val="bottom"/>
            <w:hideMark/>
          </w:tcPr>
          <w:p w14:paraId="59D54511" w14:textId="77777777" w:rsidR="00681F94" w:rsidRPr="001A0A55" w:rsidRDefault="00681F94" w:rsidP="00E754A1">
            <w:pPr>
              <w:spacing w:before="0" w:after="0" w:line="240" w:lineRule="auto"/>
              <w:jc w:val="center"/>
              <w:rPr>
                <w:bCs w:val="0"/>
                <w:i/>
                <w:iCs/>
                <w:color w:val="000000"/>
                <w:sz w:val="20"/>
                <w:szCs w:val="20"/>
              </w:rPr>
            </w:pPr>
            <w:r w:rsidRPr="001A0A55">
              <w:rPr>
                <w:bCs w:val="0"/>
                <w:i/>
                <w:iCs/>
                <w:color w:val="000000"/>
                <w:sz w:val="20"/>
                <w:szCs w:val="20"/>
              </w:rPr>
              <w:t>Wastage/vial sharing context</w:t>
            </w:r>
          </w:p>
        </w:tc>
        <w:tc>
          <w:tcPr>
            <w:tcW w:w="1566" w:type="dxa"/>
            <w:tcBorders>
              <w:bottom w:val="single" w:sz="4" w:space="0" w:color="auto"/>
            </w:tcBorders>
            <w:shd w:val="clear" w:color="auto" w:fill="auto"/>
            <w:noWrap/>
            <w:vAlign w:val="bottom"/>
            <w:hideMark/>
          </w:tcPr>
          <w:p w14:paraId="65C78D6B" w14:textId="77777777" w:rsidR="00681F94" w:rsidRPr="001A0A55" w:rsidRDefault="00681F94" w:rsidP="00E754A1">
            <w:pPr>
              <w:spacing w:before="0" w:after="0" w:line="240" w:lineRule="auto"/>
              <w:jc w:val="center"/>
              <w:rPr>
                <w:bCs w:val="0"/>
                <w:i/>
                <w:iCs/>
                <w:color w:val="000000"/>
                <w:sz w:val="20"/>
                <w:szCs w:val="20"/>
              </w:rPr>
            </w:pPr>
            <w:r w:rsidRPr="001A0A55">
              <w:rPr>
                <w:bCs w:val="0"/>
                <w:i/>
                <w:iCs/>
                <w:color w:val="000000"/>
                <w:sz w:val="20"/>
                <w:szCs w:val="20"/>
              </w:rPr>
              <w:t>PBAC decision</w:t>
            </w:r>
          </w:p>
        </w:tc>
      </w:tr>
      <w:tr w:rsidR="00681F94" w:rsidRPr="001A0A55" w14:paraId="7C12CD61" w14:textId="77777777" w:rsidTr="00E754A1">
        <w:trPr>
          <w:trHeight w:val="20"/>
        </w:trPr>
        <w:tc>
          <w:tcPr>
            <w:tcW w:w="1696" w:type="dxa"/>
            <w:tcBorders>
              <w:top w:val="single" w:sz="4" w:space="0" w:color="auto"/>
            </w:tcBorders>
            <w:shd w:val="clear" w:color="auto" w:fill="auto"/>
            <w:noWrap/>
            <w:hideMark/>
          </w:tcPr>
          <w:p w14:paraId="2E88A053"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ARFILZOMIB</w:t>
            </w:r>
          </w:p>
        </w:tc>
        <w:tc>
          <w:tcPr>
            <w:tcW w:w="1316" w:type="dxa"/>
            <w:tcBorders>
              <w:top w:val="single" w:sz="4" w:space="0" w:color="auto"/>
            </w:tcBorders>
            <w:shd w:val="clear" w:color="auto" w:fill="auto"/>
            <w:noWrap/>
            <w:hideMark/>
          </w:tcPr>
          <w:p w14:paraId="4A7B5B4E"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Jul-17</w:t>
            </w:r>
          </w:p>
        </w:tc>
        <w:tc>
          <w:tcPr>
            <w:tcW w:w="2457" w:type="dxa"/>
            <w:tcBorders>
              <w:top w:val="single" w:sz="4" w:space="0" w:color="auto"/>
            </w:tcBorders>
            <w:shd w:val="clear" w:color="auto" w:fill="auto"/>
            <w:hideMark/>
          </w:tcPr>
          <w:p w14:paraId="796AA04A"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Treatment of relapsed or refractory multiple myeloma (RRMM).</w:t>
            </w:r>
          </w:p>
        </w:tc>
        <w:tc>
          <w:tcPr>
            <w:tcW w:w="2136" w:type="dxa"/>
            <w:tcBorders>
              <w:top w:val="single" w:sz="4" w:space="0" w:color="auto"/>
            </w:tcBorders>
            <w:shd w:val="clear" w:color="auto" w:fill="auto"/>
            <w:hideMark/>
          </w:tcPr>
          <w:p w14:paraId="0A9438BD"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ost-utility analysis against bortezomib (Bd)</w:t>
            </w:r>
          </w:p>
        </w:tc>
        <w:tc>
          <w:tcPr>
            <w:tcW w:w="4961" w:type="dxa"/>
            <w:tcBorders>
              <w:top w:val="single" w:sz="4" w:space="0" w:color="auto"/>
            </w:tcBorders>
            <w:shd w:val="clear" w:color="auto" w:fill="auto"/>
            <w:hideMark/>
          </w:tcPr>
          <w:p w14:paraId="735155E4"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The resubmission proposed that increased </w:t>
            </w:r>
            <w:r w:rsidRPr="0074768D">
              <w:rPr>
                <w:bCs w:val="0"/>
                <w:i/>
                <w:iCs/>
                <w:color w:val="000000"/>
                <w:sz w:val="20"/>
                <w:szCs w:val="20"/>
              </w:rPr>
              <w:t>wastage</w:t>
            </w:r>
            <w:r w:rsidRPr="001A0A55">
              <w:rPr>
                <w:bCs w:val="0"/>
                <w:color w:val="000000"/>
                <w:sz w:val="20"/>
                <w:szCs w:val="20"/>
              </w:rPr>
              <w:t xml:space="preserve"> could be identified by a review of PBS/Authorities data. It was not clear whether this could be implemented as it would require data at the individual patient level, which may not be feasible given the estimated patient numbers.</w:t>
            </w:r>
          </w:p>
        </w:tc>
        <w:tc>
          <w:tcPr>
            <w:tcW w:w="1566" w:type="dxa"/>
            <w:tcBorders>
              <w:top w:val="single" w:sz="4" w:space="0" w:color="auto"/>
            </w:tcBorders>
            <w:shd w:val="clear" w:color="auto" w:fill="auto"/>
            <w:hideMark/>
          </w:tcPr>
          <w:p w14:paraId="1259049E"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commended</w:t>
            </w:r>
          </w:p>
        </w:tc>
      </w:tr>
      <w:tr w:rsidR="00681F94" w:rsidRPr="001A0A55" w14:paraId="6C7A94A6" w14:textId="77777777" w:rsidTr="00E754A1">
        <w:trPr>
          <w:trHeight w:val="20"/>
        </w:trPr>
        <w:tc>
          <w:tcPr>
            <w:tcW w:w="1696" w:type="dxa"/>
            <w:shd w:val="clear" w:color="auto" w:fill="auto"/>
            <w:noWrap/>
            <w:hideMark/>
          </w:tcPr>
          <w:p w14:paraId="785DF3FA"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ARFILZOMIB</w:t>
            </w:r>
          </w:p>
        </w:tc>
        <w:tc>
          <w:tcPr>
            <w:tcW w:w="1316" w:type="dxa"/>
            <w:shd w:val="clear" w:color="auto" w:fill="auto"/>
            <w:noWrap/>
            <w:hideMark/>
          </w:tcPr>
          <w:p w14:paraId="4765B3D5"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Jul-20</w:t>
            </w:r>
          </w:p>
        </w:tc>
        <w:tc>
          <w:tcPr>
            <w:tcW w:w="2457" w:type="dxa"/>
            <w:shd w:val="clear" w:color="auto" w:fill="auto"/>
            <w:hideMark/>
          </w:tcPr>
          <w:p w14:paraId="23B0CF84"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Treatment of relapsed or refractory multiple myeloma (RRMM).</w:t>
            </w:r>
          </w:p>
        </w:tc>
        <w:tc>
          <w:tcPr>
            <w:tcW w:w="2136" w:type="dxa"/>
            <w:shd w:val="clear" w:color="auto" w:fill="auto"/>
            <w:hideMark/>
          </w:tcPr>
          <w:p w14:paraId="5115CC53"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ost-minimisation analysis (CMA) of Cd70 QW compared to Cd56 BIW.</w:t>
            </w:r>
          </w:p>
        </w:tc>
        <w:tc>
          <w:tcPr>
            <w:tcW w:w="4961" w:type="dxa"/>
            <w:shd w:val="clear" w:color="auto" w:fill="auto"/>
            <w:hideMark/>
          </w:tcPr>
          <w:p w14:paraId="4C4C7008"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Mentioned as :                                                                                                                                                                                                                                        *Average dose (mg) per infusion, with </w:t>
            </w:r>
            <w:r w:rsidRPr="0074768D">
              <w:rPr>
                <w:bCs w:val="0"/>
                <w:i/>
                <w:iCs/>
                <w:color w:val="000000"/>
                <w:sz w:val="20"/>
                <w:szCs w:val="20"/>
              </w:rPr>
              <w:t>wastage</w:t>
            </w:r>
            <w:r w:rsidRPr="001A0A55">
              <w:rPr>
                <w:bCs w:val="0"/>
                <w:color w:val="000000"/>
                <w:sz w:val="20"/>
                <w:szCs w:val="20"/>
              </w:rPr>
              <w:t xml:space="preserve">.                                                                                                                                                                                   *Per-protocol use of carfilzomib, with </w:t>
            </w:r>
            <w:r w:rsidRPr="0074768D">
              <w:rPr>
                <w:bCs w:val="0"/>
                <w:i/>
                <w:iCs/>
                <w:color w:val="000000"/>
                <w:sz w:val="20"/>
                <w:szCs w:val="20"/>
              </w:rPr>
              <w:t>wastage</w:t>
            </w:r>
            <w:r w:rsidRPr="001A0A55">
              <w:rPr>
                <w:bCs w:val="0"/>
                <w:color w:val="000000"/>
                <w:sz w:val="20"/>
                <w:szCs w:val="20"/>
              </w:rPr>
              <w:t>.</w:t>
            </w:r>
          </w:p>
        </w:tc>
        <w:tc>
          <w:tcPr>
            <w:tcW w:w="1566" w:type="dxa"/>
            <w:shd w:val="clear" w:color="auto" w:fill="auto"/>
            <w:hideMark/>
          </w:tcPr>
          <w:p w14:paraId="2B72C19E"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commended</w:t>
            </w:r>
          </w:p>
        </w:tc>
      </w:tr>
      <w:tr w:rsidR="00681F94" w:rsidRPr="001A0A55" w14:paraId="103E7F38" w14:textId="77777777" w:rsidTr="00E754A1">
        <w:trPr>
          <w:trHeight w:val="20"/>
        </w:trPr>
        <w:tc>
          <w:tcPr>
            <w:tcW w:w="1696" w:type="dxa"/>
            <w:shd w:val="clear" w:color="auto" w:fill="auto"/>
            <w:noWrap/>
            <w:hideMark/>
          </w:tcPr>
          <w:p w14:paraId="35A5A4BC"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ARFILZOMIB</w:t>
            </w:r>
          </w:p>
        </w:tc>
        <w:tc>
          <w:tcPr>
            <w:tcW w:w="1316" w:type="dxa"/>
            <w:shd w:val="clear" w:color="auto" w:fill="auto"/>
            <w:hideMark/>
          </w:tcPr>
          <w:p w14:paraId="2EAD80A9"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Mar-18</w:t>
            </w:r>
          </w:p>
        </w:tc>
        <w:tc>
          <w:tcPr>
            <w:tcW w:w="2457" w:type="dxa"/>
            <w:shd w:val="clear" w:color="auto" w:fill="auto"/>
            <w:hideMark/>
          </w:tcPr>
          <w:p w14:paraId="512DAE5B"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lapsed or refractory multiple myeloma (RRMM).</w:t>
            </w:r>
          </w:p>
        </w:tc>
        <w:tc>
          <w:tcPr>
            <w:tcW w:w="2136" w:type="dxa"/>
            <w:shd w:val="clear" w:color="auto" w:fill="auto"/>
            <w:hideMark/>
          </w:tcPr>
          <w:p w14:paraId="6086C687"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No economic evaluation. The minor submission sought listing of a new strength of the currently listed drug carfilzomib.</w:t>
            </w:r>
          </w:p>
        </w:tc>
        <w:tc>
          <w:tcPr>
            <w:tcW w:w="4961" w:type="dxa"/>
            <w:shd w:val="clear" w:color="auto" w:fill="auto"/>
            <w:hideMark/>
          </w:tcPr>
          <w:p w14:paraId="2D7B1158"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The PBAC noted that the TGA had approved registration of the 10 mg form for the same indications as the currently listed 30 and 60 mg forms at the time of consideration. The PBAC also recalled that they previously accepted that the 10 mg form, once listed, would reduce </w:t>
            </w:r>
            <w:r w:rsidRPr="0074768D">
              <w:rPr>
                <w:bCs w:val="0"/>
                <w:i/>
                <w:iCs/>
                <w:color w:val="000000"/>
                <w:sz w:val="20"/>
                <w:szCs w:val="20"/>
              </w:rPr>
              <w:t>wastage</w:t>
            </w:r>
            <w:r w:rsidRPr="001A0A55">
              <w:rPr>
                <w:bCs w:val="0"/>
                <w:color w:val="000000"/>
                <w:sz w:val="20"/>
                <w:szCs w:val="20"/>
              </w:rPr>
              <w:t>.</w:t>
            </w:r>
          </w:p>
        </w:tc>
        <w:tc>
          <w:tcPr>
            <w:tcW w:w="1566" w:type="dxa"/>
            <w:shd w:val="clear" w:color="auto" w:fill="auto"/>
            <w:hideMark/>
          </w:tcPr>
          <w:p w14:paraId="655530D0"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commended</w:t>
            </w:r>
          </w:p>
        </w:tc>
      </w:tr>
      <w:tr w:rsidR="00681F94" w:rsidRPr="001A0A55" w14:paraId="10D2F4A8" w14:textId="77777777" w:rsidTr="00E754A1">
        <w:trPr>
          <w:trHeight w:val="20"/>
        </w:trPr>
        <w:tc>
          <w:tcPr>
            <w:tcW w:w="1696" w:type="dxa"/>
            <w:shd w:val="clear" w:color="auto" w:fill="auto"/>
            <w:noWrap/>
            <w:hideMark/>
          </w:tcPr>
          <w:p w14:paraId="48A35126"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NIVOLUMAB plus IPILIMUMAB</w:t>
            </w:r>
          </w:p>
        </w:tc>
        <w:tc>
          <w:tcPr>
            <w:tcW w:w="1316" w:type="dxa"/>
            <w:shd w:val="clear" w:color="auto" w:fill="auto"/>
            <w:hideMark/>
          </w:tcPr>
          <w:p w14:paraId="3C6CF56C"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Jul-18</w:t>
            </w:r>
          </w:p>
        </w:tc>
        <w:tc>
          <w:tcPr>
            <w:tcW w:w="2457" w:type="dxa"/>
            <w:shd w:val="clear" w:color="auto" w:fill="auto"/>
            <w:hideMark/>
          </w:tcPr>
          <w:p w14:paraId="3B10092D"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Treatment of unresectable Stage III or Stage IV malignant melanoma</w:t>
            </w:r>
          </w:p>
        </w:tc>
        <w:tc>
          <w:tcPr>
            <w:tcW w:w="2136" w:type="dxa"/>
            <w:shd w:val="clear" w:color="auto" w:fill="auto"/>
            <w:hideMark/>
          </w:tcPr>
          <w:p w14:paraId="713CCE20"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ost-analysis</w:t>
            </w:r>
          </w:p>
        </w:tc>
        <w:tc>
          <w:tcPr>
            <w:tcW w:w="4961" w:type="dxa"/>
            <w:shd w:val="clear" w:color="auto" w:fill="auto"/>
            <w:hideMark/>
          </w:tcPr>
          <w:p w14:paraId="44BC861B"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Mentioned in cost calculation: Mean dose/infusion (including </w:t>
            </w:r>
            <w:r w:rsidRPr="0074768D">
              <w:rPr>
                <w:bCs w:val="0"/>
                <w:i/>
                <w:iCs/>
                <w:color w:val="000000"/>
                <w:sz w:val="20"/>
                <w:szCs w:val="20"/>
              </w:rPr>
              <w:t>wastage</w:t>
            </w:r>
            <w:r w:rsidRPr="001A0A55">
              <w:rPr>
                <w:bCs w:val="0"/>
                <w:color w:val="000000"/>
                <w:sz w:val="20"/>
                <w:szCs w:val="20"/>
              </w:rPr>
              <w:t xml:space="preserve">) </w:t>
            </w:r>
          </w:p>
        </w:tc>
        <w:tc>
          <w:tcPr>
            <w:tcW w:w="1566" w:type="dxa"/>
            <w:shd w:val="clear" w:color="auto" w:fill="auto"/>
            <w:hideMark/>
          </w:tcPr>
          <w:p w14:paraId="0F71839E"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commended</w:t>
            </w:r>
          </w:p>
        </w:tc>
      </w:tr>
      <w:tr w:rsidR="00681F94" w:rsidRPr="001A0A55" w14:paraId="0A1A9717" w14:textId="77777777" w:rsidTr="00E754A1">
        <w:trPr>
          <w:trHeight w:val="20"/>
        </w:trPr>
        <w:tc>
          <w:tcPr>
            <w:tcW w:w="1696" w:type="dxa"/>
            <w:shd w:val="clear" w:color="auto" w:fill="auto"/>
            <w:noWrap/>
            <w:hideMark/>
          </w:tcPr>
          <w:p w14:paraId="0800839D"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NIVOLUMAB plus IPILIMUMAB</w:t>
            </w:r>
          </w:p>
        </w:tc>
        <w:tc>
          <w:tcPr>
            <w:tcW w:w="1316" w:type="dxa"/>
            <w:shd w:val="clear" w:color="auto" w:fill="auto"/>
            <w:hideMark/>
          </w:tcPr>
          <w:p w14:paraId="16C5C274"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Jul-18</w:t>
            </w:r>
          </w:p>
        </w:tc>
        <w:tc>
          <w:tcPr>
            <w:tcW w:w="2457" w:type="dxa"/>
            <w:shd w:val="clear" w:color="auto" w:fill="auto"/>
            <w:hideMark/>
          </w:tcPr>
          <w:p w14:paraId="3BC19A42"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First line treatment of Stage IV clear cell variant renal cell carcinoma (RCC)</w:t>
            </w:r>
          </w:p>
        </w:tc>
        <w:tc>
          <w:tcPr>
            <w:tcW w:w="2136" w:type="dxa"/>
            <w:shd w:val="clear" w:color="auto" w:fill="auto"/>
            <w:hideMark/>
          </w:tcPr>
          <w:p w14:paraId="0D479FB6"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ost-utility analysis against sunitinib</w:t>
            </w:r>
          </w:p>
        </w:tc>
        <w:tc>
          <w:tcPr>
            <w:tcW w:w="4961" w:type="dxa"/>
            <w:shd w:val="clear" w:color="auto" w:fill="auto"/>
            <w:hideMark/>
          </w:tcPr>
          <w:p w14:paraId="0FC6B268"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Mentioned in intervention costs: Assumes mean weight and dose intensity (+ </w:t>
            </w:r>
            <w:r w:rsidRPr="0074768D">
              <w:rPr>
                <w:bCs w:val="0"/>
                <w:i/>
                <w:iCs/>
                <w:color w:val="000000"/>
                <w:sz w:val="20"/>
                <w:szCs w:val="20"/>
              </w:rPr>
              <w:t>wastage</w:t>
            </w:r>
            <w:r w:rsidRPr="001A0A55">
              <w:rPr>
                <w:bCs w:val="0"/>
                <w:color w:val="000000"/>
                <w:sz w:val="20"/>
                <w:szCs w:val="20"/>
              </w:rPr>
              <w:t>) from CA209214.</w:t>
            </w:r>
          </w:p>
        </w:tc>
        <w:tc>
          <w:tcPr>
            <w:tcW w:w="1566" w:type="dxa"/>
            <w:shd w:val="clear" w:color="auto" w:fill="auto"/>
            <w:hideMark/>
          </w:tcPr>
          <w:p w14:paraId="54B6F67A"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jected</w:t>
            </w:r>
          </w:p>
        </w:tc>
      </w:tr>
      <w:tr w:rsidR="00681F94" w:rsidRPr="001A0A55" w14:paraId="39E60A3D" w14:textId="77777777" w:rsidTr="00E754A1">
        <w:trPr>
          <w:trHeight w:val="20"/>
        </w:trPr>
        <w:tc>
          <w:tcPr>
            <w:tcW w:w="1696" w:type="dxa"/>
            <w:shd w:val="clear" w:color="auto" w:fill="auto"/>
            <w:noWrap/>
            <w:hideMark/>
          </w:tcPr>
          <w:p w14:paraId="39230EFE"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NIVOLUMAB</w:t>
            </w:r>
          </w:p>
        </w:tc>
        <w:tc>
          <w:tcPr>
            <w:tcW w:w="1316" w:type="dxa"/>
            <w:shd w:val="clear" w:color="auto" w:fill="auto"/>
            <w:hideMark/>
          </w:tcPr>
          <w:p w14:paraId="1103049D"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Aug-18</w:t>
            </w:r>
          </w:p>
        </w:tc>
        <w:tc>
          <w:tcPr>
            <w:tcW w:w="2457" w:type="dxa"/>
            <w:shd w:val="clear" w:color="auto" w:fill="auto"/>
            <w:hideMark/>
          </w:tcPr>
          <w:p w14:paraId="3BD4A273"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Adjuvant treatment for</w:t>
            </w:r>
            <w:r w:rsidRPr="001A0A55">
              <w:rPr>
                <w:bCs w:val="0"/>
                <w:color w:val="000000"/>
                <w:sz w:val="20"/>
                <w:szCs w:val="20"/>
              </w:rPr>
              <w:br/>
              <w:t>completely resected Stage III or Stage IV melanoma</w:t>
            </w:r>
          </w:p>
        </w:tc>
        <w:tc>
          <w:tcPr>
            <w:tcW w:w="2136" w:type="dxa"/>
            <w:shd w:val="clear" w:color="auto" w:fill="auto"/>
            <w:hideMark/>
          </w:tcPr>
          <w:p w14:paraId="6768DE15" w14:textId="2AEE61B6"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Cost-utility analysis </w:t>
            </w:r>
            <w:r w:rsidR="008A004F" w:rsidRPr="001A0A55">
              <w:rPr>
                <w:bCs w:val="0"/>
                <w:color w:val="000000"/>
                <w:sz w:val="20"/>
                <w:szCs w:val="20"/>
              </w:rPr>
              <w:t>against</w:t>
            </w:r>
            <w:r w:rsidRPr="001A0A55">
              <w:rPr>
                <w:bCs w:val="0"/>
                <w:color w:val="000000"/>
                <w:sz w:val="20"/>
                <w:szCs w:val="20"/>
              </w:rPr>
              <w:t xml:space="preserve"> observation</w:t>
            </w:r>
          </w:p>
        </w:tc>
        <w:tc>
          <w:tcPr>
            <w:tcW w:w="4961" w:type="dxa"/>
            <w:shd w:val="clear" w:color="auto" w:fill="auto"/>
            <w:hideMark/>
          </w:tcPr>
          <w:p w14:paraId="3D1CB055"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Drug cost/patient/course:                                                                                                                                                                                                                           *Based on a mean (SD) weight of 81.33 (SD: 19.42) kilograms per person (CA209238), assuming a normal distribution around the mean. The expected number of whole 20 mg dispensing intervals (i.e. incorporating </w:t>
            </w:r>
            <w:r w:rsidRPr="0074768D">
              <w:rPr>
                <w:bCs w:val="0"/>
                <w:i/>
                <w:iCs/>
                <w:color w:val="000000"/>
                <w:sz w:val="20"/>
                <w:szCs w:val="20"/>
              </w:rPr>
              <w:t>wastage</w:t>
            </w:r>
            <w:r w:rsidRPr="001A0A55">
              <w:rPr>
                <w:bCs w:val="0"/>
                <w:color w:val="000000"/>
                <w:sz w:val="20"/>
                <w:szCs w:val="20"/>
              </w:rPr>
              <w:t>, as nivolumab may be dispensed in 20 mg intervals) per dose was calculated to be 12.70, which equated to a mean dose 254 mg per person. This was multiplied by the expected average number of doses of nivolumab ([redacted] doses) as observed in CA209238, assuming 70% will be dispensed for use in a private hospital (based on PBS statistics for ipilimumab, nivolumab and pembrolizumab).</w:t>
            </w:r>
          </w:p>
        </w:tc>
        <w:tc>
          <w:tcPr>
            <w:tcW w:w="1566" w:type="dxa"/>
            <w:shd w:val="clear" w:color="auto" w:fill="auto"/>
            <w:hideMark/>
          </w:tcPr>
          <w:p w14:paraId="10A58B84"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jected</w:t>
            </w:r>
          </w:p>
        </w:tc>
      </w:tr>
      <w:tr w:rsidR="00681F94" w:rsidRPr="001A0A55" w14:paraId="3693EB4C" w14:textId="77777777" w:rsidTr="00E754A1">
        <w:trPr>
          <w:trHeight w:val="20"/>
        </w:trPr>
        <w:tc>
          <w:tcPr>
            <w:tcW w:w="1696" w:type="dxa"/>
            <w:shd w:val="clear" w:color="auto" w:fill="auto"/>
            <w:noWrap/>
            <w:hideMark/>
          </w:tcPr>
          <w:p w14:paraId="4923A458"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NIVOLUMAB</w:t>
            </w:r>
          </w:p>
        </w:tc>
        <w:tc>
          <w:tcPr>
            <w:tcW w:w="1316" w:type="dxa"/>
            <w:shd w:val="clear" w:color="auto" w:fill="auto"/>
            <w:noWrap/>
            <w:hideMark/>
          </w:tcPr>
          <w:p w14:paraId="7764AA2B"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Mar-19</w:t>
            </w:r>
          </w:p>
        </w:tc>
        <w:tc>
          <w:tcPr>
            <w:tcW w:w="2457" w:type="dxa"/>
            <w:shd w:val="clear" w:color="auto" w:fill="auto"/>
            <w:hideMark/>
          </w:tcPr>
          <w:p w14:paraId="6BE12A88"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Adjuvant treatment for completely resected Stage III or completely resected Stage IV melanoma</w:t>
            </w:r>
          </w:p>
        </w:tc>
        <w:tc>
          <w:tcPr>
            <w:tcW w:w="2136" w:type="dxa"/>
            <w:shd w:val="clear" w:color="auto" w:fill="auto"/>
            <w:hideMark/>
          </w:tcPr>
          <w:p w14:paraId="38298770" w14:textId="2615DC61"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Cost-utility analysis </w:t>
            </w:r>
            <w:r w:rsidR="008A004F" w:rsidRPr="001A0A55">
              <w:rPr>
                <w:bCs w:val="0"/>
                <w:color w:val="000000"/>
                <w:sz w:val="20"/>
                <w:szCs w:val="20"/>
              </w:rPr>
              <w:t>against</w:t>
            </w:r>
            <w:r w:rsidRPr="001A0A55">
              <w:rPr>
                <w:bCs w:val="0"/>
                <w:color w:val="000000"/>
                <w:sz w:val="20"/>
                <w:szCs w:val="20"/>
              </w:rPr>
              <w:t xml:space="preserve"> observation</w:t>
            </w:r>
          </w:p>
        </w:tc>
        <w:tc>
          <w:tcPr>
            <w:tcW w:w="4961" w:type="dxa"/>
            <w:shd w:val="clear" w:color="auto" w:fill="auto"/>
            <w:hideMark/>
          </w:tcPr>
          <w:p w14:paraId="2C3D9A0C"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Drug cost/patient/course:                                                                                                                                                                                                                           *This cost was based on a recommended dose of 3 mg/kg administered every two weeks and a mean (SD) weight of 81.33 (SD: 19.42) kilograms per person (from CA238), assuming a normal distribution around the mean. The expected number of whole 20 mg dispensing intervals (i.e. incorporating </w:t>
            </w:r>
            <w:r w:rsidRPr="0074768D">
              <w:rPr>
                <w:bCs w:val="0"/>
                <w:i/>
                <w:iCs/>
                <w:color w:val="000000"/>
                <w:sz w:val="20"/>
                <w:szCs w:val="20"/>
              </w:rPr>
              <w:t>wastage</w:t>
            </w:r>
            <w:r w:rsidRPr="001A0A55">
              <w:rPr>
                <w:bCs w:val="0"/>
                <w:color w:val="000000"/>
                <w:sz w:val="20"/>
                <w:szCs w:val="20"/>
              </w:rPr>
              <w:t>, as nivolumab may be dispensed in 20 mg intervals for doses over 80 mg) per dose was calculated to be 12.70, which equated to a mean dose 254 mg per person. This was multiplied by the expected average number of doses of nivolumab (19.6 doses) as observed in CA238 (i.e. 39.2 weeks’ total duration) and assuming 70% will be dispensed for use in a private hospital (based on PBS statistics for ipilimumab, nivolumab and pembrolizumab).</w:t>
            </w:r>
          </w:p>
        </w:tc>
        <w:tc>
          <w:tcPr>
            <w:tcW w:w="1566" w:type="dxa"/>
            <w:shd w:val="clear" w:color="auto" w:fill="auto"/>
            <w:hideMark/>
          </w:tcPr>
          <w:p w14:paraId="524B8757"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jected</w:t>
            </w:r>
          </w:p>
        </w:tc>
      </w:tr>
      <w:tr w:rsidR="00681F94" w:rsidRPr="001A0A55" w14:paraId="2BAE2C65" w14:textId="77777777" w:rsidTr="00E754A1">
        <w:trPr>
          <w:trHeight w:val="20"/>
        </w:trPr>
        <w:tc>
          <w:tcPr>
            <w:tcW w:w="1696" w:type="dxa"/>
            <w:shd w:val="clear" w:color="auto" w:fill="auto"/>
            <w:noWrap/>
            <w:hideMark/>
          </w:tcPr>
          <w:p w14:paraId="63B6A284"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NIVOLUMAB</w:t>
            </w:r>
          </w:p>
        </w:tc>
        <w:tc>
          <w:tcPr>
            <w:tcW w:w="1316" w:type="dxa"/>
            <w:shd w:val="clear" w:color="auto" w:fill="auto"/>
            <w:noWrap/>
            <w:hideMark/>
          </w:tcPr>
          <w:p w14:paraId="70858EF9"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Nov-19</w:t>
            </w:r>
          </w:p>
        </w:tc>
        <w:tc>
          <w:tcPr>
            <w:tcW w:w="2457" w:type="dxa"/>
            <w:shd w:val="clear" w:color="auto" w:fill="auto"/>
            <w:hideMark/>
          </w:tcPr>
          <w:p w14:paraId="4ECACB4F"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Unresectable Stage III or Stage IV malignant melanoma (both as monotherapy and in the maintenance phase following treatment with ipilimumab), second line non-small cell lung cancer (2L NSCLC), second line renal cell carcinoma (2L RCC) and recurrent or metastatic squamous cell carcinoma of the head and neck (R/M SCCHN</w:t>
            </w:r>
          </w:p>
        </w:tc>
        <w:tc>
          <w:tcPr>
            <w:tcW w:w="2136" w:type="dxa"/>
            <w:shd w:val="clear" w:color="auto" w:fill="auto"/>
            <w:hideMark/>
          </w:tcPr>
          <w:p w14:paraId="54E6826B"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No economic evaluation. The minor submission requested the addition of two flat dosing regimens to the current 3 mg/kg every two weeks (Q2W) weight based dosing regimen. </w:t>
            </w:r>
          </w:p>
        </w:tc>
        <w:tc>
          <w:tcPr>
            <w:tcW w:w="4961" w:type="dxa"/>
            <w:shd w:val="clear" w:color="auto" w:fill="auto"/>
            <w:hideMark/>
          </w:tcPr>
          <w:p w14:paraId="2A263237"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The PBAC noted that the change in dosing has the effect of wasting on average 25% of the drug because the flat dosing results in a higher administered dose without any additional patient benefit. For this reason, the PBAC concluded that a change from the weight-based to flat dose regimen would not be cost-effective on a per-patient basis, as currently the mean dose of pembrolizumab is significantly less than 200 mg. *The PBAC noted the Departmental analysis of PBS utilisation indicated that mean doses for some indications were below the proposed 240 mg flat dose. However, the PBAC considered the differences to be small and therefore considered that addition of flat dosing regimens were unlikely to be associated with significant </w:t>
            </w:r>
            <w:r w:rsidRPr="0074768D">
              <w:rPr>
                <w:bCs w:val="0"/>
                <w:i/>
                <w:iCs/>
                <w:color w:val="000000"/>
                <w:sz w:val="20"/>
                <w:szCs w:val="20"/>
              </w:rPr>
              <w:t>wastage</w:t>
            </w:r>
            <w:r w:rsidRPr="001A0A55">
              <w:rPr>
                <w:bCs w:val="0"/>
                <w:color w:val="000000"/>
                <w:sz w:val="20"/>
                <w:szCs w:val="20"/>
              </w:rPr>
              <w:t xml:space="preserve"> or have a significant impact on cost-effectiveness of nivolumab across the different indications.</w:t>
            </w:r>
          </w:p>
        </w:tc>
        <w:tc>
          <w:tcPr>
            <w:tcW w:w="1566" w:type="dxa"/>
            <w:shd w:val="clear" w:color="auto" w:fill="auto"/>
            <w:hideMark/>
          </w:tcPr>
          <w:p w14:paraId="16613EAD"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commended</w:t>
            </w:r>
          </w:p>
        </w:tc>
      </w:tr>
      <w:tr w:rsidR="00681F94" w:rsidRPr="001A0A55" w14:paraId="6182A5FC" w14:textId="77777777" w:rsidTr="00E754A1">
        <w:trPr>
          <w:trHeight w:val="20"/>
        </w:trPr>
        <w:tc>
          <w:tcPr>
            <w:tcW w:w="1696" w:type="dxa"/>
            <w:shd w:val="clear" w:color="auto" w:fill="auto"/>
            <w:noWrap/>
            <w:hideMark/>
          </w:tcPr>
          <w:p w14:paraId="53E9E559"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OBINUTUZUMAB (RECOMBINANT)</w:t>
            </w:r>
          </w:p>
        </w:tc>
        <w:tc>
          <w:tcPr>
            <w:tcW w:w="1316" w:type="dxa"/>
            <w:shd w:val="clear" w:color="auto" w:fill="auto"/>
            <w:noWrap/>
            <w:hideMark/>
          </w:tcPr>
          <w:p w14:paraId="4F106C2F"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Mar-18</w:t>
            </w:r>
          </w:p>
        </w:tc>
        <w:tc>
          <w:tcPr>
            <w:tcW w:w="2457" w:type="dxa"/>
            <w:shd w:val="clear" w:color="auto" w:fill="auto"/>
            <w:hideMark/>
          </w:tcPr>
          <w:p w14:paraId="441333A5"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Previously untreated advanced follicular lymphoma (Stage II bulky or Stage III/IV); and</w:t>
            </w:r>
            <w:r w:rsidRPr="001A0A55">
              <w:rPr>
                <w:bCs w:val="0"/>
                <w:color w:val="000000"/>
                <w:sz w:val="20"/>
                <w:szCs w:val="20"/>
              </w:rPr>
              <w:br/>
              <w:t>* Rituximab-refractory follicular lymphoma.</w:t>
            </w:r>
          </w:p>
        </w:tc>
        <w:tc>
          <w:tcPr>
            <w:tcW w:w="2136" w:type="dxa"/>
            <w:shd w:val="clear" w:color="auto" w:fill="auto"/>
            <w:hideMark/>
          </w:tcPr>
          <w:p w14:paraId="2FB12259"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EA/CUA</w:t>
            </w:r>
          </w:p>
        </w:tc>
        <w:tc>
          <w:tcPr>
            <w:tcW w:w="4961" w:type="dxa"/>
            <w:shd w:val="clear" w:color="auto" w:fill="auto"/>
            <w:hideMark/>
          </w:tcPr>
          <w:p w14:paraId="397F8F44"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The resubmission combined the restrictions for induction and re-induction therapy (i.e. in the previously untreated and rituximab-refractory settings, respectively). The PBAC considered this was not appropriate and that separate restrictions would be required given the maximum number of repeats differs between the two settings. The PBAC considered this would reduce </w:t>
            </w:r>
            <w:r w:rsidRPr="0074768D">
              <w:rPr>
                <w:bCs w:val="0"/>
                <w:i/>
                <w:iCs/>
                <w:color w:val="000000"/>
                <w:sz w:val="20"/>
                <w:szCs w:val="20"/>
              </w:rPr>
              <w:t>wastage</w:t>
            </w:r>
            <w:r w:rsidRPr="001A0A55">
              <w:rPr>
                <w:bCs w:val="0"/>
                <w:color w:val="000000"/>
                <w:sz w:val="20"/>
                <w:szCs w:val="20"/>
              </w:rPr>
              <w:t xml:space="preserve"> in the re-induction setting (i.e. rituximab-refractory disease) where fewer repeats are required. </w:t>
            </w:r>
          </w:p>
        </w:tc>
        <w:tc>
          <w:tcPr>
            <w:tcW w:w="1566" w:type="dxa"/>
            <w:shd w:val="clear" w:color="auto" w:fill="auto"/>
            <w:hideMark/>
          </w:tcPr>
          <w:p w14:paraId="6DA802DC"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Deferred</w:t>
            </w:r>
          </w:p>
        </w:tc>
      </w:tr>
      <w:tr w:rsidR="00681F94" w:rsidRPr="001A0A55" w14:paraId="5B878898" w14:textId="77777777" w:rsidTr="00E754A1">
        <w:trPr>
          <w:trHeight w:val="20"/>
        </w:trPr>
        <w:tc>
          <w:tcPr>
            <w:tcW w:w="1696" w:type="dxa"/>
            <w:shd w:val="clear" w:color="auto" w:fill="auto"/>
            <w:noWrap/>
            <w:hideMark/>
          </w:tcPr>
          <w:p w14:paraId="6C269C52"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PACLITAXEL</w:t>
            </w:r>
          </w:p>
        </w:tc>
        <w:tc>
          <w:tcPr>
            <w:tcW w:w="1316" w:type="dxa"/>
            <w:shd w:val="clear" w:color="auto" w:fill="auto"/>
            <w:noWrap/>
            <w:hideMark/>
          </w:tcPr>
          <w:p w14:paraId="2047E596"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Mar-19</w:t>
            </w:r>
          </w:p>
        </w:tc>
        <w:tc>
          <w:tcPr>
            <w:tcW w:w="2457" w:type="dxa"/>
            <w:shd w:val="clear" w:color="auto" w:fill="auto"/>
            <w:hideMark/>
          </w:tcPr>
          <w:p w14:paraId="013F5F46"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Treatment of metastatic (stage IV) adenocarcinoma of the pancreas in combination with gemcitabine</w:t>
            </w:r>
          </w:p>
        </w:tc>
        <w:tc>
          <w:tcPr>
            <w:tcW w:w="2136" w:type="dxa"/>
            <w:shd w:val="clear" w:color="auto" w:fill="auto"/>
            <w:hideMark/>
          </w:tcPr>
          <w:p w14:paraId="7736A13F"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Minor submission requested a Section 100 (Efficient Funding of Chemotherapy) Authority Required listing for an additional 250 mg strength of nanoparticle albumin-bound paclitaxel (nab-paclitaxel) and a price increase for nab-paclitaxel use in pancreatic cancer.</w:t>
            </w:r>
          </w:p>
        </w:tc>
        <w:tc>
          <w:tcPr>
            <w:tcW w:w="4961" w:type="dxa"/>
            <w:shd w:val="clear" w:color="auto" w:fill="auto"/>
            <w:hideMark/>
          </w:tcPr>
          <w:p w14:paraId="05D4DD29"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The PBAC noted at the March 2014 meeting that the 250 mg vial of nab-paclitaxel was not yet TGA registered, and considered that the absence of the 250 mg vial may increase </w:t>
            </w:r>
            <w:r w:rsidRPr="0074768D">
              <w:rPr>
                <w:bCs w:val="0"/>
                <w:i/>
                <w:iCs/>
                <w:color w:val="000000"/>
                <w:sz w:val="20"/>
                <w:szCs w:val="20"/>
              </w:rPr>
              <w:t>wastage</w:t>
            </w:r>
            <w:r w:rsidRPr="001A0A55">
              <w:rPr>
                <w:bCs w:val="0"/>
                <w:color w:val="000000"/>
                <w:sz w:val="20"/>
                <w:szCs w:val="20"/>
              </w:rPr>
              <w:t xml:space="preserve">. In the March 2019 minor submission, the sponsor requested a price increase based only on the reduction of </w:t>
            </w:r>
            <w:r w:rsidRPr="0074768D">
              <w:rPr>
                <w:bCs w:val="0"/>
                <w:i/>
                <w:iCs/>
                <w:color w:val="000000"/>
                <w:sz w:val="20"/>
                <w:szCs w:val="20"/>
              </w:rPr>
              <w:t>wastage</w:t>
            </w:r>
            <w:r w:rsidRPr="001A0A55">
              <w:rPr>
                <w:bCs w:val="0"/>
                <w:color w:val="000000"/>
                <w:sz w:val="20"/>
                <w:szCs w:val="20"/>
              </w:rPr>
              <w:t xml:space="preserve"> due to the availability of the 250 mg vial. The sponsor stated that the cost per patient would remain the same. *In this minor submission, the sponsor requested a price increase based only on the reduction of </w:t>
            </w:r>
            <w:r w:rsidRPr="0074768D">
              <w:rPr>
                <w:bCs w:val="0"/>
                <w:i/>
                <w:iCs/>
                <w:color w:val="000000"/>
                <w:sz w:val="20"/>
                <w:szCs w:val="20"/>
              </w:rPr>
              <w:t>wastage</w:t>
            </w:r>
            <w:r w:rsidRPr="001A0A55">
              <w:rPr>
                <w:bCs w:val="0"/>
                <w:color w:val="000000"/>
                <w:sz w:val="20"/>
                <w:szCs w:val="20"/>
              </w:rPr>
              <w:t xml:space="preserve"> due to the availability of the 250 mg vial. The sponsor stated that the cost per patient would remain the same.                                                                                                                                                 *The submission stated that listing of the 250 mg vial would reduce </w:t>
            </w:r>
            <w:r w:rsidRPr="0074768D">
              <w:rPr>
                <w:bCs w:val="0"/>
                <w:i/>
                <w:iCs/>
                <w:color w:val="000000"/>
                <w:sz w:val="20"/>
                <w:szCs w:val="20"/>
              </w:rPr>
              <w:t>wastage</w:t>
            </w:r>
            <w:r w:rsidRPr="001A0A55">
              <w:rPr>
                <w:bCs w:val="0"/>
                <w:color w:val="000000"/>
                <w:sz w:val="20"/>
                <w:szCs w:val="20"/>
              </w:rPr>
              <w:t xml:space="preserve">, using the September 2017 DUSC report as evidence presented in Table 1 below.                                                                                                                                                                                                                                                   *The Sponsor stated that the current submission did not include </w:t>
            </w:r>
            <w:r w:rsidRPr="0074768D">
              <w:rPr>
                <w:bCs w:val="0"/>
                <w:i/>
                <w:iCs/>
                <w:color w:val="000000"/>
                <w:sz w:val="20"/>
                <w:szCs w:val="20"/>
              </w:rPr>
              <w:t>wastage</w:t>
            </w:r>
            <w:r w:rsidRPr="001A0A55">
              <w:rPr>
                <w:bCs w:val="0"/>
                <w:color w:val="000000"/>
                <w:sz w:val="20"/>
                <w:szCs w:val="20"/>
              </w:rPr>
              <w:t xml:space="preserve"> due to vial sharing in the scope of the submission however; guidance was requested regarding the Efficient Funding of Chemotherapy process. The Secretariat noted that the process of the Efficient Funding of Chemotherapy is outside of the scope of the PBAC.</w:t>
            </w:r>
          </w:p>
        </w:tc>
        <w:tc>
          <w:tcPr>
            <w:tcW w:w="1566" w:type="dxa"/>
            <w:shd w:val="clear" w:color="auto" w:fill="auto"/>
            <w:hideMark/>
          </w:tcPr>
          <w:p w14:paraId="523522DE"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commended</w:t>
            </w:r>
          </w:p>
        </w:tc>
      </w:tr>
      <w:tr w:rsidR="00681F94" w:rsidRPr="001A0A55" w14:paraId="77E8BCFF" w14:textId="77777777" w:rsidTr="00E754A1">
        <w:trPr>
          <w:trHeight w:val="20"/>
        </w:trPr>
        <w:tc>
          <w:tcPr>
            <w:tcW w:w="1696" w:type="dxa"/>
            <w:shd w:val="clear" w:color="auto" w:fill="auto"/>
            <w:noWrap/>
            <w:hideMark/>
          </w:tcPr>
          <w:p w14:paraId="79902946"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PEMBROLIZUMAB (RECOMBINANT)</w:t>
            </w:r>
          </w:p>
        </w:tc>
        <w:tc>
          <w:tcPr>
            <w:tcW w:w="1316" w:type="dxa"/>
            <w:shd w:val="clear" w:color="auto" w:fill="auto"/>
            <w:noWrap/>
            <w:hideMark/>
          </w:tcPr>
          <w:p w14:paraId="2A8C5E83"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Mar-18</w:t>
            </w:r>
          </w:p>
        </w:tc>
        <w:tc>
          <w:tcPr>
            <w:tcW w:w="2457" w:type="dxa"/>
            <w:shd w:val="clear" w:color="auto" w:fill="auto"/>
            <w:hideMark/>
          </w:tcPr>
          <w:p w14:paraId="661299A2"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Unresectable Stage</w:t>
            </w:r>
            <w:r w:rsidRPr="001A0A55">
              <w:rPr>
                <w:bCs w:val="0"/>
                <w:color w:val="000000"/>
                <w:sz w:val="20"/>
                <w:szCs w:val="20"/>
              </w:rPr>
              <w:br/>
              <w:t>III or Stage IV malignant melanoma</w:t>
            </w:r>
          </w:p>
        </w:tc>
        <w:tc>
          <w:tcPr>
            <w:tcW w:w="2136" w:type="dxa"/>
            <w:shd w:val="clear" w:color="auto" w:fill="auto"/>
            <w:hideMark/>
          </w:tcPr>
          <w:p w14:paraId="729CD814"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Minor submission requested amending the dosing regimen of pembrolizumab from a weight-based dosing regimen of 2 mg/kg to a fixed 200 mg per dose regardless of weight</w:t>
            </w:r>
          </w:p>
        </w:tc>
        <w:tc>
          <w:tcPr>
            <w:tcW w:w="4961" w:type="dxa"/>
            <w:shd w:val="clear" w:color="auto" w:fill="auto"/>
            <w:hideMark/>
          </w:tcPr>
          <w:p w14:paraId="061A7D9E" w14:textId="414B0F32"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In considering the resubmission for pembrolizumab in NSCLC at its November 2017 meeting, the PBAC noted that increasing the average per patient cost of pembrolizumab by moving the recommended dose from a 2 mg/kg basis to a fixed 200 mg basis is likely associated with a 25% </w:t>
            </w:r>
            <w:r w:rsidRPr="0074768D">
              <w:rPr>
                <w:bCs w:val="0"/>
                <w:i/>
                <w:iCs/>
                <w:color w:val="000000"/>
                <w:sz w:val="20"/>
                <w:szCs w:val="20"/>
              </w:rPr>
              <w:t>wastage</w:t>
            </w:r>
            <w:r w:rsidRPr="001A0A55">
              <w:rPr>
                <w:bCs w:val="0"/>
                <w:color w:val="000000"/>
                <w:sz w:val="20"/>
                <w:szCs w:val="20"/>
              </w:rPr>
              <w:t xml:space="preserve"> of pembrolizumab because corroborating evidence indicates that this is not also associated with an improvement in patient health outcomes.  This conclusion is consistent with that of the “Fixed Dose Clinical Overview” in the minor submission. The PBAC considered that this justified its expectation of a price reduction (paragraph 7.15, [Item 7.07] pembrolizumab November 2017 PBAC PSD). At the same meeting in consideration of the major submission for pembrolizumab for urothelial cancer, the PBAC considered that the request for fixed dosing “results in a considerable proportion of patients with urothelial cancer being given a greater dose, at a greater cost, with no evidence of additional benefit. The PBAC therefore considered that it may be reasonable for the price paid for pembrolizumab in urothelial cancer to reflect the cost if </w:t>
            </w:r>
            <w:r w:rsidR="008A004F" w:rsidRPr="001A0A55">
              <w:rPr>
                <w:bCs w:val="0"/>
                <w:color w:val="000000"/>
                <w:sz w:val="20"/>
                <w:szCs w:val="20"/>
              </w:rPr>
              <w:t>weight based</w:t>
            </w:r>
            <w:r w:rsidRPr="001A0A55">
              <w:rPr>
                <w:bCs w:val="0"/>
                <w:color w:val="000000"/>
                <w:sz w:val="20"/>
                <w:szCs w:val="20"/>
              </w:rPr>
              <w:t xml:space="preserve"> 2 mg/kg dosing was used rather than fixed 200 mg dosing” (paragraph 7.12, pembrolizumab [Item 6.11] November 2017 PBAC PSD). The PBAC considered that a similar issue of </w:t>
            </w:r>
            <w:r w:rsidRPr="0074768D">
              <w:rPr>
                <w:bCs w:val="0"/>
                <w:i/>
                <w:iCs/>
                <w:color w:val="000000"/>
                <w:sz w:val="20"/>
                <w:szCs w:val="20"/>
              </w:rPr>
              <w:t>wastage</w:t>
            </w:r>
            <w:r w:rsidRPr="001A0A55">
              <w:rPr>
                <w:bCs w:val="0"/>
                <w:color w:val="000000"/>
                <w:sz w:val="20"/>
                <w:szCs w:val="20"/>
              </w:rPr>
              <w:t xml:space="preserve"> applies to the current minor submission.                                                                                                                                                                                *The PBAC noted that the sponsor’s request to change dosing from weight based to fixed dosing [redacted]. The change in dosing has the effect of wasting on average 25% of the drug because the fixed dosing results in a higher administered dose without any additional patient benefit. For this reason, the PBAC concluded that a change from the weight-based to fixed dose regimen would not be cost-effective on a per-patient basis, as currently the mean dose of pembrolizumab is significantly less than 200 mg.</w:t>
            </w:r>
          </w:p>
        </w:tc>
        <w:tc>
          <w:tcPr>
            <w:tcW w:w="1566" w:type="dxa"/>
            <w:shd w:val="clear" w:color="auto" w:fill="auto"/>
            <w:hideMark/>
          </w:tcPr>
          <w:p w14:paraId="4151BDBC"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commended</w:t>
            </w:r>
          </w:p>
        </w:tc>
      </w:tr>
      <w:tr w:rsidR="00681F94" w:rsidRPr="001A0A55" w14:paraId="314C91F6" w14:textId="77777777" w:rsidTr="00E754A1">
        <w:trPr>
          <w:trHeight w:val="20"/>
        </w:trPr>
        <w:tc>
          <w:tcPr>
            <w:tcW w:w="1696" w:type="dxa"/>
            <w:shd w:val="clear" w:color="auto" w:fill="auto"/>
            <w:noWrap/>
            <w:hideMark/>
          </w:tcPr>
          <w:p w14:paraId="36A76B76"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PEMBROLIZUMAB (RECOMBINANT)</w:t>
            </w:r>
          </w:p>
        </w:tc>
        <w:tc>
          <w:tcPr>
            <w:tcW w:w="1316" w:type="dxa"/>
            <w:shd w:val="clear" w:color="auto" w:fill="auto"/>
            <w:noWrap/>
            <w:hideMark/>
          </w:tcPr>
          <w:p w14:paraId="4FD26C34"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Mar-18</w:t>
            </w:r>
          </w:p>
        </w:tc>
        <w:tc>
          <w:tcPr>
            <w:tcW w:w="2457" w:type="dxa"/>
            <w:shd w:val="clear" w:color="auto" w:fill="auto"/>
            <w:hideMark/>
          </w:tcPr>
          <w:p w14:paraId="568DD4AA"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First-line treatment of patients with metastatic (Stage IV) non-small cell lung cancer (NSCLC)</w:t>
            </w:r>
          </w:p>
        </w:tc>
        <w:tc>
          <w:tcPr>
            <w:tcW w:w="2136" w:type="dxa"/>
            <w:shd w:val="clear" w:color="auto" w:fill="auto"/>
            <w:hideMark/>
          </w:tcPr>
          <w:p w14:paraId="1A246C6E"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vised cost utility analysis to November 2017 submission</w:t>
            </w:r>
          </w:p>
        </w:tc>
        <w:tc>
          <w:tcPr>
            <w:tcW w:w="4961" w:type="dxa"/>
            <w:shd w:val="clear" w:color="auto" w:fill="auto"/>
            <w:hideMark/>
          </w:tcPr>
          <w:p w14:paraId="0260764E"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At its November 2017 meeting, the PBAC noted that increasing the average per patient cost of pembrolizumab by moving the recommended dose from a 2 mg/kg basis to a fixed 200 mg basis is likely associated with a 25% </w:t>
            </w:r>
            <w:r w:rsidRPr="0074768D">
              <w:rPr>
                <w:bCs w:val="0"/>
                <w:i/>
                <w:iCs/>
                <w:color w:val="000000"/>
                <w:sz w:val="20"/>
                <w:szCs w:val="20"/>
              </w:rPr>
              <w:t>wastage</w:t>
            </w:r>
            <w:r w:rsidRPr="001A0A55">
              <w:rPr>
                <w:bCs w:val="0"/>
                <w:color w:val="000000"/>
                <w:sz w:val="20"/>
                <w:szCs w:val="20"/>
              </w:rPr>
              <w:t xml:space="preserve"> of pembrolizumab because corroborating evidence indicates that fixed dosing does not improve patient health outcomes. The PBAC recalled that this had contributed to its expectation of a price reduction, given that the TGA has accepted the sponsor’s submission of fixed dosing in the product information (paragraph 7.15, pembrolizumab November 2017 PBAC PSD).                                                                                                                                                                                                                                                             *In a separate minor submission to the March 2018 PBAC meeting, the sponsor has requested changing the PBS listing of pembrolizumab for melanoma from a dose of 2 mg/kg to a fixed dose of 200 mg per dose. This request raised the same issue of </w:t>
            </w:r>
            <w:r w:rsidRPr="0074768D">
              <w:rPr>
                <w:bCs w:val="0"/>
                <w:i/>
                <w:iCs/>
                <w:color w:val="000000"/>
                <w:sz w:val="20"/>
                <w:szCs w:val="20"/>
              </w:rPr>
              <w:t>wastage</w:t>
            </w:r>
            <w:r w:rsidRPr="001A0A55">
              <w:rPr>
                <w:bCs w:val="0"/>
                <w:color w:val="000000"/>
                <w:sz w:val="20"/>
                <w:szCs w:val="20"/>
              </w:rPr>
              <w:t xml:space="preserve"> about which the PBAC had concerns for pembrolizumab for NSCLC.                                                                                                                                                                                                  *The PBAC noted that the sponsor moved to a fixed 200 mg dosing regimen for later pembrolizumab trials across multiple indications, which included first-line NSCLC. However the PBAC noted that no clinical rationale was provided for this change in dosing regimen and therefore considered that the issues of </w:t>
            </w:r>
            <w:r w:rsidRPr="0074768D">
              <w:rPr>
                <w:bCs w:val="0"/>
                <w:i/>
                <w:iCs/>
                <w:color w:val="000000"/>
                <w:sz w:val="20"/>
                <w:szCs w:val="20"/>
              </w:rPr>
              <w:t>wastage</w:t>
            </w:r>
            <w:r w:rsidRPr="001A0A55">
              <w:rPr>
                <w:bCs w:val="0"/>
                <w:color w:val="000000"/>
                <w:sz w:val="20"/>
                <w:szCs w:val="20"/>
              </w:rPr>
              <w:t xml:space="preserve"> for pembrolizumab in first-line NSCLC remained relevant.</w:t>
            </w:r>
          </w:p>
        </w:tc>
        <w:tc>
          <w:tcPr>
            <w:tcW w:w="1566" w:type="dxa"/>
            <w:shd w:val="clear" w:color="auto" w:fill="auto"/>
            <w:hideMark/>
          </w:tcPr>
          <w:p w14:paraId="49A7469B"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Deferred</w:t>
            </w:r>
          </w:p>
        </w:tc>
      </w:tr>
      <w:tr w:rsidR="00681F94" w:rsidRPr="001A0A55" w14:paraId="222E8ACB" w14:textId="77777777" w:rsidTr="00E754A1">
        <w:trPr>
          <w:trHeight w:val="20"/>
        </w:trPr>
        <w:tc>
          <w:tcPr>
            <w:tcW w:w="1696" w:type="dxa"/>
            <w:shd w:val="clear" w:color="auto" w:fill="auto"/>
            <w:noWrap/>
            <w:hideMark/>
          </w:tcPr>
          <w:p w14:paraId="61885931"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PEMBROLIZUMAB (RECOMBINANT)</w:t>
            </w:r>
          </w:p>
        </w:tc>
        <w:tc>
          <w:tcPr>
            <w:tcW w:w="1316" w:type="dxa"/>
            <w:shd w:val="clear" w:color="auto" w:fill="auto"/>
            <w:noWrap/>
            <w:hideMark/>
          </w:tcPr>
          <w:p w14:paraId="46D289F0"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Nov-17</w:t>
            </w:r>
          </w:p>
        </w:tc>
        <w:tc>
          <w:tcPr>
            <w:tcW w:w="2457" w:type="dxa"/>
            <w:shd w:val="clear" w:color="auto" w:fill="auto"/>
            <w:hideMark/>
          </w:tcPr>
          <w:p w14:paraId="16028D90"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First-line treatment of patients with metastatic (Stage IV) non-small cell lung cancer (NSCLC)</w:t>
            </w:r>
          </w:p>
        </w:tc>
        <w:tc>
          <w:tcPr>
            <w:tcW w:w="2136" w:type="dxa"/>
            <w:shd w:val="clear" w:color="auto" w:fill="auto"/>
            <w:hideMark/>
          </w:tcPr>
          <w:p w14:paraId="7AFD8AD3"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ost-utility analysis</w:t>
            </w:r>
          </w:p>
        </w:tc>
        <w:tc>
          <w:tcPr>
            <w:tcW w:w="4961" w:type="dxa"/>
            <w:shd w:val="clear" w:color="auto" w:fill="auto"/>
            <w:hideMark/>
          </w:tcPr>
          <w:p w14:paraId="6BC3C5B9"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The PBAC also noted that increasing the average per patient cost of pembrolizumab by moving the recommended dose from a 2 mg/kg basis to a fixed 200 mg basis is likely associated with a 25% </w:t>
            </w:r>
            <w:r w:rsidRPr="0074768D">
              <w:rPr>
                <w:bCs w:val="0"/>
                <w:i/>
                <w:iCs/>
                <w:color w:val="000000"/>
                <w:sz w:val="20"/>
                <w:szCs w:val="20"/>
              </w:rPr>
              <w:t>wastage</w:t>
            </w:r>
            <w:r w:rsidRPr="001A0A55">
              <w:rPr>
                <w:bCs w:val="0"/>
                <w:color w:val="000000"/>
                <w:sz w:val="20"/>
                <w:szCs w:val="20"/>
              </w:rPr>
              <w:t xml:space="preserve"> of pembrolizumab because corroborating evidence indicates that this is not also associated with an improvement in patient health outcomes. The PBAC considered that this further justified its expectation of a price reduction, given that the TGA has recommended dosing on a fixed basis.</w:t>
            </w:r>
          </w:p>
        </w:tc>
        <w:tc>
          <w:tcPr>
            <w:tcW w:w="1566" w:type="dxa"/>
            <w:shd w:val="clear" w:color="auto" w:fill="auto"/>
            <w:hideMark/>
          </w:tcPr>
          <w:p w14:paraId="50853AD3"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Deferred</w:t>
            </w:r>
          </w:p>
        </w:tc>
      </w:tr>
      <w:tr w:rsidR="00681F94" w:rsidRPr="001A0A55" w14:paraId="245DF6CE" w14:textId="77777777" w:rsidTr="00E754A1">
        <w:trPr>
          <w:trHeight w:val="20"/>
        </w:trPr>
        <w:tc>
          <w:tcPr>
            <w:tcW w:w="1696" w:type="dxa"/>
            <w:shd w:val="clear" w:color="auto" w:fill="auto"/>
            <w:noWrap/>
            <w:hideMark/>
          </w:tcPr>
          <w:p w14:paraId="6E8F54ED"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PEMBROLIZUMAB (RECOMBINANT)</w:t>
            </w:r>
          </w:p>
        </w:tc>
        <w:tc>
          <w:tcPr>
            <w:tcW w:w="1316" w:type="dxa"/>
            <w:shd w:val="clear" w:color="auto" w:fill="auto"/>
            <w:noWrap/>
            <w:hideMark/>
          </w:tcPr>
          <w:p w14:paraId="0BB9F75F"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Mar-20</w:t>
            </w:r>
          </w:p>
        </w:tc>
        <w:tc>
          <w:tcPr>
            <w:tcW w:w="2457" w:type="dxa"/>
            <w:shd w:val="clear" w:color="auto" w:fill="auto"/>
            <w:hideMark/>
          </w:tcPr>
          <w:p w14:paraId="7853A0F2"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Treatment of relapsed or refractory primary mediastinal B-Cell lymphoma (R/R PMBCL)</w:t>
            </w:r>
          </w:p>
        </w:tc>
        <w:tc>
          <w:tcPr>
            <w:tcW w:w="2136" w:type="dxa"/>
            <w:shd w:val="clear" w:color="auto" w:fill="auto"/>
            <w:hideMark/>
          </w:tcPr>
          <w:p w14:paraId="3B524EEA"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ost-utility analysis</w:t>
            </w:r>
          </w:p>
        </w:tc>
        <w:tc>
          <w:tcPr>
            <w:tcW w:w="4961" w:type="dxa"/>
            <w:shd w:val="clear" w:color="auto" w:fill="auto"/>
            <w:hideMark/>
          </w:tcPr>
          <w:p w14:paraId="5FAA292B"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The resubmission stated that the difference between the model and the financial estimates in the cost per patient per cycle for the comparator regimens was due to the fact that the model did not explicitly account for </w:t>
            </w:r>
            <w:r w:rsidRPr="0074768D">
              <w:rPr>
                <w:bCs w:val="0"/>
                <w:i/>
                <w:iCs/>
                <w:color w:val="000000"/>
                <w:sz w:val="20"/>
                <w:szCs w:val="20"/>
              </w:rPr>
              <w:t>wastage</w:t>
            </w:r>
            <w:r w:rsidRPr="001A0A55">
              <w:rPr>
                <w:bCs w:val="0"/>
                <w:color w:val="000000"/>
                <w:sz w:val="20"/>
                <w:szCs w:val="20"/>
              </w:rPr>
              <w:t xml:space="preserve"> or for hospital mark-ups at an individual patient level. The difference in the cost for each regimen between the two sections could not be fully reconciled during the evaluation. These differences had minimal impact on the overall outcome of the economic and financial analyses.</w:t>
            </w:r>
          </w:p>
        </w:tc>
        <w:tc>
          <w:tcPr>
            <w:tcW w:w="1566" w:type="dxa"/>
            <w:shd w:val="clear" w:color="auto" w:fill="auto"/>
            <w:hideMark/>
          </w:tcPr>
          <w:p w14:paraId="1DFA3F60"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commended</w:t>
            </w:r>
          </w:p>
        </w:tc>
      </w:tr>
      <w:tr w:rsidR="00681F94" w:rsidRPr="001A0A55" w14:paraId="7B1C10CE" w14:textId="77777777" w:rsidTr="00E754A1">
        <w:trPr>
          <w:trHeight w:val="20"/>
        </w:trPr>
        <w:tc>
          <w:tcPr>
            <w:tcW w:w="1696" w:type="dxa"/>
            <w:shd w:val="clear" w:color="auto" w:fill="auto"/>
            <w:noWrap/>
            <w:hideMark/>
          </w:tcPr>
          <w:p w14:paraId="43D207C4"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PEMBROLIZUMAB (RECOMBINANT)</w:t>
            </w:r>
          </w:p>
        </w:tc>
        <w:tc>
          <w:tcPr>
            <w:tcW w:w="1316" w:type="dxa"/>
            <w:shd w:val="clear" w:color="auto" w:fill="auto"/>
            <w:noWrap/>
            <w:hideMark/>
          </w:tcPr>
          <w:p w14:paraId="6B80B641"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Nov-18</w:t>
            </w:r>
          </w:p>
        </w:tc>
        <w:tc>
          <w:tcPr>
            <w:tcW w:w="2457" w:type="dxa"/>
            <w:shd w:val="clear" w:color="auto" w:fill="auto"/>
            <w:hideMark/>
          </w:tcPr>
          <w:p w14:paraId="43DCC377"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Treatment of unresectable Stage III or Stage IV malignant melanoma.</w:t>
            </w:r>
          </w:p>
        </w:tc>
        <w:tc>
          <w:tcPr>
            <w:tcW w:w="2136" w:type="dxa"/>
            <w:shd w:val="clear" w:color="auto" w:fill="auto"/>
            <w:hideMark/>
          </w:tcPr>
          <w:p w14:paraId="07437CC8"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Minor submission requested removal of the weight-based dosing option for pembrolizumab</w:t>
            </w:r>
          </w:p>
        </w:tc>
        <w:tc>
          <w:tcPr>
            <w:tcW w:w="4961" w:type="dxa"/>
            <w:shd w:val="clear" w:color="auto" w:fill="auto"/>
            <w:hideMark/>
          </w:tcPr>
          <w:p w14:paraId="4316C23F"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The change in dosing also has the effect of increasing </w:t>
            </w:r>
            <w:r w:rsidRPr="0074768D">
              <w:rPr>
                <w:bCs w:val="0"/>
                <w:i/>
                <w:iCs/>
                <w:color w:val="000000"/>
                <w:sz w:val="20"/>
                <w:szCs w:val="20"/>
              </w:rPr>
              <w:t>wastage</w:t>
            </w:r>
            <w:r w:rsidRPr="001A0A55">
              <w:rPr>
                <w:bCs w:val="0"/>
                <w:color w:val="000000"/>
                <w:sz w:val="20"/>
                <w:szCs w:val="20"/>
              </w:rPr>
              <w:t xml:space="preserve"> on average by 25% of the drug because the fixed dosing results in a higher administered dose without any additional patient benefit. For this reason, the PBAC concluded that a change from the weight-based to fixed dose regimen would not be cost-effective on a per-patient basis, as currently the mean dose of pembrolizumab is significantly less than 200 mg (Public Summary Document, March 2018 PBAC Meeting).</w:t>
            </w:r>
          </w:p>
        </w:tc>
        <w:tc>
          <w:tcPr>
            <w:tcW w:w="1566" w:type="dxa"/>
            <w:shd w:val="clear" w:color="auto" w:fill="auto"/>
            <w:hideMark/>
          </w:tcPr>
          <w:p w14:paraId="5B26D090"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commended</w:t>
            </w:r>
          </w:p>
        </w:tc>
      </w:tr>
      <w:tr w:rsidR="00681F94" w:rsidRPr="001A0A55" w14:paraId="3A705BBC" w14:textId="77777777" w:rsidTr="00E754A1">
        <w:trPr>
          <w:trHeight w:val="20"/>
        </w:trPr>
        <w:tc>
          <w:tcPr>
            <w:tcW w:w="1696" w:type="dxa"/>
            <w:shd w:val="clear" w:color="auto" w:fill="auto"/>
            <w:noWrap/>
            <w:hideMark/>
          </w:tcPr>
          <w:p w14:paraId="7EBDAFA2"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PEMBROLIZUMAB (RECOMBINANT)</w:t>
            </w:r>
          </w:p>
        </w:tc>
        <w:tc>
          <w:tcPr>
            <w:tcW w:w="1316" w:type="dxa"/>
            <w:shd w:val="clear" w:color="auto" w:fill="auto"/>
            <w:noWrap/>
            <w:hideMark/>
          </w:tcPr>
          <w:p w14:paraId="4E07E358"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Nov-17</w:t>
            </w:r>
          </w:p>
        </w:tc>
        <w:tc>
          <w:tcPr>
            <w:tcW w:w="2457" w:type="dxa"/>
            <w:shd w:val="clear" w:color="auto" w:fill="auto"/>
            <w:hideMark/>
          </w:tcPr>
          <w:p w14:paraId="1FA98CCC"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Treatment of patients with locally advanced (LA) or metastatic urothelial cancer (mUC) after failure of a platinum-containing regimen</w:t>
            </w:r>
          </w:p>
        </w:tc>
        <w:tc>
          <w:tcPr>
            <w:tcW w:w="2136" w:type="dxa"/>
            <w:shd w:val="clear" w:color="auto" w:fill="auto"/>
            <w:hideMark/>
          </w:tcPr>
          <w:p w14:paraId="468B422E"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ost-utility analysis</w:t>
            </w:r>
          </w:p>
        </w:tc>
        <w:tc>
          <w:tcPr>
            <w:tcW w:w="4961" w:type="dxa"/>
            <w:shd w:val="clear" w:color="auto" w:fill="auto"/>
            <w:hideMark/>
          </w:tcPr>
          <w:p w14:paraId="6776B0E8"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The PBAC also noted that this submission presented pembrolizumab as a fixed dosing regimen, whereas pembrolizumab treatment for other PBS-listed indications has used a weight-based dosing regimen. This results in a considerable proportion of patients with urothelial cancer being given a greater dose, at a greater cost, with no evidence of additional benefit. The PBAC therefore considered that it may be reasonable for the price paid for pembrolizumab in urothelial cancer to reflect the cost if weight-based 2 mg/kg dosing was used rather than fixed 200 mg dosing. The PBAC therefore advised that it would be appropriate for the price of pembrolizumab in urothelial cancer to be reduced by a further proportion to account for what could effectively be considered </w:t>
            </w:r>
            <w:r w:rsidRPr="0074768D">
              <w:rPr>
                <w:bCs w:val="0"/>
                <w:i/>
                <w:iCs/>
                <w:color w:val="000000"/>
                <w:sz w:val="20"/>
                <w:szCs w:val="20"/>
              </w:rPr>
              <w:t>wastage</w:t>
            </w:r>
            <w:r w:rsidRPr="001A0A55">
              <w:rPr>
                <w:bCs w:val="0"/>
                <w:color w:val="000000"/>
                <w:sz w:val="20"/>
                <w:szCs w:val="20"/>
              </w:rPr>
              <w:t>.</w:t>
            </w:r>
          </w:p>
        </w:tc>
        <w:tc>
          <w:tcPr>
            <w:tcW w:w="1566" w:type="dxa"/>
            <w:shd w:val="clear" w:color="auto" w:fill="auto"/>
            <w:hideMark/>
          </w:tcPr>
          <w:p w14:paraId="4F6D9816"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jected</w:t>
            </w:r>
          </w:p>
        </w:tc>
      </w:tr>
      <w:tr w:rsidR="00681F94" w:rsidRPr="001A0A55" w14:paraId="1A5510B2" w14:textId="77777777" w:rsidTr="00E754A1">
        <w:trPr>
          <w:trHeight w:val="20"/>
        </w:trPr>
        <w:tc>
          <w:tcPr>
            <w:tcW w:w="1696" w:type="dxa"/>
            <w:shd w:val="clear" w:color="auto" w:fill="auto"/>
            <w:noWrap/>
            <w:hideMark/>
          </w:tcPr>
          <w:p w14:paraId="037C09AD"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PEMBROLIZUMAB (RECOMBINANT)</w:t>
            </w:r>
          </w:p>
        </w:tc>
        <w:tc>
          <w:tcPr>
            <w:tcW w:w="1316" w:type="dxa"/>
            <w:shd w:val="clear" w:color="auto" w:fill="auto"/>
            <w:noWrap/>
            <w:hideMark/>
          </w:tcPr>
          <w:p w14:paraId="488BE52C"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Jul-18</w:t>
            </w:r>
          </w:p>
        </w:tc>
        <w:tc>
          <w:tcPr>
            <w:tcW w:w="2457" w:type="dxa"/>
            <w:shd w:val="clear" w:color="auto" w:fill="auto"/>
            <w:hideMark/>
          </w:tcPr>
          <w:p w14:paraId="39E3B315"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Treatment of patients with locally advanced (Stage III) or metastatic (Stage IV) squamous cell carcinoma of the head and neck (SCCHN)</w:t>
            </w:r>
          </w:p>
        </w:tc>
        <w:tc>
          <w:tcPr>
            <w:tcW w:w="2136" w:type="dxa"/>
            <w:shd w:val="clear" w:color="auto" w:fill="auto"/>
            <w:hideMark/>
          </w:tcPr>
          <w:p w14:paraId="6F5A0E42"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ost-minimisation analysis</w:t>
            </w:r>
          </w:p>
        </w:tc>
        <w:tc>
          <w:tcPr>
            <w:tcW w:w="4961" w:type="dxa"/>
            <w:shd w:val="clear" w:color="auto" w:fill="auto"/>
            <w:hideMark/>
          </w:tcPr>
          <w:p w14:paraId="6CE1EDD0"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The submission’s approach to nivolumab costing has incorporated substantial </w:t>
            </w:r>
            <w:r w:rsidRPr="0074768D">
              <w:rPr>
                <w:bCs w:val="0"/>
                <w:i/>
                <w:iCs/>
                <w:color w:val="000000"/>
                <w:sz w:val="20"/>
                <w:szCs w:val="20"/>
              </w:rPr>
              <w:t>wastage</w:t>
            </w:r>
            <w:r w:rsidRPr="001A0A55">
              <w:rPr>
                <w:bCs w:val="0"/>
                <w:color w:val="000000"/>
                <w:sz w:val="20"/>
                <w:szCs w:val="20"/>
              </w:rPr>
              <w:t xml:space="preserve"> ([redacted] mg of </w:t>
            </w:r>
            <w:r w:rsidRPr="0074768D">
              <w:rPr>
                <w:bCs w:val="0"/>
                <w:i/>
                <w:iCs/>
                <w:color w:val="000000"/>
                <w:sz w:val="20"/>
                <w:szCs w:val="20"/>
              </w:rPr>
              <w:t>wastage</w:t>
            </w:r>
            <w:r w:rsidRPr="001A0A55">
              <w:rPr>
                <w:bCs w:val="0"/>
                <w:color w:val="000000"/>
                <w:sz w:val="20"/>
                <w:szCs w:val="20"/>
              </w:rPr>
              <w:t xml:space="preserve"> out of the 40mg vial) which is unlikely to occur in clinical practice. A dose of [redacted] mg could also be achieved using 1x100mg vial and 3x40mg vials, resulting in less drug </w:t>
            </w:r>
            <w:r w:rsidRPr="00A34670">
              <w:rPr>
                <w:bCs w:val="0"/>
                <w:i/>
                <w:iCs/>
                <w:color w:val="000000"/>
                <w:sz w:val="20"/>
                <w:szCs w:val="20"/>
              </w:rPr>
              <w:t>wastage</w:t>
            </w:r>
            <w:r w:rsidRPr="001A0A55">
              <w:rPr>
                <w:bCs w:val="0"/>
                <w:color w:val="000000"/>
                <w:sz w:val="20"/>
                <w:szCs w:val="20"/>
              </w:rPr>
              <w:t>.                                                                                                                                                                                                                                                      *It is noted that the TGA-approved Product Information recommends a fixed dose (200mg) for treatment of SCCHN, classical Hodgkin</w:t>
            </w:r>
            <w:r w:rsidRPr="001A0A55">
              <w:rPr>
                <w:bCs w:val="0"/>
                <w:color w:val="000000"/>
                <w:sz w:val="20"/>
                <w:szCs w:val="20"/>
              </w:rPr>
              <w:br/>
              <w:t xml:space="preserve">lymphoma, urothelial carcinoma or NSCLC and either a fixed dose (200mg) or a weight-based dose (2mg/kg) for treatment of melanoma. Should a weight-based dosing for pembrolizumab (2mg/kg) be used in the proposed R/M SCCHN population in the Australian setting, and when 50mg vials become unavailable, a majority of the proposed target patients would still require 2x100mg vials of pembrolizumab, resulting in considerable </w:t>
            </w:r>
            <w:r w:rsidRPr="00A34670">
              <w:rPr>
                <w:bCs w:val="0"/>
                <w:i/>
                <w:iCs/>
                <w:color w:val="000000"/>
                <w:sz w:val="20"/>
                <w:szCs w:val="20"/>
              </w:rPr>
              <w:t>wastage</w:t>
            </w:r>
            <w:r w:rsidRPr="001A0A55">
              <w:rPr>
                <w:bCs w:val="0"/>
                <w:color w:val="000000"/>
                <w:sz w:val="20"/>
                <w:szCs w:val="20"/>
              </w:rPr>
              <w:t>.</w:t>
            </w:r>
          </w:p>
          <w:p w14:paraId="326D3DDF"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                                                                                                                                                                                                                                                       *The submission is likely to have overestimated the cost for nivolumab by incorporating substantial </w:t>
            </w:r>
            <w:r w:rsidRPr="00A34670">
              <w:rPr>
                <w:bCs w:val="0"/>
                <w:i/>
                <w:iCs/>
                <w:color w:val="000000"/>
                <w:sz w:val="20"/>
                <w:szCs w:val="20"/>
              </w:rPr>
              <w:t>wastage</w:t>
            </w:r>
            <w:r w:rsidRPr="001A0A55">
              <w:rPr>
                <w:bCs w:val="0"/>
                <w:color w:val="000000"/>
                <w:sz w:val="20"/>
                <w:szCs w:val="20"/>
              </w:rPr>
              <w:t xml:space="preserve"> for nivolumab, and therefore the</w:t>
            </w:r>
            <w:r w:rsidRPr="001A0A55">
              <w:rPr>
                <w:bCs w:val="0"/>
                <w:color w:val="000000"/>
                <w:sz w:val="20"/>
                <w:szCs w:val="20"/>
              </w:rPr>
              <w:br/>
              <w:t>price of pembrolizumab is likely to have been inflated. The ESC agreed with the evaluation that at the nivolumab vial combination initially proposed by the submission, the price of pembrolizumab was likely inflated.</w:t>
            </w:r>
          </w:p>
        </w:tc>
        <w:tc>
          <w:tcPr>
            <w:tcW w:w="1566" w:type="dxa"/>
            <w:shd w:val="clear" w:color="auto" w:fill="auto"/>
            <w:hideMark/>
          </w:tcPr>
          <w:p w14:paraId="23EB70DA"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jected</w:t>
            </w:r>
          </w:p>
        </w:tc>
      </w:tr>
      <w:tr w:rsidR="00681F94" w:rsidRPr="001A0A55" w14:paraId="41825B23" w14:textId="77777777" w:rsidTr="00E754A1">
        <w:trPr>
          <w:trHeight w:val="20"/>
        </w:trPr>
        <w:tc>
          <w:tcPr>
            <w:tcW w:w="1696" w:type="dxa"/>
            <w:shd w:val="clear" w:color="auto" w:fill="auto"/>
            <w:noWrap/>
            <w:hideMark/>
          </w:tcPr>
          <w:p w14:paraId="4C6E4AAA"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PEMBROLIZUMAB (RECOMBINANT)</w:t>
            </w:r>
          </w:p>
        </w:tc>
        <w:tc>
          <w:tcPr>
            <w:tcW w:w="1316" w:type="dxa"/>
            <w:shd w:val="clear" w:color="auto" w:fill="auto"/>
            <w:noWrap/>
            <w:hideMark/>
          </w:tcPr>
          <w:p w14:paraId="3E3338F8"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Jul-18</w:t>
            </w:r>
          </w:p>
        </w:tc>
        <w:tc>
          <w:tcPr>
            <w:tcW w:w="2457" w:type="dxa"/>
            <w:shd w:val="clear" w:color="auto" w:fill="auto"/>
            <w:hideMark/>
          </w:tcPr>
          <w:p w14:paraId="4E1D5A6F"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Treatment of locally advanced (LA) or metastatic urothelial cancer (mUC) patients</w:t>
            </w:r>
          </w:p>
        </w:tc>
        <w:tc>
          <w:tcPr>
            <w:tcW w:w="2136" w:type="dxa"/>
            <w:shd w:val="clear" w:color="auto" w:fill="auto"/>
            <w:hideMark/>
          </w:tcPr>
          <w:p w14:paraId="57233415"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Cost-effectiveness analysis (CEA) and cost-utility analysis (CUA)</w:t>
            </w:r>
          </w:p>
        </w:tc>
        <w:tc>
          <w:tcPr>
            <w:tcW w:w="4961" w:type="dxa"/>
            <w:shd w:val="clear" w:color="auto" w:fill="auto"/>
            <w:hideMark/>
          </w:tcPr>
          <w:p w14:paraId="7C91E8B6"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The PBAC noted that the November 2017 submission proposed pembrolizumab as a fixed dosing regimen for locally advanced or</w:t>
            </w:r>
            <w:r w:rsidRPr="001A0A55">
              <w:rPr>
                <w:bCs w:val="0"/>
                <w:color w:val="000000"/>
                <w:sz w:val="20"/>
                <w:szCs w:val="20"/>
              </w:rPr>
              <w:br/>
              <w:t xml:space="preserve">metastatic urothelial cancer, whereas pembrolizumab treatment for other PBS-listed indications has used a weight-based dosing regimen. The PBAC suggested that the price be reduced to account for what could effectively be </w:t>
            </w:r>
            <w:r w:rsidRPr="00A34670">
              <w:rPr>
                <w:bCs w:val="0"/>
                <w:i/>
                <w:iCs/>
                <w:color w:val="000000"/>
                <w:sz w:val="20"/>
                <w:szCs w:val="20"/>
              </w:rPr>
              <w:t>wastage</w:t>
            </w:r>
            <w:r w:rsidRPr="001A0A55">
              <w:rPr>
                <w:bCs w:val="0"/>
                <w:color w:val="000000"/>
                <w:sz w:val="20"/>
                <w:szCs w:val="20"/>
              </w:rPr>
              <w:t xml:space="preserve"> from the fixed dose regimen. (pembrolizumab PSD, Nov 2017 point 7.12).</w:t>
            </w:r>
          </w:p>
          <w:p w14:paraId="04997B37"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                                                                                                                                                                                                                                                  *The PBAC noted in its previous consideration of pembrolizumab for urothelial cancer that the fixed dosing regimen proposed results in a considerable proportion of patients with urothelial cancer being given a greater dose, at a greater cost, with no evidence of additional benefit and advised that it would be appropriate for the price of pembrolizumab in urothelial cancer to be reduced by a further proportion to account for what could effectively be considered </w:t>
            </w:r>
            <w:r w:rsidRPr="00A34670">
              <w:rPr>
                <w:bCs w:val="0"/>
                <w:i/>
                <w:iCs/>
                <w:color w:val="000000"/>
                <w:sz w:val="20"/>
                <w:szCs w:val="20"/>
              </w:rPr>
              <w:t>wastage</w:t>
            </w:r>
            <w:r w:rsidRPr="001A0A55">
              <w:rPr>
                <w:bCs w:val="0"/>
                <w:color w:val="000000"/>
                <w:sz w:val="20"/>
                <w:szCs w:val="20"/>
              </w:rPr>
              <w:t xml:space="preserve"> (Paragraph 7.12, 6.11 pembrolizumab PSD, November 2017).</w:t>
            </w:r>
          </w:p>
        </w:tc>
        <w:tc>
          <w:tcPr>
            <w:tcW w:w="1566" w:type="dxa"/>
            <w:shd w:val="clear" w:color="auto" w:fill="auto"/>
            <w:hideMark/>
          </w:tcPr>
          <w:p w14:paraId="0F18B271"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commended</w:t>
            </w:r>
          </w:p>
        </w:tc>
      </w:tr>
      <w:tr w:rsidR="00681F94" w:rsidRPr="001A0A55" w14:paraId="7EAED57B" w14:textId="77777777" w:rsidTr="00E754A1">
        <w:trPr>
          <w:trHeight w:val="20"/>
        </w:trPr>
        <w:tc>
          <w:tcPr>
            <w:tcW w:w="1696" w:type="dxa"/>
            <w:tcBorders>
              <w:bottom w:val="single" w:sz="4" w:space="0" w:color="auto"/>
            </w:tcBorders>
            <w:shd w:val="clear" w:color="auto" w:fill="auto"/>
            <w:noWrap/>
            <w:hideMark/>
          </w:tcPr>
          <w:p w14:paraId="40EF2F7F"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PRALATREXATE</w:t>
            </w:r>
          </w:p>
        </w:tc>
        <w:tc>
          <w:tcPr>
            <w:tcW w:w="1316" w:type="dxa"/>
            <w:tcBorders>
              <w:bottom w:val="single" w:sz="4" w:space="0" w:color="auto"/>
            </w:tcBorders>
            <w:shd w:val="clear" w:color="auto" w:fill="auto"/>
            <w:noWrap/>
            <w:hideMark/>
          </w:tcPr>
          <w:p w14:paraId="32FDF68D" w14:textId="77777777" w:rsidR="00681F94" w:rsidRPr="001A0A55" w:rsidRDefault="00681F94" w:rsidP="00E754A1">
            <w:pPr>
              <w:spacing w:before="0" w:after="0" w:line="240" w:lineRule="auto"/>
              <w:jc w:val="center"/>
              <w:rPr>
                <w:bCs w:val="0"/>
                <w:color w:val="000000"/>
                <w:sz w:val="20"/>
                <w:szCs w:val="20"/>
              </w:rPr>
            </w:pPr>
            <w:r w:rsidRPr="001A0A55">
              <w:rPr>
                <w:bCs w:val="0"/>
                <w:color w:val="000000"/>
                <w:sz w:val="20"/>
                <w:szCs w:val="20"/>
              </w:rPr>
              <w:t>Jul-17</w:t>
            </w:r>
          </w:p>
        </w:tc>
        <w:tc>
          <w:tcPr>
            <w:tcW w:w="2457" w:type="dxa"/>
            <w:tcBorders>
              <w:bottom w:val="single" w:sz="4" w:space="0" w:color="auto"/>
            </w:tcBorders>
            <w:shd w:val="clear" w:color="auto" w:fill="auto"/>
            <w:hideMark/>
          </w:tcPr>
          <w:p w14:paraId="53E849C7"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Treatment of relapsed and</w:t>
            </w:r>
            <w:r w:rsidRPr="001A0A55">
              <w:rPr>
                <w:bCs w:val="0"/>
                <w:color w:val="000000"/>
                <w:sz w:val="20"/>
                <w:szCs w:val="20"/>
              </w:rPr>
              <w:br/>
              <w:t>refractory peripheral T-cell lymphoma (PTCL).</w:t>
            </w:r>
          </w:p>
        </w:tc>
        <w:tc>
          <w:tcPr>
            <w:tcW w:w="2136" w:type="dxa"/>
            <w:tcBorders>
              <w:bottom w:val="single" w:sz="4" w:space="0" w:color="auto"/>
            </w:tcBorders>
            <w:shd w:val="clear" w:color="auto" w:fill="auto"/>
            <w:hideMark/>
          </w:tcPr>
          <w:p w14:paraId="116326DF"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Structural improvements had been made to the economic model. Cost-utility analysis</w:t>
            </w:r>
          </w:p>
        </w:tc>
        <w:tc>
          <w:tcPr>
            <w:tcW w:w="4961" w:type="dxa"/>
            <w:tcBorders>
              <w:bottom w:val="single" w:sz="4" w:space="0" w:color="auto"/>
            </w:tcBorders>
            <w:shd w:val="clear" w:color="auto" w:fill="auto"/>
            <w:hideMark/>
          </w:tcPr>
          <w:p w14:paraId="23D6E8BE"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 xml:space="preserve">Mentioned in the context of March 2016 submission. Paragraph 7.3, March 2016 PSD: Modifications were made to address costs and allowing for </w:t>
            </w:r>
            <w:r w:rsidRPr="00A34670">
              <w:rPr>
                <w:bCs w:val="0"/>
                <w:i/>
                <w:iCs/>
                <w:color w:val="000000"/>
                <w:sz w:val="20"/>
                <w:szCs w:val="20"/>
              </w:rPr>
              <w:t>wastage</w:t>
            </w:r>
            <w:r w:rsidRPr="001A0A55">
              <w:rPr>
                <w:bCs w:val="0"/>
                <w:color w:val="000000"/>
                <w:sz w:val="20"/>
                <w:szCs w:val="20"/>
              </w:rPr>
              <w:t>; however, the technical concerns were not noted.</w:t>
            </w:r>
          </w:p>
        </w:tc>
        <w:tc>
          <w:tcPr>
            <w:tcW w:w="1566" w:type="dxa"/>
            <w:shd w:val="clear" w:color="auto" w:fill="auto"/>
            <w:hideMark/>
          </w:tcPr>
          <w:p w14:paraId="06AB8F8D" w14:textId="77777777" w:rsidR="00681F94" w:rsidRPr="001A0A55" w:rsidRDefault="00681F94" w:rsidP="00E754A1">
            <w:pPr>
              <w:spacing w:before="0" w:after="0" w:line="240" w:lineRule="auto"/>
              <w:rPr>
                <w:bCs w:val="0"/>
                <w:color w:val="000000"/>
                <w:sz w:val="20"/>
                <w:szCs w:val="20"/>
              </w:rPr>
            </w:pPr>
            <w:r w:rsidRPr="001A0A55">
              <w:rPr>
                <w:bCs w:val="0"/>
                <w:color w:val="000000"/>
                <w:sz w:val="20"/>
                <w:szCs w:val="20"/>
              </w:rPr>
              <w:t>Rejected</w:t>
            </w:r>
          </w:p>
        </w:tc>
      </w:tr>
    </w:tbl>
    <w:p w14:paraId="054E1D55" w14:textId="77777777" w:rsidR="00AE38DD" w:rsidRPr="009E5255" w:rsidRDefault="00AE38DD" w:rsidP="00AE38DD">
      <w:pPr>
        <w:sectPr w:rsidR="00AE38DD" w:rsidRPr="009E5255" w:rsidSect="00AE38DD">
          <w:pgSz w:w="16817" w:h="11901" w:orient="landscape"/>
          <w:pgMar w:top="1440" w:right="1440" w:bottom="1440" w:left="1440" w:header="709" w:footer="709" w:gutter="0"/>
          <w:cols w:space="708"/>
          <w:docGrid w:linePitch="360"/>
        </w:sectPr>
      </w:pPr>
    </w:p>
    <w:p w14:paraId="10D4358E" w14:textId="655CF46F" w:rsidR="00584A9D" w:rsidRPr="009E5255" w:rsidRDefault="00584A9D" w:rsidP="00DC387F">
      <w:pPr>
        <w:pStyle w:val="Title"/>
        <w:spacing w:after="240" w:line="360" w:lineRule="auto"/>
      </w:pPr>
      <w:r w:rsidRPr="009E5255">
        <w:fldChar w:fldCharType="begin"/>
      </w:r>
      <w:r w:rsidRPr="009E5255">
        <w:instrText xml:space="preserve"> REF _Ref90976579 \h  \* MERGEFORMAT </w:instrText>
      </w:r>
      <w:r w:rsidRPr="009E5255">
        <w:fldChar w:fldCharType="separate"/>
      </w:r>
      <w:bookmarkStart w:id="615" w:name="_Toc144886290"/>
      <w:r w:rsidR="000C766B" w:rsidRPr="009E5255">
        <w:t xml:space="preserve">Appendix </w:t>
      </w:r>
      <w:r w:rsidR="000C766B">
        <w:t>12</w:t>
      </w:r>
      <w:r w:rsidR="000C766B" w:rsidRPr="009E5255">
        <w:t>. Impact of CCPS on Fee Distribution</w:t>
      </w:r>
      <w:bookmarkEnd w:id="615"/>
      <w:r w:rsidRPr="009E5255">
        <w:fldChar w:fldCharType="end"/>
      </w:r>
    </w:p>
    <w:p w14:paraId="2C258E00" w14:textId="5C4373C1" w:rsidR="000E200A" w:rsidRPr="009E5255" w:rsidRDefault="00C07AF8" w:rsidP="00214FB7">
      <w:pPr>
        <w:pStyle w:val="Caption"/>
      </w:pPr>
      <w:r w:rsidRPr="009E5255">
        <w:t>Figure A</w:t>
      </w:r>
      <w:r w:rsidR="00E36C93">
        <w:fldChar w:fldCharType="begin"/>
      </w:r>
      <w:r w:rsidR="00E36C93">
        <w:instrText xml:space="preserve"> SEQ Figure_A \* ARABIC </w:instrText>
      </w:r>
      <w:r w:rsidR="00E36C93">
        <w:fldChar w:fldCharType="separate"/>
      </w:r>
      <w:r w:rsidR="000C766B">
        <w:rPr>
          <w:noProof/>
        </w:rPr>
        <w:t>89</w:t>
      </w:r>
      <w:r w:rsidR="00E36C93">
        <w:rPr>
          <w:noProof/>
        </w:rPr>
        <w:fldChar w:fldCharType="end"/>
      </w:r>
      <w:r w:rsidRPr="009E5255">
        <w:t xml:space="preserve">. </w:t>
      </w:r>
      <w:r w:rsidR="000E200A" w:rsidRPr="009E5255">
        <w:t>Inclusion of C</w:t>
      </w:r>
      <w:r w:rsidR="00FE75A5" w:rsidRPr="009E5255">
        <w:t>C</w:t>
      </w:r>
      <w:r w:rsidR="000E200A" w:rsidRPr="009E5255">
        <w:t xml:space="preserve">PS in EFC </w:t>
      </w:r>
      <w:r w:rsidR="004134CF" w:rsidRPr="009E5255">
        <w:t>c</w:t>
      </w:r>
      <w:r w:rsidR="000E200A" w:rsidRPr="009E5255">
        <w:t>ost</w:t>
      </w:r>
      <w:r w:rsidR="004134CF" w:rsidRPr="009E5255">
        <w:t xml:space="preserve">, </w:t>
      </w:r>
      <w:r w:rsidR="000E200A" w:rsidRPr="009E5255">
        <w:t>(s94) private items</w:t>
      </w:r>
      <w:r w:rsidR="00EB4685" w:rsidRPr="009E5255">
        <w:t xml:space="preserve"> (2021)</w:t>
      </w:r>
    </w:p>
    <w:p w14:paraId="5D696404" w14:textId="61E07FEC" w:rsidR="007C5525" w:rsidRPr="009E5255" w:rsidRDefault="004F7ED1" w:rsidP="007C5525">
      <w:r w:rsidRPr="009E5255">
        <w:rPr>
          <w:noProof/>
        </w:rPr>
        <w:drawing>
          <wp:inline distT="0" distB="0" distL="0" distR="0" wp14:anchorId="7C986FDA" wp14:editId="4C347DA2">
            <wp:extent cx="5727700" cy="3735070"/>
            <wp:effectExtent l="0" t="0" r="0" b="0"/>
            <wp:docPr id="142" name="Graphic 142" descr="a coloured bar chart showing the distribution of EFC pricing components private items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Graphic 142" descr="a coloured bar chart showing the distribution of EFC pricing components private items 2021"/>
                    <pic:cNvPicPr/>
                  </pic:nvPicPr>
                  <pic:blipFill>
                    <a:blip r:embed="rId265">
                      <a:extLst>
                        <a:ext uri="{96DAC541-7B7A-43D3-8B79-37D633B846F1}">
                          <asvg:svgBlip xmlns:asvg="http://schemas.microsoft.com/office/drawing/2016/SVG/main" r:embed="rId266"/>
                        </a:ext>
                      </a:extLst>
                    </a:blip>
                    <a:stretch>
                      <a:fillRect/>
                    </a:stretch>
                  </pic:blipFill>
                  <pic:spPr>
                    <a:xfrm>
                      <a:off x="0" y="0"/>
                      <a:ext cx="5727700" cy="3735070"/>
                    </a:xfrm>
                    <a:prstGeom prst="rect">
                      <a:avLst/>
                    </a:prstGeom>
                  </pic:spPr>
                </pic:pic>
              </a:graphicData>
            </a:graphic>
          </wp:inline>
        </w:drawing>
      </w:r>
    </w:p>
    <w:p w14:paraId="143A227E" w14:textId="5EE2D1EE" w:rsidR="000E200A" w:rsidRPr="009E5255" w:rsidRDefault="00C07AF8" w:rsidP="00214FB7">
      <w:pPr>
        <w:pStyle w:val="Caption"/>
      </w:pPr>
      <w:r w:rsidRPr="009E5255">
        <w:t>Figure A</w:t>
      </w:r>
      <w:r w:rsidR="00E36C93">
        <w:fldChar w:fldCharType="begin"/>
      </w:r>
      <w:r w:rsidR="00E36C93">
        <w:instrText xml:space="preserve"> SEQ Figure_A \* ARABIC </w:instrText>
      </w:r>
      <w:r w:rsidR="00E36C93">
        <w:fldChar w:fldCharType="separate"/>
      </w:r>
      <w:r w:rsidR="000C766B">
        <w:rPr>
          <w:noProof/>
        </w:rPr>
        <w:t>90</w:t>
      </w:r>
      <w:r w:rsidR="00E36C93">
        <w:rPr>
          <w:noProof/>
        </w:rPr>
        <w:fldChar w:fldCharType="end"/>
      </w:r>
      <w:r w:rsidRPr="009E5255">
        <w:t xml:space="preserve">. </w:t>
      </w:r>
      <w:r w:rsidR="000E200A" w:rsidRPr="009E5255">
        <w:t>Inclusion of C</w:t>
      </w:r>
      <w:r w:rsidR="00FE75A5" w:rsidRPr="009E5255">
        <w:t>C</w:t>
      </w:r>
      <w:r w:rsidR="000E200A" w:rsidRPr="009E5255">
        <w:t xml:space="preserve">PS in EFC </w:t>
      </w:r>
      <w:r w:rsidR="004134CF" w:rsidRPr="009E5255">
        <w:t>c</w:t>
      </w:r>
      <w:r w:rsidR="000E200A" w:rsidRPr="009E5255">
        <w:t>ost</w:t>
      </w:r>
      <w:r w:rsidR="004134CF" w:rsidRPr="009E5255">
        <w:t>,</w:t>
      </w:r>
      <w:r w:rsidR="000E200A" w:rsidRPr="009E5255">
        <w:t xml:space="preserve"> (s94) public items</w:t>
      </w:r>
      <w:r w:rsidR="00EB4685" w:rsidRPr="009E5255">
        <w:t xml:space="preserve"> (2021)</w:t>
      </w:r>
    </w:p>
    <w:p w14:paraId="34BC6A96" w14:textId="013AEDDD" w:rsidR="007C5525" w:rsidRPr="009E5255" w:rsidRDefault="003951D5" w:rsidP="007C5525">
      <w:r w:rsidRPr="009E5255">
        <w:rPr>
          <w:noProof/>
        </w:rPr>
        <w:drawing>
          <wp:inline distT="0" distB="0" distL="0" distR="0" wp14:anchorId="4CC3E01F" wp14:editId="0112BEA9">
            <wp:extent cx="5727700" cy="3735070"/>
            <wp:effectExtent l="0" t="0" r="0" b="0"/>
            <wp:docPr id="141" name="Graphic 141" descr="a coloured bar chart showing the distribution of EFC pricing components public items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Graphic 141" descr="a coloured bar chart showing the distribution of EFC pricing components public items 2021"/>
                    <pic:cNvPicPr/>
                  </pic:nvPicPr>
                  <pic:blipFill>
                    <a:blip r:embed="rId267">
                      <a:extLst>
                        <a:ext uri="{96DAC541-7B7A-43D3-8B79-37D633B846F1}">
                          <asvg:svgBlip xmlns:asvg="http://schemas.microsoft.com/office/drawing/2016/SVG/main" r:embed="rId268"/>
                        </a:ext>
                      </a:extLst>
                    </a:blip>
                    <a:stretch>
                      <a:fillRect/>
                    </a:stretch>
                  </pic:blipFill>
                  <pic:spPr>
                    <a:xfrm>
                      <a:off x="0" y="0"/>
                      <a:ext cx="5727700" cy="3735070"/>
                    </a:xfrm>
                    <a:prstGeom prst="rect">
                      <a:avLst/>
                    </a:prstGeom>
                  </pic:spPr>
                </pic:pic>
              </a:graphicData>
            </a:graphic>
          </wp:inline>
        </w:drawing>
      </w:r>
    </w:p>
    <w:p w14:paraId="1545C287" w14:textId="2CBE16F9" w:rsidR="000E200A" w:rsidRPr="009E5255" w:rsidRDefault="00C07AF8" w:rsidP="00214FB7">
      <w:pPr>
        <w:pStyle w:val="Caption"/>
      </w:pPr>
      <w:r w:rsidRPr="009E5255">
        <w:t>Figure A</w:t>
      </w:r>
      <w:r w:rsidR="00E36C93">
        <w:fldChar w:fldCharType="begin"/>
      </w:r>
      <w:r w:rsidR="00E36C93">
        <w:instrText xml:space="preserve"> SEQ Figure_A \* ARABIC </w:instrText>
      </w:r>
      <w:r w:rsidR="00E36C93">
        <w:fldChar w:fldCharType="separate"/>
      </w:r>
      <w:r w:rsidR="000C766B">
        <w:rPr>
          <w:noProof/>
        </w:rPr>
        <w:t>91</w:t>
      </w:r>
      <w:r w:rsidR="00E36C93">
        <w:rPr>
          <w:noProof/>
        </w:rPr>
        <w:fldChar w:fldCharType="end"/>
      </w:r>
      <w:r w:rsidRPr="009E5255">
        <w:t xml:space="preserve">. </w:t>
      </w:r>
      <w:r w:rsidR="000E200A" w:rsidRPr="009E5255">
        <w:t>Inclusion of C</w:t>
      </w:r>
      <w:r w:rsidR="00FE75A5" w:rsidRPr="009E5255">
        <w:t>C</w:t>
      </w:r>
      <w:r w:rsidR="000E200A" w:rsidRPr="009E5255">
        <w:t xml:space="preserve">PS in EFC </w:t>
      </w:r>
      <w:r w:rsidR="00CE079E" w:rsidRPr="009E5255">
        <w:t>c</w:t>
      </w:r>
      <w:r w:rsidR="000E200A" w:rsidRPr="009E5255">
        <w:t>ost</w:t>
      </w:r>
      <w:r w:rsidR="004134CF" w:rsidRPr="009E5255">
        <w:t>,</w:t>
      </w:r>
      <w:r w:rsidR="000E200A" w:rsidRPr="009E5255">
        <w:t xml:space="preserve"> (s90) community items</w:t>
      </w:r>
      <w:r w:rsidR="00EB4685" w:rsidRPr="009E5255">
        <w:t xml:space="preserve"> (2021)</w:t>
      </w:r>
    </w:p>
    <w:p w14:paraId="088818FC" w14:textId="679A3CAD" w:rsidR="007C5525" w:rsidRPr="009E5255" w:rsidRDefault="004F7ED1" w:rsidP="007C5525">
      <w:r w:rsidRPr="009E5255">
        <w:rPr>
          <w:noProof/>
        </w:rPr>
        <w:drawing>
          <wp:inline distT="0" distB="0" distL="0" distR="0" wp14:anchorId="2316A80B" wp14:editId="37E39EE3">
            <wp:extent cx="5727700" cy="3735070"/>
            <wp:effectExtent l="0" t="0" r="0" b="0"/>
            <wp:docPr id="143" name="Graphic 143" descr="a coloured bar chart showing the distribution of EFC pricing components s90 community items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Graphic 143" descr="a coloured bar chart showing the distribution of EFC pricing components s90 community items 2021"/>
                    <pic:cNvPicPr/>
                  </pic:nvPicPr>
                  <pic:blipFill>
                    <a:blip r:embed="rId269">
                      <a:extLst>
                        <a:ext uri="{96DAC541-7B7A-43D3-8B79-37D633B846F1}">
                          <asvg:svgBlip xmlns:asvg="http://schemas.microsoft.com/office/drawing/2016/SVG/main" r:embed="rId270"/>
                        </a:ext>
                      </a:extLst>
                    </a:blip>
                    <a:stretch>
                      <a:fillRect/>
                    </a:stretch>
                  </pic:blipFill>
                  <pic:spPr>
                    <a:xfrm>
                      <a:off x="0" y="0"/>
                      <a:ext cx="5727700" cy="3735070"/>
                    </a:xfrm>
                    <a:prstGeom prst="rect">
                      <a:avLst/>
                    </a:prstGeom>
                  </pic:spPr>
                </pic:pic>
              </a:graphicData>
            </a:graphic>
          </wp:inline>
        </w:drawing>
      </w:r>
    </w:p>
    <w:p w14:paraId="68333132" w14:textId="77777777" w:rsidR="007C5525" w:rsidRPr="009E5255" w:rsidRDefault="007C5525" w:rsidP="007C5525"/>
    <w:p w14:paraId="1CD632A5" w14:textId="24F7E8E2" w:rsidR="00BF090F" w:rsidRPr="009E5255" w:rsidRDefault="00BF090F">
      <w:pPr>
        <w:widowControl/>
        <w:spacing w:before="0" w:after="0" w:line="240" w:lineRule="auto"/>
        <w:rPr>
          <w:lang w:eastAsia="zh-CN" w:bidi="th-TH"/>
        </w:rPr>
      </w:pPr>
      <w:r w:rsidRPr="009E5255">
        <w:rPr>
          <w:lang w:eastAsia="zh-CN" w:bidi="th-TH"/>
        </w:rPr>
        <w:br w:type="page"/>
      </w:r>
    </w:p>
    <w:p w14:paraId="09AED25F" w14:textId="48123103" w:rsidR="00BF090F" w:rsidRPr="009E5255" w:rsidRDefault="00BF090F" w:rsidP="007C3C3D">
      <w:pPr>
        <w:pStyle w:val="Title"/>
        <w:spacing w:after="240" w:line="360" w:lineRule="auto"/>
      </w:pPr>
      <w:r w:rsidRPr="009E5255">
        <w:fldChar w:fldCharType="begin"/>
      </w:r>
      <w:r w:rsidRPr="009E5255">
        <w:instrText xml:space="preserve"> REF _Ref92645264 \h  \* MERGEFORMAT </w:instrText>
      </w:r>
      <w:r w:rsidRPr="009E5255">
        <w:fldChar w:fldCharType="separate"/>
      </w:r>
      <w:bookmarkStart w:id="616" w:name="_Toc144886291"/>
      <w:r w:rsidR="000C766B" w:rsidRPr="009E5255">
        <w:t xml:space="preserve">Appendix </w:t>
      </w:r>
      <w:r w:rsidR="000C766B">
        <w:t>13</w:t>
      </w:r>
      <w:r w:rsidR="000C766B" w:rsidRPr="009E5255">
        <w:t>. Estimating Vial Sharing on the PBS</w:t>
      </w:r>
      <w:r w:rsidRPr="009E5255">
        <w:fldChar w:fldCharType="end"/>
      </w:r>
      <w:r w:rsidR="009741AD" w:rsidRPr="009E5255">
        <w:t xml:space="preserve"> (hypothetical)</w:t>
      </w:r>
      <w:bookmarkEnd w:id="616"/>
    </w:p>
    <w:p w14:paraId="0516CDD8" w14:textId="524A0B6F" w:rsidR="00BF090F" w:rsidRPr="009E5255" w:rsidRDefault="00BF090F" w:rsidP="00BF090F">
      <w:r w:rsidRPr="009E5255">
        <w:rPr>
          <w:bCs w:val="0"/>
        </w:rPr>
        <w:t>Background:  Drugs funded via the EFC are reimbursed on the basis of the most efficient combination</w:t>
      </w:r>
      <w:r w:rsidRPr="009E5255">
        <w:t xml:space="preserve"> of vials </w:t>
      </w:r>
      <w:r w:rsidR="00E412DC" w:rsidRPr="009E5255">
        <w:t>used in the constitution of the prescribed</w:t>
      </w:r>
      <w:r w:rsidRPr="009E5255">
        <w:t xml:space="preserve"> dose.  Efficiency in this instance is based on minimising the quantity of drug funded but not dispensed (wasted) in order to achieve the desired prescribed dose for a given molecule and </w:t>
      </w:r>
      <w:r w:rsidR="00E412DC" w:rsidRPr="009E5255">
        <w:t>available</w:t>
      </w:r>
      <w:r w:rsidRPr="009E5255">
        <w:t xml:space="preserve"> vial sizes.</w:t>
      </w:r>
    </w:p>
    <w:p w14:paraId="74DA1A9D" w14:textId="5D58D57D" w:rsidR="00BF090F" w:rsidRPr="009E5255" w:rsidRDefault="00BF090F" w:rsidP="00BF090F">
      <w:r w:rsidRPr="009E5255">
        <w:rPr>
          <w:bCs w:val="0"/>
        </w:rPr>
        <w:t xml:space="preserve">Method:  PBS </w:t>
      </w:r>
      <w:r w:rsidR="000C7626" w:rsidRPr="009E5255">
        <w:rPr>
          <w:bCs w:val="0"/>
        </w:rPr>
        <w:t>patient-level</w:t>
      </w:r>
      <w:r w:rsidRPr="009E5255">
        <w:rPr>
          <w:bCs w:val="0"/>
        </w:rPr>
        <w:t xml:space="preserve"> data for all EFC drugs (and related benefits) were obtained from the</w:t>
      </w:r>
      <w:r w:rsidRPr="009E5255">
        <w:t xml:space="preserve"> Department of Health.  This included information on the dose prescribed per service and the vial strength used as the basis to estimate the PBS benefit under the EFC arrangements.  </w:t>
      </w:r>
    </w:p>
    <w:p w14:paraId="0D682FD3" w14:textId="1B68B15D" w:rsidR="00BF090F" w:rsidRPr="009E5255" w:rsidRDefault="00BF090F" w:rsidP="00BF090F">
      <w:r w:rsidRPr="009E5255">
        <w:t>For each service observed, the total number of whole vials required to achieve the requested dose was estimated based on the formulation and strength listed in the database as the basis for payment of the PBS benefit.  The difference in the number of whole vials required and the actual number of vials used (given by the dose prescribed divided by the strength in which each vial is supplied) was estimated to derive the proportion of vials funded but not used.  The latter provides an estimate of the extent to which</w:t>
      </w:r>
      <w:r w:rsidR="000C7626" w:rsidRPr="009E5255">
        <w:t xml:space="preserve"> existing EFC arrangements pay for</w:t>
      </w:r>
      <w:r w:rsidRPr="009E5255">
        <w:t xml:space="preserve"> wastage.</w:t>
      </w:r>
    </w:p>
    <w:p w14:paraId="124D23DA" w14:textId="0093BFB6" w:rsidR="00BF090F" w:rsidRPr="009E5255" w:rsidRDefault="00BF090F" w:rsidP="00BF090F">
      <w:r w:rsidRPr="009E5255">
        <w:rPr>
          <w:bCs w:val="0"/>
        </w:rPr>
        <w:t xml:space="preserve">Results:  Data were available for </w:t>
      </w:r>
      <w:r w:rsidR="008A004F" w:rsidRPr="009E5255">
        <w:rPr>
          <w:bCs w:val="0"/>
        </w:rPr>
        <w:t>approximately</w:t>
      </w:r>
      <w:r w:rsidR="004D5E39" w:rsidRPr="009E5255">
        <w:rPr>
          <w:bCs w:val="0"/>
        </w:rPr>
        <w:t xml:space="preserve"> </w:t>
      </w:r>
      <w:r w:rsidRPr="009E5255">
        <w:rPr>
          <w:bCs w:val="0"/>
        </w:rPr>
        <w:t>6.3 million observations (services) on the PBS for EFC</w:t>
      </w:r>
      <w:r w:rsidRPr="009E5255">
        <w:t xml:space="preserve"> items between June 2016 and July 2021 </w:t>
      </w:r>
      <w:r w:rsidR="004D5E39" w:rsidRPr="009E5255">
        <w:t>(</w:t>
      </w:r>
      <w:r w:rsidRPr="009E5255">
        <w:t>1.39 million in the most recent financial year</w:t>
      </w:r>
      <w:r w:rsidR="004D5E39" w:rsidRPr="009E5255">
        <w:t>)</w:t>
      </w:r>
      <w:r w:rsidRPr="009E5255">
        <w:t>.</w:t>
      </w:r>
    </w:p>
    <w:p w14:paraId="251FB79B" w14:textId="5AD5F9B9" w:rsidR="00BF090F" w:rsidRPr="009E5255" w:rsidRDefault="00BF090F" w:rsidP="00BF090F">
      <w:r w:rsidRPr="009E5255">
        <w:t xml:space="preserve">Analysis of total vials funded showed 18.88 million vials of drug were funded over the observation period.  Of that supply, 3.19 million (17%) </w:t>
      </w:r>
      <w:r w:rsidR="004D5E39" w:rsidRPr="009E5255">
        <w:t>were</w:t>
      </w:r>
      <w:r w:rsidRPr="009E5255">
        <w:t xml:space="preserve"> funded but not dispensed; that is</w:t>
      </w:r>
      <w:r w:rsidR="004D5E39" w:rsidRPr="009E5255">
        <w:t>,</w:t>
      </w:r>
      <w:r w:rsidRPr="009E5255">
        <w:t xml:space="preserve"> the total quantity of vials funded exceeded that required to provide the prescribed dose by 17%.  This is shown for each molecule available in </w:t>
      </w:r>
      <w:r w:rsidRPr="009E5255">
        <w:fldChar w:fldCharType="begin"/>
      </w:r>
      <w:r w:rsidRPr="009E5255">
        <w:instrText xml:space="preserve"> REF _Ref87257858 \h  \* MERGEFORMAT </w:instrText>
      </w:r>
      <w:r w:rsidRPr="009E5255">
        <w:fldChar w:fldCharType="separate"/>
      </w:r>
      <w:r w:rsidR="000C766B" w:rsidRPr="009E5255">
        <w:t>Figure A</w:t>
      </w:r>
      <w:r w:rsidR="000C766B">
        <w:t>92</w:t>
      </w:r>
      <w:r w:rsidRPr="009E5255">
        <w:fldChar w:fldCharType="end"/>
      </w:r>
      <w:r w:rsidRPr="009E5255">
        <w:t xml:space="preserve">.  </w:t>
      </w:r>
    </w:p>
    <w:p w14:paraId="4CD3839C" w14:textId="7BC070BB" w:rsidR="00BF090F" w:rsidRPr="009E5255" w:rsidRDefault="00BF090F" w:rsidP="00BF090F">
      <w:r w:rsidRPr="009E5255">
        <w:t xml:space="preserve">Of the molecules with supply funded but unused, Interferon Alfa-2b recorded the highest proportion, but this was based on a low volume of use (and this molecule is no longer PBS listed).  </w:t>
      </w:r>
      <w:r w:rsidR="008A004F" w:rsidRPr="009E5255">
        <w:t>Fluorouracil</w:t>
      </w:r>
      <w:r w:rsidRPr="009E5255">
        <w:t xml:space="preserve"> was the next highest with 54% of supply funded but unused, followed by epirubicin (43%) and a number of molecules with approximately one third of supply funded but unused (mitozantrone, vinblastine, cyclophosphamide, carboplatin, bleomycin and cabazitaxel).  The data also show that for a range of products, there was no supply funded but unused across a range of anti-emetics; this is to be expected as these are supplied as oral products as EFC related benefits.  A similar pattern of funded supply with unused drug was observed for the most recent </w:t>
      </w:r>
      <w:r w:rsidR="00600D15" w:rsidRPr="009E5255">
        <w:t>fiscal</w:t>
      </w:r>
      <w:r w:rsidRPr="009E5255">
        <w:t xml:space="preserve"> period (2020-21; see </w:t>
      </w:r>
      <w:r w:rsidRPr="009E5255">
        <w:fldChar w:fldCharType="begin"/>
      </w:r>
      <w:r w:rsidRPr="009E5255">
        <w:instrText xml:space="preserve"> REF _Ref87258506 \h  \* MERGEFORMAT </w:instrText>
      </w:r>
      <w:r w:rsidRPr="009E5255">
        <w:fldChar w:fldCharType="separate"/>
      </w:r>
      <w:r w:rsidR="000C766B" w:rsidRPr="009E5255">
        <w:t>Figure A</w:t>
      </w:r>
      <w:r w:rsidR="000C766B">
        <w:t>93</w:t>
      </w:r>
      <w:r w:rsidRPr="009E5255">
        <w:fldChar w:fldCharType="end"/>
      </w:r>
      <w:r w:rsidRPr="009E5255">
        <w:t>).</w:t>
      </w:r>
    </w:p>
    <w:p w14:paraId="696CCA64" w14:textId="77777777" w:rsidR="00BF090F" w:rsidRPr="009E5255" w:rsidRDefault="00BF090F" w:rsidP="00BF090F"/>
    <w:p w14:paraId="668E781D" w14:textId="4724C789" w:rsidR="00BF090F" w:rsidRPr="009E5255" w:rsidRDefault="00BF090F" w:rsidP="00BF090F">
      <w:r w:rsidRPr="009E5255">
        <w:t xml:space="preserve">Discussion:  What can be observed from these data is that the basis on which drug is funded via the PBS (the strength used to estimate the most efficient combination of vials) results in </w:t>
      </w:r>
      <w:r w:rsidR="00E87744" w:rsidRPr="009E5255">
        <w:t>a funding of</w:t>
      </w:r>
      <w:r w:rsidRPr="009E5255">
        <w:t xml:space="preserve"> drug </w:t>
      </w:r>
      <w:r w:rsidR="00E87744" w:rsidRPr="009E5255">
        <w:t>in excess of</w:t>
      </w:r>
      <w:r w:rsidRPr="009E5255">
        <w:t xml:space="preserve"> th</w:t>
      </w:r>
      <w:r w:rsidR="00E87744" w:rsidRPr="009E5255">
        <w:t>at</w:t>
      </w:r>
      <w:r w:rsidRPr="009E5255">
        <w:t xml:space="preserve"> </w:t>
      </w:r>
      <w:r w:rsidR="00E87744" w:rsidRPr="009E5255">
        <w:t>required to constitute prescribed doses</w:t>
      </w:r>
      <w:r w:rsidRPr="009E5255">
        <w:t xml:space="preserve"> (on average 17%).  </w:t>
      </w:r>
    </w:p>
    <w:p w14:paraId="2D0D4B2D" w14:textId="4AF087F6" w:rsidR="00BF090F" w:rsidRPr="009E5255" w:rsidRDefault="00BF090F" w:rsidP="00BF090F">
      <w:r w:rsidRPr="009E5255">
        <w:t xml:space="preserve">It is not possible from these data to discern the extent to which some of this wastage may be associated with the practice of </w:t>
      </w:r>
      <w:r w:rsidR="00DF3C43" w:rsidRPr="009E5255">
        <w:t>vial-sharing</w:t>
      </w:r>
      <w:r w:rsidRPr="009E5255">
        <w:t xml:space="preserve"> (potentially resulting in the PBS paying twice for the same volume of drug ‘wasted’).  </w:t>
      </w:r>
      <w:r w:rsidR="00DC302D" w:rsidRPr="009E5255">
        <w:t>E</w:t>
      </w:r>
      <w:r w:rsidRPr="009E5255">
        <w:t>xisting data systems do not provide visibility of the extent to which vials claimed have been shared across individual</w:t>
      </w:r>
      <w:r w:rsidR="00D04A9F" w:rsidRPr="009E5255">
        <w:t xml:space="preserve"> preparations</w:t>
      </w:r>
      <w:r w:rsidRPr="009E5255">
        <w:t xml:space="preserve">.  </w:t>
      </w:r>
      <w:r w:rsidR="00DC302D" w:rsidRPr="009E5255">
        <w:t>Although</w:t>
      </w:r>
      <w:r w:rsidRPr="009E5255">
        <w:t xml:space="preserve"> it is possible to identify </w:t>
      </w:r>
      <w:r w:rsidR="00DC302D" w:rsidRPr="009E5255">
        <w:t>instances in which</w:t>
      </w:r>
      <w:r w:rsidRPr="009E5255">
        <w:t xml:space="preserve"> vials have been claimed by the same supplier</w:t>
      </w:r>
      <w:r w:rsidR="00E5076C" w:rsidRPr="009E5255">
        <w:t>—</w:t>
      </w:r>
      <w:r w:rsidRPr="009E5255">
        <w:t>and even on the same date</w:t>
      </w:r>
      <w:r w:rsidR="00E5076C" w:rsidRPr="009E5255">
        <w:t>—</w:t>
      </w:r>
      <w:r w:rsidRPr="009E5255">
        <w:t>it is not possible to infer that co-supply within a day constitute</w:t>
      </w:r>
      <w:r w:rsidR="00DC302D" w:rsidRPr="009E5255">
        <w:t>s</w:t>
      </w:r>
      <w:r w:rsidRPr="009E5255">
        <w:t xml:space="preserve"> </w:t>
      </w:r>
      <w:r w:rsidR="00DF3C43" w:rsidRPr="009E5255">
        <w:t>vial-sharing</w:t>
      </w:r>
      <w:r w:rsidRPr="009E5255">
        <w:t xml:space="preserve"> (or that </w:t>
      </w:r>
      <w:r w:rsidR="00DF3C43" w:rsidRPr="009E5255">
        <w:t>vial-sharing</w:t>
      </w:r>
      <w:r w:rsidRPr="009E5255">
        <w:t xml:space="preserve"> does not occur across multiple dates, as permitted by molecule stability).  Thus, </w:t>
      </w:r>
      <w:r w:rsidR="00DC302D" w:rsidRPr="009E5255">
        <w:t>this data cannot be used to estimate the</w:t>
      </w:r>
      <w:r w:rsidRPr="009E5255">
        <w:t xml:space="preserve"> impact of </w:t>
      </w:r>
      <w:r w:rsidR="00DF3C43" w:rsidRPr="009E5255">
        <w:t>vial-sharing</w:t>
      </w:r>
      <w:r w:rsidRPr="009E5255">
        <w:t xml:space="preserve"> on the funding of waste within the EFC.</w:t>
      </w:r>
    </w:p>
    <w:p w14:paraId="7209B65E" w14:textId="23896607" w:rsidR="00BF090F" w:rsidRPr="009E5255" w:rsidRDefault="00C07AF8" w:rsidP="00214FB7">
      <w:pPr>
        <w:pStyle w:val="Caption"/>
      </w:pPr>
      <w:bookmarkStart w:id="617" w:name="_Ref87257858"/>
      <w:r w:rsidRPr="009E5255">
        <w:t>Figure A</w:t>
      </w:r>
      <w:r w:rsidR="00E36C93">
        <w:fldChar w:fldCharType="begin"/>
      </w:r>
      <w:r w:rsidR="00E36C93">
        <w:instrText xml:space="preserve"> SEQ Figure_A \* ARABIC </w:instrText>
      </w:r>
      <w:r w:rsidR="00E36C93">
        <w:fldChar w:fldCharType="separate"/>
      </w:r>
      <w:r w:rsidR="000C766B">
        <w:rPr>
          <w:noProof/>
        </w:rPr>
        <w:t>92</w:t>
      </w:r>
      <w:r w:rsidR="00E36C93">
        <w:rPr>
          <w:noProof/>
        </w:rPr>
        <w:fldChar w:fldCharType="end"/>
      </w:r>
      <w:bookmarkEnd w:id="617"/>
      <w:r w:rsidRPr="009E5255">
        <w:t xml:space="preserve">. </w:t>
      </w:r>
      <w:r w:rsidR="00BF090F" w:rsidRPr="009E5255">
        <w:t>Proportion of vials funded</w:t>
      </w:r>
      <w:r w:rsidR="004134CF" w:rsidRPr="009E5255">
        <w:t xml:space="preserve"> but</w:t>
      </w:r>
      <w:r w:rsidR="00BF090F" w:rsidRPr="009E5255">
        <w:t xml:space="preserve"> not dispensed (2016</w:t>
      </w:r>
      <w:r w:rsidR="004D5E39" w:rsidRPr="009E5255">
        <w:t xml:space="preserve"> </w:t>
      </w:r>
      <w:r w:rsidR="00BF090F" w:rsidRPr="009E5255">
        <w:t>-</w:t>
      </w:r>
      <w:r w:rsidR="004D5E39" w:rsidRPr="009E5255">
        <w:t xml:space="preserve"> </w:t>
      </w:r>
      <w:r w:rsidR="004134CF" w:rsidRPr="009E5255">
        <w:t>20</w:t>
      </w:r>
      <w:r w:rsidR="00BF090F" w:rsidRPr="009E5255">
        <w:t>21)</w:t>
      </w:r>
    </w:p>
    <w:p w14:paraId="79A616C0" w14:textId="4E8FA56F" w:rsidR="00BF090F" w:rsidRPr="009E5255" w:rsidRDefault="00BF090F" w:rsidP="00BF090F">
      <w:r w:rsidRPr="009E5255">
        <w:rPr>
          <w:noProof/>
        </w:rPr>
        <w:drawing>
          <wp:inline distT="0" distB="0" distL="0" distR="0" wp14:anchorId="2341EF99" wp14:editId="0E1A17E9">
            <wp:extent cx="5057442" cy="3303037"/>
            <wp:effectExtent l="0" t="0" r="0" b="0"/>
            <wp:docPr id="4" name="Picture 4" descr="a bar chart showing the Proportion of vials funded but not dispensed from 2016 to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bar chart showing the Proportion of vials funded but not dispensed from 2016 to 2021"/>
                    <pic:cNvPicPr/>
                  </pic:nvPicPr>
                  <pic:blipFill>
                    <a:blip r:embed="rId271"/>
                    <a:stretch>
                      <a:fillRect/>
                    </a:stretch>
                  </pic:blipFill>
                  <pic:spPr>
                    <a:xfrm>
                      <a:off x="0" y="0"/>
                      <a:ext cx="5070388" cy="3311492"/>
                    </a:xfrm>
                    <a:prstGeom prst="rect">
                      <a:avLst/>
                    </a:prstGeom>
                  </pic:spPr>
                </pic:pic>
              </a:graphicData>
            </a:graphic>
          </wp:inline>
        </w:drawing>
      </w:r>
    </w:p>
    <w:p w14:paraId="77CA76C0" w14:textId="0F1F02E3" w:rsidR="00BF090F" w:rsidRPr="009E5255" w:rsidRDefault="00BF090F" w:rsidP="003A6F1A">
      <w:pPr>
        <w:pStyle w:val="TableNotes"/>
      </w:pPr>
      <w:r w:rsidRPr="009E5255">
        <w:t>Source:</w:t>
      </w:r>
      <w:r w:rsidRPr="009E5255">
        <w:tab/>
        <w:t>Developed for this Review using PBS line level data.</w:t>
      </w:r>
    </w:p>
    <w:p w14:paraId="73C3C573" w14:textId="77777777" w:rsidR="00BF090F" w:rsidRPr="009E5255" w:rsidRDefault="00BF090F" w:rsidP="00BF090F"/>
    <w:p w14:paraId="387AB6CD" w14:textId="2B987AF4" w:rsidR="00BF090F" w:rsidRPr="009E5255" w:rsidRDefault="00C07AF8" w:rsidP="00214FB7">
      <w:pPr>
        <w:pStyle w:val="Caption"/>
      </w:pPr>
      <w:bookmarkStart w:id="618" w:name="_Ref87258506"/>
      <w:r w:rsidRPr="009E5255">
        <w:t>Figure A</w:t>
      </w:r>
      <w:r w:rsidR="00E36C93">
        <w:fldChar w:fldCharType="begin"/>
      </w:r>
      <w:r w:rsidR="00E36C93">
        <w:instrText xml:space="preserve"> SEQ Figure_A \* ARABIC </w:instrText>
      </w:r>
      <w:r w:rsidR="00E36C93">
        <w:fldChar w:fldCharType="separate"/>
      </w:r>
      <w:r w:rsidR="000C766B">
        <w:rPr>
          <w:noProof/>
        </w:rPr>
        <w:t>93</w:t>
      </w:r>
      <w:r w:rsidR="00E36C93">
        <w:rPr>
          <w:noProof/>
        </w:rPr>
        <w:fldChar w:fldCharType="end"/>
      </w:r>
      <w:bookmarkEnd w:id="618"/>
      <w:r w:rsidRPr="009E5255">
        <w:t xml:space="preserve">. </w:t>
      </w:r>
      <w:r w:rsidR="00BF090F" w:rsidRPr="009E5255">
        <w:t>Proportion of vials funded</w:t>
      </w:r>
      <w:r w:rsidR="004134CF" w:rsidRPr="009E5255">
        <w:t xml:space="preserve"> but</w:t>
      </w:r>
      <w:r w:rsidR="00BF090F" w:rsidRPr="009E5255">
        <w:t xml:space="preserve"> not dispensed (</w:t>
      </w:r>
      <w:r w:rsidR="00183888" w:rsidRPr="009E5255">
        <w:t xml:space="preserve">fiscal year </w:t>
      </w:r>
      <w:r w:rsidR="00BF090F" w:rsidRPr="009E5255">
        <w:t>202</w:t>
      </w:r>
      <w:r w:rsidR="004D5E39" w:rsidRPr="009E5255">
        <w:t xml:space="preserve">1 </w:t>
      </w:r>
      <w:r w:rsidR="00BF090F" w:rsidRPr="009E5255">
        <w:t>-</w:t>
      </w:r>
      <w:r w:rsidR="004D5E39" w:rsidRPr="009E5255">
        <w:t xml:space="preserve"> </w:t>
      </w:r>
      <w:r w:rsidR="004134CF" w:rsidRPr="009E5255">
        <w:t>20</w:t>
      </w:r>
      <w:r w:rsidR="00BF090F" w:rsidRPr="009E5255">
        <w:t>21)</w:t>
      </w:r>
    </w:p>
    <w:p w14:paraId="6B57E952" w14:textId="1A8DD230" w:rsidR="00E954A5" w:rsidRPr="009E5255" w:rsidRDefault="00BF090F" w:rsidP="00783598">
      <w:r w:rsidRPr="009E5255">
        <w:rPr>
          <w:noProof/>
        </w:rPr>
        <w:drawing>
          <wp:inline distT="0" distB="0" distL="0" distR="0" wp14:anchorId="712C11F1" wp14:editId="0E434A5D">
            <wp:extent cx="5727700" cy="3740785"/>
            <wp:effectExtent l="0" t="0" r="0" b="5715"/>
            <wp:docPr id="7" name="Picture 7" descr="a bar chart showing the Proportion of vials funded but not dispensed (fiscal year from 2020 to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bar chart showing the Proportion of vials funded but not dispensed (fiscal year from 2020 to 2021"/>
                    <pic:cNvPicPr/>
                  </pic:nvPicPr>
                  <pic:blipFill>
                    <a:blip r:embed="rId272"/>
                    <a:stretch>
                      <a:fillRect/>
                    </a:stretch>
                  </pic:blipFill>
                  <pic:spPr>
                    <a:xfrm>
                      <a:off x="0" y="0"/>
                      <a:ext cx="5727700" cy="3740785"/>
                    </a:xfrm>
                    <a:prstGeom prst="rect">
                      <a:avLst/>
                    </a:prstGeom>
                  </pic:spPr>
                </pic:pic>
              </a:graphicData>
            </a:graphic>
          </wp:inline>
        </w:drawing>
      </w:r>
    </w:p>
    <w:p w14:paraId="3F91687F" w14:textId="77777777" w:rsidR="00E954A5" w:rsidRPr="009E5255" w:rsidRDefault="00E954A5" w:rsidP="003A6F1A">
      <w:pPr>
        <w:pStyle w:val="TableNotes"/>
      </w:pPr>
      <w:r w:rsidRPr="009E5255">
        <w:t>Source:</w:t>
      </w:r>
      <w:r w:rsidRPr="009E5255">
        <w:tab/>
        <w:t>Developed for this Review using PBS line level data.</w:t>
      </w:r>
    </w:p>
    <w:p w14:paraId="4DC531E9" w14:textId="77777777" w:rsidR="00E954A5" w:rsidRPr="009E5255" w:rsidRDefault="00E954A5" w:rsidP="00783598"/>
    <w:p w14:paraId="3296F729" w14:textId="77777777" w:rsidR="00EC00E3" w:rsidRPr="009E5255" w:rsidRDefault="007C5525" w:rsidP="00EC00E3">
      <w:r w:rsidRPr="009E5255">
        <w:rPr>
          <w:lang w:eastAsia="zh-CN" w:bidi="th-TH"/>
        </w:rPr>
        <w:br w:type="page"/>
      </w:r>
    </w:p>
    <w:p w14:paraId="6494A474" w14:textId="77777777" w:rsidR="00EC00E3" w:rsidRPr="009E5255" w:rsidRDefault="00EC00E3" w:rsidP="00EC00E3">
      <w:pPr>
        <w:sectPr w:rsidR="00EC00E3" w:rsidRPr="009E5255" w:rsidSect="009D79E4">
          <w:pgSz w:w="11900" w:h="16840"/>
          <w:pgMar w:top="1440" w:right="1440" w:bottom="1440" w:left="1440" w:header="708" w:footer="708" w:gutter="0"/>
          <w:cols w:space="708"/>
          <w:docGrid w:linePitch="360"/>
        </w:sectPr>
      </w:pPr>
    </w:p>
    <w:p w14:paraId="4F6C32A7" w14:textId="7AD38856" w:rsidR="00E023AB" w:rsidRPr="009E5255" w:rsidRDefault="00E954A5" w:rsidP="009E70A9">
      <w:pPr>
        <w:pStyle w:val="Title"/>
        <w:spacing w:after="240" w:line="360" w:lineRule="auto"/>
      </w:pPr>
      <w:r w:rsidRPr="009E5255">
        <w:fldChar w:fldCharType="begin"/>
      </w:r>
      <w:r w:rsidRPr="009E5255">
        <w:instrText xml:space="preserve"> REF _Ref92645789 \h  \* MERGEFORMAT </w:instrText>
      </w:r>
      <w:r w:rsidRPr="009E5255">
        <w:fldChar w:fldCharType="separate"/>
      </w:r>
      <w:bookmarkStart w:id="619" w:name="_Toc144886292"/>
      <w:r w:rsidR="000C766B" w:rsidRPr="009E5255">
        <w:t xml:space="preserve">Appendix </w:t>
      </w:r>
      <w:r w:rsidR="000C766B">
        <w:rPr>
          <w:noProof/>
        </w:rPr>
        <w:t>14</w:t>
      </w:r>
      <w:r w:rsidR="000C766B" w:rsidRPr="009E5255">
        <w:rPr>
          <w:noProof/>
        </w:rPr>
        <w:t>.</w:t>
      </w:r>
      <w:r w:rsidR="000C766B" w:rsidRPr="009E5255">
        <w:t xml:space="preserve"> Comparison of Findings &amp; Recommendations Across Reviews</w:t>
      </w:r>
      <w:bookmarkEnd w:id="619"/>
      <w:r w:rsidRPr="009E5255">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omparison of Findings &amp; Recommendations Across Reviews"/>
      </w:tblPr>
      <w:tblGrid>
        <w:gridCol w:w="4650"/>
        <w:gridCol w:w="4650"/>
        <w:gridCol w:w="4650"/>
      </w:tblGrid>
      <w:tr w:rsidR="00EC00E3" w:rsidRPr="009E5255" w14:paraId="5BC7BE9F" w14:textId="77777777" w:rsidTr="005B67A6">
        <w:trPr>
          <w:tblHeader/>
        </w:trPr>
        <w:tc>
          <w:tcPr>
            <w:tcW w:w="4650" w:type="dxa"/>
            <w:tcBorders>
              <w:bottom w:val="single" w:sz="4" w:space="0" w:color="auto"/>
            </w:tcBorders>
            <w:tcMar>
              <w:left w:w="0" w:type="dxa"/>
              <w:right w:w="113" w:type="dxa"/>
            </w:tcMar>
          </w:tcPr>
          <w:p w14:paraId="04E0B48A" w14:textId="77777777" w:rsidR="00EC00E3" w:rsidRPr="009E5255" w:rsidRDefault="00EC00E3" w:rsidP="007C7FC9">
            <w:pPr>
              <w:spacing w:before="0" w:after="0" w:line="240" w:lineRule="auto"/>
              <w:rPr>
                <w:bCs w:val="0"/>
                <w:i/>
                <w:iCs/>
                <w:color w:val="000000" w:themeColor="text1"/>
                <w:sz w:val="20"/>
                <w:szCs w:val="20"/>
              </w:rPr>
            </w:pPr>
            <w:r w:rsidRPr="009E5255">
              <w:rPr>
                <w:bCs w:val="0"/>
                <w:i/>
                <w:iCs/>
                <w:color w:val="000000" w:themeColor="text1"/>
                <w:sz w:val="20"/>
                <w:szCs w:val="20"/>
              </w:rPr>
              <w:t>2021 Review - Recommendation</w:t>
            </w:r>
          </w:p>
        </w:tc>
        <w:tc>
          <w:tcPr>
            <w:tcW w:w="4650" w:type="dxa"/>
            <w:tcBorders>
              <w:bottom w:val="single" w:sz="4" w:space="0" w:color="auto"/>
            </w:tcBorders>
            <w:tcMar>
              <w:left w:w="0" w:type="dxa"/>
              <w:right w:w="113" w:type="dxa"/>
            </w:tcMar>
          </w:tcPr>
          <w:p w14:paraId="3B7AC2B0" w14:textId="77777777" w:rsidR="00EC00E3" w:rsidRPr="009E5255" w:rsidRDefault="00EC00E3" w:rsidP="007C7FC9">
            <w:pPr>
              <w:spacing w:before="0" w:after="0" w:line="240" w:lineRule="auto"/>
              <w:rPr>
                <w:bCs w:val="0"/>
                <w:i/>
                <w:iCs/>
                <w:color w:val="000000" w:themeColor="text1"/>
                <w:sz w:val="20"/>
                <w:szCs w:val="20"/>
              </w:rPr>
            </w:pPr>
            <w:r w:rsidRPr="009E5255">
              <w:rPr>
                <w:bCs w:val="0"/>
                <w:i/>
                <w:iCs/>
                <w:color w:val="000000" w:themeColor="text1"/>
                <w:sz w:val="20"/>
                <w:szCs w:val="20"/>
              </w:rPr>
              <w:t>2013 Review Findings</w:t>
            </w:r>
          </w:p>
        </w:tc>
        <w:tc>
          <w:tcPr>
            <w:tcW w:w="4650" w:type="dxa"/>
            <w:tcBorders>
              <w:bottom w:val="single" w:sz="4" w:space="0" w:color="auto"/>
            </w:tcBorders>
            <w:tcMar>
              <w:left w:w="0" w:type="dxa"/>
              <w:right w:w="113" w:type="dxa"/>
            </w:tcMar>
          </w:tcPr>
          <w:p w14:paraId="6F8BA863" w14:textId="77777777" w:rsidR="00EC00E3" w:rsidRPr="009E5255" w:rsidRDefault="00EC00E3" w:rsidP="007C7FC9">
            <w:pPr>
              <w:spacing w:before="0" w:after="0" w:line="240" w:lineRule="auto"/>
              <w:rPr>
                <w:bCs w:val="0"/>
                <w:i/>
                <w:iCs/>
                <w:color w:val="000000" w:themeColor="text1"/>
                <w:sz w:val="20"/>
                <w:szCs w:val="20"/>
              </w:rPr>
            </w:pPr>
            <w:r w:rsidRPr="009E5255">
              <w:rPr>
                <w:bCs w:val="0"/>
                <w:i/>
                <w:iCs/>
                <w:color w:val="000000" w:themeColor="text1"/>
                <w:sz w:val="20"/>
                <w:szCs w:val="20"/>
              </w:rPr>
              <w:t>King Review - Recommendations</w:t>
            </w:r>
          </w:p>
        </w:tc>
      </w:tr>
      <w:tr w:rsidR="00EC00E3" w:rsidRPr="009E5255" w14:paraId="05DBDDF2" w14:textId="77777777" w:rsidTr="005B67A6">
        <w:tc>
          <w:tcPr>
            <w:tcW w:w="4650" w:type="dxa"/>
            <w:tcBorders>
              <w:top w:val="single" w:sz="4" w:space="0" w:color="auto"/>
            </w:tcBorders>
            <w:tcMar>
              <w:left w:w="0" w:type="dxa"/>
              <w:right w:w="113" w:type="dxa"/>
            </w:tcMar>
          </w:tcPr>
          <w:p w14:paraId="18E8BFE4" w14:textId="77777777" w:rsidR="00EC00E3" w:rsidRPr="009E5255" w:rsidRDefault="00EC00E3" w:rsidP="007C7FC9">
            <w:pPr>
              <w:spacing w:before="0" w:after="0" w:line="240" w:lineRule="auto"/>
              <w:rPr>
                <w:color w:val="000000" w:themeColor="text1"/>
                <w:sz w:val="20"/>
                <w:szCs w:val="20"/>
              </w:rPr>
            </w:pPr>
          </w:p>
          <w:p w14:paraId="17859377" w14:textId="77777777" w:rsidR="005B67A6" w:rsidRPr="009E5255" w:rsidRDefault="00EC00E3" w:rsidP="007C7FC9">
            <w:pPr>
              <w:spacing w:before="0" w:after="0" w:line="240" w:lineRule="auto"/>
              <w:rPr>
                <w:i/>
                <w:iCs/>
                <w:color w:val="000000" w:themeColor="text1"/>
                <w:sz w:val="20"/>
                <w:szCs w:val="20"/>
              </w:rPr>
            </w:pPr>
            <w:r w:rsidRPr="009E5255">
              <w:rPr>
                <w:i/>
                <w:iCs/>
                <w:color w:val="000000" w:themeColor="text1"/>
                <w:sz w:val="20"/>
                <w:szCs w:val="20"/>
              </w:rPr>
              <w:t xml:space="preserve">Chemotherapy </w:t>
            </w:r>
            <w:r w:rsidR="005B67A6" w:rsidRPr="009E5255">
              <w:rPr>
                <w:i/>
                <w:iCs/>
                <w:color w:val="000000" w:themeColor="text1"/>
                <w:sz w:val="20"/>
                <w:szCs w:val="20"/>
              </w:rPr>
              <w:t xml:space="preserve">as </w:t>
            </w:r>
            <w:r w:rsidRPr="009E5255">
              <w:rPr>
                <w:i/>
                <w:iCs/>
                <w:color w:val="000000" w:themeColor="text1"/>
                <w:sz w:val="20"/>
                <w:szCs w:val="20"/>
              </w:rPr>
              <w:t>a ‘specialty service’</w:t>
            </w:r>
          </w:p>
          <w:p w14:paraId="34165769" w14:textId="7AF80285" w:rsidR="00EC00E3" w:rsidRPr="009E5255" w:rsidRDefault="00EC00E3" w:rsidP="007C7FC9">
            <w:pPr>
              <w:spacing w:before="0" w:after="0" w:line="240" w:lineRule="auto"/>
              <w:rPr>
                <w:i/>
                <w:iCs/>
                <w:color w:val="000000" w:themeColor="text1"/>
                <w:sz w:val="20"/>
                <w:szCs w:val="20"/>
              </w:rPr>
            </w:pPr>
            <w:r w:rsidRPr="009E5255">
              <w:rPr>
                <w:i/>
                <w:iCs/>
                <w:color w:val="000000" w:themeColor="text1"/>
                <w:sz w:val="20"/>
                <w:szCs w:val="20"/>
              </w:rPr>
              <w:t xml:space="preserve"> </w:t>
            </w:r>
          </w:p>
        </w:tc>
        <w:tc>
          <w:tcPr>
            <w:tcW w:w="4650" w:type="dxa"/>
            <w:tcBorders>
              <w:top w:val="single" w:sz="4" w:space="0" w:color="auto"/>
            </w:tcBorders>
            <w:tcMar>
              <w:left w:w="0" w:type="dxa"/>
              <w:right w:w="113" w:type="dxa"/>
            </w:tcMar>
          </w:tcPr>
          <w:p w14:paraId="582418DB" w14:textId="77777777" w:rsidR="00EC00E3" w:rsidRPr="009E5255" w:rsidRDefault="00EC00E3" w:rsidP="007C7FC9">
            <w:pPr>
              <w:spacing w:before="0" w:after="0" w:line="240" w:lineRule="auto"/>
              <w:rPr>
                <w:color w:val="000000" w:themeColor="text1"/>
                <w:sz w:val="20"/>
                <w:szCs w:val="20"/>
              </w:rPr>
            </w:pPr>
          </w:p>
        </w:tc>
        <w:tc>
          <w:tcPr>
            <w:tcW w:w="4650" w:type="dxa"/>
            <w:tcBorders>
              <w:top w:val="single" w:sz="4" w:space="0" w:color="auto"/>
            </w:tcBorders>
            <w:tcMar>
              <w:left w:w="0" w:type="dxa"/>
              <w:right w:w="113" w:type="dxa"/>
            </w:tcMar>
          </w:tcPr>
          <w:p w14:paraId="7BDA6EDC" w14:textId="77777777" w:rsidR="00EC00E3" w:rsidRPr="009E5255" w:rsidRDefault="00EC00E3" w:rsidP="007C7FC9">
            <w:pPr>
              <w:spacing w:before="0" w:after="0" w:line="240" w:lineRule="auto"/>
              <w:rPr>
                <w:color w:val="000000" w:themeColor="text1"/>
                <w:sz w:val="20"/>
                <w:szCs w:val="20"/>
              </w:rPr>
            </w:pPr>
          </w:p>
        </w:tc>
      </w:tr>
      <w:tr w:rsidR="00EC00E3" w:rsidRPr="009E5255" w14:paraId="14144F25" w14:textId="77777777" w:rsidTr="005B67A6">
        <w:tc>
          <w:tcPr>
            <w:tcW w:w="4650" w:type="dxa"/>
            <w:tcMar>
              <w:left w:w="0" w:type="dxa"/>
              <w:right w:w="113" w:type="dxa"/>
            </w:tcMar>
          </w:tcPr>
          <w:p w14:paraId="6E1FCE5C" w14:textId="2F507DBC" w:rsidR="00636E2E" w:rsidRPr="009E5255" w:rsidRDefault="00636E2E">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Short-term: Modify the EFC legislative instrument to recognise that the program funds more than chemotherapy and intravenous cancer medications.  Consideration should be given to the following suggestions: (1) ‘Efficient Funding of Cancer Medicines’; (2) ‘Cancer Medic</w:t>
            </w:r>
            <w:r w:rsidR="00922ED4" w:rsidRPr="009E5255">
              <w:rPr>
                <w:color w:val="000000" w:themeColor="text1"/>
                <w:sz w:val="20"/>
                <w:szCs w:val="20"/>
              </w:rPr>
              <w:t>ines</w:t>
            </w:r>
            <w:r w:rsidRPr="009E5255">
              <w:rPr>
                <w:color w:val="000000" w:themeColor="text1"/>
                <w:sz w:val="20"/>
                <w:szCs w:val="20"/>
              </w:rPr>
              <w:t xml:space="preserve"> Funding Program’</w:t>
            </w:r>
          </w:p>
          <w:p w14:paraId="553C9F19" w14:textId="36790367" w:rsidR="00636E2E" w:rsidRPr="009E5255" w:rsidRDefault="00636E2E">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 xml:space="preserve">System change: Investigate system changes with respect to alternative funding mechanisms for the delivery of cancer </w:t>
            </w:r>
            <w:r w:rsidR="00B26B8B" w:rsidRPr="009E5255">
              <w:rPr>
                <w:color w:val="000000" w:themeColor="text1"/>
                <w:sz w:val="20"/>
                <w:szCs w:val="20"/>
              </w:rPr>
              <w:t xml:space="preserve">medicine </w:t>
            </w:r>
            <w:r w:rsidRPr="009E5255">
              <w:rPr>
                <w:color w:val="000000" w:themeColor="text1"/>
                <w:sz w:val="20"/>
                <w:szCs w:val="20"/>
              </w:rPr>
              <w:t xml:space="preserve">services that better integrate all aspects of the care pathway (including assessment for treatment, treatment preparation and delivery, and follow-up care). </w:t>
            </w:r>
          </w:p>
          <w:p w14:paraId="11B06FB5" w14:textId="77777777" w:rsidR="00636E2E" w:rsidRPr="009E5255" w:rsidRDefault="00636E2E" w:rsidP="007C7FC9">
            <w:pPr>
              <w:spacing w:before="0" w:after="0" w:line="240" w:lineRule="auto"/>
              <w:ind w:left="-19"/>
              <w:rPr>
                <w:color w:val="000000" w:themeColor="text1"/>
                <w:sz w:val="20"/>
                <w:szCs w:val="20"/>
              </w:rPr>
            </w:pPr>
          </w:p>
          <w:p w14:paraId="36EF4C35" w14:textId="6A568828" w:rsidR="00B83FA2" w:rsidRPr="009E5255" w:rsidRDefault="00636E2E" w:rsidP="007C7FC9">
            <w:pPr>
              <w:spacing w:before="0" w:after="0" w:line="240" w:lineRule="auto"/>
              <w:jc w:val="right"/>
              <w:rPr>
                <w:sz w:val="20"/>
                <w:szCs w:val="20"/>
              </w:rPr>
            </w:pP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079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3.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084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3.2.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088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5</w:t>
            </w:r>
            <w:r w:rsidRPr="009E5255">
              <w:rPr>
                <w:color w:val="000000" w:themeColor="text1"/>
                <w:sz w:val="20"/>
                <w:szCs w:val="20"/>
              </w:rPr>
              <w:fldChar w:fldCharType="end"/>
            </w:r>
            <w:r w:rsidRPr="009E5255">
              <w:rPr>
                <w:color w:val="000000" w:themeColor="text1"/>
                <w:sz w:val="20"/>
                <w:szCs w:val="20"/>
              </w:rPr>
              <w:t>)</w:t>
            </w:r>
          </w:p>
        </w:tc>
        <w:tc>
          <w:tcPr>
            <w:tcW w:w="4650" w:type="dxa"/>
            <w:tcMar>
              <w:left w:w="0" w:type="dxa"/>
              <w:right w:w="113" w:type="dxa"/>
            </w:tcMar>
          </w:tcPr>
          <w:p w14:paraId="154B6AEB" w14:textId="77777777" w:rsidR="00EC00E3" w:rsidRPr="009E5255" w:rsidRDefault="00EC00E3" w:rsidP="007C7FC9">
            <w:pPr>
              <w:spacing w:before="0" w:after="0" w:line="240" w:lineRule="auto"/>
              <w:rPr>
                <w:color w:val="000000" w:themeColor="text1"/>
                <w:sz w:val="20"/>
                <w:szCs w:val="20"/>
              </w:rPr>
            </w:pPr>
          </w:p>
        </w:tc>
        <w:tc>
          <w:tcPr>
            <w:tcW w:w="4650" w:type="dxa"/>
            <w:tcMar>
              <w:left w:w="0" w:type="dxa"/>
              <w:right w:w="113" w:type="dxa"/>
            </w:tcMar>
          </w:tcPr>
          <w:p w14:paraId="09516ECC" w14:textId="77777777" w:rsidR="00EC00E3" w:rsidRPr="009E5255" w:rsidRDefault="00EC00E3" w:rsidP="007C7FC9">
            <w:pPr>
              <w:spacing w:before="0" w:after="0" w:line="240" w:lineRule="auto"/>
              <w:rPr>
                <w:color w:val="000000" w:themeColor="text1"/>
                <w:sz w:val="20"/>
                <w:szCs w:val="20"/>
              </w:rPr>
            </w:pPr>
          </w:p>
        </w:tc>
      </w:tr>
      <w:tr w:rsidR="00EC00E3" w:rsidRPr="009E5255" w14:paraId="388DE178" w14:textId="77777777" w:rsidTr="005B67A6">
        <w:tc>
          <w:tcPr>
            <w:tcW w:w="4650" w:type="dxa"/>
            <w:tcMar>
              <w:left w:w="0" w:type="dxa"/>
              <w:right w:w="113" w:type="dxa"/>
            </w:tcMar>
          </w:tcPr>
          <w:p w14:paraId="442692C4" w14:textId="77777777" w:rsidR="00EC00E3" w:rsidRPr="009E5255" w:rsidRDefault="00EC00E3" w:rsidP="007C7FC9">
            <w:pPr>
              <w:spacing w:before="0" w:after="0" w:line="240" w:lineRule="auto"/>
              <w:rPr>
                <w:i/>
                <w:iCs/>
                <w:color w:val="000000" w:themeColor="text1"/>
                <w:sz w:val="20"/>
                <w:szCs w:val="20"/>
              </w:rPr>
            </w:pPr>
            <w:r w:rsidRPr="009E5255">
              <w:rPr>
                <w:i/>
                <w:iCs/>
                <w:color w:val="000000" w:themeColor="text1"/>
                <w:sz w:val="20"/>
                <w:szCs w:val="20"/>
              </w:rPr>
              <w:t>Service Viability</w:t>
            </w:r>
          </w:p>
          <w:p w14:paraId="6A2CF968" w14:textId="7A770C7A" w:rsidR="005B67A6" w:rsidRPr="009E5255" w:rsidRDefault="005B67A6" w:rsidP="007C7FC9">
            <w:pPr>
              <w:spacing w:before="0" w:after="0" w:line="240" w:lineRule="auto"/>
              <w:rPr>
                <w:i/>
                <w:iCs/>
                <w:color w:val="000000" w:themeColor="text1"/>
                <w:sz w:val="20"/>
                <w:szCs w:val="20"/>
              </w:rPr>
            </w:pPr>
          </w:p>
        </w:tc>
        <w:tc>
          <w:tcPr>
            <w:tcW w:w="4650" w:type="dxa"/>
            <w:tcMar>
              <w:left w:w="0" w:type="dxa"/>
              <w:right w:w="113" w:type="dxa"/>
            </w:tcMar>
          </w:tcPr>
          <w:p w14:paraId="5A69091C" w14:textId="77777777" w:rsidR="00EC00E3" w:rsidRPr="009E5255" w:rsidRDefault="00EC00E3" w:rsidP="007C7FC9">
            <w:pPr>
              <w:spacing w:before="0" w:after="0" w:line="240" w:lineRule="auto"/>
              <w:rPr>
                <w:color w:val="000000" w:themeColor="text1"/>
                <w:sz w:val="20"/>
                <w:szCs w:val="20"/>
              </w:rPr>
            </w:pPr>
          </w:p>
        </w:tc>
        <w:tc>
          <w:tcPr>
            <w:tcW w:w="4650" w:type="dxa"/>
            <w:tcMar>
              <w:left w:w="0" w:type="dxa"/>
              <w:right w:w="113" w:type="dxa"/>
            </w:tcMar>
          </w:tcPr>
          <w:p w14:paraId="0A8F5A75" w14:textId="77777777" w:rsidR="00EC00E3" w:rsidRPr="009E5255" w:rsidRDefault="00EC00E3" w:rsidP="007C7FC9">
            <w:pPr>
              <w:spacing w:before="0" w:after="0" w:line="240" w:lineRule="auto"/>
              <w:rPr>
                <w:color w:val="000000" w:themeColor="text1"/>
                <w:sz w:val="20"/>
                <w:szCs w:val="20"/>
              </w:rPr>
            </w:pPr>
          </w:p>
        </w:tc>
      </w:tr>
      <w:tr w:rsidR="00EC00E3" w:rsidRPr="009E5255" w14:paraId="58E716FE" w14:textId="77777777" w:rsidTr="005B67A6">
        <w:tc>
          <w:tcPr>
            <w:tcW w:w="4650" w:type="dxa"/>
            <w:tcMar>
              <w:left w:w="0" w:type="dxa"/>
              <w:right w:w="113" w:type="dxa"/>
            </w:tcMar>
          </w:tcPr>
          <w:p w14:paraId="3C54CAA5" w14:textId="1CCC0F65" w:rsidR="00636E2E" w:rsidRPr="009E5255" w:rsidRDefault="00636E2E">
            <w:pPr>
              <w:pStyle w:val="BodyText"/>
              <w:numPr>
                <w:ilvl w:val="0"/>
                <w:numId w:val="38"/>
              </w:numPr>
              <w:tabs>
                <w:tab w:val="left" w:pos="799"/>
                <w:tab w:val="left" w:pos="800"/>
              </w:tabs>
              <w:autoSpaceDE w:val="0"/>
              <w:autoSpaceDN w:val="0"/>
              <w:spacing w:before="0" w:after="0" w:line="240" w:lineRule="auto"/>
              <w:ind w:right="493"/>
              <w:rPr>
                <w:color w:val="000000" w:themeColor="text1"/>
                <w:sz w:val="20"/>
                <w:szCs w:val="20"/>
              </w:rPr>
            </w:pPr>
            <w:r w:rsidRPr="009E5255">
              <w:rPr>
                <w:color w:val="000000" w:themeColor="text1"/>
                <w:sz w:val="20"/>
                <w:szCs w:val="20"/>
              </w:rPr>
              <w:t xml:space="preserve">System change:  Consider the potential for the Commonwealth to purchase medicines directly from manufacturers as a means of increasing system efficiency and reducing pharmacy/hospital exposure to cost pressures associated with purchasing and carrying EFC-listed stock. </w:t>
            </w:r>
          </w:p>
          <w:p w14:paraId="3A717EA8" w14:textId="77777777" w:rsidR="00636E2E" w:rsidRPr="009E5255" w:rsidRDefault="00636E2E" w:rsidP="007C7FC9">
            <w:pPr>
              <w:pStyle w:val="BodyText"/>
              <w:tabs>
                <w:tab w:val="left" w:pos="799"/>
                <w:tab w:val="left" w:pos="800"/>
              </w:tabs>
              <w:spacing w:before="0" w:after="0" w:line="240" w:lineRule="auto"/>
              <w:ind w:right="111"/>
              <w:rPr>
                <w:color w:val="000000" w:themeColor="text1"/>
                <w:sz w:val="20"/>
                <w:szCs w:val="20"/>
              </w:rPr>
            </w:pPr>
          </w:p>
          <w:p w14:paraId="360F7D74" w14:textId="30A8130C" w:rsidR="00EC00E3" w:rsidRPr="009E5255" w:rsidRDefault="00636E2E" w:rsidP="007C7FC9">
            <w:pPr>
              <w:pStyle w:val="BodyText"/>
              <w:tabs>
                <w:tab w:val="left" w:pos="799"/>
                <w:tab w:val="left" w:pos="800"/>
              </w:tabs>
              <w:autoSpaceDE w:val="0"/>
              <w:autoSpaceDN w:val="0"/>
              <w:spacing w:before="0" w:after="0" w:line="240" w:lineRule="auto"/>
              <w:jc w:val="right"/>
              <w:rPr>
                <w:color w:val="000000" w:themeColor="text1"/>
                <w:sz w:val="20"/>
                <w:szCs w:val="20"/>
              </w:rPr>
            </w:pPr>
            <w:r w:rsidRPr="009E5255">
              <w:rPr>
                <w:color w:val="000000" w:themeColor="text1"/>
                <w:sz w:val="20"/>
                <w:szCs w:val="20"/>
              </w:rPr>
              <w:t>(</w:t>
            </w:r>
            <w:r w:rsidRPr="009E5255">
              <w:rPr>
                <w:rFonts w:eastAsia="Times New Roman"/>
                <w:color w:val="000000" w:themeColor="text1"/>
                <w:sz w:val="20"/>
                <w:szCs w:val="20"/>
                <w:lang w:eastAsia="en-GB"/>
              </w:rPr>
              <w:t xml:space="preserve">see Sections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2188536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2</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3678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5.1.1</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213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6.3.6</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w:t>
            </w:r>
          </w:p>
        </w:tc>
        <w:tc>
          <w:tcPr>
            <w:tcW w:w="4650" w:type="dxa"/>
            <w:tcMar>
              <w:left w:w="0" w:type="dxa"/>
              <w:right w:w="113" w:type="dxa"/>
            </w:tcMar>
          </w:tcPr>
          <w:p w14:paraId="096C3167" w14:textId="77777777" w:rsidR="00F21E19" w:rsidRPr="009E5255" w:rsidRDefault="00EC00E3" w:rsidP="007C7FC9">
            <w:pPr>
              <w:pStyle w:val="ListParagraph"/>
              <w:spacing w:before="0" w:after="0" w:line="240" w:lineRule="auto"/>
              <w:rPr>
                <w:sz w:val="20"/>
                <w:szCs w:val="20"/>
                <w:lang w:val="en-AU"/>
              </w:rPr>
            </w:pPr>
            <w:r w:rsidRPr="009E5255">
              <w:rPr>
                <w:sz w:val="20"/>
                <w:szCs w:val="20"/>
                <w:lang w:val="en-AU"/>
              </w:rPr>
              <w:t>The excessive margins available on the cost of chemotherapy medicines has provided the capacity for pharmacists to develop and sustain a variety of complex business models, with varying levels of efficiency</w:t>
            </w:r>
          </w:p>
          <w:p w14:paraId="2E57F510" w14:textId="77777777" w:rsidR="00D66D99" w:rsidRPr="009E5255" w:rsidRDefault="00D66D99" w:rsidP="007C7FC9">
            <w:pPr>
              <w:spacing w:before="0" w:after="0" w:line="240" w:lineRule="auto"/>
              <w:ind w:left="360"/>
              <w:jc w:val="right"/>
              <w:rPr>
                <w:sz w:val="20"/>
                <w:szCs w:val="20"/>
              </w:rPr>
            </w:pPr>
          </w:p>
          <w:p w14:paraId="0B4CA236" w14:textId="27BD905D" w:rsidR="00EC00E3" w:rsidRPr="009E5255" w:rsidRDefault="00EC00E3" w:rsidP="007C7FC9">
            <w:pPr>
              <w:spacing w:before="0" w:after="0" w:line="240" w:lineRule="auto"/>
              <w:ind w:left="360"/>
              <w:jc w:val="right"/>
              <w:rPr>
                <w:sz w:val="20"/>
                <w:szCs w:val="20"/>
              </w:rPr>
            </w:pPr>
            <w:r w:rsidRPr="009E5255">
              <w:rPr>
                <w:sz w:val="20"/>
                <w:szCs w:val="20"/>
              </w:rPr>
              <w:t>(Sect</w:t>
            </w:r>
            <w:r w:rsidR="00F21E19" w:rsidRPr="009E5255">
              <w:rPr>
                <w:sz w:val="20"/>
                <w:szCs w:val="20"/>
              </w:rPr>
              <w:t>ion</w:t>
            </w:r>
            <w:r w:rsidRPr="009E5255">
              <w:rPr>
                <w:sz w:val="20"/>
                <w:szCs w:val="20"/>
              </w:rPr>
              <w:t xml:space="preserve"> 1</w:t>
            </w:r>
            <w:r w:rsidR="00F21E19" w:rsidRPr="009E5255">
              <w:rPr>
                <w:sz w:val="20"/>
                <w:szCs w:val="20"/>
              </w:rPr>
              <w:t>2,</w:t>
            </w:r>
            <w:r w:rsidRPr="009E5255">
              <w:rPr>
                <w:sz w:val="20"/>
                <w:szCs w:val="20"/>
              </w:rPr>
              <w:t xml:space="preserve"> p</w:t>
            </w:r>
            <w:r w:rsidR="00F21E19" w:rsidRPr="009E5255">
              <w:rPr>
                <w:sz w:val="20"/>
                <w:szCs w:val="20"/>
              </w:rPr>
              <w:t xml:space="preserve">. </w:t>
            </w:r>
            <w:r w:rsidRPr="009E5255">
              <w:rPr>
                <w:sz w:val="20"/>
                <w:szCs w:val="20"/>
              </w:rPr>
              <w:t>33)</w:t>
            </w:r>
          </w:p>
        </w:tc>
        <w:tc>
          <w:tcPr>
            <w:tcW w:w="4650" w:type="dxa"/>
            <w:tcMar>
              <w:left w:w="0" w:type="dxa"/>
              <w:right w:w="113" w:type="dxa"/>
            </w:tcMar>
          </w:tcPr>
          <w:p w14:paraId="15F7A7A5" w14:textId="77777777" w:rsidR="00EC00E3" w:rsidRPr="009E5255" w:rsidRDefault="00EC00E3" w:rsidP="007C7FC9">
            <w:pPr>
              <w:spacing w:before="0" w:after="0" w:line="240" w:lineRule="auto"/>
              <w:rPr>
                <w:color w:val="000000" w:themeColor="text1"/>
                <w:sz w:val="20"/>
                <w:szCs w:val="20"/>
              </w:rPr>
            </w:pPr>
          </w:p>
        </w:tc>
      </w:tr>
      <w:tr w:rsidR="00EC00E3" w:rsidRPr="009E5255" w14:paraId="455F2CD8" w14:textId="77777777" w:rsidTr="005B67A6">
        <w:tc>
          <w:tcPr>
            <w:tcW w:w="4650" w:type="dxa"/>
            <w:tcMar>
              <w:left w:w="0" w:type="dxa"/>
              <w:right w:w="113" w:type="dxa"/>
            </w:tcMar>
          </w:tcPr>
          <w:p w14:paraId="3469F500" w14:textId="77777777" w:rsidR="00EC00E3" w:rsidRPr="009E5255" w:rsidRDefault="00EC00E3" w:rsidP="007C7FC9">
            <w:pPr>
              <w:spacing w:before="0" w:after="0" w:line="240" w:lineRule="auto"/>
              <w:rPr>
                <w:color w:val="000000" w:themeColor="text1"/>
                <w:sz w:val="20"/>
                <w:szCs w:val="20"/>
              </w:rPr>
            </w:pPr>
          </w:p>
          <w:p w14:paraId="26725FBE" w14:textId="77777777" w:rsidR="00EC00E3" w:rsidRPr="009E5255" w:rsidRDefault="00EC00E3" w:rsidP="007C7FC9">
            <w:pPr>
              <w:spacing w:before="0" w:after="0" w:line="240" w:lineRule="auto"/>
              <w:rPr>
                <w:i/>
                <w:iCs/>
                <w:color w:val="000000" w:themeColor="text1"/>
                <w:sz w:val="20"/>
                <w:szCs w:val="20"/>
              </w:rPr>
            </w:pPr>
            <w:r w:rsidRPr="009E5255">
              <w:rPr>
                <w:i/>
                <w:iCs/>
                <w:color w:val="000000" w:themeColor="text1"/>
                <w:sz w:val="20"/>
                <w:szCs w:val="20"/>
              </w:rPr>
              <w:t>EFC Fee Remuneration</w:t>
            </w:r>
          </w:p>
          <w:p w14:paraId="5FE8DBF6" w14:textId="16D93928" w:rsidR="005B67A6" w:rsidRPr="009E5255" w:rsidRDefault="005B67A6" w:rsidP="007C7FC9">
            <w:pPr>
              <w:spacing w:before="0" w:after="0" w:line="240" w:lineRule="auto"/>
              <w:rPr>
                <w:i/>
                <w:iCs/>
                <w:color w:val="000000" w:themeColor="text1"/>
                <w:sz w:val="20"/>
                <w:szCs w:val="20"/>
              </w:rPr>
            </w:pPr>
          </w:p>
        </w:tc>
        <w:tc>
          <w:tcPr>
            <w:tcW w:w="4650" w:type="dxa"/>
            <w:tcMar>
              <w:left w:w="0" w:type="dxa"/>
              <w:right w:w="113" w:type="dxa"/>
            </w:tcMar>
          </w:tcPr>
          <w:p w14:paraId="034B59D7" w14:textId="77777777" w:rsidR="00EC00E3" w:rsidRPr="009E5255" w:rsidRDefault="00EC00E3" w:rsidP="007C7FC9">
            <w:pPr>
              <w:spacing w:before="0" w:after="0" w:line="240" w:lineRule="auto"/>
              <w:rPr>
                <w:color w:val="000000" w:themeColor="text1"/>
                <w:sz w:val="20"/>
                <w:szCs w:val="20"/>
              </w:rPr>
            </w:pPr>
          </w:p>
        </w:tc>
        <w:tc>
          <w:tcPr>
            <w:tcW w:w="4650" w:type="dxa"/>
            <w:tcMar>
              <w:left w:w="0" w:type="dxa"/>
              <w:right w:w="113" w:type="dxa"/>
            </w:tcMar>
          </w:tcPr>
          <w:p w14:paraId="7CC24F0A" w14:textId="77777777" w:rsidR="00EC00E3" w:rsidRPr="009E5255" w:rsidRDefault="00EC00E3" w:rsidP="007C7FC9">
            <w:pPr>
              <w:spacing w:before="0" w:after="0" w:line="240" w:lineRule="auto"/>
              <w:rPr>
                <w:color w:val="000000" w:themeColor="text1"/>
                <w:sz w:val="20"/>
                <w:szCs w:val="20"/>
              </w:rPr>
            </w:pPr>
          </w:p>
        </w:tc>
      </w:tr>
      <w:tr w:rsidR="00EC00E3" w:rsidRPr="009E5255" w14:paraId="43862966" w14:textId="77777777" w:rsidTr="005B67A6">
        <w:trPr>
          <w:trHeight w:val="424"/>
        </w:trPr>
        <w:tc>
          <w:tcPr>
            <w:tcW w:w="4650" w:type="dxa"/>
            <w:vMerge w:val="restart"/>
            <w:tcMar>
              <w:left w:w="0" w:type="dxa"/>
              <w:right w:w="113" w:type="dxa"/>
            </w:tcMar>
          </w:tcPr>
          <w:p w14:paraId="545D5723" w14:textId="4AB43BA5" w:rsidR="00636E2E" w:rsidRPr="009E5255" w:rsidRDefault="00636E2E">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Short-term: Maintain the EFC’s extant fee structure and level as currently legislated, subject to</w:t>
            </w:r>
            <w:r w:rsidR="00331CD3" w:rsidRPr="009E5255">
              <w:rPr>
                <w:color w:val="000000" w:themeColor="text1"/>
                <w:sz w:val="20"/>
                <w:szCs w:val="20"/>
              </w:rPr>
              <w:t xml:space="preserve"> current</w:t>
            </w:r>
            <w:r w:rsidRPr="009E5255">
              <w:rPr>
                <w:color w:val="000000" w:themeColor="text1"/>
                <w:sz w:val="20"/>
                <w:szCs w:val="20"/>
              </w:rPr>
              <w:t xml:space="preserve"> indexing arrangements.</w:t>
            </w:r>
          </w:p>
          <w:p w14:paraId="399ED0D5" w14:textId="18BBBAE7" w:rsidR="00636E2E" w:rsidRPr="009E5255" w:rsidRDefault="00636E2E">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 xml:space="preserve">Long-term:  Consider amending the EFC fee components and levels (subject to an analysis of stakeholders’ empirical cost data) to add specific payments with respect to </w:t>
            </w:r>
            <w:r w:rsidR="00922ED4" w:rsidRPr="009E5255">
              <w:rPr>
                <w:color w:val="000000" w:themeColor="text1"/>
                <w:sz w:val="20"/>
                <w:szCs w:val="20"/>
              </w:rPr>
              <w:t>infusion devices</w:t>
            </w:r>
            <w:r w:rsidRPr="009E5255">
              <w:rPr>
                <w:color w:val="000000" w:themeColor="text1"/>
                <w:sz w:val="20"/>
                <w:szCs w:val="20"/>
              </w:rPr>
              <w:t>, repurposing/reissue of compounded medicines, and the provision of cancer medicines in rural areas.</w:t>
            </w:r>
          </w:p>
          <w:p w14:paraId="05C9C814" w14:textId="1A07D5B9" w:rsidR="00636E2E" w:rsidRPr="009E5255" w:rsidRDefault="00636E2E">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Long-term:  Consider amending the EFC distribution fee in lieu of a specific wholesaler payment (potentially as part of future negotiations of the Community Services Obligation).</w:t>
            </w:r>
          </w:p>
          <w:p w14:paraId="1A23DF7A" w14:textId="77777777" w:rsidR="00636E2E" w:rsidRPr="009E5255" w:rsidRDefault="00636E2E" w:rsidP="007C7FC9">
            <w:pPr>
              <w:pStyle w:val="BodyText"/>
              <w:tabs>
                <w:tab w:val="left" w:pos="799"/>
                <w:tab w:val="left" w:pos="800"/>
              </w:tabs>
              <w:spacing w:before="0" w:after="0" w:line="240" w:lineRule="auto"/>
              <w:ind w:right="118"/>
              <w:rPr>
                <w:color w:val="000000" w:themeColor="text1"/>
                <w:sz w:val="20"/>
                <w:szCs w:val="20"/>
              </w:rPr>
            </w:pPr>
          </w:p>
          <w:p w14:paraId="7F48293D" w14:textId="477DA51E" w:rsidR="00636E2E" w:rsidRPr="009E5255" w:rsidRDefault="00636E2E" w:rsidP="007C7FC9">
            <w:pPr>
              <w:pStyle w:val="BodyText"/>
              <w:tabs>
                <w:tab w:val="left" w:pos="799"/>
                <w:tab w:val="left" w:pos="800"/>
              </w:tabs>
              <w:spacing w:before="0" w:after="0" w:line="240" w:lineRule="auto"/>
              <w:ind w:right="118"/>
              <w:jc w:val="right"/>
              <w:rPr>
                <w:color w:val="000000" w:themeColor="text1"/>
                <w:sz w:val="20"/>
                <w:szCs w:val="20"/>
              </w:rPr>
            </w:pP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2188536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3.2.2</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65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6</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72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1</w:t>
            </w:r>
            <w:r w:rsidRPr="009E5255">
              <w:rPr>
                <w:color w:val="000000" w:themeColor="text1"/>
                <w:sz w:val="20"/>
                <w:szCs w:val="20"/>
              </w:rPr>
              <w:fldChar w:fldCharType="end"/>
            </w:r>
            <w:r w:rsidRPr="009E5255">
              <w:rPr>
                <w:color w:val="000000" w:themeColor="text1"/>
                <w:sz w:val="20"/>
                <w:szCs w:val="20"/>
              </w:rPr>
              <w:t>;</w:t>
            </w:r>
          </w:p>
          <w:p w14:paraId="3DF801C9" w14:textId="6FDC2937" w:rsidR="00EC00E3" w:rsidRPr="009E5255" w:rsidRDefault="00636E2E" w:rsidP="007C7FC9">
            <w:pPr>
              <w:spacing w:before="0" w:after="0" w:line="240" w:lineRule="auto"/>
              <w:jc w:val="right"/>
              <w:rPr>
                <w:color w:val="000000" w:themeColor="text1"/>
                <w:sz w:val="20"/>
                <w:szCs w:val="20"/>
              </w:rPr>
            </w:pPr>
            <w:r w:rsidRPr="009E5255">
              <w:rPr>
                <w:color w:val="000000" w:themeColor="text1"/>
                <w:sz w:val="20"/>
                <w:szCs w:val="20"/>
              </w:rPr>
              <w:fldChar w:fldCharType="begin"/>
            </w:r>
            <w:r w:rsidRPr="009E5255">
              <w:rPr>
                <w:color w:val="000000" w:themeColor="text1"/>
                <w:sz w:val="20"/>
                <w:szCs w:val="20"/>
              </w:rPr>
              <w:instrText xml:space="preserve"> REF _Ref93055273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2</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75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3</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3678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5.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84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5.1.2</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92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295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1.2</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300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3.5</w:t>
            </w:r>
            <w:r w:rsidRPr="009E5255">
              <w:rPr>
                <w:color w:val="000000" w:themeColor="text1"/>
                <w:sz w:val="20"/>
                <w:szCs w:val="20"/>
              </w:rPr>
              <w:fldChar w:fldCharType="end"/>
            </w:r>
            <w:r w:rsidRPr="009E5255">
              <w:rPr>
                <w:color w:val="000000" w:themeColor="text1"/>
                <w:sz w:val="20"/>
                <w:szCs w:val="20"/>
              </w:rPr>
              <w:t>)</w:t>
            </w:r>
          </w:p>
        </w:tc>
        <w:tc>
          <w:tcPr>
            <w:tcW w:w="4650" w:type="dxa"/>
            <w:vMerge w:val="restart"/>
            <w:tcMar>
              <w:left w:w="0" w:type="dxa"/>
              <w:right w:w="113" w:type="dxa"/>
            </w:tcMar>
          </w:tcPr>
          <w:p w14:paraId="6E694E4A"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Data provided by a small number of dispensing pharmacies (dispensing 35 per cent of all</w:t>
            </w:r>
            <w:r w:rsidRPr="009E5255">
              <w:rPr>
                <w:spacing w:val="1"/>
                <w:sz w:val="20"/>
                <w:szCs w:val="20"/>
                <w:lang w:val="en-AU"/>
              </w:rPr>
              <w:t xml:space="preserve"> </w:t>
            </w:r>
            <w:r w:rsidRPr="009E5255">
              <w:rPr>
                <w:sz w:val="20"/>
                <w:szCs w:val="20"/>
                <w:lang w:val="en-AU"/>
              </w:rPr>
              <w:t>chemotherapy infusions) indicate that the current remuneration for PBS costs (without the</w:t>
            </w:r>
            <w:r w:rsidRPr="009E5255">
              <w:rPr>
                <w:spacing w:val="1"/>
                <w:sz w:val="20"/>
                <w:szCs w:val="20"/>
                <w:lang w:val="en-AU"/>
              </w:rPr>
              <w:t xml:space="preserve"> </w:t>
            </w:r>
            <w:r w:rsidRPr="009E5255">
              <w:rPr>
                <w:sz w:val="20"/>
                <w:szCs w:val="20"/>
                <w:lang w:val="en-AU"/>
              </w:rPr>
              <w:t>interim $60.00 fee) associated with chemotherapy dispensing may be inadequate for some</w:t>
            </w:r>
            <w:r w:rsidRPr="009E5255">
              <w:rPr>
                <w:spacing w:val="1"/>
                <w:sz w:val="20"/>
                <w:szCs w:val="20"/>
                <w:lang w:val="en-AU"/>
              </w:rPr>
              <w:t xml:space="preserve"> </w:t>
            </w:r>
            <w:r w:rsidRPr="009E5255">
              <w:rPr>
                <w:sz w:val="20"/>
                <w:szCs w:val="20"/>
                <w:lang w:val="en-AU"/>
              </w:rPr>
              <w:t>providers</w:t>
            </w:r>
            <w:r w:rsidRPr="009E5255">
              <w:rPr>
                <w:spacing w:val="-3"/>
                <w:sz w:val="20"/>
                <w:szCs w:val="20"/>
                <w:lang w:val="en-AU"/>
              </w:rPr>
              <w:t xml:space="preserve"> </w:t>
            </w:r>
            <w:r w:rsidRPr="009E5255">
              <w:rPr>
                <w:sz w:val="20"/>
                <w:szCs w:val="20"/>
                <w:lang w:val="en-AU"/>
              </w:rPr>
              <w:t>(while</w:t>
            </w:r>
            <w:r w:rsidRPr="009E5255">
              <w:rPr>
                <w:spacing w:val="-2"/>
                <w:sz w:val="20"/>
                <w:szCs w:val="20"/>
                <w:lang w:val="en-AU"/>
              </w:rPr>
              <w:t xml:space="preserve"> </w:t>
            </w:r>
            <w:r w:rsidRPr="009E5255">
              <w:rPr>
                <w:sz w:val="20"/>
                <w:szCs w:val="20"/>
                <w:lang w:val="en-AU"/>
              </w:rPr>
              <w:t>being</w:t>
            </w:r>
            <w:r w:rsidRPr="009E5255">
              <w:rPr>
                <w:spacing w:val="-3"/>
                <w:sz w:val="20"/>
                <w:szCs w:val="20"/>
                <w:lang w:val="en-AU"/>
              </w:rPr>
              <w:t xml:space="preserve"> </w:t>
            </w:r>
            <w:r w:rsidRPr="009E5255">
              <w:rPr>
                <w:sz w:val="20"/>
                <w:szCs w:val="20"/>
                <w:lang w:val="en-AU"/>
              </w:rPr>
              <w:t>sufficient</w:t>
            </w:r>
            <w:r w:rsidRPr="009E5255">
              <w:rPr>
                <w:spacing w:val="-1"/>
                <w:sz w:val="20"/>
                <w:szCs w:val="20"/>
                <w:lang w:val="en-AU"/>
              </w:rPr>
              <w:t xml:space="preserve"> </w:t>
            </w:r>
            <w:r w:rsidRPr="009E5255">
              <w:rPr>
                <w:sz w:val="20"/>
                <w:szCs w:val="20"/>
                <w:lang w:val="en-AU"/>
              </w:rPr>
              <w:t>for</w:t>
            </w:r>
            <w:r w:rsidRPr="009E5255">
              <w:rPr>
                <w:spacing w:val="-2"/>
                <w:sz w:val="20"/>
                <w:szCs w:val="20"/>
                <w:lang w:val="en-AU"/>
              </w:rPr>
              <w:t xml:space="preserve"> </w:t>
            </w:r>
            <w:r w:rsidRPr="009E5255">
              <w:rPr>
                <w:sz w:val="20"/>
                <w:szCs w:val="20"/>
                <w:lang w:val="en-AU"/>
              </w:rPr>
              <w:t>others).</w:t>
            </w:r>
            <w:r w:rsidRPr="009E5255">
              <w:rPr>
                <w:spacing w:val="58"/>
                <w:sz w:val="20"/>
                <w:szCs w:val="20"/>
                <w:lang w:val="en-AU"/>
              </w:rPr>
              <w:t xml:space="preserve"> </w:t>
            </w:r>
            <w:r w:rsidRPr="009E5255">
              <w:rPr>
                <w:sz w:val="20"/>
                <w:szCs w:val="20"/>
                <w:lang w:val="en-AU"/>
              </w:rPr>
              <w:t>Additionally,</w:t>
            </w:r>
            <w:r w:rsidRPr="009E5255">
              <w:rPr>
                <w:spacing w:val="-2"/>
                <w:sz w:val="20"/>
                <w:szCs w:val="20"/>
                <w:lang w:val="en-AU"/>
              </w:rPr>
              <w:t xml:space="preserve"> </w:t>
            </w:r>
            <w:r w:rsidRPr="009E5255">
              <w:rPr>
                <w:sz w:val="20"/>
                <w:szCs w:val="20"/>
                <w:lang w:val="en-AU"/>
              </w:rPr>
              <w:t>the</w:t>
            </w:r>
            <w:r w:rsidRPr="009E5255">
              <w:rPr>
                <w:spacing w:val="-1"/>
                <w:sz w:val="20"/>
                <w:szCs w:val="20"/>
                <w:lang w:val="en-AU"/>
              </w:rPr>
              <w:t xml:space="preserve"> </w:t>
            </w:r>
            <w:r w:rsidRPr="009E5255">
              <w:rPr>
                <w:sz w:val="20"/>
                <w:szCs w:val="20"/>
                <w:lang w:val="en-AU"/>
              </w:rPr>
              <w:t>remuneration</w:t>
            </w:r>
            <w:r w:rsidRPr="009E5255">
              <w:rPr>
                <w:spacing w:val="-1"/>
                <w:sz w:val="20"/>
                <w:szCs w:val="20"/>
                <w:lang w:val="en-AU"/>
              </w:rPr>
              <w:t xml:space="preserve"> </w:t>
            </w:r>
            <w:r w:rsidRPr="009E5255">
              <w:rPr>
                <w:sz w:val="20"/>
                <w:szCs w:val="20"/>
                <w:lang w:val="en-AU"/>
              </w:rPr>
              <w:t>available</w:t>
            </w:r>
            <w:r w:rsidRPr="009E5255">
              <w:rPr>
                <w:spacing w:val="-1"/>
                <w:sz w:val="20"/>
                <w:szCs w:val="20"/>
                <w:lang w:val="en-AU"/>
              </w:rPr>
              <w:t xml:space="preserve"> </w:t>
            </w:r>
            <w:r w:rsidRPr="009E5255">
              <w:rPr>
                <w:sz w:val="20"/>
                <w:szCs w:val="20"/>
                <w:lang w:val="en-AU"/>
              </w:rPr>
              <w:t>under</w:t>
            </w:r>
            <w:r w:rsidRPr="009E5255">
              <w:rPr>
                <w:spacing w:val="-57"/>
                <w:sz w:val="20"/>
                <w:szCs w:val="20"/>
                <w:lang w:val="en-AU"/>
              </w:rPr>
              <w:t xml:space="preserve"> </w:t>
            </w:r>
            <w:r w:rsidRPr="009E5255">
              <w:rPr>
                <w:sz w:val="20"/>
                <w:szCs w:val="20"/>
                <w:lang w:val="en-AU"/>
              </w:rPr>
              <w:t>EFC</w:t>
            </w:r>
            <w:r w:rsidRPr="009E5255">
              <w:rPr>
                <w:spacing w:val="-1"/>
                <w:sz w:val="20"/>
                <w:szCs w:val="20"/>
                <w:lang w:val="en-AU"/>
              </w:rPr>
              <w:t xml:space="preserve"> </w:t>
            </w:r>
            <w:r w:rsidRPr="009E5255">
              <w:rPr>
                <w:sz w:val="20"/>
                <w:szCs w:val="20"/>
                <w:lang w:val="en-AU"/>
              </w:rPr>
              <w:t>arrangements</w:t>
            </w:r>
            <w:r w:rsidRPr="009E5255">
              <w:rPr>
                <w:spacing w:val="-1"/>
                <w:sz w:val="20"/>
                <w:szCs w:val="20"/>
                <w:lang w:val="en-AU"/>
              </w:rPr>
              <w:t xml:space="preserve"> </w:t>
            </w:r>
            <w:r w:rsidRPr="009E5255">
              <w:rPr>
                <w:sz w:val="20"/>
                <w:szCs w:val="20"/>
                <w:lang w:val="en-AU"/>
              </w:rPr>
              <w:t>does</w:t>
            </w:r>
            <w:r w:rsidRPr="009E5255">
              <w:rPr>
                <w:spacing w:val="1"/>
                <w:sz w:val="20"/>
                <w:szCs w:val="20"/>
                <w:lang w:val="en-AU"/>
              </w:rPr>
              <w:t xml:space="preserve"> </w:t>
            </w:r>
            <w:r w:rsidRPr="009E5255">
              <w:rPr>
                <w:sz w:val="20"/>
                <w:szCs w:val="20"/>
                <w:lang w:val="en-AU"/>
              </w:rPr>
              <w:t>not</w:t>
            </w:r>
            <w:r w:rsidRPr="009E5255">
              <w:rPr>
                <w:spacing w:val="-1"/>
                <w:sz w:val="20"/>
                <w:szCs w:val="20"/>
                <w:lang w:val="en-AU"/>
              </w:rPr>
              <w:t xml:space="preserve"> </w:t>
            </w:r>
            <w:r w:rsidRPr="009E5255">
              <w:rPr>
                <w:sz w:val="20"/>
                <w:szCs w:val="20"/>
                <w:lang w:val="en-AU"/>
              </w:rPr>
              <w:t>align with</w:t>
            </w:r>
            <w:r w:rsidRPr="009E5255">
              <w:rPr>
                <w:spacing w:val="-2"/>
                <w:sz w:val="20"/>
                <w:szCs w:val="20"/>
                <w:lang w:val="en-AU"/>
              </w:rPr>
              <w:t xml:space="preserve"> </w:t>
            </w:r>
            <w:r w:rsidRPr="009E5255">
              <w:rPr>
                <w:sz w:val="20"/>
                <w:szCs w:val="20"/>
                <w:lang w:val="en-AU"/>
              </w:rPr>
              <w:t>the</w:t>
            </w:r>
            <w:r w:rsidRPr="009E5255">
              <w:rPr>
                <w:spacing w:val="-2"/>
                <w:sz w:val="20"/>
                <w:szCs w:val="20"/>
                <w:lang w:val="en-AU"/>
              </w:rPr>
              <w:t xml:space="preserve"> </w:t>
            </w:r>
            <w:r w:rsidRPr="009E5255">
              <w:rPr>
                <w:sz w:val="20"/>
                <w:szCs w:val="20"/>
                <w:lang w:val="en-AU"/>
              </w:rPr>
              <w:t>source of</w:t>
            </w:r>
            <w:r w:rsidRPr="009E5255">
              <w:rPr>
                <w:spacing w:val="-1"/>
                <w:sz w:val="20"/>
                <w:szCs w:val="20"/>
                <w:lang w:val="en-AU"/>
              </w:rPr>
              <w:t xml:space="preserve"> </w:t>
            </w:r>
            <w:r w:rsidRPr="009E5255">
              <w:rPr>
                <w:sz w:val="20"/>
                <w:szCs w:val="20"/>
                <w:lang w:val="en-AU"/>
              </w:rPr>
              <w:t>costs</w:t>
            </w:r>
            <w:r w:rsidRPr="009E5255">
              <w:rPr>
                <w:spacing w:val="-1"/>
                <w:sz w:val="20"/>
                <w:szCs w:val="20"/>
                <w:lang w:val="en-AU"/>
              </w:rPr>
              <w:t xml:space="preserve"> </w:t>
            </w:r>
            <w:r w:rsidRPr="009E5255">
              <w:rPr>
                <w:sz w:val="20"/>
                <w:szCs w:val="20"/>
                <w:lang w:val="en-AU"/>
              </w:rPr>
              <w:t>for</w:t>
            </w:r>
            <w:r w:rsidRPr="009E5255">
              <w:rPr>
                <w:spacing w:val="-2"/>
                <w:sz w:val="20"/>
                <w:szCs w:val="20"/>
                <w:lang w:val="en-AU"/>
              </w:rPr>
              <w:t xml:space="preserve"> </w:t>
            </w:r>
            <w:r w:rsidRPr="009E5255">
              <w:rPr>
                <w:sz w:val="20"/>
                <w:szCs w:val="20"/>
                <w:lang w:val="en-AU"/>
              </w:rPr>
              <w:t>chemotherapy</w:t>
            </w:r>
            <w:r w:rsidRPr="009E5255">
              <w:rPr>
                <w:spacing w:val="-4"/>
                <w:sz w:val="20"/>
                <w:szCs w:val="20"/>
                <w:lang w:val="en-AU"/>
              </w:rPr>
              <w:t xml:space="preserve"> </w:t>
            </w:r>
            <w:r w:rsidRPr="009E5255">
              <w:rPr>
                <w:sz w:val="20"/>
                <w:szCs w:val="20"/>
                <w:lang w:val="en-AU"/>
              </w:rPr>
              <w:t>infusions.</w:t>
            </w:r>
          </w:p>
          <w:p w14:paraId="58ED57A8"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However,</w:t>
            </w:r>
            <w:r w:rsidRPr="009E5255">
              <w:rPr>
                <w:spacing w:val="-1"/>
                <w:sz w:val="20"/>
                <w:szCs w:val="20"/>
                <w:lang w:val="en-AU"/>
              </w:rPr>
              <w:t xml:space="preserve"> </w:t>
            </w:r>
            <w:r w:rsidRPr="009E5255">
              <w:rPr>
                <w:sz w:val="20"/>
                <w:szCs w:val="20"/>
                <w:lang w:val="en-AU"/>
              </w:rPr>
              <w:t>the</w:t>
            </w:r>
            <w:r w:rsidRPr="009E5255">
              <w:rPr>
                <w:spacing w:val="-3"/>
                <w:sz w:val="20"/>
                <w:szCs w:val="20"/>
                <w:lang w:val="en-AU"/>
              </w:rPr>
              <w:t xml:space="preserve"> </w:t>
            </w:r>
            <w:r w:rsidRPr="009E5255">
              <w:rPr>
                <w:sz w:val="20"/>
                <w:szCs w:val="20"/>
                <w:lang w:val="en-AU"/>
              </w:rPr>
              <w:t>limited</w:t>
            </w:r>
            <w:r w:rsidRPr="009E5255">
              <w:rPr>
                <w:spacing w:val="-1"/>
                <w:sz w:val="20"/>
                <w:szCs w:val="20"/>
                <w:lang w:val="en-AU"/>
              </w:rPr>
              <w:t xml:space="preserve"> </w:t>
            </w:r>
            <w:r w:rsidRPr="009E5255">
              <w:rPr>
                <w:sz w:val="20"/>
                <w:szCs w:val="20"/>
                <w:lang w:val="en-AU"/>
              </w:rPr>
              <w:t>reliability</w:t>
            </w:r>
            <w:r w:rsidRPr="009E5255">
              <w:rPr>
                <w:spacing w:val="-6"/>
                <w:sz w:val="20"/>
                <w:szCs w:val="20"/>
                <w:lang w:val="en-AU"/>
              </w:rPr>
              <w:t xml:space="preserve"> </w:t>
            </w:r>
            <w:r w:rsidRPr="009E5255">
              <w:rPr>
                <w:sz w:val="20"/>
                <w:szCs w:val="20"/>
                <w:lang w:val="en-AU"/>
              </w:rPr>
              <w:t>and</w:t>
            </w:r>
            <w:r w:rsidRPr="009E5255">
              <w:rPr>
                <w:spacing w:val="1"/>
                <w:sz w:val="20"/>
                <w:szCs w:val="20"/>
                <w:lang w:val="en-AU"/>
              </w:rPr>
              <w:t xml:space="preserve"> </w:t>
            </w:r>
            <w:r w:rsidRPr="009E5255">
              <w:rPr>
                <w:sz w:val="20"/>
                <w:szCs w:val="20"/>
                <w:lang w:val="en-AU"/>
              </w:rPr>
              <w:t>generalisability</w:t>
            </w:r>
            <w:r w:rsidRPr="009E5255">
              <w:rPr>
                <w:spacing w:val="-3"/>
                <w:sz w:val="20"/>
                <w:szCs w:val="20"/>
                <w:lang w:val="en-AU"/>
              </w:rPr>
              <w:t xml:space="preserve"> </w:t>
            </w:r>
            <w:r w:rsidRPr="009E5255">
              <w:rPr>
                <w:sz w:val="20"/>
                <w:szCs w:val="20"/>
                <w:lang w:val="en-AU"/>
              </w:rPr>
              <w:t>of</w:t>
            </w:r>
            <w:r w:rsidRPr="009E5255">
              <w:rPr>
                <w:spacing w:val="-2"/>
                <w:sz w:val="20"/>
                <w:szCs w:val="20"/>
                <w:lang w:val="en-AU"/>
              </w:rPr>
              <w:t xml:space="preserve"> </w:t>
            </w:r>
            <w:r w:rsidRPr="009E5255">
              <w:rPr>
                <w:sz w:val="20"/>
                <w:szCs w:val="20"/>
                <w:lang w:val="en-AU"/>
              </w:rPr>
              <w:t>the</w:t>
            </w:r>
            <w:r w:rsidRPr="009E5255">
              <w:rPr>
                <w:spacing w:val="-1"/>
                <w:sz w:val="20"/>
                <w:szCs w:val="20"/>
                <w:lang w:val="en-AU"/>
              </w:rPr>
              <w:t xml:space="preserve"> </w:t>
            </w:r>
            <w:r w:rsidRPr="009E5255">
              <w:rPr>
                <w:sz w:val="20"/>
                <w:szCs w:val="20"/>
                <w:lang w:val="en-AU"/>
              </w:rPr>
              <w:t>data</w:t>
            </w:r>
            <w:r w:rsidRPr="009E5255">
              <w:rPr>
                <w:spacing w:val="-1"/>
                <w:sz w:val="20"/>
                <w:szCs w:val="20"/>
                <w:lang w:val="en-AU"/>
              </w:rPr>
              <w:t xml:space="preserve"> </w:t>
            </w:r>
            <w:r w:rsidRPr="009E5255">
              <w:rPr>
                <w:sz w:val="20"/>
                <w:szCs w:val="20"/>
                <w:lang w:val="en-AU"/>
              </w:rPr>
              <w:t>means</w:t>
            </w:r>
            <w:r w:rsidRPr="009E5255">
              <w:rPr>
                <w:spacing w:val="-1"/>
                <w:sz w:val="20"/>
                <w:szCs w:val="20"/>
                <w:lang w:val="en-AU"/>
              </w:rPr>
              <w:t xml:space="preserve"> </w:t>
            </w:r>
            <w:r w:rsidRPr="009E5255">
              <w:rPr>
                <w:sz w:val="20"/>
                <w:szCs w:val="20"/>
                <w:lang w:val="en-AU"/>
              </w:rPr>
              <w:t>that</w:t>
            </w:r>
            <w:r w:rsidRPr="009E5255">
              <w:rPr>
                <w:spacing w:val="-1"/>
                <w:sz w:val="20"/>
                <w:szCs w:val="20"/>
                <w:lang w:val="en-AU"/>
              </w:rPr>
              <w:t xml:space="preserve"> </w:t>
            </w:r>
            <w:r w:rsidRPr="009E5255">
              <w:rPr>
                <w:sz w:val="20"/>
                <w:szCs w:val="20"/>
                <w:lang w:val="en-AU"/>
              </w:rPr>
              <w:t>the</w:t>
            </w:r>
            <w:r w:rsidRPr="009E5255">
              <w:rPr>
                <w:spacing w:val="-1"/>
                <w:sz w:val="20"/>
                <w:szCs w:val="20"/>
                <w:lang w:val="en-AU"/>
              </w:rPr>
              <w:t xml:space="preserve"> </w:t>
            </w:r>
            <w:r w:rsidRPr="009E5255">
              <w:rPr>
                <w:sz w:val="20"/>
                <w:szCs w:val="20"/>
                <w:lang w:val="en-AU"/>
              </w:rPr>
              <w:t>quantum</w:t>
            </w:r>
            <w:r w:rsidRPr="009E5255">
              <w:rPr>
                <w:spacing w:val="-1"/>
                <w:sz w:val="20"/>
                <w:szCs w:val="20"/>
                <w:lang w:val="en-AU"/>
              </w:rPr>
              <w:t xml:space="preserve"> </w:t>
            </w:r>
            <w:r w:rsidRPr="009E5255">
              <w:rPr>
                <w:sz w:val="20"/>
                <w:szCs w:val="20"/>
                <w:lang w:val="en-AU"/>
              </w:rPr>
              <w:t>of</w:t>
            </w:r>
            <w:r w:rsidRPr="009E5255">
              <w:rPr>
                <w:spacing w:val="-57"/>
                <w:sz w:val="20"/>
                <w:szCs w:val="20"/>
                <w:lang w:val="en-AU"/>
              </w:rPr>
              <w:t xml:space="preserve"> </w:t>
            </w:r>
            <w:r w:rsidRPr="009E5255">
              <w:rPr>
                <w:sz w:val="20"/>
                <w:szCs w:val="20"/>
                <w:lang w:val="en-AU"/>
              </w:rPr>
              <w:t>any</w:t>
            </w:r>
            <w:r w:rsidRPr="009E5255">
              <w:rPr>
                <w:spacing w:val="-4"/>
                <w:sz w:val="20"/>
                <w:szCs w:val="20"/>
                <w:lang w:val="en-AU"/>
              </w:rPr>
              <w:t xml:space="preserve"> </w:t>
            </w:r>
            <w:r w:rsidRPr="009E5255">
              <w:rPr>
                <w:sz w:val="20"/>
                <w:szCs w:val="20"/>
                <w:lang w:val="en-AU"/>
              </w:rPr>
              <w:t>required additional fee</w:t>
            </w:r>
            <w:r w:rsidRPr="009E5255">
              <w:rPr>
                <w:spacing w:val="-1"/>
                <w:sz w:val="20"/>
                <w:szCs w:val="20"/>
                <w:lang w:val="en-AU"/>
              </w:rPr>
              <w:t xml:space="preserve"> </w:t>
            </w:r>
            <w:r w:rsidRPr="009E5255">
              <w:rPr>
                <w:sz w:val="20"/>
                <w:szCs w:val="20"/>
                <w:lang w:val="en-AU"/>
              </w:rPr>
              <w:t xml:space="preserve">is uncertain. </w:t>
            </w:r>
          </w:p>
          <w:p w14:paraId="4DCB2D01" w14:textId="77777777" w:rsidR="00D66D99" w:rsidRPr="009E5255" w:rsidRDefault="00D66D99" w:rsidP="007C7FC9">
            <w:pPr>
              <w:spacing w:before="0" w:after="0" w:line="240" w:lineRule="auto"/>
              <w:ind w:left="360"/>
              <w:jc w:val="right"/>
              <w:rPr>
                <w:sz w:val="20"/>
                <w:szCs w:val="20"/>
              </w:rPr>
            </w:pPr>
          </w:p>
          <w:p w14:paraId="24489BBA" w14:textId="7F612B68" w:rsidR="00EC00E3" w:rsidRPr="009E5255" w:rsidRDefault="00EC00E3" w:rsidP="007C7FC9">
            <w:pPr>
              <w:spacing w:before="0" w:after="0" w:line="240" w:lineRule="auto"/>
              <w:ind w:left="360"/>
              <w:jc w:val="right"/>
              <w:rPr>
                <w:sz w:val="20"/>
                <w:szCs w:val="20"/>
              </w:rPr>
            </w:pPr>
            <w:r w:rsidRPr="009E5255">
              <w:rPr>
                <w:sz w:val="20"/>
                <w:szCs w:val="20"/>
              </w:rPr>
              <w:t>(Sect</w:t>
            </w:r>
            <w:r w:rsidR="00F21E19" w:rsidRPr="009E5255">
              <w:rPr>
                <w:sz w:val="20"/>
                <w:szCs w:val="20"/>
              </w:rPr>
              <w:t>ion</w:t>
            </w:r>
            <w:r w:rsidRPr="009E5255">
              <w:rPr>
                <w:sz w:val="20"/>
                <w:szCs w:val="20"/>
              </w:rPr>
              <w:t xml:space="preserve"> 14</w:t>
            </w:r>
            <w:r w:rsidR="00F21E19" w:rsidRPr="009E5255">
              <w:rPr>
                <w:sz w:val="20"/>
                <w:szCs w:val="20"/>
              </w:rPr>
              <w:t>,</w:t>
            </w:r>
            <w:r w:rsidRPr="009E5255">
              <w:rPr>
                <w:sz w:val="20"/>
                <w:szCs w:val="20"/>
              </w:rPr>
              <w:t xml:space="preserve"> p</w:t>
            </w:r>
            <w:r w:rsidR="00F21E19" w:rsidRPr="009E5255">
              <w:rPr>
                <w:sz w:val="20"/>
                <w:szCs w:val="20"/>
              </w:rPr>
              <w:t xml:space="preserve">. </w:t>
            </w:r>
            <w:r w:rsidRPr="009E5255">
              <w:rPr>
                <w:sz w:val="20"/>
                <w:szCs w:val="20"/>
              </w:rPr>
              <w:t>48)</w:t>
            </w:r>
          </w:p>
          <w:p w14:paraId="108B044B"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While the standard device for delivery of chemotherapy infusions is the IV bag, there are</w:t>
            </w:r>
            <w:r w:rsidRPr="009E5255">
              <w:rPr>
                <w:spacing w:val="-58"/>
                <w:sz w:val="20"/>
                <w:szCs w:val="20"/>
                <w:lang w:val="en-AU"/>
              </w:rPr>
              <w:t xml:space="preserve"> </w:t>
            </w:r>
            <w:r w:rsidRPr="009E5255">
              <w:rPr>
                <w:sz w:val="20"/>
                <w:szCs w:val="20"/>
                <w:lang w:val="en-AU"/>
              </w:rPr>
              <w:t>also a number of devices which can be used in various situations of the oncologist and</w:t>
            </w:r>
            <w:r w:rsidRPr="009E5255">
              <w:rPr>
                <w:spacing w:val="1"/>
                <w:sz w:val="20"/>
                <w:szCs w:val="20"/>
                <w:lang w:val="en-AU"/>
              </w:rPr>
              <w:t xml:space="preserve"> </w:t>
            </w:r>
            <w:r w:rsidRPr="009E5255">
              <w:rPr>
                <w:sz w:val="20"/>
                <w:szCs w:val="20"/>
                <w:lang w:val="en-AU"/>
              </w:rPr>
              <w:t>patient</w:t>
            </w:r>
            <w:r w:rsidRPr="009E5255">
              <w:rPr>
                <w:spacing w:val="-1"/>
                <w:sz w:val="20"/>
                <w:szCs w:val="20"/>
                <w:lang w:val="en-AU"/>
              </w:rPr>
              <w:t xml:space="preserve"> </w:t>
            </w:r>
            <w:r w:rsidRPr="009E5255">
              <w:rPr>
                <w:sz w:val="20"/>
                <w:szCs w:val="20"/>
                <w:lang w:val="en-AU"/>
              </w:rPr>
              <w:t>prefers.</w:t>
            </w:r>
          </w:p>
          <w:p w14:paraId="40305CEE"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Where a particular device is essential for the delivery of the medicine, this is taken into</w:t>
            </w:r>
            <w:r w:rsidRPr="009E5255">
              <w:rPr>
                <w:spacing w:val="1"/>
                <w:sz w:val="20"/>
                <w:szCs w:val="20"/>
                <w:lang w:val="en-AU"/>
              </w:rPr>
              <w:t xml:space="preserve"> </w:t>
            </w:r>
            <w:r w:rsidRPr="009E5255">
              <w:rPr>
                <w:sz w:val="20"/>
                <w:szCs w:val="20"/>
                <w:lang w:val="en-AU"/>
              </w:rPr>
              <w:t>account by the PBAC in assessing the cost-effectiveness of medicines submitted for listing.</w:t>
            </w:r>
            <w:r w:rsidRPr="009E5255">
              <w:rPr>
                <w:spacing w:val="1"/>
                <w:sz w:val="20"/>
                <w:szCs w:val="20"/>
                <w:lang w:val="en-AU"/>
              </w:rPr>
              <w:t xml:space="preserve"> </w:t>
            </w:r>
            <w:r w:rsidRPr="009E5255">
              <w:rPr>
                <w:sz w:val="20"/>
                <w:szCs w:val="20"/>
                <w:lang w:val="en-AU"/>
              </w:rPr>
              <w:t>However, the cost of these devices is not included in the ex-manufacturer price as the PBS is</w:t>
            </w:r>
            <w:r w:rsidRPr="009E5255">
              <w:rPr>
                <w:spacing w:val="-58"/>
                <w:sz w:val="20"/>
                <w:szCs w:val="20"/>
                <w:lang w:val="en-AU"/>
              </w:rPr>
              <w:t xml:space="preserve"> </w:t>
            </w:r>
            <w:r w:rsidRPr="009E5255">
              <w:rPr>
                <w:sz w:val="20"/>
                <w:szCs w:val="20"/>
                <w:lang w:val="en-AU"/>
              </w:rPr>
              <w:t>not</w:t>
            </w:r>
            <w:r w:rsidRPr="009E5255">
              <w:rPr>
                <w:spacing w:val="-1"/>
                <w:sz w:val="20"/>
                <w:szCs w:val="20"/>
                <w:lang w:val="en-AU"/>
              </w:rPr>
              <w:t xml:space="preserve"> </w:t>
            </w:r>
            <w:r w:rsidRPr="009E5255">
              <w:rPr>
                <w:sz w:val="20"/>
                <w:szCs w:val="20"/>
                <w:lang w:val="en-AU"/>
              </w:rPr>
              <w:t>responsible for</w:t>
            </w:r>
            <w:r w:rsidRPr="009E5255">
              <w:rPr>
                <w:spacing w:val="-1"/>
                <w:sz w:val="20"/>
                <w:szCs w:val="20"/>
                <w:lang w:val="en-AU"/>
              </w:rPr>
              <w:t xml:space="preserve"> </w:t>
            </w:r>
            <w:r w:rsidRPr="009E5255">
              <w:rPr>
                <w:sz w:val="20"/>
                <w:szCs w:val="20"/>
                <w:lang w:val="en-AU"/>
              </w:rPr>
              <w:t>funding</w:t>
            </w:r>
            <w:r w:rsidRPr="009E5255">
              <w:rPr>
                <w:spacing w:val="-3"/>
                <w:sz w:val="20"/>
                <w:szCs w:val="20"/>
                <w:lang w:val="en-AU"/>
              </w:rPr>
              <w:t xml:space="preserve"> </w:t>
            </w:r>
            <w:r w:rsidRPr="009E5255">
              <w:rPr>
                <w:sz w:val="20"/>
                <w:szCs w:val="20"/>
                <w:lang w:val="en-AU"/>
              </w:rPr>
              <w:t>such</w:t>
            </w:r>
            <w:r w:rsidRPr="009E5255">
              <w:rPr>
                <w:spacing w:val="1"/>
                <w:sz w:val="20"/>
                <w:szCs w:val="20"/>
                <w:lang w:val="en-AU"/>
              </w:rPr>
              <w:t xml:space="preserve"> </w:t>
            </w:r>
            <w:r w:rsidRPr="009E5255">
              <w:rPr>
                <w:sz w:val="20"/>
                <w:szCs w:val="20"/>
                <w:lang w:val="en-AU"/>
              </w:rPr>
              <w:t>choices.</w:t>
            </w:r>
          </w:p>
          <w:p w14:paraId="1A69EC55"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As new devices are developed, funding for devices will become more of an issue for</w:t>
            </w:r>
            <w:r w:rsidRPr="009E5255">
              <w:rPr>
                <w:spacing w:val="-57"/>
                <w:sz w:val="20"/>
                <w:szCs w:val="20"/>
                <w:lang w:val="en-AU"/>
              </w:rPr>
              <w:t xml:space="preserve"> </w:t>
            </w:r>
            <w:r w:rsidRPr="009E5255">
              <w:rPr>
                <w:sz w:val="20"/>
                <w:szCs w:val="20"/>
                <w:lang w:val="en-AU"/>
              </w:rPr>
              <w:t>hospitals</w:t>
            </w:r>
            <w:r w:rsidRPr="009E5255">
              <w:rPr>
                <w:spacing w:val="-1"/>
                <w:sz w:val="20"/>
                <w:szCs w:val="20"/>
                <w:lang w:val="en-AU"/>
              </w:rPr>
              <w:t xml:space="preserve"> </w:t>
            </w:r>
            <w:r w:rsidRPr="009E5255">
              <w:rPr>
                <w:sz w:val="20"/>
                <w:szCs w:val="20"/>
                <w:lang w:val="en-AU"/>
              </w:rPr>
              <w:t>and private</w:t>
            </w:r>
            <w:r w:rsidRPr="009E5255">
              <w:rPr>
                <w:spacing w:val="-1"/>
                <w:sz w:val="20"/>
                <w:szCs w:val="20"/>
                <w:lang w:val="en-AU"/>
              </w:rPr>
              <w:t xml:space="preserve"> </w:t>
            </w:r>
            <w:r w:rsidRPr="009E5255">
              <w:rPr>
                <w:sz w:val="20"/>
                <w:szCs w:val="20"/>
                <w:lang w:val="en-AU"/>
              </w:rPr>
              <w:t>health insurers.</w:t>
            </w:r>
          </w:p>
          <w:p w14:paraId="043C7530" w14:textId="77777777" w:rsidR="00D66D99" w:rsidRPr="009E5255" w:rsidRDefault="00D66D99" w:rsidP="007C7FC9">
            <w:pPr>
              <w:spacing w:before="0" w:after="0" w:line="240" w:lineRule="auto"/>
              <w:ind w:left="360"/>
              <w:jc w:val="right"/>
              <w:rPr>
                <w:sz w:val="20"/>
                <w:szCs w:val="20"/>
              </w:rPr>
            </w:pPr>
          </w:p>
          <w:p w14:paraId="6C9C327F" w14:textId="068A571C" w:rsidR="00EC00E3" w:rsidRPr="009E5255" w:rsidRDefault="00EC00E3" w:rsidP="007C7FC9">
            <w:pPr>
              <w:spacing w:before="0" w:after="0" w:line="240" w:lineRule="auto"/>
              <w:ind w:left="360"/>
              <w:jc w:val="right"/>
              <w:rPr>
                <w:sz w:val="20"/>
                <w:szCs w:val="20"/>
              </w:rPr>
            </w:pPr>
            <w:r w:rsidRPr="009E5255">
              <w:rPr>
                <w:sz w:val="20"/>
                <w:szCs w:val="20"/>
              </w:rPr>
              <w:t>(Sect</w:t>
            </w:r>
            <w:r w:rsidR="00F21E19" w:rsidRPr="009E5255">
              <w:rPr>
                <w:sz w:val="20"/>
                <w:szCs w:val="20"/>
              </w:rPr>
              <w:t>ion</w:t>
            </w:r>
            <w:r w:rsidRPr="009E5255">
              <w:rPr>
                <w:sz w:val="20"/>
                <w:szCs w:val="20"/>
              </w:rPr>
              <w:t xml:space="preserve"> 19</w:t>
            </w:r>
            <w:r w:rsidR="00F21E19" w:rsidRPr="009E5255">
              <w:rPr>
                <w:sz w:val="20"/>
                <w:szCs w:val="20"/>
              </w:rPr>
              <w:t>,</w:t>
            </w:r>
            <w:r w:rsidRPr="009E5255">
              <w:rPr>
                <w:sz w:val="20"/>
                <w:szCs w:val="20"/>
              </w:rPr>
              <w:t xml:space="preserve"> p</w:t>
            </w:r>
            <w:r w:rsidR="00F21E19" w:rsidRPr="009E5255">
              <w:rPr>
                <w:sz w:val="20"/>
                <w:szCs w:val="20"/>
              </w:rPr>
              <w:t xml:space="preserve">. </w:t>
            </w:r>
            <w:r w:rsidRPr="009E5255">
              <w:rPr>
                <w:sz w:val="20"/>
                <w:szCs w:val="20"/>
              </w:rPr>
              <w:t>64)</w:t>
            </w:r>
          </w:p>
          <w:p w14:paraId="3F4A2620"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Exceptional</w:t>
            </w:r>
            <w:r w:rsidRPr="009E5255">
              <w:rPr>
                <w:spacing w:val="-2"/>
                <w:sz w:val="20"/>
                <w:szCs w:val="20"/>
                <w:lang w:val="en-AU"/>
              </w:rPr>
              <w:t xml:space="preserve"> </w:t>
            </w:r>
            <w:r w:rsidRPr="009E5255">
              <w:rPr>
                <w:sz w:val="20"/>
                <w:szCs w:val="20"/>
                <w:lang w:val="en-AU"/>
              </w:rPr>
              <w:t>freight</w:t>
            </w:r>
            <w:r w:rsidRPr="009E5255">
              <w:rPr>
                <w:spacing w:val="1"/>
                <w:sz w:val="20"/>
                <w:szCs w:val="20"/>
                <w:lang w:val="en-AU"/>
              </w:rPr>
              <w:t xml:space="preserve"> </w:t>
            </w:r>
            <w:r w:rsidRPr="009E5255">
              <w:rPr>
                <w:sz w:val="20"/>
                <w:szCs w:val="20"/>
                <w:lang w:val="en-AU"/>
              </w:rPr>
              <w:t>costs</w:t>
            </w:r>
            <w:r w:rsidRPr="009E5255">
              <w:rPr>
                <w:spacing w:val="-2"/>
                <w:sz w:val="20"/>
                <w:szCs w:val="20"/>
                <w:lang w:val="en-AU"/>
              </w:rPr>
              <w:t xml:space="preserve"> </w:t>
            </w:r>
            <w:r w:rsidRPr="009E5255">
              <w:rPr>
                <w:sz w:val="20"/>
                <w:szCs w:val="20"/>
                <w:lang w:val="en-AU"/>
              </w:rPr>
              <w:t>can</w:t>
            </w:r>
            <w:r w:rsidRPr="009E5255">
              <w:rPr>
                <w:spacing w:val="-1"/>
                <w:sz w:val="20"/>
                <w:szCs w:val="20"/>
                <w:lang w:val="en-AU"/>
              </w:rPr>
              <w:t xml:space="preserve"> </w:t>
            </w:r>
            <w:r w:rsidRPr="009E5255">
              <w:rPr>
                <w:sz w:val="20"/>
                <w:szCs w:val="20"/>
                <w:lang w:val="en-AU"/>
              </w:rPr>
              <w:t>be</w:t>
            </w:r>
            <w:r w:rsidRPr="009E5255">
              <w:rPr>
                <w:spacing w:val="-1"/>
                <w:sz w:val="20"/>
                <w:szCs w:val="20"/>
                <w:lang w:val="en-AU"/>
              </w:rPr>
              <w:t xml:space="preserve"> </w:t>
            </w:r>
            <w:r w:rsidRPr="009E5255">
              <w:rPr>
                <w:sz w:val="20"/>
                <w:szCs w:val="20"/>
                <w:lang w:val="en-AU"/>
              </w:rPr>
              <w:t>an</w:t>
            </w:r>
            <w:r w:rsidRPr="009E5255">
              <w:rPr>
                <w:spacing w:val="-1"/>
                <w:sz w:val="20"/>
                <w:szCs w:val="20"/>
                <w:lang w:val="en-AU"/>
              </w:rPr>
              <w:t xml:space="preserve"> </w:t>
            </w:r>
            <w:r w:rsidRPr="009E5255">
              <w:rPr>
                <w:sz w:val="20"/>
                <w:szCs w:val="20"/>
                <w:lang w:val="en-AU"/>
              </w:rPr>
              <w:t>issue</w:t>
            </w:r>
            <w:r w:rsidRPr="009E5255">
              <w:rPr>
                <w:spacing w:val="-2"/>
                <w:sz w:val="20"/>
                <w:szCs w:val="20"/>
                <w:lang w:val="en-AU"/>
              </w:rPr>
              <w:t xml:space="preserve"> </w:t>
            </w:r>
            <w:r w:rsidRPr="009E5255">
              <w:rPr>
                <w:sz w:val="20"/>
                <w:szCs w:val="20"/>
                <w:lang w:val="en-AU"/>
              </w:rPr>
              <w:t>for</w:t>
            </w:r>
            <w:r w:rsidRPr="009E5255">
              <w:rPr>
                <w:spacing w:val="-1"/>
                <w:sz w:val="20"/>
                <w:szCs w:val="20"/>
                <w:lang w:val="en-AU"/>
              </w:rPr>
              <w:t xml:space="preserve"> </w:t>
            </w:r>
            <w:r w:rsidRPr="009E5255">
              <w:rPr>
                <w:sz w:val="20"/>
                <w:szCs w:val="20"/>
                <w:lang w:val="en-AU"/>
              </w:rPr>
              <w:t>facilities</w:t>
            </w:r>
            <w:r w:rsidRPr="009E5255">
              <w:rPr>
                <w:spacing w:val="-1"/>
                <w:sz w:val="20"/>
                <w:szCs w:val="20"/>
                <w:lang w:val="en-AU"/>
              </w:rPr>
              <w:t xml:space="preserve"> </w:t>
            </w:r>
            <w:r w:rsidRPr="009E5255">
              <w:rPr>
                <w:sz w:val="20"/>
                <w:szCs w:val="20"/>
                <w:lang w:val="en-AU"/>
              </w:rPr>
              <w:t>providing</w:t>
            </w:r>
            <w:r w:rsidRPr="009E5255">
              <w:rPr>
                <w:spacing w:val="-4"/>
                <w:sz w:val="20"/>
                <w:szCs w:val="20"/>
                <w:lang w:val="en-AU"/>
              </w:rPr>
              <w:t xml:space="preserve"> </w:t>
            </w:r>
            <w:r w:rsidRPr="009E5255">
              <w:rPr>
                <w:sz w:val="20"/>
                <w:szCs w:val="20"/>
                <w:lang w:val="en-AU"/>
              </w:rPr>
              <w:t>chemotherapy</w:t>
            </w:r>
            <w:r w:rsidRPr="009E5255">
              <w:rPr>
                <w:spacing w:val="-7"/>
                <w:sz w:val="20"/>
                <w:szCs w:val="20"/>
                <w:lang w:val="en-AU"/>
              </w:rPr>
              <w:t xml:space="preserve"> </w:t>
            </w:r>
            <w:r w:rsidRPr="009E5255">
              <w:rPr>
                <w:sz w:val="20"/>
                <w:szCs w:val="20"/>
                <w:lang w:val="en-AU"/>
              </w:rPr>
              <w:t>services</w:t>
            </w:r>
            <w:r w:rsidRPr="009E5255">
              <w:rPr>
                <w:spacing w:val="-2"/>
                <w:sz w:val="20"/>
                <w:szCs w:val="20"/>
                <w:lang w:val="en-AU"/>
              </w:rPr>
              <w:t xml:space="preserve"> </w:t>
            </w:r>
            <w:r w:rsidRPr="009E5255">
              <w:rPr>
                <w:sz w:val="20"/>
                <w:szCs w:val="20"/>
                <w:lang w:val="en-AU"/>
              </w:rPr>
              <w:t>in</w:t>
            </w:r>
            <w:r w:rsidRPr="009E5255">
              <w:rPr>
                <w:spacing w:val="-57"/>
                <w:sz w:val="20"/>
                <w:szCs w:val="20"/>
                <w:lang w:val="en-AU"/>
              </w:rPr>
              <w:t xml:space="preserve"> </w:t>
            </w:r>
            <w:r w:rsidRPr="009E5255">
              <w:rPr>
                <w:sz w:val="20"/>
                <w:szCs w:val="20"/>
                <w:lang w:val="en-AU"/>
              </w:rPr>
              <w:t>regional centres.</w:t>
            </w:r>
            <w:r w:rsidRPr="009E5255">
              <w:rPr>
                <w:spacing w:val="1"/>
                <w:sz w:val="20"/>
                <w:szCs w:val="20"/>
                <w:lang w:val="en-AU"/>
              </w:rPr>
              <w:t xml:space="preserve"> </w:t>
            </w:r>
            <w:r w:rsidRPr="009E5255">
              <w:rPr>
                <w:sz w:val="20"/>
                <w:szCs w:val="20"/>
                <w:lang w:val="en-AU"/>
              </w:rPr>
              <w:t>This is particularly an issue when short shelf-life medicines require</w:t>
            </w:r>
            <w:r w:rsidRPr="009E5255">
              <w:rPr>
                <w:spacing w:val="1"/>
                <w:sz w:val="20"/>
                <w:szCs w:val="20"/>
                <w:lang w:val="en-AU"/>
              </w:rPr>
              <w:t xml:space="preserve"> </w:t>
            </w:r>
            <w:r w:rsidRPr="009E5255">
              <w:rPr>
                <w:sz w:val="20"/>
                <w:szCs w:val="20"/>
                <w:lang w:val="en-AU"/>
              </w:rPr>
              <w:t>immediate</w:t>
            </w:r>
            <w:r w:rsidRPr="009E5255">
              <w:rPr>
                <w:spacing w:val="-1"/>
                <w:sz w:val="20"/>
                <w:szCs w:val="20"/>
                <w:lang w:val="en-AU"/>
              </w:rPr>
              <w:t xml:space="preserve"> </w:t>
            </w:r>
            <w:r w:rsidRPr="009E5255">
              <w:rPr>
                <w:sz w:val="20"/>
                <w:szCs w:val="20"/>
                <w:lang w:val="en-AU"/>
              </w:rPr>
              <w:t>delivery.</w:t>
            </w:r>
          </w:p>
          <w:p w14:paraId="1AA57A5C"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Regional public hospitals are provided with additional funding to cover different costs in the</w:t>
            </w:r>
            <w:r w:rsidRPr="009E5255">
              <w:rPr>
                <w:spacing w:val="-57"/>
                <w:sz w:val="20"/>
                <w:szCs w:val="20"/>
                <w:lang w:val="en-AU"/>
              </w:rPr>
              <w:t xml:space="preserve"> </w:t>
            </w:r>
            <w:r w:rsidRPr="009E5255">
              <w:rPr>
                <w:sz w:val="20"/>
                <w:szCs w:val="20"/>
                <w:lang w:val="en-AU"/>
              </w:rPr>
              <w:t>IHPA costing models.</w:t>
            </w:r>
            <w:r w:rsidRPr="009E5255">
              <w:rPr>
                <w:spacing w:val="1"/>
                <w:sz w:val="20"/>
                <w:szCs w:val="20"/>
                <w:lang w:val="en-AU"/>
              </w:rPr>
              <w:t xml:space="preserve"> </w:t>
            </w:r>
            <w:r w:rsidRPr="009E5255">
              <w:rPr>
                <w:sz w:val="20"/>
                <w:szCs w:val="20"/>
                <w:lang w:val="en-AU"/>
              </w:rPr>
              <w:t>Private health insurers also consider regionality in determining</w:t>
            </w:r>
            <w:r w:rsidRPr="009E5255">
              <w:rPr>
                <w:spacing w:val="1"/>
                <w:sz w:val="20"/>
                <w:szCs w:val="20"/>
                <w:lang w:val="en-AU"/>
              </w:rPr>
              <w:t xml:space="preserve"> </w:t>
            </w:r>
            <w:r w:rsidRPr="009E5255">
              <w:rPr>
                <w:sz w:val="20"/>
                <w:szCs w:val="20"/>
                <w:lang w:val="en-AU"/>
              </w:rPr>
              <w:t>funding</w:t>
            </w:r>
            <w:r w:rsidRPr="009E5255">
              <w:rPr>
                <w:spacing w:val="-3"/>
                <w:sz w:val="20"/>
                <w:szCs w:val="20"/>
                <w:lang w:val="en-AU"/>
              </w:rPr>
              <w:t xml:space="preserve"> </w:t>
            </w:r>
            <w:r w:rsidRPr="009E5255">
              <w:rPr>
                <w:sz w:val="20"/>
                <w:szCs w:val="20"/>
                <w:lang w:val="en-AU"/>
              </w:rPr>
              <w:t>for private</w:t>
            </w:r>
            <w:r w:rsidRPr="009E5255">
              <w:rPr>
                <w:spacing w:val="-1"/>
                <w:sz w:val="20"/>
                <w:szCs w:val="20"/>
                <w:lang w:val="en-AU"/>
              </w:rPr>
              <w:t xml:space="preserve"> </w:t>
            </w:r>
            <w:r w:rsidRPr="009E5255">
              <w:rPr>
                <w:sz w:val="20"/>
                <w:szCs w:val="20"/>
                <w:lang w:val="en-AU"/>
              </w:rPr>
              <w:t>hospitals.</w:t>
            </w:r>
          </w:p>
          <w:p w14:paraId="2614D3F1" w14:textId="77777777" w:rsidR="00D66D99" w:rsidRPr="009E5255" w:rsidRDefault="00D66D99" w:rsidP="007C7FC9">
            <w:pPr>
              <w:spacing w:before="0" w:after="0" w:line="240" w:lineRule="auto"/>
              <w:ind w:left="360"/>
              <w:jc w:val="right"/>
              <w:rPr>
                <w:sz w:val="20"/>
                <w:szCs w:val="20"/>
              </w:rPr>
            </w:pPr>
          </w:p>
          <w:p w14:paraId="5953E201" w14:textId="1E6865C4" w:rsidR="00EC00E3" w:rsidRPr="009E5255" w:rsidRDefault="00EC00E3" w:rsidP="007C7FC9">
            <w:pPr>
              <w:spacing w:before="0" w:after="0" w:line="240" w:lineRule="auto"/>
              <w:ind w:left="360"/>
              <w:jc w:val="right"/>
              <w:rPr>
                <w:sz w:val="20"/>
                <w:szCs w:val="20"/>
              </w:rPr>
            </w:pPr>
            <w:r w:rsidRPr="009E5255">
              <w:rPr>
                <w:sz w:val="20"/>
                <w:szCs w:val="20"/>
              </w:rPr>
              <w:t>(Sect</w:t>
            </w:r>
            <w:r w:rsidR="00F21E19" w:rsidRPr="009E5255">
              <w:rPr>
                <w:sz w:val="20"/>
                <w:szCs w:val="20"/>
              </w:rPr>
              <w:t>ion</w:t>
            </w:r>
            <w:r w:rsidRPr="009E5255">
              <w:rPr>
                <w:sz w:val="20"/>
                <w:szCs w:val="20"/>
              </w:rPr>
              <w:t xml:space="preserve"> 20</w:t>
            </w:r>
            <w:r w:rsidR="00F21E19" w:rsidRPr="009E5255">
              <w:rPr>
                <w:sz w:val="20"/>
                <w:szCs w:val="20"/>
              </w:rPr>
              <w:t>,</w:t>
            </w:r>
            <w:r w:rsidRPr="009E5255">
              <w:rPr>
                <w:sz w:val="20"/>
                <w:szCs w:val="20"/>
              </w:rPr>
              <w:t xml:space="preserve"> p</w:t>
            </w:r>
            <w:r w:rsidR="00F21E19" w:rsidRPr="009E5255">
              <w:rPr>
                <w:sz w:val="20"/>
                <w:szCs w:val="20"/>
              </w:rPr>
              <w:t xml:space="preserve">. </w:t>
            </w:r>
            <w:r w:rsidRPr="009E5255">
              <w:rPr>
                <w:sz w:val="20"/>
                <w:szCs w:val="20"/>
              </w:rPr>
              <w:t>67)</w:t>
            </w:r>
          </w:p>
        </w:tc>
        <w:tc>
          <w:tcPr>
            <w:tcW w:w="4650" w:type="dxa"/>
            <w:tcMar>
              <w:left w:w="0" w:type="dxa"/>
              <w:right w:w="113" w:type="dxa"/>
            </w:tcMar>
          </w:tcPr>
          <w:p w14:paraId="4102654B" w14:textId="20DE7D89" w:rsidR="00F21E19" w:rsidRPr="009E5255" w:rsidRDefault="00EC00E3" w:rsidP="007C7FC9">
            <w:pPr>
              <w:pStyle w:val="ListParagraph"/>
              <w:spacing w:before="0" w:after="0" w:line="240" w:lineRule="auto"/>
              <w:rPr>
                <w:sz w:val="20"/>
                <w:szCs w:val="20"/>
                <w:lang w:val="en-AU"/>
              </w:rPr>
            </w:pPr>
            <w:r w:rsidRPr="009E5255">
              <w:rPr>
                <w:sz w:val="20"/>
                <w:szCs w:val="20"/>
                <w:lang w:val="en-AU"/>
              </w:rPr>
              <w:t xml:space="preserve">The dispensing fee determined as part of any future negotiations between the Australian Government and the body representing the majority of pharmacy owners (The Pharmacy Guild of Australia), should be based on: </w:t>
            </w:r>
            <w:r w:rsidR="00537793" w:rsidRPr="009E5255">
              <w:rPr>
                <w:sz w:val="20"/>
                <w:szCs w:val="20"/>
                <w:lang w:val="en-AU"/>
              </w:rPr>
              <w:t xml:space="preserve">(a) </w:t>
            </w:r>
            <w:r w:rsidRPr="009E5255">
              <w:rPr>
                <w:color w:val="000000" w:themeColor="text1"/>
                <w:sz w:val="20"/>
                <w:szCs w:val="20"/>
                <w:lang w:val="en-AU"/>
              </w:rPr>
              <w:t xml:space="preserve">an agreed fee that represents the cost of maintaining a viable community pharmacy network in Australia and which meets the requirements of the National Medicines Policy and the expectations of the Australian community and government; and </w:t>
            </w:r>
            <w:r w:rsidR="00537793" w:rsidRPr="009E5255">
              <w:rPr>
                <w:color w:val="000000" w:themeColor="text1"/>
                <w:sz w:val="20"/>
                <w:szCs w:val="20"/>
                <w:lang w:val="en-AU"/>
              </w:rPr>
              <w:t xml:space="preserve">(b) </w:t>
            </w:r>
            <w:r w:rsidRPr="009E5255">
              <w:rPr>
                <w:color w:val="000000" w:themeColor="text1"/>
                <w:sz w:val="20"/>
                <w:szCs w:val="20"/>
                <w:lang w:val="en-AU"/>
              </w:rPr>
              <w:t>the best available information to both parties at the time of the negotiation and commensurate with the information required of other primary healthcare professionals in determining remuneration levels</w:t>
            </w:r>
            <w:r w:rsidR="007C7FC9" w:rsidRPr="009E5255">
              <w:rPr>
                <w:color w:val="000000" w:themeColor="text1"/>
                <w:sz w:val="20"/>
                <w:szCs w:val="20"/>
                <w:lang w:val="en-AU"/>
              </w:rPr>
              <w:t>.</w:t>
            </w:r>
          </w:p>
          <w:p w14:paraId="027A175A" w14:textId="77777777" w:rsidR="007C7FC9" w:rsidRPr="009E5255" w:rsidRDefault="007C7FC9" w:rsidP="007C7FC9">
            <w:pPr>
              <w:spacing w:before="0" w:after="0" w:line="240" w:lineRule="auto"/>
              <w:jc w:val="right"/>
              <w:rPr>
                <w:color w:val="000000" w:themeColor="text1"/>
                <w:sz w:val="20"/>
                <w:szCs w:val="20"/>
              </w:rPr>
            </w:pPr>
          </w:p>
          <w:p w14:paraId="3FF5608F" w14:textId="4CA574AE" w:rsidR="00EC00E3" w:rsidRPr="009E5255" w:rsidRDefault="00EC00E3" w:rsidP="007C7FC9">
            <w:pPr>
              <w:spacing w:before="0" w:after="0" w:line="240" w:lineRule="auto"/>
              <w:jc w:val="right"/>
              <w:rPr>
                <w:color w:val="000000" w:themeColor="text1"/>
                <w:sz w:val="20"/>
                <w:szCs w:val="20"/>
              </w:rPr>
            </w:pPr>
            <w:r w:rsidRPr="009E5255">
              <w:rPr>
                <w:color w:val="000000" w:themeColor="text1"/>
                <w:sz w:val="20"/>
                <w:szCs w:val="20"/>
              </w:rPr>
              <w:t>(Recommendation 5-2).</w:t>
            </w:r>
          </w:p>
        </w:tc>
      </w:tr>
      <w:tr w:rsidR="00EC00E3" w:rsidRPr="009E5255" w14:paraId="52FA2D42" w14:textId="77777777" w:rsidTr="005B67A6">
        <w:tc>
          <w:tcPr>
            <w:tcW w:w="4650" w:type="dxa"/>
            <w:vMerge/>
            <w:tcMar>
              <w:left w:w="0" w:type="dxa"/>
              <w:right w:w="113" w:type="dxa"/>
            </w:tcMar>
          </w:tcPr>
          <w:p w14:paraId="0CEF0F51" w14:textId="77777777" w:rsidR="00EC00E3" w:rsidRPr="009E5255" w:rsidRDefault="00EC00E3">
            <w:pPr>
              <w:pStyle w:val="BodyText"/>
              <w:numPr>
                <w:ilvl w:val="0"/>
                <w:numId w:val="29"/>
              </w:numPr>
              <w:tabs>
                <w:tab w:val="left" w:pos="653"/>
                <w:tab w:val="left" w:pos="654"/>
              </w:tabs>
              <w:autoSpaceDE w:val="0"/>
              <w:autoSpaceDN w:val="0"/>
              <w:spacing w:before="0" w:after="0" w:line="240" w:lineRule="auto"/>
              <w:ind w:right="663"/>
              <w:rPr>
                <w:color w:val="000000" w:themeColor="text1"/>
                <w:sz w:val="20"/>
                <w:szCs w:val="20"/>
              </w:rPr>
            </w:pPr>
          </w:p>
        </w:tc>
        <w:tc>
          <w:tcPr>
            <w:tcW w:w="4650" w:type="dxa"/>
            <w:vMerge/>
            <w:tcMar>
              <w:left w:w="0" w:type="dxa"/>
              <w:right w:w="113" w:type="dxa"/>
            </w:tcMar>
          </w:tcPr>
          <w:p w14:paraId="4A2B410F" w14:textId="77777777" w:rsidR="00EC00E3" w:rsidRPr="009E5255" w:rsidRDefault="00EC00E3" w:rsidP="007C7FC9">
            <w:pPr>
              <w:pStyle w:val="BodyText"/>
              <w:tabs>
                <w:tab w:val="left" w:pos="799"/>
                <w:tab w:val="left" w:pos="800"/>
              </w:tabs>
              <w:spacing w:before="0" w:after="0" w:line="240" w:lineRule="auto"/>
              <w:ind w:right="570"/>
              <w:rPr>
                <w:color w:val="000000" w:themeColor="text1"/>
                <w:sz w:val="20"/>
                <w:szCs w:val="20"/>
              </w:rPr>
            </w:pPr>
          </w:p>
        </w:tc>
        <w:tc>
          <w:tcPr>
            <w:tcW w:w="4650" w:type="dxa"/>
            <w:tcMar>
              <w:left w:w="0" w:type="dxa"/>
              <w:right w:w="113" w:type="dxa"/>
            </w:tcMar>
          </w:tcPr>
          <w:p w14:paraId="786BC3D9" w14:textId="77777777" w:rsidR="00EC00E3" w:rsidRPr="009E5255" w:rsidRDefault="00EC00E3" w:rsidP="007C7FC9">
            <w:pPr>
              <w:spacing w:before="0" w:after="0" w:line="240" w:lineRule="auto"/>
              <w:rPr>
                <w:color w:val="000000" w:themeColor="text1"/>
                <w:sz w:val="20"/>
                <w:szCs w:val="20"/>
              </w:rPr>
            </w:pPr>
          </w:p>
          <w:p w14:paraId="59454F25" w14:textId="77777777" w:rsidR="00EC00E3" w:rsidRPr="009E5255" w:rsidRDefault="00EC00E3" w:rsidP="007C7FC9">
            <w:pPr>
              <w:spacing w:before="0" w:after="0" w:line="240" w:lineRule="auto"/>
              <w:rPr>
                <w:color w:val="000000" w:themeColor="text1"/>
                <w:sz w:val="20"/>
                <w:szCs w:val="20"/>
              </w:rPr>
            </w:pPr>
          </w:p>
        </w:tc>
      </w:tr>
      <w:tr w:rsidR="00EC00E3" w:rsidRPr="009E5255" w14:paraId="51827D77" w14:textId="77777777" w:rsidTr="005B67A6">
        <w:tc>
          <w:tcPr>
            <w:tcW w:w="4650" w:type="dxa"/>
            <w:tcMar>
              <w:left w:w="0" w:type="dxa"/>
              <w:right w:w="113" w:type="dxa"/>
            </w:tcMar>
          </w:tcPr>
          <w:p w14:paraId="62A72F9D" w14:textId="77777777" w:rsidR="00EC00E3" w:rsidRPr="009E5255" w:rsidRDefault="00EC00E3" w:rsidP="007C7FC9">
            <w:pPr>
              <w:spacing w:before="0" w:after="0" w:line="240" w:lineRule="auto"/>
              <w:rPr>
                <w:color w:val="000000" w:themeColor="text1"/>
                <w:sz w:val="20"/>
                <w:szCs w:val="20"/>
              </w:rPr>
            </w:pPr>
          </w:p>
          <w:p w14:paraId="1783C80D" w14:textId="77777777" w:rsidR="00EC00E3" w:rsidRPr="009E5255" w:rsidRDefault="00EC00E3" w:rsidP="007C7FC9">
            <w:pPr>
              <w:spacing w:before="0" w:after="0" w:line="240" w:lineRule="auto"/>
              <w:rPr>
                <w:i/>
                <w:iCs/>
                <w:color w:val="000000" w:themeColor="text1"/>
                <w:sz w:val="20"/>
                <w:szCs w:val="20"/>
              </w:rPr>
            </w:pPr>
            <w:r w:rsidRPr="009E5255">
              <w:rPr>
                <w:i/>
                <w:iCs/>
                <w:color w:val="000000" w:themeColor="text1"/>
                <w:sz w:val="20"/>
                <w:szCs w:val="20"/>
              </w:rPr>
              <w:t>EFC Administrative Burden</w:t>
            </w:r>
          </w:p>
          <w:p w14:paraId="42DA96CA" w14:textId="0CCFB5F2" w:rsidR="005B67A6" w:rsidRPr="009E5255" w:rsidRDefault="005B67A6" w:rsidP="007C7FC9">
            <w:pPr>
              <w:spacing w:before="0" w:after="0" w:line="240" w:lineRule="auto"/>
              <w:rPr>
                <w:i/>
                <w:iCs/>
                <w:color w:val="000000" w:themeColor="text1"/>
                <w:sz w:val="20"/>
                <w:szCs w:val="20"/>
              </w:rPr>
            </w:pPr>
          </w:p>
        </w:tc>
        <w:tc>
          <w:tcPr>
            <w:tcW w:w="4650" w:type="dxa"/>
            <w:tcMar>
              <w:left w:w="0" w:type="dxa"/>
              <w:right w:w="113" w:type="dxa"/>
            </w:tcMar>
          </w:tcPr>
          <w:p w14:paraId="56D7ADC8" w14:textId="77777777" w:rsidR="00EC00E3" w:rsidRPr="009E5255" w:rsidRDefault="00EC00E3" w:rsidP="007C7FC9">
            <w:pPr>
              <w:spacing w:before="0" w:after="0" w:line="240" w:lineRule="auto"/>
              <w:rPr>
                <w:color w:val="000000" w:themeColor="text1"/>
                <w:sz w:val="20"/>
                <w:szCs w:val="20"/>
              </w:rPr>
            </w:pPr>
          </w:p>
        </w:tc>
        <w:tc>
          <w:tcPr>
            <w:tcW w:w="4650" w:type="dxa"/>
            <w:tcMar>
              <w:left w:w="0" w:type="dxa"/>
              <w:right w:w="113" w:type="dxa"/>
            </w:tcMar>
          </w:tcPr>
          <w:p w14:paraId="2B32A8CD" w14:textId="77777777" w:rsidR="00EC00E3" w:rsidRPr="009E5255" w:rsidRDefault="00EC00E3" w:rsidP="007C7FC9">
            <w:pPr>
              <w:spacing w:before="0" w:after="0" w:line="240" w:lineRule="auto"/>
              <w:rPr>
                <w:color w:val="000000" w:themeColor="text1"/>
                <w:sz w:val="20"/>
                <w:szCs w:val="20"/>
              </w:rPr>
            </w:pPr>
          </w:p>
        </w:tc>
      </w:tr>
      <w:tr w:rsidR="00EC00E3" w:rsidRPr="009E5255" w14:paraId="60CA11B0" w14:textId="77777777" w:rsidTr="005B67A6">
        <w:tc>
          <w:tcPr>
            <w:tcW w:w="4650" w:type="dxa"/>
            <w:vMerge w:val="restart"/>
            <w:tcMar>
              <w:left w:w="0" w:type="dxa"/>
              <w:right w:w="113" w:type="dxa"/>
            </w:tcMar>
          </w:tcPr>
          <w:p w14:paraId="6BA0976D" w14:textId="77777777" w:rsidR="00636E2E" w:rsidRPr="009E5255" w:rsidRDefault="00636E2E">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Short-term: Continue operation of the Medicare Prescribing chart for online prescribing and claiming.</w:t>
            </w:r>
          </w:p>
          <w:p w14:paraId="41165FAD" w14:textId="74F53DDB" w:rsidR="00636E2E" w:rsidRPr="009E5255" w:rsidRDefault="00636E2E">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 xml:space="preserve">Short-term: Expand the medicines covered under the EFC to include all compounded cancer medicines listed </w:t>
            </w:r>
            <w:r w:rsidR="008358AB" w:rsidRPr="009E5255">
              <w:rPr>
                <w:color w:val="000000" w:themeColor="text1"/>
                <w:sz w:val="20"/>
                <w:szCs w:val="20"/>
              </w:rPr>
              <w:t xml:space="preserve">for cancer indications </w:t>
            </w:r>
            <w:r w:rsidRPr="009E5255">
              <w:rPr>
                <w:color w:val="000000" w:themeColor="text1"/>
                <w:sz w:val="20"/>
                <w:szCs w:val="20"/>
              </w:rPr>
              <w:t>on the PBS.</w:t>
            </w:r>
          </w:p>
          <w:p w14:paraId="37D81C8F" w14:textId="52A5E386" w:rsidR="00636E2E" w:rsidRPr="009E5255" w:rsidRDefault="00636E2E">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Short-term: Develop an education program targeting all system stakeholders to focus on: (1) PBAC cost-effectiveness recommendations, including the setting of PBS restrictions; (2) item coverage under extant EFC arrangements.</w:t>
            </w:r>
          </w:p>
          <w:p w14:paraId="78CC78BB" w14:textId="77777777" w:rsidR="00636E2E" w:rsidRPr="009E5255" w:rsidRDefault="00636E2E" w:rsidP="007C7FC9">
            <w:pPr>
              <w:pStyle w:val="BodyText"/>
              <w:tabs>
                <w:tab w:val="left" w:pos="799"/>
                <w:tab w:val="left" w:pos="800"/>
              </w:tabs>
              <w:spacing w:before="0" w:after="0" w:line="240" w:lineRule="auto"/>
              <w:ind w:right="493"/>
              <w:jc w:val="right"/>
              <w:rPr>
                <w:color w:val="000000" w:themeColor="text1"/>
                <w:sz w:val="20"/>
                <w:szCs w:val="20"/>
              </w:rPr>
            </w:pPr>
          </w:p>
          <w:p w14:paraId="493F4A5B" w14:textId="77AD9D8B" w:rsidR="00EC00E3" w:rsidRPr="009E5255" w:rsidRDefault="00636E2E" w:rsidP="007C7FC9">
            <w:pPr>
              <w:pStyle w:val="BodyText"/>
              <w:tabs>
                <w:tab w:val="left" w:pos="799"/>
                <w:tab w:val="left" w:pos="800"/>
              </w:tabs>
              <w:spacing w:before="0" w:after="0" w:line="240" w:lineRule="auto"/>
              <w:ind w:right="118"/>
              <w:jc w:val="right"/>
              <w:rPr>
                <w:rFonts w:eastAsia="Times New Roman"/>
                <w:color w:val="000000" w:themeColor="text1"/>
                <w:sz w:val="20"/>
                <w:szCs w:val="20"/>
                <w:lang w:eastAsia="en-GB"/>
              </w:rPr>
            </w:pPr>
            <w:r w:rsidRPr="009E5255">
              <w:rPr>
                <w:color w:val="000000" w:themeColor="text1"/>
                <w:sz w:val="20"/>
                <w:szCs w:val="20"/>
              </w:rPr>
              <w:t>(</w:t>
            </w:r>
            <w:r w:rsidRPr="009E5255">
              <w:rPr>
                <w:rFonts w:eastAsia="Times New Roman"/>
                <w:color w:val="000000" w:themeColor="text1"/>
                <w:sz w:val="20"/>
                <w:szCs w:val="20"/>
                <w:lang w:eastAsia="en-GB"/>
              </w:rPr>
              <w:t xml:space="preserve">see Sections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2188536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2</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w:t>
            </w:r>
            <w:r w:rsidR="00413C18"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29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3</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2802051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3.2.4</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39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4.1.3</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45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5.1.3</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449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6.1.1</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w:t>
            </w:r>
          </w:p>
        </w:tc>
        <w:tc>
          <w:tcPr>
            <w:tcW w:w="4650" w:type="dxa"/>
            <w:vMerge w:val="restart"/>
            <w:tcMar>
              <w:left w:w="0" w:type="dxa"/>
              <w:right w:w="113" w:type="dxa"/>
            </w:tcMar>
          </w:tcPr>
          <w:p w14:paraId="1C1458FB"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There is the capacity to reduce administrative burden, including through the expansion of</w:t>
            </w:r>
            <w:r w:rsidRPr="009E5255">
              <w:rPr>
                <w:spacing w:val="-57"/>
                <w:sz w:val="20"/>
                <w:szCs w:val="20"/>
                <w:lang w:val="en-AU"/>
              </w:rPr>
              <w:t xml:space="preserve"> </w:t>
            </w:r>
            <w:r w:rsidRPr="009E5255">
              <w:rPr>
                <w:sz w:val="20"/>
                <w:szCs w:val="20"/>
                <w:lang w:val="en-AU"/>
              </w:rPr>
              <w:t>the</w:t>
            </w:r>
            <w:r w:rsidRPr="009E5255">
              <w:rPr>
                <w:spacing w:val="-2"/>
                <w:sz w:val="20"/>
                <w:szCs w:val="20"/>
                <w:lang w:val="en-AU"/>
              </w:rPr>
              <w:t xml:space="preserve"> </w:t>
            </w:r>
            <w:r w:rsidRPr="009E5255">
              <w:rPr>
                <w:sz w:val="20"/>
                <w:szCs w:val="20"/>
                <w:lang w:val="en-AU"/>
              </w:rPr>
              <w:t>paperless</w:t>
            </w:r>
            <w:r w:rsidRPr="009E5255">
              <w:rPr>
                <w:spacing w:val="2"/>
                <w:sz w:val="20"/>
                <w:szCs w:val="20"/>
                <w:lang w:val="en-AU"/>
              </w:rPr>
              <w:t xml:space="preserve"> </w:t>
            </w:r>
            <w:r w:rsidRPr="009E5255">
              <w:rPr>
                <w:sz w:val="20"/>
                <w:szCs w:val="20"/>
                <w:lang w:val="en-AU"/>
              </w:rPr>
              <w:t>claiming</w:t>
            </w:r>
            <w:r w:rsidRPr="009E5255">
              <w:rPr>
                <w:spacing w:val="-3"/>
                <w:sz w:val="20"/>
                <w:szCs w:val="20"/>
                <w:lang w:val="en-AU"/>
              </w:rPr>
              <w:t xml:space="preserve"> </w:t>
            </w:r>
            <w:r w:rsidRPr="009E5255">
              <w:rPr>
                <w:sz w:val="20"/>
                <w:szCs w:val="20"/>
                <w:lang w:val="en-AU"/>
              </w:rPr>
              <w:t>model</w:t>
            </w:r>
            <w:r w:rsidRPr="009E5255">
              <w:rPr>
                <w:spacing w:val="-1"/>
                <w:sz w:val="20"/>
                <w:szCs w:val="20"/>
                <w:lang w:val="en-AU"/>
              </w:rPr>
              <w:t xml:space="preserve"> </w:t>
            </w:r>
            <w:r w:rsidRPr="009E5255">
              <w:rPr>
                <w:sz w:val="20"/>
                <w:szCs w:val="20"/>
                <w:lang w:val="en-AU"/>
              </w:rPr>
              <w:t>and changes</w:t>
            </w:r>
            <w:r w:rsidRPr="009E5255">
              <w:rPr>
                <w:spacing w:val="-1"/>
                <w:sz w:val="20"/>
                <w:szCs w:val="20"/>
                <w:lang w:val="en-AU"/>
              </w:rPr>
              <w:t xml:space="preserve"> </w:t>
            </w:r>
            <w:r w:rsidRPr="009E5255">
              <w:rPr>
                <w:sz w:val="20"/>
                <w:szCs w:val="20"/>
                <w:lang w:val="en-AU"/>
              </w:rPr>
              <w:t>to streamlined authorities.</w:t>
            </w:r>
          </w:p>
          <w:p w14:paraId="6F1B68C3" w14:textId="77777777" w:rsidR="00D66D99" w:rsidRPr="009E5255" w:rsidRDefault="00D66D99" w:rsidP="007C7FC9">
            <w:pPr>
              <w:spacing w:before="0" w:after="0" w:line="240" w:lineRule="auto"/>
              <w:jc w:val="right"/>
              <w:rPr>
                <w:color w:val="000000" w:themeColor="text1"/>
                <w:sz w:val="20"/>
                <w:szCs w:val="20"/>
              </w:rPr>
            </w:pPr>
          </w:p>
          <w:p w14:paraId="53A65971" w14:textId="08137FD3" w:rsidR="00EC00E3" w:rsidRPr="009E5255" w:rsidRDefault="00EC00E3" w:rsidP="007C7FC9">
            <w:pPr>
              <w:spacing w:before="0" w:after="0" w:line="240" w:lineRule="auto"/>
              <w:jc w:val="right"/>
              <w:rPr>
                <w:color w:val="000000" w:themeColor="text1"/>
                <w:sz w:val="20"/>
                <w:szCs w:val="20"/>
              </w:rPr>
            </w:pPr>
            <w:r w:rsidRPr="009E5255">
              <w:rPr>
                <w:color w:val="000000" w:themeColor="text1"/>
                <w:sz w:val="20"/>
                <w:szCs w:val="20"/>
              </w:rPr>
              <w:t>(Sect</w:t>
            </w:r>
            <w:r w:rsidR="00F21E19" w:rsidRPr="009E5255">
              <w:rPr>
                <w:color w:val="000000" w:themeColor="text1"/>
                <w:sz w:val="20"/>
                <w:szCs w:val="20"/>
              </w:rPr>
              <w:t>ion</w:t>
            </w:r>
            <w:r w:rsidRPr="009E5255">
              <w:rPr>
                <w:color w:val="000000" w:themeColor="text1"/>
                <w:sz w:val="20"/>
                <w:szCs w:val="20"/>
              </w:rPr>
              <w:t xml:space="preserve"> 17</w:t>
            </w:r>
            <w:r w:rsidR="00F21E19" w:rsidRPr="009E5255">
              <w:rPr>
                <w:color w:val="000000" w:themeColor="text1"/>
                <w:sz w:val="20"/>
                <w:szCs w:val="20"/>
              </w:rPr>
              <w:t>,</w:t>
            </w:r>
            <w:r w:rsidRPr="009E5255">
              <w:rPr>
                <w:color w:val="000000" w:themeColor="text1"/>
                <w:sz w:val="20"/>
                <w:szCs w:val="20"/>
              </w:rPr>
              <w:t xml:space="preserve"> p</w:t>
            </w:r>
            <w:r w:rsidR="00F21E19" w:rsidRPr="009E5255">
              <w:rPr>
                <w:color w:val="000000" w:themeColor="text1"/>
                <w:sz w:val="20"/>
                <w:szCs w:val="20"/>
              </w:rPr>
              <w:t xml:space="preserve">. </w:t>
            </w:r>
            <w:r w:rsidRPr="009E5255">
              <w:rPr>
                <w:color w:val="000000" w:themeColor="text1"/>
                <w:sz w:val="20"/>
                <w:szCs w:val="20"/>
              </w:rPr>
              <w:t>59)</w:t>
            </w:r>
          </w:p>
          <w:p w14:paraId="2FC23019"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Many stakeholders have raised concerns with the way the retail mark-up for pharmacies is</w:t>
            </w:r>
            <w:r w:rsidRPr="009E5255">
              <w:rPr>
                <w:spacing w:val="1"/>
                <w:sz w:val="20"/>
                <w:szCs w:val="20"/>
                <w:lang w:val="en-AU"/>
              </w:rPr>
              <w:t xml:space="preserve"> </w:t>
            </w:r>
            <w:r w:rsidRPr="009E5255">
              <w:rPr>
                <w:sz w:val="20"/>
                <w:szCs w:val="20"/>
                <w:lang w:val="en-AU"/>
              </w:rPr>
              <w:t>calculated</w:t>
            </w:r>
            <w:r w:rsidRPr="009E5255">
              <w:rPr>
                <w:spacing w:val="1"/>
                <w:sz w:val="20"/>
                <w:szCs w:val="20"/>
                <w:lang w:val="en-AU"/>
              </w:rPr>
              <w:t xml:space="preserve"> </w:t>
            </w:r>
            <w:r w:rsidRPr="009E5255">
              <w:rPr>
                <w:sz w:val="20"/>
                <w:szCs w:val="20"/>
                <w:lang w:val="en-AU"/>
              </w:rPr>
              <w:t>for</w:t>
            </w:r>
            <w:r w:rsidRPr="009E5255">
              <w:rPr>
                <w:spacing w:val="-3"/>
                <w:sz w:val="20"/>
                <w:szCs w:val="20"/>
                <w:lang w:val="en-AU"/>
              </w:rPr>
              <w:t xml:space="preserve"> </w:t>
            </w:r>
            <w:r w:rsidRPr="009E5255">
              <w:rPr>
                <w:sz w:val="20"/>
                <w:szCs w:val="20"/>
                <w:lang w:val="en-AU"/>
              </w:rPr>
              <w:t>EFC</w:t>
            </w:r>
            <w:r w:rsidRPr="009E5255">
              <w:rPr>
                <w:spacing w:val="-1"/>
                <w:sz w:val="20"/>
                <w:szCs w:val="20"/>
                <w:lang w:val="en-AU"/>
              </w:rPr>
              <w:t xml:space="preserve"> </w:t>
            </w:r>
            <w:r w:rsidRPr="009E5255">
              <w:rPr>
                <w:sz w:val="20"/>
                <w:szCs w:val="20"/>
                <w:lang w:val="en-AU"/>
              </w:rPr>
              <w:t>reimbursement,</w:t>
            </w:r>
            <w:r w:rsidRPr="009E5255">
              <w:rPr>
                <w:spacing w:val="-1"/>
                <w:sz w:val="20"/>
                <w:szCs w:val="20"/>
                <w:lang w:val="en-AU"/>
              </w:rPr>
              <w:t xml:space="preserve"> </w:t>
            </w:r>
            <w:r w:rsidRPr="009E5255">
              <w:rPr>
                <w:sz w:val="20"/>
                <w:szCs w:val="20"/>
                <w:lang w:val="en-AU"/>
              </w:rPr>
              <w:t>although</w:t>
            </w:r>
            <w:r w:rsidRPr="009E5255">
              <w:rPr>
                <w:spacing w:val="-1"/>
                <w:sz w:val="20"/>
                <w:szCs w:val="20"/>
                <w:lang w:val="en-AU"/>
              </w:rPr>
              <w:t xml:space="preserve"> </w:t>
            </w:r>
            <w:r w:rsidRPr="009E5255">
              <w:rPr>
                <w:sz w:val="20"/>
                <w:szCs w:val="20"/>
                <w:lang w:val="en-AU"/>
              </w:rPr>
              <w:t>it</w:t>
            </w:r>
            <w:r w:rsidRPr="009E5255">
              <w:rPr>
                <w:spacing w:val="-1"/>
                <w:sz w:val="20"/>
                <w:szCs w:val="20"/>
                <w:lang w:val="en-AU"/>
              </w:rPr>
              <w:t xml:space="preserve"> </w:t>
            </w:r>
            <w:r w:rsidRPr="009E5255">
              <w:rPr>
                <w:sz w:val="20"/>
                <w:szCs w:val="20"/>
                <w:lang w:val="en-AU"/>
              </w:rPr>
              <w:t>is</w:t>
            </w:r>
            <w:r w:rsidRPr="009E5255">
              <w:rPr>
                <w:spacing w:val="-1"/>
                <w:sz w:val="20"/>
                <w:szCs w:val="20"/>
                <w:lang w:val="en-AU"/>
              </w:rPr>
              <w:t xml:space="preserve"> </w:t>
            </w:r>
            <w:r w:rsidRPr="009E5255">
              <w:rPr>
                <w:sz w:val="20"/>
                <w:szCs w:val="20"/>
                <w:lang w:val="en-AU"/>
              </w:rPr>
              <w:t>consistent</w:t>
            </w:r>
            <w:r w:rsidRPr="009E5255">
              <w:rPr>
                <w:spacing w:val="-1"/>
                <w:sz w:val="20"/>
                <w:szCs w:val="20"/>
                <w:lang w:val="en-AU"/>
              </w:rPr>
              <w:t xml:space="preserve"> </w:t>
            </w:r>
            <w:r w:rsidRPr="009E5255">
              <w:rPr>
                <w:sz w:val="20"/>
                <w:szCs w:val="20"/>
                <w:lang w:val="en-AU"/>
              </w:rPr>
              <w:t>with</w:t>
            </w:r>
            <w:r w:rsidRPr="009E5255">
              <w:rPr>
                <w:spacing w:val="-2"/>
                <w:sz w:val="20"/>
                <w:szCs w:val="20"/>
                <w:lang w:val="en-AU"/>
              </w:rPr>
              <w:t xml:space="preserve"> </w:t>
            </w:r>
            <w:r w:rsidRPr="009E5255">
              <w:rPr>
                <w:sz w:val="20"/>
                <w:szCs w:val="20"/>
                <w:lang w:val="en-AU"/>
              </w:rPr>
              <w:t>the</w:t>
            </w:r>
            <w:r w:rsidRPr="009E5255">
              <w:rPr>
                <w:spacing w:val="-1"/>
                <w:sz w:val="20"/>
                <w:szCs w:val="20"/>
                <w:lang w:val="en-AU"/>
              </w:rPr>
              <w:t xml:space="preserve"> </w:t>
            </w:r>
            <w:r w:rsidRPr="009E5255">
              <w:rPr>
                <w:sz w:val="20"/>
                <w:szCs w:val="20"/>
                <w:lang w:val="en-AU"/>
              </w:rPr>
              <w:t>remainder</w:t>
            </w:r>
            <w:r w:rsidRPr="009E5255">
              <w:rPr>
                <w:spacing w:val="-1"/>
                <w:sz w:val="20"/>
                <w:szCs w:val="20"/>
                <w:lang w:val="en-AU"/>
              </w:rPr>
              <w:t xml:space="preserve"> </w:t>
            </w:r>
            <w:r w:rsidRPr="009E5255">
              <w:rPr>
                <w:sz w:val="20"/>
                <w:szCs w:val="20"/>
                <w:lang w:val="en-AU"/>
              </w:rPr>
              <w:t>of</w:t>
            </w:r>
            <w:r w:rsidRPr="009E5255">
              <w:rPr>
                <w:spacing w:val="-3"/>
                <w:sz w:val="20"/>
                <w:szCs w:val="20"/>
                <w:lang w:val="en-AU"/>
              </w:rPr>
              <w:t xml:space="preserve"> </w:t>
            </w:r>
            <w:r w:rsidRPr="009E5255">
              <w:rPr>
                <w:sz w:val="20"/>
                <w:szCs w:val="20"/>
                <w:lang w:val="en-AU"/>
              </w:rPr>
              <w:t>the</w:t>
            </w:r>
            <w:r w:rsidRPr="009E5255">
              <w:rPr>
                <w:spacing w:val="-1"/>
                <w:sz w:val="20"/>
                <w:szCs w:val="20"/>
                <w:lang w:val="en-AU"/>
              </w:rPr>
              <w:t xml:space="preserve"> </w:t>
            </w:r>
            <w:r w:rsidRPr="009E5255">
              <w:rPr>
                <w:sz w:val="20"/>
                <w:szCs w:val="20"/>
                <w:lang w:val="en-AU"/>
              </w:rPr>
              <w:t>PBS.</w:t>
            </w:r>
          </w:p>
          <w:p w14:paraId="60AE1253" w14:textId="6C3C1D15" w:rsidR="00EC00E3" w:rsidRPr="009E5255" w:rsidRDefault="00EC00E3" w:rsidP="007C7FC9">
            <w:pPr>
              <w:pStyle w:val="ListParagraph"/>
              <w:spacing w:before="0" w:after="0" w:line="240" w:lineRule="auto"/>
              <w:rPr>
                <w:sz w:val="20"/>
                <w:szCs w:val="20"/>
                <w:lang w:val="en-AU"/>
              </w:rPr>
            </w:pPr>
            <w:r w:rsidRPr="009E5255">
              <w:rPr>
                <w:sz w:val="20"/>
                <w:szCs w:val="20"/>
                <w:lang w:val="en-AU"/>
              </w:rPr>
              <w:t>The issue is the difference between the expected retail mark-up and the mark-ups calculated</w:t>
            </w:r>
            <w:r w:rsidRPr="009E5255">
              <w:rPr>
                <w:spacing w:val="-57"/>
                <w:sz w:val="20"/>
                <w:szCs w:val="20"/>
                <w:lang w:val="en-AU"/>
              </w:rPr>
              <w:t xml:space="preserve"> </w:t>
            </w:r>
            <w:r w:rsidRPr="009E5255">
              <w:rPr>
                <w:sz w:val="20"/>
                <w:szCs w:val="20"/>
                <w:lang w:val="en-AU"/>
              </w:rPr>
              <w:t>using</w:t>
            </w:r>
            <w:r w:rsidRPr="009E5255">
              <w:rPr>
                <w:spacing w:val="-3"/>
                <w:sz w:val="20"/>
                <w:szCs w:val="20"/>
                <w:lang w:val="en-AU"/>
              </w:rPr>
              <w:t xml:space="preserve"> </w:t>
            </w:r>
            <w:r w:rsidRPr="009E5255">
              <w:rPr>
                <w:sz w:val="20"/>
                <w:szCs w:val="20"/>
                <w:lang w:val="en-AU"/>
              </w:rPr>
              <w:t>the PBS method.</w:t>
            </w:r>
            <w:r w:rsidR="00413C18" w:rsidRPr="009E5255">
              <w:rPr>
                <w:sz w:val="20"/>
                <w:szCs w:val="20"/>
                <w:lang w:val="en-AU"/>
              </w:rPr>
              <w:t xml:space="preserve">  </w:t>
            </w:r>
            <w:r w:rsidRPr="009E5255">
              <w:rPr>
                <w:sz w:val="20"/>
                <w:szCs w:val="20"/>
                <w:lang w:val="en-AU"/>
              </w:rPr>
              <w:t>Pharmacies expect that the retail mark-up will be calculated based on the amount</w:t>
            </w:r>
            <w:r w:rsidRPr="009E5255">
              <w:rPr>
                <w:spacing w:val="-57"/>
                <w:sz w:val="20"/>
                <w:szCs w:val="20"/>
                <w:lang w:val="en-AU"/>
              </w:rPr>
              <w:t xml:space="preserve"> </w:t>
            </w:r>
            <w:r w:rsidRPr="009E5255">
              <w:rPr>
                <w:sz w:val="20"/>
                <w:szCs w:val="20"/>
                <w:lang w:val="en-AU"/>
              </w:rPr>
              <w:t>dispensed.</w:t>
            </w:r>
            <w:r w:rsidR="00413C18" w:rsidRPr="009E5255">
              <w:rPr>
                <w:sz w:val="20"/>
                <w:szCs w:val="20"/>
                <w:lang w:val="en-AU"/>
              </w:rPr>
              <w:t xml:space="preserve">  </w:t>
            </w:r>
            <w:r w:rsidRPr="009E5255">
              <w:rPr>
                <w:sz w:val="20"/>
                <w:szCs w:val="20"/>
                <w:lang w:val="en-AU"/>
              </w:rPr>
              <w:t>However, actual retail mark-ups across the PBS are derived using the maximum</w:t>
            </w:r>
            <w:r w:rsidRPr="009E5255">
              <w:rPr>
                <w:spacing w:val="1"/>
                <w:sz w:val="20"/>
                <w:szCs w:val="20"/>
                <w:lang w:val="en-AU"/>
              </w:rPr>
              <w:t xml:space="preserve"> </w:t>
            </w:r>
            <w:r w:rsidRPr="009E5255">
              <w:rPr>
                <w:sz w:val="20"/>
                <w:szCs w:val="20"/>
                <w:lang w:val="en-AU"/>
              </w:rPr>
              <w:t>amount/quantity of the medicine (on a per vial/pack basis), then applied according to</w:t>
            </w:r>
            <w:r w:rsidRPr="009E5255">
              <w:rPr>
                <w:spacing w:val="-57"/>
                <w:sz w:val="20"/>
                <w:szCs w:val="20"/>
                <w:lang w:val="en-AU"/>
              </w:rPr>
              <w:t xml:space="preserve"> </w:t>
            </w:r>
            <w:r w:rsidRPr="009E5255">
              <w:rPr>
                <w:sz w:val="20"/>
                <w:szCs w:val="20"/>
                <w:lang w:val="en-AU"/>
              </w:rPr>
              <w:t>the specific vials/packs that are required for the prescription (which can be less than</w:t>
            </w:r>
            <w:r w:rsidRPr="009E5255">
              <w:rPr>
                <w:spacing w:val="1"/>
                <w:sz w:val="20"/>
                <w:szCs w:val="20"/>
                <w:lang w:val="en-AU"/>
              </w:rPr>
              <w:t xml:space="preserve"> </w:t>
            </w:r>
            <w:r w:rsidRPr="009E5255">
              <w:rPr>
                <w:sz w:val="20"/>
                <w:szCs w:val="20"/>
                <w:lang w:val="en-AU"/>
              </w:rPr>
              <w:t>the</w:t>
            </w:r>
            <w:r w:rsidRPr="009E5255">
              <w:rPr>
                <w:spacing w:val="-1"/>
                <w:sz w:val="20"/>
                <w:szCs w:val="20"/>
                <w:lang w:val="en-AU"/>
              </w:rPr>
              <w:t xml:space="preserve"> </w:t>
            </w:r>
            <w:r w:rsidRPr="009E5255">
              <w:rPr>
                <w:sz w:val="20"/>
                <w:szCs w:val="20"/>
                <w:lang w:val="en-AU"/>
              </w:rPr>
              <w:t>maximum amount/quantity).</w:t>
            </w:r>
          </w:p>
          <w:p w14:paraId="4D19A0E6" w14:textId="77777777" w:rsidR="00D66D99" w:rsidRPr="009E5255" w:rsidRDefault="00D66D99" w:rsidP="007C7FC9">
            <w:pPr>
              <w:spacing w:before="0" w:after="0" w:line="240" w:lineRule="auto"/>
              <w:ind w:left="360"/>
              <w:jc w:val="right"/>
              <w:rPr>
                <w:sz w:val="20"/>
                <w:szCs w:val="20"/>
              </w:rPr>
            </w:pPr>
          </w:p>
          <w:p w14:paraId="1101E082" w14:textId="098EFA01" w:rsidR="00EC00E3" w:rsidRPr="009E5255" w:rsidRDefault="00EC00E3" w:rsidP="007C7FC9">
            <w:pPr>
              <w:spacing w:before="0" w:after="0" w:line="240" w:lineRule="auto"/>
              <w:ind w:left="360"/>
              <w:jc w:val="right"/>
              <w:rPr>
                <w:sz w:val="20"/>
                <w:szCs w:val="20"/>
              </w:rPr>
            </w:pPr>
            <w:r w:rsidRPr="009E5255">
              <w:rPr>
                <w:sz w:val="20"/>
                <w:szCs w:val="20"/>
              </w:rPr>
              <w:t>(Sect</w:t>
            </w:r>
            <w:r w:rsidR="00F21E19" w:rsidRPr="009E5255">
              <w:rPr>
                <w:sz w:val="20"/>
                <w:szCs w:val="20"/>
              </w:rPr>
              <w:t>ion</w:t>
            </w:r>
            <w:r w:rsidRPr="009E5255">
              <w:rPr>
                <w:sz w:val="20"/>
                <w:szCs w:val="20"/>
              </w:rPr>
              <w:t xml:space="preserve"> 18</w:t>
            </w:r>
            <w:r w:rsidR="00F21E19" w:rsidRPr="009E5255">
              <w:rPr>
                <w:sz w:val="20"/>
                <w:szCs w:val="20"/>
              </w:rPr>
              <w:t>,</w:t>
            </w:r>
            <w:r w:rsidRPr="009E5255">
              <w:rPr>
                <w:sz w:val="20"/>
                <w:szCs w:val="20"/>
              </w:rPr>
              <w:t xml:space="preserve"> p</w:t>
            </w:r>
            <w:r w:rsidR="00F21E19" w:rsidRPr="009E5255">
              <w:rPr>
                <w:sz w:val="20"/>
                <w:szCs w:val="20"/>
              </w:rPr>
              <w:t xml:space="preserve">. </w:t>
            </w:r>
            <w:r w:rsidRPr="009E5255">
              <w:rPr>
                <w:sz w:val="20"/>
                <w:szCs w:val="20"/>
              </w:rPr>
              <w:t>62)</w:t>
            </w:r>
          </w:p>
          <w:p w14:paraId="100E935A"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Some stakeholders would find value in clarification from DHS on the PBS business rules and</w:t>
            </w:r>
            <w:r w:rsidRPr="009E5255">
              <w:rPr>
                <w:spacing w:val="-57"/>
                <w:sz w:val="20"/>
                <w:szCs w:val="20"/>
                <w:lang w:val="en-AU"/>
              </w:rPr>
              <w:t xml:space="preserve"> </w:t>
            </w:r>
            <w:r w:rsidRPr="009E5255">
              <w:rPr>
                <w:sz w:val="20"/>
                <w:szCs w:val="20"/>
                <w:lang w:val="en-AU"/>
              </w:rPr>
              <w:t>in</w:t>
            </w:r>
            <w:r w:rsidRPr="009E5255">
              <w:rPr>
                <w:spacing w:val="-1"/>
                <w:sz w:val="20"/>
                <w:szCs w:val="20"/>
                <w:lang w:val="en-AU"/>
              </w:rPr>
              <w:t xml:space="preserve"> </w:t>
            </w:r>
            <w:r w:rsidRPr="009E5255">
              <w:rPr>
                <w:sz w:val="20"/>
                <w:szCs w:val="20"/>
                <w:lang w:val="en-AU"/>
              </w:rPr>
              <w:t>changes</w:t>
            </w:r>
            <w:r w:rsidRPr="009E5255">
              <w:rPr>
                <w:spacing w:val="-1"/>
                <w:sz w:val="20"/>
                <w:szCs w:val="20"/>
                <w:lang w:val="en-AU"/>
              </w:rPr>
              <w:t xml:space="preserve"> </w:t>
            </w:r>
            <w:r w:rsidRPr="009E5255">
              <w:rPr>
                <w:sz w:val="20"/>
                <w:szCs w:val="20"/>
                <w:lang w:val="en-AU"/>
              </w:rPr>
              <w:t>to the</w:t>
            </w:r>
            <w:r w:rsidRPr="009E5255">
              <w:rPr>
                <w:spacing w:val="-1"/>
                <w:sz w:val="20"/>
                <w:szCs w:val="20"/>
                <w:lang w:val="en-AU"/>
              </w:rPr>
              <w:t xml:space="preserve"> </w:t>
            </w:r>
            <w:r w:rsidRPr="009E5255">
              <w:rPr>
                <w:sz w:val="20"/>
                <w:szCs w:val="20"/>
                <w:lang w:val="en-AU"/>
              </w:rPr>
              <w:t>DHS automatic</w:t>
            </w:r>
            <w:r w:rsidRPr="009E5255">
              <w:rPr>
                <w:spacing w:val="-2"/>
                <w:sz w:val="20"/>
                <w:szCs w:val="20"/>
                <w:lang w:val="en-AU"/>
              </w:rPr>
              <w:t xml:space="preserve"> </w:t>
            </w:r>
            <w:r w:rsidRPr="009E5255">
              <w:rPr>
                <w:sz w:val="20"/>
                <w:szCs w:val="20"/>
                <w:lang w:val="en-AU"/>
              </w:rPr>
              <w:t>payment threshold.</w:t>
            </w:r>
          </w:p>
          <w:p w14:paraId="571ACFA5" w14:textId="77777777" w:rsidR="00D66D99" w:rsidRPr="009E5255" w:rsidRDefault="00D66D99" w:rsidP="007C7FC9">
            <w:pPr>
              <w:spacing w:before="0" w:after="0" w:line="240" w:lineRule="auto"/>
              <w:ind w:left="360"/>
              <w:jc w:val="right"/>
              <w:rPr>
                <w:sz w:val="20"/>
                <w:szCs w:val="20"/>
              </w:rPr>
            </w:pPr>
          </w:p>
          <w:p w14:paraId="1A37990C" w14:textId="6B3E7BA8" w:rsidR="00EC00E3" w:rsidRPr="009E5255" w:rsidRDefault="00EC00E3" w:rsidP="007C7FC9">
            <w:pPr>
              <w:spacing w:before="0" w:after="0" w:line="240" w:lineRule="auto"/>
              <w:ind w:left="360"/>
              <w:jc w:val="right"/>
              <w:rPr>
                <w:sz w:val="20"/>
                <w:szCs w:val="20"/>
              </w:rPr>
            </w:pPr>
            <w:r w:rsidRPr="009E5255">
              <w:rPr>
                <w:sz w:val="20"/>
                <w:szCs w:val="20"/>
              </w:rPr>
              <w:t>(Sect</w:t>
            </w:r>
            <w:r w:rsidR="00F21E19" w:rsidRPr="009E5255">
              <w:rPr>
                <w:sz w:val="20"/>
                <w:szCs w:val="20"/>
              </w:rPr>
              <w:t>ion</w:t>
            </w:r>
            <w:r w:rsidRPr="009E5255">
              <w:rPr>
                <w:sz w:val="20"/>
                <w:szCs w:val="20"/>
              </w:rPr>
              <w:t xml:space="preserve"> 21</w:t>
            </w:r>
            <w:r w:rsidR="00F21E19" w:rsidRPr="009E5255">
              <w:rPr>
                <w:sz w:val="20"/>
                <w:szCs w:val="20"/>
              </w:rPr>
              <w:t>,</w:t>
            </w:r>
            <w:r w:rsidRPr="009E5255">
              <w:rPr>
                <w:sz w:val="20"/>
                <w:szCs w:val="20"/>
              </w:rPr>
              <w:t xml:space="preserve"> p</w:t>
            </w:r>
            <w:r w:rsidR="00F21E19" w:rsidRPr="009E5255">
              <w:rPr>
                <w:sz w:val="20"/>
                <w:szCs w:val="20"/>
              </w:rPr>
              <w:t xml:space="preserve">. </w:t>
            </w:r>
            <w:r w:rsidRPr="009E5255">
              <w:rPr>
                <w:sz w:val="20"/>
                <w:szCs w:val="20"/>
              </w:rPr>
              <w:t>68)</w:t>
            </w:r>
          </w:p>
        </w:tc>
        <w:tc>
          <w:tcPr>
            <w:tcW w:w="4650" w:type="dxa"/>
            <w:tcMar>
              <w:left w:w="0" w:type="dxa"/>
              <w:right w:w="113" w:type="dxa"/>
            </w:tcMar>
          </w:tcPr>
          <w:p w14:paraId="61F7216C" w14:textId="77777777" w:rsidR="00EC00E3" w:rsidRPr="009E5255" w:rsidRDefault="00EC00E3" w:rsidP="007C7FC9">
            <w:pPr>
              <w:spacing w:before="0" w:after="0" w:line="240" w:lineRule="auto"/>
              <w:rPr>
                <w:color w:val="000000" w:themeColor="text1"/>
                <w:sz w:val="20"/>
                <w:szCs w:val="20"/>
              </w:rPr>
            </w:pPr>
          </w:p>
        </w:tc>
      </w:tr>
      <w:tr w:rsidR="00EC00E3" w:rsidRPr="009E5255" w14:paraId="04F74F68" w14:textId="77777777" w:rsidTr="005B67A6">
        <w:tc>
          <w:tcPr>
            <w:tcW w:w="4650" w:type="dxa"/>
            <w:vMerge/>
            <w:tcMar>
              <w:left w:w="0" w:type="dxa"/>
              <w:right w:w="113" w:type="dxa"/>
            </w:tcMar>
          </w:tcPr>
          <w:p w14:paraId="43156487" w14:textId="77777777" w:rsidR="00EC00E3" w:rsidRPr="009E5255" w:rsidRDefault="00EC00E3">
            <w:pPr>
              <w:pStyle w:val="BodyText"/>
              <w:numPr>
                <w:ilvl w:val="0"/>
                <w:numId w:val="29"/>
              </w:numPr>
              <w:tabs>
                <w:tab w:val="left" w:pos="799"/>
                <w:tab w:val="left" w:pos="800"/>
              </w:tabs>
              <w:autoSpaceDE w:val="0"/>
              <w:autoSpaceDN w:val="0"/>
              <w:spacing w:before="0" w:after="0" w:line="240" w:lineRule="auto"/>
              <w:ind w:right="384"/>
              <w:rPr>
                <w:color w:val="000000" w:themeColor="text1"/>
                <w:sz w:val="20"/>
                <w:szCs w:val="20"/>
              </w:rPr>
            </w:pPr>
          </w:p>
        </w:tc>
        <w:tc>
          <w:tcPr>
            <w:tcW w:w="4650" w:type="dxa"/>
            <w:vMerge/>
            <w:tcMar>
              <w:left w:w="0" w:type="dxa"/>
              <w:right w:w="113" w:type="dxa"/>
            </w:tcMar>
          </w:tcPr>
          <w:p w14:paraId="26BE75D9" w14:textId="77777777" w:rsidR="00EC00E3" w:rsidRPr="009E5255" w:rsidRDefault="00EC00E3" w:rsidP="007C7FC9">
            <w:pPr>
              <w:pStyle w:val="BodyText"/>
              <w:tabs>
                <w:tab w:val="left" w:pos="653"/>
                <w:tab w:val="left" w:pos="654"/>
              </w:tabs>
              <w:spacing w:before="0" w:after="0" w:line="240" w:lineRule="auto"/>
              <w:ind w:right="663"/>
              <w:rPr>
                <w:color w:val="000000" w:themeColor="text1"/>
                <w:sz w:val="20"/>
                <w:szCs w:val="20"/>
              </w:rPr>
            </w:pPr>
          </w:p>
        </w:tc>
        <w:tc>
          <w:tcPr>
            <w:tcW w:w="4650" w:type="dxa"/>
            <w:tcMar>
              <w:left w:w="0" w:type="dxa"/>
              <w:right w:w="113" w:type="dxa"/>
            </w:tcMar>
          </w:tcPr>
          <w:p w14:paraId="73BBC166" w14:textId="77777777" w:rsidR="00EC00E3" w:rsidRPr="009E5255" w:rsidRDefault="00EC00E3" w:rsidP="007C7FC9">
            <w:pPr>
              <w:spacing w:before="0" w:after="0" w:line="240" w:lineRule="auto"/>
              <w:rPr>
                <w:color w:val="000000" w:themeColor="text1"/>
                <w:sz w:val="20"/>
                <w:szCs w:val="20"/>
              </w:rPr>
            </w:pPr>
          </w:p>
        </w:tc>
      </w:tr>
      <w:tr w:rsidR="00EC00E3" w:rsidRPr="009E5255" w14:paraId="72AB6171" w14:textId="77777777" w:rsidTr="005B67A6">
        <w:tc>
          <w:tcPr>
            <w:tcW w:w="4650" w:type="dxa"/>
            <w:vMerge/>
            <w:tcMar>
              <w:left w:w="0" w:type="dxa"/>
              <w:right w:w="113" w:type="dxa"/>
            </w:tcMar>
          </w:tcPr>
          <w:p w14:paraId="1EAE0B3F" w14:textId="77777777" w:rsidR="00EC00E3" w:rsidRPr="009E5255" w:rsidRDefault="00EC00E3">
            <w:pPr>
              <w:pStyle w:val="BodyText"/>
              <w:numPr>
                <w:ilvl w:val="0"/>
                <w:numId w:val="29"/>
              </w:numPr>
              <w:tabs>
                <w:tab w:val="left" w:pos="799"/>
                <w:tab w:val="left" w:pos="800"/>
              </w:tabs>
              <w:autoSpaceDE w:val="0"/>
              <w:autoSpaceDN w:val="0"/>
              <w:spacing w:before="0" w:after="0" w:line="240" w:lineRule="auto"/>
              <w:ind w:right="150"/>
              <w:rPr>
                <w:color w:val="000000" w:themeColor="text1"/>
                <w:sz w:val="20"/>
                <w:szCs w:val="20"/>
              </w:rPr>
            </w:pPr>
          </w:p>
        </w:tc>
        <w:tc>
          <w:tcPr>
            <w:tcW w:w="4650" w:type="dxa"/>
            <w:vMerge/>
            <w:tcMar>
              <w:left w:w="0" w:type="dxa"/>
              <w:right w:w="113" w:type="dxa"/>
            </w:tcMar>
          </w:tcPr>
          <w:p w14:paraId="15F227C9" w14:textId="77777777" w:rsidR="00EC00E3" w:rsidRPr="009E5255" w:rsidRDefault="00EC00E3" w:rsidP="007C7FC9">
            <w:pPr>
              <w:pStyle w:val="BodyText"/>
              <w:tabs>
                <w:tab w:val="left" w:pos="653"/>
                <w:tab w:val="left" w:pos="654"/>
              </w:tabs>
              <w:spacing w:before="0" w:after="0" w:line="240" w:lineRule="auto"/>
              <w:ind w:right="663"/>
              <w:rPr>
                <w:color w:val="000000" w:themeColor="text1"/>
                <w:sz w:val="20"/>
                <w:szCs w:val="20"/>
              </w:rPr>
            </w:pPr>
          </w:p>
        </w:tc>
        <w:tc>
          <w:tcPr>
            <w:tcW w:w="4650" w:type="dxa"/>
            <w:tcMar>
              <w:left w:w="0" w:type="dxa"/>
              <w:right w:w="113" w:type="dxa"/>
            </w:tcMar>
          </w:tcPr>
          <w:p w14:paraId="05ED10D5" w14:textId="77777777" w:rsidR="00EC00E3" w:rsidRPr="009E5255" w:rsidRDefault="00EC00E3" w:rsidP="007C7FC9">
            <w:pPr>
              <w:spacing w:before="0" w:after="0" w:line="240" w:lineRule="auto"/>
              <w:rPr>
                <w:color w:val="000000" w:themeColor="text1"/>
                <w:sz w:val="20"/>
                <w:szCs w:val="20"/>
              </w:rPr>
            </w:pPr>
          </w:p>
        </w:tc>
      </w:tr>
      <w:tr w:rsidR="00EC00E3" w:rsidRPr="009E5255" w14:paraId="431FF1B3" w14:textId="77777777" w:rsidTr="005B67A6">
        <w:tc>
          <w:tcPr>
            <w:tcW w:w="4650" w:type="dxa"/>
            <w:tcMar>
              <w:left w:w="0" w:type="dxa"/>
              <w:right w:w="113" w:type="dxa"/>
            </w:tcMar>
          </w:tcPr>
          <w:p w14:paraId="33C61061" w14:textId="77777777" w:rsidR="00EC00E3" w:rsidRPr="009E5255" w:rsidRDefault="00EC00E3" w:rsidP="007C7FC9">
            <w:pPr>
              <w:spacing w:before="0" w:after="0" w:line="240" w:lineRule="auto"/>
              <w:rPr>
                <w:color w:val="000000" w:themeColor="text1"/>
                <w:sz w:val="20"/>
                <w:szCs w:val="20"/>
              </w:rPr>
            </w:pPr>
          </w:p>
          <w:p w14:paraId="0F876FEF" w14:textId="77777777" w:rsidR="00EC00E3" w:rsidRPr="009E5255" w:rsidRDefault="00EC00E3" w:rsidP="007C7FC9">
            <w:pPr>
              <w:spacing w:before="0" w:after="0" w:line="240" w:lineRule="auto"/>
              <w:rPr>
                <w:i/>
                <w:iCs/>
                <w:color w:val="000000" w:themeColor="text1"/>
                <w:sz w:val="20"/>
                <w:szCs w:val="20"/>
              </w:rPr>
            </w:pPr>
            <w:r w:rsidRPr="009E5255">
              <w:rPr>
                <w:i/>
                <w:iCs/>
                <w:color w:val="000000" w:themeColor="text1"/>
                <w:sz w:val="20"/>
                <w:szCs w:val="20"/>
              </w:rPr>
              <w:t>Compounding</w:t>
            </w:r>
          </w:p>
          <w:p w14:paraId="506F3B78" w14:textId="197A9A8A" w:rsidR="005B67A6" w:rsidRPr="009E5255" w:rsidRDefault="005B67A6" w:rsidP="007C7FC9">
            <w:pPr>
              <w:spacing w:before="0" w:after="0" w:line="240" w:lineRule="auto"/>
              <w:rPr>
                <w:i/>
                <w:iCs/>
                <w:color w:val="000000" w:themeColor="text1"/>
                <w:sz w:val="20"/>
                <w:szCs w:val="20"/>
              </w:rPr>
            </w:pPr>
          </w:p>
        </w:tc>
        <w:tc>
          <w:tcPr>
            <w:tcW w:w="4650" w:type="dxa"/>
            <w:tcMar>
              <w:left w:w="0" w:type="dxa"/>
              <w:right w:w="113" w:type="dxa"/>
            </w:tcMar>
          </w:tcPr>
          <w:p w14:paraId="56494974" w14:textId="77777777" w:rsidR="00EC00E3" w:rsidRPr="009E5255" w:rsidRDefault="00EC00E3" w:rsidP="007C7FC9">
            <w:pPr>
              <w:spacing w:before="0" w:after="0" w:line="240" w:lineRule="auto"/>
              <w:rPr>
                <w:color w:val="000000" w:themeColor="text1"/>
                <w:sz w:val="20"/>
                <w:szCs w:val="20"/>
              </w:rPr>
            </w:pPr>
          </w:p>
        </w:tc>
        <w:tc>
          <w:tcPr>
            <w:tcW w:w="4650" w:type="dxa"/>
            <w:tcMar>
              <w:left w:w="0" w:type="dxa"/>
              <w:right w:w="113" w:type="dxa"/>
            </w:tcMar>
          </w:tcPr>
          <w:p w14:paraId="5493BF55" w14:textId="77777777" w:rsidR="00EC00E3" w:rsidRPr="009E5255" w:rsidRDefault="00EC00E3" w:rsidP="007C7FC9">
            <w:pPr>
              <w:spacing w:before="0" w:after="0" w:line="240" w:lineRule="auto"/>
              <w:rPr>
                <w:color w:val="000000" w:themeColor="text1"/>
                <w:sz w:val="20"/>
                <w:szCs w:val="20"/>
              </w:rPr>
            </w:pPr>
          </w:p>
        </w:tc>
      </w:tr>
      <w:tr w:rsidR="00EC00E3" w:rsidRPr="009E5255" w14:paraId="475BDD58" w14:textId="77777777" w:rsidTr="005B67A6">
        <w:tc>
          <w:tcPr>
            <w:tcW w:w="4650" w:type="dxa"/>
            <w:tcMar>
              <w:left w:w="0" w:type="dxa"/>
              <w:right w:w="113" w:type="dxa"/>
            </w:tcMar>
          </w:tcPr>
          <w:p w14:paraId="7C65FC7E" w14:textId="23E6E291" w:rsidR="00B75969" w:rsidRPr="009E5255" w:rsidRDefault="00AF4888">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Short-term: Payment of a fee for compounding services should be: (1) made to all (TGA and non-TGA licensed) compounding facilities, subject to annual review of compliance with relevant regulatory guidelines and best practice as determined by a national minimum standard; (2) substantiated through an analysis of providers’ actualised costs, demonstrating the extent to which those costs are fixed/variable and attributable to the compounding of infused cancer medicines via the EFC</w:t>
            </w:r>
            <w:r w:rsidR="00B75969" w:rsidRPr="009E5255">
              <w:rPr>
                <w:color w:val="000000" w:themeColor="text1"/>
                <w:sz w:val="20"/>
                <w:szCs w:val="20"/>
              </w:rPr>
              <w:t>.</w:t>
            </w:r>
          </w:p>
          <w:p w14:paraId="47BB2AD3" w14:textId="77777777" w:rsidR="00EC00E3" w:rsidRPr="009E5255" w:rsidRDefault="00B75969">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Long-term: Investigate the requirements and feasibility of establishing a National Centre for Stability Testing to increase the shelf-life of compounded products under conditions replicable by local compounders.</w:t>
            </w:r>
          </w:p>
          <w:p w14:paraId="2ED948AB" w14:textId="77777777" w:rsidR="00B75969" w:rsidRPr="009E5255" w:rsidRDefault="00B75969" w:rsidP="007C7FC9">
            <w:pPr>
              <w:pStyle w:val="BodyText"/>
              <w:tabs>
                <w:tab w:val="left" w:pos="799"/>
                <w:tab w:val="left" w:pos="800"/>
              </w:tabs>
              <w:spacing w:before="0" w:after="0" w:line="240" w:lineRule="auto"/>
              <w:ind w:right="118"/>
              <w:jc w:val="right"/>
              <w:rPr>
                <w:color w:val="000000" w:themeColor="text1"/>
                <w:sz w:val="20"/>
                <w:szCs w:val="20"/>
              </w:rPr>
            </w:pPr>
          </w:p>
          <w:p w14:paraId="2DAE2D3B" w14:textId="78469AB5" w:rsidR="00B75969" w:rsidRPr="009E5255" w:rsidRDefault="00B75969" w:rsidP="007C7FC9">
            <w:pPr>
              <w:pStyle w:val="BodyText"/>
              <w:tabs>
                <w:tab w:val="left" w:pos="799"/>
                <w:tab w:val="left" w:pos="800"/>
              </w:tabs>
              <w:spacing w:before="0" w:after="0" w:line="240" w:lineRule="auto"/>
              <w:ind w:right="118"/>
              <w:jc w:val="right"/>
              <w:rPr>
                <w:color w:val="000000" w:themeColor="text1"/>
                <w:sz w:val="20"/>
                <w:szCs w:val="20"/>
              </w:rPr>
            </w:pP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3640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525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5</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530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3</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3678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5.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542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3.4</w:t>
            </w:r>
            <w:r w:rsidRPr="009E5255">
              <w:rPr>
                <w:color w:val="000000" w:themeColor="text1"/>
                <w:sz w:val="20"/>
                <w:szCs w:val="20"/>
              </w:rPr>
              <w:fldChar w:fldCharType="end"/>
            </w:r>
            <w:r w:rsidRPr="009E5255">
              <w:rPr>
                <w:color w:val="000000" w:themeColor="text1"/>
                <w:sz w:val="20"/>
                <w:szCs w:val="20"/>
              </w:rPr>
              <w:t>)</w:t>
            </w:r>
          </w:p>
        </w:tc>
        <w:tc>
          <w:tcPr>
            <w:tcW w:w="4650" w:type="dxa"/>
            <w:tcMar>
              <w:left w:w="0" w:type="dxa"/>
              <w:right w:w="113" w:type="dxa"/>
            </w:tcMar>
          </w:tcPr>
          <w:p w14:paraId="0E0A0495" w14:textId="77777777" w:rsidR="00EC00E3" w:rsidRPr="009E5255" w:rsidRDefault="00EC00E3" w:rsidP="007C7FC9">
            <w:pPr>
              <w:spacing w:before="0" w:after="0" w:line="240" w:lineRule="auto"/>
              <w:rPr>
                <w:color w:val="000000" w:themeColor="text1"/>
                <w:sz w:val="20"/>
                <w:szCs w:val="20"/>
              </w:rPr>
            </w:pPr>
          </w:p>
        </w:tc>
        <w:tc>
          <w:tcPr>
            <w:tcW w:w="4650" w:type="dxa"/>
            <w:tcMar>
              <w:left w:w="0" w:type="dxa"/>
              <w:right w:w="113" w:type="dxa"/>
            </w:tcMar>
          </w:tcPr>
          <w:p w14:paraId="315E7AEE"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 xml:space="preserve">There should be a no difference in the remuneration paid by the Australian Government for the compounding of chemotherapy medicines in any facility that meets the minimum quality and safety standards. In particular, there should be no additional payment for medicines prepared in a facility that meets or exceeds the minimum standards </w:t>
            </w:r>
          </w:p>
          <w:p w14:paraId="5E70B3A0" w14:textId="77777777" w:rsidR="00F21E19" w:rsidRPr="009E5255" w:rsidRDefault="00F21E19" w:rsidP="007C7FC9">
            <w:pPr>
              <w:spacing w:before="0" w:after="0" w:line="240" w:lineRule="auto"/>
              <w:rPr>
                <w:color w:val="000000" w:themeColor="text1"/>
                <w:sz w:val="20"/>
                <w:szCs w:val="20"/>
              </w:rPr>
            </w:pPr>
          </w:p>
          <w:p w14:paraId="109EDC26" w14:textId="663A1CD3" w:rsidR="00EC00E3" w:rsidRPr="009E5255" w:rsidRDefault="00EC00E3" w:rsidP="007C7FC9">
            <w:pPr>
              <w:spacing w:before="0" w:after="0" w:line="240" w:lineRule="auto"/>
              <w:jc w:val="right"/>
              <w:rPr>
                <w:color w:val="000000" w:themeColor="text1"/>
                <w:sz w:val="20"/>
                <w:szCs w:val="20"/>
              </w:rPr>
            </w:pPr>
            <w:r w:rsidRPr="009E5255">
              <w:rPr>
                <w:color w:val="000000" w:themeColor="text1"/>
                <w:sz w:val="20"/>
                <w:szCs w:val="20"/>
              </w:rPr>
              <w:t>(Recommendation 10-2)</w:t>
            </w:r>
          </w:p>
          <w:p w14:paraId="39704F8F" w14:textId="77777777" w:rsidR="00EC00E3" w:rsidRPr="009E5255" w:rsidRDefault="00EC00E3" w:rsidP="007C7FC9">
            <w:pPr>
              <w:spacing w:before="0" w:after="0" w:line="240" w:lineRule="auto"/>
              <w:rPr>
                <w:color w:val="000000" w:themeColor="text1"/>
                <w:sz w:val="20"/>
                <w:szCs w:val="20"/>
              </w:rPr>
            </w:pPr>
          </w:p>
          <w:p w14:paraId="24A8EBCE"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 xml:space="preserve">Existing practice models in place in public hospitals for limited trade of medicines prepared onsite should be considered for providing greater access to chemotherapy arrangements. </w:t>
            </w:r>
          </w:p>
          <w:p w14:paraId="5094597E" w14:textId="77777777" w:rsidR="00F21E19" w:rsidRPr="009E5255" w:rsidRDefault="00F21E19" w:rsidP="007C7FC9">
            <w:pPr>
              <w:pStyle w:val="Default"/>
              <w:rPr>
                <w:rFonts w:asciiTheme="majorHAnsi" w:hAnsiTheme="majorHAnsi" w:cstheme="majorHAnsi"/>
                <w:color w:val="000000" w:themeColor="text1"/>
                <w:sz w:val="20"/>
                <w:szCs w:val="20"/>
              </w:rPr>
            </w:pPr>
          </w:p>
          <w:p w14:paraId="7F6B02EB" w14:textId="673753BD" w:rsidR="00EC00E3" w:rsidRPr="009E5255" w:rsidRDefault="00EC00E3" w:rsidP="007C7FC9">
            <w:pPr>
              <w:pStyle w:val="Default"/>
              <w:jc w:val="right"/>
              <w:rPr>
                <w:rFonts w:asciiTheme="majorHAnsi" w:hAnsiTheme="majorHAnsi" w:cstheme="majorHAnsi"/>
                <w:color w:val="000000" w:themeColor="text1"/>
                <w:sz w:val="20"/>
                <w:szCs w:val="20"/>
              </w:rPr>
            </w:pPr>
            <w:r w:rsidRPr="009E5255">
              <w:rPr>
                <w:rFonts w:asciiTheme="majorHAnsi" w:hAnsiTheme="majorHAnsi" w:cstheme="majorHAnsi"/>
                <w:color w:val="000000" w:themeColor="text1"/>
                <w:sz w:val="20"/>
                <w:szCs w:val="20"/>
              </w:rPr>
              <w:t>(Recommendation 10-3)</w:t>
            </w:r>
          </w:p>
        </w:tc>
      </w:tr>
      <w:tr w:rsidR="00EC00E3" w:rsidRPr="009E5255" w14:paraId="2292D4BA" w14:textId="77777777" w:rsidTr="005B67A6">
        <w:tc>
          <w:tcPr>
            <w:tcW w:w="4650" w:type="dxa"/>
            <w:tcMar>
              <w:left w:w="0" w:type="dxa"/>
              <w:right w:w="113" w:type="dxa"/>
            </w:tcMar>
          </w:tcPr>
          <w:p w14:paraId="2A474912" w14:textId="77777777" w:rsidR="00EC00E3" w:rsidRPr="009E5255" w:rsidRDefault="00EC00E3" w:rsidP="007C7FC9">
            <w:pPr>
              <w:spacing w:before="0" w:after="0" w:line="240" w:lineRule="auto"/>
              <w:rPr>
                <w:i/>
                <w:iCs/>
                <w:color w:val="000000" w:themeColor="text1"/>
                <w:sz w:val="20"/>
                <w:szCs w:val="20"/>
              </w:rPr>
            </w:pPr>
          </w:p>
          <w:p w14:paraId="75662A4A" w14:textId="77777777" w:rsidR="00EC00E3" w:rsidRPr="009E5255" w:rsidRDefault="00EC00E3" w:rsidP="007C7FC9">
            <w:pPr>
              <w:spacing w:before="0" w:after="0" w:line="240" w:lineRule="auto"/>
              <w:rPr>
                <w:i/>
                <w:iCs/>
                <w:color w:val="000000" w:themeColor="text1"/>
                <w:sz w:val="20"/>
                <w:szCs w:val="20"/>
              </w:rPr>
            </w:pPr>
            <w:r w:rsidRPr="009E5255">
              <w:rPr>
                <w:i/>
                <w:iCs/>
                <w:color w:val="000000" w:themeColor="text1"/>
                <w:sz w:val="20"/>
                <w:szCs w:val="20"/>
              </w:rPr>
              <w:t>Wast</w:t>
            </w:r>
            <w:r w:rsidR="000141A9" w:rsidRPr="009E5255">
              <w:rPr>
                <w:i/>
                <w:iCs/>
                <w:color w:val="000000" w:themeColor="text1"/>
                <w:sz w:val="20"/>
                <w:szCs w:val="20"/>
              </w:rPr>
              <w:t>age</w:t>
            </w:r>
            <w:r w:rsidRPr="009E5255">
              <w:rPr>
                <w:i/>
                <w:iCs/>
                <w:color w:val="000000" w:themeColor="text1"/>
                <w:sz w:val="20"/>
                <w:szCs w:val="20"/>
              </w:rPr>
              <w:t xml:space="preserve"> (and </w:t>
            </w:r>
            <w:r w:rsidR="00DF3C43" w:rsidRPr="009E5255">
              <w:rPr>
                <w:i/>
                <w:iCs/>
                <w:color w:val="000000" w:themeColor="text1"/>
                <w:sz w:val="20"/>
                <w:szCs w:val="20"/>
              </w:rPr>
              <w:t>vial-sharing</w:t>
            </w:r>
            <w:r w:rsidRPr="009E5255">
              <w:rPr>
                <w:i/>
                <w:iCs/>
                <w:color w:val="000000" w:themeColor="text1"/>
                <w:sz w:val="20"/>
                <w:szCs w:val="20"/>
              </w:rPr>
              <w:t>)</w:t>
            </w:r>
          </w:p>
          <w:p w14:paraId="0BCAF1B0" w14:textId="312BB908" w:rsidR="005B67A6" w:rsidRPr="009E5255" w:rsidRDefault="005B67A6" w:rsidP="007C7FC9">
            <w:pPr>
              <w:spacing w:before="0" w:after="0" w:line="240" w:lineRule="auto"/>
              <w:rPr>
                <w:i/>
                <w:iCs/>
                <w:color w:val="000000" w:themeColor="text1"/>
                <w:sz w:val="20"/>
                <w:szCs w:val="20"/>
              </w:rPr>
            </w:pPr>
          </w:p>
        </w:tc>
        <w:tc>
          <w:tcPr>
            <w:tcW w:w="4650" w:type="dxa"/>
            <w:tcMar>
              <w:left w:w="0" w:type="dxa"/>
              <w:right w:w="113" w:type="dxa"/>
            </w:tcMar>
          </w:tcPr>
          <w:p w14:paraId="03A69E9E" w14:textId="77777777" w:rsidR="00EC00E3" w:rsidRPr="009E5255" w:rsidRDefault="00EC00E3" w:rsidP="007C7FC9">
            <w:pPr>
              <w:spacing w:before="0" w:after="0" w:line="240" w:lineRule="auto"/>
              <w:rPr>
                <w:color w:val="000000" w:themeColor="text1"/>
                <w:sz w:val="20"/>
                <w:szCs w:val="20"/>
              </w:rPr>
            </w:pPr>
          </w:p>
        </w:tc>
        <w:tc>
          <w:tcPr>
            <w:tcW w:w="4650" w:type="dxa"/>
            <w:tcMar>
              <w:left w:w="0" w:type="dxa"/>
              <w:right w:w="113" w:type="dxa"/>
            </w:tcMar>
          </w:tcPr>
          <w:p w14:paraId="2A1FD749" w14:textId="77777777" w:rsidR="00EC00E3" w:rsidRPr="009E5255" w:rsidRDefault="00EC00E3" w:rsidP="007C7FC9">
            <w:pPr>
              <w:spacing w:before="0" w:after="0" w:line="240" w:lineRule="auto"/>
              <w:rPr>
                <w:color w:val="000000" w:themeColor="text1"/>
                <w:sz w:val="20"/>
                <w:szCs w:val="20"/>
              </w:rPr>
            </w:pPr>
          </w:p>
        </w:tc>
      </w:tr>
      <w:tr w:rsidR="00EC00E3" w:rsidRPr="009E5255" w14:paraId="480C6310" w14:textId="77777777" w:rsidTr="005B67A6">
        <w:tc>
          <w:tcPr>
            <w:tcW w:w="4650" w:type="dxa"/>
            <w:tcMar>
              <w:left w:w="0" w:type="dxa"/>
              <w:right w:w="113" w:type="dxa"/>
            </w:tcMar>
          </w:tcPr>
          <w:p w14:paraId="18F36724" w14:textId="7D69A8F6" w:rsidR="000141A9" w:rsidRPr="009E5255" w:rsidRDefault="000141A9">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 xml:space="preserve">Short-term: Continue the current system of reimbursement </w:t>
            </w:r>
            <w:r w:rsidR="00922ED4" w:rsidRPr="009E5255">
              <w:rPr>
                <w:color w:val="000000" w:themeColor="text1"/>
                <w:sz w:val="20"/>
                <w:szCs w:val="20"/>
              </w:rPr>
              <w:t xml:space="preserve">based </w:t>
            </w:r>
            <w:r w:rsidRPr="009E5255">
              <w:rPr>
                <w:color w:val="000000" w:themeColor="text1"/>
                <w:sz w:val="20"/>
                <w:szCs w:val="20"/>
              </w:rPr>
              <w:t>on the most efficient combination of vials.</w:t>
            </w:r>
          </w:p>
          <w:p w14:paraId="5C37D17C" w14:textId="12E604FE" w:rsidR="000141A9" w:rsidRPr="009E5255" w:rsidRDefault="000141A9">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 xml:space="preserve">Medium-term: Investigate the introduction of a PBS Dose-Banding chart for cancer medicines to facilitate ease of prescribing within bands (with an aim to reduce wastage on a per-patient basis).  Reimbursement would continue </w:t>
            </w:r>
            <w:r w:rsidR="00922ED4" w:rsidRPr="009E5255">
              <w:rPr>
                <w:color w:val="000000" w:themeColor="text1"/>
                <w:sz w:val="20"/>
                <w:szCs w:val="20"/>
              </w:rPr>
              <w:t>based</w:t>
            </w:r>
            <w:r w:rsidRPr="009E5255">
              <w:rPr>
                <w:color w:val="000000" w:themeColor="text1"/>
                <w:sz w:val="20"/>
                <w:szCs w:val="20"/>
              </w:rPr>
              <w:t xml:space="preserve"> on the most efficient combination of vials (ad-interim).</w:t>
            </w:r>
          </w:p>
          <w:p w14:paraId="1332FB90" w14:textId="2BC47095" w:rsidR="000141A9" w:rsidRPr="009E5255" w:rsidRDefault="000141A9">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Long-term:  Adopt a per-mg reimbursement model as the most efficient use of cancer medicines</w:t>
            </w:r>
            <w:r w:rsidR="00922ED4" w:rsidRPr="009E5255">
              <w:rPr>
                <w:color w:val="000000" w:themeColor="text1"/>
                <w:sz w:val="20"/>
                <w:szCs w:val="20"/>
              </w:rPr>
              <w:t xml:space="preserve"> and to potentially reconcile sales with manufacturers</w:t>
            </w:r>
            <w:r w:rsidRPr="009E5255">
              <w:rPr>
                <w:color w:val="000000" w:themeColor="text1"/>
                <w:sz w:val="20"/>
                <w:szCs w:val="20"/>
              </w:rPr>
              <w:t xml:space="preserve">.  This is predicated on broader system change with respect to the interface between PBS reimbursement for drug supplied and the flow of funds to states for hospital funding through the Australian Hospital Agreements.  </w:t>
            </w:r>
          </w:p>
          <w:p w14:paraId="10198ABD" w14:textId="77777777" w:rsidR="000141A9" w:rsidRPr="009E5255" w:rsidRDefault="000141A9">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Medium-term: Upgrade PBS data collection and reporting systems to ensure information on the form and strength of vials used in estimating the most efficient combination of vials can be readily extracted from the system.</w:t>
            </w:r>
          </w:p>
          <w:p w14:paraId="0047A198" w14:textId="77777777" w:rsidR="000141A9" w:rsidRPr="009E5255" w:rsidRDefault="000141A9">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 xml:space="preserve">Long-term:  Serialise vials to facilitate reconciliation of drugs transacted with PBS claims.  Feasibility of such an arrangement is subject to requisite infrastructure (e.g., sterility-compliant scanning devices in compounding facilities, pharmacy scanning software) and financial capital investment. </w:t>
            </w:r>
          </w:p>
          <w:p w14:paraId="7EEFC96E" w14:textId="04530731" w:rsidR="000141A9" w:rsidRPr="009E5255" w:rsidRDefault="000141A9">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System change: Consider the potential for the Commonwealth to purchase medicines directly from manufacturers as a means of increasing system efficiency and more directly align the purchase and reimbursement of PBS medicines.</w:t>
            </w:r>
          </w:p>
          <w:p w14:paraId="500F7A32" w14:textId="77777777" w:rsidR="000141A9" w:rsidRPr="009E5255" w:rsidRDefault="000141A9" w:rsidP="007C7FC9">
            <w:pPr>
              <w:pStyle w:val="BodyText"/>
              <w:tabs>
                <w:tab w:val="left" w:pos="799"/>
                <w:tab w:val="left" w:pos="800"/>
              </w:tabs>
              <w:spacing w:before="0" w:after="0" w:line="240" w:lineRule="auto"/>
              <w:ind w:left="43" w:right="493"/>
              <w:rPr>
                <w:color w:val="000000" w:themeColor="text1"/>
                <w:sz w:val="20"/>
                <w:szCs w:val="20"/>
              </w:rPr>
            </w:pPr>
          </w:p>
          <w:p w14:paraId="058A8404" w14:textId="45907FA9" w:rsidR="000141A9" w:rsidRPr="009E5255" w:rsidRDefault="000141A9" w:rsidP="007C7FC9">
            <w:pPr>
              <w:pStyle w:val="BodyText"/>
              <w:tabs>
                <w:tab w:val="left" w:pos="799"/>
                <w:tab w:val="left" w:pos="800"/>
              </w:tabs>
              <w:spacing w:before="0" w:after="0" w:line="240" w:lineRule="auto"/>
              <w:ind w:left="43" w:right="118"/>
              <w:jc w:val="right"/>
              <w:rPr>
                <w:color w:val="000000" w:themeColor="text1"/>
                <w:sz w:val="20"/>
                <w:szCs w:val="20"/>
                <w:lang w:eastAsia="en-GB"/>
              </w:rPr>
            </w:pPr>
            <w:r w:rsidRPr="009E5255">
              <w:rPr>
                <w:color w:val="000000" w:themeColor="text1"/>
                <w:sz w:val="20"/>
                <w:szCs w:val="20"/>
                <w:lang w:eastAsia="en-GB"/>
              </w:rPr>
              <w:t>(</w:t>
            </w:r>
            <w:r w:rsidRPr="009E5255">
              <w:rPr>
                <w:rFonts w:eastAsia="Times New Roman"/>
                <w:color w:val="000000" w:themeColor="text1"/>
                <w:sz w:val="20"/>
                <w:szCs w:val="20"/>
                <w:lang w:eastAsia="en-GB"/>
              </w:rPr>
              <w:t>see Sections</w:t>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3640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1.1</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590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1.2</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598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2.1</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00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2.2</w:t>
            </w:r>
            <w:r w:rsidRPr="009E5255">
              <w:rPr>
                <w:color w:val="000000" w:themeColor="text1"/>
                <w:sz w:val="20"/>
                <w:szCs w:val="20"/>
                <w:lang w:eastAsia="en-GB"/>
              </w:rPr>
              <w:fldChar w:fldCharType="end"/>
            </w:r>
            <w:r w:rsidRPr="009E5255">
              <w:rPr>
                <w:color w:val="000000" w:themeColor="text1"/>
                <w:sz w:val="20"/>
                <w:szCs w:val="20"/>
                <w:lang w:eastAsia="en-GB"/>
              </w:rPr>
              <w:t>;</w:t>
            </w:r>
          </w:p>
          <w:p w14:paraId="6996EF02" w14:textId="16B7963D" w:rsidR="00EC00E3" w:rsidRPr="009E5255" w:rsidRDefault="000141A9" w:rsidP="007C7FC9">
            <w:pPr>
              <w:pStyle w:val="BodyText"/>
              <w:tabs>
                <w:tab w:val="left" w:pos="799"/>
                <w:tab w:val="left" w:pos="800"/>
              </w:tabs>
              <w:spacing w:before="0" w:after="0" w:line="240" w:lineRule="auto"/>
              <w:ind w:left="43" w:right="118"/>
              <w:jc w:val="right"/>
              <w:rPr>
                <w:color w:val="000000" w:themeColor="text1"/>
                <w:sz w:val="20"/>
                <w:szCs w:val="20"/>
                <w:lang w:eastAsia="en-GB"/>
              </w:rPr>
            </w:pP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02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4.2.3</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3678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5.1.1</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12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1.2</w:t>
            </w:r>
            <w:r w:rsidRPr="009E5255">
              <w:rPr>
                <w:color w:val="000000" w:themeColor="text1"/>
                <w:sz w:val="20"/>
                <w:szCs w:val="20"/>
                <w:lang w:eastAsia="en-GB"/>
              </w:rPr>
              <w:fldChar w:fldCharType="end"/>
            </w:r>
            <w:r w:rsidRPr="009E5255">
              <w:rPr>
                <w:color w:val="000000" w:themeColor="text1"/>
                <w:sz w:val="20"/>
                <w:szCs w:val="20"/>
                <w:lang w:eastAsia="en-GB"/>
              </w:rPr>
              <w:t>;</w:t>
            </w:r>
            <w:r w:rsidR="004F36D0" w:rsidRPr="009E5255">
              <w:rPr>
                <w:color w:val="000000" w:themeColor="text1"/>
                <w:sz w:val="20"/>
                <w:szCs w:val="20"/>
                <w:lang w:eastAsia="en-GB"/>
              </w:rPr>
              <w:t xml:space="preserve"> </w:t>
            </w:r>
            <w:r w:rsidR="004F36D0" w:rsidRPr="009E5255">
              <w:rPr>
                <w:color w:val="000000" w:themeColor="text1"/>
                <w:sz w:val="20"/>
                <w:szCs w:val="20"/>
                <w:lang w:eastAsia="en-GB"/>
              </w:rPr>
              <w:fldChar w:fldCharType="begin"/>
            </w:r>
            <w:r w:rsidR="004F36D0" w:rsidRPr="009E5255">
              <w:rPr>
                <w:color w:val="000000" w:themeColor="text1"/>
                <w:sz w:val="20"/>
                <w:szCs w:val="20"/>
                <w:lang w:eastAsia="en-GB"/>
              </w:rPr>
              <w:instrText xml:space="preserve"> REF _Ref94252454 \r \h </w:instrText>
            </w:r>
            <w:r w:rsidR="007C7FC9" w:rsidRPr="009E5255">
              <w:rPr>
                <w:color w:val="000000" w:themeColor="text1"/>
                <w:sz w:val="20"/>
                <w:szCs w:val="20"/>
                <w:lang w:eastAsia="en-GB"/>
              </w:rPr>
              <w:instrText xml:space="preserve"> \* MERGEFORMAT </w:instrText>
            </w:r>
            <w:r w:rsidR="004F36D0" w:rsidRPr="009E5255">
              <w:rPr>
                <w:color w:val="000000" w:themeColor="text1"/>
                <w:sz w:val="20"/>
                <w:szCs w:val="20"/>
                <w:lang w:eastAsia="en-GB"/>
              </w:rPr>
            </w:r>
            <w:r w:rsidR="004F36D0"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1.5</w:t>
            </w:r>
            <w:r w:rsidR="004F36D0"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1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2</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6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4</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8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5</w:t>
            </w:r>
            <w:r w:rsidRPr="009E5255">
              <w:rPr>
                <w:color w:val="000000" w:themeColor="text1"/>
                <w:sz w:val="20"/>
                <w:szCs w:val="20"/>
                <w:lang w:eastAsia="en-GB"/>
              </w:rPr>
              <w:fldChar w:fldCharType="end"/>
            </w:r>
            <w:r w:rsidRPr="009E5255">
              <w:rPr>
                <w:color w:val="000000" w:themeColor="text1"/>
                <w:sz w:val="20"/>
                <w:szCs w:val="20"/>
                <w:lang w:eastAsia="en-GB"/>
              </w:rPr>
              <w:t xml:space="preserve">; </w:t>
            </w:r>
            <w:r w:rsidRPr="009E5255">
              <w:rPr>
                <w:color w:val="000000" w:themeColor="text1"/>
                <w:sz w:val="20"/>
                <w:szCs w:val="20"/>
                <w:lang w:eastAsia="en-GB"/>
              </w:rPr>
              <w:fldChar w:fldCharType="begin"/>
            </w:r>
            <w:r w:rsidRPr="009E5255">
              <w:rPr>
                <w:color w:val="000000" w:themeColor="text1"/>
                <w:sz w:val="20"/>
                <w:szCs w:val="20"/>
                <w:lang w:eastAsia="en-GB"/>
              </w:rPr>
              <w:instrText xml:space="preserve"> REF _Ref93055629 \r \h  \* MERGEFORMAT </w:instrText>
            </w:r>
            <w:r w:rsidRPr="009E5255">
              <w:rPr>
                <w:color w:val="000000" w:themeColor="text1"/>
                <w:sz w:val="20"/>
                <w:szCs w:val="20"/>
                <w:lang w:eastAsia="en-GB"/>
              </w:rPr>
            </w:r>
            <w:r w:rsidRPr="009E5255">
              <w:rPr>
                <w:color w:val="000000" w:themeColor="text1"/>
                <w:sz w:val="20"/>
                <w:szCs w:val="20"/>
                <w:lang w:eastAsia="en-GB"/>
              </w:rPr>
              <w:fldChar w:fldCharType="separate"/>
            </w:r>
            <w:r w:rsidR="000C766B">
              <w:rPr>
                <w:color w:val="000000" w:themeColor="text1"/>
                <w:sz w:val="20"/>
                <w:szCs w:val="20"/>
                <w:cs/>
                <w:lang w:eastAsia="en-GB"/>
              </w:rPr>
              <w:t>‎</w:t>
            </w:r>
            <w:r w:rsidR="000C766B">
              <w:rPr>
                <w:color w:val="000000" w:themeColor="text1"/>
                <w:sz w:val="20"/>
                <w:szCs w:val="20"/>
                <w:lang w:eastAsia="en-GB"/>
              </w:rPr>
              <w:t>6.3.6</w:t>
            </w:r>
            <w:r w:rsidRPr="009E5255">
              <w:rPr>
                <w:color w:val="000000" w:themeColor="text1"/>
                <w:sz w:val="20"/>
                <w:szCs w:val="20"/>
                <w:lang w:eastAsia="en-GB"/>
              </w:rPr>
              <w:fldChar w:fldCharType="end"/>
            </w:r>
            <w:r w:rsidRPr="009E5255">
              <w:rPr>
                <w:color w:val="000000" w:themeColor="text1"/>
                <w:sz w:val="20"/>
                <w:szCs w:val="20"/>
                <w:lang w:eastAsia="en-GB"/>
              </w:rPr>
              <w:t>)</w:t>
            </w:r>
          </w:p>
        </w:tc>
        <w:tc>
          <w:tcPr>
            <w:tcW w:w="4650" w:type="dxa"/>
            <w:tcMar>
              <w:left w:w="0" w:type="dxa"/>
              <w:right w:w="113" w:type="dxa"/>
            </w:tcMar>
          </w:tcPr>
          <w:p w14:paraId="5E5C20C0"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Reimbursement amounts received for discounted brands of chemotherapy medicines have</w:t>
            </w:r>
            <w:r w:rsidRPr="009E5255">
              <w:rPr>
                <w:spacing w:val="-57"/>
                <w:sz w:val="20"/>
                <w:szCs w:val="20"/>
                <w:lang w:val="en-AU"/>
              </w:rPr>
              <w:t xml:space="preserve"> </w:t>
            </w:r>
            <w:r w:rsidRPr="009E5255">
              <w:rPr>
                <w:sz w:val="20"/>
                <w:szCs w:val="20"/>
                <w:lang w:val="en-AU"/>
              </w:rPr>
              <w:t>been used to fund other non-PBS, non-dispensing activities, including clinical</w:t>
            </w:r>
            <w:r w:rsidRPr="009E5255">
              <w:rPr>
                <w:spacing w:val="1"/>
                <w:sz w:val="20"/>
                <w:szCs w:val="20"/>
                <w:lang w:val="en-AU"/>
              </w:rPr>
              <w:t xml:space="preserve"> </w:t>
            </w:r>
            <w:r w:rsidRPr="009E5255">
              <w:rPr>
                <w:sz w:val="20"/>
                <w:szCs w:val="20"/>
                <w:lang w:val="en-AU"/>
              </w:rPr>
              <w:t>pharmaceutical</w:t>
            </w:r>
            <w:r w:rsidRPr="009E5255">
              <w:rPr>
                <w:spacing w:val="-1"/>
                <w:sz w:val="20"/>
                <w:szCs w:val="20"/>
                <w:lang w:val="en-AU"/>
              </w:rPr>
              <w:t xml:space="preserve"> </w:t>
            </w:r>
            <w:r w:rsidRPr="009E5255">
              <w:rPr>
                <w:sz w:val="20"/>
                <w:szCs w:val="20"/>
                <w:lang w:val="en-AU"/>
              </w:rPr>
              <w:t>services,</w:t>
            </w:r>
            <w:r w:rsidRPr="009E5255">
              <w:rPr>
                <w:spacing w:val="2"/>
                <w:sz w:val="20"/>
                <w:szCs w:val="20"/>
                <w:lang w:val="en-AU"/>
              </w:rPr>
              <w:t xml:space="preserve"> </w:t>
            </w:r>
            <w:r w:rsidRPr="009E5255">
              <w:rPr>
                <w:sz w:val="20"/>
                <w:szCs w:val="20"/>
                <w:lang w:val="en-AU"/>
              </w:rPr>
              <w:t>clinical trials and devices.</w:t>
            </w:r>
          </w:p>
          <w:p w14:paraId="0F615DB7"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Like</w:t>
            </w:r>
            <w:r w:rsidRPr="009E5255">
              <w:rPr>
                <w:spacing w:val="-1"/>
                <w:sz w:val="20"/>
                <w:szCs w:val="20"/>
                <w:lang w:val="en-AU"/>
              </w:rPr>
              <w:t xml:space="preserve"> </w:t>
            </w:r>
            <w:r w:rsidRPr="009E5255">
              <w:rPr>
                <w:sz w:val="20"/>
                <w:szCs w:val="20"/>
                <w:lang w:val="en-AU"/>
              </w:rPr>
              <w:t>all</w:t>
            </w:r>
            <w:r w:rsidRPr="009E5255">
              <w:rPr>
                <w:spacing w:val="-1"/>
                <w:sz w:val="20"/>
                <w:szCs w:val="20"/>
                <w:lang w:val="en-AU"/>
              </w:rPr>
              <w:t xml:space="preserve"> </w:t>
            </w:r>
            <w:r w:rsidRPr="009E5255">
              <w:rPr>
                <w:sz w:val="20"/>
                <w:szCs w:val="20"/>
                <w:lang w:val="en-AU"/>
              </w:rPr>
              <w:t>PBS medicines,</w:t>
            </w:r>
            <w:r w:rsidRPr="009E5255">
              <w:rPr>
                <w:spacing w:val="-2"/>
                <w:sz w:val="20"/>
                <w:szCs w:val="20"/>
                <w:lang w:val="en-AU"/>
              </w:rPr>
              <w:t xml:space="preserve"> </w:t>
            </w:r>
            <w:r w:rsidRPr="009E5255">
              <w:rPr>
                <w:sz w:val="20"/>
                <w:szCs w:val="20"/>
                <w:lang w:val="en-AU"/>
              </w:rPr>
              <w:t>the</w:t>
            </w:r>
            <w:r w:rsidRPr="009E5255">
              <w:rPr>
                <w:spacing w:val="-1"/>
                <w:sz w:val="20"/>
                <w:szCs w:val="20"/>
                <w:lang w:val="en-AU"/>
              </w:rPr>
              <w:t xml:space="preserve"> </w:t>
            </w:r>
            <w:r w:rsidRPr="009E5255">
              <w:rPr>
                <w:sz w:val="20"/>
                <w:szCs w:val="20"/>
                <w:lang w:val="en-AU"/>
              </w:rPr>
              <w:t>reimbursement</w:t>
            </w:r>
            <w:r w:rsidRPr="009E5255">
              <w:rPr>
                <w:spacing w:val="-1"/>
                <w:sz w:val="20"/>
                <w:szCs w:val="20"/>
                <w:lang w:val="en-AU"/>
              </w:rPr>
              <w:t xml:space="preserve"> </w:t>
            </w:r>
            <w:r w:rsidRPr="009E5255">
              <w:rPr>
                <w:sz w:val="20"/>
                <w:szCs w:val="20"/>
                <w:lang w:val="en-AU"/>
              </w:rPr>
              <w:t>paid</w:t>
            </w:r>
            <w:r w:rsidRPr="009E5255">
              <w:rPr>
                <w:spacing w:val="-1"/>
                <w:sz w:val="20"/>
                <w:szCs w:val="20"/>
                <w:lang w:val="en-AU"/>
              </w:rPr>
              <w:t xml:space="preserve"> </w:t>
            </w:r>
            <w:r w:rsidRPr="009E5255">
              <w:rPr>
                <w:sz w:val="20"/>
                <w:szCs w:val="20"/>
                <w:lang w:val="en-AU"/>
              </w:rPr>
              <w:t>for</w:t>
            </w:r>
            <w:r w:rsidRPr="009E5255">
              <w:rPr>
                <w:spacing w:val="-2"/>
                <w:sz w:val="20"/>
                <w:szCs w:val="20"/>
                <w:lang w:val="en-AU"/>
              </w:rPr>
              <w:t xml:space="preserve"> </w:t>
            </w:r>
            <w:r w:rsidRPr="009E5255">
              <w:rPr>
                <w:sz w:val="20"/>
                <w:szCs w:val="20"/>
                <w:lang w:val="en-AU"/>
              </w:rPr>
              <w:t>EFC</w:t>
            </w:r>
            <w:r w:rsidRPr="009E5255">
              <w:rPr>
                <w:spacing w:val="-2"/>
                <w:sz w:val="20"/>
                <w:szCs w:val="20"/>
                <w:lang w:val="en-AU"/>
              </w:rPr>
              <w:t xml:space="preserve"> </w:t>
            </w:r>
            <w:r w:rsidRPr="009E5255">
              <w:rPr>
                <w:sz w:val="20"/>
                <w:szCs w:val="20"/>
                <w:lang w:val="en-AU"/>
              </w:rPr>
              <w:t>medicines</w:t>
            </w:r>
            <w:r w:rsidRPr="009E5255">
              <w:rPr>
                <w:spacing w:val="-1"/>
                <w:sz w:val="20"/>
                <w:szCs w:val="20"/>
                <w:lang w:val="en-AU"/>
              </w:rPr>
              <w:t xml:space="preserve"> </w:t>
            </w:r>
            <w:r w:rsidRPr="009E5255">
              <w:rPr>
                <w:sz w:val="20"/>
                <w:szCs w:val="20"/>
                <w:lang w:val="en-AU"/>
              </w:rPr>
              <w:t>is</w:t>
            </w:r>
            <w:r w:rsidRPr="009E5255">
              <w:rPr>
                <w:spacing w:val="-1"/>
                <w:sz w:val="20"/>
                <w:szCs w:val="20"/>
                <w:lang w:val="en-AU"/>
              </w:rPr>
              <w:t xml:space="preserve"> </w:t>
            </w:r>
            <w:r w:rsidRPr="009E5255">
              <w:rPr>
                <w:sz w:val="20"/>
                <w:szCs w:val="20"/>
                <w:lang w:val="en-AU"/>
              </w:rPr>
              <w:t>intended</w:t>
            </w:r>
            <w:r w:rsidRPr="009E5255">
              <w:rPr>
                <w:spacing w:val="-1"/>
                <w:sz w:val="20"/>
                <w:szCs w:val="20"/>
                <w:lang w:val="en-AU"/>
              </w:rPr>
              <w:t xml:space="preserve"> </w:t>
            </w:r>
            <w:r w:rsidRPr="009E5255">
              <w:rPr>
                <w:sz w:val="20"/>
                <w:szCs w:val="20"/>
                <w:lang w:val="en-AU"/>
              </w:rPr>
              <w:t>to</w:t>
            </w:r>
            <w:r w:rsidRPr="009E5255">
              <w:rPr>
                <w:spacing w:val="-1"/>
                <w:sz w:val="20"/>
                <w:szCs w:val="20"/>
                <w:lang w:val="en-AU"/>
              </w:rPr>
              <w:t xml:space="preserve"> </w:t>
            </w:r>
            <w:r w:rsidRPr="009E5255">
              <w:rPr>
                <w:sz w:val="20"/>
                <w:szCs w:val="20"/>
                <w:lang w:val="en-AU"/>
              </w:rPr>
              <w:t>cover</w:t>
            </w:r>
            <w:r w:rsidRPr="009E5255">
              <w:rPr>
                <w:spacing w:val="-1"/>
                <w:sz w:val="20"/>
                <w:szCs w:val="20"/>
                <w:lang w:val="en-AU"/>
              </w:rPr>
              <w:t xml:space="preserve"> </w:t>
            </w:r>
            <w:r w:rsidRPr="009E5255">
              <w:rPr>
                <w:sz w:val="20"/>
                <w:szCs w:val="20"/>
                <w:lang w:val="en-AU"/>
              </w:rPr>
              <w:t>the</w:t>
            </w:r>
            <w:r w:rsidRPr="009E5255">
              <w:rPr>
                <w:spacing w:val="-57"/>
                <w:sz w:val="20"/>
                <w:szCs w:val="20"/>
                <w:lang w:val="en-AU"/>
              </w:rPr>
              <w:t xml:space="preserve"> </w:t>
            </w:r>
            <w:r w:rsidRPr="009E5255">
              <w:rPr>
                <w:sz w:val="20"/>
                <w:szCs w:val="20"/>
                <w:lang w:val="en-AU"/>
              </w:rPr>
              <w:t>cost of dispensing the medicine itself.</w:t>
            </w:r>
            <w:r w:rsidRPr="009E5255">
              <w:rPr>
                <w:spacing w:val="1"/>
                <w:sz w:val="20"/>
                <w:szCs w:val="20"/>
                <w:lang w:val="en-AU"/>
              </w:rPr>
              <w:t xml:space="preserve"> </w:t>
            </w:r>
            <w:r w:rsidRPr="009E5255">
              <w:rPr>
                <w:sz w:val="20"/>
                <w:szCs w:val="20"/>
                <w:lang w:val="en-AU"/>
              </w:rPr>
              <w:t>PBS funds are not intended to fund other activities,</w:t>
            </w:r>
            <w:r w:rsidRPr="009E5255">
              <w:rPr>
                <w:spacing w:val="1"/>
                <w:sz w:val="20"/>
                <w:szCs w:val="20"/>
                <w:lang w:val="en-AU"/>
              </w:rPr>
              <w:t xml:space="preserve"> </w:t>
            </w:r>
            <w:r w:rsidRPr="009E5255">
              <w:rPr>
                <w:sz w:val="20"/>
                <w:szCs w:val="20"/>
                <w:lang w:val="en-AU"/>
              </w:rPr>
              <w:t>and any business model that relies on redirecting PBS funds to maintain viability is</w:t>
            </w:r>
            <w:r w:rsidRPr="009E5255">
              <w:rPr>
                <w:spacing w:val="1"/>
                <w:sz w:val="20"/>
                <w:szCs w:val="20"/>
                <w:lang w:val="en-AU"/>
              </w:rPr>
              <w:t xml:space="preserve"> </w:t>
            </w:r>
            <w:r w:rsidRPr="009E5255">
              <w:rPr>
                <w:sz w:val="20"/>
                <w:szCs w:val="20"/>
                <w:lang w:val="en-AU"/>
              </w:rPr>
              <w:t>inherently</w:t>
            </w:r>
            <w:r w:rsidRPr="009E5255">
              <w:rPr>
                <w:spacing w:val="-5"/>
                <w:sz w:val="20"/>
                <w:szCs w:val="20"/>
                <w:lang w:val="en-AU"/>
              </w:rPr>
              <w:t xml:space="preserve"> </w:t>
            </w:r>
            <w:r w:rsidRPr="009E5255">
              <w:rPr>
                <w:sz w:val="20"/>
                <w:szCs w:val="20"/>
                <w:lang w:val="en-AU"/>
              </w:rPr>
              <w:t>unsustainable.</w:t>
            </w:r>
          </w:p>
          <w:p w14:paraId="2D152639" w14:textId="77777777" w:rsidR="00D66D99" w:rsidRPr="009E5255" w:rsidRDefault="00D66D99" w:rsidP="007C7FC9">
            <w:pPr>
              <w:pStyle w:val="BodyText"/>
              <w:tabs>
                <w:tab w:val="left" w:pos="799"/>
                <w:tab w:val="left" w:pos="800"/>
              </w:tabs>
              <w:autoSpaceDE w:val="0"/>
              <w:autoSpaceDN w:val="0"/>
              <w:spacing w:before="0" w:after="0" w:line="240" w:lineRule="auto"/>
              <w:ind w:right="493"/>
              <w:jc w:val="right"/>
              <w:rPr>
                <w:color w:val="000000" w:themeColor="text1"/>
                <w:sz w:val="20"/>
                <w:szCs w:val="20"/>
              </w:rPr>
            </w:pPr>
          </w:p>
          <w:p w14:paraId="2554E18A" w14:textId="3BFE841B" w:rsidR="00EC00E3" w:rsidRPr="009E5255" w:rsidRDefault="00EC00E3" w:rsidP="007C7FC9">
            <w:pPr>
              <w:pStyle w:val="BodyText"/>
              <w:tabs>
                <w:tab w:val="left" w:pos="799"/>
                <w:tab w:val="left" w:pos="800"/>
              </w:tabs>
              <w:autoSpaceDE w:val="0"/>
              <w:autoSpaceDN w:val="0"/>
              <w:spacing w:before="0" w:after="0" w:line="240" w:lineRule="auto"/>
              <w:ind w:right="493"/>
              <w:jc w:val="right"/>
              <w:rPr>
                <w:color w:val="000000" w:themeColor="text1"/>
                <w:sz w:val="20"/>
                <w:szCs w:val="20"/>
              </w:rPr>
            </w:pPr>
            <w:r w:rsidRPr="009E5255">
              <w:rPr>
                <w:color w:val="000000" w:themeColor="text1"/>
                <w:sz w:val="20"/>
                <w:szCs w:val="20"/>
              </w:rPr>
              <w:t>(Sect</w:t>
            </w:r>
            <w:r w:rsidR="00D66D99" w:rsidRPr="009E5255">
              <w:rPr>
                <w:color w:val="000000" w:themeColor="text1"/>
                <w:sz w:val="20"/>
                <w:szCs w:val="20"/>
              </w:rPr>
              <w:t>ion</w:t>
            </w:r>
            <w:r w:rsidRPr="009E5255">
              <w:rPr>
                <w:color w:val="000000" w:themeColor="text1"/>
                <w:sz w:val="20"/>
                <w:szCs w:val="20"/>
              </w:rPr>
              <w:t xml:space="preserve"> 13</w:t>
            </w:r>
            <w:r w:rsidR="00D66D99" w:rsidRPr="009E5255">
              <w:rPr>
                <w:color w:val="000000" w:themeColor="text1"/>
                <w:sz w:val="20"/>
                <w:szCs w:val="20"/>
              </w:rPr>
              <w:t>,</w:t>
            </w:r>
            <w:r w:rsidRPr="009E5255">
              <w:rPr>
                <w:color w:val="000000" w:themeColor="text1"/>
                <w:sz w:val="20"/>
                <w:szCs w:val="20"/>
              </w:rPr>
              <w:t xml:space="preserve"> p</w:t>
            </w:r>
            <w:r w:rsidR="00D66D99" w:rsidRPr="009E5255">
              <w:rPr>
                <w:color w:val="000000" w:themeColor="text1"/>
                <w:sz w:val="20"/>
                <w:szCs w:val="20"/>
              </w:rPr>
              <w:t xml:space="preserve">. </w:t>
            </w:r>
            <w:r w:rsidRPr="009E5255">
              <w:rPr>
                <w:color w:val="000000" w:themeColor="text1"/>
                <w:sz w:val="20"/>
                <w:szCs w:val="20"/>
              </w:rPr>
              <w:t>35)</w:t>
            </w:r>
          </w:p>
        </w:tc>
        <w:tc>
          <w:tcPr>
            <w:tcW w:w="4650" w:type="dxa"/>
            <w:tcMar>
              <w:left w:w="0" w:type="dxa"/>
              <w:right w:w="113" w:type="dxa"/>
            </w:tcMar>
          </w:tcPr>
          <w:p w14:paraId="445D3D7B" w14:textId="77777777" w:rsidR="00EC00E3" w:rsidRPr="009E5255" w:rsidRDefault="00EC00E3" w:rsidP="007C7FC9">
            <w:pPr>
              <w:spacing w:before="0" w:after="0" w:line="240" w:lineRule="auto"/>
              <w:rPr>
                <w:color w:val="000000" w:themeColor="text1"/>
                <w:sz w:val="20"/>
                <w:szCs w:val="20"/>
              </w:rPr>
            </w:pPr>
          </w:p>
        </w:tc>
      </w:tr>
      <w:tr w:rsidR="00EC00E3" w:rsidRPr="009E5255" w14:paraId="4E3B051E" w14:textId="77777777" w:rsidTr="005B67A6">
        <w:tc>
          <w:tcPr>
            <w:tcW w:w="4650" w:type="dxa"/>
            <w:tcMar>
              <w:left w:w="0" w:type="dxa"/>
              <w:right w:w="113" w:type="dxa"/>
            </w:tcMar>
          </w:tcPr>
          <w:p w14:paraId="1E412C50" w14:textId="77777777" w:rsidR="00EC00E3" w:rsidRPr="009E5255" w:rsidRDefault="00EC00E3" w:rsidP="007C7FC9">
            <w:pPr>
              <w:spacing w:before="0" w:after="0" w:line="240" w:lineRule="auto"/>
              <w:rPr>
                <w:color w:val="000000" w:themeColor="text1"/>
                <w:sz w:val="20"/>
                <w:szCs w:val="20"/>
              </w:rPr>
            </w:pPr>
          </w:p>
          <w:p w14:paraId="7611B722" w14:textId="77777777" w:rsidR="00EC00E3" w:rsidRPr="009E5255" w:rsidRDefault="00EC00E3" w:rsidP="007C7FC9">
            <w:pPr>
              <w:spacing w:before="0" w:after="0" w:line="240" w:lineRule="auto"/>
              <w:rPr>
                <w:i/>
                <w:iCs/>
                <w:color w:val="000000" w:themeColor="text1"/>
                <w:sz w:val="20"/>
                <w:szCs w:val="20"/>
              </w:rPr>
            </w:pPr>
            <w:r w:rsidRPr="009E5255">
              <w:rPr>
                <w:i/>
                <w:iCs/>
                <w:color w:val="000000" w:themeColor="text1"/>
                <w:sz w:val="20"/>
                <w:szCs w:val="20"/>
              </w:rPr>
              <w:t>Patient Access and Safety</w:t>
            </w:r>
          </w:p>
          <w:p w14:paraId="454DC830" w14:textId="6B715689" w:rsidR="005B67A6" w:rsidRPr="009E5255" w:rsidRDefault="005B67A6" w:rsidP="007C7FC9">
            <w:pPr>
              <w:spacing w:before="0" w:after="0" w:line="240" w:lineRule="auto"/>
              <w:rPr>
                <w:i/>
                <w:iCs/>
                <w:color w:val="000000" w:themeColor="text1"/>
                <w:sz w:val="20"/>
                <w:szCs w:val="20"/>
              </w:rPr>
            </w:pPr>
          </w:p>
        </w:tc>
        <w:tc>
          <w:tcPr>
            <w:tcW w:w="4650" w:type="dxa"/>
            <w:tcMar>
              <w:left w:w="0" w:type="dxa"/>
              <w:right w:w="113" w:type="dxa"/>
            </w:tcMar>
          </w:tcPr>
          <w:p w14:paraId="5405AC15" w14:textId="77777777" w:rsidR="00EC00E3" w:rsidRPr="009E5255" w:rsidRDefault="00EC00E3" w:rsidP="007C7FC9">
            <w:pPr>
              <w:spacing w:before="0" w:after="0" w:line="240" w:lineRule="auto"/>
              <w:rPr>
                <w:color w:val="000000" w:themeColor="text1"/>
                <w:sz w:val="20"/>
                <w:szCs w:val="20"/>
              </w:rPr>
            </w:pPr>
          </w:p>
        </w:tc>
        <w:tc>
          <w:tcPr>
            <w:tcW w:w="4650" w:type="dxa"/>
            <w:tcMar>
              <w:left w:w="0" w:type="dxa"/>
              <w:right w:w="113" w:type="dxa"/>
            </w:tcMar>
          </w:tcPr>
          <w:p w14:paraId="78A788E1" w14:textId="77777777" w:rsidR="00EC00E3" w:rsidRPr="009E5255" w:rsidRDefault="00EC00E3" w:rsidP="007C7FC9">
            <w:pPr>
              <w:spacing w:before="0" w:after="0" w:line="240" w:lineRule="auto"/>
              <w:rPr>
                <w:color w:val="000000" w:themeColor="text1"/>
                <w:sz w:val="20"/>
                <w:szCs w:val="20"/>
              </w:rPr>
            </w:pPr>
          </w:p>
        </w:tc>
      </w:tr>
      <w:tr w:rsidR="00EC00E3" w:rsidRPr="009E5255" w14:paraId="7A7BE610" w14:textId="77777777" w:rsidTr="005B67A6">
        <w:tc>
          <w:tcPr>
            <w:tcW w:w="4650" w:type="dxa"/>
            <w:tcMar>
              <w:left w:w="0" w:type="dxa"/>
              <w:right w:w="113" w:type="dxa"/>
            </w:tcMar>
          </w:tcPr>
          <w:p w14:paraId="62550A5C" w14:textId="77777777" w:rsidR="00A73BC7" w:rsidRPr="009E5255" w:rsidRDefault="00A73BC7">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Short-term: Remove the distinction between public and private hospital prescribing to rationalise co-payments.</w:t>
            </w:r>
          </w:p>
          <w:p w14:paraId="5867DC6D" w14:textId="6B8E8CF2" w:rsidR="00A73BC7" w:rsidRPr="009E5255" w:rsidRDefault="00A73BC7">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Short-term: Expand the availability of Closing the Gap arrangements to all eligible Indigenous people accessing cancer medicines.</w:t>
            </w:r>
          </w:p>
          <w:p w14:paraId="5123800E" w14:textId="77777777" w:rsidR="00A73BC7" w:rsidRPr="009E5255" w:rsidRDefault="00A73BC7">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Short-term: Extend the current co-payment arrangements for EFC Schedule I medicines to Schedule II medicines to ensure patients are not differentially affected by co-payments.</w:t>
            </w:r>
          </w:p>
          <w:p w14:paraId="331444EC" w14:textId="586FB945" w:rsidR="00A73BC7" w:rsidRPr="009E5255" w:rsidRDefault="00A73BC7">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 xml:space="preserve">Medium-term: Conduct a system-wide consultation (State/Territory/Commonwealth Governments and peak cancer care/consumer organisations) to consider initiatives that may improve access to quality cancer care.  </w:t>
            </w:r>
          </w:p>
          <w:p w14:paraId="2BA4F29E" w14:textId="77777777" w:rsidR="00A73BC7" w:rsidRPr="009E5255" w:rsidRDefault="00A73BC7" w:rsidP="007C7FC9">
            <w:pPr>
              <w:spacing w:before="0" w:after="0" w:line="240" w:lineRule="auto"/>
              <w:ind w:left="403"/>
              <w:rPr>
                <w:color w:val="000000" w:themeColor="text1"/>
                <w:sz w:val="20"/>
                <w:szCs w:val="20"/>
              </w:rPr>
            </w:pPr>
          </w:p>
          <w:p w14:paraId="74DAECA3" w14:textId="71FC6BEA" w:rsidR="00EC00E3" w:rsidRPr="009E5255" w:rsidRDefault="00A73BC7" w:rsidP="007C7FC9">
            <w:pPr>
              <w:spacing w:before="0" w:after="0" w:line="240" w:lineRule="auto"/>
              <w:jc w:val="right"/>
              <w:rPr>
                <w:sz w:val="20"/>
                <w:szCs w:val="20"/>
              </w:rPr>
            </w:pPr>
            <w:r w:rsidRPr="009E5255">
              <w:rPr>
                <w:color w:val="000000" w:themeColor="text1"/>
                <w:sz w:val="20"/>
                <w:szCs w:val="20"/>
                <w:lang w:eastAsia="en-GB"/>
              </w:rPr>
              <w:t>(see Sections 3.2.1; 5.2-5.4; 6.3.3)</w:t>
            </w:r>
          </w:p>
        </w:tc>
        <w:tc>
          <w:tcPr>
            <w:tcW w:w="4650" w:type="dxa"/>
            <w:tcMar>
              <w:left w:w="0" w:type="dxa"/>
              <w:right w:w="113" w:type="dxa"/>
            </w:tcMar>
          </w:tcPr>
          <w:p w14:paraId="0DB524B3"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Key</w:t>
            </w:r>
            <w:r w:rsidRPr="009E5255">
              <w:rPr>
                <w:spacing w:val="-5"/>
                <w:sz w:val="20"/>
                <w:szCs w:val="20"/>
                <w:lang w:val="en-AU"/>
              </w:rPr>
              <w:t xml:space="preserve"> </w:t>
            </w:r>
            <w:r w:rsidRPr="009E5255">
              <w:rPr>
                <w:sz w:val="20"/>
                <w:szCs w:val="20"/>
                <w:lang w:val="en-AU"/>
              </w:rPr>
              <w:t>issues</w:t>
            </w:r>
            <w:r w:rsidRPr="009E5255">
              <w:rPr>
                <w:spacing w:val="-1"/>
                <w:sz w:val="20"/>
                <w:szCs w:val="20"/>
                <w:lang w:val="en-AU"/>
              </w:rPr>
              <w:t xml:space="preserve"> </w:t>
            </w:r>
            <w:r w:rsidRPr="009E5255">
              <w:rPr>
                <w:sz w:val="20"/>
                <w:szCs w:val="20"/>
                <w:lang w:val="en-AU"/>
              </w:rPr>
              <w:t>for consumers</w:t>
            </w:r>
            <w:r w:rsidRPr="009E5255">
              <w:rPr>
                <w:spacing w:val="-1"/>
                <w:sz w:val="20"/>
                <w:szCs w:val="20"/>
                <w:lang w:val="en-AU"/>
              </w:rPr>
              <w:t xml:space="preserve"> </w:t>
            </w:r>
            <w:r w:rsidRPr="009E5255">
              <w:rPr>
                <w:sz w:val="20"/>
                <w:szCs w:val="20"/>
                <w:lang w:val="en-AU"/>
              </w:rPr>
              <w:t>are</w:t>
            </w:r>
            <w:r w:rsidRPr="009E5255">
              <w:rPr>
                <w:spacing w:val="-1"/>
                <w:sz w:val="20"/>
                <w:szCs w:val="20"/>
                <w:lang w:val="en-AU"/>
              </w:rPr>
              <w:t xml:space="preserve"> </w:t>
            </w:r>
            <w:r w:rsidRPr="009E5255">
              <w:rPr>
                <w:sz w:val="20"/>
                <w:szCs w:val="20"/>
                <w:lang w:val="en-AU"/>
              </w:rPr>
              <w:t>safety</w:t>
            </w:r>
            <w:r w:rsidRPr="009E5255">
              <w:rPr>
                <w:spacing w:val="-5"/>
                <w:sz w:val="20"/>
                <w:szCs w:val="20"/>
                <w:lang w:val="en-AU"/>
              </w:rPr>
              <w:t xml:space="preserve"> </w:t>
            </w:r>
            <w:r w:rsidRPr="009E5255">
              <w:rPr>
                <w:sz w:val="20"/>
                <w:szCs w:val="20"/>
                <w:lang w:val="en-AU"/>
              </w:rPr>
              <w:t>and quality, equity</w:t>
            </w:r>
            <w:r w:rsidRPr="009E5255">
              <w:rPr>
                <w:spacing w:val="-5"/>
                <w:sz w:val="20"/>
                <w:szCs w:val="20"/>
                <w:lang w:val="en-AU"/>
              </w:rPr>
              <w:t xml:space="preserve"> </w:t>
            </w:r>
            <w:r w:rsidRPr="009E5255">
              <w:rPr>
                <w:sz w:val="20"/>
                <w:szCs w:val="20"/>
                <w:lang w:val="en-AU"/>
              </w:rPr>
              <w:t>of access</w:t>
            </w:r>
            <w:r w:rsidRPr="009E5255">
              <w:rPr>
                <w:spacing w:val="2"/>
                <w:sz w:val="20"/>
                <w:szCs w:val="20"/>
                <w:lang w:val="en-AU"/>
              </w:rPr>
              <w:t xml:space="preserve"> </w:t>
            </w:r>
            <w:r w:rsidRPr="009E5255">
              <w:rPr>
                <w:sz w:val="20"/>
                <w:szCs w:val="20"/>
                <w:lang w:val="en-AU"/>
              </w:rPr>
              <w:t>and cost to the consumer.</w:t>
            </w:r>
          </w:p>
          <w:p w14:paraId="25A775DF" w14:textId="77777777" w:rsidR="00413C18" w:rsidRPr="009E5255" w:rsidRDefault="00EC00E3" w:rsidP="007C7FC9">
            <w:pPr>
              <w:pStyle w:val="ListParagraph"/>
              <w:spacing w:before="0" w:after="0" w:line="240" w:lineRule="auto"/>
              <w:rPr>
                <w:sz w:val="20"/>
                <w:szCs w:val="20"/>
                <w:lang w:val="en-AU"/>
              </w:rPr>
            </w:pPr>
            <w:r w:rsidRPr="009E5255">
              <w:rPr>
                <w:sz w:val="20"/>
                <w:szCs w:val="20"/>
                <w:lang w:val="en-AU"/>
              </w:rPr>
              <w:t>Consumers</w:t>
            </w:r>
            <w:r w:rsidRPr="009E5255">
              <w:rPr>
                <w:spacing w:val="-2"/>
                <w:sz w:val="20"/>
                <w:szCs w:val="20"/>
                <w:lang w:val="en-AU"/>
              </w:rPr>
              <w:t xml:space="preserve"> </w:t>
            </w:r>
            <w:r w:rsidRPr="009E5255">
              <w:rPr>
                <w:sz w:val="20"/>
                <w:szCs w:val="20"/>
                <w:lang w:val="en-AU"/>
              </w:rPr>
              <w:t>consider</w:t>
            </w:r>
            <w:r w:rsidRPr="009E5255">
              <w:rPr>
                <w:spacing w:val="-2"/>
                <w:sz w:val="20"/>
                <w:szCs w:val="20"/>
                <w:lang w:val="en-AU"/>
              </w:rPr>
              <w:t xml:space="preserve"> </w:t>
            </w:r>
            <w:r w:rsidRPr="009E5255">
              <w:rPr>
                <w:sz w:val="20"/>
                <w:szCs w:val="20"/>
                <w:lang w:val="en-AU"/>
              </w:rPr>
              <w:t>that the</w:t>
            </w:r>
            <w:r w:rsidRPr="009E5255">
              <w:rPr>
                <w:spacing w:val="-2"/>
                <w:sz w:val="20"/>
                <w:szCs w:val="20"/>
                <w:lang w:val="en-AU"/>
              </w:rPr>
              <w:t xml:space="preserve"> </w:t>
            </w:r>
            <w:r w:rsidRPr="009E5255">
              <w:rPr>
                <w:sz w:val="20"/>
                <w:szCs w:val="20"/>
                <w:lang w:val="en-AU"/>
              </w:rPr>
              <w:t>funding</w:t>
            </w:r>
            <w:r w:rsidRPr="009E5255">
              <w:rPr>
                <w:spacing w:val="-1"/>
                <w:sz w:val="20"/>
                <w:szCs w:val="20"/>
                <w:lang w:val="en-AU"/>
              </w:rPr>
              <w:t xml:space="preserve"> </w:t>
            </w:r>
            <w:r w:rsidRPr="009E5255">
              <w:rPr>
                <w:sz w:val="20"/>
                <w:szCs w:val="20"/>
                <w:lang w:val="en-AU"/>
              </w:rPr>
              <w:t>arrangements could</w:t>
            </w:r>
            <w:r w:rsidRPr="009E5255">
              <w:rPr>
                <w:spacing w:val="-2"/>
                <w:sz w:val="20"/>
                <w:szCs w:val="20"/>
                <w:lang w:val="en-AU"/>
              </w:rPr>
              <w:t xml:space="preserve"> </w:t>
            </w:r>
            <w:r w:rsidRPr="009E5255">
              <w:rPr>
                <w:sz w:val="20"/>
                <w:szCs w:val="20"/>
                <w:lang w:val="en-AU"/>
              </w:rPr>
              <w:t>be</w:t>
            </w:r>
            <w:r w:rsidRPr="009E5255">
              <w:rPr>
                <w:spacing w:val="-2"/>
                <w:sz w:val="20"/>
                <w:szCs w:val="20"/>
                <w:lang w:val="en-AU"/>
              </w:rPr>
              <w:t xml:space="preserve"> </w:t>
            </w:r>
            <w:r w:rsidRPr="009E5255">
              <w:rPr>
                <w:sz w:val="20"/>
                <w:szCs w:val="20"/>
                <w:lang w:val="en-AU"/>
              </w:rPr>
              <w:t>made</w:t>
            </w:r>
            <w:r w:rsidRPr="009E5255">
              <w:rPr>
                <w:spacing w:val="-3"/>
                <w:sz w:val="20"/>
                <w:szCs w:val="20"/>
                <w:lang w:val="en-AU"/>
              </w:rPr>
              <w:t xml:space="preserve"> </w:t>
            </w:r>
            <w:r w:rsidRPr="009E5255">
              <w:rPr>
                <w:sz w:val="20"/>
                <w:szCs w:val="20"/>
                <w:lang w:val="en-AU"/>
              </w:rPr>
              <w:t>more</w:t>
            </w:r>
            <w:r w:rsidRPr="009E5255">
              <w:rPr>
                <w:spacing w:val="-2"/>
                <w:sz w:val="20"/>
                <w:szCs w:val="20"/>
                <w:lang w:val="en-AU"/>
              </w:rPr>
              <w:t xml:space="preserve"> </w:t>
            </w:r>
            <w:r w:rsidRPr="009E5255">
              <w:rPr>
                <w:sz w:val="20"/>
                <w:szCs w:val="20"/>
                <w:lang w:val="en-AU"/>
              </w:rPr>
              <w:t>transparent</w:t>
            </w:r>
            <w:r w:rsidRPr="009E5255">
              <w:rPr>
                <w:spacing w:val="-2"/>
                <w:sz w:val="20"/>
                <w:szCs w:val="20"/>
                <w:lang w:val="en-AU"/>
              </w:rPr>
              <w:t xml:space="preserve"> </w:t>
            </w:r>
            <w:r w:rsidRPr="009E5255">
              <w:rPr>
                <w:sz w:val="20"/>
                <w:szCs w:val="20"/>
                <w:lang w:val="en-AU"/>
              </w:rPr>
              <w:t>and</w:t>
            </w:r>
            <w:r w:rsidRPr="009E5255">
              <w:rPr>
                <w:spacing w:val="-2"/>
                <w:sz w:val="20"/>
                <w:szCs w:val="20"/>
                <w:lang w:val="en-AU"/>
              </w:rPr>
              <w:t xml:space="preserve"> </w:t>
            </w:r>
            <w:r w:rsidRPr="009E5255">
              <w:rPr>
                <w:sz w:val="20"/>
                <w:szCs w:val="20"/>
                <w:lang w:val="en-AU"/>
              </w:rPr>
              <w:t>less</w:t>
            </w:r>
            <w:r w:rsidRPr="009E5255">
              <w:rPr>
                <w:spacing w:val="-57"/>
                <w:sz w:val="20"/>
                <w:szCs w:val="20"/>
                <w:lang w:val="en-AU"/>
              </w:rPr>
              <w:t xml:space="preserve"> </w:t>
            </w:r>
            <w:r w:rsidRPr="009E5255">
              <w:rPr>
                <w:sz w:val="20"/>
                <w:szCs w:val="20"/>
                <w:lang w:val="en-AU"/>
              </w:rPr>
              <w:t>complex,</w:t>
            </w:r>
            <w:r w:rsidRPr="009E5255">
              <w:rPr>
                <w:spacing w:val="-1"/>
                <w:sz w:val="20"/>
                <w:szCs w:val="20"/>
                <w:lang w:val="en-AU"/>
              </w:rPr>
              <w:t xml:space="preserve"> </w:t>
            </w:r>
            <w:r w:rsidRPr="009E5255">
              <w:rPr>
                <w:sz w:val="20"/>
                <w:szCs w:val="20"/>
                <w:lang w:val="en-AU"/>
              </w:rPr>
              <w:t>with</w:t>
            </w:r>
            <w:r w:rsidRPr="009E5255">
              <w:rPr>
                <w:spacing w:val="-1"/>
                <w:sz w:val="20"/>
                <w:szCs w:val="20"/>
                <w:lang w:val="en-AU"/>
              </w:rPr>
              <w:t xml:space="preserve"> </w:t>
            </w:r>
            <w:r w:rsidRPr="009E5255">
              <w:rPr>
                <w:sz w:val="20"/>
                <w:szCs w:val="20"/>
                <w:lang w:val="en-AU"/>
              </w:rPr>
              <w:t>scope</w:t>
            </w:r>
            <w:r w:rsidRPr="009E5255">
              <w:rPr>
                <w:spacing w:val="-1"/>
                <w:sz w:val="20"/>
                <w:szCs w:val="20"/>
                <w:lang w:val="en-AU"/>
              </w:rPr>
              <w:t xml:space="preserve"> </w:t>
            </w:r>
            <w:r w:rsidRPr="009E5255">
              <w:rPr>
                <w:sz w:val="20"/>
                <w:szCs w:val="20"/>
                <w:lang w:val="en-AU"/>
              </w:rPr>
              <w:t>for</w:t>
            </w:r>
            <w:r w:rsidRPr="009E5255">
              <w:rPr>
                <w:spacing w:val="-2"/>
                <w:sz w:val="20"/>
                <w:szCs w:val="20"/>
                <w:lang w:val="en-AU"/>
              </w:rPr>
              <w:t xml:space="preserve"> </w:t>
            </w:r>
            <w:r w:rsidRPr="009E5255">
              <w:rPr>
                <w:sz w:val="20"/>
                <w:szCs w:val="20"/>
                <w:lang w:val="en-AU"/>
              </w:rPr>
              <w:t>improving</w:t>
            </w:r>
            <w:r w:rsidRPr="009E5255">
              <w:rPr>
                <w:spacing w:val="-2"/>
                <w:sz w:val="20"/>
                <w:szCs w:val="20"/>
                <w:lang w:val="en-AU"/>
              </w:rPr>
              <w:t xml:space="preserve"> </w:t>
            </w:r>
            <w:r w:rsidRPr="009E5255">
              <w:rPr>
                <w:sz w:val="20"/>
                <w:szCs w:val="20"/>
                <w:lang w:val="en-AU"/>
              </w:rPr>
              <w:t>accountability</w:t>
            </w:r>
            <w:r w:rsidRPr="009E5255">
              <w:rPr>
                <w:spacing w:val="-3"/>
                <w:sz w:val="20"/>
                <w:szCs w:val="20"/>
                <w:lang w:val="en-AU"/>
              </w:rPr>
              <w:t xml:space="preserve"> </w:t>
            </w:r>
            <w:r w:rsidRPr="009E5255">
              <w:rPr>
                <w:sz w:val="20"/>
                <w:szCs w:val="20"/>
                <w:lang w:val="en-AU"/>
              </w:rPr>
              <w:t>and cost-effectiveness.</w:t>
            </w:r>
          </w:p>
          <w:p w14:paraId="19685B17" w14:textId="77777777" w:rsidR="001A78B7" w:rsidRPr="009E5255" w:rsidRDefault="001A78B7" w:rsidP="007C7FC9">
            <w:pPr>
              <w:spacing w:before="0" w:after="0" w:line="240" w:lineRule="auto"/>
              <w:ind w:left="360"/>
              <w:jc w:val="right"/>
              <w:rPr>
                <w:sz w:val="20"/>
                <w:szCs w:val="20"/>
              </w:rPr>
            </w:pPr>
          </w:p>
          <w:p w14:paraId="794DA7B0" w14:textId="630D89B2" w:rsidR="00EC00E3" w:rsidRPr="009E5255" w:rsidRDefault="00EC00E3" w:rsidP="007C7FC9">
            <w:pPr>
              <w:spacing w:before="0" w:after="0" w:line="240" w:lineRule="auto"/>
              <w:ind w:left="360"/>
              <w:jc w:val="right"/>
              <w:rPr>
                <w:sz w:val="20"/>
                <w:szCs w:val="20"/>
              </w:rPr>
            </w:pPr>
            <w:r w:rsidRPr="009E5255">
              <w:rPr>
                <w:sz w:val="20"/>
                <w:szCs w:val="20"/>
              </w:rPr>
              <w:t>(Sect</w:t>
            </w:r>
            <w:r w:rsidR="00D66D99" w:rsidRPr="009E5255">
              <w:rPr>
                <w:sz w:val="20"/>
                <w:szCs w:val="20"/>
              </w:rPr>
              <w:t>ion</w:t>
            </w:r>
            <w:r w:rsidRPr="009E5255">
              <w:rPr>
                <w:sz w:val="20"/>
                <w:szCs w:val="20"/>
              </w:rPr>
              <w:t xml:space="preserve"> 15</w:t>
            </w:r>
            <w:r w:rsidR="00D66D99" w:rsidRPr="009E5255">
              <w:rPr>
                <w:sz w:val="20"/>
                <w:szCs w:val="20"/>
              </w:rPr>
              <w:t>,</w:t>
            </w:r>
            <w:r w:rsidRPr="009E5255">
              <w:rPr>
                <w:sz w:val="20"/>
                <w:szCs w:val="20"/>
              </w:rPr>
              <w:t xml:space="preserve"> p</w:t>
            </w:r>
            <w:r w:rsidR="00D66D99" w:rsidRPr="009E5255">
              <w:rPr>
                <w:sz w:val="20"/>
                <w:szCs w:val="20"/>
              </w:rPr>
              <w:t xml:space="preserve">. </w:t>
            </w:r>
            <w:r w:rsidRPr="009E5255">
              <w:rPr>
                <w:sz w:val="20"/>
                <w:szCs w:val="20"/>
              </w:rPr>
              <w:t>52).</w:t>
            </w:r>
          </w:p>
        </w:tc>
        <w:tc>
          <w:tcPr>
            <w:tcW w:w="4650" w:type="dxa"/>
            <w:tcMar>
              <w:left w:w="0" w:type="dxa"/>
              <w:right w:w="113" w:type="dxa"/>
            </w:tcMar>
          </w:tcPr>
          <w:p w14:paraId="332701C6" w14:textId="77777777" w:rsidR="00EC00E3" w:rsidRPr="009E5255" w:rsidRDefault="00EC00E3" w:rsidP="007C7FC9">
            <w:pPr>
              <w:spacing w:before="0" w:after="0" w:line="240" w:lineRule="auto"/>
              <w:rPr>
                <w:color w:val="000000" w:themeColor="text1"/>
                <w:sz w:val="20"/>
                <w:szCs w:val="20"/>
              </w:rPr>
            </w:pPr>
          </w:p>
        </w:tc>
      </w:tr>
      <w:tr w:rsidR="00EC00E3" w:rsidRPr="009E5255" w14:paraId="49F0FB6F" w14:textId="77777777" w:rsidTr="005B67A6">
        <w:tc>
          <w:tcPr>
            <w:tcW w:w="4650" w:type="dxa"/>
            <w:tcMar>
              <w:left w:w="0" w:type="dxa"/>
              <w:right w:w="113" w:type="dxa"/>
            </w:tcMar>
          </w:tcPr>
          <w:p w14:paraId="7E35EB8B" w14:textId="77777777" w:rsidR="00EC00E3" w:rsidRPr="009E5255" w:rsidRDefault="00EC00E3" w:rsidP="007C7FC9">
            <w:pPr>
              <w:spacing w:before="0" w:after="0" w:line="240" w:lineRule="auto"/>
              <w:rPr>
                <w:color w:val="000000" w:themeColor="text1"/>
                <w:sz w:val="20"/>
                <w:szCs w:val="20"/>
              </w:rPr>
            </w:pPr>
          </w:p>
          <w:p w14:paraId="7045CBF8" w14:textId="77777777" w:rsidR="00EC00E3" w:rsidRPr="009E5255" w:rsidRDefault="00EC00E3" w:rsidP="007C7FC9">
            <w:pPr>
              <w:spacing w:before="0" w:after="0" w:line="240" w:lineRule="auto"/>
              <w:rPr>
                <w:i/>
                <w:iCs/>
                <w:color w:val="000000" w:themeColor="text1"/>
                <w:sz w:val="20"/>
                <w:szCs w:val="20"/>
              </w:rPr>
            </w:pPr>
            <w:r w:rsidRPr="009E5255">
              <w:rPr>
                <w:i/>
                <w:iCs/>
                <w:color w:val="000000" w:themeColor="text1"/>
                <w:sz w:val="20"/>
                <w:szCs w:val="20"/>
              </w:rPr>
              <w:t>Standards (Pharmacy)</w:t>
            </w:r>
          </w:p>
          <w:p w14:paraId="759A3DE3" w14:textId="20AB8CD0" w:rsidR="005B67A6" w:rsidRPr="009E5255" w:rsidRDefault="005B67A6" w:rsidP="007C7FC9">
            <w:pPr>
              <w:spacing w:before="0" w:after="0" w:line="240" w:lineRule="auto"/>
              <w:rPr>
                <w:i/>
                <w:iCs/>
                <w:color w:val="000000" w:themeColor="text1"/>
                <w:sz w:val="20"/>
                <w:szCs w:val="20"/>
              </w:rPr>
            </w:pPr>
          </w:p>
        </w:tc>
        <w:tc>
          <w:tcPr>
            <w:tcW w:w="4650" w:type="dxa"/>
            <w:tcMar>
              <w:left w:w="0" w:type="dxa"/>
              <w:right w:w="113" w:type="dxa"/>
            </w:tcMar>
          </w:tcPr>
          <w:p w14:paraId="39451A30" w14:textId="77777777" w:rsidR="00EC00E3" w:rsidRPr="009E5255" w:rsidRDefault="00EC00E3" w:rsidP="007C7FC9">
            <w:pPr>
              <w:spacing w:before="0" w:after="0" w:line="240" w:lineRule="auto"/>
              <w:rPr>
                <w:color w:val="000000" w:themeColor="text1"/>
                <w:sz w:val="20"/>
                <w:szCs w:val="20"/>
              </w:rPr>
            </w:pPr>
          </w:p>
        </w:tc>
        <w:tc>
          <w:tcPr>
            <w:tcW w:w="4650" w:type="dxa"/>
            <w:tcMar>
              <w:left w:w="0" w:type="dxa"/>
              <w:right w:w="113" w:type="dxa"/>
            </w:tcMar>
          </w:tcPr>
          <w:p w14:paraId="2B0A6C7F" w14:textId="77777777" w:rsidR="00EC00E3" w:rsidRPr="009E5255" w:rsidRDefault="00EC00E3" w:rsidP="007C7FC9">
            <w:pPr>
              <w:spacing w:before="0" w:after="0" w:line="240" w:lineRule="auto"/>
              <w:rPr>
                <w:color w:val="000000" w:themeColor="text1"/>
                <w:sz w:val="20"/>
                <w:szCs w:val="20"/>
              </w:rPr>
            </w:pPr>
          </w:p>
        </w:tc>
      </w:tr>
      <w:tr w:rsidR="00EC00E3" w:rsidRPr="009E5255" w14:paraId="168AAFE9" w14:textId="77777777" w:rsidTr="005B67A6">
        <w:tc>
          <w:tcPr>
            <w:tcW w:w="4650" w:type="dxa"/>
            <w:tcMar>
              <w:left w:w="0" w:type="dxa"/>
              <w:right w:w="113" w:type="dxa"/>
            </w:tcMar>
          </w:tcPr>
          <w:p w14:paraId="69CEF357" w14:textId="2A1FC7A4" w:rsidR="00A73BC7" w:rsidRPr="009E5255" w:rsidRDefault="00A73BC7">
            <w:pPr>
              <w:pStyle w:val="BodyText"/>
              <w:numPr>
                <w:ilvl w:val="0"/>
                <w:numId w:val="38"/>
              </w:numPr>
              <w:tabs>
                <w:tab w:val="left" w:pos="799"/>
                <w:tab w:val="left" w:pos="800"/>
              </w:tabs>
              <w:autoSpaceDE w:val="0"/>
              <w:autoSpaceDN w:val="0"/>
              <w:spacing w:before="0" w:after="0" w:line="240" w:lineRule="auto"/>
              <w:ind w:right="251"/>
              <w:rPr>
                <w:color w:val="000000" w:themeColor="text1"/>
                <w:sz w:val="20"/>
                <w:szCs w:val="20"/>
              </w:rPr>
            </w:pPr>
            <w:r w:rsidRPr="009E5255">
              <w:rPr>
                <w:color w:val="000000" w:themeColor="text1"/>
                <w:sz w:val="20"/>
                <w:szCs w:val="20"/>
              </w:rPr>
              <w:t xml:space="preserve">Short-term:  The Review reiterates the findings of the King Review (2017) and recommends the application of a nationally consistent set of standards to the compounding and supply of cancer medicines.  </w:t>
            </w:r>
          </w:p>
          <w:p w14:paraId="435A4605" w14:textId="77777777" w:rsidR="00A73BC7" w:rsidRPr="009E5255" w:rsidRDefault="00A73BC7" w:rsidP="007C7FC9">
            <w:pPr>
              <w:spacing w:before="0" w:after="0" w:line="240" w:lineRule="auto"/>
              <w:ind w:left="43"/>
              <w:jc w:val="right"/>
              <w:rPr>
                <w:color w:val="000000" w:themeColor="text1"/>
                <w:sz w:val="20"/>
                <w:szCs w:val="20"/>
              </w:rPr>
            </w:pPr>
          </w:p>
          <w:p w14:paraId="2EBD635D" w14:textId="3985B996" w:rsidR="00EC00E3" w:rsidRPr="009E5255" w:rsidRDefault="00A73BC7" w:rsidP="007C7FC9">
            <w:pPr>
              <w:spacing w:before="0" w:after="0" w:line="240" w:lineRule="auto"/>
              <w:jc w:val="right"/>
              <w:rPr>
                <w:color w:val="000000" w:themeColor="text1"/>
                <w:sz w:val="20"/>
                <w:szCs w:val="20"/>
              </w:rPr>
            </w:pPr>
            <w:r w:rsidRPr="009E5255">
              <w:rPr>
                <w:color w:val="000000" w:themeColor="text1"/>
                <w:sz w:val="20"/>
                <w:szCs w:val="20"/>
              </w:rPr>
              <w:t>(</w:t>
            </w:r>
            <w:r w:rsidRPr="009E5255">
              <w:rPr>
                <w:rFonts w:eastAsia="Times New Roman"/>
                <w:color w:val="000000" w:themeColor="text1"/>
                <w:sz w:val="20"/>
                <w:szCs w:val="20"/>
                <w:lang w:eastAsia="en-GB"/>
              </w:rPr>
              <w:t>see Sections</w:t>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3640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1</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797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4</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802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1.6</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807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4.3.3</w:t>
            </w:r>
            <w:r w:rsidRPr="009E5255">
              <w:rPr>
                <w:color w:val="000000" w:themeColor="text1"/>
                <w:sz w:val="20"/>
                <w:szCs w:val="20"/>
              </w:rPr>
              <w:fldChar w:fldCharType="end"/>
            </w:r>
            <w:r w:rsidRPr="009E5255">
              <w:rPr>
                <w:color w:val="000000" w:themeColor="text1"/>
                <w:sz w:val="20"/>
                <w:szCs w:val="20"/>
              </w:rPr>
              <w:t xml:space="preserve">; </w:t>
            </w:r>
            <w:r w:rsidRPr="009E5255">
              <w:rPr>
                <w:color w:val="000000" w:themeColor="text1"/>
                <w:sz w:val="20"/>
                <w:szCs w:val="20"/>
              </w:rPr>
              <w:fldChar w:fldCharType="begin"/>
            </w:r>
            <w:r w:rsidRPr="009E5255">
              <w:rPr>
                <w:color w:val="000000" w:themeColor="text1"/>
                <w:sz w:val="20"/>
                <w:szCs w:val="20"/>
              </w:rPr>
              <w:instrText xml:space="preserve"> REF _Ref93055814 \r \h  \* MERGEFORMAT </w:instrText>
            </w:r>
            <w:r w:rsidRPr="009E5255">
              <w:rPr>
                <w:color w:val="000000" w:themeColor="text1"/>
                <w:sz w:val="20"/>
                <w:szCs w:val="20"/>
              </w:rPr>
            </w:r>
            <w:r w:rsidRPr="009E5255">
              <w:rPr>
                <w:color w:val="000000" w:themeColor="text1"/>
                <w:sz w:val="20"/>
                <w:szCs w:val="20"/>
              </w:rPr>
              <w:fldChar w:fldCharType="separate"/>
            </w:r>
            <w:r w:rsidR="000C766B">
              <w:rPr>
                <w:color w:val="000000" w:themeColor="text1"/>
                <w:sz w:val="20"/>
                <w:szCs w:val="20"/>
                <w:cs/>
              </w:rPr>
              <w:t>‎</w:t>
            </w:r>
            <w:r w:rsidR="000C766B">
              <w:rPr>
                <w:color w:val="000000" w:themeColor="text1"/>
                <w:sz w:val="20"/>
                <w:szCs w:val="20"/>
              </w:rPr>
              <w:t>6.3.4</w:t>
            </w:r>
            <w:r w:rsidRPr="009E5255">
              <w:rPr>
                <w:color w:val="000000" w:themeColor="text1"/>
                <w:sz w:val="20"/>
                <w:szCs w:val="20"/>
              </w:rPr>
              <w:fldChar w:fldCharType="end"/>
            </w:r>
            <w:r w:rsidRPr="009E5255">
              <w:rPr>
                <w:color w:val="000000" w:themeColor="text1"/>
                <w:sz w:val="20"/>
                <w:szCs w:val="20"/>
              </w:rPr>
              <w:t>)</w:t>
            </w:r>
          </w:p>
        </w:tc>
        <w:tc>
          <w:tcPr>
            <w:tcW w:w="4650" w:type="dxa"/>
            <w:tcMar>
              <w:left w:w="0" w:type="dxa"/>
              <w:right w:w="113" w:type="dxa"/>
            </w:tcMar>
          </w:tcPr>
          <w:p w14:paraId="3299BDEE"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There</w:t>
            </w:r>
            <w:r w:rsidRPr="009E5255">
              <w:rPr>
                <w:spacing w:val="-3"/>
                <w:sz w:val="20"/>
                <w:szCs w:val="20"/>
                <w:lang w:val="en-AU"/>
              </w:rPr>
              <w:t xml:space="preserve"> </w:t>
            </w:r>
            <w:r w:rsidRPr="009E5255">
              <w:rPr>
                <w:sz w:val="20"/>
                <w:szCs w:val="20"/>
                <w:lang w:val="en-AU"/>
              </w:rPr>
              <w:t>is</w:t>
            </w:r>
            <w:r w:rsidRPr="009E5255">
              <w:rPr>
                <w:spacing w:val="-1"/>
                <w:sz w:val="20"/>
                <w:szCs w:val="20"/>
                <w:lang w:val="en-AU"/>
              </w:rPr>
              <w:t xml:space="preserve"> </w:t>
            </w:r>
            <w:r w:rsidRPr="009E5255">
              <w:rPr>
                <w:sz w:val="20"/>
                <w:szCs w:val="20"/>
                <w:lang w:val="en-AU"/>
              </w:rPr>
              <w:t>an</w:t>
            </w:r>
            <w:r w:rsidRPr="009E5255">
              <w:rPr>
                <w:spacing w:val="1"/>
                <w:sz w:val="20"/>
                <w:szCs w:val="20"/>
                <w:lang w:val="en-AU"/>
              </w:rPr>
              <w:t xml:space="preserve"> </w:t>
            </w:r>
            <w:r w:rsidRPr="009E5255">
              <w:rPr>
                <w:sz w:val="20"/>
                <w:szCs w:val="20"/>
                <w:lang w:val="en-AU"/>
              </w:rPr>
              <w:t>extensive</w:t>
            </w:r>
            <w:r w:rsidRPr="009E5255">
              <w:rPr>
                <w:spacing w:val="-2"/>
                <w:sz w:val="20"/>
                <w:szCs w:val="20"/>
                <w:lang w:val="en-AU"/>
              </w:rPr>
              <w:t xml:space="preserve"> </w:t>
            </w:r>
            <w:r w:rsidRPr="009E5255">
              <w:rPr>
                <w:sz w:val="20"/>
                <w:szCs w:val="20"/>
                <w:lang w:val="en-AU"/>
              </w:rPr>
              <w:t>range</w:t>
            </w:r>
            <w:r w:rsidRPr="009E5255">
              <w:rPr>
                <w:spacing w:val="-1"/>
                <w:sz w:val="20"/>
                <w:szCs w:val="20"/>
                <w:lang w:val="en-AU"/>
              </w:rPr>
              <w:t xml:space="preserve"> </w:t>
            </w:r>
            <w:r w:rsidRPr="009E5255">
              <w:rPr>
                <w:sz w:val="20"/>
                <w:szCs w:val="20"/>
                <w:lang w:val="en-AU"/>
              </w:rPr>
              <w:t>of guidelines</w:t>
            </w:r>
            <w:r w:rsidRPr="009E5255">
              <w:rPr>
                <w:spacing w:val="-1"/>
                <w:sz w:val="20"/>
                <w:szCs w:val="20"/>
                <w:lang w:val="en-AU"/>
              </w:rPr>
              <w:t xml:space="preserve"> </w:t>
            </w:r>
            <w:r w:rsidRPr="009E5255">
              <w:rPr>
                <w:sz w:val="20"/>
                <w:szCs w:val="20"/>
                <w:lang w:val="en-AU"/>
              </w:rPr>
              <w:t>and</w:t>
            </w:r>
            <w:r w:rsidRPr="009E5255">
              <w:rPr>
                <w:spacing w:val="-1"/>
                <w:sz w:val="20"/>
                <w:szCs w:val="20"/>
                <w:lang w:val="en-AU"/>
              </w:rPr>
              <w:t xml:space="preserve"> </w:t>
            </w:r>
            <w:r w:rsidRPr="009E5255">
              <w:rPr>
                <w:sz w:val="20"/>
                <w:szCs w:val="20"/>
                <w:lang w:val="en-AU"/>
              </w:rPr>
              <w:t>standards that</w:t>
            </w:r>
            <w:r w:rsidRPr="009E5255">
              <w:rPr>
                <w:spacing w:val="-1"/>
                <w:sz w:val="20"/>
                <w:szCs w:val="20"/>
                <w:lang w:val="en-AU"/>
              </w:rPr>
              <w:t xml:space="preserve"> </w:t>
            </w:r>
            <w:r w:rsidRPr="009E5255">
              <w:rPr>
                <w:sz w:val="20"/>
                <w:szCs w:val="20"/>
                <w:lang w:val="en-AU"/>
              </w:rPr>
              <w:t>apply</w:t>
            </w:r>
            <w:r w:rsidRPr="009E5255">
              <w:rPr>
                <w:spacing w:val="-6"/>
                <w:sz w:val="20"/>
                <w:szCs w:val="20"/>
                <w:lang w:val="en-AU"/>
              </w:rPr>
              <w:t xml:space="preserve"> </w:t>
            </w:r>
            <w:r w:rsidRPr="009E5255">
              <w:rPr>
                <w:sz w:val="20"/>
                <w:szCs w:val="20"/>
                <w:lang w:val="en-AU"/>
              </w:rPr>
              <w:t>to</w:t>
            </w:r>
            <w:r w:rsidRPr="009E5255">
              <w:rPr>
                <w:spacing w:val="-1"/>
                <w:sz w:val="20"/>
                <w:szCs w:val="20"/>
                <w:lang w:val="en-AU"/>
              </w:rPr>
              <w:t xml:space="preserve"> </w:t>
            </w:r>
            <w:r w:rsidRPr="009E5255">
              <w:rPr>
                <w:sz w:val="20"/>
                <w:szCs w:val="20"/>
                <w:lang w:val="en-AU"/>
              </w:rPr>
              <w:t>chemotherapy</w:t>
            </w:r>
            <w:r w:rsidRPr="009E5255">
              <w:rPr>
                <w:spacing w:val="-5"/>
                <w:sz w:val="20"/>
                <w:szCs w:val="20"/>
                <w:lang w:val="en-AU"/>
              </w:rPr>
              <w:t xml:space="preserve"> </w:t>
            </w:r>
            <w:r w:rsidRPr="009E5255">
              <w:rPr>
                <w:sz w:val="20"/>
                <w:szCs w:val="20"/>
                <w:lang w:val="en-AU"/>
              </w:rPr>
              <w:t>services,</w:t>
            </w:r>
            <w:r w:rsidRPr="009E5255">
              <w:rPr>
                <w:spacing w:val="-57"/>
                <w:sz w:val="20"/>
                <w:szCs w:val="20"/>
                <w:lang w:val="en-AU"/>
              </w:rPr>
              <w:t xml:space="preserve"> </w:t>
            </w:r>
            <w:r w:rsidRPr="009E5255">
              <w:rPr>
                <w:sz w:val="20"/>
                <w:szCs w:val="20"/>
                <w:lang w:val="en-AU"/>
              </w:rPr>
              <w:t>but</w:t>
            </w:r>
            <w:r w:rsidRPr="009E5255">
              <w:rPr>
                <w:spacing w:val="-1"/>
                <w:sz w:val="20"/>
                <w:szCs w:val="20"/>
                <w:lang w:val="en-AU"/>
              </w:rPr>
              <w:t xml:space="preserve"> </w:t>
            </w:r>
            <w:r w:rsidRPr="009E5255">
              <w:rPr>
                <w:sz w:val="20"/>
                <w:szCs w:val="20"/>
                <w:lang w:val="en-AU"/>
              </w:rPr>
              <w:t>no existing</w:t>
            </w:r>
            <w:r w:rsidRPr="009E5255">
              <w:rPr>
                <w:spacing w:val="-2"/>
                <w:sz w:val="20"/>
                <w:szCs w:val="20"/>
                <w:lang w:val="en-AU"/>
              </w:rPr>
              <w:t xml:space="preserve"> </w:t>
            </w:r>
            <w:r w:rsidRPr="009E5255">
              <w:rPr>
                <w:sz w:val="20"/>
                <w:szCs w:val="20"/>
                <w:lang w:val="en-AU"/>
              </w:rPr>
              <w:t>agreement on a</w:t>
            </w:r>
            <w:r w:rsidRPr="009E5255">
              <w:rPr>
                <w:spacing w:val="-1"/>
                <w:sz w:val="20"/>
                <w:szCs w:val="20"/>
                <w:lang w:val="en-AU"/>
              </w:rPr>
              <w:t xml:space="preserve"> </w:t>
            </w:r>
            <w:r w:rsidRPr="009E5255">
              <w:rPr>
                <w:sz w:val="20"/>
                <w:szCs w:val="20"/>
                <w:lang w:val="en-AU"/>
              </w:rPr>
              <w:t>consistent set of standards.</w:t>
            </w:r>
          </w:p>
          <w:p w14:paraId="4F181074"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Third-party compounders are licensed by the TGA however pharmacies that compound in-</w:t>
            </w:r>
            <w:r w:rsidRPr="009E5255">
              <w:rPr>
                <w:spacing w:val="-57"/>
                <w:sz w:val="20"/>
                <w:szCs w:val="20"/>
                <w:lang w:val="en-AU"/>
              </w:rPr>
              <w:t xml:space="preserve"> </w:t>
            </w:r>
            <w:r w:rsidRPr="009E5255">
              <w:rPr>
                <w:sz w:val="20"/>
                <w:szCs w:val="20"/>
                <w:lang w:val="en-AU"/>
              </w:rPr>
              <w:t>house</w:t>
            </w:r>
            <w:r w:rsidRPr="009E5255">
              <w:rPr>
                <w:spacing w:val="-2"/>
                <w:sz w:val="20"/>
                <w:szCs w:val="20"/>
                <w:lang w:val="en-AU"/>
              </w:rPr>
              <w:t xml:space="preserve"> </w:t>
            </w:r>
            <w:r w:rsidRPr="009E5255">
              <w:rPr>
                <w:sz w:val="20"/>
                <w:szCs w:val="20"/>
                <w:lang w:val="en-AU"/>
              </w:rPr>
              <w:t>are</w:t>
            </w:r>
            <w:r w:rsidRPr="009E5255">
              <w:rPr>
                <w:spacing w:val="-2"/>
                <w:sz w:val="20"/>
                <w:szCs w:val="20"/>
                <w:lang w:val="en-AU"/>
              </w:rPr>
              <w:t xml:space="preserve"> </w:t>
            </w:r>
            <w:r w:rsidRPr="009E5255">
              <w:rPr>
                <w:sz w:val="20"/>
                <w:szCs w:val="20"/>
                <w:lang w:val="en-AU"/>
              </w:rPr>
              <w:t>not monitored</w:t>
            </w:r>
            <w:r w:rsidRPr="009E5255">
              <w:rPr>
                <w:spacing w:val="1"/>
                <w:sz w:val="20"/>
                <w:szCs w:val="20"/>
                <w:lang w:val="en-AU"/>
              </w:rPr>
              <w:t xml:space="preserve"> </w:t>
            </w:r>
            <w:r w:rsidRPr="009E5255">
              <w:rPr>
                <w:sz w:val="20"/>
                <w:szCs w:val="20"/>
                <w:lang w:val="en-AU"/>
              </w:rPr>
              <w:t>to the same extent.</w:t>
            </w:r>
          </w:p>
          <w:p w14:paraId="693C066F"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Training</w:t>
            </w:r>
            <w:r w:rsidRPr="009E5255">
              <w:rPr>
                <w:spacing w:val="-4"/>
                <w:sz w:val="20"/>
                <w:szCs w:val="20"/>
                <w:lang w:val="en-AU"/>
              </w:rPr>
              <w:t xml:space="preserve"> </w:t>
            </w:r>
            <w:r w:rsidRPr="009E5255">
              <w:rPr>
                <w:sz w:val="20"/>
                <w:szCs w:val="20"/>
                <w:lang w:val="en-AU"/>
              </w:rPr>
              <w:t>opportunities</w:t>
            </w:r>
            <w:r w:rsidRPr="009E5255">
              <w:rPr>
                <w:spacing w:val="-1"/>
                <w:sz w:val="20"/>
                <w:szCs w:val="20"/>
                <w:lang w:val="en-AU"/>
              </w:rPr>
              <w:t xml:space="preserve"> </w:t>
            </w:r>
            <w:r w:rsidRPr="009E5255">
              <w:rPr>
                <w:sz w:val="20"/>
                <w:szCs w:val="20"/>
                <w:lang w:val="en-AU"/>
              </w:rPr>
              <w:t>vary</w:t>
            </w:r>
            <w:r w:rsidRPr="009E5255">
              <w:rPr>
                <w:spacing w:val="-4"/>
                <w:sz w:val="20"/>
                <w:szCs w:val="20"/>
                <w:lang w:val="en-AU"/>
              </w:rPr>
              <w:t xml:space="preserve"> </w:t>
            </w:r>
            <w:r w:rsidRPr="009E5255">
              <w:rPr>
                <w:sz w:val="20"/>
                <w:szCs w:val="20"/>
                <w:lang w:val="en-AU"/>
              </w:rPr>
              <w:t>and</w:t>
            </w:r>
            <w:r w:rsidRPr="009E5255">
              <w:rPr>
                <w:spacing w:val="-1"/>
                <w:sz w:val="20"/>
                <w:szCs w:val="20"/>
                <w:lang w:val="en-AU"/>
              </w:rPr>
              <w:t xml:space="preserve"> </w:t>
            </w:r>
            <w:r w:rsidRPr="009E5255">
              <w:rPr>
                <w:sz w:val="20"/>
                <w:szCs w:val="20"/>
                <w:lang w:val="en-AU"/>
              </w:rPr>
              <w:t>there</w:t>
            </w:r>
            <w:r w:rsidRPr="009E5255">
              <w:rPr>
                <w:spacing w:val="-2"/>
                <w:sz w:val="20"/>
                <w:szCs w:val="20"/>
                <w:lang w:val="en-AU"/>
              </w:rPr>
              <w:t xml:space="preserve"> </w:t>
            </w:r>
            <w:r w:rsidRPr="009E5255">
              <w:rPr>
                <w:sz w:val="20"/>
                <w:szCs w:val="20"/>
                <w:lang w:val="en-AU"/>
              </w:rPr>
              <w:t>is</w:t>
            </w:r>
            <w:r w:rsidRPr="009E5255">
              <w:rPr>
                <w:spacing w:val="-1"/>
                <w:sz w:val="20"/>
                <w:szCs w:val="20"/>
                <w:lang w:val="en-AU"/>
              </w:rPr>
              <w:t xml:space="preserve"> </w:t>
            </w:r>
            <w:r w:rsidRPr="009E5255">
              <w:rPr>
                <w:sz w:val="20"/>
                <w:szCs w:val="20"/>
                <w:lang w:val="en-AU"/>
              </w:rPr>
              <w:t>a</w:t>
            </w:r>
            <w:r w:rsidRPr="009E5255">
              <w:rPr>
                <w:spacing w:val="-1"/>
                <w:sz w:val="20"/>
                <w:szCs w:val="20"/>
                <w:lang w:val="en-AU"/>
              </w:rPr>
              <w:t xml:space="preserve"> </w:t>
            </w:r>
            <w:r w:rsidRPr="009E5255">
              <w:rPr>
                <w:sz w:val="20"/>
                <w:szCs w:val="20"/>
                <w:lang w:val="en-AU"/>
              </w:rPr>
              <w:t>recognised</w:t>
            </w:r>
            <w:r w:rsidRPr="009E5255">
              <w:rPr>
                <w:spacing w:val="-1"/>
                <w:sz w:val="20"/>
                <w:szCs w:val="20"/>
                <w:lang w:val="en-AU"/>
              </w:rPr>
              <w:t xml:space="preserve"> </w:t>
            </w:r>
            <w:r w:rsidRPr="009E5255">
              <w:rPr>
                <w:sz w:val="20"/>
                <w:szCs w:val="20"/>
                <w:lang w:val="en-AU"/>
              </w:rPr>
              <w:t>need</w:t>
            </w:r>
            <w:r w:rsidRPr="009E5255">
              <w:rPr>
                <w:spacing w:val="1"/>
                <w:sz w:val="20"/>
                <w:szCs w:val="20"/>
                <w:lang w:val="en-AU"/>
              </w:rPr>
              <w:t xml:space="preserve"> </w:t>
            </w:r>
            <w:r w:rsidRPr="009E5255">
              <w:rPr>
                <w:sz w:val="20"/>
                <w:szCs w:val="20"/>
                <w:lang w:val="en-AU"/>
              </w:rPr>
              <w:t>among</w:t>
            </w:r>
            <w:r w:rsidRPr="009E5255">
              <w:rPr>
                <w:spacing w:val="-2"/>
                <w:sz w:val="20"/>
                <w:szCs w:val="20"/>
                <w:lang w:val="en-AU"/>
              </w:rPr>
              <w:t xml:space="preserve"> </w:t>
            </w:r>
            <w:r w:rsidRPr="009E5255">
              <w:rPr>
                <w:sz w:val="20"/>
                <w:szCs w:val="20"/>
                <w:lang w:val="en-AU"/>
              </w:rPr>
              <w:t>stakeholders</w:t>
            </w:r>
            <w:r w:rsidRPr="009E5255">
              <w:rPr>
                <w:spacing w:val="-1"/>
                <w:sz w:val="20"/>
                <w:szCs w:val="20"/>
                <w:lang w:val="en-AU"/>
              </w:rPr>
              <w:t xml:space="preserve"> </w:t>
            </w:r>
            <w:r w:rsidRPr="009E5255">
              <w:rPr>
                <w:sz w:val="20"/>
                <w:szCs w:val="20"/>
                <w:lang w:val="en-AU"/>
              </w:rPr>
              <w:t>for formal</w:t>
            </w:r>
            <w:r w:rsidRPr="009E5255">
              <w:rPr>
                <w:spacing w:val="-57"/>
                <w:sz w:val="20"/>
                <w:szCs w:val="20"/>
                <w:lang w:val="en-AU"/>
              </w:rPr>
              <w:t xml:space="preserve"> </w:t>
            </w:r>
            <w:r w:rsidRPr="009E5255">
              <w:rPr>
                <w:sz w:val="20"/>
                <w:szCs w:val="20"/>
                <w:lang w:val="en-AU"/>
              </w:rPr>
              <w:t>accreditation.</w:t>
            </w:r>
          </w:p>
          <w:p w14:paraId="3ECFB76D"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Any changes to the existing standards, training requirements or licensing requirements could</w:t>
            </w:r>
            <w:r w:rsidRPr="009E5255">
              <w:rPr>
                <w:spacing w:val="-58"/>
                <w:sz w:val="20"/>
                <w:szCs w:val="20"/>
                <w:lang w:val="en-AU"/>
              </w:rPr>
              <w:t xml:space="preserve"> </w:t>
            </w:r>
            <w:r w:rsidRPr="009E5255">
              <w:rPr>
                <w:sz w:val="20"/>
                <w:szCs w:val="20"/>
                <w:lang w:val="en-AU"/>
              </w:rPr>
              <w:t>improve the quality and safety of preparation and dispensing in Australia but would also be</w:t>
            </w:r>
            <w:r w:rsidRPr="009E5255">
              <w:rPr>
                <w:spacing w:val="1"/>
                <w:sz w:val="20"/>
                <w:szCs w:val="20"/>
                <w:lang w:val="en-AU"/>
              </w:rPr>
              <w:t xml:space="preserve"> </w:t>
            </w:r>
            <w:r w:rsidRPr="009E5255">
              <w:rPr>
                <w:sz w:val="20"/>
                <w:szCs w:val="20"/>
                <w:lang w:val="en-AU"/>
              </w:rPr>
              <w:t>very costly for the sector. For some providers, particularly smaller ones, these costs may be</w:t>
            </w:r>
            <w:r w:rsidRPr="009E5255">
              <w:rPr>
                <w:spacing w:val="1"/>
                <w:sz w:val="20"/>
                <w:szCs w:val="20"/>
                <w:lang w:val="en-AU"/>
              </w:rPr>
              <w:t xml:space="preserve"> </w:t>
            </w:r>
            <w:r w:rsidRPr="009E5255">
              <w:rPr>
                <w:sz w:val="20"/>
                <w:szCs w:val="20"/>
                <w:lang w:val="en-AU"/>
              </w:rPr>
              <w:t>prohibitive</w:t>
            </w:r>
            <w:r w:rsidRPr="009E5255">
              <w:rPr>
                <w:spacing w:val="-2"/>
                <w:sz w:val="20"/>
                <w:szCs w:val="20"/>
                <w:lang w:val="en-AU"/>
              </w:rPr>
              <w:t xml:space="preserve"> </w:t>
            </w:r>
            <w:r w:rsidRPr="009E5255">
              <w:rPr>
                <w:sz w:val="20"/>
                <w:szCs w:val="20"/>
                <w:lang w:val="en-AU"/>
              </w:rPr>
              <w:t>to continued provision of</w:t>
            </w:r>
            <w:r w:rsidRPr="009E5255">
              <w:rPr>
                <w:spacing w:val="-1"/>
                <w:sz w:val="20"/>
                <w:szCs w:val="20"/>
                <w:lang w:val="en-AU"/>
              </w:rPr>
              <w:t xml:space="preserve"> </w:t>
            </w:r>
            <w:r w:rsidRPr="009E5255">
              <w:rPr>
                <w:sz w:val="20"/>
                <w:szCs w:val="20"/>
                <w:lang w:val="en-AU"/>
              </w:rPr>
              <w:t>chemotherapy</w:t>
            </w:r>
            <w:r w:rsidRPr="009E5255">
              <w:rPr>
                <w:spacing w:val="-5"/>
                <w:sz w:val="20"/>
                <w:szCs w:val="20"/>
                <w:lang w:val="en-AU"/>
              </w:rPr>
              <w:t xml:space="preserve"> </w:t>
            </w:r>
            <w:r w:rsidRPr="009E5255">
              <w:rPr>
                <w:sz w:val="20"/>
                <w:szCs w:val="20"/>
                <w:lang w:val="en-AU"/>
              </w:rPr>
              <w:t>services.</w:t>
            </w:r>
          </w:p>
          <w:p w14:paraId="41BCA80A" w14:textId="77777777" w:rsidR="00EC00E3" w:rsidRPr="009E5255" w:rsidRDefault="00EC00E3" w:rsidP="007C7FC9">
            <w:pPr>
              <w:pStyle w:val="ListParagraph"/>
              <w:spacing w:before="0" w:after="0" w:line="240" w:lineRule="auto"/>
              <w:rPr>
                <w:sz w:val="20"/>
                <w:szCs w:val="20"/>
                <w:lang w:val="en-AU"/>
              </w:rPr>
            </w:pPr>
            <w:r w:rsidRPr="009E5255">
              <w:rPr>
                <w:sz w:val="20"/>
                <w:szCs w:val="20"/>
                <w:lang w:val="en-AU"/>
              </w:rPr>
              <w:t>There</w:t>
            </w:r>
            <w:r w:rsidRPr="009E5255">
              <w:rPr>
                <w:spacing w:val="-3"/>
                <w:sz w:val="20"/>
                <w:szCs w:val="20"/>
                <w:lang w:val="en-AU"/>
              </w:rPr>
              <w:t xml:space="preserve"> </w:t>
            </w:r>
            <w:r w:rsidRPr="009E5255">
              <w:rPr>
                <w:sz w:val="20"/>
                <w:szCs w:val="20"/>
                <w:lang w:val="en-AU"/>
              </w:rPr>
              <w:t>is</w:t>
            </w:r>
            <w:r w:rsidRPr="009E5255">
              <w:rPr>
                <w:spacing w:val="-1"/>
                <w:sz w:val="20"/>
                <w:szCs w:val="20"/>
                <w:lang w:val="en-AU"/>
              </w:rPr>
              <w:t xml:space="preserve"> </w:t>
            </w:r>
            <w:r w:rsidRPr="009E5255">
              <w:rPr>
                <w:sz w:val="20"/>
                <w:szCs w:val="20"/>
                <w:lang w:val="en-AU"/>
              </w:rPr>
              <w:t>a</w:t>
            </w:r>
            <w:r w:rsidRPr="009E5255">
              <w:rPr>
                <w:spacing w:val="1"/>
                <w:sz w:val="20"/>
                <w:szCs w:val="20"/>
                <w:lang w:val="en-AU"/>
              </w:rPr>
              <w:t xml:space="preserve"> </w:t>
            </w:r>
            <w:r w:rsidRPr="009E5255">
              <w:rPr>
                <w:sz w:val="20"/>
                <w:szCs w:val="20"/>
                <w:lang w:val="en-AU"/>
              </w:rPr>
              <w:t>greater</w:t>
            </w:r>
            <w:r w:rsidRPr="009E5255">
              <w:rPr>
                <w:spacing w:val="-1"/>
                <w:sz w:val="20"/>
                <w:szCs w:val="20"/>
                <w:lang w:val="en-AU"/>
              </w:rPr>
              <w:t xml:space="preserve"> </w:t>
            </w:r>
            <w:r w:rsidRPr="009E5255">
              <w:rPr>
                <w:sz w:val="20"/>
                <w:szCs w:val="20"/>
                <w:lang w:val="en-AU"/>
              </w:rPr>
              <w:t>role for the</w:t>
            </w:r>
            <w:r w:rsidRPr="009E5255">
              <w:rPr>
                <w:spacing w:val="-1"/>
                <w:sz w:val="20"/>
                <w:szCs w:val="20"/>
                <w:lang w:val="en-AU"/>
              </w:rPr>
              <w:t xml:space="preserve"> </w:t>
            </w:r>
            <w:r w:rsidRPr="009E5255">
              <w:rPr>
                <w:sz w:val="20"/>
                <w:szCs w:val="20"/>
                <w:lang w:val="en-AU"/>
              </w:rPr>
              <w:t>sector</w:t>
            </w:r>
            <w:r w:rsidRPr="009E5255">
              <w:rPr>
                <w:spacing w:val="-1"/>
                <w:sz w:val="20"/>
                <w:szCs w:val="20"/>
                <w:lang w:val="en-AU"/>
              </w:rPr>
              <w:t xml:space="preserve"> </w:t>
            </w:r>
            <w:r w:rsidRPr="009E5255">
              <w:rPr>
                <w:sz w:val="20"/>
                <w:szCs w:val="20"/>
                <w:lang w:val="en-AU"/>
              </w:rPr>
              <w:t>to</w:t>
            </w:r>
            <w:r w:rsidRPr="009E5255">
              <w:rPr>
                <w:spacing w:val="-1"/>
                <w:sz w:val="20"/>
                <w:szCs w:val="20"/>
                <w:lang w:val="en-AU"/>
              </w:rPr>
              <w:t xml:space="preserve"> </w:t>
            </w:r>
            <w:r w:rsidRPr="009E5255">
              <w:rPr>
                <w:sz w:val="20"/>
                <w:szCs w:val="20"/>
                <w:lang w:val="en-AU"/>
              </w:rPr>
              <w:t>play</w:t>
            </w:r>
            <w:r w:rsidRPr="009E5255">
              <w:rPr>
                <w:spacing w:val="-5"/>
                <w:sz w:val="20"/>
                <w:szCs w:val="20"/>
                <w:lang w:val="en-AU"/>
              </w:rPr>
              <w:t xml:space="preserve"> </w:t>
            </w:r>
            <w:r w:rsidRPr="009E5255">
              <w:rPr>
                <w:sz w:val="20"/>
                <w:szCs w:val="20"/>
                <w:lang w:val="en-AU"/>
              </w:rPr>
              <w:t>in</w:t>
            </w:r>
            <w:r w:rsidRPr="009E5255">
              <w:rPr>
                <w:spacing w:val="-1"/>
                <w:sz w:val="20"/>
                <w:szCs w:val="20"/>
                <w:lang w:val="en-AU"/>
              </w:rPr>
              <w:t xml:space="preserve"> </w:t>
            </w:r>
            <w:r w:rsidRPr="009E5255">
              <w:rPr>
                <w:sz w:val="20"/>
                <w:szCs w:val="20"/>
                <w:lang w:val="en-AU"/>
              </w:rPr>
              <w:t>establishing</w:t>
            </w:r>
            <w:r w:rsidRPr="009E5255">
              <w:rPr>
                <w:spacing w:val="-3"/>
                <w:sz w:val="20"/>
                <w:szCs w:val="20"/>
                <w:lang w:val="en-AU"/>
              </w:rPr>
              <w:t xml:space="preserve"> </w:t>
            </w:r>
            <w:r w:rsidRPr="009E5255">
              <w:rPr>
                <w:sz w:val="20"/>
                <w:szCs w:val="20"/>
                <w:lang w:val="en-AU"/>
              </w:rPr>
              <w:t>and</w:t>
            </w:r>
            <w:r w:rsidRPr="009E5255">
              <w:rPr>
                <w:spacing w:val="-1"/>
                <w:sz w:val="20"/>
                <w:szCs w:val="20"/>
                <w:lang w:val="en-AU"/>
              </w:rPr>
              <w:t xml:space="preserve"> </w:t>
            </w:r>
            <w:r w:rsidRPr="009E5255">
              <w:rPr>
                <w:sz w:val="20"/>
                <w:szCs w:val="20"/>
                <w:lang w:val="en-AU"/>
              </w:rPr>
              <w:t>enforcing</w:t>
            </w:r>
            <w:r w:rsidRPr="009E5255">
              <w:rPr>
                <w:spacing w:val="-4"/>
                <w:sz w:val="20"/>
                <w:szCs w:val="20"/>
                <w:lang w:val="en-AU"/>
              </w:rPr>
              <w:t xml:space="preserve"> </w:t>
            </w:r>
            <w:r w:rsidRPr="009E5255">
              <w:rPr>
                <w:sz w:val="20"/>
                <w:szCs w:val="20"/>
                <w:lang w:val="en-AU"/>
              </w:rPr>
              <w:t>common standards.</w:t>
            </w:r>
          </w:p>
          <w:p w14:paraId="50A789D9" w14:textId="77777777" w:rsidR="00D66D99" w:rsidRPr="009E5255" w:rsidRDefault="00D66D99" w:rsidP="007C7FC9">
            <w:pPr>
              <w:spacing w:before="0" w:after="0" w:line="240" w:lineRule="auto"/>
              <w:jc w:val="right"/>
              <w:rPr>
                <w:color w:val="000000" w:themeColor="text1"/>
                <w:sz w:val="20"/>
                <w:szCs w:val="20"/>
              </w:rPr>
            </w:pPr>
          </w:p>
          <w:p w14:paraId="7D87607F" w14:textId="5FDAA7B1" w:rsidR="00EC00E3" w:rsidRPr="009E5255" w:rsidRDefault="00EC00E3" w:rsidP="007C7FC9">
            <w:pPr>
              <w:spacing w:before="0" w:after="0" w:line="240" w:lineRule="auto"/>
              <w:jc w:val="right"/>
              <w:rPr>
                <w:color w:val="000000" w:themeColor="text1"/>
                <w:sz w:val="20"/>
                <w:szCs w:val="20"/>
              </w:rPr>
            </w:pPr>
            <w:r w:rsidRPr="009E5255">
              <w:rPr>
                <w:color w:val="000000" w:themeColor="text1"/>
                <w:sz w:val="20"/>
                <w:szCs w:val="20"/>
              </w:rPr>
              <w:t>(Sect</w:t>
            </w:r>
            <w:r w:rsidR="00D66D99" w:rsidRPr="009E5255">
              <w:rPr>
                <w:color w:val="000000" w:themeColor="text1"/>
                <w:sz w:val="20"/>
                <w:szCs w:val="20"/>
              </w:rPr>
              <w:t>ion</w:t>
            </w:r>
            <w:r w:rsidRPr="009E5255">
              <w:rPr>
                <w:color w:val="000000" w:themeColor="text1"/>
                <w:sz w:val="20"/>
                <w:szCs w:val="20"/>
              </w:rPr>
              <w:t xml:space="preserve"> 16</w:t>
            </w:r>
            <w:r w:rsidR="00D66D99" w:rsidRPr="009E5255">
              <w:rPr>
                <w:color w:val="000000" w:themeColor="text1"/>
                <w:sz w:val="20"/>
                <w:szCs w:val="20"/>
              </w:rPr>
              <w:t>,</w:t>
            </w:r>
            <w:r w:rsidRPr="009E5255">
              <w:rPr>
                <w:color w:val="000000" w:themeColor="text1"/>
                <w:sz w:val="20"/>
                <w:szCs w:val="20"/>
              </w:rPr>
              <w:t xml:space="preserve"> p</w:t>
            </w:r>
            <w:r w:rsidR="00D66D99" w:rsidRPr="009E5255">
              <w:rPr>
                <w:color w:val="000000" w:themeColor="text1"/>
                <w:sz w:val="20"/>
                <w:szCs w:val="20"/>
              </w:rPr>
              <w:t xml:space="preserve">. </w:t>
            </w:r>
            <w:r w:rsidRPr="009E5255">
              <w:rPr>
                <w:color w:val="000000" w:themeColor="text1"/>
                <w:sz w:val="20"/>
                <w:szCs w:val="20"/>
              </w:rPr>
              <w:t>55)</w:t>
            </w:r>
          </w:p>
        </w:tc>
        <w:tc>
          <w:tcPr>
            <w:tcW w:w="4650" w:type="dxa"/>
            <w:tcMar>
              <w:left w:w="0" w:type="dxa"/>
              <w:right w:w="113" w:type="dxa"/>
            </w:tcMar>
          </w:tcPr>
          <w:p w14:paraId="6E4DC2D9" w14:textId="77777777" w:rsidR="00537793" w:rsidRPr="009E5255" w:rsidRDefault="00EC00E3" w:rsidP="007C7FC9">
            <w:pPr>
              <w:pStyle w:val="ListParagraph"/>
              <w:spacing w:before="0" w:after="0" w:line="240" w:lineRule="auto"/>
              <w:rPr>
                <w:sz w:val="20"/>
                <w:szCs w:val="20"/>
                <w:lang w:val="en-AU"/>
              </w:rPr>
            </w:pPr>
            <w:r w:rsidRPr="009E5255">
              <w:rPr>
                <w:sz w:val="20"/>
                <w:szCs w:val="20"/>
                <w:lang w:val="en-AU"/>
              </w:rPr>
              <w:t xml:space="preserve">There should be a clear and uniform minimum set of standards for all approved chemotherapy compounding facilities. These minimum standards should: </w:t>
            </w:r>
            <w:r w:rsidR="00537793" w:rsidRPr="009E5255">
              <w:rPr>
                <w:sz w:val="20"/>
                <w:szCs w:val="20"/>
                <w:lang w:val="en-AU"/>
              </w:rPr>
              <w:t xml:space="preserve">(a) </w:t>
            </w:r>
            <w:r w:rsidRPr="009E5255">
              <w:rPr>
                <w:color w:val="000000" w:themeColor="text1"/>
                <w:sz w:val="20"/>
                <w:szCs w:val="20"/>
                <w:lang w:val="en-AU"/>
              </w:rPr>
              <w:t xml:space="preserve">be developed based upon current Good Manufacturing Practice and the Pharmacy Board of Australia compounding standards, therefore ensuring all Therapeutic Goods Administration licensed facilities will meet the minimum standards; </w:t>
            </w:r>
            <w:r w:rsidR="00537793" w:rsidRPr="009E5255">
              <w:rPr>
                <w:color w:val="000000" w:themeColor="text1"/>
                <w:sz w:val="20"/>
                <w:szCs w:val="20"/>
                <w:lang w:val="en-AU"/>
              </w:rPr>
              <w:t xml:space="preserve">(b) </w:t>
            </w:r>
            <w:r w:rsidRPr="009E5255">
              <w:rPr>
                <w:color w:val="000000" w:themeColor="text1"/>
                <w:sz w:val="20"/>
                <w:szCs w:val="20"/>
                <w:lang w:val="en-AU"/>
              </w:rPr>
              <w:t xml:space="preserve">not require that a compounding facility be Therapeutic Goods Administration licensed to meet minimum requirements; </w:t>
            </w:r>
            <w:r w:rsidR="00537793" w:rsidRPr="009E5255">
              <w:rPr>
                <w:color w:val="000000" w:themeColor="text1"/>
                <w:sz w:val="20"/>
                <w:szCs w:val="20"/>
                <w:lang w:val="en-AU"/>
              </w:rPr>
              <w:t>(c)</w:t>
            </w:r>
            <w:r w:rsidRPr="009E5255">
              <w:rPr>
                <w:color w:val="000000" w:themeColor="text1"/>
                <w:sz w:val="20"/>
                <w:szCs w:val="20"/>
                <w:lang w:val="en-AU"/>
              </w:rPr>
              <w:t xml:space="preserve">reflect the various settings that are appropriate for the preparation of chemotherapy medicines, including ‘urgent’ preparations in a hospital or community pharmacy setting; and; </w:t>
            </w:r>
            <w:r w:rsidR="00537793" w:rsidRPr="009E5255">
              <w:rPr>
                <w:color w:val="000000" w:themeColor="text1"/>
                <w:sz w:val="20"/>
                <w:szCs w:val="20"/>
                <w:lang w:val="en-AU"/>
              </w:rPr>
              <w:t xml:space="preserve">(d) </w:t>
            </w:r>
            <w:r w:rsidRPr="009E5255">
              <w:rPr>
                <w:color w:val="000000" w:themeColor="text1"/>
                <w:sz w:val="20"/>
                <w:szCs w:val="20"/>
                <w:lang w:val="en-AU"/>
              </w:rPr>
              <w:t xml:space="preserve">detail specific and measurable requirements that will be audited to maintain approval to operate as a chemotherapy compounding facility. </w:t>
            </w:r>
          </w:p>
          <w:p w14:paraId="033FBDFC" w14:textId="4F28E108" w:rsidR="00EC00E3" w:rsidRPr="009E5255" w:rsidRDefault="00EC00E3" w:rsidP="007C7FC9">
            <w:pPr>
              <w:pStyle w:val="ListParagraph"/>
              <w:spacing w:before="0" w:after="0" w:line="240" w:lineRule="auto"/>
              <w:rPr>
                <w:sz w:val="20"/>
                <w:szCs w:val="20"/>
                <w:lang w:val="en-AU"/>
              </w:rPr>
            </w:pPr>
            <w:r w:rsidRPr="009E5255">
              <w:rPr>
                <w:sz w:val="20"/>
                <w:szCs w:val="20"/>
                <w:lang w:val="en-AU"/>
              </w:rPr>
              <w:t xml:space="preserve">The Pharmacy Board of Australia, or appropriate regulatory authority, should be adequately resourced to monitor compliance with these national standards. </w:t>
            </w:r>
          </w:p>
          <w:p w14:paraId="3AFF178D" w14:textId="77777777" w:rsidR="00F21E19" w:rsidRPr="009E5255" w:rsidRDefault="00F21E19" w:rsidP="007C7FC9">
            <w:pPr>
              <w:spacing w:before="0" w:after="0" w:line="240" w:lineRule="auto"/>
              <w:rPr>
                <w:color w:val="000000" w:themeColor="text1"/>
                <w:sz w:val="20"/>
                <w:szCs w:val="20"/>
              </w:rPr>
            </w:pPr>
          </w:p>
          <w:p w14:paraId="3F681216" w14:textId="77777777" w:rsidR="00EC00E3" w:rsidRPr="009E5255" w:rsidRDefault="00EC00E3" w:rsidP="007C7FC9">
            <w:pPr>
              <w:spacing w:before="0" w:after="0" w:line="240" w:lineRule="auto"/>
              <w:jc w:val="right"/>
              <w:rPr>
                <w:color w:val="000000" w:themeColor="text1"/>
                <w:sz w:val="20"/>
                <w:szCs w:val="20"/>
              </w:rPr>
            </w:pPr>
            <w:r w:rsidRPr="009E5255">
              <w:rPr>
                <w:color w:val="000000" w:themeColor="text1"/>
                <w:sz w:val="20"/>
                <w:szCs w:val="20"/>
              </w:rPr>
              <w:t>(Recommendation 10-1)</w:t>
            </w:r>
          </w:p>
        </w:tc>
      </w:tr>
      <w:tr w:rsidR="00EC00E3" w:rsidRPr="009E5255" w14:paraId="67EFB262" w14:textId="77777777" w:rsidTr="005B67A6">
        <w:tc>
          <w:tcPr>
            <w:tcW w:w="4650" w:type="dxa"/>
            <w:tcMar>
              <w:left w:w="0" w:type="dxa"/>
              <w:right w:w="113" w:type="dxa"/>
            </w:tcMar>
          </w:tcPr>
          <w:p w14:paraId="618B46EC" w14:textId="77777777" w:rsidR="00EC00E3" w:rsidRPr="009E5255" w:rsidRDefault="00EC00E3" w:rsidP="007C7FC9">
            <w:pPr>
              <w:spacing w:before="0" w:after="0" w:line="240" w:lineRule="auto"/>
              <w:rPr>
                <w:color w:val="000000" w:themeColor="text1"/>
                <w:sz w:val="20"/>
                <w:szCs w:val="20"/>
              </w:rPr>
            </w:pPr>
          </w:p>
          <w:p w14:paraId="0C4680A0" w14:textId="77777777" w:rsidR="00EC00E3" w:rsidRPr="009E5255" w:rsidRDefault="00EC00E3" w:rsidP="007C7FC9">
            <w:pPr>
              <w:spacing w:before="0" w:after="0" w:line="240" w:lineRule="auto"/>
              <w:rPr>
                <w:i/>
                <w:iCs/>
                <w:color w:val="000000" w:themeColor="text1"/>
                <w:sz w:val="20"/>
                <w:szCs w:val="20"/>
              </w:rPr>
            </w:pPr>
            <w:r w:rsidRPr="009E5255">
              <w:rPr>
                <w:i/>
                <w:iCs/>
                <w:color w:val="000000" w:themeColor="text1"/>
                <w:sz w:val="20"/>
                <w:szCs w:val="20"/>
              </w:rPr>
              <w:t>Public vs Private Providers</w:t>
            </w:r>
          </w:p>
          <w:p w14:paraId="372CBE4D" w14:textId="104A4505" w:rsidR="005B67A6" w:rsidRPr="009E5255" w:rsidRDefault="005B67A6" w:rsidP="007C7FC9">
            <w:pPr>
              <w:spacing w:before="0" w:after="0" w:line="240" w:lineRule="auto"/>
              <w:rPr>
                <w:i/>
                <w:iCs/>
                <w:color w:val="000000" w:themeColor="text1"/>
                <w:sz w:val="20"/>
                <w:szCs w:val="20"/>
              </w:rPr>
            </w:pPr>
          </w:p>
        </w:tc>
        <w:tc>
          <w:tcPr>
            <w:tcW w:w="4650" w:type="dxa"/>
            <w:tcMar>
              <w:left w:w="0" w:type="dxa"/>
              <w:right w:w="113" w:type="dxa"/>
            </w:tcMar>
          </w:tcPr>
          <w:p w14:paraId="4A8D5F65" w14:textId="77777777" w:rsidR="00EC00E3" w:rsidRPr="009E5255" w:rsidRDefault="00EC00E3" w:rsidP="007C7FC9">
            <w:pPr>
              <w:spacing w:before="0" w:after="0" w:line="240" w:lineRule="auto"/>
              <w:rPr>
                <w:color w:val="000000" w:themeColor="text1"/>
                <w:sz w:val="20"/>
                <w:szCs w:val="20"/>
              </w:rPr>
            </w:pPr>
          </w:p>
        </w:tc>
        <w:tc>
          <w:tcPr>
            <w:tcW w:w="4650" w:type="dxa"/>
            <w:tcMar>
              <w:left w:w="0" w:type="dxa"/>
              <w:right w:w="113" w:type="dxa"/>
            </w:tcMar>
          </w:tcPr>
          <w:p w14:paraId="2C919436" w14:textId="77777777" w:rsidR="00EC00E3" w:rsidRPr="009E5255" w:rsidRDefault="00EC00E3" w:rsidP="007C7FC9">
            <w:pPr>
              <w:spacing w:before="0" w:after="0" w:line="240" w:lineRule="auto"/>
              <w:rPr>
                <w:color w:val="000000" w:themeColor="text1"/>
                <w:sz w:val="20"/>
                <w:szCs w:val="20"/>
              </w:rPr>
            </w:pPr>
          </w:p>
        </w:tc>
      </w:tr>
      <w:tr w:rsidR="00EC00E3" w:rsidRPr="009E5255" w14:paraId="4EE2C95C" w14:textId="77777777" w:rsidTr="005B67A6">
        <w:tc>
          <w:tcPr>
            <w:tcW w:w="4650" w:type="dxa"/>
            <w:tcBorders>
              <w:bottom w:val="single" w:sz="4" w:space="0" w:color="auto"/>
            </w:tcBorders>
            <w:tcMar>
              <w:left w:w="0" w:type="dxa"/>
              <w:right w:w="113" w:type="dxa"/>
            </w:tcMar>
          </w:tcPr>
          <w:p w14:paraId="1ABDAD22" w14:textId="77777777" w:rsidR="00A73BC7" w:rsidRPr="009E5255" w:rsidRDefault="00A73BC7">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Short-term: Remove the distinction between (s94) public and private hospital settings with respect to PBS item codes.</w:t>
            </w:r>
          </w:p>
          <w:p w14:paraId="442F8E22" w14:textId="6A630A82" w:rsidR="00A73BC7" w:rsidRPr="009E5255" w:rsidRDefault="00A73BC7">
            <w:pPr>
              <w:pStyle w:val="BodyText"/>
              <w:numPr>
                <w:ilvl w:val="0"/>
                <w:numId w:val="38"/>
              </w:numPr>
              <w:spacing w:before="0" w:after="0" w:line="240" w:lineRule="auto"/>
              <w:rPr>
                <w:color w:val="000000" w:themeColor="text1"/>
                <w:sz w:val="20"/>
                <w:szCs w:val="20"/>
              </w:rPr>
            </w:pPr>
            <w:r w:rsidRPr="009E5255">
              <w:rPr>
                <w:color w:val="000000" w:themeColor="text1"/>
                <w:sz w:val="20"/>
                <w:szCs w:val="20"/>
              </w:rPr>
              <w:t xml:space="preserve">Short-term: Remove the distinction between (s94) public and private hospital providers with respect to the EFC fees paid for the supply of cancer medicines. </w:t>
            </w:r>
          </w:p>
          <w:p w14:paraId="6F6C8258" w14:textId="77777777" w:rsidR="00A73BC7" w:rsidRPr="009E5255" w:rsidRDefault="00A73BC7" w:rsidP="007C7FC9">
            <w:pPr>
              <w:spacing w:before="0" w:after="0" w:line="240" w:lineRule="auto"/>
              <w:jc w:val="right"/>
              <w:rPr>
                <w:color w:val="000000" w:themeColor="text1"/>
                <w:sz w:val="20"/>
                <w:szCs w:val="20"/>
              </w:rPr>
            </w:pPr>
          </w:p>
          <w:p w14:paraId="27D55693" w14:textId="05AA36B5" w:rsidR="00EC00E3" w:rsidRPr="009E5255" w:rsidRDefault="00A73BC7" w:rsidP="007C7FC9">
            <w:pPr>
              <w:spacing w:before="0" w:after="0" w:line="240" w:lineRule="auto"/>
              <w:jc w:val="right"/>
              <w:rPr>
                <w:sz w:val="20"/>
                <w:szCs w:val="20"/>
              </w:rPr>
            </w:pPr>
            <w:r w:rsidRPr="009E5255">
              <w:rPr>
                <w:color w:val="000000" w:themeColor="text1"/>
                <w:sz w:val="20"/>
                <w:szCs w:val="20"/>
              </w:rPr>
              <w:t>(</w:t>
            </w:r>
            <w:r w:rsidRPr="009E5255">
              <w:rPr>
                <w:rFonts w:eastAsia="Times New Roman"/>
                <w:color w:val="000000" w:themeColor="text1"/>
                <w:sz w:val="20"/>
                <w:szCs w:val="20"/>
                <w:lang w:eastAsia="en-GB"/>
              </w:rPr>
              <w:t xml:space="preserve">see Sections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3640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4.1.1</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875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4.1.5</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880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5.1.2</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 xml:space="preserve">; </w:t>
            </w:r>
            <w:r w:rsidRPr="009E5255">
              <w:rPr>
                <w:rFonts w:eastAsia="Times New Roman"/>
                <w:color w:val="000000" w:themeColor="text1"/>
                <w:sz w:val="20"/>
                <w:szCs w:val="20"/>
                <w:lang w:eastAsia="en-GB"/>
              </w:rPr>
              <w:fldChar w:fldCharType="begin"/>
            </w:r>
            <w:r w:rsidRPr="009E5255">
              <w:rPr>
                <w:rFonts w:eastAsia="Times New Roman"/>
                <w:color w:val="000000" w:themeColor="text1"/>
                <w:sz w:val="20"/>
                <w:szCs w:val="20"/>
                <w:lang w:eastAsia="en-GB"/>
              </w:rPr>
              <w:instrText xml:space="preserve"> REF _Ref93055889 \r \h  \* MERGEFORMAT </w:instrText>
            </w:r>
            <w:r w:rsidRPr="009E5255">
              <w:rPr>
                <w:rFonts w:eastAsia="Times New Roman"/>
                <w:color w:val="000000" w:themeColor="text1"/>
                <w:sz w:val="20"/>
                <w:szCs w:val="20"/>
                <w:lang w:eastAsia="en-GB"/>
              </w:rPr>
            </w:r>
            <w:r w:rsidRPr="009E5255">
              <w:rPr>
                <w:rFonts w:eastAsia="Times New Roman"/>
                <w:color w:val="000000" w:themeColor="text1"/>
                <w:sz w:val="20"/>
                <w:szCs w:val="20"/>
                <w:lang w:eastAsia="en-GB"/>
              </w:rPr>
              <w:fldChar w:fldCharType="separate"/>
            </w:r>
            <w:r w:rsidR="000C766B">
              <w:rPr>
                <w:rFonts w:eastAsia="Times New Roman"/>
                <w:color w:val="000000" w:themeColor="text1"/>
                <w:sz w:val="20"/>
                <w:szCs w:val="20"/>
                <w:cs/>
                <w:lang w:eastAsia="en-GB"/>
              </w:rPr>
              <w:t>‎</w:t>
            </w:r>
            <w:r w:rsidR="000C766B">
              <w:rPr>
                <w:rFonts w:eastAsia="Times New Roman"/>
                <w:color w:val="000000" w:themeColor="text1"/>
                <w:sz w:val="20"/>
                <w:szCs w:val="20"/>
                <w:lang w:eastAsia="en-GB"/>
              </w:rPr>
              <w:t>6.3.3</w:t>
            </w:r>
            <w:r w:rsidRPr="009E5255">
              <w:rPr>
                <w:rFonts w:eastAsia="Times New Roman"/>
                <w:color w:val="000000" w:themeColor="text1"/>
                <w:sz w:val="20"/>
                <w:szCs w:val="20"/>
                <w:lang w:eastAsia="en-GB"/>
              </w:rPr>
              <w:fldChar w:fldCharType="end"/>
            </w:r>
            <w:r w:rsidRPr="009E5255">
              <w:rPr>
                <w:rFonts w:eastAsia="Times New Roman"/>
                <w:color w:val="000000" w:themeColor="text1"/>
                <w:sz w:val="20"/>
                <w:szCs w:val="20"/>
                <w:lang w:eastAsia="en-GB"/>
              </w:rPr>
              <w:t>)</w:t>
            </w:r>
          </w:p>
        </w:tc>
        <w:tc>
          <w:tcPr>
            <w:tcW w:w="4650" w:type="dxa"/>
            <w:tcBorders>
              <w:bottom w:val="single" w:sz="4" w:space="0" w:color="auto"/>
            </w:tcBorders>
            <w:tcMar>
              <w:left w:w="0" w:type="dxa"/>
              <w:right w:w="113" w:type="dxa"/>
            </w:tcMar>
          </w:tcPr>
          <w:p w14:paraId="3E67082A" w14:textId="77777777" w:rsidR="00EC00E3" w:rsidRPr="009E5255" w:rsidRDefault="00EC00E3" w:rsidP="007C7FC9">
            <w:pPr>
              <w:spacing w:before="0" w:after="0" w:line="240" w:lineRule="auto"/>
              <w:rPr>
                <w:color w:val="000000" w:themeColor="text1"/>
                <w:sz w:val="20"/>
                <w:szCs w:val="20"/>
              </w:rPr>
            </w:pPr>
          </w:p>
        </w:tc>
        <w:tc>
          <w:tcPr>
            <w:tcW w:w="4650" w:type="dxa"/>
            <w:tcBorders>
              <w:bottom w:val="single" w:sz="4" w:space="0" w:color="auto"/>
            </w:tcBorders>
            <w:tcMar>
              <w:left w:w="0" w:type="dxa"/>
              <w:right w:w="113" w:type="dxa"/>
            </w:tcMar>
          </w:tcPr>
          <w:p w14:paraId="09197E23" w14:textId="668B8739" w:rsidR="001C3978" w:rsidRPr="009E5255" w:rsidRDefault="00EC00E3" w:rsidP="007C7FC9">
            <w:pPr>
              <w:pStyle w:val="ListParagraph"/>
              <w:spacing w:before="0" w:after="0" w:line="240" w:lineRule="auto"/>
              <w:rPr>
                <w:sz w:val="20"/>
                <w:szCs w:val="20"/>
                <w:lang w:val="en-AU"/>
              </w:rPr>
            </w:pPr>
            <w:r w:rsidRPr="009E5255">
              <w:rPr>
                <w:sz w:val="20"/>
                <w:szCs w:val="20"/>
                <w:lang w:val="en-AU"/>
              </w:rPr>
              <w:t xml:space="preserve">The Highly Specialised Drugs Program under section 100 of the National Health Act 1953 (Cth) should be reformed to remove the distinction between section 100 (Community Access) and other medicines listed under section 100 Highly Specialised Drugs arrangements. This should include, for example, harmonising access and fees regardless of where the medicine is dispensed. </w:t>
            </w:r>
          </w:p>
          <w:p w14:paraId="3BEB1B6B" w14:textId="77777777" w:rsidR="001A78B7" w:rsidRPr="009E5255" w:rsidRDefault="001A78B7" w:rsidP="007C7FC9">
            <w:pPr>
              <w:spacing w:before="0" w:after="0" w:line="240" w:lineRule="auto"/>
              <w:jc w:val="right"/>
              <w:rPr>
                <w:color w:val="000000" w:themeColor="text1"/>
                <w:sz w:val="20"/>
                <w:szCs w:val="20"/>
              </w:rPr>
            </w:pPr>
          </w:p>
          <w:p w14:paraId="4F67743B" w14:textId="537B4AA2" w:rsidR="00EC00E3" w:rsidRPr="009E5255" w:rsidRDefault="00EC00E3" w:rsidP="007C7FC9">
            <w:pPr>
              <w:spacing w:before="0" w:after="0" w:line="240" w:lineRule="auto"/>
              <w:jc w:val="right"/>
              <w:rPr>
                <w:color w:val="000000" w:themeColor="text1"/>
                <w:sz w:val="20"/>
                <w:szCs w:val="20"/>
              </w:rPr>
            </w:pPr>
            <w:r w:rsidRPr="009E5255">
              <w:rPr>
                <w:color w:val="000000" w:themeColor="text1"/>
                <w:sz w:val="20"/>
                <w:szCs w:val="20"/>
              </w:rPr>
              <w:t>(Recommendation 7-3)</w:t>
            </w:r>
          </w:p>
        </w:tc>
      </w:tr>
    </w:tbl>
    <w:p w14:paraId="3CE0EA38" w14:textId="77777777" w:rsidR="00EC00E3" w:rsidRPr="009E5255" w:rsidRDefault="00EC00E3" w:rsidP="00EC00E3">
      <w:pPr>
        <w:sectPr w:rsidR="00EC00E3" w:rsidRPr="009E5255" w:rsidSect="009D79E4">
          <w:pgSz w:w="16840" w:h="11900" w:orient="landscape"/>
          <w:pgMar w:top="1440" w:right="1440" w:bottom="1440" w:left="1440" w:header="708" w:footer="708" w:gutter="0"/>
          <w:cols w:space="708"/>
          <w:docGrid w:linePitch="360"/>
        </w:sectPr>
      </w:pPr>
    </w:p>
    <w:p w14:paraId="23878D5F" w14:textId="773CF359" w:rsidR="00D85F30" w:rsidRPr="009E5255" w:rsidRDefault="00D85F30" w:rsidP="00D85F30">
      <w:pPr>
        <w:pStyle w:val="Title"/>
        <w:spacing w:after="240" w:line="360" w:lineRule="auto"/>
        <w:rPr>
          <w:lang w:eastAsia="zh-CN" w:bidi="th-TH"/>
        </w:rPr>
      </w:pPr>
      <w:r w:rsidRPr="009E5255">
        <w:rPr>
          <w:lang w:eastAsia="zh-CN" w:bidi="th-TH"/>
        </w:rPr>
        <w:fldChar w:fldCharType="begin"/>
      </w:r>
      <w:r w:rsidRPr="009E5255">
        <w:rPr>
          <w:lang w:eastAsia="zh-CN" w:bidi="th-TH"/>
        </w:rPr>
        <w:instrText xml:space="preserve"> REF _Ref106185173 \h  \* MERGEFORMAT </w:instrText>
      </w:r>
      <w:r w:rsidRPr="009E5255">
        <w:rPr>
          <w:lang w:eastAsia="zh-CN" w:bidi="th-TH"/>
        </w:rPr>
      </w:r>
      <w:r w:rsidRPr="009E5255">
        <w:rPr>
          <w:lang w:eastAsia="zh-CN" w:bidi="th-TH"/>
        </w:rPr>
        <w:fldChar w:fldCharType="separate"/>
      </w:r>
      <w:bookmarkStart w:id="620" w:name="_Toc144886293"/>
      <w:r w:rsidR="000C766B" w:rsidRPr="009E5255">
        <w:t xml:space="preserve">Appendix </w:t>
      </w:r>
      <w:r w:rsidR="000C766B">
        <w:rPr>
          <w:noProof/>
        </w:rPr>
        <w:t>15</w:t>
      </w:r>
      <w:r w:rsidR="000C766B" w:rsidRPr="009E5255">
        <w:rPr>
          <w:noProof/>
        </w:rPr>
        <w:t>.</w:t>
      </w:r>
      <w:r w:rsidR="000C766B" w:rsidRPr="009E5255">
        <w:t xml:space="preserve"> Comparison of International Standards for the Compounding of Sterile Preparations</w:t>
      </w:r>
      <w:bookmarkEnd w:id="620"/>
      <w:r w:rsidRPr="009E5255">
        <w:rPr>
          <w:lang w:eastAsia="zh-CN" w:bidi="th-TH"/>
        </w:rPr>
        <w:fldChar w:fldCharType="end"/>
      </w:r>
    </w:p>
    <w:p w14:paraId="0F6A20C2" w14:textId="002C0D9E" w:rsidR="0027663B" w:rsidRPr="009E5255" w:rsidRDefault="0027663B" w:rsidP="0027663B">
      <w:pPr>
        <w:rPr>
          <w:lang w:eastAsia="zh-CN" w:bidi="th-TH"/>
        </w:rPr>
      </w:pPr>
      <w:r w:rsidRPr="009E5255">
        <w:t>A comparison of the Pharmaceutical Inspection Co-operation Scheme (PIC/S)</w:t>
      </w:r>
      <w:r w:rsidR="00FB5A19" w:rsidRPr="009E5255">
        <w:t xml:space="preserve"> 010</w:t>
      </w:r>
      <w:r w:rsidRPr="009E5255">
        <w:t xml:space="preserve"> and United States Pharmacopeia (USP) 797 standards as they pertain to the sterile compounding of (cytotoxic) drugs </w:t>
      </w:r>
      <w:r w:rsidR="00FB5A19" w:rsidRPr="009E5255">
        <w:t xml:space="preserve">in hospital settings </w:t>
      </w:r>
      <w:r w:rsidRPr="009E5255">
        <w:t xml:space="preserve">for administration to single patients by injection or infusion is provided in </w:t>
      </w:r>
      <w:r w:rsidRPr="009E5255">
        <w:fldChar w:fldCharType="begin"/>
      </w:r>
      <w:r w:rsidRPr="009E5255">
        <w:instrText xml:space="preserve"> REF _Ref106265671 \h </w:instrText>
      </w:r>
      <w:r w:rsidRPr="009E5255">
        <w:fldChar w:fldCharType="separate"/>
      </w:r>
      <w:r w:rsidR="000C766B" w:rsidRPr="009E5255">
        <w:t>Table A</w:t>
      </w:r>
      <w:r w:rsidR="000C766B">
        <w:rPr>
          <w:noProof/>
        </w:rPr>
        <w:t>73</w:t>
      </w:r>
      <w:r w:rsidRPr="009E5255">
        <w:fldChar w:fldCharType="end"/>
      </w:r>
      <w:r w:rsidRPr="009E5255">
        <w:t>.</w:t>
      </w:r>
    </w:p>
    <w:p w14:paraId="5D6E586C" w14:textId="75FE7A2D" w:rsidR="0027663B" w:rsidRPr="009E5255" w:rsidRDefault="0027663B" w:rsidP="0027663B">
      <w:pPr>
        <w:pStyle w:val="Caption"/>
      </w:pPr>
      <w:bookmarkStart w:id="621" w:name="_Ref106265671"/>
      <w:r w:rsidRPr="009E5255">
        <w:t>Table A</w:t>
      </w:r>
      <w:r w:rsidR="00E36C93">
        <w:fldChar w:fldCharType="begin"/>
      </w:r>
      <w:r w:rsidR="00E36C93">
        <w:instrText xml:space="preserve"> SEQ Table_A \* ARABIC </w:instrText>
      </w:r>
      <w:r w:rsidR="00E36C93">
        <w:fldChar w:fldCharType="separate"/>
      </w:r>
      <w:r w:rsidR="000C766B">
        <w:rPr>
          <w:noProof/>
        </w:rPr>
        <w:t>73</w:t>
      </w:r>
      <w:r w:rsidR="00E36C93">
        <w:rPr>
          <w:noProof/>
        </w:rPr>
        <w:fldChar w:fldCharType="end"/>
      </w:r>
      <w:bookmarkEnd w:id="621"/>
      <w:r w:rsidRPr="009E5255">
        <w:t>. Comparison of international compounding standards</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omparison of international compounding standards"/>
      </w:tblPr>
      <w:tblGrid>
        <w:gridCol w:w="1465"/>
        <w:gridCol w:w="6279"/>
        <w:gridCol w:w="6285"/>
      </w:tblGrid>
      <w:tr w:rsidR="00D85F30" w:rsidRPr="009E5255" w14:paraId="12722D56" w14:textId="77777777" w:rsidTr="00016002">
        <w:tc>
          <w:tcPr>
            <w:tcW w:w="522" w:type="pct"/>
            <w:tcBorders>
              <w:bottom w:val="single" w:sz="4" w:space="0" w:color="auto"/>
            </w:tcBorders>
            <w:tcMar>
              <w:left w:w="0" w:type="dxa"/>
              <w:right w:w="108" w:type="dxa"/>
            </w:tcMar>
          </w:tcPr>
          <w:p w14:paraId="224733A1" w14:textId="77777777" w:rsidR="00D85F30" w:rsidRPr="009E5255" w:rsidRDefault="00D85F30" w:rsidP="0080059E">
            <w:pPr>
              <w:spacing w:before="0" w:after="0" w:line="240" w:lineRule="auto"/>
              <w:rPr>
                <w:sz w:val="20"/>
                <w:szCs w:val="20"/>
                <w:lang w:eastAsia="zh-CN" w:bidi="th-TH"/>
              </w:rPr>
            </w:pPr>
          </w:p>
        </w:tc>
        <w:tc>
          <w:tcPr>
            <w:tcW w:w="2238" w:type="pct"/>
            <w:tcBorders>
              <w:bottom w:val="single" w:sz="4" w:space="0" w:color="auto"/>
            </w:tcBorders>
            <w:tcMar>
              <w:left w:w="0" w:type="dxa"/>
              <w:right w:w="108" w:type="dxa"/>
            </w:tcMar>
            <w:vAlign w:val="bottom"/>
          </w:tcPr>
          <w:p w14:paraId="45E71037" w14:textId="77777777" w:rsidR="008E6BEA" w:rsidRPr="009E5255" w:rsidRDefault="00D85F30" w:rsidP="0080059E">
            <w:pPr>
              <w:spacing w:before="0" w:after="0" w:line="240" w:lineRule="auto"/>
              <w:jc w:val="center"/>
              <w:rPr>
                <w:bCs w:val="0"/>
                <w:i/>
                <w:iCs/>
                <w:sz w:val="20"/>
                <w:szCs w:val="20"/>
              </w:rPr>
            </w:pPr>
            <w:r w:rsidRPr="009E5255">
              <w:rPr>
                <w:bCs w:val="0"/>
                <w:i/>
                <w:iCs/>
                <w:sz w:val="20"/>
                <w:szCs w:val="20"/>
              </w:rPr>
              <w:t>PIC/S Guide to good practices for the</w:t>
            </w:r>
          </w:p>
          <w:p w14:paraId="20947138" w14:textId="595C52F3" w:rsidR="00D85F30" w:rsidRPr="009E5255" w:rsidRDefault="00D85F30" w:rsidP="0080059E">
            <w:pPr>
              <w:spacing w:before="0" w:after="0" w:line="240" w:lineRule="auto"/>
              <w:jc w:val="center"/>
              <w:rPr>
                <w:bCs w:val="0"/>
                <w:i/>
                <w:iCs/>
                <w:sz w:val="20"/>
                <w:szCs w:val="20"/>
                <w:lang w:eastAsia="zh-CN" w:bidi="th-TH"/>
              </w:rPr>
            </w:pPr>
            <w:r w:rsidRPr="009E5255">
              <w:rPr>
                <w:bCs w:val="0"/>
                <w:i/>
                <w:iCs/>
                <w:sz w:val="20"/>
                <w:szCs w:val="20"/>
              </w:rPr>
              <w:t>preparation of</w:t>
            </w:r>
            <w:r w:rsidR="008E6BEA" w:rsidRPr="009E5255">
              <w:rPr>
                <w:bCs w:val="0"/>
                <w:i/>
                <w:iCs/>
                <w:sz w:val="20"/>
                <w:szCs w:val="20"/>
              </w:rPr>
              <w:t xml:space="preserve"> </w:t>
            </w:r>
            <w:r w:rsidRPr="009E5255">
              <w:rPr>
                <w:bCs w:val="0"/>
                <w:i/>
                <w:iCs/>
                <w:sz w:val="20"/>
                <w:szCs w:val="20"/>
              </w:rPr>
              <w:t>medicinal products in healthcare establishments</w:t>
            </w:r>
          </w:p>
        </w:tc>
        <w:tc>
          <w:tcPr>
            <w:tcW w:w="2240" w:type="pct"/>
            <w:tcBorders>
              <w:bottom w:val="single" w:sz="4" w:space="0" w:color="auto"/>
            </w:tcBorders>
            <w:tcMar>
              <w:left w:w="0" w:type="dxa"/>
              <w:right w:w="108" w:type="dxa"/>
            </w:tcMar>
            <w:vAlign w:val="bottom"/>
          </w:tcPr>
          <w:p w14:paraId="79C840FD" w14:textId="27DE4280" w:rsidR="00D85F30" w:rsidRPr="009E5255" w:rsidRDefault="00D85F30" w:rsidP="0080059E">
            <w:pPr>
              <w:spacing w:before="0" w:after="0" w:line="240" w:lineRule="auto"/>
              <w:jc w:val="center"/>
              <w:rPr>
                <w:bCs w:val="0"/>
                <w:i/>
                <w:iCs/>
                <w:sz w:val="20"/>
                <w:szCs w:val="20"/>
                <w:lang w:eastAsia="zh-CN" w:bidi="th-TH"/>
              </w:rPr>
            </w:pPr>
            <w:r w:rsidRPr="009E5255">
              <w:rPr>
                <w:bCs w:val="0"/>
                <w:i/>
                <w:iCs/>
                <w:sz w:val="20"/>
                <w:szCs w:val="20"/>
              </w:rPr>
              <w:t>USP &lt;797&gt; Pharmaceutical Compounding—Sterile Preparations</w:t>
            </w:r>
          </w:p>
        </w:tc>
      </w:tr>
      <w:tr w:rsidR="00016002" w:rsidRPr="009E5255" w14:paraId="53CD36E4" w14:textId="77777777" w:rsidTr="00016002">
        <w:tc>
          <w:tcPr>
            <w:tcW w:w="5000" w:type="pct"/>
            <w:gridSpan w:val="3"/>
            <w:tcBorders>
              <w:top w:val="single" w:sz="4" w:space="0" w:color="auto"/>
            </w:tcBorders>
            <w:tcMar>
              <w:left w:w="0" w:type="dxa"/>
              <w:right w:w="108" w:type="dxa"/>
            </w:tcMar>
          </w:tcPr>
          <w:p w14:paraId="017A81AB" w14:textId="05B47F0A" w:rsidR="00016002" w:rsidRPr="009E5255" w:rsidRDefault="00016002" w:rsidP="00016002">
            <w:pPr>
              <w:spacing w:before="0" w:after="0" w:line="240" w:lineRule="auto"/>
              <w:jc w:val="center"/>
              <w:rPr>
                <w:i/>
                <w:iCs/>
                <w:sz w:val="20"/>
                <w:szCs w:val="20"/>
              </w:rPr>
            </w:pPr>
            <w:r w:rsidRPr="009E5255">
              <w:rPr>
                <w:i/>
                <w:iCs/>
                <w:sz w:val="20"/>
                <w:szCs w:val="20"/>
              </w:rPr>
              <w:t>General</w:t>
            </w:r>
          </w:p>
        </w:tc>
      </w:tr>
      <w:tr w:rsidR="00D85F30" w:rsidRPr="009E5255" w14:paraId="4C3728A5" w14:textId="77777777" w:rsidTr="00016002">
        <w:tc>
          <w:tcPr>
            <w:tcW w:w="522" w:type="pct"/>
            <w:tcMar>
              <w:left w:w="0" w:type="dxa"/>
              <w:right w:w="108" w:type="dxa"/>
            </w:tcMar>
          </w:tcPr>
          <w:p w14:paraId="414206CC" w14:textId="77777777" w:rsidR="00D85F30" w:rsidRPr="009E5255" w:rsidRDefault="00D85F30" w:rsidP="0080059E">
            <w:pPr>
              <w:spacing w:before="0" w:after="0" w:line="240" w:lineRule="auto"/>
              <w:rPr>
                <w:bCs w:val="0"/>
                <w:i/>
                <w:iCs/>
                <w:sz w:val="20"/>
                <w:szCs w:val="20"/>
                <w:lang w:eastAsia="zh-CN" w:bidi="th-TH"/>
              </w:rPr>
            </w:pPr>
            <w:r w:rsidRPr="009E5255">
              <w:rPr>
                <w:bCs w:val="0"/>
                <w:i/>
                <w:iCs/>
                <w:sz w:val="20"/>
                <w:szCs w:val="20"/>
              </w:rPr>
              <w:t>Version</w:t>
            </w:r>
          </w:p>
        </w:tc>
        <w:tc>
          <w:tcPr>
            <w:tcW w:w="2238" w:type="pct"/>
            <w:tcMar>
              <w:left w:w="0" w:type="dxa"/>
              <w:right w:w="108" w:type="dxa"/>
            </w:tcMar>
          </w:tcPr>
          <w:p w14:paraId="1D0B8FB0" w14:textId="77777777" w:rsidR="00D85F30" w:rsidRPr="009E5255" w:rsidRDefault="00D85F30" w:rsidP="0080059E">
            <w:pPr>
              <w:spacing w:before="0" w:after="0" w:line="240" w:lineRule="auto"/>
              <w:rPr>
                <w:sz w:val="20"/>
                <w:szCs w:val="20"/>
                <w:lang w:eastAsia="zh-CN" w:bidi="th-TH"/>
              </w:rPr>
            </w:pPr>
            <w:r w:rsidRPr="009E5255">
              <w:rPr>
                <w:sz w:val="20"/>
                <w:szCs w:val="20"/>
              </w:rPr>
              <w:t>PE 010-4</w:t>
            </w:r>
          </w:p>
        </w:tc>
        <w:tc>
          <w:tcPr>
            <w:tcW w:w="2240" w:type="pct"/>
            <w:tcMar>
              <w:left w:w="0" w:type="dxa"/>
              <w:right w:w="108" w:type="dxa"/>
            </w:tcMar>
          </w:tcPr>
          <w:p w14:paraId="5F9402AA" w14:textId="688298DC" w:rsidR="00D85F30" w:rsidRPr="009E5255" w:rsidRDefault="00016002" w:rsidP="0080059E">
            <w:pPr>
              <w:spacing w:before="0" w:after="0" w:line="240" w:lineRule="auto"/>
              <w:rPr>
                <w:sz w:val="20"/>
                <w:szCs w:val="20"/>
                <w:lang w:eastAsia="zh-CN" w:bidi="th-TH"/>
              </w:rPr>
            </w:pPr>
            <w:r w:rsidRPr="009E5255">
              <w:rPr>
                <w:sz w:val="20"/>
                <w:szCs w:val="20"/>
              </w:rPr>
              <w:t>-</w:t>
            </w:r>
          </w:p>
        </w:tc>
      </w:tr>
      <w:tr w:rsidR="00D85F30" w:rsidRPr="009E5255" w14:paraId="30346BA2" w14:textId="77777777" w:rsidTr="00DE7F3D">
        <w:tc>
          <w:tcPr>
            <w:tcW w:w="522" w:type="pct"/>
            <w:tcMar>
              <w:left w:w="0" w:type="dxa"/>
              <w:right w:w="108" w:type="dxa"/>
            </w:tcMar>
          </w:tcPr>
          <w:p w14:paraId="7B1F2990" w14:textId="77777777" w:rsidR="00D85F30" w:rsidRPr="009E5255" w:rsidRDefault="00D85F30" w:rsidP="0080059E">
            <w:pPr>
              <w:spacing w:before="0" w:after="0" w:line="240" w:lineRule="auto"/>
              <w:rPr>
                <w:bCs w:val="0"/>
                <w:i/>
                <w:iCs/>
                <w:sz w:val="20"/>
                <w:szCs w:val="20"/>
                <w:lang w:eastAsia="zh-CN" w:bidi="th-TH"/>
              </w:rPr>
            </w:pPr>
            <w:r w:rsidRPr="009E5255">
              <w:rPr>
                <w:bCs w:val="0"/>
                <w:i/>
                <w:iCs/>
                <w:sz w:val="20"/>
                <w:szCs w:val="20"/>
              </w:rPr>
              <w:t>Date</w:t>
            </w:r>
          </w:p>
        </w:tc>
        <w:tc>
          <w:tcPr>
            <w:tcW w:w="2238" w:type="pct"/>
            <w:tcMar>
              <w:left w:w="0" w:type="dxa"/>
              <w:right w:w="108" w:type="dxa"/>
            </w:tcMar>
          </w:tcPr>
          <w:p w14:paraId="758A8187" w14:textId="77777777" w:rsidR="00D85F30" w:rsidRPr="009E5255" w:rsidRDefault="00D85F30" w:rsidP="0080059E">
            <w:pPr>
              <w:spacing w:before="0" w:after="0" w:line="240" w:lineRule="auto"/>
              <w:rPr>
                <w:sz w:val="20"/>
                <w:szCs w:val="20"/>
                <w:lang w:eastAsia="zh-CN" w:bidi="th-TH"/>
              </w:rPr>
            </w:pPr>
            <w:r w:rsidRPr="009E5255">
              <w:rPr>
                <w:sz w:val="20"/>
                <w:szCs w:val="20"/>
              </w:rPr>
              <w:t xml:space="preserve">1 March 2014 </w:t>
            </w:r>
          </w:p>
        </w:tc>
        <w:tc>
          <w:tcPr>
            <w:tcW w:w="2240" w:type="pct"/>
            <w:tcMar>
              <w:left w:w="0" w:type="dxa"/>
              <w:right w:w="108" w:type="dxa"/>
            </w:tcMar>
          </w:tcPr>
          <w:p w14:paraId="5D9820EF" w14:textId="77777777" w:rsidR="00D85F30" w:rsidRPr="009E5255" w:rsidRDefault="00D85F30" w:rsidP="0080059E">
            <w:pPr>
              <w:spacing w:before="0" w:after="0" w:line="240" w:lineRule="auto"/>
              <w:rPr>
                <w:sz w:val="20"/>
                <w:szCs w:val="20"/>
                <w:lang w:eastAsia="zh-CN" w:bidi="th-TH"/>
              </w:rPr>
            </w:pPr>
            <w:r w:rsidRPr="009E5255">
              <w:rPr>
                <w:sz w:val="20"/>
                <w:szCs w:val="20"/>
              </w:rPr>
              <w:t>Proposal based on the version of the chapter official as of 1 May 2020</w:t>
            </w:r>
          </w:p>
        </w:tc>
      </w:tr>
      <w:tr w:rsidR="00D85F30" w:rsidRPr="009E5255" w14:paraId="03C1D3D9" w14:textId="77777777" w:rsidTr="00DE7F3D">
        <w:tc>
          <w:tcPr>
            <w:tcW w:w="522" w:type="pct"/>
            <w:tcMar>
              <w:left w:w="0" w:type="dxa"/>
              <w:right w:w="108" w:type="dxa"/>
            </w:tcMar>
          </w:tcPr>
          <w:p w14:paraId="6611F486" w14:textId="77777777" w:rsidR="00D85F30" w:rsidRPr="009E5255" w:rsidRDefault="00D85F30" w:rsidP="0080059E">
            <w:pPr>
              <w:spacing w:before="0" w:after="0" w:line="240" w:lineRule="auto"/>
              <w:rPr>
                <w:bCs w:val="0"/>
                <w:i/>
                <w:iCs/>
                <w:sz w:val="20"/>
                <w:szCs w:val="20"/>
                <w:lang w:eastAsia="zh-CN" w:bidi="th-TH"/>
              </w:rPr>
            </w:pPr>
            <w:r w:rsidRPr="009E5255">
              <w:rPr>
                <w:bCs w:val="0"/>
                <w:i/>
                <w:iCs/>
                <w:sz w:val="20"/>
                <w:szCs w:val="20"/>
              </w:rPr>
              <w:t>Purpose</w:t>
            </w:r>
          </w:p>
        </w:tc>
        <w:tc>
          <w:tcPr>
            <w:tcW w:w="2238" w:type="pct"/>
            <w:tcMar>
              <w:left w:w="0" w:type="dxa"/>
              <w:right w:w="108" w:type="dxa"/>
            </w:tcMar>
          </w:tcPr>
          <w:p w14:paraId="59DEAE3E" w14:textId="77777777" w:rsidR="00D85F30" w:rsidRPr="009E5255" w:rsidRDefault="00D85F30" w:rsidP="0080059E">
            <w:pPr>
              <w:spacing w:before="0" w:after="0" w:line="240" w:lineRule="auto"/>
              <w:rPr>
                <w:sz w:val="20"/>
                <w:szCs w:val="20"/>
                <w:lang w:eastAsia="zh-CN" w:bidi="th-TH"/>
              </w:rPr>
            </w:pPr>
            <w:r w:rsidRPr="009E5255">
              <w:rPr>
                <w:sz w:val="20"/>
                <w:szCs w:val="20"/>
              </w:rPr>
              <w:t>Provide guidance on Good Practices on the preparation of medicinal products for human use.</w:t>
            </w:r>
          </w:p>
        </w:tc>
        <w:tc>
          <w:tcPr>
            <w:tcW w:w="2240" w:type="pct"/>
            <w:tcMar>
              <w:left w:w="0" w:type="dxa"/>
              <w:right w:w="108" w:type="dxa"/>
            </w:tcMar>
          </w:tcPr>
          <w:p w14:paraId="4ECF5A23" w14:textId="77777777" w:rsidR="00D85F30" w:rsidRPr="009E5255" w:rsidRDefault="00D85F30" w:rsidP="0080059E">
            <w:pPr>
              <w:spacing w:before="0" w:after="0" w:line="240" w:lineRule="auto"/>
              <w:rPr>
                <w:sz w:val="20"/>
                <w:szCs w:val="20"/>
                <w:lang w:eastAsia="zh-CN" w:bidi="th-TH"/>
              </w:rPr>
            </w:pPr>
            <w:r w:rsidRPr="009E5255">
              <w:rPr>
                <w:sz w:val="20"/>
                <w:szCs w:val="20"/>
              </w:rPr>
              <w:t>Describe the minimum standards to be followed when preparing compounded sterile preparations (CSPs) for human and animal drugs. Requirements must be met to ensure the sterility of any CSP.</w:t>
            </w:r>
          </w:p>
        </w:tc>
      </w:tr>
      <w:tr w:rsidR="00D85F30" w:rsidRPr="009E5255" w14:paraId="48B22062" w14:textId="77777777" w:rsidTr="00DE7F3D">
        <w:tc>
          <w:tcPr>
            <w:tcW w:w="522" w:type="pct"/>
            <w:tcMar>
              <w:left w:w="0" w:type="dxa"/>
              <w:right w:w="108" w:type="dxa"/>
            </w:tcMar>
          </w:tcPr>
          <w:p w14:paraId="3DE8EB39" w14:textId="77777777" w:rsidR="00D85F30" w:rsidRPr="009E5255" w:rsidRDefault="00D85F30" w:rsidP="0080059E">
            <w:pPr>
              <w:spacing w:before="0" w:after="0" w:line="240" w:lineRule="auto"/>
              <w:rPr>
                <w:bCs w:val="0"/>
                <w:i/>
                <w:iCs/>
                <w:sz w:val="20"/>
                <w:szCs w:val="20"/>
                <w:lang w:eastAsia="zh-CN" w:bidi="th-TH"/>
              </w:rPr>
            </w:pPr>
            <w:r w:rsidRPr="009E5255">
              <w:rPr>
                <w:bCs w:val="0"/>
                <w:i/>
                <w:iCs/>
                <w:sz w:val="20"/>
                <w:szCs w:val="20"/>
              </w:rPr>
              <w:t>Scope</w:t>
            </w:r>
          </w:p>
        </w:tc>
        <w:tc>
          <w:tcPr>
            <w:tcW w:w="2238" w:type="pct"/>
            <w:tcMar>
              <w:left w:w="0" w:type="dxa"/>
              <w:right w:w="108" w:type="dxa"/>
            </w:tcMar>
          </w:tcPr>
          <w:p w14:paraId="2B94B6CF" w14:textId="77777777" w:rsidR="00D85F30" w:rsidRPr="009E5255" w:rsidRDefault="00D85F30" w:rsidP="0080059E">
            <w:pPr>
              <w:spacing w:before="0" w:after="0" w:line="240" w:lineRule="auto"/>
              <w:rPr>
                <w:sz w:val="20"/>
                <w:szCs w:val="20"/>
                <w:lang w:eastAsia="zh-CN" w:bidi="th-TH"/>
              </w:rPr>
            </w:pPr>
            <w:r w:rsidRPr="009E5255">
              <w:rPr>
                <w:sz w:val="20"/>
                <w:szCs w:val="20"/>
              </w:rPr>
              <w:t>Applies to the preparation of medicinal products normally performed by healthcare establishments (industrial manufacture) for direct supply to patients</w:t>
            </w:r>
          </w:p>
        </w:tc>
        <w:tc>
          <w:tcPr>
            <w:tcW w:w="2240" w:type="pct"/>
            <w:tcMar>
              <w:left w:w="0" w:type="dxa"/>
              <w:right w:w="108" w:type="dxa"/>
            </w:tcMar>
          </w:tcPr>
          <w:p w14:paraId="0335F985" w14:textId="77777777" w:rsidR="00D85F30" w:rsidRPr="009E5255" w:rsidRDefault="00D85F30" w:rsidP="0080059E">
            <w:pPr>
              <w:spacing w:before="0" w:after="0" w:line="240" w:lineRule="auto"/>
              <w:rPr>
                <w:sz w:val="20"/>
                <w:szCs w:val="20"/>
                <w:lang w:eastAsia="zh-CN" w:bidi="th-TH"/>
              </w:rPr>
            </w:pPr>
            <w:r w:rsidRPr="009E5255">
              <w:rPr>
                <w:sz w:val="20"/>
                <w:szCs w:val="20"/>
              </w:rPr>
              <w:t>Applies to compounding all categories of CSPs. USP has no role in enforcement.</w:t>
            </w:r>
          </w:p>
        </w:tc>
      </w:tr>
      <w:tr w:rsidR="008E6BEA" w:rsidRPr="009E5255" w14:paraId="75F681B6" w14:textId="77777777" w:rsidTr="00DE7F3D">
        <w:tc>
          <w:tcPr>
            <w:tcW w:w="522" w:type="pct"/>
            <w:tcMar>
              <w:left w:w="0" w:type="dxa"/>
              <w:right w:w="108" w:type="dxa"/>
            </w:tcMar>
          </w:tcPr>
          <w:p w14:paraId="04FC7587" w14:textId="1A5EB82A" w:rsidR="008E6BEA" w:rsidRPr="009E5255" w:rsidRDefault="008E6BEA" w:rsidP="0080059E">
            <w:pPr>
              <w:spacing w:before="0" w:after="0" w:line="240" w:lineRule="auto"/>
              <w:rPr>
                <w:bCs w:val="0"/>
                <w:i/>
                <w:iCs/>
                <w:sz w:val="20"/>
                <w:szCs w:val="20"/>
              </w:rPr>
            </w:pPr>
            <w:r w:rsidRPr="009E5255">
              <w:rPr>
                <w:bCs w:val="0"/>
                <w:i/>
                <w:iCs/>
                <w:sz w:val="20"/>
                <w:szCs w:val="20"/>
              </w:rPr>
              <w:t>Hazardous drugs</w:t>
            </w:r>
          </w:p>
        </w:tc>
        <w:tc>
          <w:tcPr>
            <w:tcW w:w="2238" w:type="pct"/>
            <w:tcMar>
              <w:left w:w="0" w:type="dxa"/>
              <w:right w:w="108" w:type="dxa"/>
            </w:tcMar>
          </w:tcPr>
          <w:p w14:paraId="64356028" w14:textId="7D96EA35" w:rsidR="008E6BEA" w:rsidRPr="009E5255" w:rsidRDefault="008E6BEA" w:rsidP="0080059E">
            <w:pPr>
              <w:spacing w:before="0" w:after="0" w:line="240" w:lineRule="auto"/>
              <w:rPr>
                <w:sz w:val="20"/>
                <w:szCs w:val="20"/>
              </w:rPr>
            </w:pPr>
            <w:r w:rsidRPr="009E5255">
              <w:rPr>
                <w:sz w:val="20"/>
                <w:szCs w:val="20"/>
              </w:rPr>
              <w:t xml:space="preserve">Not differentiated. Laminar flow cabinets (LFCs) are not suitable for the </w:t>
            </w:r>
            <w:r w:rsidR="008A004F" w:rsidRPr="009E5255">
              <w:rPr>
                <w:sz w:val="20"/>
                <w:szCs w:val="20"/>
              </w:rPr>
              <w:t>preparation</w:t>
            </w:r>
            <w:r w:rsidRPr="009E5255">
              <w:rPr>
                <w:sz w:val="20"/>
                <w:szCs w:val="20"/>
              </w:rPr>
              <w:t xml:space="preserve"> of hazardous drugs. Biohazard safety cabinets (BSCs) should be used instead, with a downward air flow exhausting vertically from the cabinet and not towards to operator. </w:t>
            </w:r>
          </w:p>
        </w:tc>
        <w:tc>
          <w:tcPr>
            <w:tcW w:w="2240" w:type="pct"/>
            <w:tcMar>
              <w:left w:w="0" w:type="dxa"/>
              <w:right w:w="108" w:type="dxa"/>
            </w:tcMar>
          </w:tcPr>
          <w:p w14:paraId="6EB6CD7F" w14:textId="2EBD07AA" w:rsidR="008E6BEA" w:rsidRPr="009E5255" w:rsidRDefault="008E6BEA" w:rsidP="0080059E">
            <w:pPr>
              <w:spacing w:before="0" w:after="0" w:line="240" w:lineRule="auto"/>
              <w:rPr>
                <w:sz w:val="20"/>
                <w:szCs w:val="20"/>
              </w:rPr>
            </w:pPr>
            <w:r w:rsidRPr="009E5255">
              <w:rPr>
                <w:sz w:val="20"/>
                <w:szCs w:val="20"/>
              </w:rPr>
              <w:t>Handling of sterile hazardous drugs (HDs) must additionally</w:t>
            </w:r>
          </w:p>
        </w:tc>
      </w:tr>
      <w:tr w:rsidR="008E6BEA" w:rsidRPr="009E5255" w14:paraId="618DAFF4" w14:textId="77777777" w:rsidTr="00DE7F3D">
        <w:tc>
          <w:tcPr>
            <w:tcW w:w="522" w:type="pct"/>
            <w:tcMar>
              <w:left w:w="0" w:type="dxa"/>
              <w:right w:w="108" w:type="dxa"/>
            </w:tcMar>
          </w:tcPr>
          <w:p w14:paraId="2A688676" w14:textId="2B942C3F" w:rsidR="008E6BEA" w:rsidRPr="009E5255" w:rsidRDefault="008A004F" w:rsidP="0080059E">
            <w:pPr>
              <w:spacing w:before="0" w:after="0" w:line="240" w:lineRule="auto"/>
              <w:rPr>
                <w:bCs w:val="0"/>
                <w:i/>
                <w:iCs/>
                <w:sz w:val="20"/>
                <w:szCs w:val="20"/>
              </w:rPr>
            </w:pPr>
            <w:r w:rsidRPr="009E5255">
              <w:rPr>
                <w:bCs w:val="0"/>
                <w:i/>
                <w:iCs/>
                <w:sz w:val="20"/>
                <w:szCs w:val="20"/>
              </w:rPr>
              <w:t>Definitions</w:t>
            </w:r>
          </w:p>
        </w:tc>
        <w:tc>
          <w:tcPr>
            <w:tcW w:w="4478" w:type="pct"/>
            <w:gridSpan w:val="2"/>
            <w:tcMar>
              <w:left w:w="0" w:type="dxa"/>
              <w:right w:w="108" w:type="dxa"/>
            </w:tcMar>
          </w:tcPr>
          <w:p w14:paraId="6E3AD1C0" w14:textId="210F2F56" w:rsidR="008E6BEA" w:rsidRPr="009E5255" w:rsidRDefault="008E6BEA" w:rsidP="0080059E">
            <w:pPr>
              <w:spacing w:before="0" w:after="0" w:line="240" w:lineRule="auto"/>
              <w:rPr>
                <w:sz w:val="20"/>
                <w:szCs w:val="20"/>
              </w:rPr>
            </w:pPr>
            <w:r w:rsidRPr="009E5255">
              <w:rPr>
                <w:sz w:val="20"/>
                <w:szCs w:val="20"/>
              </w:rPr>
              <w:t>Use of technical terms and their definition were different between the two documents, and thus difficult to compare.</w:t>
            </w:r>
          </w:p>
        </w:tc>
      </w:tr>
      <w:tr w:rsidR="008E6BEA" w:rsidRPr="009E5255" w14:paraId="636DC285" w14:textId="77777777" w:rsidTr="00DE7F3D">
        <w:tc>
          <w:tcPr>
            <w:tcW w:w="522" w:type="pct"/>
            <w:tcMar>
              <w:left w:w="0" w:type="dxa"/>
              <w:right w:w="108" w:type="dxa"/>
            </w:tcMar>
          </w:tcPr>
          <w:p w14:paraId="7AAE3D57" w14:textId="1EE4A69D" w:rsidR="008E6BEA" w:rsidRPr="009E5255" w:rsidRDefault="008E6BEA" w:rsidP="0080059E">
            <w:pPr>
              <w:spacing w:before="0" w:after="0" w:line="240" w:lineRule="auto"/>
              <w:rPr>
                <w:bCs w:val="0"/>
                <w:i/>
                <w:iCs/>
                <w:sz w:val="20"/>
                <w:szCs w:val="20"/>
              </w:rPr>
            </w:pPr>
            <w:r w:rsidRPr="009E5255">
              <w:rPr>
                <w:bCs w:val="0"/>
                <w:i/>
                <w:iCs/>
                <w:sz w:val="20"/>
                <w:szCs w:val="20"/>
              </w:rPr>
              <w:t>QA and QC</w:t>
            </w:r>
          </w:p>
        </w:tc>
        <w:tc>
          <w:tcPr>
            <w:tcW w:w="2238" w:type="pct"/>
            <w:tcMar>
              <w:left w:w="0" w:type="dxa"/>
              <w:right w:w="108" w:type="dxa"/>
            </w:tcMar>
          </w:tcPr>
          <w:p w14:paraId="06A60BD2" w14:textId="77777777" w:rsidR="008E6BEA" w:rsidRPr="009E5255" w:rsidRDefault="008E6BEA" w:rsidP="0080059E">
            <w:pPr>
              <w:snapToGrid w:val="0"/>
              <w:spacing w:before="0" w:after="0" w:line="240" w:lineRule="auto"/>
              <w:rPr>
                <w:sz w:val="20"/>
                <w:szCs w:val="20"/>
              </w:rPr>
            </w:pPr>
            <w:r w:rsidRPr="009E5255">
              <w:rPr>
                <w:sz w:val="20"/>
                <w:szCs w:val="20"/>
              </w:rPr>
              <w:t>QA effectiveness and its suitability should be assessed</w:t>
            </w:r>
          </w:p>
          <w:p w14:paraId="09743403" w14:textId="2B2022E6" w:rsidR="008E6BEA" w:rsidRPr="009E5255" w:rsidRDefault="008E6BEA" w:rsidP="0080059E">
            <w:pPr>
              <w:spacing w:before="0" w:after="0" w:line="240" w:lineRule="auto"/>
              <w:rPr>
                <w:sz w:val="20"/>
                <w:szCs w:val="20"/>
              </w:rPr>
            </w:pPr>
            <w:r w:rsidRPr="009E5255">
              <w:rPr>
                <w:sz w:val="20"/>
                <w:szCs w:val="20"/>
              </w:rPr>
              <w:t>regularly. QA ensures (but not limited to) production and control operations are clearly specified and implemented according to the principles of Good Preparation Practice and documentation systems are in place and maintained.</w:t>
            </w:r>
          </w:p>
        </w:tc>
        <w:tc>
          <w:tcPr>
            <w:tcW w:w="2240" w:type="pct"/>
            <w:tcMar>
              <w:left w:w="0" w:type="dxa"/>
              <w:right w:w="108" w:type="dxa"/>
            </w:tcMar>
          </w:tcPr>
          <w:p w14:paraId="49FBFEE0" w14:textId="24548F74" w:rsidR="008E6BEA" w:rsidRPr="009E5255" w:rsidRDefault="008E6BEA" w:rsidP="0080059E">
            <w:pPr>
              <w:spacing w:before="0" w:after="0" w:line="240" w:lineRule="auto"/>
              <w:rPr>
                <w:sz w:val="20"/>
                <w:szCs w:val="20"/>
              </w:rPr>
            </w:pPr>
            <w:r w:rsidRPr="009E5255">
              <w:rPr>
                <w:sz w:val="20"/>
                <w:szCs w:val="20"/>
              </w:rPr>
              <w:t>QA and QC programs must be formally established and documented in SOPs that ensure that all aspects of the preparation of CSPs are conducted in accordance with the requirements in this chapter and laws and regulations of the applicable regulatory jurisdiction.</w:t>
            </w:r>
          </w:p>
        </w:tc>
      </w:tr>
      <w:tr w:rsidR="008E6BEA" w:rsidRPr="009E5255" w14:paraId="0144B929" w14:textId="77777777" w:rsidTr="00DE7F3D">
        <w:tc>
          <w:tcPr>
            <w:tcW w:w="522" w:type="pct"/>
            <w:tcMar>
              <w:left w:w="0" w:type="dxa"/>
              <w:right w:w="108" w:type="dxa"/>
            </w:tcMar>
          </w:tcPr>
          <w:p w14:paraId="54B173D6" w14:textId="5A8FE7CC" w:rsidR="008E6BEA" w:rsidRPr="009E5255" w:rsidRDefault="008E6BEA" w:rsidP="0080059E">
            <w:pPr>
              <w:spacing w:before="0" w:after="0" w:line="240" w:lineRule="auto"/>
              <w:rPr>
                <w:bCs w:val="0"/>
                <w:i/>
                <w:iCs/>
                <w:sz w:val="20"/>
                <w:szCs w:val="20"/>
              </w:rPr>
            </w:pPr>
            <w:r w:rsidRPr="009E5255">
              <w:rPr>
                <w:bCs w:val="0"/>
                <w:i/>
                <w:iCs/>
                <w:sz w:val="20"/>
                <w:szCs w:val="20"/>
              </w:rPr>
              <w:t>Personnel</w:t>
            </w:r>
            <w:r w:rsidR="0080059E" w:rsidRPr="009E5255">
              <w:rPr>
                <w:bCs w:val="0"/>
                <w:i/>
                <w:iCs/>
                <w:sz w:val="20"/>
                <w:szCs w:val="20"/>
              </w:rPr>
              <w:t>—</w:t>
            </w:r>
            <w:r w:rsidRPr="009E5255">
              <w:rPr>
                <w:bCs w:val="0"/>
                <w:i/>
                <w:iCs/>
                <w:sz w:val="20"/>
                <w:szCs w:val="20"/>
              </w:rPr>
              <w:t>training and continued education</w:t>
            </w:r>
          </w:p>
        </w:tc>
        <w:tc>
          <w:tcPr>
            <w:tcW w:w="2238" w:type="pct"/>
            <w:tcMar>
              <w:left w:w="0" w:type="dxa"/>
              <w:right w:w="108" w:type="dxa"/>
            </w:tcMar>
          </w:tcPr>
          <w:p w14:paraId="0AE7A075" w14:textId="77777777" w:rsidR="008E6BEA" w:rsidRPr="009E5255" w:rsidRDefault="008E6BEA" w:rsidP="0080059E">
            <w:pPr>
              <w:snapToGrid w:val="0"/>
              <w:spacing w:before="0" w:after="0" w:line="240" w:lineRule="auto"/>
              <w:rPr>
                <w:sz w:val="20"/>
                <w:szCs w:val="20"/>
              </w:rPr>
            </w:pPr>
            <w:r w:rsidRPr="009E5255">
              <w:rPr>
                <w:sz w:val="20"/>
                <w:szCs w:val="20"/>
              </w:rPr>
              <w:t>Production should be performed by trained personnel. Personnel should receive initial and continuing training,</w:t>
            </w:r>
          </w:p>
          <w:p w14:paraId="36B5C850" w14:textId="7303663E" w:rsidR="008E6BEA" w:rsidRPr="009E5255" w:rsidRDefault="008E6BEA" w:rsidP="0080059E">
            <w:pPr>
              <w:spacing w:before="0" w:after="0" w:line="240" w:lineRule="auto"/>
              <w:rPr>
                <w:sz w:val="20"/>
                <w:szCs w:val="20"/>
              </w:rPr>
            </w:pPr>
            <w:r w:rsidRPr="009E5255">
              <w:rPr>
                <w:sz w:val="20"/>
                <w:szCs w:val="20"/>
              </w:rPr>
              <w:t xml:space="preserve">including necessary hygiene instructions. New personnel should receive training in all areas and continuing education of personnel should be given and documented. </w:t>
            </w:r>
          </w:p>
        </w:tc>
        <w:tc>
          <w:tcPr>
            <w:tcW w:w="2240" w:type="pct"/>
            <w:tcMar>
              <w:left w:w="0" w:type="dxa"/>
              <w:right w:w="108" w:type="dxa"/>
            </w:tcMar>
          </w:tcPr>
          <w:p w14:paraId="76D26A4B" w14:textId="5B102098" w:rsidR="008E6BEA" w:rsidRPr="009E5255" w:rsidRDefault="008E6BEA" w:rsidP="0080059E">
            <w:pPr>
              <w:spacing w:before="0" w:after="0" w:line="240" w:lineRule="auto"/>
              <w:rPr>
                <w:sz w:val="20"/>
                <w:szCs w:val="20"/>
              </w:rPr>
            </w:pPr>
            <w:r w:rsidRPr="009E5255">
              <w:rPr>
                <w:sz w:val="20"/>
                <w:szCs w:val="20"/>
              </w:rPr>
              <w:t xml:space="preserve">A designated person(s) must oversee the training of personnel and ensure that any person who enters the sterile compounding area and/or handles CSPs completes training and demonstrates competency in maintaining the quality of the environment. All compounding personnel must complete training and be able to demonstrate knowledge of principles and competency every 12 months. </w:t>
            </w:r>
          </w:p>
        </w:tc>
      </w:tr>
      <w:tr w:rsidR="008E6BEA" w:rsidRPr="009E5255" w14:paraId="26D1B951" w14:textId="77777777" w:rsidTr="00DE7F3D">
        <w:tc>
          <w:tcPr>
            <w:tcW w:w="522" w:type="pct"/>
            <w:tcMar>
              <w:left w:w="0" w:type="dxa"/>
              <w:right w:w="108" w:type="dxa"/>
            </w:tcMar>
          </w:tcPr>
          <w:p w14:paraId="1A995228" w14:textId="1E494F7A" w:rsidR="008E6BEA" w:rsidRPr="009E5255" w:rsidRDefault="008E6BEA" w:rsidP="0080059E">
            <w:pPr>
              <w:spacing w:before="0" w:after="0" w:line="240" w:lineRule="auto"/>
              <w:rPr>
                <w:bCs w:val="0"/>
                <w:i/>
                <w:iCs/>
                <w:sz w:val="20"/>
                <w:szCs w:val="20"/>
              </w:rPr>
            </w:pPr>
            <w:r w:rsidRPr="009E5255">
              <w:rPr>
                <w:bCs w:val="0"/>
                <w:i/>
                <w:iCs/>
                <w:sz w:val="20"/>
                <w:szCs w:val="20"/>
              </w:rPr>
              <w:t xml:space="preserve">Environment </w:t>
            </w:r>
            <w:r w:rsidR="0080059E" w:rsidRPr="009E5255">
              <w:rPr>
                <w:bCs w:val="0"/>
                <w:i/>
                <w:iCs/>
                <w:sz w:val="20"/>
                <w:szCs w:val="20"/>
              </w:rPr>
              <w:t>c</w:t>
            </w:r>
            <w:r w:rsidRPr="009E5255">
              <w:rPr>
                <w:bCs w:val="0"/>
                <w:i/>
                <w:iCs/>
                <w:sz w:val="20"/>
                <w:szCs w:val="20"/>
              </w:rPr>
              <w:t>lassification</w:t>
            </w:r>
          </w:p>
        </w:tc>
        <w:tc>
          <w:tcPr>
            <w:tcW w:w="2238" w:type="pct"/>
            <w:tcMar>
              <w:left w:w="0" w:type="dxa"/>
              <w:right w:w="108" w:type="dxa"/>
            </w:tcMar>
          </w:tcPr>
          <w:p w14:paraId="06F192B7" w14:textId="64764C23" w:rsidR="008E6BEA" w:rsidRPr="009E5255" w:rsidRDefault="008E6BEA" w:rsidP="0080059E">
            <w:pPr>
              <w:spacing w:before="0" w:after="0" w:line="240" w:lineRule="auto"/>
              <w:rPr>
                <w:sz w:val="20"/>
                <w:szCs w:val="20"/>
              </w:rPr>
            </w:pPr>
            <w:r w:rsidRPr="009E5255">
              <w:rPr>
                <w:sz w:val="20"/>
                <w:szCs w:val="20"/>
              </w:rPr>
              <w:t>Clean areas for the preparation of sterile products are classified in 4 grades (A, B, C and D) according to the required characteristics of the environment</w:t>
            </w:r>
          </w:p>
        </w:tc>
        <w:tc>
          <w:tcPr>
            <w:tcW w:w="2240" w:type="pct"/>
            <w:tcMar>
              <w:left w:w="0" w:type="dxa"/>
              <w:right w:w="108" w:type="dxa"/>
            </w:tcMar>
          </w:tcPr>
          <w:p w14:paraId="7C962336" w14:textId="14BF3DB0" w:rsidR="008E6BEA" w:rsidRPr="009E5255" w:rsidRDefault="008E6BEA" w:rsidP="0080059E">
            <w:pPr>
              <w:spacing w:before="0" w:after="0" w:line="240" w:lineRule="auto"/>
              <w:rPr>
                <w:sz w:val="20"/>
                <w:szCs w:val="20"/>
              </w:rPr>
            </w:pPr>
            <w:r w:rsidRPr="009E5255">
              <w:rPr>
                <w:sz w:val="20"/>
                <w:szCs w:val="20"/>
              </w:rPr>
              <w:t xml:space="preserve">Three categories of CSPs: Category 1, 2, and 3, based on the state of environmental control under which they are compounded, the probability for microbial growth during the time they will be stored, and the time period within which they must be used. Category 3 CSPs undergo sterility testing. </w:t>
            </w:r>
          </w:p>
        </w:tc>
      </w:tr>
      <w:tr w:rsidR="00016002" w:rsidRPr="009E5255" w14:paraId="4F72BF19" w14:textId="77777777" w:rsidTr="00016002">
        <w:tc>
          <w:tcPr>
            <w:tcW w:w="5000" w:type="pct"/>
            <w:gridSpan w:val="3"/>
            <w:tcMar>
              <w:left w:w="0" w:type="dxa"/>
              <w:right w:w="108" w:type="dxa"/>
            </w:tcMar>
          </w:tcPr>
          <w:p w14:paraId="3581CBC3" w14:textId="139B0E26" w:rsidR="00016002" w:rsidRPr="009E5255" w:rsidRDefault="00016002" w:rsidP="00016002">
            <w:pPr>
              <w:spacing w:before="0" w:after="0" w:line="240" w:lineRule="auto"/>
              <w:jc w:val="center"/>
              <w:rPr>
                <w:sz w:val="20"/>
                <w:szCs w:val="20"/>
              </w:rPr>
            </w:pPr>
            <w:r w:rsidRPr="009E5255">
              <w:rPr>
                <w:bCs w:val="0"/>
                <w:i/>
                <w:iCs/>
                <w:sz w:val="20"/>
                <w:szCs w:val="20"/>
              </w:rPr>
              <w:t>Premises</w:t>
            </w:r>
          </w:p>
        </w:tc>
      </w:tr>
      <w:tr w:rsidR="008E6BEA" w:rsidRPr="009E5255" w14:paraId="29BA330F" w14:textId="77777777" w:rsidTr="00DE7F3D">
        <w:tc>
          <w:tcPr>
            <w:tcW w:w="522" w:type="pct"/>
            <w:tcMar>
              <w:left w:w="0" w:type="dxa"/>
              <w:right w:w="108" w:type="dxa"/>
            </w:tcMar>
          </w:tcPr>
          <w:p w14:paraId="205DEA08" w14:textId="2067B025" w:rsidR="008E6BEA" w:rsidRPr="009E5255" w:rsidRDefault="008E6BEA" w:rsidP="0080059E">
            <w:pPr>
              <w:spacing w:before="0" w:after="0" w:line="240" w:lineRule="auto"/>
              <w:rPr>
                <w:bCs w:val="0"/>
                <w:i/>
                <w:iCs/>
                <w:sz w:val="20"/>
                <w:szCs w:val="20"/>
              </w:rPr>
            </w:pPr>
            <w:r w:rsidRPr="009E5255">
              <w:rPr>
                <w:bCs w:val="0"/>
                <w:i/>
                <w:iCs/>
                <w:sz w:val="20"/>
                <w:szCs w:val="20"/>
              </w:rPr>
              <w:t>General requirements</w:t>
            </w:r>
          </w:p>
        </w:tc>
        <w:tc>
          <w:tcPr>
            <w:tcW w:w="2238" w:type="pct"/>
            <w:tcMar>
              <w:left w:w="0" w:type="dxa"/>
              <w:right w:w="108" w:type="dxa"/>
            </w:tcMar>
          </w:tcPr>
          <w:p w14:paraId="4DE7F27F" w14:textId="165D6373" w:rsidR="008E6BEA" w:rsidRPr="009E5255" w:rsidRDefault="008E6BEA" w:rsidP="0080059E">
            <w:pPr>
              <w:snapToGrid w:val="0"/>
              <w:spacing w:before="0" w:after="0" w:line="240" w:lineRule="auto"/>
              <w:rPr>
                <w:sz w:val="20"/>
                <w:szCs w:val="20"/>
              </w:rPr>
            </w:pPr>
            <w:r w:rsidRPr="009E5255">
              <w:rPr>
                <w:sz w:val="20"/>
                <w:szCs w:val="20"/>
              </w:rPr>
              <w:t xml:space="preserve">Premises and equipment should be appropriately designed, built, used, maintained and upgraded. The design should enable thorough cleaning. The design should enable thorough cleaning. Dedicated rooms should be provided for hazardous products </w:t>
            </w:r>
            <w:r w:rsidR="002038C4" w:rsidRPr="009E5255">
              <w:rPr>
                <w:sz w:val="20"/>
                <w:szCs w:val="20"/>
              </w:rPr>
              <w:t>(</w:t>
            </w:r>
            <w:r w:rsidRPr="009E5255">
              <w:rPr>
                <w:sz w:val="20"/>
                <w:szCs w:val="20"/>
              </w:rPr>
              <w:t>e.g.</w:t>
            </w:r>
            <w:r w:rsidR="002038C4" w:rsidRPr="009E5255">
              <w:rPr>
                <w:sz w:val="20"/>
                <w:szCs w:val="20"/>
              </w:rPr>
              <w:t>,</w:t>
            </w:r>
            <w:r w:rsidRPr="009E5255">
              <w:rPr>
                <w:sz w:val="20"/>
                <w:szCs w:val="20"/>
              </w:rPr>
              <w:t xml:space="preserve"> cytostatics, penicillins, biologicals, radiopharmaceuticals, blood products</w:t>
            </w:r>
            <w:r w:rsidR="002038C4" w:rsidRPr="009E5255">
              <w:rPr>
                <w:sz w:val="20"/>
                <w:szCs w:val="20"/>
              </w:rPr>
              <w:t>)</w:t>
            </w:r>
            <w:r w:rsidRPr="009E5255">
              <w:rPr>
                <w:sz w:val="20"/>
                <w:szCs w:val="20"/>
              </w:rPr>
              <w:t>. Weighing and sampling areas should be sufficiently separated from other preparation areas in order to avoid cross-contamination.</w:t>
            </w:r>
          </w:p>
        </w:tc>
        <w:tc>
          <w:tcPr>
            <w:tcW w:w="2240" w:type="pct"/>
            <w:tcMar>
              <w:left w:w="0" w:type="dxa"/>
              <w:right w:w="108" w:type="dxa"/>
            </w:tcMar>
          </w:tcPr>
          <w:p w14:paraId="1A238B9C" w14:textId="051DBC35" w:rsidR="008E6BEA" w:rsidRPr="009E5255" w:rsidRDefault="008E6BEA" w:rsidP="0080059E">
            <w:pPr>
              <w:snapToGrid w:val="0"/>
              <w:spacing w:before="0" w:after="0" w:line="240" w:lineRule="auto"/>
              <w:rPr>
                <w:sz w:val="20"/>
                <w:szCs w:val="20"/>
              </w:rPr>
            </w:pPr>
            <w:r w:rsidRPr="009E5255">
              <w:rPr>
                <w:sz w:val="20"/>
                <w:szCs w:val="20"/>
              </w:rPr>
              <w:t xml:space="preserve">Sterile compounding facilities must be designed, outfitted, and properly maintained. The anteroom, buffer room, and SCA must be separated from areas not directly related to compounding. The anteroom and buffer room must be appropriately controlled to achieve and maintain the required air quality classifications. </w:t>
            </w:r>
          </w:p>
          <w:p w14:paraId="60AFAF78" w14:textId="77777777" w:rsidR="008E6BEA" w:rsidRPr="009E5255" w:rsidRDefault="008E6BEA" w:rsidP="0080059E">
            <w:pPr>
              <w:snapToGrid w:val="0"/>
              <w:spacing w:before="0" w:after="0" w:line="240" w:lineRule="auto"/>
              <w:rPr>
                <w:sz w:val="20"/>
                <w:szCs w:val="20"/>
              </w:rPr>
            </w:pPr>
          </w:p>
          <w:p w14:paraId="564ED7D0" w14:textId="77777777" w:rsidR="008E6BEA" w:rsidRPr="009E5255" w:rsidRDefault="008E6BEA" w:rsidP="0080059E">
            <w:pPr>
              <w:spacing w:before="0" w:after="0" w:line="240" w:lineRule="auto"/>
              <w:rPr>
                <w:sz w:val="20"/>
                <w:szCs w:val="20"/>
              </w:rPr>
            </w:pPr>
          </w:p>
        </w:tc>
      </w:tr>
      <w:tr w:rsidR="008E6BEA" w:rsidRPr="009E5255" w14:paraId="6E4020E8" w14:textId="77777777" w:rsidTr="00DE7F3D">
        <w:tc>
          <w:tcPr>
            <w:tcW w:w="522" w:type="pct"/>
            <w:tcMar>
              <w:left w:w="0" w:type="dxa"/>
              <w:right w:w="108" w:type="dxa"/>
            </w:tcMar>
          </w:tcPr>
          <w:p w14:paraId="6F23AEBD" w14:textId="1C70FEC3" w:rsidR="008E6BEA" w:rsidRPr="009E5255" w:rsidRDefault="008E6BEA" w:rsidP="0080059E">
            <w:pPr>
              <w:spacing w:before="0" w:after="0" w:line="240" w:lineRule="auto"/>
              <w:rPr>
                <w:bCs w:val="0"/>
                <w:i/>
                <w:iCs/>
                <w:sz w:val="20"/>
                <w:szCs w:val="20"/>
              </w:rPr>
            </w:pPr>
            <w:r w:rsidRPr="009E5255">
              <w:rPr>
                <w:bCs w:val="0"/>
                <w:i/>
                <w:iCs/>
                <w:sz w:val="20"/>
                <w:szCs w:val="20"/>
              </w:rPr>
              <w:t>Airlock</w:t>
            </w:r>
          </w:p>
        </w:tc>
        <w:tc>
          <w:tcPr>
            <w:tcW w:w="2238" w:type="pct"/>
            <w:tcMar>
              <w:left w:w="0" w:type="dxa"/>
              <w:right w:w="108" w:type="dxa"/>
            </w:tcMar>
          </w:tcPr>
          <w:p w14:paraId="46F38BEF" w14:textId="508150A5" w:rsidR="008E6BEA" w:rsidRPr="009E5255" w:rsidRDefault="008E6BEA" w:rsidP="0080059E">
            <w:pPr>
              <w:spacing w:before="0" w:after="0" w:line="240" w:lineRule="auto"/>
              <w:rPr>
                <w:sz w:val="20"/>
                <w:szCs w:val="20"/>
              </w:rPr>
            </w:pPr>
            <w:r w:rsidRPr="009E5255">
              <w:rPr>
                <w:sz w:val="20"/>
                <w:szCs w:val="20"/>
              </w:rPr>
              <w:t>Sterile preparations should be carried out in clean dedicated areas that have airlocks to allow the entry of personnel, materials and equipment. Changing rooms should be designed as airlocks.</w:t>
            </w:r>
          </w:p>
        </w:tc>
        <w:tc>
          <w:tcPr>
            <w:tcW w:w="2240" w:type="pct"/>
            <w:tcMar>
              <w:left w:w="0" w:type="dxa"/>
              <w:right w:w="108" w:type="dxa"/>
            </w:tcMar>
          </w:tcPr>
          <w:p w14:paraId="084C32A9" w14:textId="3BE90158" w:rsidR="008E6BEA" w:rsidRPr="009E5255" w:rsidRDefault="008E6BEA" w:rsidP="0080059E">
            <w:pPr>
              <w:snapToGrid w:val="0"/>
              <w:spacing w:before="0" w:after="0" w:line="240" w:lineRule="auto"/>
              <w:rPr>
                <w:sz w:val="20"/>
                <w:szCs w:val="20"/>
              </w:rPr>
            </w:pPr>
            <w:r w:rsidRPr="009E5255">
              <w:rPr>
                <w:sz w:val="20"/>
                <w:szCs w:val="20"/>
              </w:rPr>
              <w:t>Airlocks and interlocking doors may be used to facilitate better control of air balance between areas of differing ISO classification (e.g., between the buffer room and anteroom) or between a classified area and an unclassified area (e.g., between the anteroom and a hallway). If a pass-through is used, both doors must never be opened at the same time, and doors should be interlocking.</w:t>
            </w:r>
          </w:p>
        </w:tc>
      </w:tr>
      <w:tr w:rsidR="00016002" w:rsidRPr="009E5255" w14:paraId="2F2462FC" w14:textId="77777777" w:rsidTr="00016002">
        <w:tc>
          <w:tcPr>
            <w:tcW w:w="5000" w:type="pct"/>
            <w:gridSpan w:val="3"/>
            <w:tcMar>
              <w:left w:w="0" w:type="dxa"/>
              <w:right w:w="108" w:type="dxa"/>
            </w:tcMar>
          </w:tcPr>
          <w:p w14:paraId="4E04F47E" w14:textId="012E4F7D" w:rsidR="00016002" w:rsidRPr="009E5255" w:rsidRDefault="00016002" w:rsidP="00016002">
            <w:pPr>
              <w:spacing w:before="0" w:after="0" w:line="240" w:lineRule="auto"/>
              <w:jc w:val="center"/>
              <w:rPr>
                <w:sz w:val="20"/>
                <w:szCs w:val="20"/>
              </w:rPr>
            </w:pPr>
            <w:r w:rsidRPr="009E5255">
              <w:rPr>
                <w:bCs w:val="0"/>
                <w:i/>
                <w:iCs/>
                <w:sz w:val="20"/>
                <w:szCs w:val="20"/>
              </w:rPr>
              <w:t>Monitoring</w:t>
            </w:r>
          </w:p>
        </w:tc>
      </w:tr>
      <w:tr w:rsidR="008B1B9D" w:rsidRPr="009E5255" w14:paraId="084197EC" w14:textId="77777777" w:rsidTr="00DE7F3D">
        <w:tc>
          <w:tcPr>
            <w:tcW w:w="522" w:type="pct"/>
            <w:tcMar>
              <w:left w:w="0" w:type="dxa"/>
              <w:right w:w="108" w:type="dxa"/>
            </w:tcMar>
          </w:tcPr>
          <w:p w14:paraId="63E4648D" w14:textId="5398B39A" w:rsidR="008B1B9D" w:rsidRPr="009E5255" w:rsidRDefault="008B1B9D" w:rsidP="0080059E">
            <w:pPr>
              <w:spacing w:before="0" w:after="0" w:line="240" w:lineRule="auto"/>
              <w:rPr>
                <w:bCs w:val="0"/>
                <w:i/>
                <w:iCs/>
                <w:sz w:val="20"/>
                <w:szCs w:val="20"/>
              </w:rPr>
            </w:pPr>
            <w:r w:rsidRPr="009E5255">
              <w:rPr>
                <w:bCs w:val="0"/>
                <w:i/>
                <w:iCs/>
                <w:sz w:val="20"/>
                <w:szCs w:val="20"/>
              </w:rPr>
              <w:t>Classified area tests</w:t>
            </w:r>
          </w:p>
        </w:tc>
        <w:tc>
          <w:tcPr>
            <w:tcW w:w="2238" w:type="pct"/>
            <w:tcMar>
              <w:left w:w="0" w:type="dxa"/>
              <w:right w:w="108" w:type="dxa"/>
            </w:tcMar>
          </w:tcPr>
          <w:p w14:paraId="5E7A6863" w14:textId="76D668E5" w:rsidR="008B1B9D" w:rsidRPr="009E5255" w:rsidRDefault="008B1B9D" w:rsidP="0080059E">
            <w:pPr>
              <w:spacing w:before="0" w:after="0" w:line="240" w:lineRule="auto"/>
              <w:rPr>
                <w:sz w:val="20"/>
                <w:szCs w:val="20"/>
              </w:rPr>
            </w:pPr>
            <w:r w:rsidRPr="009E5255">
              <w:rPr>
                <w:sz w:val="20"/>
                <w:szCs w:val="20"/>
              </w:rPr>
              <w:t>Recommended frequencies for classification tests “at rest</w:t>
            </w:r>
            <w:r w:rsidR="00AE60DA" w:rsidRPr="009E5255">
              <w:rPr>
                <w:sz w:val="20"/>
                <w:szCs w:val="20"/>
              </w:rPr>
              <w:t>.</w:t>
            </w:r>
            <w:r w:rsidRPr="009E5255">
              <w:rPr>
                <w:sz w:val="20"/>
                <w:szCs w:val="20"/>
              </w:rPr>
              <w:t>”</w:t>
            </w:r>
            <w:r w:rsidR="00AE60DA" w:rsidRPr="009E5255">
              <w:rPr>
                <w:sz w:val="20"/>
                <w:szCs w:val="20"/>
                <w:vertAlign w:val="superscript"/>
              </w:rPr>
              <w:t>a</w:t>
            </w:r>
          </w:p>
          <w:p w14:paraId="19037B8E" w14:textId="77777777" w:rsidR="008B1B9D" w:rsidRPr="009E5255" w:rsidRDefault="008B1B9D" w:rsidP="0080059E">
            <w:pPr>
              <w:spacing w:before="0" w:after="0" w:line="240" w:lineRule="auto"/>
              <w:rPr>
                <w:sz w:val="20"/>
                <w:szCs w:val="20"/>
              </w:rPr>
            </w:pPr>
            <w:r w:rsidRPr="009E5255">
              <w:rPr>
                <w:sz w:val="20"/>
                <w:szCs w:val="20"/>
              </w:rPr>
              <w:t xml:space="preserve">Laminar flow cabinets/biohazard safety cabinets: </w:t>
            </w:r>
          </w:p>
          <w:p w14:paraId="0ED6B4D9" w14:textId="77777777" w:rsidR="008B1B9D" w:rsidRPr="009E5255" w:rsidRDefault="008B1B9D" w:rsidP="0080059E">
            <w:pPr>
              <w:spacing w:before="0" w:after="0" w:line="240" w:lineRule="auto"/>
              <w:ind w:left="230"/>
              <w:rPr>
                <w:sz w:val="20"/>
                <w:szCs w:val="20"/>
              </w:rPr>
            </w:pPr>
            <w:r w:rsidRPr="009E5255">
              <w:rPr>
                <w:sz w:val="20"/>
                <w:szCs w:val="20"/>
              </w:rPr>
              <w:t>Particle counts: yearly</w:t>
            </w:r>
          </w:p>
          <w:p w14:paraId="7FAA99E6" w14:textId="77777777" w:rsidR="008B1B9D" w:rsidRPr="009E5255" w:rsidRDefault="008B1B9D" w:rsidP="0080059E">
            <w:pPr>
              <w:spacing w:before="0" w:after="0" w:line="240" w:lineRule="auto"/>
              <w:ind w:left="230"/>
              <w:rPr>
                <w:sz w:val="20"/>
                <w:szCs w:val="20"/>
              </w:rPr>
            </w:pPr>
            <w:r w:rsidRPr="009E5255">
              <w:rPr>
                <w:sz w:val="20"/>
                <w:szCs w:val="20"/>
              </w:rPr>
              <w:t xml:space="preserve">Room air change per hour: yearly </w:t>
            </w:r>
          </w:p>
          <w:p w14:paraId="686D60F6" w14:textId="77777777" w:rsidR="008B1B9D" w:rsidRPr="009E5255" w:rsidRDefault="008B1B9D" w:rsidP="0080059E">
            <w:pPr>
              <w:spacing w:before="0" w:after="0" w:line="240" w:lineRule="auto"/>
              <w:ind w:left="230"/>
              <w:rPr>
                <w:sz w:val="20"/>
                <w:szCs w:val="20"/>
              </w:rPr>
            </w:pPr>
            <w:r w:rsidRPr="009E5255">
              <w:rPr>
                <w:sz w:val="20"/>
                <w:szCs w:val="20"/>
              </w:rPr>
              <w:t>Air velocities on workstations: yearly</w:t>
            </w:r>
          </w:p>
          <w:p w14:paraId="6D87107A" w14:textId="3F317BF6" w:rsidR="008B1B9D" w:rsidRPr="009E5255" w:rsidRDefault="008B1B9D" w:rsidP="0080059E">
            <w:pPr>
              <w:spacing w:before="0" w:after="0" w:line="240" w:lineRule="auto"/>
              <w:ind w:left="230"/>
              <w:rPr>
                <w:sz w:val="20"/>
                <w:szCs w:val="20"/>
              </w:rPr>
            </w:pPr>
            <w:r w:rsidRPr="009E5255">
              <w:rPr>
                <w:sz w:val="20"/>
                <w:szCs w:val="20"/>
              </w:rPr>
              <w:t>HEPA filter integrity checks: yearly</w:t>
            </w:r>
          </w:p>
          <w:p w14:paraId="718FF7C7" w14:textId="77777777" w:rsidR="008B1B9D" w:rsidRPr="009E5255" w:rsidRDefault="008B1B9D" w:rsidP="0080059E">
            <w:pPr>
              <w:spacing w:before="0" w:after="0" w:line="240" w:lineRule="auto"/>
              <w:rPr>
                <w:sz w:val="20"/>
                <w:szCs w:val="20"/>
              </w:rPr>
            </w:pPr>
            <w:r w:rsidRPr="009E5255">
              <w:rPr>
                <w:sz w:val="20"/>
                <w:szCs w:val="20"/>
              </w:rPr>
              <w:t xml:space="preserve">Isolators: </w:t>
            </w:r>
          </w:p>
          <w:p w14:paraId="3EAAA224" w14:textId="77777777" w:rsidR="008B1B9D" w:rsidRPr="009E5255" w:rsidRDefault="008B1B9D" w:rsidP="0080059E">
            <w:pPr>
              <w:spacing w:before="0" w:after="0" w:line="240" w:lineRule="auto"/>
              <w:ind w:left="230"/>
              <w:rPr>
                <w:sz w:val="20"/>
                <w:szCs w:val="20"/>
              </w:rPr>
            </w:pPr>
            <w:r w:rsidRPr="009E5255">
              <w:rPr>
                <w:sz w:val="20"/>
                <w:szCs w:val="20"/>
              </w:rPr>
              <w:t>Isolator alarm function tests: yearly</w:t>
            </w:r>
          </w:p>
          <w:p w14:paraId="0DDFB9AF" w14:textId="6F69889B" w:rsidR="008B1B9D" w:rsidRPr="009E5255" w:rsidRDefault="008B1B9D" w:rsidP="0080059E">
            <w:pPr>
              <w:spacing w:before="0" w:after="0" w:line="240" w:lineRule="auto"/>
              <w:ind w:left="230"/>
              <w:rPr>
                <w:sz w:val="20"/>
                <w:szCs w:val="20"/>
              </w:rPr>
            </w:pPr>
            <w:r w:rsidRPr="009E5255">
              <w:rPr>
                <w:sz w:val="20"/>
                <w:szCs w:val="20"/>
              </w:rPr>
              <w:t>Isolator leak test: yearly</w:t>
            </w:r>
          </w:p>
          <w:p w14:paraId="4BF26816" w14:textId="5AE33142" w:rsidR="008B1B9D" w:rsidRPr="009E5255" w:rsidRDefault="008B1B9D" w:rsidP="0080059E">
            <w:pPr>
              <w:spacing w:before="0" w:after="0" w:line="240" w:lineRule="auto"/>
              <w:rPr>
                <w:sz w:val="20"/>
                <w:szCs w:val="20"/>
              </w:rPr>
            </w:pPr>
            <w:r w:rsidRPr="009E5255">
              <w:rPr>
                <w:sz w:val="20"/>
                <w:szCs w:val="20"/>
              </w:rPr>
              <w:t>HEPA filter integrity check: yearly</w:t>
            </w:r>
          </w:p>
        </w:tc>
        <w:tc>
          <w:tcPr>
            <w:tcW w:w="2240" w:type="pct"/>
            <w:tcMar>
              <w:left w:w="0" w:type="dxa"/>
              <w:right w:w="108" w:type="dxa"/>
            </w:tcMar>
          </w:tcPr>
          <w:p w14:paraId="59B3DCCD" w14:textId="77777777" w:rsidR="008B1B9D" w:rsidRPr="009E5255" w:rsidRDefault="008B1B9D" w:rsidP="0080059E">
            <w:pPr>
              <w:spacing w:before="0" w:after="0" w:line="240" w:lineRule="auto"/>
              <w:rPr>
                <w:sz w:val="20"/>
                <w:szCs w:val="20"/>
              </w:rPr>
            </w:pPr>
            <w:r w:rsidRPr="009E5255">
              <w:rPr>
                <w:sz w:val="20"/>
                <w:szCs w:val="20"/>
              </w:rPr>
              <w:t xml:space="preserve">Compounding areas must be certified according to the current Controlled Environment Testing Association (CETA) Certification Guide for Sterile Compounding Facilities or equivalent guidelines. </w:t>
            </w:r>
          </w:p>
          <w:p w14:paraId="642A83DB" w14:textId="77777777" w:rsidR="008B1B9D" w:rsidRPr="009E5255" w:rsidRDefault="008B1B9D" w:rsidP="0080059E">
            <w:pPr>
              <w:spacing w:before="0" w:after="0" w:line="240" w:lineRule="auto"/>
              <w:rPr>
                <w:sz w:val="20"/>
                <w:szCs w:val="20"/>
              </w:rPr>
            </w:pPr>
            <w:r w:rsidRPr="009E5255">
              <w:rPr>
                <w:sz w:val="20"/>
                <w:szCs w:val="20"/>
              </w:rPr>
              <w:t xml:space="preserve">Recertification must be performed at least every 6 months and include: </w:t>
            </w:r>
          </w:p>
          <w:p w14:paraId="0B64668B" w14:textId="77777777" w:rsidR="008B1B9D" w:rsidRPr="009E5255" w:rsidRDefault="008B1B9D" w:rsidP="0080059E">
            <w:pPr>
              <w:spacing w:before="0" w:after="0" w:line="240" w:lineRule="auto"/>
              <w:ind w:left="191"/>
              <w:rPr>
                <w:sz w:val="20"/>
                <w:szCs w:val="20"/>
              </w:rPr>
            </w:pPr>
            <w:r w:rsidRPr="009E5255">
              <w:rPr>
                <w:sz w:val="20"/>
                <w:szCs w:val="20"/>
              </w:rPr>
              <w:t>Airflow testing</w:t>
            </w:r>
          </w:p>
          <w:p w14:paraId="50A5BCA2" w14:textId="77777777" w:rsidR="008B1B9D" w:rsidRPr="009E5255" w:rsidRDefault="008B1B9D" w:rsidP="0080059E">
            <w:pPr>
              <w:spacing w:before="0" w:after="0" w:line="240" w:lineRule="auto"/>
              <w:ind w:left="191"/>
              <w:rPr>
                <w:sz w:val="20"/>
                <w:szCs w:val="20"/>
              </w:rPr>
            </w:pPr>
            <w:r w:rsidRPr="009E5255">
              <w:rPr>
                <w:sz w:val="20"/>
                <w:szCs w:val="20"/>
              </w:rPr>
              <w:t>HEPA filter integrity testing</w:t>
            </w:r>
          </w:p>
          <w:p w14:paraId="252AFF5F" w14:textId="77777777" w:rsidR="008B1B9D" w:rsidRPr="009E5255" w:rsidRDefault="008B1B9D" w:rsidP="0080059E">
            <w:pPr>
              <w:spacing w:before="0" w:after="0" w:line="240" w:lineRule="auto"/>
              <w:ind w:left="191"/>
              <w:rPr>
                <w:sz w:val="20"/>
                <w:szCs w:val="20"/>
              </w:rPr>
            </w:pPr>
            <w:r w:rsidRPr="009E5255">
              <w:rPr>
                <w:sz w:val="20"/>
                <w:szCs w:val="20"/>
              </w:rPr>
              <w:t xml:space="preserve">Total particle count testing </w:t>
            </w:r>
          </w:p>
          <w:p w14:paraId="2D8FFF4A" w14:textId="6D7E6664" w:rsidR="008B1B9D" w:rsidRPr="009E5255" w:rsidRDefault="008B1B9D" w:rsidP="0080059E">
            <w:pPr>
              <w:spacing w:before="0" w:after="0" w:line="240" w:lineRule="auto"/>
              <w:ind w:left="191"/>
              <w:rPr>
                <w:sz w:val="20"/>
                <w:szCs w:val="20"/>
              </w:rPr>
            </w:pPr>
            <w:r w:rsidRPr="009E5255">
              <w:rPr>
                <w:sz w:val="20"/>
                <w:szCs w:val="20"/>
              </w:rPr>
              <w:t>Dynamic airflow smoke pattern test</w:t>
            </w:r>
          </w:p>
        </w:tc>
      </w:tr>
      <w:tr w:rsidR="008B1B9D" w:rsidRPr="009E5255" w14:paraId="758DE242" w14:textId="77777777" w:rsidTr="00DE7F3D">
        <w:tc>
          <w:tcPr>
            <w:tcW w:w="522" w:type="pct"/>
            <w:tcMar>
              <w:left w:w="0" w:type="dxa"/>
              <w:right w:w="108" w:type="dxa"/>
            </w:tcMar>
          </w:tcPr>
          <w:p w14:paraId="69963205" w14:textId="242EFC81" w:rsidR="008B1B9D" w:rsidRPr="009E5255" w:rsidRDefault="008B1B9D" w:rsidP="0080059E">
            <w:pPr>
              <w:spacing w:before="0" w:after="0" w:line="240" w:lineRule="auto"/>
              <w:rPr>
                <w:bCs w:val="0"/>
                <w:i/>
                <w:iCs/>
                <w:sz w:val="20"/>
                <w:szCs w:val="20"/>
              </w:rPr>
            </w:pPr>
            <w:r w:rsidRPr="009E5255">
              <w:rPr>
                <w:bCs w:val="0"/>
                <w:i/>
                <w:iCs/>
                <w:sz w:val="20"/>
                <w:szCs w:val="20"/>
              </w:rPr>
              <w:t>Microbiological monitoring</w:t>
            </w:r>
          </w:p>
        </w:tc>
        <w:tc>
          <w:tcPr>
            <w:tcW w:w="2238" w:type="pct"/>
            <w:tcMar>
              <w:left w:w="0" w:type="dxa"/>
              <w:right w:w="108" w:type="dxa"/>
            </w:tcMar>
          </w:tcPr>
          <w:p w14:paraId="07CDAD91" w14:textId="77777777" w:rsidR="008B1B9D" w:rsidRPr="009E5255" w:rsidRDefault="008B1B9D" w:rsidP="0080059E">
            <w:pPr>
              <w:spacing w:before="0" w:after="0" w:line="240" w:lineRule="auto"/>
              <w:rPr>
                <w:sz w:val="20"/>
                <w:szCs w:val="20"/>
              </w:rPr>
            </w:pPr>
            <w:r w:rsidRPr="009E5255">
              <w:rPr>
                <w:sz w:val="20"/>
                <w:szCs w:val="20"/>
              </w:rPr>
              <w:t xml:space="preserve">Direct working environment (Grade A): </w:t>
            </w:r>
          </w:p>
          <w:p w14:paraId="3831F65B" w14:textId="77777777" w:rsidR="008B1B9D" w:rsidRPr="009E5255" w:rsidRDefault="008B1B9D" w:rsidP="0080059E">
            <w:pPr>
              <w:spacing w:before="0" w:after="0" w:line="240" w:lineRule="auto"/>
              <w:ind w:left="230"/>
              <w:rPr>
                <w:sz w:val="20"/>
                <w:szCs w:val="20"/>
              </w:rPr>
            </w:pPr>
            <w:r w:rsidRPr="009E5255">
              <w:rPr>
                <w:sz w:val="20"/>
                <w:szCs w:val="20"/>
              </w:rPr>
              <w:t>Settle plates: every working session</w:t>
            </w:r>
          </w:p>
          <w:p w14:paraId="7D67D77D" w14:textId="77777777" w:rsidR="008B1B9D" w:rsidRPr="009E5255" w:rsidRDefault="008B1B9D" w:rsidP="0080059E">
            <w:pPr>
              <w:spacing w:before="0" w:after="0" w:line="240" w:lineRule="auto"/>
              <w:ind w:left="230"/>
              <w:rPr>
                <w:sz w:val="20"/>
                <w:szCs w:val="20"/>
              </w:rPr>
            </w:pPr>
            <w:r w:rsidRPr="009E5255">
              <w:rPr>
                <w:sz w:val="20"/>
                <w:szCs w:val="20"/>
              </w:rPr>
              <w:t>Glove finger dabs: at end of each working session</w:t>
            </w:r>
          </w:p>
          <w:p w14:paraId="3DC28E7C" w14:textId="77777777" w:rsidR="008B1B9D" w:rsidRPr="009E5255" w:rsidRDefault="008B1B9D" w:rsidP="0080059E">
            <w:pPr>
              <w:spacing w:before="0" w:after="0" w:line="240" w:lineRule="auto"/>
              <w:ind w:left="230"/>
              <w:rPr>
                <w:sz w:val="20"/>
                <w:szCs w:val="20"/>
              </w:rPr>
            </w:pPr>
            <w:r w:rsidRPr="009E5255">
              <w:rPr>
                <w:sz w:val="20"/>
                <w:szCs w:val="20"/>
              </w:rPr>
              <w:t>Surface samples: weekly</w:t>
            </w:r>
          </w:p>
          <w:p w14:paraId="2AAB9767" w14:textId="7AAC443B" w:rsidR="008B1B9D" w:rsidRPr="009E5255" w:rsidRDefault="008B1B9D" w:rsidP="0080059E">
            <w:pPr>
              <w:spacing w:before="0" w:after="0" w:line="240" w:lineRule="auto"/>
              <w:ind w:left="230"/>
              <w:rPr>
                <w:sz w:val="20"/>
                <w:szCs w:val="20"/>
              </w:rPr>
            </w:pPr>
            <w:r w:rsidRPr="009E5255">
              <w:rPr>
                <w:sz w:val="20"/>
                <w:szCs w:val="20"/>
              </w:rPr>
              <w:t xml:space="preserve">Active air samples: quarterly </w:t>
            </w:r>
          </w:p>
          <w:p w14:paraId="13DC02FE" w14:textId="77777777" w:rsidR="008B1B9D" w:rsidRPr="009E5255" w:rsidRDefault="008B1B9D" w:rsidP="0080059E">
            <w:pPr>
              <w:spacing w:before="0" w:after="0" w:line="240" w:lineRule="auto"/>
              <w:rPr>
                <w:sz w:val="20"/>
                <w:szCs w:val="20"/>
              </w:rPr>
            </w:pPr>
          </w:p>
          <w:p w14:paraId="7A9BB4B8" w14:textId="77777777" w:rsidR="008B1B9D" w:rsidRPr="009E5255" w:rsidRDefault="008B1B9D" w:rsidP="0080059E">
            <w:pPr>
              <w:spacing w:before="0" w:after="0" w:line="240" w:lineRule="auto"/>
              <w:rPr>
                <w:sz w:val="20"/>
                <w:szCs w:val="20"/>
              </w:rPr>
            </w:pPr>
            <w:r w:rsidRPr="009E5255">
              <w:rPr>
                <w:sz w:val="20"/>
                <w:szCs w:val="20"/>
              </w:rPr>
              <w:t xml:space="preserve">Background environment: </w:t>
            </w:r>
          </w:p>
          <w:p w14:paraId="3F430C24" w14:textId="77777777" w:rsidR="008B1B9D" w:rsidRPr="009E5255" w:rsidRDefault="008B1B9D" w:rsidP="0080059E">
            <w:pPr>
              <w:spacing w:before="0" w:after="0" w:line="240" w:lineRule="auto"/>
              <w:ind w:left="230"/>
              <w:rPr>
                <w:sz w:val="20"/>
                <w:szCs w:val="20"/>
              </w:rPr>
            </w:pPr>
            <w:r w:rsidRPr="009E5255">
              <w:rPr>
                <w:sz w:val="20"/>
                <w:szCs w:val="20"/>
              </w:rPr>
              <w:t>Settle plates: weekly</w:t>
            </w:r>
          </w:p>
          <w:p w14:paraId="02B2E89E" w14:textId="77777777" w:rsidR="008B1B9D" w:rsidRPr="009E5255" w:rsidRDefault="008B1B9D" w:rsidP="0080059E">
            <w:pPr>
              <w:spacing w:before="0" w:after="0" w:line="240" w:lineRule="auto"/>
              <w:ind w:left="230"/>
              <w:rPr>
                <w:sz w:val="20"/>
                <w:szCs w:val="20"/>
              </w:rPr>
            </w:pPr>
            <w:r w:rsidRPr="009E5255">
              <w:rPr>
                <w:sz w:val="20"/>
                <w:szCs w:val="20"/>
              </w:rPr>
              <w:t>Glove finger dabs: at the end of each working session</w:t>
            </w:r>
          </w:p>
          <w:p w14:paraId="2410A3FD" w14:textId="77777777" w:rsidR="008B1B9D" w:rsidRPr="009E5255" w:rsidRDefault="008B1B9D" w:rsidP="0080059E">
            <w:pPr>
              <w:spacing w:before="0" w:after="0" w:line="240" w:lineRule="auto"/>
              <w:ind w:left="230"/>
              <w:rPr>
                <w:sz w:val="20"/>
                <w:szCs w:val="20"/>
              </w:rPr>
            </w:pPr>
            <w:r w:rsidRPr="009E5255">
              <w:rPr>
                <w:sz w:val="20"/>
                <w:szCs w:val="20"/>
              </w:rPr>
              <w:t>Surface samples: monthly</w:t>
            </w:r>
          </w:p>
          <w:p w14:paraId="2E905D8A" w14:textId="4076AE7C" w:rsidR="008B1B9D" w:rsidRPr="009E5255" w:rsidRDefault="008B1B9D" w:rsidP="0080059E">
            <w:pPr>
              <w:spacing w:before="0" w:after="0" w:line="240" w:lineRule="auto"/>
              <w:ind w:left="230"/>
              <w:rPr>
                <w:sz w:val="20"/>
                <w:szCs w:val="20"/>
              </w:rPr>
            </w:pPr>
            <w:r w:rsidRPr="009E5255">
              <w:rPr>
                <w:sz w:val="20"/>
                <w:szCs w:val="20"/>
              </w:rPr>
              <w:t xml:space="preserve">Active air samples: quarterly </w:t>
            </w:r>
          </w:p>
          <w:p w14:paraId="73613E50" w14:textId="77777777" w:rsidR="008B1B9D" w:rsidRPr="009E5255" w:rsidRDefault="008B1B9D" w:rsidP="0080059E">
            <w:pPr>
              <w:spacing w:before="0" w:after="0" w:line="240" w:lineRule="auto"/>
              <w:rPr>
                <w:sz w:val="20"/>
                <w:szCs w:val="20"/>
              </w:rPr>
            </w:pPr>
          </w:p>
          <w:p w14:paraId="74A07254" w14:textId="1A8312CD" w:rsidR="008B1B9D" w:rsidRPr="009E5255" w:rsidRDefault="008B1B9D" w:rsidP="0080059E">
            <w:pPr>
              <w:spacing w:before="0" w:after="0" w:line="240" w:lineRule="auto"/>
              <w:rPr>
                <w:sz w:val="20"/>
                <w:szCs w:val="20"/>
              </w:rPr>
            </w:pPr>
            <w:r w:rsidRPr="009E5255">
              <w:rPr>
                <w:sz w:val="20"/>
                <w:szCs w:val="20"/>
              </w:rPr>
              <w:t>Recommended limits b for microbiological monitoring of clean areas (Grade A):</w:t>
            </w:r>
            <w:r w:rsidR="00AE60DA" w:rsidRPr="009E5255">
              <w:rPr>
                <w:sz w:val="20"/>
                <w:szCs w:val="20"/>
                <w:vertAlign w:val="superscript"/>
              </w:rPr>
              <w:t>b</w:t>
            </w:r>
            <w:r w:rsidRPr="009E5255">
              <w:rPr>
                <w:sz w:val="20"/>
                <w:szCs w:val="20"/>
              </w:rPr>
              <w:t xml:space="preserve"> </w:t>
            </w:r>
          </w:p>
          <w:p w14:paraId="283A0FD8" w14:textId="77777777" w:rsidR="008B1B9D" w:rsidRPr="009E5255" w:rsidRDefault="008B1B9D" w:rsidP="0080059E">
            <w:pPr>
              <w:spacing w:before="0" w:after="0" w:line="240" w:lineRule="auto"/>
              <w:ind w:left="230"/>
              <w:rPr>
                <w:sz w:val="20"/>
                <w:szCs w:val="20"/>
              </w:rPr>
            </w:pPr>
            <w:r w:rsidRPr="009E5255">
              <w:rPr>
                <w:sz w:val="20"/>
                <w:szCs w:val="20"/>
              </w:rPr>
              <w:t>Air sample (cfu/m</w:t>
            </w:r>
            <w:r w:rsidRPr="009E5255">
              <w:rPr>
                <w:sz w:val="20"/>
                <w:szCs w:val="20"/>
                <w:vertAlign w:val="superscript"/>
              </w:rPr>
              <w:t>3</w:t>
            </w:r>
            <w:r w:rsidRPr="009E5255">
              <w:rPr>
                <w:sz w:val="20"/>
                <w:szCs w:val="20"/>
              </w:rPr>
              <w:t>): &lt; 1</w:t>
            </w:r>
          </w:p>
          <w:p w14:paraId="146F0C30" w14:textId="7920E2B3" w:rsidR="008B1B9D" w:rsidRPr="009E5255" w:rsidRDefault="008B1B9D" w:rsidP="0080059E">
            <w:pPr>
              <w:spacing w:before="0" w:after="0" w:line="240" w:lineRule="auto"/>
              <w:ind w:left="230"/>
              <w:rPr>
                <w:sz w:val="20"/>
                <w:szCs w:val="20"/>
              </w:rPr>
            </w:pPr>
            <w:r w:rsidRPr="009E5255">
              <w:rPr>
                <w:sz w:val="20"/>
                <w:szCs w:val="20"/>
              </w:rPr>
              <w:t>Settle plates (90 mm; cfu/4</w:t>
            </w:r>
            <w:r w:rsidR="0074383B" w:rsidRPr="009E5255">
              <w:rPr>
                <w:sz w:val="20"/>
                <w:szCs w:val="20"/>
              </w:rPr>
              <w:t xml:space="preserve"> </w:t>
            </w:r>
            <w:r w:rsidRPr="009E5255">
              <w:rPr>
                <w:sz w:val="20"/>
                <w:szCs w:val="20"/>
              </w:rPr>
              <w:t>hours)</w:t>
            </w:r>
            <w:r w:rsidRPr="009E5255">
              <w:rPr>
                <w:sz w:val="20"/>
                <w:szCs w:val="20"/>
                <w:vertAlign w:val="superscript"/>
              </w:rPr>
              <w:t>c</w:t>
            </w:r>
            <w:r w:rsidRPr="009E5255">
              <w:rPr>
                <w:sz w:val="20"/>
                <w:szCs w:val="20"/>
              </w:rPr>
              <w:t>: &lt; 1</w:t>
            </w:r>
          </w:p>
          <w:p w14:paraId="3AA8AB39" w14:textId="77777777" w:rsidR="008B1B9D" w:rsidRPr="009E5255" w:rsidRDefault="008B1B9D" w:rsidP="0080059E">
            <w:pPr>
              <w:spacing w:before="0" w:after="0" w:line="240" w:lineRule="auto"/>
              <w:ind w:left="230"/>
              <w:rPr>
                <w:sz w:val="20"/>
                <w:szCs w:val="20"/>
              </w:rPr>
            </w:pPr>
            <w:r w:rsidRPr="009E5255">
              <w:rPr>
                <w:sz w:val="20"/>
                <w:szCs w:val="20"/>
              </w:rPr>
              <w:t>Contact plates (55 mm, cfu/plate): &lt; 1</w:t>
            </w:r>
          </w:p>
          <w:p w14:paraId="4209D7E3" w14:textId="1542B1B8" w:rsidR="008B1B9D" w:rsidRPr="009E5255" w:rsidRDefault="008B1B9D" w:rsidP="0080059E">
            <w:pPr>
              <w:spacing w:before="0" w:after="0" w:line="240" w:lineRule="auto"/>
              <w:ind w:left="230"/>
              <w:rPr>
                <w:sz w:val="20"/>
                <w:szCs w:val="20"/>
              </w:rPr>
            </w:pPr>
            <w:r w:rsidRPr="009E5255">
              <w:rPr>
                <w:sz w:val="20"/>
                <w:szCs w:val="20"/>
              </w:rPr>
              <w:t>Glove print; 5 fingers (cfu/glove): &lt; 1</w:t>
            </w:r>
          </w:p>
        </w:tc>
        <w:tc>
          <w:tcPr>
            <w:tcW w:w="2240" w:type="pct"/>
            <w:tcMar>
              <w:left w:w="0" w:type="dxa"/>
              <w:right w:w="108" w:type="dxa"/>
            </w:tcMar>
          </w:tcPr>
          <w:p w14:paraId="27E4AD1F" w14:textId="77777777" w:rsidR="008B1B9D" w:rsidRPr="009E5255" w:rsidRDefault="008B1B9D" w:rsidP="0080059E">
            <w:pPr>
              <w:spacing w:before="0" w:after="0" w:line="240" w:lineRule="auto"/>
              <w:rPr>
                <w:sz w:val="20"/>
                <w:szCs w:val="20"/>
              </w:rPr>
            </w:pPr>
            <w:r w:rsidRPr="009E5255">
              <w:rPr>
                <w:sz w:val="20"/>
                <w:szCs w:val="20"/>
              </w:rPr>
              <w:t>Microbiological air and/or surface monitoring must be conducted in all classified areas during dynamic operating conditions. Frequency (Category 3 CSPs):</w:t>
            </w:r>
          </w:p>
          <w:p w14:paraId="0160B8CF" w14:textId="77777777" w:rsidR="008B1B9D" w:rsidRPr="009E5255" w:rsidRDefault="008B1B9D" w:rsidP="0080059E">
            <w:pPr>
              <w:spacing w:before="0" w:after="0" w:line="240" w:lineRule="auto"/>
              <w:ind w:left="191"/>
              <w:rPr>
                <w:sz w:val="20"/>
                <w:szCs w:val="20"/>
              </w:rPr>
            </w:pPr>
            <w:r w:rsidRPr="009E5255">
              <w:rPr>
                <w:sz w:val="20"/>
                <w:szCs w:val="20"/>
              </w:rPr>
              <w:t>Air sampling: at least monthly</w:t>
            </w:r>
          </w:p>
          <w:p w14:paraId="722E12D8" w14:textId="77777777" w:rsidR="008B1B9D" w:rsidRPr="009E5255" w:rsidRDefault="008B1B9D" w:rsidP="0080059E">
            <w:pPr>
              <w:spacing w:before="0" w:after="0" w:line="240" w:lineRule="auto"/>
              <w:ind w:left="191"/>
              <w:rPr>
                <w:sz w:val="20"/>
                <w:szCs w:val="20"/>
              </w:rPr>
            </w:pPr>
            <w:r w:rsidRPr="009E5255">
              <w:rPr>
                <w:sz w:val="20"/>
                <w:szCs w:val="20"/>
              </w:rPr>
              <w:t xml:space="preserve">Surface sampling: at least weekly </w:t>
            </w:r>
          </w:p>
          <w:p w14:paraId="59672AD5" w14:textId="77777777" w:rsidR="008B1B9D" w:rsidRPr="009E5255" w:rsidRDefault="008B1B9D" w:rsidP="0080059E">
            <w:pPr>
              <w:spacing w:before="0" w:after="0" w:line="240" w:lineRule="auto"/>
              <w:ind w:left="191"/>
              <w:rPr>
                <w:sz w:val="20"/>
                <w:szCs w:val="20"/>
              </w:rPr>
            </w:pPr>
            <w:r w:rsidRPr="009E5255">
              <w:rPr>
                <w:sz w:val="20"/>
                <w:szCs w:val="20"/>
              </w:rPr>
              <w:t xml:space="preserve">Gloved fingertip and thumb sampling as part of garbing competency: at least every 3 months </w:t>
            </w:r>
          </w:p>
          <w:p w14:paraId="70FEE944" w14:textId="2BC9023A" w:rsidR="008B1B9D" w:rsidRPr="009E5255" w:rsidRDefault="008B1B9D" w:rsidP="0080059E">
            <w:pPr>
              <w:spacing w:before="0" w:after="0" w:line="240" w:lineRule="auto"/>
              <w:ind w:left="191"/>
              <w:rPr>
                <w:sz w:val="20"/>
                <w:szCs w:val="20"/>
              </w:rPr>
            </w:pPr>
            <w:r w:rsidRPr="009E5255">
              <w:rPr>
                <w:sz w:val="20"/>
                <w:szCs w:val="20"/>
              </w:rPr>
              <w:t>Media-fill test as part of competency testing in aseptic manipulation: at least every 3 months</w:t>
            </w:r>
          </w:p>
          <w:p w14:paraId="7E47CC9C" w14:textId="77777777" w:rsidR="008B1B9D" w:rsidRPr="009E5255" w:rsidRDefault="008B1B9D" w:rsidP="0080059E">
            <w:pPr>
              <w:spacing w:before="0" w:after="0" w:line="240" w:lineRule="auto"/>
              <w:rPr>
                <w:sz w:val="20"/>
                <w:szCs w:val="20"/>
              </w:rPr>
            </w:pPr>
          </w:p>
          <w:p w14:paraId="23818711" w14:textId="59F8D120" w:rsidR="008B1B9D" w:rsidRPr="009E5255" w:rsidRDefault="008B1B9D" w:rsidP="0080059E">
            <w:pPr>
              <w:spacing w:before="0" w:after="0" w:line="240" w:lineRule="auto"/>
              <w:rPr>
                <w:sz w:val="20"/>
                <w:szCs w:val="20"/>
              </w:rPr>
            </w:pPr>
            <w:r w:rsidRPr="009E5255">
              <w:rPr>
                <w:sz w:val="20"/>
                <w:szCs w:val="20"/>
              </w:rPr>
              <w:t>The cause must be investigated, and corrective actions must be taken if levels during monitoring exceed (ISO Class 5 criteria)</w:t>
            </w:r>
            <w:r w:rsidR="002038C4" w:rsidRPr="009E5255">
              <w:rPr>
                <w:sz w:val="20"/>
                <w:szCs w:val="20"/>
                <w:vertAlign w:val="superscript"/>
              </w:rPr>
              <w:t>d</w:t>
            </w:r>
            <w:r w:rsidRPr="009E5255">
              <w:rPr>
                <w:sz w:val="20"/>
                <w:szCs w:val="20"/>
              </w:rPr>
              <w:t xml:space="preserve">: </w:t>
            </w:r>
          </w:p>
          <w:p w14:paraId="3824142C" w14:textId="77777777" w:rsidR="008B1B9D" w:rsidRPr="009E5255" w:rsidRDefault="008B1B9D" w:rsidP="0080059E">
            <w:pPr>
              <w:spacing w:before="0" w:after="0" w:line="240" w:lineRule="auto"/>
              <w:ind w:left="191"/>
              <w:rPr>
                <w:sz w:val="20"/>
                <w:szCs w:val="20"/>
              </w:rPr>
            </w:pPr>
            <w:r w:rsidRPr="009E5255">
              <w:rPr>
                <w:sz w:val="20"/>
                <w:szCs w:val="20"/>
              </w:rPr>
              <w:t>Air sampling (cfu/m</w:t>
            </w:r>
            <w:r w:rsidRPr="009E5255">
              <w:rPr>
                <w:sz w:val="20"/>
                <w:szCs w:val="20"/>
                <w:vertAlign w:val="superscript"/>
              </w:rPr>
              <w:t>3</w:t>
            </w:r>
            <w:r w:rsidRPr="009E5255">
              <w:rPr>
                <w:sz w:val="20"/>
                <w:szCs w:val="20"/>
              </w:rPr>
              <w:t xml:space="preserve"> of air/plate): &gt; 1</w:t>
            </w:r>
          </w:p>
          <w:p w14:paraId="0C565F48" w14:textId="73AC87AA" w:rsidR="008B1B9D" w:rsidRPr="009E5255" w:rsidRDefault="008B1B9D" w:rsidP="0080059E">
            <w:pPr>
              <w:spacing w:before="0" w:after="0" w:line="240" w:lineRule="auto"/>
              <w:ind w:left="191"/>
              <w:rPr>
                <w:sz w:val="20"/>
                <w:szCs w:val="20"/>
              </w:rPr>
            </w:pPr>
            <w:r w:rsidRPr="009E5255">
              <w:rPr>
                <w:sz w:val="20"/>
                <w:szCs w:val="20"/>
              </w:rPr>
              <w:t>Surface sampling (cfu/device): 3</w:t>
            </w:r>
            <w:r w:rsidRPr="009E5255">
              <w:rPr>
                <w:sz w:val="20"/>
                <w:szCs w:val="20"/>
                <w:vertAlign w:val="superscript"/>
              </w:rPr>
              <w:t>e</w:t>
            </w:r>
          </w:p>
          <w:p w14:paraId="46F4BF67" w14:textId="77777777" w:rsidR="008B1B9D" w:rsidRPr="009E5255" w:rsidRDefault="008B1B9D" w:rsidP="0080059E">
            <w:pPr>
              <w:spacing w:before="0" w:after="0" w:line="240" w:lineRule="auto"/>
              <w:ind w:left="191"/>
              <w:rPr>
                <w:sz w:val="20"/>
                <w:szCs w:val="20"/>
              </w:rPr>
            </w:pPr>
            <w:r w:rsidRPr="009E5255">
              <w:rPr>
                <w:sz w:val="20"/>
                <w:szCs w:val="20"/>
              </w:rPr>
              <w:t>Gloved fingertip and thumb sampling after garbing (cfu, total from both hands): &gt; 0</w:t>
            </w:r>
          </w:p>
          <w:p w14:paraId="0EABF2CA" w14:textId="4B34E2FC" w:rsidR="008B1B9D" w:rsidRPr="009E5255" w:rsidRDefault="008B1B9D" w:rsidP="0080059E">
            <w:pPr>
              <w:spacing w:before="0" w:after="0" w:line="240" w:lineRule="auto"/>
              <w:ind w:left="191"/>
              <w:rPr>
                <w:sz w:val="20"/>
                <w:szCs w:val="20"/>
              </w:rPr>
            </w:pPr>
            <w:r w:rsidRPr="009E5255">
              <w:rPr>
                <w:sz w:val="20"/>
                <w:szCs w:val="20"/>
              </w:rPr>
              <w:t>Gloved fingertip and thumb sampling after media-fill testing (cfu, total from both hands): 3</w:t>
            </w:r>
          </w:p>
        </w:tc>
      </w:tr>
      <w:tr w:rsidR="008B1B9D" w:rsidRPr="009E5255" w14:paraId="307D6C4A" w14:textId="77777777" w:rsidTr="00DE7F3D">
        <w:tc>
          <w:tcPr>
            <w:tcW w:w="522" w:type="pct"/>
            <w:tcBorders>
              <w:bottom w:val="single" w:sz="4" w:space="0" w:color="auto"/>
            </w:tcBorders>
            <w:tcMar>
              <w:left w:w="0" w:type="dxa"/>
              <w:right w:w="108" w:type="dxa"/>
            </w:tcMar>
          </w:tcPr>
          <w:p w14:paraId="40772149" w14:textId="3BB45069" w:rsidR="008B1B9D" w:rsidRPr="009E5255" w:rsidRDefault="008B1B9D" w:rsidP="0080059E">
            <w:pPr>
              <w:spacing w:before="0" w:after="0" w:line="240" w:lineRule="auto"/>
              <w:rPr>
                <w:bCs w:val="0"/>
                <w:i/>
                <w:iCs/>
                <w:sz w:val="20"/>
                <w:szCs w:val="20"/>
              </w:rPr>
            </w:pPr>
            <w:r w:rsidRPr="009E5255">
              <w:rPr>
                <w:bCs w:val="0"/>
                <w:i/>
                <w:iCs/>
                <w:sz w:val="20"/>
                <w:szCs w:val="20"/>
              </w:rPr>
              <w:t xml:space="preserve">Physical monitoring </w:t>
            </w:r>
          </w:p>
        </w:tc>
        <w:tc>
          <w:tcPr>
            <w:tcW w:w="2238" w:type="pct"/>
            <w:tcBorders>
              <w:bottom w:val="single" w:sz="4" w:space="0" w:color="auto"/>
            </w:tcBorders>
            <w:tcMar>
              <w:left w:w="0" w:type="dxa"/>
              <w:right w:w="108" w:type="dxa"/>
            </w:tcMar>
          </w:tcPr>
          <w:p w14:paraId="0745B653" w14:textId="77777777" w:rsidR="008B1B9D" w:rsidRPr="009E5255" w:rsidRDefault="008B1B9D" w:rsidP="0080059E">
            <w:pPr>
              <w:spacing w:before="0" w:after="0" w:line="240" w:lineRule="auto"/>
              <w:rPr>
                <w:sz w:val="20"/>
                <w:szCs w:val="20"/>
              </w:rPr>
            </w:pPr>
            <w:r w:rsidRPr="009E5255">
              <w:rPr>
                <w:sz w:val="20"/>
                <w:szCs w:val="20"/>
              </w:rPr>
              <w:t xml:space="preserve">Limits of controlled areas and devices (Grade A): </w:t>
            </w:r>
          </w:p>
          <w:p w14:paraId="1D337633" w14:textId="77777777" w:rsidR="008B1B9D" w:rsidRPr="009E5255" w:rsidRDefault="008B1B9D" w:rsidP="0080059E">
            <w:pPr>
              <w:spacing w:before="0" w:after="0" w:line="240" w:lineRule="auto"/>
              <w:ind w:left="230"/>
              <w:rPr>
                <w:sz w:val="20"/>
                <w:szCs w:val="20"/>
              </w:rPr>
            </w:pPr>
            <w:r w:rsidRPr="009E5255">
              <w:rPr>
                <w:sz w:val="20"/>
                <w:szCs w:val="20"/>
              </w:rPr>
              <w:t>Maximum permitted number of airborne particles/m</w:t>
            </w:r>
            <w:r w:rsidRPr="009E5255">
              <w:rPr>
                <w:sz w:val="20"/>
                <w:szCs w:val="20"/>
                <w:vertAlign w:val="superscript"/>
              </w:rPr>
              <w:t>3</w:t>
            </w:r>
            <w:r w:rsidRPr="009E5255">
              <w:rPr>
                <w:sz w:val="20"/>
                <w:szCs w:val="20"/>
              </w:rPr>
              <w:t xml:space="preserve"> (at rest or in operation): </w:t>
            </w:r>
          </w:p>
          <w:p w14:paraId="69D6A128" w14:textId="77777777" w:rsidR="008B1B9D" w:rsidRPr="009E5255" w:rsidRDefault="008B1B9D" w:rsidP="0080059E">
            <w:pPr>
              <w:spacing w:before="0" w:after="0" w:line="240" w:lineRule="auto"/>
              <w:ind w:left="514"/>
              <w:rPr>
                <w:sz w:val="20"/>
                <w:szCs w:val="20"/>
              </w:rPr>
            </w:pPr>
            <w:r w:rsidRPr="009E5255">
              <w:rPr>
                <w:sz w:val="20"/>
                <w:szCs w:val="20"/>
              </w:rPr>
              <w:t>≥ 0.5 μm: 3,520</w:t>
            </w:r>
          </w:p>
          <w:p w14:paraId="571EDD7D" w14:textId="4DF92393" w:rsidR="008B1B9D" w:rsidRPr="009E5255" w:rsidRDefault="008B1B9D" w:rsidP="0080059E">
            <w:pPr>
              <w:spacing w:before="0" w:after="0" w:line="240" w:lineRule="auto"/>
              <w:ind w:left="514"/>
              <w:rPr>
                <w:sz w:val="20"/>
                <w:szCs w:val="20"/>
              </w:rPr>
            </w:pPr>
            <w:r w:rsidRPr="009E5255">
              <w:rPr>
                <w:sz w:val="20"/>
                <w:szCs w:val="20"/>
              </w:rPr>
              <w:t>≥ 5.0 μm: 20</w:t>
            </w:r>
          </w:p>
          <w:p w14:paraId="3544D393" w14:textId="6CB5148A" w:rsidR="008B1B9D" w:rsidRPr="009E5255" w:rsidRDefault="008B1B9D" w:rsidP="0080059E">
            <w:pPr>
              <w:spacing w:before="0" w:after="0" w:line="240" w:lineRule="auto"/>
              <w:ind w:left="230"/>
              <w:rPr>
                <w:sz w:val="20"/>
                <w:szCs w:val="20"/>
              </w:rPr>
            </w:pPr>
            <w:r w:rsidRPr="009E5255">
              <w:rPr>
                <w:sz w:val="20"/>
                <w:szCs w:val="20"/>
              </w:rPr>
              <w:t>Air-flow velocity (m/s; +/- 20%): 0.3 for vertical laminar flow</w:t>
            </w:r>
          </w:p>
        </w:tc>
        <w:tc>
          <w:tcPr>
            <w:tcW w:w="2240" w:type="pct"/>
            <w:tcBorders>
              <w:bottom w:val="single" w:sz="4" w:space="0" w:color="auto"/>
            </w:tcBorders>
            <w:tcMar>
              <w:left w:w="0" w:type="dxa"/>
              <w:right w:w="108" w:type="dxa"/>
            </w:tcMar>
          </w:tcPr>
          <w:p w14:paraId="1E83447F" w14:textId="77777777" w:rsidR="008B1B9D" w:rsidRPr="009E5255" w:rsidRDefault="008B1B9D" w:rsidP="0080059E">
            <w:pPr>
              <w:spacing w:before="0" w:after="0" w:line="240" w:lineRule="auto"/>
              <w:rPr>
                <w:sz w:val="20"/>
                <w:szCs w:val="20"/>
              </w:rPr>
            </w:pPr>
            <w:r w:rsidRPr="009E5255">
              <w:rPr>
                <w:sz w:val="20"/>
                <w:szCs w:val="20"/>
              </w:rPr>
              <w:t>Based on ISO standards for air quality in controlled environments. Limits for number of particles ≥0.5 μm  measured under dynamic operating conditions</w:t>
            </w:r>
          </w:p>
          <w:p w14:paraId="7681AB52" w14:textId="77777777" w:rsidR="00AE60DA" w:rsidRPr="009E5255" w:rsidRDefault="008B1B9D" w:rsidP="0080059E">
            <w:pPr>
              <w:spacing w:before="0" w:after="0" w:line="240" w:lineRule="auto"/>
              <w:ind w:left="191"/>
              <w:rPr>
                <w:sz w:val="20"/>
                <w:szCs w:val="20"/>
              </w:rPr>
            </w:pPr>
            <w:r w:rsidRPr="009E5255">
              <w:rPr>
                <w:sz w:val="20"/>
                <w:szCs w:val="20"/>
              </w:rPr>
              <w:t>ISO Class 5 (particle/m</w:t>
            </w:r>
            <w:r w:rsidRPr="009E5255">
              <w:rPr>
                <w:sz w:val="20"/>
                <w:szCs w:val="20"/>
                <w:vertAlign w:val="superscript"/>
              </w:rPr>
              <w:t>3</w:t>
            </w:r>
            <w:r w:rsidRPr="009E5255">
              <w:rPr>
                <w:sz w:val="20"/>
                <w:szCs w:val="20"/>
              </w:rPr>
              <w:t xml:space="preserve">): 3,520 </w:t>
            </w:r>
          </w:p>
          <w:p w14:paraId="2C757104" w14:textId="0C52D78C" w:rsidR="008B1B9D" w:rsidRPr="009E5255" w:rsidRDefault="008B1B9D" w:rsidP="0080059E">
            <w:pPr>
              <w:spacing w:before="0" w:after="0" w:line="240" w:lineRule="auto"/>
              <w:ind w:left="191"/>
              <w:rPr>
                <w:sz w:val="20"/>
                <w:szCs w:val="20"/>
              </w:rPr>
            </w:pPr>
            <w:r w:rsidRPr="009E5255">
              <w:rPr>
                <w:sz w:val="20"/>
                <w:szCs w:val="20"/>
              </w:rPr>
              <w:t>Air-flow velocity: sufficient to sweep particles away from critical sites and maintain unidirectional airflow</w:t>
            </w:r>
            <w:r w:rsidR="00AE60DA" w:rsidRPr="009E5255">
              <w:rPr>
                <w:sz w:val="20"/>
                <w:szCs w:val="20"/>
              </w:rPr>
              <w:t xml:space="preserve"> </w:t>
            </w:r>
            <w:r w:rsidRPr="009E5255">
              <w:rPr>
                <w:sz w:val="20"/>
                <w:szCs w:val="20"/>
              </w:rPr>
              <w:t>during operations</w:t>
            </w:r>
          </w:p>
        </w:tc>
      </w:tr>
    </w:tbl>
    <w:p w14:paraId="123187E0" w14:textId="2ED288D2" w:rsidR="00AE60DA" w:rsidRPr="009E5255" w:rsidRDefault="00AE60DA" w:rsidP="00AE60DA">
      <w:pPr>
        <w:pStyle w:val="TableNotes"/>
      </w:pPr>
      <w:r w:rsidRPr="009E5255">
        <w:t>Abbreviations:</w:t>
      </w:r>
      <w:r w:rsidRPr="009E5255">
        <w:tab/>
        <w:t>cfu = colony-forming units; CSP = compounded sterile preparation; HD = hazardous drugs; ISO = International Organisation for Standardisation; mm = millimetre; m/s = metre per second; QA = Quality Assurance; QC = Quality Control; USP = United States Pharmacopeia; SCA = segregated compounding area</w:t>
      </w:r>
    </w:p>
    <w:p w14:paraId="09D31331" w14:textId="4FC782B1" w:rsidR="00D85F30" w:rsidRPr="009E5255" w:rsidRDefault="00AE60DA" w:rsidP="00AE60DA">
      <w:pPr>
        <w:pStyle w:val="TableNotes"/>
        <w:sectPr w:rsidR="00D85F30" w:rsidRPr="009E5255" w:rsidSect="00D85F30">
          <w:footerReference w:type="first" r:id="rId273"/>
          <w:pgSz w:w="16840" w:h="11901" w:orient="landscape"/>
          <w:pgMar w:top="1440" w:right="1440" w:bottom="1440" w:left="1440" w:header="709" w:footer="709" w:gutter="0"/>
          <w:cols w:space="708"/>
          <w:docGrid w:linePitch="360"/>
        </w:sectPr>
      </w:pPr>
      <w:r w:rsidRPr="009E5255">
        <w:t xml:space="preserve">Notes: </w:t>
      </w:r>
      <w:r w:rsidRPr="009E5255">
        <w:tab/>
      </w:r>
      <w:r w:rsidRPr="009E5255">
        <w:rPr>
          <w:vertAlign w:val="superscript"/>
        </w:rPr>
        <w:t xml:space="preserve">a </w:t>
      </w:r>
      <w:r w:rsidRPr="009E5255">
        <w:t xml:space="preserve">At rest conditions defined as complete installation with production equipment but without personnel i.e. unmanned (p30 PE 010-4);  </w:t>
      </w:r>
      <w:r w:rsidRPr="009E5255">
        <w:rPr>
          <w:vertAlign w:val="superscript"/>
        </w:rPr>
        <w:t xml:space="preserve">b </w:t>
      </w:r>
      <w:r w:rsidRPr="009E5255">
        <w:t xml:space="preserve">Average values;  </w:t>
      </w:r>
      <w:r w:rsidRPr="009E5255">
        <w:rPr>
          <w:vertAlign w:val="superscript"/>
        </w:rPr>
        <w:t xml:space="preserve">c </w:t>
      </w:r>
      <w:r w:rsidRPr="009E5255">
        <w:t xml:space="preserve">Individual settle plates may be exposed for less than 4 hours in which case the limits should be appropriately reduced;  </w:t>
      </w:r>
      <w:r w:rsidRPr="009E5255">
        <w:rPr>
          <w:vertAlign w:val="superscript"/>
        </w:rPr>
        <w:t xml:space="preserve">d </w:t>
      </w:r>
      <w:r w:rsidRPr="009E5255">
        <w:t xml:space="preserve">A biological safety cabinet used to prepare a CSP much be capable of providing and ISO Class 5 or better environment for preparation of the CSPs;  </w:t>
      </w:r>
      <w:r w:rsidRPr="009E5255">
        <w:rPr>
          <w:vertAlign w:val="superscript"/>
        </w:rPr>
        <w:t>e</w:t>
      </w:r>
      <w:r w:rsidRPr="009E5255">
        <w:t xml:space="preserve"> An attempt must be made to identify any microorganism recovered to the genus level with the assistance of a microbiologist</w:t>
      </w:r>
      <w:r w:rsidR="006D2A15" w:rsidRPr="009E5255">
        <w:t>.</w:t>
      </w:r>
    </w:p>
    <w:p w14:paraId="16113424" w14:textId="0F14A56B" w:rsidR="006D2A15" w:rsidRPr="009E5255" w:rsidRDefault="006D2A15" w:rsidP="006D2A15">
      <w:pPr>
        <w:pStyle w:val="Title"/>
        <w:rPr>
          <w:lang w:eastAsia="zh-CN" w:bidi="th-TH"/>
        </w:rPr>
      </w:pPr>
      <w:r w:rsidRPr="009E5255">
        <w:rPr>
          <w:lang w:eastAsia="zh-CN" w:bidi="th-TH"/>
        </w:rPr>
        <w:fldChar w:fldCharType="begin"/>
      </w:r>
      <w:r w:rsidRPr="009E5255">
        <w:rPr>
          <w:lang w:eastAsia="zh-CN" w:bidi="th-TH"/>
        </w:rPr>
        <w:instrText xml:space="preserve"> REF _Ref124420240 \h  \* MERGEFORMAT </w:instrText>
      </w:r>
      <w:r w:rsidRPr="009E5255">
        <w:rPr>
          <w:lang w:eastAsia="zh-CN" w:bidi="th-TH"/>
        </w:rPr>
      </w:r>
      <w:r w:rsidRPr="009E5255">
        <w:rPr>
          <w:lang w:eastAsia="zh-CN" w:bidi="th-TH"/>
        </w:rPr>
        <w:fldChar w:fldCharType="separate"/>
      </w:r>
      <w:bookmarkStart w:id="622" w:name="_Toc144886294"/>
      <w:r w:rsidR="000C766B" w:rsidRPr="009E5255">
        <w:t xml:space="preserve">Appendix </w:t>
      </w:r>
      <w:r w:rsidR="000C766B">
        <w:rPr>
          <w:noProof/>
        </w:rPr>
        <w:t>16</w:t>
      </w:r>
      <w:r w:rsidR="000C766B" w:rsidRPr="009E5255">
        <w:rPr>
          <w:noProof/>
        </w:rPr>
        <w:t>.</w:t>
      </w:r>
      <w:r w:rsidR="000C766B" w:rsidRPr="009E5255">
        <w:t xml:space="preserve"> Access to Cancer Medicines in Australia: Addressing Factors Beyond the EFC Scheme</w:t>
      </w:r>
      <w:bookmarkEnd w:id="622"/>
      <w:r w:rsidRPr="009E5255">
        <w:rPr>
          <w:lang w:eastAsia="zh-CN" w:bidi="th-TH"/>
        </w:rPr>
        <w:fldChar w:fldCharType="end"/>
      </w:r>
    </w:p>
    <w:p w14:paraId="725E8E70" w14:textId="77777777" w:rsidR="006D2A15" w:rsidRPr="009E5255" w:rsidRDefault="006D2A15" w:rsidP="006D2A15">
      <w:pPr>
        <w:pStyle w:val="Title"/>
        <w:rPr>
          <w:lang w:eastAsia="zh-CN" w:bidi="th-TH"/>
        </w:rPr>
      </w:pPr>
    </w:p>
    <w:p w14:paraId="19718B15" w14:textId="3E65A32C" w:rsidR="00B34CF1" w:rsidRPr="009E5255" w:rsidRDefault="00B34CF1" w:rsidP="00B34CF1">
      <w:r w:rsidRPr="009E5255">
        <w:t>Cancer outcomes in Australia are amongst the best in the world. Data from the International Cancer Benchmarking Partnership (7 high income jurisdictions) show Australian cancer survival was highest for 1-year survival in all 7 benchmarked cancers and for 5-year survival in 5 of 7 cancers, and second highest for the remaining 2 cancers</w:t>
      </w:r>
      <w:r w:rsidR="000714B1" w:rsidRPr="009E5255">
        <w:t xml:space="preserve"> </w:t>
      </w:r>
      <w:r w:rsidR="000714B1" w:rsidRPr="009E5255">
        <w:fldChar w:fldCharType="begin"/>
      </w:r>
      <w:r w:rsidR="00A476B2">
        <w:instrText xml:space="preserve"> ADDIN EN.CITE &lt;EndNote&gt;&lt;Cite&gt;&lt;Author&gt;Arnold&lt;/Author&gt;&lt;Year&gt;2019&lt;/Year&gt;&lt;RecNum&gt;11074&lt;/RecNum&gt;&lt;DisplayText&gt;[81]&lt;/DisplayText&gt;&lt;record&gt;&lt;rec-number&gt;11074&lt;/rec-number&gt;&lt;foreign-keys&gt;&lt;key app="EN" db-id="etpte9adcdfve1eerz5pws2fvps522ds5svf" timestamp="1673490713" guid="d3b3f2aa-3b98-4647-b6ce-d2c51ac1ae5a"&gt;11074&lt;/key&gt;&lt;/foreign-keys&gt;&lt;ref-type name="Journal Article"&gt;17&lt;/ref-type&gt;&lt;contributors&gt;&lt;authors&gt;&lt;author&gt;Arnold, Melina&lt;/author&gt;&lt;author&gt;Rutherford, Mark J&lt;/author&gt;&lt;author&gt;Bardot, Aude&lt;/author&gt;&lt;author&gt;Ferlay, Jacques&lt;/author&gt;&lt;author&gt;Andersson, Therese ML&lt;/author&gt;&lt;author&gt;Myklebust, Tor Åge&lt;/author&gt;&lt;author&gt;Tervonen, Hanna&lt;/author&gt;&lt;author&gt;Thursfield, Vicky&lt;/author&gt;&lt;author&gt;Ransom, David&lt;/author&gt;&lt;author&gt;Shack, Lorraine&lt;/author&gt;&lt;/authors&gt;&lt;/contributors&gt;&lt;titles&gt;&lt;title&gt;Progress in cancer survival, mortality, and incidence in seven high-income countries 1995–2014 (ICBP SURVMARK-2): a population-based study&lt;/title&gt;&lt;secondary-title&gt;The Lancet Oncology&lt;/secondary-title&gt;&lt;/titles&gt;&lt;periodical&gt;&lt;full-title&gt;The Lancet Oncology&lt;/full-title&gt;&lt;/periodical&gt;&lt;pages&gt;1493-1505&lt;/pages&gt;&lt;volume&gt;20&lt;/volume&gt;&lt;number&gt;11&lt;/number&gt;&lt;dates&gt;&lt;year&gt;2019&lt;/year&gt;&lt;/dates&gt;&lt;isbn&gt;1470-2045&lt;/isbn&gt;&lt;urls&gt;&lt;/urls&gt;&lt;/record&gt;&lt;/Cite&gt;&lt;/EndNote&gt;</w:instrText>
      </w:r>
      <w:r w:rsidR="000714B1" w:rsidRPr="009E5255">
        <w:fldChar w:fldCharType="separate"/>
      </w:r>
      <w:r w:rsidR="00A476B2">
        <w:rPr>
          <w:noProof/>
        </w:rPr>
        <w:t>[81]</w:t>
      </w:r>
      <w:r w:rsidR="000714B1" w:rsidRPr="009E5255">
        <w:fldChar w:fldCharType="end"/>
      </w:r>
      <w:r w:rsidR="000714B1" w:rsidRPr="009E5255">
        <w:t>.</w:t>
      </w:r>
      <w:r w:rsidRPr="009E5255">
        <w:t xml:space="preserve"> However, this positive performance hides the reality that good cancer outcomes are not uniformly shared across the population. Australian Institute for Health and Welfare (AIHW) Cancer in Australia 2021 data show 20% poorer survival from cancer for those living in the most disadvantaged areas and 40% higher cancer mortality rates</w:t>
      </w:r>
      <w:r w:rsidR="000714B1" w:rsidRPr="009E5255">
        <w:rPr>
          <w:vertAlign w:val="superscript"/>
        </w:rPr>
        <w:t xml:space="preserve"> </w:t>
      </w:r>
      <w:r w:rsidR="000714B1" w:rsidRPr="009E5255">
        <w:fldChar w:fldCharType="begin"/>
      </w:r>
      <w:r w:rsidR="00A476B2">
        <w:instrText xml:space="preserve"> ADDIN EN.CITE &lt;EndNote&gt;&lt;Cite&gt;&lt;Author&gt;AIHW&lt;/Author&gt;&lt;Year&gt;2021&lt;/Year&gt;&lt;RecNum&gt;11075&lt;/RecNum&gt;&lt;DisplayText&gt;[82]&lt;/DisplayText&gt;&lt;record&gt;&lt;rec-number&gt;11075&lt;/rec-number&gt;&lt;foreign-keys&gt;&lt;key app="EN" db-id="etpte9adcdfve1eerz5pws2fvps522ds5svf" timestamp="1673490900" guid="0769b93b-1170-4fdd-a897-5bc5db3d87d9"&gt;11075&lt;/key&gt;&lt;/foreign-keys&gt;&lt;ref-type name="Report"&gt;27&lt;/ref-type&gt;&lt;contributors&gt;&lt;authors&gt;&lt;author&gt;AIHW&lt;/author&gt;&lt;/authors&gt;&lt;tertiary-authors&gt;&lt;author&gt;Australian Government,, Australian Institute of Health and Welfare (AIHW)&lt;/author&gt;&lt;/tertiary-authors&gt;&lt;/contributors&gt;&lt;titles&gt;&lt;title&gt;Cancer in Australia&lt;/title&gt;&lt;/titles&gt;&lt;dates&gt;&lt;year&gt;2021&lt;/year&gt;&lt;/dates&gt;&lt;pub-location&gt;Canberra&lt;/pub-location&gt;&lt;urls&gt;&lt;/urls&gt;&lt;/record&gt;&lt;/Cite&gt;&lt;/EndNote&gt;</w:instrText>
      </w:r>
      <w:r w:rsidR="000714B1" w:rsidRPr="009E5255">
        <w:fldChar w:fldCharType="separate"/>
      </w:r>
      <w:r w:rsidR="00A476B2">
        <w:rPr>
          <w:noProof/>
        </w:rPr>
        <w:t>[82]</w:t>
      </w:r>
      <w:r w:rsidR="000714B1" w:rsidRPr="009E5255">
        <w:fldChar w:fldCharType="end"/>
      </w:r>
      <w:r w:rsidRPr="009E5255">
        <w:t xml:space="preserve">. For Indigenous Australians five-year survival is 20% lower than for non-Indigenous Australians. Additionally, survival declines with increasing remoteness.  </w:t>
      </w:r>
    </w:p>
    <w:p w14:paraId="33F16B9D" w14:textId="226FDE8C" w:rsidR="00B34CF1" w:rsidRPr="009E5255" w:rsidRDefault="00B34CF1" w:rsidP="00B34CF1">
      <w:r w:rsidRPr="009E5255">
        <w:t xml:space="preserve">Equitable and affordable access to quality cancer care, including cancer medicines, is a central goal of modern health care systems that are based on a foundation of universal health coverage such as in Australia and is key to reducing outcome disparity. However, Australia’s health system is complex, featuring multiple payers, public and private settings of care and a complex mix of federal and jurisdictional responsibilities. In addition, Australia’s large geography means that outside of city centres population density is low, making equitable and affordable access to health care in general, and specialist services in particular, </w:t>
      </w:r>
      <w:r w:rsidR="00057DF7">
        <w:t xml:space="preserve">markedly </w:t>
      </w:r>
      <w:r w:rsidRPr="009E5255">
        <w:t xml:space="preserve">variable.  </w:t>
      </w:r>
    </w:p>
    <w:p w14:paraId="4FBA47D1" w14:textId="3F1B4904" w:rsidR="00B34CF1" w:rsidRPr="009E5255" w:rsidRDefault="00B34CF1" w:rsidP="00B34CF1">
      <w:r w:rsidRPr="009E5255">
        <w:t>Access is also a complex concept. It is often taken to mean the availability of a service, provider, institution, or product such as chemotherapy.  In this context</w:t>
      </w:r>
      <w:r w:rsidR="00140FA4">
        <w:t>,</w:t>
      </w:r>
      <w:r w:rsidRPr="009E5255">
        <w:t xml:space="preserve"> access is defined as </w:t>
      </w:r>
      <w:r w:rsidR="000714B1" w:rsidRPr="009E5255">
        <w:t>“</w:t>
      </w:r>
      <w:r w:rsidRPr="009E5255">
        <w:t>the opportunity or ease with which consumers or communities can use appropriate services in proportion to their needs</w:t>
      </w:r>
      <w:r w:rsidR="000714B1" w:rsidRPr="009E5255">
        <w:t xml:space="preserve">” </w:t>
      </w:r>
      <w:r w:rsidR="000A614F" w:rsidRPr="009E5255">
        <w:fldChar w:fldCharType="begin"/>
      </w:r>
      <w:r w:rsidR="002E5E5A" w:rsidRPr="009E5255">
        <w:instrText xml:space="preserve"> ADDIN EN.CITE &lt;EndNote&gt;&lt;Cite&gt;&lt;Author&gt;Levesque&lt;/Author&gt;&lt;Year&gt;2013&lt;/Year&gt;&lt;RecNum&gt;10576&lt;/RecNum&gt;&lt;DisplayText&gt;[53]&lt;/DisplayText&gt;&lt;record&gt;&lt;rec-number&gt;10576&lt;/rec-number&gt;&lt;foreign-keys&gt;&lt;key app="EN" db-id="etpte9adcdfve1eerz5pws2fvps522ds5svf" timestamp="1652740079" guid="b3586899-ad59-422c-8e23-c4dd399bf05c"&gt;10576&lt;/key&gt;&lt;/foreign-keys&gt;&lt;ref-type name="Journal Article"&gt;17&lt;/ref-type&gt;&lt;contributors&gt;&lt;authors&gt;&lt;author&gt;Levesque, J-F.&lt;/author&gt;&lt;author&gt;Russell, G.&lt;/author&gt;&lt;author&gt;Harris, M.&lt;/author&gt;&lt;/authors&gt;&lt;/contributors&gt;&lt;titles&gt;&lt;title&gt;Patient-centred access to health care: Conceptualising access at the interface of health systems and populations&lt;/title&gt;&lt;secondary-title&gt;International Journal for Equity in Health&lt;/secondary-title&gt;&lt;/titles&gt;&lt;periodical&gt;&lt;full-title&gt;International Journal for Equity in Health&lt;/full-title&gt;&lt;/periodical&gt;&lt;volume&gt;12&lt;/volume&gt;&lt;number&gt;18&lt;/number&gt;&lt;dates&gt;&lt;year&gt;2013&lt;/year&gt;&lt;/dates&gt;&lt;urls&gt;&lt;/urls&gt;&lt;/record&gt;&lt;/Cite&gt;&lt;/EndNote&gt;</w:instrText>
      </w:r>
      <w:r w:rsidR="000A614F" w:rsidRPr="009E5255">
        <w:fldChar w:fldCharType="separate"/>
      </w:r>
      <w:r w:rsidR="002E5E5A" w:rsidRPr="009E5255">
        <w:rPr>
          <w:noProof/>
        </w:rPr>
        <w:t>[53]</w:t>
      </w:r>
      <w:r w:rsidR="000A614F" w:rsidRPr="009E5255">
        <w:fldChar w:fldCharType="end"/>
      </w:r>
      <w:r w:rsidRPr="009E5255">
        <w:t xml:space="preserve">. However, in addition to the availability of health care, characteristics of both the system and the user influence service utilisation and further impact on the quality of care and outcomes achieved. </w:t>
      </w:r>
    </w:p>
    <w:p w14:paraId="3861F857" w14:textId="474F7572" w:rsidR="00B34CF1" w:rsidRPr="009E5255" w:rsidRDefault="00B34CF1" w:rsidP="00B34CF1">
      <w:r w:rsidRPr="009E5255">
        <w:t>Levesque et al</w:t>
      </w:r>
      <w:r w:rsidR="000714B1" w:rsidRPr="009E5255">
        <w:t>.</w:t>
      </w:r>
      <w:r w:rsidRPr="009E5255">
        <w:t xml:space="preserve"> revisited the concept of access and defined it as related to the opportunity to have health care needs fulfilled, combining accessibility of health care with the ability of users to access that care</w:t>
      </w:r>
      <w:r w:rsidR="000714B1" w:rsidRPr="009E5255">
        <w:t xml:space="preserve"> </w:t>
      </w:r>
      <w:r w:rsidR="000A614F" w:rsidRPr="009E5255">
        <w:fldChar w:fldCharType="begin"/>
      </w:r>
      <w:r w:rsidR="002E5E5A" w:rsidRPr="009E5255">
        <w:instrText xml:space="preserve"> ADDIN EN.CITE &lt;EndNote&gt;&lt;Cite&gt;&lt;Author&gt;Levesque&lt;/Author&gt;&lt;Year&gt;2013&lt;/Year&gt;&lt;RecNum&gt;10576&lt;/RecNum&gt;&lt;DisplayText&gt;[53]&lt;/DisplayText&gt;&lt;record&gt;&lt;rec-number&gt;10576&lt;/rec-number&gt;&lt;foreign-keys&gt;&lt;key app="EN" db-id="etpte9adcdfve1eerz5pws2fvps522ds5svf" timestamp="1652740079" guid="b3586899-ad59-422c-8e23-c4dd399bf05c"&gt;10576&lt;/key&gt;&lt;/foreign-keys&gt;&lt;ref-type name="Journal Article"&gt;17&lt;/ref-type&gt;&lt;contributors&gt;&lt;authors&gt;&lt;author&gt;Levesque, J-F.&lt;/author&gt;&lt;author&gt;Russell, G.&lt;/author&gt;&lt;author&gt;Harris, M.&lt;/author&gt;&lt;/authors&gt;&lt;/contributors&gt;&lt;titles&gt;&lt;title&gt;Patient-centred access to health care: Conceptualising access at the interface of health systems and populations&lt;/title&gt;&lt;secondary-title&gt;International Journal for Equity in Health&lt;/secondary-title&gt;&lt;/titles&gt;&lt;periodical&gt;&lt;full-title&gt;International Journal for Equity in Health&lt;/full-title&gt;&lt;/periodical&gt;&lt;volume&gt;12&lt;/volume&gt;&lt;number&gt;18&lt;/number&gt;&lt;dates&gt;&lt;year&gt;2013&lt;/year&gt;&lt;/dates&gt;&lt;urls&gt;&lt;/urls&gt;&lt;/record&gt;&lt;/Cite&gt;&lt;/EndNote&gt;</w:instrText>
      </w:r>
      <w:r w:rsidR="000A614F" w:rsidRPr="009E5255">
        <w:fldChar w:fldCharType="separate"/>
      </w:r>
      <w:r w:rsidR="002E5E5A" w:rsidRPr="009E5255">
        <w:rPr>
          <w:noProof/>
        </w:rPr>
        <w:t>[53]</w:t>
      </w:r>
      <w:r w:rsidR="000A614F" w:rsidRPr="009E5255">
        <w:fldChar w:fldCharType="end"/>
      </w:r>
      <w:r w:rsidRPr="009E5255">
        <w:t>. In terms of the health system, five key features of access were defined (approachability, acceptability, availability and accommodation, affordability, and appropriateness) matched by five dimensions of ability to access the system by users (ability to perceive, ability to seek, ability to reach, ability to pay and ability to engage)</w:t>
      </w:r>
      <w:r w:rsidR="000A614F" w:rsidRPr="009E5255">
        <w:t xml:space="preserve"> (see </w:t>
      </w:r>
      <w:r w:rsidR="00140FA4">
        <w:fldChar w:fldCharType="begin"/>
      </w:r>
      <w:r w:rsidR="00140FA4">
        <w:instrText xml:space="preserve"> REF _Ref125974021 \h </w:instrText>
      </w:r>
      <w:r w:rsidR="00140FA4">
        <w:fldChar w:fldCharType="separate"/>
      </w:r>
      <w:r w:rsidR="000C766B" w:rsidRPr="009E5255">
        <w:t>Figure A</w:t>
      </w:r>
      <w:r w:rsidR="000C766B">
        <w:rPr>
          <w:noProof/>
        </w:rPr>
        <w:t>94</w:t>
      </w:r>
      <w:r w:rsidR="00140FA4">
        <w:fldChar w:fldCharType="end"/>
      </w:r>
      <w:r w:rsidR="000A614F" w:rsidRPr="009E5255">
        <w:t>)</w:t>
      </w:r>
      <w:r w:rsidRPr="009E5255">
        <w:t xml:space="preserve">. </w:t>
      </w:r>
    </w:p>
    <w:p w14:paraId="09C0C989" w14:textId="0BA4CFA7" w:rsidR="00B27F9C" w:rsidRPr="009E5255" w:rsidRDefault="00B27F9C" w:rsidP="00B27F9C">
      <w:pPr>
        <w:pStyle w:val="Caption"/>
      </w:pPr>
      <w:bookmarkStart w:id="623" w:name="_Ref125974021"/>
      <w:r w:rsidRPr="009E5255">
        <w:t>Figure A</w:t>
      </w:r>
      <w:r w:rsidR="00E36C93">
        <w:fldChar w:fldCharType="begin"/>
      </w:r>
      <w:r w:rsidR="00E36C93">
        <w:instrText xml:space="preserve"> SEQ Figure_A \* ARABIC </w:instrText>
      </w:r>
      <w:r w:rsidR="00E36C93">
        <w:fldChar w:fldCharType="separate"/>
      </w:r>
      <w:r w:rsidR="000C766B">
        <w:rPr>
          <w:noProof/>
        </w:rPr>
        <w:t>94</w:t>
      </w:r>
      <w:r w:rsidR="00E36C93">
        <w:rPr>
          <w:noProof/>
        </w:rPr>
        <w:fldChar w:fldCharType="end"/>
      </w:r>
      <w:bookmarkEnd w:id="623"/>
      <w:r w:rsidRPr="009E5255">
        <w:t>. Levesque's Conceptual Framework of Access to Healthcare</w:t>
      </w:r>
    </w:p>
    <w:p w14:paraId="08244D89" w14:textId="77777777" w:rsidR="000A614F" w:rsidRPr="009E5255" w:rsidRDefault="00B34CF1" w:rsidP="000A614F">
      <w:pPr>
        <w:keepNext/>
      </w:pPr>
      <w:r w:rsidRPr="009E5255">
        <w:rPr>
          <w:noProof/>
        </w:rPr>
        <w:drawing>
          <wp:inline distT="0" distB="0" distL="0" distR="0" wp14:anchorId="735DBACF" wp14:editId="456654C8">
            <wp:extent cx="4960377" cy="2320925"/>
            <wp:effectExtent l="0" t="0" r="5715" b="3175"/>
            <wp:docPr id="52" name="Picture 52" descr="a flow chat showing Levesque's Conceptual Framework of Access to Health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flow chat showing Levesque's Conceptual Framework of Access to Healthcare"/>
                    <pic:cNvPicPr/>
                  </pic:nvPicPr>
                  <pic:blipFill rotWithShape="1">
                    <a:blip r:embed="rId274"/>
                    <a:srcRect l="20249" t="59805" r="63583" b="12795"/>
                    <a:stretch/>
                  </pic:blipFill>
                  <pic:spPr bwMode="auto">
                    <a:xfrm>
                      <a:off x="0" y="0"/>
                      <a:ext cx="4972365" cy="2326534"/>
                    </a:xfrm>
                    <a:prstGeom prst="rect">
                      <a:avLst/>
                    </a:prstGeom>
                    <a:ln>
                      <a:noFill/>
                    </a:ln>
                    <a:extLst>
                      <a:ext uri="{53640926-AAD7-44D8-BBD7-CCE9431645EC}">
                        <a14:shadowObscured xmlns:a14="http://schemas.microsoft.com/office/drawing/2010/main"/>
                      </a:ext>
                    </a:extLst>
                  </pic:spPr>
                </pic:pic>
              </a:graphicData>
            </a:graphic>
          </wp:inline>
        </w:drawing>
      </w:r>
    </w:p>
    <w:p w14:paraId="51AEC1B0" w14:textId="77777777" w:rsidR="00B34CF1" w:rsidRPr="009E5255" w:rsidRDefault="00B34CF1" w:rsidP="00B34CF1">
      <w:r w:rsidRPr="009E5255">
        <w:t xml:space="preserve">This conceptual framework is particularly important when designing services for individuals at greatest risk of poorer cancer outcomes, such as Aboriginal and Torres Strait Islander people. The framework allows for an explicit consideration of cultural safety and the barriers and enablers of access from both the service provider and community perspectives. </w:t>
      </w:r>
    </w:p>
    <w:p w14:paraId="38494B77" w14:textId="77777777" w:rsidR="00B34CF1" w:rsidRPr="009E5255" w:rsidRDefault="00B34CF1" w:rsidP="00B34CF1">
      <w:r w:rsidRPr="009E5255">
        <w:t xml:space="preserve">In addition, the complexity of cancer treatment, with a resulting need for specialist providers, means that delivering cancer medicines at an acceptable level of quality can make it harder to provide access to equitable and affordable cancer care. The delivery of chemotherapy in a major tertiary centre with specialist doctors, pharmacists and nurses is likely to differ from delivery in a small regional centre where care is predominantly provided by generalists. While these differences may not impact on patient outcomes overall, there are differences in what can be achieved in each setting.  The central question of health system planning is when can quality cancer care be taken to the patient regardless of treatment setting versus when does the patient need to come to a specialist centre for the best chance of receiving high-quality cancer treatment and its outcomes? </w:t>
      </w:r>
    </w:p>
    <w:p w14:paraId="6EE0D57E" w14:textId="77777777" w:rsidR="00B34CF1" w:rsidRPr="009E5255" w:rsidRDefault="00B34CF1" w:rsidP="00B34CF1">
      <w:r w:rsidRPr="009E5255">
        <w:t xml:space="preserve">Access to cancer medicines is thus in part related to how medicines are funded but must be understood within the wider health system context. </w:t>
      </w:r>
    </w:p>
    <w:p w14:paraId="426B24A1" w14:textId="43032BA4" w:rsidR="00B34CF1" w:rsidRPr="009E5255" w:rsidRDefault="00B34CF1" w:rsidP="00B34CF1">
      <w:pPr>
        <w:rPr>
          <w:b/>
          <w:bCs w:val="0"/>
        </w:rPr>
      </w:pPr>
      <w:r w:rsidRPr="009E5255">
        <w:rPr>
          <w:b/>
        </w:rPr>
        <w:t xml:space="preserve">Aboriginal and Torres Strait Islander People and </w:t>
      </w:r>
      <w:r w:rsidR="00B27F9C" w:rsidRPr="009E5255">
        <w:rPr>
          <w:b/>
        </w:rPr>
        <w:t>a</w:t>
      </w:r>
      <w:r w:rsidRPr="009E5255">
        <w:rPr>
          <w:b/>
        </w:rPr>
        <w:t xml:space="preserve">ccess to </w:t>
      </w:r>
      <w:r w:rsidR="00B27F9C" w:rsidRPr="009E5255">
        <w:rPr>
          <w:b/>
        </w:rPr>
        <w:t>c</w:t>
      </w:r>
      <w:r w:rsidRPr="009E5255">
        <w:rPr>
          <w:b/>
        </w:rPr>
        <w:t xml:space="preserve">ancer </w:t>
      </w:r>
      <w:r w:rsidR="00B27F9C" w:rsidRPr="009E5255">
        <w:rPr>
          <w:b/>
        </w:rPr>
        <w:t>t</w:t>
      </w:r>
      <w:r w:rsidRPr="009E5255">
        <w:rPr>
          <w:b/>
        </w:rPr>
        <w:t>reatment</w:t>
      </w:r>
    </w:p>
    <w:p w14:paraId="5DE4531B" w14:textId="77777777" w:rsidR="004F3483" w:rsidRPr="009E5255" w:rsidRDefault="00B34CF1" w:rsidP="004F3483">
      <w:r w:rsidRPr="009E5255">
        <w:t>This report recognises the unacceptable health inequities of Aboriginal and Torres Strait Islander people and the contribution to poorer health outcomes of trauma related to colonisation, dispossession, and racism. The authors acknowledge the remarkable strength and endurance of Aboriginal and Torres Strait Islander peoples, their families, and communities as the world’s oldest living cultures.</w:t>
      </w:r>
    </w:p>
    <w:p w14:paraId="7F78CC24" w14:textId="58AF733A" w:rsidR="00B34CF1" w:rsidRPr="009E5255" w:rsidRDefault="00B34CF1" w:rsidP="004F3483">
      <w:r w:rsidRPr="009E5255">
        <w:rPr>
          <w:color w:val="000000"/>
        </w:rPr>
        <w:t xml:space="preserve">Many of the issues in access to quality cancer medicines raised by submissions to the EFC Review are relevant to Aboriginal and Torres Strait Islander people.  In line with the commitment from all Australian governments and Aboriginal and Torres Strait Islander representatives in the National Agreement on Closing the Gap, we encourage all health services to address the inequities and inequality faced by many Aboriginal and Torres Strait Islander people diagnosed with cancer in recognition of their right to equitable health outcomes. The four priority reforms are relevant to improved service delivery but priority reforms 1 (formal partnerships and shared decision making) and 2 (building the community-controlled sector) will be critical to jurisdictional approaches to service delineation in cancer treatment. Specific attention to the role of Aboriginal Health Services in planning for access to quality cancer treatments is essential in recognition of a commitment to self-determination and leadership in planning for and delivery of cancer services. </w:t>
      </w:r>
    </w:p>
    <w:p w14:paraId="208D4D49" w14:textId="5A26DF87" w:rsidR="004F3483" w:rsidRPr="009E5255" w:rsidRDefault="00B34CF1" w:rsidP="004F3483">
      <w:pPr>
        <w:rPr>
          <w:b/>
          <w:bCs w:val="0"/>
        </w:rPr>
      </w:pPr>
      <w:r w:rsidRPr="009E5255">
        <w:rPr>
          <w:b/>
          <w:bCs w:val="0"/>
        </w:rPr>
        <w:t xml:space="preserve">The EFC and </w:t>
      </w:r>
      <w:r w:rsidR="00B27F9C" w:rsidRPr="009E5255">
        <w:rPr>
          <w:b/>
          <w:bCs w:val="0"/>
        </w:rPr>
        <w:t>a</w:t>
      </w:r>
      <w:r w:rsidRPr="009E5255">
        <w:rPr>
          <w:b/>
          <w:bCs w:val="0"/>
        </w:rPr>
        <w:t xml:space="preserve">ccess to </w:t>
      </w:r>
      <w:r w:rsidR="00B27F9C" w:rsidRPr="009E5255">
        <w:rPr>
          <w:b/>
          <w:bCs w:val="0"/>
        </w:rPr>
        <w:t>m</w:t>
      </w:r>
      <w:r w:rsidRPr="009E5255">
        <w:rPr>
          <w:b/>
          <w:bCs w:val="0"/>
        </w:rPr>
        <w:t>edicines</w:t>
      </w:r>
    </w:p>
    <w:p w14:paraId="2B9239EB" w14:textId="25E2C6AC" w:rsidR="00B34CF1" w:rsidRPr="009E5255" w:rsidRDefault="00B34CF1" w:rsidP="004F3483">
      <w:r w:rsidRPr="009E5255">
        <w:t xml:space="preserve">The Efficient Funding of Chemotherapy scheme (the EFC) is the mechanism used by the Australian Government to achieve the efficient supply of infusible chemotherapy medicines that require constitution or preparation for individual patients. The system centres on compounding; that is the preparation of infusible cancer medicines using specialised equipment and processes that protect health workers preparing the medicines and patients through attention to drug sterility and stability, while ensuring the correct drug and dose are prepared. </w:t>
      </w:r>
    </w:p>
    <w:p w14:paraId="23C4C05E" w14:textId="77777777" w:rsidR="00B34CF1" w:rsidRPr="009E5255" w:rsidRDefault="00B34CF1" w:rsidP="00B34CF1">
      <w:r w:rsidRPr="009E5255">
        <w:t xml:space="preserve">The Goals of the EFC program are to: </w:t>
      </w:r>
    </w:p>
    <w:p w14:paraId="4E14A160" w14:textId="77777777" w:rsidR="00B34CF1" w:rsidRPr="009E5255" w:rsidRDefault="00B34CF1">
      <w:pPr>
        <w:widowControl/>
        <w:numPr>
          <w:ilvl w:val="0"/>
          <w:numId w:val="53"/>
        </w:numPr>
        <w:shd w:val="clear" w:color="auto" w:fill="FFFFFF"/>
        <w:spacing w:before="0" w:after="90" w:line="300" w:lineRule="atLeast"/>
        <w:ind w:left="1320" w:right="150"/>
        <w:rPr>
          <w:rFonts w:eastAsia="Times New Roman"/>
          <w:color w:val="222222"/>
          <w:lang w:eastAsia="en-AU"/>
        </w:rPr>
      </w:pPr>
      <w:r w:rsidRPr="009E5255">
        <w:rPr>
          <w:rFonts w:eastAsia="Times New Roman"/>
          <w:color w:val="222222"/>
          <w:lang w:eastAsia="en-AU"/>
        </w:rPr>
        <w:t>minimise wastage and reduce costs to patients and to the Commonwealth by funding the lowest cost combination of vials for prescription chemotherapy medicines.</w:t>
      </w:r>
    </w:p>
    <w:p w14:paraId="087FC7CE" w14:textId="01C5855A" w:rsidR="00B34CF1" w:rsidRPr="009E5255" w:rsidRDefault="00B34CF1">
      <w:pPr>
        <w:widowControl/>
        <w:numPr>
          <w:ilvl w:val="0"/>
          <w:numId w:val="53"/>
        </w:numPr>
        <w:shd w:val="clear" w:color="auto" w:fill="FFFFFF"/>
        <w:spacing w:before="0" w:after="90" w:line="300" w:lineRule="atLeast"/>
        <w:ind w:left="1320" w:right="150"/>
        <w:rPr>
          <w:rFonts w:eastAsia="Times New Roman"/>
          <w:color w:val="222222"/>
          <w:lang w:eastAsia="en-AU"/>
        </w:rPr>
      </w:pPr>
      <w:r w:rsidRPr="009E5255">
        <w:rPr>
          <w:rFonts w:eastAsia="Times New Roman"/>
          <w:color w:val="222222"/>
          <w:lang w:eastAsia="en-AU"/>
        </w:rPr>
        <w:t>provide pharmacies with specific remuneration for preparing chemotherapy medicines for patients.</w:t>
      </w:r>
    </w:p>
    <w:p w14:paraId="119979D5" w14:textId="77777777" w:rsidR="004F3483" w:rsidRPr="009E5255" w:rsidRDefault="004F3483" w:rsidP="004F3483">
      <w:pPr>
        <w:widowControl/>
        <w:shd w:val="clear" w:color="auto" w:fill="FFFFFF"/>
        <w:spacing w:before="0" w:after="90" w:line="300" w:lineRule="atLeast"/>
        <w:ind w:left="1320" w:right="150"/>
        <w:rPr>
          <w:rFonts w:eastAsia="Times New Roman"/>
          <w:color w:val="222222"/>
          <w:lang w:eastAsia="en-AU"/>
        </w:rPr>
      </w:pPr>
    </w:p>
    <w:p w14:paraId="2920DAD7" w14:textId="77777777" w:rsidR="00B34CF1" w:rsidRPr="009E5255" w:rsidRDefault="00B34CF1" w:rsidP="004F3483">
      <w:pPr>
        <w:rPr>
          <w:lang w:eastAsia="en-AU"/>
        </w:rPr>
      </w:pPr>
      <w:r w:rsidRPr="009E5255">
        <w:rPr>
          <w:lang w:eastAsia="en-AU"/>
        </w:rPr>
        <w:t xml:space="preserve">The Australian Government seeks to ensure equitable access to these medicines for all people with cancer who require them. However, the scheme only funds those aspects of cancer medicine supply that relate to the purchase of the drug and its compounding. Other aspects of the supply of cancer medicines that relate to quality care delivery are the domain of state and territory governments and individual health services. Thus, while the EFC is an important component of ensuring affordable access to cancer medicines by all Australians, this provision is not designed to influence other aspects of access such as the availability of specialist pharmacists, modern compounding facilities or other aspects of quality cancer care delivery. These factors are the responsibility of state and territory governments in the planning of health services, along with the contribution of the private sector, and are illuminated below. </w:t>
      </w:r>
    </w:p>
    <w:p w14:paraId="5BA2BA4B" w14:textId="4BBAEF24" w:rsidR="00B34CF1" w:rsidRPr="009E5255" w:rsidRDefault="00B34CF1" w:rsidP="00B34CF1">
      <w:pPr>
        <w:rPr>
          <w:b/>
          <w:bCs w:val="0"/>
        </w:rPr>
      </w:pPr>
      <w:r w:rsidRPr="009E5255">
        <w:rPr>
          <w:b/>
        </w:rPr>
        <w:t xml:space="preserve">Access to </w:t>
      </w:r>
      <w:r w:rsidR="00B27F9C" w:rsidRPr="009E5255">
        <w:rPr>
          <w:b/>
        </w:rPr>
        <w:t>c</w:t>
      </w:r>
      <w:r w:rsidRPr="009E5255">
        <w:rPr>
          <w:b/>
        </w:rPr>
        <w:t xml:space="preserve">ancer </w:t>
      </w:r>
      <w:r w:rsidR="00B27F9C" w:rsidRPr="009E5255">
        <w:rPr>
          <w:b/>
        </w:rPr>
        <w:t>m</w:t>
      </w:r>
      <w:r w:rsidRPr="009E5255">
        <w:rPr>
          <w:b/>
        </w:rPr>
        <w:t xml:space="preserve">edicines as </w:t>
      </w:r>
      <w:r w:rsidR="00B27F9C" w:rsidRPr="009E5255">
        <w:rPr>
          <w:b/>
        </w:rPr>
        <w:t>an aspect</w:t>
      </w:r>
      <w:r w:rsidRPr="009E5255">
        <w:rPr>
          <w:b/>
        </w:rPr>
        <w:t xml:space="preserve"> of </w:t>
      </w:r>
      <w:r w:rsidR="00B27F9C" w:rsidRPr="009E5255">
        <w:rPr>
          <w:b/>
        </w:rPr>
        <w:t>q</w:t>
      </w:r>
      <w:r w:rsidRPr="009E5255">
        <w:rPr>
          <w:b/>
        </w:rPr>
        <w:t xml:space="preserve">uality </w:t>
      </w:r>
      <w:r w:rsidR="00B27F9C" w:rsidRPr="009E5255">
        <w:rPr>
          <w:b/>
        </w:rPr>
        <w:t>c</w:t>
      </w:r>
      <w:r w:rsidRPr="009E5255">
        <w:rPr>
          <w:b/>
        </w:rPr>
        <w:t xml:space="preserve">ancer </w:t>
      </w:r>
      <w:r w:rsidR="00B27F9C" w:rsidRPr="009E5255">
        <w:rPr>
          <w:b/>
        </w:rPr>
        <w:t>c</w:t>
      </w:r>
      <w:r w:rsidRPr="009E5255">
        <w:rPr>
          <w:b/>
        </w:rPr>
        <w:t>are</w:t>
      </w:r>
    </w:p>
    <w:p w14:paraId="0CD1B77A" w14:textId="5526411E" w:rsidR="00B34CF1" w:rsidRPr="009E5255" w:rsidRDefault="00B34CF1" w:rsidP="00B34CF1">
      <w:r w:rsidRPr="009E5255">
        <w:t xml:space="preserve">A significant proportion of submissions to this EFC review identified issues with access to chemotherapy that do not relate directly to the EFC funding scheme. Critically many of these issues are important features of safe and high-quality delivery of chemotherapy services. Many are also relevant to populations with poorer cancer outcomes such as Indigenous Australians and those living in rural and remote areas.  Submissions received raised issues across the chemotherapy supply chain. </w:t>
      </w:r>
      <w:r w:rsidR="002A6DF7" w:rsidRPr="009E5255">
        <w:fldChar w:fldCharType="begin"/>
      </w:r>
      <w:r w:rsidR="002A6DF7" w:rsidRPr="009E5255">
        <w:instrText xml:space="preserve"> REF _Ref90366276 \h </w:instrText>
      </w:r>
      <w:r w:rsidR="002A6DF7" w:rsidRPr="009E5255">
        <w:fldChar w:fldCharType="separate"/>
      </w:r>
      <w:r w:rsidR="000C766B" w:rsidRPr="009E5255">
        <w:t xml:space="preserve">Figure </w:t>
      </w:r>
      <w:r w:rsidR="000C766B">
        <w:rPr>
          <w:noProof/>
        </w:rPr>
        <w:t>5</w:t>
      </w:r>
      <w:r w:rsidR="002A6DF7" w:rsidRPr="009E5255">
        <w:fldChar w:fldCharType="end"/>
      </w:r>
      <w:r w:rsidR="002A6DF7" w:rsidRPr="009E5255">
        <w:t xml:space="preserve"> (see p. </w:t>
      </w:r>
      <w:r w:rsidR="002A6DF7" w:rsidRPr="009E5255">
        <w:fldChar w:fldCharType="begin"/>
      </w:r>
      <w:r w:rsidR="002A6DF7" w:rsidRPr="009E5255">
        <w:instrText xml:space="preserve"> PAGEREF _Ref93055084 \h </w:instrText>
      </w:r>
      <w:r w:rsidR="002A6DF7" w:rsidRPr="009E5255">
        <w:fldChar w:fldCharType="separate"/>
      </w:r>
      <w:r w:rsidR="000C766B">
        <w:rPr>
          <w:noProof/>
        </w:rPr>
        <w:t>38</w:t>
      </w:r>
      <w:r w:rsidR="002A6DF7" w:rsidRPr="009E5255">
        <w:fldChar w:fldCharType="end"/>
      </w:r>
      <w:r w:rsidR="002A6DF7" w:rsidRPr="009E5255">
        <w:t xml:space="preserve">) </w:t>
      </w:r>
      <w:r w:rsidRPr="009E5255">
        <w:t xml:space="preserve">illustrates the various activities associated with the safe delivery of cancer medicines and identifies if they are relevant to the EFC funding scheme or not. </w:t>
      </w:r>
    </w:p>
    <w:p w14:paraId="647869D5" w14:textId="77777777" w:rsidR="00B34CF1" w:rsidRPr="009E5255" w:rsidRDefault="00B34CF1" w:rsidP="00B34CF1">
      <w:r w:rsidRPr="009E5255">
        <w:t xml:space="preserve">Factors that sit outside of the EFC scheme but are relevant to safe and affordable access to cancer medicines predominantly relate to workforce and infrastructure. </w:t>
      </w:r>
    </w:p>
    <w:p w14:paraId="7A80F827" w14:textId="31C4DA13" w:rsidR="00B34CF1" w:rsidRPr="009E5255" w:rsidRDefault="00B34CF1" w:rsidP="00B34CF1">
      <w:r w:rsidRPr="009E5255">
        <w:rPr>
          <w:i/>
          <w:iCs/>
        </w:rPr>
        <w:t>Workforce</w:t>
      </w:r>
      <w:r w:rsidR="007C3673">
        <w:rPr>
          <w:i/>
          <w:iCs/>
        </w:rPr>
        <w:t>—</w:t>
      </w:r>
      <w:r w:rsidRPr="009E5255">
        <w:t>drug regimens used in the treatment of cancer are complex in terms of the treatments themselves, their administration and the preparation and education of the patient. It is recognised that best practice delivery of cancer medicines involves medical oncologists/haematologists, specialist cancer nurses and specialist cancer pharmacists along with adherence to guidelines to ensure safety and quality (ACSQHC 2020). This requirement for a highly specialist workforce is in tension with the strong desire to treat patients as close to home as possible where access to a specialist workforce can be limited. While telehealth innovation may address this challenge and is strong in some jurisdictions, collaborative telehealth enabled approaches between specialist and non-specialist centres are not yet the norm. And while the impacts of telehealth in facilitating service delivery are apparent, the impacts on longer term health outcomes and patient wellbeing are as yet unresolved and there remain concerns about whether such approaches may widen the equity gap</w:t>
      </w:r>
      <w:r w:rsidR="000714B1" w:rsidRPr="009E5255">
        <w:t xml:space="preserve"> </w:t>
      </w:r>
      <w:r w:rsidR="000A614F" w:rsidRPr="009E5255">
        <w:fldChar w:fldCharType="begin"/>
      </w:r>
      <w:r w:rsidR="00A476B2">
        <w:instrText xml:space="preserve"> ADDIN EN.CITE &lt;EndNote&gt;&lt;Cite&gt;&lt;Author&gt;Gurney&lt;/Author&gt;&lt;Year&gt;2021&lt;/Year&gt;&lt;RecNum&gt;11076&lt;/RecNum&gt;&lt;DisplayText&gt;[83]&lt;/DisplayText&gt;&lt;record&gt;&lt;rec-number&gt;11076&lt;/rec-number&gt;&lt;foreign-keys&gt;&lt;key app="EN" db-id="etpte9adcdfve1eerz5pws2fvps522ds5svf" timestamp="1673491304" guid="0962f4b3-98ce-43e2-93d1-7808a0ddad84"&gt;11076&lt;/key&gt;&lt;/foreign-keys&gt;&lt;ref-type name="Journal Article"&gt;17&lt;/ref-type&gt;&lt;contributors&gt;&lt;authors&gt;&lt;author&gt;Gurney, Jason&lt;/author&gt;&lt;author&gt;Fraser, Lily&lt;/author&gt;&lt;author&gt;Ikihele, Amio&lt;/author&gt;&lt;author&gt;Manderson, John&lt;/author&gt;&lt;author&gt;Scott, Nina&lt;/author&gt;&lt;author&gt;Robson, Bridget&lt;/author&gt;&lt;/authors&gt;&lt;/contributors&gt;&lt;titles&gt;&lt;title&gt;Telehealth as a tool for equity: pros, cons and recommendations&lt;/title&gt;&lt;secondary-title&gt;The New Zealand Medical Journal (Online)&lt;/secondary-title&gt;&lt;/titles&gt;&lt;pages&gt;111-115&lt;/pages&gt;&lt;volume&gt;134&lt;/volume&gt;&lt;number&gt;1530&lt;/number&gt;&lt;dates&gt;&lt;year&gt;2021&lt;/year&gt;&lt;/dates&gt;&lt;isbn&gt;1175-8716&lt;/isbn&gt;&lt;urls&gt;&lt;/urls&gt;&lt;/record&gt;&lt;/Cite&gt;&lt;/EndNote&gt;</w:instrText>
      </w:r>
      <w:r w:rsidR="000A614F" w:rsidRPr="009E5255">
        <w:fldChar w:fldCharType="separate"/>
      </w:r>
      <w:r w:rsidR="00A476B2">
        <w:rPr>
          <w:noProof/>
        </w:rPr>
        <w:t>[83]</w:t>
      </w:r>
      <w:r w:rsidR="000A614F" w:rsidRPr="009E5255">
        <w:fldChar w:fldCharType="end"/>
      </w:r>
      <w:r w:rsidRPr="009E5255">
        <w:t>.</w:t>
      </w:r>
    </w:p>
    <w:p w14:paraId="40BCDFF6" w14:textId="4A87BD64" w:rsidR="00B34CF1" w:rsidRPr="009E5255" w:rsidRDefault="00B34CF1" w:rsidP="00B34CF1">
      <w:r w:rsidRPr="009E5255">
        <w:rPr>
          <w:i/>
          <w:iCs/>
        </w:rPr>
        <w:t>Infrastructure</w:t>
      </w:r>
      <w:r w:rsidR="007C3673">
        <w:rPr>
          <w:i/>
          <w:iCs/>
        </w:rPr>
        <w:t>—</w:t>
      </w:r>
      <w:r w:rsidRPr="009E5255">
        <w:t xml:space="preserve">staff and patient safety are at the centre of the compounding of cancer medicines. All infused products must be sterile while cytotoxic cancer medicines must also be prepared with consideration of the exposure risk for the staff. Additional sterility and stability requirements exist to achieve longer shelf-life for products.  The specialised infrastructure to meet each of these requirements is expensive and subject to quality standards. </w:t>
      </w:r>
      <w:r w:rsidR="002571B5" w:rsidRPr="009E5255">
        <w:t>TGA-</w:t>
      </w:r>
      <w:r w:rsidRPr="009E5255">
        <w:t xml:space="preserve">accredited laboratories are the most closely regulated but hospital pharmacies are also required to meet quality standards. The costs associated with the establishment and maintenance of such facilities mean they have become concentrated in specialist centres. </w:t>
      </w:r>
    </w:p>
    <w:p w14:paraId="28E8BA82" w14:textId="236209DC" w:rsidR="00B34CF1" w:rsidRPr="009E5255" w:rsidRDefault="00B34CF1" w:rsidP="00B34CF1">
      <w:r w:rsidRPr="009E5255">
        <w:t>The review submissions suggest it may be timely for each jurisdiction to consider chemotherapy services as part of wider role delineation activities across their health services. All health services are advised to adhere to the National Safety and Quality Health Service (NSQHS) Standards ‘User Guide for Medication Management in Cancer Care’ that will inform whether it is possible for an individual health service to meet these standards or if they need to utilise services such as those provided by a TGA licenced compounding pharmacy</w:t>
      </w:r>
      <w:r w:rsidR="003563AB" w:rsidRPr="009E5255">
        <w:t xml:space="preserve"> </w:t>
      </w:r>
      <w:r w:rsidR="002C293A" w:rsidRPr="009E5255">
        <w:fldChar w:fldCharType="begin"/>
      </w:r>
      <w:r w:rsidR="00A476B2">
        <w:instrText xml:space="preserve"> ADDIN EN.CITE &lt;EndNote&gt;&lt;Cite&gt;&lt;Author&gt;ACSQHC&lt;/Author&gt;&lt;Year&gt;2020&lt;/Year&gt;&lt;RecNum&gt;11077&lt;/RecNum&gt;&lt;DisplayText&gt;[84]&lt;/DisplayText&gt;&lt;record&gt;&lt;rec-number&gt;11077&lt;/rec-number&gt;&lt;foreign-keys&gt;&lt;key app="EN" db-id="etpte9adcdfve1eerz5pws2fvps522ds5svf" timestamp="1673491977" guid="b550d16a-cf07-4ace-bbad-63c10f698c7e"&gt;11077&lt;/key&gt;&lt;/foreign-keys&gt;&lt;ref-type name="Report"&gt;27&lt;/ref-type&gt;&lt;contributors&gt;&lt;authors&gt;&lt;author&gt;ACSQHC&lt;/author&gt;&lt;/authors&gt;&lt;tertiary-authors&gt;&lt;author&gt;Australian Commission on Safety and Quality in Health Care (ACSQHC),&lt;/author&gt;&lt;/tertiary-authors&gt;&lt;/contributors&gt;&lt;titles&gt;&lt;title&gt;Consultation draft: NSQHS Standards User Guide for Medication Management in Cancer Care&lt;/title&gt;&lt;/titles&gt;&lt;dates&gt;&lt;year&gt;2020&lt;/year&gt;&lt;/dates&gt;&lt;pub-location&gt;Sydney&lt;/pub-location&gt;&lt;urls&gt;&lt;/urls&gt;&lt;/record&gt;&lt;/Cite&gt;&lt;/EndNote&gt;</w:instrText>
      </w:r>
      <w:r w:rsidR="002C293A" w:rsidRPr="009E5255">
        <w:fldChar w:fldCharType="separate"/>
      </w:r>
      <w:r w:rsidR="00A476B2">
        <w:rPr>
          <w:noProof/>
        </w:rPr>
        <w:t>[84]</w:t>
      </w:r>
      <w:r w:rsidR="002C293A" w:rsidRPr="009E5255">
        <w:fldChar w:fldCharType="end"/>
      </w:r>
      <w:r w:rsidRPr="009E5255">
        <w:t xml:space="preserve">. There will be important factors related to cost/affordability and workforce availability to consider when planning cancer services in all environments.   </w:t>
      </w:r>
    </w:p>
    <w:p w14:paraId="0347D46A" w14:textId="0A9056FF" w:rsidR="00B34CF1" w:rsidRPr="009E5255" w:rsidRDefault="00FC382D" w:rsidP="00B34CF1">
      <w:pPr>
        <w:rPr>
          <w:b/>
          <w:bCs w:val="0"/>
        </w:rPr>
      </w:pPr>
      <w:r w:rsidRPr="009E5255">
        <w:rPr>
          <w:b/>
        </w:rPr>
        <w:t xml:space="preserve">Submissions to the </w:t>
      </w:r>
      <w:r w:rsidR="00B34CF1" w:rsidRPr="009E5255">
        <w:rPr>
          <w:b/>
        </w:rPr>
        <w:t xml:space="preserve">EFC Review </w:t>
      </w:r>
      <w:r w:rsidRPr="009E5255">
        <w:rPr>
          <w:b/>
        </w:rPr>
        <w:t>thematically</w:t>
      </w:r>
      <w:r w:rsidR="00B34CF1" w:rsidRPr="009E5255">
        <w:rPr>
          <w:b/>
        </w:rPr>
        <w:t xml:space="preserve"> </w:t>
      </w:r>
      <w:r w:rsidRPr="009E5255">
        <w:rPr>
          <w:b/>
        </w:rPr>
        <w:t>m</w:t>
      </w:r>
      <w:r w:rsidR="00B34CF1" w:rsidRPr="009E5255">
        <w:rPr>
          <w:b/>
        </w:rPr>
        <w:t>apped to</w:t>
      </w:r>
      <w:r w:rsidRPr="009E5255">
        <w:rPr>
          <w:b/>
        </w:rPr>
        <w:t xml:space="preserve"> the</w:t>
      </w:r>
      <w:r w:rsidR="00B34CF1" w:rsidRPr="009E5255">
        <w:rPr>
          <w:b/>
        </w:rPr>
        <w:t xml:space="preserve"> NSQHS Standards</w:t>
      </w:r>
    </w:p>
    <w:p w14:paraId="75AC890C" w14:textId="2E65C4D4" w:rsidR="00B34CF1" w:rsidRPr="009E5255" w:rsidRDefault="00B34CF1" w:rsidP="00B34CF1">
      <w:r w:rsidRPr="009E5255">
        <w:t>The Australian Commission on Safety and Quality in Health Care (the Commission) was commissioned by the Australian Government to develop a NSQHS Standards User Guide for Medication Management in Cancer Care</w:t>
      </w:r>
      <w:r w:rsidR="003563AB" w:rsidRPr="009E5255">
        <w:rPr>
          <w:vertAlign w:val="superscript"/>
        </w:rPr>
        <w:t xml:space="preserve"> </w:t>
      </w:r>
      <w:r w:rsidR="002C293A" w:rsidRPr="009E5255">
        <w:fldChar w:fldCharType="begin"/>
      </w:r>
      <w:r w:rsidR="00A476B2">
        <w:instrText xml:space="preserve"> ADDIN EN.CITE &lt;EndNote&gt;&lt;Cite&gt;&lt;Author&gt;ACSQHC&lt;/Author&gt;&lt;Year&gt;2020&lt;/Year&gt;&lt;RecNum&gt;11077&lt;/RecNum&gt;&lt;DisplayText&gt;[84]&lt;/DisplayText&gt;&lt;record&gt;&lt;rec-number&gt;11077&lt;/rec-number&gt;&lt;foreign-keys&gt;&lt;key app="EN" db-id="etpte9adcdfve1eerz5pws2fvps522ds5svf" timestamp="1673491977" guid="b550d16a-cf07-4ace-bbad-63c10f698c7e"&gt;11077&lt;/key&gt;&lt;/foreign-keys&gt;&lt;ref-type name="Report"&gt;27&lt;/ref-type&gt;&lt;contributors&gt;&lt;authors&gt;&lt;author&gt;ACSQHC&lt;/author&gt;&lt;/authors&gt;&lt;tertiary-authors&gt;&lt;author&gt;Australian Commission on Safety and Quality in Health Care (ACSQHC),&lt;/author&gt;&lt;/tertiary-authors&gt;&lt;/contributors&gt;&lt;titles&gt;&lt;title&gt;Consultation draft: NSQHS Standards User Guide for Medication Management in Cancer Care&lt;/title&gt;&lt;/titles&gt;&lt;dates&gt;&lt;year&gt;2020&lt;/year&gt;&lt;/dates&gt;&lt;pub-location&gt;Sydney&lt;/pub-location&gt;&lt;urls&gt;&lt;/urls&gt;&lt;/record&gt;&lt;/Cite&gt;&lt;/EndNote&gt;</w:instrText>
      </w:r>
      <w:r w:rsidR="002C293A" w:rsidRPr="009E5255">
        <w:fldChar w:fldCharType="separate"/>
      </w:r>
      <w:r w:rsidR="00A476B2">
        <w:rPr>
          <w:noProof/>
        </w:rPr>
        <w:t>[84]</w:t>
      </w:r>
      <w:r w:rsidR="002C293A" w:rsidRPr="009E5255">
        <w:fldChar w:fldCharType="end"/>
      </w:r>
      <w:r w:rsidRPr="009E5255">
        <w:t xml:space="preserve">. This work resulted from a series of adverse incidents in Australia related to the provision of cancer medicines. The user guide supports healthcare services involved in the provision of cancer medicines to provide high quality services and is relevant to addressing many of the issues raised by submissions to the EFC review. </w:t>
      </w:r>
    </w:p>
    <w:p w14:paraId="77128772" w14:textId="7DB840ED" w:rsidR="00B34CF1" w:rsidRPr="009E5255" w:rsidRDefault="00B34CF1" w:rsidP="00B34CF1">
      <w:r w:rsidRPr="009E5255">
        <w:t>The guide uses the Australian Pharmaceutical Advisory Council Medication Management Pathway to illustrate the stepwise process to deliver cancer medicines safely and effectively (</w:t>
      </w:r>
      <w:r w:rsidR="003563AB" w:rsidRPr="009E5255">
        <w:t>see</w:t>
      </w:r>
      <w:r w:rsidR="00464CD3">
        <w:t xml:space="preserve"> </w:t>
      </w:r>
      <w:r w:rsidR="00464CD3">
        <w:fldChar w:fldCharType="begin"/>
      </w:r>
      <w:r w:rsidR="00464CD3">
        <w:instrText xml:space="preserve"> REF _Ref125460701 \h </w:instrText>
      </w:r>
      <w:r w:rsidR="00464CD3">
        <w:fldChar w:fldCharType="separate"/>
      </w:r>
      <w:r w:rsidR="000C766B" w:rsidRPr="009E5255">
        <w:t>Figure A</w:t>
      </w:r>
      <w:r w:rsidR="000C766B">
        <w:rPr>
          <w:noProof/>
        </w:rPr>
        <w:t>95</w:t>
      </w:r>
      <w:r w:rsidR="00464CD3">
        <w:fldChar w:fldCharType="end"/>
      </w:r>
      <w:r w:rsidR="003563AB" w:rsidRPr="009E5255">
        <w:t xml:space="preserve">) </w:t>
      </w:r>
      <w:r w:rsidR="002C293A" w:rsidRPr="009E5255">
        <w:fldChar w:fldCharType="begin"/>
      </w:r>
      <w:r w:rsidR="00A476B2">
        <w:instrText xml:space="preserve"> ADDIN EN.CITE &lt;EndNote&gt;&lt;Cite&gt;&lt;Author&gt;ACSQHC&lt;/Author&gt;&lt;Year&gt;2020&lt;/Year&gt;&lt;RecNum&gt;11077&lt;/RecNum&gt;&lt;DisplayText&gt;[84]&lt;/DisplayText&gt;&lt;record&gt;&lt;rec-number&gt;11077&lt;/rec-number&gt;&lt;foreign-keys&gt;&lt;key app="EN" db-id="etpte9adcdfve1eerz5pws2fvps522ds5svf" timestamp="1673491977" guid="b550d16a-cf07-4ace-bbad-63c10f698c7e"&gt;11077&lt;/key&gt;&lt;/foreign-keys&gt;&lt;ref-type name="Report"&gt;27&lt;/ref-type&gt;&lt;contributors&gt;&lt;authors&gt;&lt;author&gt;ACSQHC&lt;/author&gt;&lt;/authors&gt;&lt;tertiary-authors&gt;&lt;author&gt;Australian Commission on Safety and Quality in Health Care (ACSQHC),&lt;/author&gt;&lt;/tertiary-authors&gt;&lt;/contributors&gt;&lt;titles&gt;&lt;title&gt;Consultation draft: NSQHS Standards User Guide for Medication Management in Cancer Care&lt;/title&gt;&lt;/titles&gt;&lt;dates&gt;&lt;year&gt;2020&lt;/year&gt;&lt;/dates&gt;&lt;pub-location&gt;Sydney&lt;/pub-location&gt;&lt;urls&gt;&lt;/urls&gt;&lt;/record&gt;&lt;/Cite&gt;&lt;/EndNote&gt;</w:instrText>
      </w:r>
      <w:r w:rsidR="002C293A" w:rsidRPr="009E5255">
        <w:fldChar w:fldCharType="separate"/>
      </w:r>
      <w:r w:rsidR="00A476B2">
        <w:rPr>
          <w:noProof/>
        </w:rPr>
        <w:t>[84]</w:t>
      </w:r>
      <w:r w:rsidR="002C293A" w:rsidRPr="009E5255">
        <w:fldChar w:fldCharType="end"/>
      </w:r>
      <w:r w:rsidRPr="009E5255">
        <w:t xml:space="preserve">. The user guide applies to both anticancer medicines and supportive medicines, collectively described here as cancer medicines, to the NSQHS Standards which form the basis for accreditation of health services in the Australian context. This link to accreditation is a key first step in accessing quality cancer medicine services but will need to be combined with system level planning aimed at ensuring all people within a jurisdiction have appropriate access pathways. </w:t>
      </w:r>
    </w:p>
    <w:p w14:paraId="1CE31B86" w14:textId="77777777" w:rsidR="00B34CF1" w:rsidRPr="009E5255" w:rsidRDefault="00B34CF1" w:rsidP="00B34CF1"/>
    <w:p w14:paraId="1E9FFC3A" w14:textId="59132DEA" w:rsidR="002C293A" w:rsidRPr="009E5255" w:rsidRDefault="002C293A" w:rsidP="002C293A">
      <w:pPr>
        <w:pStyle w:val="Caption"/>
      </w:pPr>
      <w:bookmarkStart w:id="624" w:name="_Ref125460701"/>
      <w:r w:rsidRPr="009E5255">
        <w:t>Figure A</w:t>
      </w:r>
      <w:r w:rsidR="00E36C93">
        <w:fldChar w:fldCharType="begin"/>
      </w:r>
      <w:r w:rsidR="00E36C93">
        <w:instrText xml:space="preserve"> SEQ Figure_A \* ARABIC </w:instrText>
      </w:r>
      <w:r w:rsidR="00E36C93">
        <w:fldChar w:fldCharType="separate"/>
      </w:r>
      <w:r w:rsidR="000C766B">
        <w:rPr>
          <w:noProof/>
        </w:rPr>
        <w:t>95</w:t>
      </w:r>
      <w:r w:rsidR="00E36C93">
        <w:rPr>
          <w:noProof/>
        </w:rPr>
        <w:fldChar w:fldCharType="end"/>
      </w:r>
      <w:bookmarkEnd w:id="624"/>
      <w:r w:rsidRPr="009E5255">
        <w:t>. Australian Pharmaceutical Advisory Council Medication Management Pathway</w:t>
      </w:r>
    </w:p>
    <w:p w14:paraId="0B61E658" w14:textId="77777777" w:rsidR="003563AB" w:rsidRPr="009E5255" w:rsidRDefault="00B34CF1" w:rsidP="003563AB">
      <w:pPr>
        <w:keepNext/>
      </w:pPr>
      <w:r w:rsidRPr="009E5255">
        <w:rPr>
          <w:noProof/>
        </w:rPr>
        <w:drawing>
          <wp:inline distT="0" distB="0" distL="0" distR="0" wp14:anchorId="1048362A" wp14:editId="3E80560C">
            <wp:extent cx="5540151" cy="3232087"/>
            <wp:effectExtent l="0" t="0" r="3810" b="6985"/>
            <wp:docPr id="82" name="Picture 82" descr="a circular flow chart of the Australian Pharmaceutical Advisory Council Medication Management Pathway. With the consumer in the center, surrounding phrases include decision on appropriate medicine, decision to prescribe medicine, record of medicine order/prescription, review of medicine order/prescription, issue of medicine, provision of medicine information, distribution and storage, administration of medicine, monitoring for response, and transfer of verified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circular flow chart of the Australian Pharmaceutical Advisory Council Medication Management Pathway. With the consumer in the center, surrounding phrases include decision on appropriate medicine, decision to prescribe medicine, record of medicine order/prescription, review of medicine order/prescription, issue of medicine, provision of medicine information, distribution and storage, administration of medicine, monitoring for response, and transfer of verified information."/>
                    <pic:cNvPicPr/>
                  </pic:nvPicPr>
                  <pic:blipFill rotWithShape="1">
                    <a:blip r:embed="rId275"/>
                    <a:srcRect l="3318" t="9063" r="48505" b="3489"/>
                    <a:stretch/>
                  </pic:blipFill>
                  <pic:spPr bwMode="auto">
                    <a:xfrm>
                      <a:off x="0" y="0"/>
                      <a:ext cx="5545332" cy="3235109"/>
                    </a:xfrm>
                    <a:prstGeom prst="rect">
                      <a:avLst/>
                    </a:prstGeom>
                    <a:ln>
                      <a:noFill/>
                    </a:ln>
                    <a:extLst>
                      <a:ext uri="{53640926-AAD7-44D8-BBD7-CCE9431645EC}">
                        <a14:shadowObscured xmlns:a14="http://schemas.microsoft.com/office/drawing/2010/main"/>
                      </a:ext>
                    </a:extLst>
                  </pic:spPr>
                </pic:pic>
              </a:graphicData>
            </a:graphic>
          </wp:inline>
        </w:drawing>
      </w:r>
    </w:p>
    <w:p w14:paraId="335DDB56" w14:textId="7DA026F5" w:rsidR="002C293A" w:rsidRPr="009E5255" w:rsidRDefault="002C293A" w:rsidP="002C293A">
      <w:pPr>
        <w:pStyle w:val="TableNotes0"/>
        <w:tabs>
          <w:tab w:val="left" w:pos="709"/>
        </w:tabs>
      </w:pPr>
      <w:r w:rsidRPr="009E5255">
        <w:t>Source:</w:t>
      </w:r>
      <w:r w:rsidRPr="009E5255">
        <w:tab/>
        <w:t>ACSQHC (2020).</w:t>
      </w:r>
    </w:p>
    <w:p w14:paraId="714A03DE" w14:textId="77777777" w:rsidR="002A42DD" w:rsidRPr="009E5255" w:rsidRDefault="002A42DD" w:rsidP="00B34CF1"/>
    <w:p w14:paraId="0B349CCE" w14:textId="0D50D6B8" w:rsidR="00B34CF1" w:rsidRPr="009E5255" w:rsidRDefault="00B34CF1" w:rsidP="00B34CF1">
      <w:r w:rsidRPr="009E5255">
        <w:t xml:space="preserve">It is not the intention to replicate the Commission report here but to consider the issues raised by submissions to the EFC review within the context of the NSQHS Standards.  While there is a strong desire on the part of patients, families, and clinicians to receive cancer treatment closer to home, it is important that this is planned in a systematic way and is understood as posing more challenges than the availability of an appropriately compounded cancer medicine. This appendix to the EFC review provides a starting point for discussions at a jurisdictional level to ensure safe and high-quality provision of cancer medicines. </w:t>
      </w:r>
    </w:p>
    <w:p w14:paraId="797AD013" w14:textId="6C593418" w:rsidR="00B34CF1" w:rsidRPr="009E5255" w:rsidRDefault="00B34CF1" w:rsidP="000C5DDE">
      <w:r w:rsidRPr="009E5255">
        <w:t xml:space="preserve">The Commission report examines medication management in cancer care under </w:t>
      </w:r>
      <w:r w:rsidR="00B27103" w:rsidRPr="009E5255">
        <w:t>five</w:t>
      </w:r>
      <w:r w:rsidRPr="009E5255">
        <w:t xml:space="preserve"> of the </w:t>
      </w:r>
      <w:r w:rsidR="00B27103" w:rsidRPr="009E5255">
        <w:t>eight</w:t>
      </w:r>
      <w:r w:rsidRPr="009E5255">
        <w:t xml:space="preserve"> NSQHS Standards, demonstrating the importance of seeing cancer medicines in the wider context of health care provision. </w:t>
      </w:r>
      <w:r w:rsidR="000C5DDE" w:rsidRPr="009E5255">
        <w:fldChar w:fldCharType="begin"/>
      </w:r>
      <w:r w:rsidR="000C5DDE" w:rsidRPr="009E5255">
        <w:instrText xml:space="preserve"> REF _Ref124424286 \h </w:instrText>
      </w:r>
      <w:r w:rsidR="000C5DDE" w:rsidRPr="009E5255">
        <w:fldChar w:fldCharType="separate"/>
      </w:r>
      <w:r w:rsidR="000C766B" w:rsidRPr="009E5255">
        <w:t>Table A</w:t>
      </w:r>
      <w:r w:rsidR="000C766B">
        <w:rPr>
          <w:noProof/>
        </w:rPr>
        <w:t>74</w:t>
      </w:r>
      <w:r w:rsidR="000C5DDE" w:rsidRPr="009E5255">
        <w:fldChar w:fldCharType="end"/>
      </w:r>
      <w:r w:rsidRPr="009E5255">
        <w:t xml:space="preserve"> provide</w:t>
      </w:r>
      <w:r w:rsidR="000C5DDE" w:rsidRPr="009E5255">
        <w:t>s</w:t>
      </w:r>
      <w:r w:rsidRPr="009E5255">
        <w:t xml:space="preserve"> a high-level overview of each of those </w:t>
      </w:r>
      <w:r w:rsidR="00B27103" w:rsidRPr="009E5255">
        <w:t>five</w:t>
      </w:r>
      <w:r w:rsidRPr="009E5255">
        <w:t xml:space="preserve"> standards and raise</w:t>
      </w:r>
      <w:r w:rsidR="00B27103" w:rsidRPr="009E5255">
        <w:t>s</w:t>
      </w:r>
      <w:r w:rsidRPr="009E5255">
        <w:t xml:space="preserve"> additional questions linked to the issues raised during the EFC Review that would usefully be addressed by health service</w:t>
      </w:r>
      <w:r w:rsidR="00B27103" w:rsidRPr="009E5255">
        <w:t>s</w:t>
      </w:r>
      <w:r w:rsidRPr="009E5255">
        <w:t xml:space="preserve"> </w:t>
      </w:r>
      <w:r w:rsidR="000E34FF" w:rsidRPr="009E5255">
        <w:t>contributing to</w:t>
      </w:r>
      <w:r w:rsidRPr="009E5255">
        <w:t xml:space="preserve"> </w:t>
      </w:r>
      <w:r w:rsidR="00B27103" w:rsidRPr="009E5255">
        <w:t>(</w:t>
      </w:r>
      <w:r w:rsidRPr="009E5255">
        <w:t xml:space="preserve">or </w:t>
      </w:r>
      <w:r w:rsidR="000E34FF" w:rsidRPr="009E5255">
        <w:t>contemplating</w:t>
      </w:r>
      <w:r w:rsidR="00B27103" w:rsidRPr="009E5255">
        <w:t>) the</w:t>
      </w:r>
      <w:r w:rsidRPr="009E5255">
        <w:t xml:space="preserve"> provision of cancer medicines.</w:t>
      </w:r>
    </w:p>
    <w:p w14:paraId="7A44C756" w14:textId="5D2A8467" w:rsidR="000C5DDE" w:rsidRPr="009E5255" w:rsidRDefault="000C5DDE" w:rsidP="000C5DDE">
      <w:pPr>
        <w:pStyle w:val="Caption"/>
      </w:pPr>
      <w:bookmarkStart w:id="625" w:name="_Ref124424286"/>
      <w:r w:rsidRPr="009E5255">
        <w:t>Table A</w:t>
      </w:r>
      <w:r w:rsidR="00E36C93">
        <w:fldChar w:fldCharType="begin"/>
      </w:r>
      <w:r w:rsidR="00E36C93">
        <w:instrText xml:space="preserve"> SEQ Table_A \* ARABIC </w:instrText>
      </w:r>
      <w:r w:rsidR="00E36C93">
        <w:fldChar w:fldCharType="separate"/>
      </w:r>
      <w:r w:rsidR="000C766B">
        <w:rPr>
          <w:noProof/>
        </w:rPr>
        <w:t>74</w:t>
      </w:r>
      <w:r w:rsidR="00E36C93">
        <w:rPr>
          <w:noProof/>
        </w:rPr>
        <w:fldChar w:fldCharType="end"/>
      </w:r>
      <w:bookmarkEnd w:id="625"/>
      <w:r w:rsidRPr="009E5255">
        <w:t>. Interface between NSQHS Standards and the EFC Review</w:t>
      </w:r>
    </w:p>
    <w:tbl>
      <w:tblPr>
        <w:tblStyle w:val="TableGrid"/>
        <w:tblW w:w="0" w:type="auto"/>
        <w:tblLook w:val="04A0" w:firstRow="1" w:lastRow="0" w:firstColumn="1" w:lastColumn="0" w:noHBand="0" w:noVBand="1"/>
        <w:tblCaption w:val="Interface between NSQHS Standards and the EFC Review"/>
      </w:tblPr>
      <w:tblGrid>
        <w:gridCol w:w="4505"/>
        <w:gridCol w:w="4506"/>
      </w:tblGrid>
      <w:tr w:rsidR="003F69C7" w:rsidRPr="009E5255" w14:paraId="2A8BA34A" w14:textId="77777777" w:rsidTr="003F69C7">
        <w:tc>
          <w:tcPr>
            <w:tcW w:w="9011" w:type="dxa"/>
            <w:gridSpan w:val="2"/>
            <w:tcMar>
              <w:left w:w="113" w:type="dxa"/>
              <w:right w:w="113" w:type="dxa"/>
            </w:tcMar>
          </w:tcPr>
          <w:p w14:paraId="32DDCEDD" w14:textId="79F8BDA1" w:rsidR="003F69C7" w:rsidRPr="009E5255" w:rsidRDefault="003F69C7" w:rsidP="003F69C7">
            <w:pPr>
              <w:spacing w:before="0" w:after="0" w:line="276" w:lineRule="auto"/>
              <w:rPr>
                <w:b/>
                <w:bCs w:val="0"/>
              </w:rPr>
            </w:pPr>
            <w:r w:rsidRPr="009E5255">
              <w:rPr>
                <w:b/>
                <w:bCs w:val="0"/>
              </w:rPr>
              <w:t>NSQHS Standard 1</w:t>
            </w:r>
            <w:r w:rsidR="00C56129" w:rsidRPr="009E5255">
              <w:rPr>
                <w:b/>
                <w:bCs w:val="0"/>
              </w:rPr>
              <w:t>:</w:t>
            </w:r>
            <w:r w:rsidRPr="009E5255">
              <w:rPr>
                <w:b/>
                <w:bCs w:val="0"/>
              </w:rPr>
              <w:t xml:space="preserve"> Clinical Governance </w:t>
            </w:r>
          </w:p>
          <w:p w14:paraId="54D5D650" w14:textId="5DF47BD4" w:rsidR="003F69C7" w:rsidRPr="009E5255" w:rsidRDefault="003F69C7" w:rsidP="003F69C7">
            <w:pPr>
              <w:spacing w:before="0" w:after="0" w:line="276" w:lineRule="auto"/>
            </w:pPr>
            <w:r w:rsidRPr="009E5255">
              <w:t xml:space="preserve">“The intention of the Clinical Governance Standard is to facilitate the implementation of robust clinical governance systems and processes that ensure people receive safe and high-quality care” (p. 6) </w:t>
            </w:r>
            <w:r w:rsidR="002C293A" w:rsidRPr="009E5255">
              <w:fldChar w:fldCharType="begin"/>
            </w:r>
            <w:r w:rsidR="00A476B2">
              <w:instrText xml:space="preserve"> ADDIN EN.CITE &lt;EndNote&gt;&lt;Cite&gt;&lt;Author&gt;ACSQHC&lt;/Author&gt;&lt;Year&gt;2020&lt;/Year&gt;&lt;RecNum&gt;11077&lt;/RecNum&gt;&lt;DisplayText&gt;[84]&lt;/DisplayText&gt;&lt;record&gt;&lt;rec-number&gt;11077&lt;/rec-number&gt;&lt;foreign-keys&gt;&lt;key app="EN" db-id="etpte9adcdfve1eerz5pws2fvps522ds5svf" timestamp="1673491977" guid="b550d16a-cf07-4ace-bbad-63c10f698c7e"&gt;11077&lt;/key&gt;&lt;/foreign-keys&gt;&lt;ref-type name="Report"&gt;27&lt;/ref-type&gt;&lt;contributors&gt;&lt;authors&gt;&lt;author&gt;ACSQHC&lt;/author&gt;&lt;/authors&gt;&lt;tertiary-authors&gt;&lt;author&gt;Australian Commission on Safety and Quality in Health Care (ACSQHC),&lt;/author&gt;&lt;/tertiary-authors&gt;&lt;/contributors&gt;&lt;titles&gt;&lt;title&gt;Consultation draft: NSQHS Standards User Guide for Medication Management in Cancer Care&lt;/title&gt;&lt;/titles&gt;&lt;dates&gt;&lt;year&gt;2020&lt;/year&gt;&lt;/dates&gt;&lt;pub-location&gt;Sydney&lt;/pub-location&gt;&lt;urls&gt;&lt;/urls&gt;&lt;/record&gt;&lt;/Cite&gt;&lt;/EndNote&gt;</w:instrText>
            </w:r>
            <w:r w:rsidR="002C293A" w:rsidRPr="009E5255">
              <w:fldChar w:fldCharType="separate"/>
            </w:r>
            <w:r w:rsidR="00A476B2">
              <w:rPr>
                <w:noProof/>
              </w:rPr>
              <w:t>[84]</w:t>
            </w:r>
            <w:r w:rsidR="002C293A" w:rsidRPr="009E5255">
              <w:fldChar w:fldCharType="end"/>
            </w:r>
            <w:r w:rsidRPr="009E5255">
              <w:t>.</w:t>
            </w:r>
          </w:p>
        </w:tc>
      </w:tr>
      <w:tr w:rsidR="000C5DDE" w:rsidRPr="009E5255" w14:paraId="3EDCC30B" w14:textId="77777777" w:rsidTr="003F69C7">
        <w:tc>
          <w:tcPr>
            <w:tcW w:w="4505" w:type="dxa"/>
            <w:tcMar>
              <w:left w:w="113" w:type="dxa"/>
              <w:right w:w="113" w:type="dxa"/>
            </w:tcMar>
          </w:tcPr>
          <w:p w14:paraId="3C74BBB8" w14:textId="77777777" w:rsidR="003F69C7" w:rsidRPr="009E5255" w:rsidRDefault="003F69C7" w:rsidP="003F69C7">
            <w:pPr>
              <w:spacing w:before="0" w:after="0" w:line="276" w:lineRule="auto"/>
              <w:rPr>
                <w:b/>
                <w:bCs w:val="0"/>
                <w:i/>
                <w:iCs/>
              </w:rPr>
            </w:pPr>
            <w:r w:rsidRPr="009E5255">
              <w:rPr>
                <w:b/>
                <w:bCs w:val="0"/>
                <w:i/>
                <w:iCs/>
              </w:rPr>
              <w:t>Relevance to EFC Review</w:t>
            </w:r>
          </w:p>
          <w:p w14:paraId="4A041AC2" w14:textId="0DD4AD0C" w:rsidR="003F69C7" w:rsidRPr="009E5255" w:rsidRDefault="003F69C7" w:rsidP="003F69C7">
            <w:pPr>
              <w:spacing w:before="0" w:after="0" w:line="276" w:lineRule="auto"/>
            </w:pPr>
          </w:p>
        </w:tc>
        <w:tc>
          <w:tcPr>
            <w:tcW w:w="4506" w:type="dxa"/>
            <w:tcMar>
              <w:left w:w="113" w:type="dxa"/>
              <w:right w:w="113" w:type="dxa"/>
            </w:tcMar>
          </w:tcPr>
          <w:p w14:paraId="1513A515" w14:textId="69731809" w:rsidR="000C5DDE" w:rsidRPr="009E5255" w:rsidRDefault="003F69C7" w:rsidP="003F69C7">
            <w:pPr>
              <w:spacing w:before="0" w:after="0" w:line="276" w:lineRule="auto"/>
              <w:rPr>
                <w:b/>
                <w:i/>
                <w:iCs/>
              </w:rPr>
            </w:pPr>
            <w:r w:rsidRPr="009E5255">
              <w:rPr>
                <w:b/>
                <w:i/>
                <w:iCs/>
              </w:rPr>
              <w:t>Additional questions to be considered by health services providing cancer medicines not explicit in the NSQHS document</w:t>
            </w:r>
          </w:p>
          <w:p w14:paraId="756B1B44" w14:textId="77777777" w:rsidR="003F69C7" w:rsidRPr="009E5255" w:rsidRDefault="003F69C7" w:rsidP="003F69C7">
            <w:pPr>
              <w:spacing w:before="0" w:after="0" w:line="276" w:lineRule="auto"/>
              <w:rPr>
                <w:b/>
                <w:i/>
                <w:iCs/>
              </w:rPr>
            </w:pPr>
          </w:p>
          <w:p w14:paraId="1A836C41" w14:textId="2DB0DF16" w:rsidR="003F69C7" w:rsidRPr="009E5255" w:rsidRDefault="003F69C7" w:rsidP="003F69C7">
            <w:pPr>
              <w:spacing w:before="0" w:after="0" w:line="276" w:lineRule="auto"/>
            </w:pPr>
          </w:p>
        </w:tc>
      </w:tr>
      <w:tr w:rsidR="003F69C7" w:rsidRPr="009E5255" w14:paraId="111362F0" w14:textId="77777777" w:rsidTr="003F69C7">
        <w:tc>
          <w:tcPr>
            <w:tcW w:w="4505" w:type="dxa"/>
            <w:tcMar>
              <w:left w:w="113" w:type="dxa"/>
              <w:right w:w="113" w:type="dxa"/>
            </w:tcMar>
          </w:tcPr>
          <w:p w14:paraId="7D63FE6C" w14:textId="089BFF37" w:rsidR="003F69C7" w:rsidRPr="009E5255" w:rsidRDefault="003F69C7" w:rsidP="003F69C7">
            <w:pPr>
              <w:spacing w:before="0" w:after="0" w:line="276" w:lineRule="auto"/>
              <w:rPr>
                <w:b/>
                <w:bCs w:val="0"/>
              </w:rPr>
            </w:pPr>
            <w:r w:rsidRPr="009E5255">
              <w:t>Review submissions identified the importance of health services explicitly defining their role in delivery of cancer medicines as part of overall governance. Health services providing care for small numbers of patients are particularly vulnerable to skills gaps and outsourced services but must maintain overall accountability.</w:t>
            </w:r>
          </w:p>
        </w:tc>
        <w:tc>
          <w:tcPr>
            <w:tcW w:w="4506" w:type="dxa"/>
            <w:tcMar>
              <w:left w:w="113" w:type="dxa"/>
              <w:right w:w="113" w:type="dxa"/>
            </w:tcMar>
          </w:tcPr>
          <w:p w14:paraId="30FD2A1A" w14:textId="77777777" w:rsidR="003F69C7" w:rsidRPr="009E5255" w:rsidRDefault="003F69C7" w:rsidP="003F69C7">
            <w:pPr>
              <w:spacing w:before="0" w:after="0" w:line="276" w:lineRule="auto"/>
              <w:rPr>
                <w:bCs w:val="0"/>
              </w:rPr>
            </w:pPr>
            <w:r w:rsidRPr="009E5255">
              <w:rPr>
                <w:bCs w:val="0"/>
              </w:rPr>
              <w:t>Who has oversight for relationships with externally provided compounding services? Do these services meet the expected standard?</w:t>
            </w:r>
          </w:p>
          <w:p w14:paraId="7B44FB36" w14:textId="77777777" w:rsidR="003F69C7" w:rsidRPr="009E5255" w:rsidRDefault="003F69C7" w:rsidP="003F69C7">
            <w:pPr>
              <w:spacing w:before="0" w:after="0" w:line="276" w:lineRule="auto"/>
              <w:rPr>
                <w:bCs w:val="0"/>
              </w:rPr>
            </w:pPr>
          </w:p>
          <w:p w14:paraId="206649AB" w14:textId="77777777" w:rsidR="003F69C7" w:rsidRPr="009E5255" w:rsidRDefault="003F69C7" w:rsidP="003F69C7">
            <w:pPr>
              <w:spacing w:before="0" w:after="0" w:line="276" w:lineRule="auto"/>
              <w:rPr>
                <w:bCs w:val="0"/>
              </w:rPr>
            </w:pPr>
            <w:r w:rsidRPr="009E5255">
              <w:rPr>
                <w:bCs w:val="0"/>
              </w:rPr>
              <w:t>What accountabilities does our health service hold for ensuring all parts of the supply chain meet their obligations related to medication safety and quality? (e.g., the disposal of cancer medicines by community pharmacies acting on behalf of the health service to obtain compounding services).</w:t>
            </w:r>
          </w:p>
          <w:p w14:paraId="0F24F320" w14:textId="77777777" w:rsidR="003F69C7" w:rsidRPr="009E5255" w:rsidRDefault="003F69C7" w:rsidP="003F69C7">
            <w:pPr>
              <w:spacing w:before="0" w:after="0" w:line="276" w:lineRule="auto"/>
              <w:rPr>
                <w:bCs w:val="0"/>
              </w:rPr>
            </w:pPr>
          </w:p>
          <w:p w14:paraId="178FC97A" w14:textId="77777777" w:rsidR="003F69C7" w:rsidRPr="009E5255" w:rsidRDefault="003F69C7" w:rsidP="003F69C7">
            <w:pPr>
              <w:spacing w:before="0" w:after="0" w:line="276" w:lineRule="auto"/>
              <w:rPr>
                <w:bCs w:val="0"/>
              </w:rPr>
            </w:pPr>
            <w:r w:rsidRPr="009E5255">
              <w:rPr>
                <w:bCs w:val="0"/>
              </w:rPr>
              <w:t xml:space="preserve">Are our staff adequately trained, prepared, and supported to ensure the safe delivery of cancer medicines in contexts where specialist services are provided remotely? </w:t>
            </w:r>
          </w:p>
          <w:p w14:paraId="0230FF4D" w14:textId="77777777" w:rsidR="003F69C7" w:rsidRPr="009E5255" w:rsidRDefault="003F69C7" w:rsidP="003F69C7">
            <w:pPr>
              <w:spacing w:before="0" w:after="0" w:line="276" w:lineRule="auto"/>
              <w:rPr>
                <w:bCs w:val="0"/>
              </w:rPr>
            </w:pPr>
          </w:p>
          <w:p w14:paraId="00247118" w14:textId="2CBEE65F" w:rsidR="003F69C7" w:rsidRPr="009E5255" w:rsidRDefault="003F69C7" w:rsidP="003F69C7">
            <w:pPr>
              <w:spacing w:before="0" w:after="0" w:line="276" w:lineRule="auto"/>
              <w:rPr>
                <w:b/>
              </w:rPr>
            </w:pPr>
            <w:r w:rsidRPr="009E5255">
              <w:rPr>
                <w:bCs w:val="0"/>
              </w:rPr>
              <w:t>Do we have areas of critical staff dependency? What plans will be enacted if critical individuals are not available?</w:t>
            </w:r>
          </w:p>
        </w:tc>
      </w:tr>
      <w:tr w:rsidR="003F69C7" w:rsidRPr="009E5255" w14:paraId="7DDDDA9A" w14:textId="77777777" w:rsidTr="00445BBF">
        <w:tc>
          <w:tcPr>
            <w:tcW w:w="9011" w:type="dxa"/>
            <w:gridSpan w:val="2"/>
            <w:tcMar>
              <w:left w:w="113" w:type="dxa"/>
              <w:right w:w="113" w:type="dxa"/>
            </w:tcMar>
          </w:tcPr>
          <w:p w14:paraId="6200E5B2" w14:textId="356BEEB0" w:rsidR="00553BBD" w:rsidRPr="009E5255" w:rsidRDefault="00553BBD" w:rsidP="00553BBD">
            <w:pPr>
              <w:spacing w:before="0" w:after="0" w:line="276" w:lineRule="auto"/>
              <w:rPr>
                <w:b/>
              </w:rPr>
            </w:pPr>
            <w:r w:rsidRPr="009E5255">
              <w:rPr>
                <w:b/>
              </w:rPr>
              <w:t>NSQHS Standard 2</w:t>
            </w:r>
            <w:r w:rsidR="00C56129" w:rsidRPr="009E5255">
              <w:rPr>
                <w:b/>
              </w:rPr>
              <w:t>:</w:t>
            </w:r>
            <w:r w:rsidRPr="009E5255">
              <w:rPr>
                <w:b/>
              </w:rPr>
              <w:t xml:space="preserve"> Partnering with Consumers</w:t>
            </w:r>
          </w:p>
          <w:p w14:paraId="5778C7C3" w14:textId="77777777" w:rsidR="00553BBD" w:rsidRPr="009E5255" w:rsidRDefault="00553BBD" w:rsidP="00553BBD">
            <w:pPr>
              <w:spacing w:before="0" w:after="0" w:line="276" w:lineRule="auto"/>
              <w:rPr>
                <w:bCs w:val="0"/>
              </w:rPr>
            </w:pPr>
            <w:r w:rsidRPr="009E5255">
              <w:rPr>
                <w:bCs w:val="0"/>
              </w:rPr>
              <w:t xml:space="preserve">“The intention of the Partnering with Consumers Standard is to create an organisation in which there are mutually valuable outcomes for patients and for cancer services, by having: </w:t>
            </w:r>
          </w:p>
          <w:p w14:paraId="4F946579" w14:textId="77777777" w:rsidR="00553BBD" w:rsidRPr="009E5255" w:rsidRDefault="00553BBD">
            <w:pPr>
              <w:pStyle w:val="ListParagraph"/>
              <w:numPr>
                <w:ilvl w:val="0"/>
                <w:numId w:val="54"/>
              </w:numPr>
              <w:spacing w:before="0" w:after="0" w:line="276" w:lineRule="auto"/>
              <w:rPr>
                <w:bCs w:val="0"/>
                <w:lang w:val="en-AU"/>
              </w:rPr>
            </w:pPr>
            <w:r w:rsidRPr="009E5255">
              <w:rPr>
                <w:bCs w:val="0"/>
                <w:lang w:val="en-AU"/>
              </w:rPr>
              <w:t xml:space="preserve">consumers who are partners in planning, design, delivery, measurement and evaluation of systems and services </w:t>
            </w:r>
          </w:p>
          <w:p w14:paraId="149A488C" w14:textId="02D22CE5" w:rsidR="003F69C7" w:rsidRPr="009E5255" w:rsidRDefault="00553BBD">
            <w:pPr>
              <w:pStyle w:val="ListParagraph"/>
              <w:numPr>
                <w:ilvl w:val="0"/>
                <w:numId w:val="54"/>
              </w:numPr>
              <w:spacing w:before="0" w:after="0" w:line="276" w:lineRule="auto"/>
              <w:rPr>
                <w:bCs w:val="0"/>
                <w:lang w:val="en-AU"/>
              </w:rPr>
            </w:pPr>
            <w:r w:rsidRPr="009E5255">
              <w:rPr>
                <w:bCs w:val="0"/>
                <w:lang w:val="en-AU"/>
              </w:rPr>
              <w:t>patients as partners in their own care, to the extent that they choose” (p. 28)</w:t>
            </w:r>
            <w:r w:rsidR="00C56129" w:rsidRPr="009E5255">
              <w:rPr>
                <w:bCs w:val="0"/>
                <w:lang w:val="en-AU"/>
              </w:rPr>
              <w:t xml:space="preserve"> </w:t>
            </w:r>
            <w:r w:rsidR="002C293A" w:rsidRPr="009E5255">
              <w:rPr>
                <w:bCs w:val="0"/>
                <w:lang w:val="en-AU"/>
              </w:rPr>
              <w:fldChar w:fldCharType="begin"/>
            </w:r>
            <w:r w:rsidR="00A476B2">
              <w:rPr>
                <w:bCs w:val="0"/>
                <w:lang w:val="en-AU"/>
              </w:rPr>
              <w:instrText xml:space="preserve"> ADDIN EN.CITE &lt;EndNote&gt;&lt;Cite&gt;&lt;Author&gt;ACSQHC&lt;/Author&gt;&lt;Year&gt;2020&lt;/Year&gt;&lt;RecNum&gt;11077&lt;/RecNum&gt;&lt;DisplayText&gt;[84]&lt;/DisplayText&gt;&lt;record&gt;&lt;rec-number&gt;11077&lt;/rec-number&gt;&lt;foreign-keys&gt;&lt;key app="EN" db-id="etpte9adcdfve1eerz5pws2fvps522ds5svf" timestamp="1673491977" guid="b550d16a-cf07-4ace-bbad-63c10f698c7e"&gt;11077&lt;/key&gt;&lt;/foreign-keys&gt;&lt;ref-type name="Report"&gt;27&lt;/ref-type&gt;&lt;contributors&gt;&lt;authors&gt;&lt;author&gt;ACSQHC&lt;/author&gt;&lt;/authors&gt;&lt;tertiary-authors&gt;&lt;author&gt;Australian Commission on Safety and Quality in Health Care (ACSQHC),&lt;/author&gt;&lt;/tertiary-authors&gt;&lt;/contributors&gt;&lt;titles&gt;&lt;title&gt;Consultation draft: NSQHS Standards User Guide for Medication Management in Cancer Care&lt;/title&gt;&lt;/titles&gt;&lt;dates&gt;&lt;year&gt;2020&lt;/year&gt;&lt;/dates&gt;&lt;pub-location&gt;Sydney&lt;/pub-location&gt;&lt;urls&gt;&lt;/urls&gt;&lt;/record&gt;&lt;/Cite&gt;&lt;/EndNote&gt;</w:instrText>
            </w:r>
            <w:r w:rsidR="002C293A" w:rsidRPr="009E5255">
              <w:rPr>
                <w:bCs w:val="0"/>
                <w:lang w:val="en-AU"/>
              </w:rPr>
              <w:fldChar w:fldCharType="separate"/>
            </w:r>
            <w:r w:rsidR="00A476B2">
              <w:rPr>
                <w:bCs w:val="0"/>
                <w:noProof/>
                <w:lang w:val="en-AU"/>
              </w:rPr>
              <w:t>[84]</w:t>
            </w:r>
            <w:r w:rsidR="002C293A" w:rsidRPr="009E5255">
              <w:rPr>
                <w:bCs w:val="0"/>
                <w:lang w:val="en-AU"/>
              </w:rPr>
              <w:fldChar w:fldCharType="end"/>
            </w:r>
            <w:r w:rsidRPr="009E5255">
              <w:rPr>
                <w:bCs w:val="0"/>
                <w:lang w:val="en-AU"/>
              </w:rPr>
              <w:t>.</w:t>
            </w:r>
          </w:p>
        </w:tc>
      </w:tr>
      <w:tr w:rsidR="00E956DB" w:rsidRPr="009E5255" w14:paraId="73A7C07D" w14:textId="77777777" w:rsidTr="003F69C7">
        <w:tc>
          <w:tcPr>
            <w:tcW w:w="4505" w:type="dxa"/>
            <w:tcMar>
              <w:left w:w="113" w:type="dxa"/>
              <w:right w:w="113" w:type="dxa"/>
            </w:tcMar>
          </w:tcPr>
          <w:p w14:paraId="6718167A" w14:textId="77777777" w:rsidR="00E956DB" w:rsidRPr="009E5255" w:rsidRDefault="00E956DB" w:rsidP="00E956DB">
            <w:pPr>
              <w:spacing w:before="0" w:after="0" w:line="276" w:lineRule="auto"/>
              <w:rPr>
                <w:b/>
                <w:bCs w:val="0"/>
                <w:i/>
                <w:iCs/>
              </w:rPr>
            </w:pPr>
            <w:r w:rsidRPr="009E5255">
              <w:rPr>
                <w:b/>
                <w:bCs w:val="0"/>
                <w:i/>
                <w:iCs/>
              </w:rPr>
              <w:t>Relevance to EFC Review</w:t>
            </w:r>
          </w:p>
          <w:p w14:paraId="07D856B6" w14:textId="77777777" w:rsidR="00E956DB" w:rsidRPr="009E5255" w:rsidRDefault="00E956DB" w:rsidP="00E956DB">
            <w:pPr>
              <w:spacing w:before="0" w:after="0" w:line="276" w:lineRule="auto"/>
            </w:pPr>
          </w:p>
        </w:tc>
        <w:tc>
          <w:tcPr>
            <w:tcW w:w="4506" w:type="dxa"/>
            <w:tcMar>
              <w:left w:w="113" w:type="dxa"/>
              <w:right w:w="113" w:type="dxa"/>
            </w:tcMar>
          </w:tcPr>
          <w:p w14:paraId="22232375" w14:textId="3F02CCAE" w:rsidR="00E956DB" w:rsidRPr="009E5255" w:rsidRDefault="00E956DB" w:rsidP="00E956DB">
            <w:pPr>
              <w:spacing w:before="0" w:after="0" w:line="276" w:lineRule="auto"/>
              <w:rPr>
                <w:b/>
                <w:i/>
                <w:iCs/>
              </w:rPr>
            </w:pPr>
            <w:r w:rsidRPr="009E5255">
              <w:rPr>
                <w:b/>
                <w:i/>
                <w:iCs/>
              </w:rPr>
              <w:t>Additional questions to be considered by health services providing cancer medicines not explicit in the NSQHS document</w:t>
            </w:r>
          </w:p>
          <w:p w14:paraId="391410E0" w14:textId="77777777" w:rsidR="00E956DB" w:rsidRPr="009E5255" w:rsidRDefault="00E956DB" w:rsidP="00E956DB">
            <w:pPr>
              <w:spacing w:before="0" w:after="0" w:line="276" w:lineRule="auto"/>
              <w:rPr>
                <w:b/>
                <w:i/>
                <w:iCs/>
              </w:rPr>
            </w:pPr>
          </w:p>
          <w:p w14:paraId="118342D6" w14:textId="77777777" w:rsidR="00E956DB" w:rsidRPr="009E5255" w:rsidRDefault="00E956DB" w:rsidP="00E956DB">
            <w:pPr>
              <w:spacing w:before="0" w:after="0" w:line="276" w:lineRule="auto"/>
              <w:rPr>
                <w:bCs w:val="0"/>
              </w:rPr>
            </w:pPr>
          </w:p>
        </w:tc>
      </w:tr>
      <w:tr w:rsidR="003F69C7" w:rsidRPr="009E5255" w14:paraId="223BDD76" w14:textId="77777777" w:rsidTr="003F69C7">
        <w:tc>
          <w:tcPr>
            <w:tcW w:w="4505" w:type="dxa"/>
            <w:tcMar>
              <w:left w:w="113" w:type="dxa"/>
              <w:right w:w="113" w:type="dxa"/>
            </w:tcMar>
          </w:tcPr>
          <w:p w14:paraId="1913EB04" w14:textId="144362EB" w:rsidR="003F69C7" w:rsidRPr="009E5255" w:rsidRDefault="00E956DB" w:rsidP="003F69C7">
            <w:pPr>
              <w:spacing w:before="0" w:after="0" w:line="276" w:lineRule="auto"/>
            </w:pPr>
            <w:r w:rsidRPr="009E5255">
              <w:t>Concerns about meeting the needs of vulnerable patients, such as Aboriginal and Torres Strait Islander people, and the appropriate resourcing for patient care in non-specialist and smaller volume centres were raised in several submissions.</w:t>
            </w:r>
          </w:p>
        </w:tc>
        <w:tc>
          <w:tcPr>
            <w:tcW w:w="4506" w:type="dxa"/>
            <w:tcMar>
              <w:left w:w="113" w:type="dxa"/>
              <w:right w:w="113" w:type="dxa"/>
            </w:tcMar>
          </w:tcPr>
          <w:p w14:paraId="2305A3AB" w14:textId="77777777" w:rsidR="00E956DB" w:rsidRPr="009E5255" w:rsidRDefault="00E956DB" w:rsidP="00E956DB">
            <w:pPr>
              <w:spacing w:before="0" w:after="0" w:line="276" w:lineRule="auto"/>
              <w:rPr>
                <w:bCs w:val="0"/>
              </w:rPr>
            </w:pPr>
            <w:r w:rsidRPr="009E5255">
              <w:rPr>
                <w:bCs w:val="0"/>
              </w:rPr>
              <w:t xml:space="preserve">To what extent and under what conditions is it safe, cost-effective and efficient to deliver cancer medicines in our health service? </w:t>
            </w:r>
          </w:p>
          <w:p w14:paraId="2A64A799" w14:textId="77777777" w:rsidR="00E956DB" w:rsidRPr="009E5255" w:rsidRDefault="00E956DB" w:rsidP="00E956DB">
            <w:pPr>
              <w:spacing w:before="0" w:after="0" w:line="276" w:lineRule="auto"/>
              <w:rPr>
                <w:bCs w:val="0"/>
              </w:rPr>
            </w:pPr>
          </w:p>
          <w:p w14:paraId="727E4F34" w14:textId="77777777" w:rsidR="00E956DB" w:rsidRPr="009E5255" w:rsidRDefault="00E956DB" w:rsidP="00E956DB">
            <w:pPr>
              <w:spacing w:before="0" w:after="0" w:line="276" w:lineRule="auto"/>
              <w:rPr>
                <w:bCs w:val="0"/>
              </w:rPr>
            </w:pPr>
            <w:r w:rsidRPr="009E5255">
              <w:rPr>
                <w:bCs w:val="0"/>
              </w:rPr>
              <w:t>What processes are needed to ensure patients understand the range of services that can be provided locally, the limitations of those services and any caveats that may need to be considered (e.g., treatment not available locally when certain staff are on leave)?</w:t>
            </w:r>
          </w:p>
          <w:p w14:paraId="72B167B0" w14:textId="77777777" w:rsidR="00E956DB" w:rsidRPr="009E5255" w:rsidRDefault="00E956DB" w:rsidP="00E956DB">
            <w:pPr>
              <w:spacing w:before="0" w:after="0" w:line="276" w:lineRule="auto"/>
              <w:rPr>
                <w:bCs w:val="0"/>
              </w:rPr>
            </w:pPr>
          </w:p>
          <w:p w14:paraId="1AE3B710" w14:textId="77777777" w:rsidR="00E956DB" w:rsidRPr="009E5255" w:rsidRDefault="00E956DB" w:rsidP="00E956DB">
            <w:pPr>
              <w:spacing w:before="0" w:after="0" w:line="276" w:lineRule="auto"/>
              <w:rPr>
                <w:bCs w:val="0"/>
              </w:rPr>
            </w:pPr>
            <w:r w:rsidRPr="009E5255">
              <w:rPr>
                <w:bCs w:val="0"/>
              </w:rPr>
              <w:t>Is the patient aware of any potential compromise to the treatment they receive as a result of receiving treatment closer to home? Whose responsibility is it to ensure shared decision-making?</w:t>
            </w:r>
          </w:p>
          <w:p w14:paraId="2CF2987C" w14:textId="77777777" w:rsidR="00E956DB" w:rsidRPr="009E5255" w:rsidRDefault="00E956DB" w:rsidP="00E956DB">
            <w:pPr>
              <w:spacing w:before="0" w:after="0" w:line="276" w:lineRule="auto"/>
              <w:rPr>
                <w:bCs w:val="0"/>
              </w:rPr>
            </w:pPr>
          </w:p>
          <w:p w14:paraId="71D0A54F" w14:textId="77777777" w:rsidR="00E956DB" w:rsidRPr="009E5255" w:rsidRDefault="00E956DB" w:rsidP="00E956DB">
            <w:pPr>
              <w:spacing w:before="0" w:after="0" w:line="276" w:lineRule="auto"/>
              <w:rPr>
                <w:bCs w:val="0"/>
              </w:rPr>
            </w:pPr>
            <w:r w:rsidRPr="009E5255">
              <w:rPr>
                <w:bCs w:val="0"/>
              </w:rPr>
              <w:t>What specific support services need to be in place to ensure our service is culturally safe for all people? If patients need to be referred to other centres for treatment, what do we need to put in place to sure access to culturally appropriate care and support?</w:t>
            </w:r>
          </w:p>
          <w:p w14:paraId="6C62C6DA" w14:textId="77777777" w:rsidR="00E956DB" w:rsidRPr="009E5255" w:rsidRDefault="00E956DB" w:rsidP="00E956DB">
            <w:pPr>
              <w:spacing w:before="0" w:after="0" w:line="276" w:lineRule="auto"/>
              <w:rPr>
                <w:bCs w:val="0"/>
              </w:rPr>
            </w:pPr>
          </w:p>
          <w:p w14:paraId="2C2BAA95" w14:textId="24737C7A" w:rsidR="003F69C7" w:rsidRPr="009E5255" w:rsidRDefault="00E956DB" w:rsidP="00E956DB">
            <w:pPr>
              <w:spacing w:before="0" w:after="0" w:line="276" w:lineRule="auto"/>
              <w:rPr>
                <w:bCs w:val="0"/>
              </w:rPr>
            </w:pPr>
            <w:r w:rsidRPr="009E5255">
              <w:rPr>
                <w:bCs w:val="0"/>
              </w:rPr>
              <w:t>Does our model of care involve out-of-pocket costs for patients? What is the impact of such costs for these individuals?</w:t>
            </w:r>
          </w:p>
        </w:tc>
      </w:tr>
      <w:tr w:rsidR="00E956DB" w:rsidRPr="009E5255" w14:paraId="2788635D" w14:textId="77777777" w:rsidTr="008E59F3">
        <w:tc>
          <w:tcPr>
            <w:tcW w:w="9011" w:type="dxa"/>
            <w:gridSpan w:val="2"/>
            <w:tcMar>
              <w:left w:w="113" w:type="dxa"/>
              <w:right w:w="113" w:type="dxa"/>
            </w:tcMar>
          </w:tcPr>
          <w:p w14:paraId="67D8CC14" w14:textId="2EC84E29" w:rsidR="00297FA2" w:rsidRPr="009E5255" w:rsidRDefault="00297FA2" w:rsidP="00297FA2">
            <w:pPr>
              <w:spacing w:before="0" w:after="0" w:line="276" w:lineRule="auto"/>
              <w:rPr>
                <w:b/>
              </w:rPr>
            </w:pPr>
            <w:r w:rsidRPr="009E5255">
              <w:rPr>
                <w:b/>
              </w:rPr>
              <w:t>Standard 4: Medication Safety</w:t>
            </w:r>
          </w:p>
          <w:p w14:paraId="06A5F3D8" w14:textId="63DC8219" w:rsidR="00E956DB" w:rsidRPr="009E5255" w:rsidRDefault="00297FA2" w:rsidP="00297FA2">
            <w:pPr>
              <w:spacing w:before="0" w:after="0" w:line="276" w:lineRule="auto"/>
              <w:rPr>
                <w:bCs w:val="0"/>
              </w:rPr>
            </w:pPr>
            <w:r w:rsidRPr="009E5255">
              <w:rPr>
                <w:bCs w:val="0"/>
              </w:rPr>
              <w:t xml:space="preserve">“The intention of the Medication Safety Standard is to ensure that clinicians are competent and have safe systems and processes in place to prescribe, review, compound, dispense and administer appropriate medications and to monitor their use and appropriately manage any adverse side-effects. In addition, the Medication Safety Standard aims to ensure that consumers are informed about medications and understand their individual medication needs and any risks” (p. 38) </w:t>
            </w:r>
            <w:r w:rsidR="002C293A" w:rsidRPr="009E5255">
              <w:rPr>
                <w:bCs w:val="0"/>
              </w:rPr>
              <w:fldChar w:fldCharType="begin"/>
            </w:r>
            <w:r w:rsidR="00A476B2">
              <w:rPr>
                <w:bCs w:val="0"/>
              </w:rPr>
              <w:instrText xml:space="preserve"> ADDIN EN.CITE &lt;EndNote&gt;&lt;Cite&gt;&lt;Author&gt;ACSQHC&lt;/Author&gt;&lt;Year&gt;2020&lt;/Year&gt;&lt;RecNum&gt;11077&lt;/RecNum&gt;&lt;DisplayText&gt;[84]&lt;/DisplayText&gt;&lt;record&gt;&lt;rec-number&gt;11077&lt;/rec-number&gt;&lt;foreign-keys&gt;&lt;key app="EN" db-id="etpte9adcdfve1eerz5pws2fvps522ds5svf" timestamp="1673491977" guid="b550d16a-cf07-4ace-bbad-63c10f698c7e"&gt;11077&lt;/key&gt;&lt;/foreign-keys&gt;&lt;ref-type name="Report"&gt;27&lt;/ref-type&gt;&lt;contributors&gt;&lt;authors&gt;&lt;author&gt;ACSQHC&lt;/author&gt;&lt;/authors&gt;&lt;tertiary-authors&gt;&lt;author&gt;Australian Commission on Safety and Quality in Health Care (ACSQHC),&lt;/author&gt;&lt;/tertiary-authors&gt;&lt;/contributors&gt;&lt;titles&gt;&lt;title&gt;Consultation draft: NSQHS Standards User Guide for Medication Management in Cancer Care&lt;/title&gt;&lt;/titles&gt;&lt;dates&gt;&lt;year&gt;2020&lt;/year&gt;&lt;/dates&gt;&lt;pub-location&gt;Sydney&lt;/pub-location&gt;&lt;urls&gt;&lt;/urls&gt;&lt;/record&gt;&lt;/Cite&gt;&lt;/EndNote&gt;</w:instrText>
            </w:r>
            <w:r w:rsidR="002C293A" w:rsidRPr="009E5255">
              <w:rPr>
                <w:bCs w:val="0"/>
              </w:rPr>
              <w:fldChar w:fldCharType="separate"/>
            </w:r>
            <w:r w:rsidR="00A476B2">
              <w:rPr>
                <w:bCs w:val="0"/>
                <w:noProof/>
              </w:rPr>
              <w:t>[84]</w:t>
            </w:r>
            <w:r w:rsidR="002C293A" w:rsidRPr="009E5255">
              <w:rPr>
                <w:bCs w:val="0"/>
              </w:rPr>
              <w:fldChar w:fldCharType="end"/>
            </w:r>
            <w:r w:rsidRPr="009E5255">
              <w:rPr>
                <w:bCs w:val="0"/>
              </w:rPr>
              <w:t>.</w:t>
            </w:r>
          </w:p>
        </w:tc>
      </w:tr>
      <w:tr w:rsidR="003F69C7" w:rsidRPr="009E5255" w14:paraId="4DEA6768" w14:textId="77777777" w:rsidTr="003F69C7">
        <w:tc>
          <w:tcPr>
            <w:tcW w:w="4505" w:type="dxa"/>
            <w:tcMar>
              <w:left w:w="113" w:type="dxa"/>
              <w:right w:w="113" w:type="dxa"/>
            </w:tcMar>
          </w:tcPr>
          <w:p w14:paraId="13399484" w14:textId="7A43D5D2" w:rsidR="003F69C7" w:rsidRPr="009E5255" w:rsidRDefault="00297FA2" w:rsidP="003F69C7">
            <w:pPr>
              <w:spacing w:before="0" w:after="0" w:line="276" w:lineRule="auto"/>
              <w:rPr>
                <w:b/>
                <w:bCs w:val="0"/>
                <w:i/>
                <w:iCs/>
              </w:rPr>
            </w:pPr>
            <w:r w:rsidRPr="009E5255">
              <w:rPr>
                <w:b/>
                <w:bCs w:val="0"/>
                <w:i/>
                <w:iCs/>
              </w:rPr>
              <w:t>Relevance to EFC Review</w:t>
            </w:r>
          </w:p>
        </w:tc>
        <w:tc>
          <w:tcPr>
            <w:tcW w:w="4506" w:type="dxa"/>
            <w:tcMar>
              <w:left w:w="113" w:type="dxa"/>
              <w:right w:w="113" w:type="dxa"/>
            </w:tcMar>
          </w:tcPr>
          <w:p w14:paraId="23033A90" w14:textId="529BD337" w:rsidR="003F69C7" w:rsidRPr="009E5255" w:rsidRDefault="00297FA2" w:rsidP="00297FA2">
            <w:pPr>
              <w:spacing w:before="0" w:after="0" w:line="276" w:lineRule="auto"/>
              <w:rPr>
                <w:b/>
                <w:i/>
                <w:iCs/>
              </w:rPr>
            </w:pPr>
            <w:r w:rsidRPr="009E5255">
              <w:rPr>
                <w:b/>
                <w:i/>
                <w:iCs/>
              </w:rPr>
              <w:t>Additional questions to be considered by health services providing cancer medicines not explicit in the NSQHS document</w:t>
            </w:r>
          </w:p>
        </w:tc>
      </w:tr>
      <w:tr w:rsidR="003F69C7" w:rsidRPr="009E5255" w14:paraId="52CFA319" w14:textId="77777777" w:rsidTr="003F69C7">
        <w:tc>
          <w:tcPr>
            <w:tcW w:w="4505" w:type="dxa"/>
            <w:tcMar>
              <w:left w:w="113" w:type="dxa"/>
              <w:right w:w="113" w:type="dxa"/>
            </w:tcMar>
          </w:tcPr>
          <w:p w14:paraId="3E6457DF" w14:textId="73E80F1F" w:rsidR="003F69C7" w:rsidRPr="009E5255" w:rsidRDefault="00297FA2" w:rsidP="003F69C7">
            <w:pPr>
              <w:spacing w:before="0" w:after="0" w:line="276" w:lineRule="auto"/>
            </w:pPr>
            <w:r w:rsidRPr="009E5255">
              <w:t>Many of the gaps in service delivery raised in the EFC review submissions related to questions of medication safety rather than availability. These were highlighted as a particular issue when there was a lack of specialist pharmacy support to check patient and prescription details.</w:t>
            </w:r>
          </w:p>
        </w:tc>
        <w:tc>
          <w:tcPr>
            <w:tcW w:w="4506" w:type="dxa"/>
            <w:tcMar>
              <w:left w:w="113" w:type="dxa"/>
              <w:right w:w="113" w:type="dxa"/>
            </w:tcMar>
          </w:tcPr>
          <w:p w14:paraId="2A8BDDFB" w14:textId="77777777" w:rsidR="003F69C7" w:rsidRPr="009E5255" w:rsidRDefault="003F69C7" w:rsidP="003F69C7">
            <w:pPr>
              <w:spacing w:before="0" w:after="0" w:line="276" w:lineRule="auto"/>
              <w:rPr>
                <w:bCs w:val="0"/>
              </w:rPr>
            </w:pPr>
          </w:p>
        </w:tc>
      </w:tr>
      <w:tr w:rsidR="003F69C7" w:rsidRPr="009E5255" w14:paraId="7C0AB8F8" w14:textId="77777777" w:rsidTr="003F69C7">
        <w:tc>
          <w:tcPr>
            <w:tcW w:w="4505" w:type="dxa"/>
            <w:tcMar>
              <w:left w:w="113" w:type="dxa"/>
              <w:right w:w="113" w:type="dxa"/>
            </w:tcMar>
          </w:tcPr>
          <w:p w14:paraId="7BACC200" w14:textId="77777777" w:rsidR="00781770" w:rsidRPr="009E5255" w:rsidRDefault="00781770" w:rsidP="00781770">
            <w:pPr>
              <w:spacing w:before="0" w:after="0" w:line="276" w:lineRule="auto"/>
            </w:pPr>
            <w:r w:rsidRPr="009E5255">
              <w:t xml:space="preserve">Action 4.4 </w:t>
            </w:r>
          </w:p>
          <w:p w14:paraId="5621BD73" w14:textId="2D9B837F" w:rsidR="003F69C7" w:rsidRPr="009E5255" w:rsidRDefault="00781770" w:rsidP="00781770">
            <w:pPr>
              <w:spacing w:before="0" w:after="0" w:line="276" w:lineRule="auto"/>
            </w:pPr>
            <w:r w:rsidRPr="009E5255">
              <w:t>The health service organisation has processes to define and verify the scope of clinical practice for prescribing, dispensing and administering medicines for relevant clinicians.</w:t>
            </w:r>
          </w:p>
        </w:tc>
        <w:tc>
          <w:tcPr>
            <w:tcW w:w="4506" w:type="dxa"/>
            <w:tcMar>
              <w:left w:w="113" w:type="dxa"/>
              <w:right w:w="113" w:type="dxa"/>
            </w:tcMar>
          </w:tcPr>
          <w:p w14:paraId="22165A7A" w14:textId="77777777" w:rsidR="00781770" w:rsidRPr="009E5255" w:rsidRDefault="00781770" w:rsidP="00781770">
            <w:pPr>
              <w:spacing w:before="0" w:after="0" w:line="276" w:lineRule="auto"/>
              <w:rPr>
                <w:bCs w:val="0"/>
              </w:rPr>
            </w:pPr>
            <w:r w:rsidRPr="009E5255">
              <w:rPr>
                <w:bCs w:val="0"/>
              </w:rPr>
              <w:t xml:space="preserve">Do we have sufficient specialist pharmacy support to provide quality cancer medicine services? </w:t>
            </w:r>
          </w:p>
          <w:p w14:paraId="4E99C818" w14:textId="77777777" w:rsidR="00781770" w:rsidRPr="009E5255" w:rsidRDefault="00781770" w:rsidP="00781770">
            <w:pPr>
              <w:spacing w:before="0" w:after="0" w:line="276" w:lineRule="auto"/>
              <w:rPr>
                <w:bCs w:val="0"/>
              </w:rPr>
            </w:pPr>
          </w:p>
          <w:p w14:paraId="676DD82A" w14:textId="7C9E2F62" w:rsidR="003F69C7" w:rsidRPr="009E5255" w:rsidRDefault="00781770" w:rsidP="00781770">
            <w:pPr>
              <w:spacing w:before="0" w:after="0" w:line="276" w:lineRule="auto"/>
              <w:rPr>
                <w:bCs w:val="0"/>
              </w:rPr>
            </w:pPr>
            <w:r w:rsidRPr="009E5255">
              <w:rPr>
                <w:bCs w:val="0"/>
              </w:rPr>
              <w:t>If we have critical points of dependency (e.g., a single specialist pharmacist with no backfill for leave) what arrangements will be put in place and how will these be communicated to patients.</w:t>
            </w:r>
          </w:p>
        </w:tc>
      </w:tr>
      <w:tr w:rsidR="003F69C7" w:rsidRPr="009E5255" w14:paraId="59BDA65D" w14:textId="77777777" w:rsidTr="003F69C7">
        <w:tc>
          <w:tcPr>
            <w:tcW w:w="4505" w:type="dxa"/>
            <w:tcMar>
              <w:left w:w="113" w:type="dxa"/>
              <w:right w:w="113" w:type="dxa"/>
            </w:tcMar>
          </w:tcPr>
          <w:p w14:paraId="05E854E4" w14:textId="77777777" w:rsidR="007343A3" w:rsidRPr="009E5255" w:rsidRDefault="007343A3" w:rsidP="007343A3">
            <w:pPr>
              <w:spacing w:before="0" w:after="0" w:line="276" w:lineRule="auto"/>
            </w:pPr>
            <w:r w:rsidRPr="009E5255">
              <w:t xml:space="preserve">Action 4.10 </w:t>
            </w:r>
          </w:p>
          <w:p w14:paraId="3D0D5903" w14:textId="77777777" w:rsidR="007343A3" w:rsidRPr="009E5255" w:rsidRDefault="007343A3" w:rsidP="007343A3">
            <w:pPr>
              <w:spacing w:before="0" w:after="0" w:line="276" w:lineRule="auto"/>
            </w:pPr>
            <w:r w:rsidRPr="009E5255">
              <w:t>The health service organisation has processes:</w:t>
            </w:r>
          </w:p>
          <w:p w14:paraId="441CAC0B" w14:textId="446CD6D1" w:rsidR="007343A3" w:rsidRPr="009E5255" w:rsidRDefault="007343A3" w:rsidP="007343A3">
            <w:pPr>
              <w:spacing w:before="0" w:after="0" w:line="276" w:lineRule="auto"/>
            </w:pPr>
            <w:r w:rsidRPr="009E5255">
              <w:t>a. To perform medication review for patients, in line with evidence and best practice</w:t>
            </w:r>
          </w:p>
          <w:p w14:paraId="1B0107AD" w14:textId="46C78D57" w:rsidR="007343A3" w:rsidRPr="009E5255" w:rsidRDefault="007343A3" w:rsidP="007343A3">
            <w:pPr>
              <w:spacing w:before="0" w:after="0" w:line="276" w:lineRule="auto"/>
            </w:pPr>
            <w:r w:rsidRPr="009E5255">
              <w:t>b. To prioritise medication reviews, based on a patient’s clinical needs and minimising the risk of medication-related problems</w:t>
            </w:r>
          </w:p>
          <w:p w14:paraId="7FA32041" w14:textId="636899CF" w:rsidR="003F69C7" w:rsidRPr="009E5255" w:rsidRDefault="007343A3" w:rsidP="007343A3">
            <w:pPr>
              <w:spacing w:before="0" w:after="0" w:line="276" w:lineRule="auto"/>
            </w:pPr>
            <w:r w:rsidRPr="009E5255">
              <w:t>c. That specify the requirements for documentation of medication reviews, including actions taken as a result.</w:t>
            </w:r>
          </w:p>
        </w:tc>
        <w:tc>
          <w:tcPr>
            <w:tcW w:w="4506" w:type="dxa"/>
            <w:tcMar>
              <w:left w:w="113" w:type="dxa"/>
              <w:right w:w="113" w:type="dxa"/>
            </w:tcMar>
          </w:tcPr>
          <w:p w14:paraId="30196828" w14:textId="4C4FF608" w:rsidR="003F69C7" w:rsidRPr="009E5255" w:rsidRDefault="007343A3" w:rsidP="003F69C7">
            <w:pPr>
              <w:spacing w:before="0" w:after="0" w:line="276" w:lineRule="auto"/>
              <w:rPr>
                <w:bCs w:val="0"/>
              </w:rPr>
            </w:pPr>
            <w:r w:rsidRPr="009E5255">
              <w:rPr>
                <w:bCs w:val="0"/>
              </w:rPr>
              <w:t>Does our health service work involve any external service providers to undertake medication reviews?</w:t>
            </w:r>
          </w:p>
        </w:tc>
      </w:tr>
      <w:tr w:rsidR="003F69C7" w:rsidRPr="009E5255" w14:paraId="73361977" w14:textId="77777777" w:rsidTr="003F69C7">
        <w:tc>
          <w:tcPr>
            <w:tcW w:w="4505" w:type="dxa"/>
            <w:tcMar>
              <w:left w:w="113" w:type="dxa"/>
              <w:right w:w="113" w:type="dxa"/>
            </w:tcMar>
          </w:tcPr>
          <w:p w14:paraId="134DB26C" w14:textId="77777777" w:rsidR="00FA5FEA" w:rsidRPr="009E5255" w:rsidRDefault="00FA5FEA" w:rsidP="00FA5FEA">
            <w:pPr>
              <w:spacing w:before="0" w:after="0" w:line="276" w:lineRule="auto"/>
              <w:rPr>
                <w:color w:val="000000" w:themeColor="text1"/>
              </w:rPr>
            </w:pPr>
            <w:r w:rsidRPr="009E5255">
              <w:rPr>
                <w:color w:val="000000" w:themeColor="text1"/>
              </w:rPr>
              <w:t>Action 4.11</w:t>
            </w:r>
          </w:p>
          <w:p w14:paraId="6651A5AD" w14:textId="26C29E3F" w:rsidR="003F69C7" w:rsidRPr="009E5255" w:rsidRDefault="00FA5FEA" w:rsidP="00FA5FEA">
            <w:pPr>
              <w:spacing w:before="0" w:after="0" w:line="276" w:lineRule="auto"/>
              <w:rPr>
                <w:color w:val="000000" w:themeColor="text1"/>
              </w:rPr>
            </w:pPr>
            <w:r w:rsidRPr="009E5255">
              <w:rPr>
                <w:color w:val="000000" w:themeColor="text1"/>
              </w:rPr>
              <w:t>The health service organisation has processes to support clinicians to provide patients with information about their individual medicines needs and risks.</w:t>
            </w:r>
          </w:p>
        </w:tc>
        <w:tc>
          <w:tcPr>
            <w:tcW w:w="4506" w:type="dxa"/>
            <w:tcMar>
              <w:left w:w="113" w:type="dxa"/>
              <w:right w:w="113" w:type="dxa"/>
            </w:tcMar>
          </w:tcPr>
          <w:p w14:paraId="654DC2C6" w14:textId="25FB099B" w:rsidR="003F69C7" w:rsidRPr="009E5255" w:rsidRDefault="00FA5FEA" w:rsidP="003F69C7">
            <w:pPr>
              <w:spacing w:before="0" w:after="0" w:line="276" w:lineRule="auto"/>
              <w:rPr>
                <w:bCs w:val="0"/>
              </w:rPr>
            </w:pPr>
            <w:r w:rsidRPr="009E5255">
              <w:rPr>
                <w:bCs w:val="0"/>
              </w:rPr>
              <w:t>Does our health service have access to and requirements for relevant training across disciplines involved in delivery of cancer medicines, including meeting professional accreditation requirements?</w:t>
            </w:r>
          </w:p>
        </w:tc>
      </w:tr>
      <w:tr w:rsidR="003F69C7" w:rsidRPr="009E5255" w14:paraId="7DAAC962" w14:textId="77777777" w:rsidTr="003F69C7">
        <w:tc>
          <w:tcPr>
            <w:tcW w:w="4505" w:type="dxa"/>
            <w:tcMar>
              <w:left w:w="113" w:type="dxa"/>
              <w:right w:w="113" w:type="dxa"/>
            </w:tcMar>
          </w:tcPr>
          <w:p w14:paraId="0CADD6B3" w14:textId="77777777" w:rsidR="00FA5FEA" w:rsidRPr="009E5255" w:rsidRDefault="00FA5FEA" w:rsidP="00FA5FEA">
            <w:pPr>
              <w:spacing w:before="0" w:after="0" w:line="276" w:lineRule="auto"/>
            </w:pPr>
            <w:r w:rsidRPr="009E5255">
              <w:t>Action 4.12</w:t>
            </w:r>
          </w:p>
          <w:p w14:paraId="0412561D" w14:textId="77777777" w:rsidR="00FA5FEA" w:rsidRPr="009E5255" w:rsidRDefault="00FA5FEA" w:rsidP="00FA5FEA">
            <w:pPr>
              <w:spacing w:before="0" w:after="0" w:line="276" w:lineRule="auto"/>
            </w:pPr>
            <w:r w:rsidRPr="009E5255">
              <w:t>The health service organisation has processes to:</w:t>
            </w:r>
          </w:p>
          <w:p w14:paraId="4E7E5C25" w14:textId="53218771" w:rsidR="00FA5FEA" w:rsidRPr="009E5255" w:rsidRDefault="00FA5FEA" w:rsidP="00FA5FEA">
            <w:pPr>
              <w:spacing w:before="0" w:after="0" w:line="276" w:lineRule="auto"/>
            </w:pPr>
            <w:r w:rsidRPr="009E5255">
              <w:t>a. Generate a current medicines list and reasons for any changes</w:t>
            </w:r>
          </w:p>
          <w:p w14:paraId="60A1C777" w14:textId="237757EB" w:rsidR="00FA5FEA" w:rsidRPr="009E5255" w:rsidRDefault="00FA5FEA" w:rsidP="00FA5FEA">
            <w:pPr>
              <w:spacing w:before="0" w:after="0" w:line="276" w:lineRule="auto"/>
            </w:pPr>
            <w:r w:rsidRPr="009E5255">
              <w:t>b. Distribute current medicines list to receiving clinicians at transitions of care</w:t>
            </w:r>
          </w:p>
          <w:p w14:paraId="3CAE77F1" w14:textId="79C61362" w:rsidR="003F69C7" w:rsidRPr="009E5255" w:rsidRDefault="00FA5FEA" w:rsidP="00FA5FEA">
            <w:pPr>
              <w:spacing w:before="0" w:after="0" w:line="276" w:lineRule="auto"/>
            </w:pPr>
            <w:r w:rsidRPr="009E5255">
              <w:t>c. Provide patients on discharge with a current medicines list and the reasons for any change</w:t>
            </w:r>
          </w:p>
        </w:tc>
        <w:tc>
          <w:tcPr>
            <w:tcW w:w="4506" w:type="dxa"/>
            <w:tcMar>
              <w:left w:w="113" w:type="dxa"/>
              <w:right w:w="113" w:type="dxa"/>
            </w:tcMar>
          </w:tcPr>
          <w:p w14:paraId="0C3C3ADC" w14:textId="0B008E33" w:rsidR="003F69C7" w:rsidRPr="009E5255" w:rsidRDefault="00FA5FEA" w:rsidP="003F69C7">
            <w:pPr>
              <w:spacing w:before="0" w:after="0" w:line="276" w:lineRule="auto"/>
              <w:rPr>
                <w:bCs w:val="0"/>
              </w:rPr>
            </w:pPr>
            <w:r w:rsidRPr="009E5255">
              <w:rPr>
                <w:bCs w:val="0"/>
              </w:rPr>
              <w:t>Does our health service have guidelines to define the types of chemotherapy suitable to the skill set available, including any services that may be provided remotely?</w:t>
            </w:r>
          </w:p>
        </w:tc>
      </w:tr>
      <w:tr w:rsidR="00FA5FEA" w:rsidRPr="009E5255" w14:paraId="74BBC1AF" w14:textId="77777777" w:rsidTr="003F69C7">
        <w:tc>
          <w:tcPr>
            <w:tcW w:w="4505" w:type="dxa"/>
            <w:tcMar>
              <w:left w:w="113" w:type="dxa"/>
              <w:right w:w="113" w:type="dxa"/>
            </w:tcMar>
          </w:tcPr>
          <w:p w14:paraId="5325269F" w14:textId="77777777" w:rsidR="00FA5FEA" w:rsidRPr="009E5255" w:rsidRDefault="00FA5FEA" w:rsidP="00FA5FEA">
            <w:pPr>
              <w:spacing w:before="0" w:after="0" w:line="276" w:lineRule="auto"/>
            </w:pPr>
            <w:r w:rsidRPr="009E5255">
              <w:t>Action 4.14</w:t>
            </w:r>
          </w:p>
          <w:p w14:paraId="53478484" w14:textId="77777777" w:rsidR="00FA5FEA" w:rsidRPr="009E5255" w:rsidRDefault="00FA5FEA" w:rsidP="00FA5FEA">
            <w:pPr>
              <w:spacing w:before="0" w:after="0" w:line="276" w:lineRule="auto"/>
            </w:pPr>
            <w:r w:rsidRPr="009E5255">
              <w:t>The health service organisation complies with manufacturer directions, legislation, and jurisdictional requirements for the:</w:t>
            </w:r>
          </w:p>
          <w:p w14:paraId="79B3A539" w14:textId="77777777" w:rsidR="00FA5FEA" w:rsidRPr="009E5255" w:rsidRDefault="00FA5FEA" w:rsidP="00FA5FEA">
            <w:pPr>
              <w:spacing w:before="0" w:after="0" w:line="276" w:lineRule="auto"/>
            </w:pPr>
            <w:r w:rsidRPr="009E5255">
              <w:t>a. Safe and secure storage and distribution of medicines</w:t>
            </w:r>
          </w:p>
          <w:p w14:paraId="7BD683C6" w14:textId="77777777" w:rsidR="00FA5FEA" w:rsidRPr="009E5255" w:rsidRDefault="00FA5FEA" w:rsidP="00FA5FEA">
            <w:pPr>
              <w:spacing w:before="0" w:after="0" w:line="276" w:lineRule="auto"/>
            </w:pPr>
            <w:r w:rsidRPr="009E5255">
              <w:t>b. Storage of temperature-sensitive medicines and cold chain management</w:t>
            </w:r>
          </w:p>
          <w:p w14:paraId="36339924" w14:textId="6F8A3DBC" w:rsidR="00FA5FEA" w:rsidRPr="009E5255" w:rsidRDefault="00FA5FEA" w:rsidP="00FA5FEA">
            <w:pPr>
              <w:spacing w:before="0" w:after="0" w:line="276" w:lineRule="auto"/>
            </w:pPr>
            <w:r w:rsidRPr="009E5255">
              <w:t>c. Disposal of unused, unwanted or expired medicines</w:t>
            </w:r>
          </w:p>
        </w:tc>
        <w:tc>
          <w:tcPr>
            <w:tcW w:w="4506" w:type="dxa"/>
            <w:tcMar>
              <w:left w:w="113" w:type="dxa"/>
              <w:right w:w="113" w:type="dxa"/>
            </w:tcMar>
          </w:tcPr>
          <w:p w14:paraId="02700686" w14:textId="77777777" w:rsidR="00FA5FEA" w:rsidRPr="009E5255" w:rsidRDefault="00FA5FEA" w:rsidP="00FA5FEA">
            <w:pPr>
              <w:spacing w:before="0" w:after="0" w:line="276" w:lineRule="auto"/>
              <w:rPr>
                <w:bCs w:val="0"/>
              </w:rPr>
            </w:pPr>
            <w:r w:rsidRPr="009E5255">
              <w:rPr>
                <w:bCs w:val="0"/>
              </w:rPr>
              <w:t>Is the system of accountabilities in the supply chain documented? Are agreements in place with 3rd party providers and accountability for managing these agreements assigned?</w:t>
            </w:r>
          </w:p>
          <w:p w14:paraId="1EB6F40F" w14:textId="77777777" w:rsidR="00FA5FEA" w:rsidRPr="009E5255" w:rsidRDefault="00FA5FEA" w:rsidP="00FA5FEA">
            <w:pPr>
              <w:spacing w:before="0" w:after="0" w:line="276" w:lineRule="auto"/>
              <w:rPr>
                <w:bCs w:val="0"/>
              </w:rPr>
            </w:pPr>
          </w:p>
          <w:p w14:paraId="7486DC3B" w14:textId="6BBDB1D3" w:rsidR="00FA5FEA" w:rsidRPr="009E5255" w:rsidRDefault="00FA5FEA" w:rsidP="00FA5FEA">
            <w:pPr>
              <w:spacing w:before="0" w:after="0" w:line="276" w:lineRule="auto"/>
              <w:rPr>
                <w:bCs w:val="0"/>
              </w:rPr>
            </w:pPr>
            <w:r w:rsidRPr="009E5255">
              <w:rPr>
                <w:bCs w:val="0"/>
              </w:rPr>
              <w:t>Does our health service have mechanisms to ensure the continuous supply of medications required by patients we treat regardless of who is involved in the supply chain?</w:t>
            </w:r>
          </w:p>
        </w:tc>
      </w:tr>
      <w:tr w:rsidR="00FA5FEA" w:rsidRPr="009E5255" w14:paraId="5E3022E9" w14:textId="77777777" w:rsidTr="003F69C7">
        <w:tc>
          <w:tcPr>
            <w:tcW w:w="4505" w:type="dxa"/>
            <w:tcMar>
              <w:left w:w="113" w:type="dxa"/>
              <w:right w:w="113" w:type="dxa"/>
            </w:tcMar>
          </w:tcPr>
          <w:p w14:paraId="3BA5DCFF" w14:textId="77777777" w:rsidR="00FA5FEA" w:rsidRPr="009E5255" w:rsidRDefault="00FA5FEA" w:rsidP="00FA5FEA">
            <w:pPr>
              <w:spacing w:before="0" w:after="0" w:line="276" w:lineRule="auto"/>
            </w:pPr>
            <w:r w:rsidRPr="009E5255">
              <w:t>Action 4.15</w:t>
            </w:r>
          </w:p>
          <w:p w14:paraId="651C00BF" w14:textId="77777777" w:rsidR="00FA5FEA" w:rsidRPr="009E5255" w:rsidRDefault="00FA5FEA" w:rsidP="00FA5FEA">
            <w:pPr>
              <w:spacing w:before="0" w:after="0" w:line="276" w:lineRule="auto"/>
            </w:pPr>
            <w:r w:rsidRPr="009E5255">
              <w:t>The health service organisation:</w:t>
            </w:r>
          </w:p>
          <w:p w14:paraId="7E557E9E" w14:textId="77777777" w:rsidR="00FA5FEA" w:rsidRPr="009E5255" w:rsidRDefault="00FA5FEA" w:rsidP="00FA5FEA">
            <w:pPr>
              <w:spacing w:before="0" w:after="0" w:line="276" w:lineRule="auto"/>
            </w:pPr>
            <w:r w:rsidRPr="009E5255">
              <w:t>a. Identified high-risk medicines used within the organisation</w:t>
            </w:r>
          </w:p>
          <w:p w14:paraId="4A918A46" w14:textId="30E76E6F" w:rsidR="00FA5FEA" w:rsidRPr="009E5255" w:rsidRDefault="00FA5FEA" w:rsidP="00FA5FEA">
            <w:pPr>
              <w:spacing w:before="0" w:after="0" w:line="276" w:lineRule="auto"/>
            </w:pPr>
            <w:r w:rsidRPr="009E5255">
              <w:t>b. Has a system to store, prescribe, dispense and administer high-risk medicines safely</w:t>
            </w:r>
          </w:p>
        </w:tc>
        <w:tc>
          <w:tcPr>
            <w:tcW w:w="4506" w:type="dxa"/>
            <w:tcMar>
              <w:left w:w="113" w:type="dxa"/>
              <w:right w:w="113" w:type="dxa"/>
            </w:tcMar>
          </w:tcPr>
          <w:p w14:paraId="4C727645" w14:textId="1A4B395F" w:rsidR="00FA5FEA" w:rsidRPr="009E5255" w:rsidRDefault="00FA5FEA" w:rsidP="003F69C7">
            <w:pPr>
              <w:spacing w:before="0" w:after="0" w:line="276" w:lineRule="auto"/>
              <w:rPr>
                <w:bCs w:val="0"/>
              </w:rPr>
            </w:pPr>
            <w:r w:rsidRPr="009E5255">
              <w:rPr>
                <w:bCs w:val="0"/>
              </w:rPr>
              <w:t>Are incidents in our supply chain reviewed and system improvements undertaken?</w:t>
            </w:r>
          </w:p>
        </w:tc>
      </w:tr>
      <w:tr w:rsidR="00FA5FEA" w:rsidRPr="009E5255" w14:paraId="6726C9AD" w14:textId="77777777" w:rsidTr="008854C3">
        <w:tc>
          <w:tcPr>
            <w:tcW w:w="9011" w:type="dxa"/>
            <w:gridSpan w:val="2"/>
            <w:tcMar>
              <w:left w:w="113" w:type="dxa"/>
              <w:right w:w="113" w:type="dxa"/>
            </w:tcMar>
          </w:tcPr>
          <w:p w14:paraId="66440478" w14:textId="71477A4E" w:rsidR="00FA5FEA" w:rsidRPr="009E5255" w:rsidRDefault="00FA5FEA" w:rsidP="00FA5FEA">
            <w:pPr>
              <w:spacing w:before="0" w:after="0" w:line="276" w:lineRule="auto"/>
              <w:rPr>
                <w:b/>
              </w:rPr>
            </w:pPr>
            <w:r w:rsidRPr="009E5255">
              <w:rPr>
                <w:b/>
              </w:rPr>
              <w:t>NSQHS Standard 5: Comprehensive Care</w:t>
            </w:r>
          </w:p>
          <w:p w14:paraId="5A6C580B" w14:textId="77777777" w:rsidR="00FA5FEA" w:rsidRPr="009E5255" w:rsidRDefault="00FA5FEA" w:rsidP="00FA5FEA">
            <w:pPr>
              <w:spacing w:before="0" w:after="0" w:line="276" w:lineRule="auto"/>
              <w:rPr>
                <w:bCs w:val="0"/>
              </w:rPr>
            </w:pPr>
            <w:r w:rsidRPr="009E5255">
              <w:rPr>
                <w:bCs w:val="0"/>
              </w:rPr>
              <w:t>“The intention of the Comprehensive Care Standard is to ensure that patients receive comprehensive care—that is, coordinated delivery of the total health care required or requested by a patient within the scope provided by the health service organisation. This care is aligned with the patient’s expressed goals of care and healthcare needs, considers the impacts of their health issues on their life and wellbeing, and is clinically appropriate.</w:t>
            </w:r>
          </w:p>
          <w:p w14:paraId="097A7FC8" w14:textId="77777777" w:rsidR="00FA5FEA" w:rsidRPr="009E5255" w:rsidRDefault="00FA5FEA" w:rsidP="00FA5FEA">
            <w:pPr>
              <w:spacing w:before="0" w:after="0" w:line="276" w:lineRule="auto"/>
              <w:rPr>
                <w:bCs w:val="0"/>
              </w:rPr>
            </w:pPr>
          </w:p>
          <w:p w14:paraId="565071B3" w14:textId="33DC600F" w:rsidR="00FA5FEA" w:rsidRPr="009E5255" w:rsidRDefault="00FA5FEA" w:rsidP="00FA5FEA">
            <w:pPr>
              <w:spacing w:before="0" w:after="0" w:line="276" w:lineRule="auto"/>
              <w:rPr>
                <w:b/>
              </w:rPr>
            </w:pPr>
            <w:r w:rsidRPr="009E5255">
              <w:rPr>
                <w:bCs w:val="0"/>
              </w:rPr>
              <w:t>It is also intended that the risks of harm to patients during health care are prevented and managed. Clinicians should identify patients at risk of specific harm during health care by applying the screening and assessment processes required by this standard” (p. 53)</w:t>
            </w:r>
            <w:r w:rsidR="00C5608F" w:rsidRPr="009E5255">
              <w:rPr>
                <w:bCs w:val="0"/>
              </w:rPr>
              <w:t xml:space="preserve"> </w:t>
            </w:r>
            <w:r w:rsidR="002C293A" w:rsidRPr="009E5255">
              <w:rPr>
                <w:bCs w:val="0"/>
              </w:rPr>
              <w:fldChar w:fldCharType="begin"/>
            </w:r>
            <w:r w:rsidR="00A476B2">
              <w:rPr>
                <w:bCs w:val="0"/>
              </w:rPr>
              <w:instrText xml:space="preserve"> ADDIN EN.CITE &lt;EndNote&gt;&lt;Cite&gt;&lt;Author&gt;ACSQHC&lt;/Author&gt;&lt;Year&gt;2020&lt;/Year&gt;&lt;RecNum&gt;11077&lt;/RecNum&gt;&lt;DisplayText&gt;[84]&lt;/DisplayText&gt;&lt;record&gt;&lt;rec-number&gt;11077&lt;/rec-number&gt;&lt;foreign-keys&gt;&lt;key app="EN" db-id="etpte9adcdfve1eerz5pws2fvps522ds5svf" timestamp="1673491977" guid="b550d16a-cf07-4ace-bbad-63c10f698c7e"&gt;11077&lt;/key&gt;&lt;/foreign-keys&gt;&lt;ref-type name="Report"&gt;27&lt;/ref-type&gt;&lt;contributors&gt;&lt;authors&gt;&lt;author&gt;ACSQHC&lt;/author&gt;&lt;/authors&gt;&lt;tertiary-authors&gt;&lt;author&gt;Australian Commission on Safety and Quality in Health Care (ACSQHC),&lt;/author&gt;&lt;/tertiary-authors&gt;&lt;/contributors&gt;&lt;titles&gt;&lt;title&gt;Consultation draft: NSQHS Standards User Guide for Medication Management in Cancer Care&lt;/title&gt;&lt;/titles&gt;&lt;dates&gt;&lt;year&gt;2020&lt;/year&gt;&lt;/dates&gt;&lt;pub-location&gt;Sydney&lt;/pub-location&gt;&lt;urls&gt;&lt;/urls&gt;&lt;/record&gt;&lt;/Cite&gt;&lt;/EndNote&gt;</w:instrText>
            </w:r>
            <w:r w:rsidR="002C293A" w:rsidRPr="009E5255">
              <w:rPr>
                <w:bCs w:val="0"/>
              </w:rPr>
              <w:fldChar w:fldCharType="separate"/>
            </w:r>
            <w:r w:rsidR="00A476B2">
              <w:rPr>
                <w:bCs w:val="0"/>
                <w:noProof/>
              </w:rPr>
              <w:t>[84]</w:t>
            </w:r>
            <w:r w:rsidR="002C293A" w:rsidRPr="009E5255">
              <w:rPr>
                <w:bCs w:val="0"/>
              </w:rPr>
              <w:fldChar w:fldCharType="end"/>
            </w:r>
            <w:r w:rsidR="00C5608F" w:rsidRPr="009E5255">
              <w:rPr>
                <w:bCs w:val="0"/>
              </w:rPr>
              <w:t>.</w:t>
            </w:r>
          </w:p>
        </w:tc>
      </w:tr>
      <w:tr w:rsidR="00FA5FEA" w:rsidRPr="009E5255" w14:paraId="2BE234F0" w14:textId="77777777" w:rsidTr="003F69C7">
        <w:tc>
          <w:tcPr>
            <w:tcW w:w="4505" w:type="dxa"/>
            <w:tcMar>
              <w:left w:w="113" w:type="dxa"/>
              <w:right w:w="113" w:type="dxa"/>
            </w:tcMar>
          </w:tcPr>
          <w:p w14:paraId="45BA67CC" w14:textId="77777777" w:rsidR="00FA5FEA" w:rsidRPr="009E5255" w:rsidRDefault="00FA5FEA" w:rsidP="00FA5FEA">
            <w:pPr>
              <w:spacing w:before="0" w:after="0" w:line="276" w:lineRule="auto"/>
              <w:rPr>
                <w:b/>
                <w:bCs w:val="0"/>
                <w:i/>
                <w:iCs/>
              </w:rPr>
            </w:pPr>
            <w:r w:rsidRPr="009E5255">
              <w:rPr>
                <w:b/>
                <w:bCs w:val="0"/>
                <w:i/>
                <w:iCs/>
              </w:rPr>
              <w:t>Relevance to EFC Review</w:t>
            </w:r>
          </w:p>
          <w:p w14:paraId="6D0467B8" w14:textId="77777777" w:rsidR="00FA5FEA" w:rsidRPr="009E5255" w:rsidRDefault="00FA5FEA" w:rsidP="00FA5FEA">
            <w:pPr>
              <w:spacing w:before="0" w:after="0" w:line="276" w:lineRule="auto"/>
            </w:pPr>
          </w:p>
        </w:tc>
        <w:tc>
          <w:tcPr>
            <w:tcW w:w="4506" w:type="dxa"/>
            <w:tcMar>
              <w:left w:w="113" w:type="dxa"/>
              <w:right w:w="113" w:type="dxa"/>
            </w:tcMar>
          </w:tcPr>
          <w:p w14:paraId="5D0BE1CC" w14:textId="48A73B54" w:rsidR="00FA5FEA" w:rsidRPr="009E5255" w:rsidRDefault="00FA5FEA" w:rsidP="00FA5FEA">
            <w:pPr>
              <w:spacing w:before="0" w:after="0" w:line="276" w:lineRule="auto"/>
              <w:rPr>
                <w:b/>
                <w:i/>
                <w:iCs/>
              </w:rPr>
            </w:pPr>
            <w:r w:rsidRPr="009E5255">
              <w:rPr>
                <w:b/>
                <w:i/>
                <w:iCs/>
              </w:rPr>
              <w:t>Additional questions to be considered by health services providing cancer medicines not explicit in the NSQHS document</w:t>
            </w:r>
          </w:p>
        </w:tc>
      </w:tr>
      <w:tr w:rsidR="00FA5FEA" w:rsidRPr="009E5255" w14:paraId="5BE22300" w14:textId="77777777" w:rsidTr="003F69C7">
        <w:tc>
          <w:tcPr>
            <w:tcW w:w="4505" w:type="dxa"/>
            <w:tcMar>
              <w:left w:w="113" w:type="dxa"/>
              <w:right w:w="113" w:type="dxa"/>
            </w:tcMar>
          </w:tcPr>
          <w:p w14:paraId="159100CB" w14:textId="7ECD13F1" w:rsidR="00FA5FEA" w:rsidRPr="009E5255" w:rsidRDefault="00C5608F" w:rsidP="00FA5FEA">
            <w:pPr>
              <w:spacing w:before="0" w:after="0" w:line="276" w:lineRule="auto"/>
            </w:pPr>
            <w:r w:rsidRPr="009E5255">
              <w:t>While access to a safely prepared and accessible cancer medicine is critical, several other issues in access to quality care were raised in submissions, especially when care is provided across multiple clinicians and care settings. Collaboration between oncologists and specialist pharmacists was particularly highlighted with limited funding for specialist pharmacists lacking in some settings.</w:t>
            </w:r>
          </w:p>
        </w:tc>
        <w:tc>
          <w:tcPr>
            <w:tcW w:w="4506" w:type="dxa"/>
            <w:tcMar>
              <w:left w:w="113" w:type="dxa"/>
              <w:right w:w="113" w:type="dxa"/>
            </w:tcMar>
          </w:tcPr>
          <w:p w14:paraId="38885567" w14:textId="77777777" w:rsidR="00C5608F" w:rsidRPr="009E5255" w:rsidRDefault="00C5608F" w:rsidP="00C5608F">
            <w:pPr>
              <w:spacing w:before="0" w:after="0" w:line="276" w:lineRule="auto"/>
              <w:rPr>
                <w:bCs w:val="0"/>
              </w:rPr>
            </w:pPr>
            <w:r w:rsidRPr="009E5255">
              <w:rPr>
                <w:bCs w:val="0"/>
              </w:rPr>
              <w:t>What is our model for the provision of specialist pharmacy support if not employed on site?</w:t>
            </w:r>
          </w:p>
          <w:p w14:paraId="614116A0" w14:textId="77777777" w:rsidR="00C5608F" w:rsidRPr="009E5255" w:rsidRDefault="00C5608F" w:rsidP="00C5608F">
            <w:pPr>
              <w:spacing w:before="0" w:after="0" w:line="276" w:lineRule="auto"/>
              <w:rPr>
                <w:bCs w:val="0"/>
              </w:rPr>
            </w:pPr>
          </w:p>
          <w:p w14:paraId="76D81D1F" w14:textId="190DD989" w:rsidR="00FA5FEA" w:rsidRPr="009E5255" w:rsidRDefault="00C5608F" w:rsidP="00C5608F">
            <w:pPr>
              <w:spacing w:before="0" w:after="0" w:line="276" w:lineRule="auto"/>
              <w:rPr>
                <w:bCs w:val="0"/>
              </w:rPr>
            </w:pPr>
            <w:r w:rsidRPr="009E5255">
              <w:rPr>
                <w:bCs w:val="0"/>
              </w:rPr>
              <w:t>What systems are in place to support coordinated care when patients are managed across settings of care, e.g., document sharing, virtual care models?</w:t>
            </w:r>
          </w:p>
        </w:tc>
      </w:tr>
      <w:tr w:rsidR="00C5608F" w:rsidRPr="009E5255" w14:paraId="1BE60F3A" w14:textId="77777777" w:rsidTr="004A4769">
        <w:tc>
          <w:tcPr>
            <w:tcW w:w="9011" w:type="dxa"/>
            <w:gridSpan w:val="2"/>
            <w:tcMar>
              <w:left w:w="113" w:type="dxa"/>
              <w:right w:w="113" w:type="dxa"/>
            </w:tcMar>
          </w:tcPr>
          <w:p w14:paraId="2F848660" w14:textId="7A213EA5" w:rsidR="00C5608F" w:rsidRPr="009E5255" w:rsidRDefault="00C5608F" w:rsidP="00C5608F">
            <w:pPr>
              <w:spacing w:before="0" w:after="0" w:line="276" w:lineRule="auto"/>
              <w:rPr>
                <w:b/>
              </w:rPr>
            </w:pPr>
            <w:r w:rsidRPr="009E5255">
              <w:rPr>
                <w:b/>
              </w:rPr>
              <w:t>NSQHS Standard 6: Communicating for Safety</w:t>
            </w:r>
          </w:p>
          <w:p w14:paraId="678607CC" w14:textId="0A9F1BA3" w:rsidR="00C5608F" w:rsidRPr="009E5255" w:rsidRDefault="00C5608F" w:rsidP="00C5608F">
            <w:pPr>
              <w:spacing w:before="0" w:after="0" w:line="276" w:lineRule="auto"/>
              <w:rPr>
                <w:bCs w:val="0"/>
              </w:rPr>
            </w:pPr>
            <w:r w:rsidRPr="009E5255">
              <w:rPr>
                <w:bCs w:val="0"/>
              </w:rPr>
              <w:t xml:space="preserve">“The intention of the Communicating for Safety Standard is to ensure timely, purpose-driven and effective communication and documentation to support continuous, coordinated and safe care for patients” (p. 60) </w:t>
            </w:r>
            <w:r w:rsidR="002C293A" w:rsidRPr="009E5255">
              <w:rPr>
                <w:bCs w:val="0"/>
              </w:rPr>
              <w:fldChar w:fldCharType="begin"/>
            </w:r>
            <w:r w:rsidR="00A476B2">
              <w:rPr>
                <w:bCs w:val="0"/>
              </w:rPr>
              <w:instrText xml:space="preserve"> ADDIN EN.CITE &lt;EndNote&gt;&lt;Cite&gt;&lt;Author&gt;ACSQHC&lt;/Author&gt;&lt;Year&gt;2020&lt;/Year&gt;&lt;RecNum&gt;11077&lt;/RecNum&gt;&lt;DisplayText&gt;[84]&lt;/DisplayText&gt;&lt;record&gt;&lt;rec-number&gt;11077&lt;/rec-number&gt;&lt;foreign-keys&gt;&lt;key app="EN" db-id="etpte9adcdfve1eerz5pws2fvps522ds5svf" timestamp="1673491977" guid="b550d16a-cf07-4ace-bbad-63c10f698c7e"&gt;11077&lt;/key&gt;&lt;/foreign-keys&gt;&lt;ref-type name="Report"&gt;27&lt;/ref-type&gt;&lt;contributors&gt;&lt;authors&gt;&lt;author&gt;ACSQHC&lt;/author&gt;&lt;/authors&gt;&lt;tertiary-authors&gt;&lt;author&gt;Australian Commission on Safety and Quality in Health Care (ACSQHC),&lt;/author&gt;&lt;/tertiary-authors&gt;&lt;/contributors&gt;&lt;titles&gt;&lt;title&gt;Consultation draft: NSQHS Standards User Guide for Medication Management in Cancer Care&lt;/title&gt;&lt;/titles&gt;&lt;dates&gt;&lt;year&gt;2020&lt;/year&gt;&lt;/dates&gt;&lt;pub-location&gt;Sydney&lt;/pub-location&gt;&lt;urls&gt;&lt;/urls&gt;&lt;/record&gt;&lt;/Cite&gt;&lt;/EndNote&gt;</w:instrText>
            </w:r>
            <w:r w:rsidR="002C293A" w:rsidRPr="009E5255">
              <w:rPr>
                <w:bCs w:val="0"/>
              </w:rPr>
              <w:fldChar w:fldCharType="separate"/>
            </w:r>
            <w:r w:rsidR="00A476B2">
              <w:rPr>
                <w:bCs w:val="0"/>
                <w:noProof/>
              </w:rPr>
              <w:t>[84]</w:t>
            </w:r>
            <w:r w:rsidR="002C293A" w:rsidRPr="009E5255">
              <w:rPr>
                <w:bCs w:val="0"/>
              </w:rPr>
              <w:fldChar w:fldCharType="end"/>
            </w:r>
            <w:r w:rsidRPr="009E5255">
              <w:rPr>
                <w:bCs w:val="0"/>
              </w:rPr>
              <w:t>.</w:t>
            </w:r>
          </w:p>
        </w:tc>
      </w:tr>
      <w:tr w:rsidR="00C5608F" w:rsidRPr="009E5255" w14:paraId="32932039" w14:textId="77777777" w:rsidTr="003F69C7">
        <w:tc>
          <w:tcPr>
            <w:tcW w:w="4505" w:type="dxa"/>
            <w:tcMar>
              <w:left w:w="113" w:type="dxa"/>
              <w:right w:w="113" w:type="dxa"/>
            </w:tcMar>
          </w:tcPr>
          <w:p w14:paraId="2F893F20" w14:textId="77777777" w:rsidR="00C5608F" w:rsidRPr="009E5255" w:rsidRDefault="00C5608F" w:rsidP="00C5608F">
            <w:pPr>
              <w:spacing w:before="0" w:after="0" w:line="276" w:lineRule="auto"/>
              <w:rPr>
                <w:b/>
                <w:bCs w:val="0"/>
                <w:i/>
                <w:iCs/>
              </w:rPr>
            </w:pPr>
            <w:r w:rsidRPr="009E5255">
              <w:rPr>
                <w:b/>
                <w:bCs w:val="0"/>
                <w:i/>
                <w:iCs/>
              </w:rPr>
              <w:t>Relevance to EFC Review</w:t>
            </w:r>
          </w:p>
          <w:p w14:paraId="0F2BF1E8" w14:textId="77777777" w:rsidR="00C5608F" w:rsidRPr="009E5255" w:rsidRDefault="00C5608F" w:rsidP="00C5608F">
            <w:pPr>
              <w:spacing w:before="0" w:after="0" w:line="276" w:lineRule="auto"/>
            </w:pPr>
          </w:p>
        </w:tc>
        <w:tc>
          <w:tcPr>
            <w:tcW w:w="4506" w:type="dxa"/>
            <w:tcMar>
              <w:left w:w="113" w:type="dxa"/>
              <w:right w:w="113" w:type="dxa"/>
            </w:tcMar>
          </w:tcPr>
          <w:p w14:paraId="23EC129F" w14:textId="3F477116" w:rsidR="00C5608F" w:rsidRPr="009E5255" w:rsidRDefault="00C5608F" w:rsidP="00C5608F">
            <w:pPr>
              <w:spacing w:before="0" w:after="0" w:line="276" w:lineRule="auto"/>
              <w:rPr>
                <w:bCs w:val="0"/>
              </w:rPr>
            </w:pPr>
            <w:r w:rsidRPr="009E5255">
              <w:rPr>
                <w:b/>
                <w:i/>
                <w:iCs/>
              </w:rPr>
              <w:t>Additional questions to be considered by health services providing cancer medicines not explicit in the NSQHS document</w:t>
            </w:r>
          </w:p>
        </w:tc>
      </w:tr>
      <w:tr w:rsidR="00C5608F" w:rsidRPr="009E5255" w14:paraId="7485FBC3" w14:textId="77777777" w:rsidTr="003F69C7">
        <w:tc>
          <w:tcPr>
            <w:tcW w:w="4505" w:type="dxa"/>
            <w:tcMar>
              <w:left w:w="113" w:type="dxa"/>
              <w:right w:w="113" w:type="dxa"/>
            </w:tcMar>
          </w:tcPr>
          <w:p w14:paraId="5D69E258" w14:textId="313BBB9F" w:rsidR="00C5608F" w:rsidRPr="009E5255" w:rsidRDefault="00C5608F" w:rsidP="00C5608F">
            <w:pPr>
              <w:spacing w:before="0" w:after="0" w:line="276" w:lineRule="auto"/>
            </w:pPr>
            <w:r w:rsidRPr="009E5255">
              <w:t>This standard emphasises the need for information to flow across the care pathway to all involved in the provision of cancer medicines and support of the patient before, during and after treatment with an emphasis on patient safety. Submissions to the review emphasised the challenges of information flow when actors in the supply chair are not part of a single health service.</w:t>
            </w:r>
          </w:p>
        </w:tc>
        <w:tc>
          <w:tcPr>
            <w:tcW w:w="4506" w:type="dxa"/>
            <w:tcMar>
              <w:left w:w="113" w:type="dxa"/>
              <w:right w:w="113" w:type="dxa"/>
            </w:tcMar>
          </w:tcPr>
          <w:p w14:paraId="1DF1B59F" w14:textId="77777777" w:rsidR="00C5608F" w:rsidRPr="009E5255" w:rsidRDefault="00C5608F" w:rsidP="00C5608F">
            <w:pPr>
              <w:spacing w:before="0" w:after="0" w:line="276" w:lineRule="auto"/>
              <w:rPr>
                <w:bCs w:val="0"/>
              </w:rPr>
            </w:pPr>
            <w:r w:rsidRPr="009E5255">
              <w:rPr>
                <w:bCs w:val="0"/>
              </w:rPr>
              <w:t xml:space="preserve">How do we share information across settings of care and remote providers? </w:t>
            </w:r>
          </w:p>
          <w:p w14:paraId="5CD15220" w14:textId="77777777" w:rsidR="00C5608F" w:rsidRPr="009E5255" w:rsidRDefault="00C5608F" w:rsidP="00C5608F">
            <w:pPr>
              <w:spacing w:before="0" w:after="0" w:line="276" w:lineRule="auto"/>
              <w:rPr>
                <w:bCs w:val="0"/>
              </w:rPr>
            </w:pPr>
          </w:p>
          <w:p w14:paraId="65488CC2" w14:textId="77777777" w:rsidR="00C5608F" w:rsidRPr="009E5255" w:rsidRDefault="00C5608F" w:rsidP="00C5608F">
            <w:pPr>
              <w:spacing w:before="0" w:after="0" w:line="276" w:lineRule="auto"/>
              <w:rPr>
                <w:bCs w:val="0"/>
              </w:rPr>
            </w:pPr>
            <w:r w:rsidRPr="009E5255">
              <w:rPr>
                <w:bCs w:val="0"/>
              </w:rPr>
              <w:t>Are there barriers to information sharing that need to be addressed?</w:t>
            </w:r>
          </w:p>
          <w:p w14:paraId="2B4CE756" w14:textId="77777777" w:rsidR="00C5608F" w:rsidRPr="009E5255" w:rsidRDefault="00C5608F" w:rsidP="00C5608F">
            <w:pPr>
              <w:spacing w:before="0" w:after="0" w:line="276" w:lineRule="auto"/>
              <w:rPr>
                <w:bCs w:val="0"/>
              </w:rPr>
            </w:pPr>
          </w:p>
          <w:p w14:paraId="4053A78F" w14:textId="77777777" w:rsidR="00C5608F" w:rsidRPr="009E5255" w:rsidRDefault="00C5608F" w:rsidP="00C5608F">
            <w:pPr>
              <w:spacing w:before="0" w:after="0" w:line="276" w:lineRule="auto"/>
              <w:rPr>
                <w:bCs w:val="0"/>
              </w:rPr>
            </w:pPr>
            <w:r w:rsidRPr="009E5255">
              <w:rPr>
                <w:bCs w:val="0"/>
              </w:rPr>
              <w:t xml:space="preserve">How do we ensure that all actors in our supply chain receive the right training to perform their role? </w:t>
            </w:r>
          </w:p>
          <w:p w14:paraId="644FE034" w14:textId="77777777" w:rsidR="00C5608F" w:rsidRPr="009E5255" w:rsidRDefault="00C5608F" w:rsidP="00C5608F">
            <w:pPr>
              <w:spacing w:before="0" w:after="0" w:line="276" w:lineRule="auto"/>
              <w:rPr>
                <w:bCs w:val="0"/>
              </w:rPr>
            </w:pPr>
          </w:p>
          <w:p w14:paraId="421D2E4C" w14:textId="67592120" w:rsidR="00C5608F" w:rsidRPr="009E5255" w:rsidRDefault="00C5608F" w:rsidP="00C5608F">
            <w:pPr>
              <w:spacing w:before="0" w:after="0" w:line="276" w:lineRule="auto"/>
              <w:rPr>
                <w:bCs w:val="0"/>
              </w:rPr>
            </w:pPr>
            <w:r w:rsidRPr="009E5255">
              <w:rPr>
                <w:bCs w:val="0"/>
              </w:rPr>
              <w:t>Do we use patient incident and risk data to improve the safety of our service, including where issues involve other services and providers?</w:t>
            </w:r>
          </w:p>
        </w:tc>
      </w:tr>
    </w:tbl>
    <w:p w14:paraId="1DE74138" w14:textId="77777777" w:rsidR="00C5608F" w:rsidRPr="009E5255" w:rsidRDefault="00C5608F" w:rsidP="00B34CF1">
      <w:pPr>
        <w:rPr>
          <w:b/>
        </w:rPr>
      </w:pPr>
    </w:p>
    <w:p w14:paraId="4841A8CA" w14:textId="77777777" w:rsidR="00C5608F" w:rsidRPr="009E5255" w:rsidRDefault="00C5608F">
      <w:pPr>
        <w:widowControl/>
        <w:spacing w:before="0" w:after="0" w:line="240" w:lineRule="auto"/>
        <w:rPr>
          <w:b/>
        </w:rPr>
      </w:pPr>
      <w:r w:rsidRPr="009E5255">
        <w:rPr>
          <w:b/>
        </w:rPr>
        <w:br w:type="page"/>
      </w:r>
    </w:p>
    <w:p w14:paraId="651D95BB" w14:textId="4BBDB7D1" w:rsidR="00B34CF1" w:rsidRPr="009E5255" w:rsidRDefault="00B34CF1" w:rsidP="00B34CF1">
      <w:pPr>
        <w:rPr>
          <w:b/>
          <w:bCs w:val="0"/>
        </w:rPr>
      </w:pPr>
      <w:r w:rsidRPr="009E5255">
        <w:rPr>
          <w:b/>
        </w:rPr>
        <w:t>Summary</w:t>
      </w:r>
    </w:p>
    <w:p w14:paraId="434ED2C8" w14:textId="4B70E921" w:rsidR="00235D27" w:rsidRPr="009E5255" w:rsidRDefault="00C5608F" w:rsidP="00B34CF1">
      <w:pPr>
        <w:rPr>
          <w:color w:val="000000" w:themeColor="text1"/>
          <w:sz w:val="24"/>
          <w:szCs w:val="24"/>
          <w:lang w:eastAsia="zh-CN" w:bidi="th-TH"/>
        </w:rPr>
      </w:pPr>
      <w:r w:rsidRPr="009E5255">
        <w:t>Submissions to the</w:t>
      </w:r>
      <w:r w:rsidR="00B34CF1" w:rsidRPr="009E5255">
        <w:t xml:space="preserve"> EFC Review reinforce that the supply of affordable and safely compounded cancer medicines is a critical component of quality cancer treatment but sits within a wider need for planned cancer services.</w:t>
      </w:r>
      <w:r w:rsidRPr="009E5255">
        <w:t xml:space="preserve"> </w:t>
      </w:r>
      <w:r w:rsidR="00B34CF1" w:rsidRPr="009E5255">
        <w:t xml:space="preserve"> The NSQHS Standards for Medication Management in Cancer Care provide an important framework for </w:t>
      </w:r>
      <w:r w:rsidRPr="009E5255">
        <w:t xml:space="preserve">assessing the </w:t>
      </w:r>
      <w:r w:rsidR="00B34CF1" w:rsidRPr="009E5255">
        <w:t>provision of cancer medicines</w:t>
      </w:r>
      <w:r w:rsidRPr="009E5255">
        <w:t xml:space="preserve"> by health services</w:t>
      </w:r>
      <w:r w:rsidR="00B34CF1" w:rsidRPr="009E5255">
        <w:t xml:space="preserve">.  This local accountability needs to sit within a wider jurisdictional planning process that ensures equitable access to quality cancer treatment and care, including access to cancer medicines.  </w:t>
      </w:r>
      <w:r w:rsidRPr="009E5255">
        <w:t>Only through a combination of</w:t>
      </w:r>
      <w:r w:rsidR="00B34CF1" w:rsidRPr="009E5255">
        <w:t xml:space="preserve"> medicine provision</w:t>
      </w:r>
      <w:r w:rsidRPr="009E5255">
        <w:t xml:space="preserve"> through the EFC</w:t>
      </w:r>
      <w:r w:rsidR="00B34CF1" w:rsidRPr="009E5255">
        <w:t xml:space="preserve">, attention to quality and safety </w:t>
      </w:r>
      <w:r w:rsidRPr="009E5255">
        <w:t xml:space="preserve">by health services, </w:t>
      </w:r>
      <w:r w:rsidR="00B34CF1" w:rsidRPr="009E5255">
        <w:t xml:space="preserve">and jurisdictional planning for equitable access </w:t>
      </w:r>
      <w:r w:rsidRPr="009E5255">
        <w:t>can</w:t>
      </w:r>
      <w:r w:rsidR="00B34CF1" w:rsidRPr="009E5255">
        <w:t xml:space="preserve"> Australia begin to address the contribution of cancer medicines to reducing inequity in cancer outcomes.  Service planning requires a deliberative effort to place those with the poorest cancer survival at the centre to ensure the greatest opportunity for reducing cancer disparities.</w:t>
      </w:r>
      <w:r w:rsidR="00235D27" w:rsidRPr="009E5255">
        <w:rPr>
          <w:lang w:eastAsia="zh-CN" w:bidi="th-TH"/>
        </w:rPr>
        <w:br w:type="page"/>
      </w:r>
    </w:p>
    <w:p w14:paraId="309D1782" w14:textId="7ADB1F5B" w:rsidR="00072F16" w:rsidRPr="009E5255" w:rsidRDefault="009026D0" w:rsidP="00D74B24">
      <w:pPr>
        <w:pStyle w:val="Heading1"/>
        <w:numPr>
          <w:ilvl w:val="0"/>
          <w:numId w:val="0"/>
        </w:numPr>
        <w:ind w:left="432" w:hanging="432"/>
        <w:rPr>
          <w:lang w:eastAsia="zh-CN" w:bidi="th-TH"/>
        </w:rPr>
      </w:pPr>
      <w:bookmarkStart w:id="626" w:name="_Toc144886295"/>
      <w:r w:rsidRPr="009E5255">
        <w:rPr>
          <w:lang w:eastAsia="zh-CN" w:bidi="th-TH"/>
        </w:rPr>
        <w:t>References</w:t>
      </w:r>
      <w:bookmarkEnd w:id="626"/>
    </w:p>
    <w:p w14:paraId="69DBD5AA" w14:textId="77777777" w:rsidR="00A476B2" w:rsidRPr="00A476B2" w:rsidRDefault="00072F16" w:rsidP="00A476B2">
      <w:pPr>
        <w:pStyle w:val="EndNoteBibliography"/>
        <w:spacing w:after="0"/>
        <w:ind w:left="720" w:hanging="720"/>
        <w:rPr>
          <w:noProof/>
        </w:rPr>
      </w:pPr>
      <w:r w:rsidRPr="009E5255">
        <w:rPr>
          <w:rFonts w:asciiTheme="majorHAnsi" w:hAnsiTheme="majorHAnsi" w:cstheme="majorHAnsi"/>
          <w:sz w:val="20"/>
          <w:szCs w:val="20"/>
          <w:lang w:val="en-AU" w:eastAsia="zh-CN" w:bidi="th-TH"/>
        </w:rPr>
        <w:fldChar w:fldCharType="begin"/>
      </w:r>
      <w:r w:rsidRPr="009E5255">
        <w:rPr>
          <w:rFonts w:asciiTheme="majorHAnsi" w:hAnsiTheme="majorHAnsi" w:cstheme="majorHAnsi"/>
          <w:sz w:val="20"/>
          <w:szCs w:val="20"/>
          <w:lang w:val="en-AU" w:eastAsia="zh-CN" w:bidi="th-TH"/>
        </w:rPr>
        <w:instrText xml:space="preserve"> ADDIN EN.REFLIST </w:instrText>
      </w:r>
      <w:r w:rsidRPr="009E5255">
        <w:rPr>
          <w:rFonts w:asciiTheme="majorHAnsi" w:hAnsiTheme="majorHAnsi" w:cstheme="majorHAnsi"/>
          <w:sz w:val="20"/>
          <w:szCs w:val="20"/>
          <w:lang w:val="en-AU" w:eastAsia="zh-CN" w:bidi="th-TH"/>
        </w:rPr>
        <w:fldChar w:fldCharType="separate"/>
      </w:r>
      <w:r w:rsidR="00A476B2" w:rsidRPr="00A476B2">
        <w:rPr>
          <w:noProof/>
        </w:rPr>
        <w:t>[1] Australian Government. (2021). Efficient Funding of Chemotherapy Program. Canberra: Australian Government, Department of Health.</w:t>
      </w:r>
    </w:p>
    <w:p w14:paraId="626CD61D" w14:textId="77777777" w:rsidR="00A476B2" w:rsidRPr="00A476B2" w:rsidRDefault="00A476B2" w:rsidP="00A476B2">
      <w:pPr>
        <w:pStyle w:val="EndNoteBibliography"/>
        <w:spacing w:after="0"/>
        <w:ind w:left="720" w:hanging="720"/>
        <w:rPr>
          <w:noProof/>
        </w:rPr>
      </w:pPr>
      <w:r w:rsidRPr="00A476B2">
        <w:rPr>
          <w:noProof/>
        </w:rPr>
        <w:t>[2] Australian Government. (2021). Review of the Efficient Funding of Chemotherapy (EFC) program. Discussion paper and Call for submissions. Canberra: Australian Government, Department of Health.</w:t>
      </w:r>
    </w:p>
    <w:p w14:paraId="4E9C2678" w14:textId="77777777" w:rsidR="00A476B2" w:rsidRPr="00A476B2" w:rsidRDefault="00A476B2" w:rsidP="00A476B2">
      <w:pPr>
        <w:pStyle w:val="EndNoteBibliography"/>
        <w:spacing w:after="0"/>
        <w:ind w:left="720" w:hanging="720"/>
        <w:rPr>
          <w:noProof/>
        </w:rPr>
      </w:pPr>
      <w:r w:rsidRPr="00A476B2">
        <w:rPr>
          <w:noProof/>
        </w:rPr>
        <w:t xml:space="preserve">[3] Nvivo (Version 12). (2020): QSR International Pty Ltd. </w:t>
      </w:r>
    </w:p>
    <w:p w14:paraId="0E20FE32" w14:textId="77777777" w:rsidR="00A476B2" w:rsidRPr="00A476B2" w:rsidRDefault="00A476B2" w:rsidP="00A476B2">
      <w:pPr>
        <w:pStyle w:val="EndNoteBibliography"/>
        <w:spacing w:after="0"/>
        <w:ind w:left="720" w:hanging="720"/>
        <w:rPr>
          <w:noProof/>
        </w:rPr>
      </w:pPr>
      <w:r w:rsidRPr="00A476B2">
        <w:rPr>
          <w:noProof/>
        </w:rPr>
        <w:t>[4] Australian Government. (2021). National Health (Efficient Funding of Chemotherapy) Special Arrangement 2011. Canberra: Australian Government, Department of Health.</w:t>
      </w:r>
    </w:p>
    <w:p w14:paraId="652ECBC2" w14:textId="77777777" w:rsidR="00A476B2" w:rsidRPr="00A476B2" w:rsidRDefault="00A476B2" w:rsidP="00A476B2">
      <w:pPr>
        <w:pStyle w:val="EndNoteBibliography"/>
        <w:spacing w:after="0"/>
        <w:ind w:left="720" w:hanging="720"/>
        <w:rPr>
          <w:noProof/>
        </w:rPr>
      </w:pPr>
      <w:r w:rsidRPr="00A476B2">
        <w:rPr>
          <w:noProof/>
        </w:rPr>
        <w:t>[5] Australian Government. (2013). Review of Funding Arrangements for Chemotherapy Services. Canberra: Australian Government, Department of Health.</w:t>
      </w:r>
    </w:p>
    <w:p w14:paraId="677217BF" w14:textId="275C704B" w:rsidR="00A476B2" w:rsidRPr="00A476B2" w:rsidRDefault="00A476B2" w:rsidP="00A476B2">
      <w:pPr>
        <w:pStyle w:val="EndNoteBibliography"/>
        <w:spacing w:after="0"/>
        <w:ind w:left="720" w:hanging="720"/>
        <w:rPr>
          <w:noProof/>
        </w:rPr>
      </w:pPr>
      <w:r w:rsidRPr="00A476B2">
        <w:rPr>
          <w:noProof/>
        </w:rPr>
        <w:t xml:space="preserve">[6] Australian Government. (2013). Expenditure and prescriptions twelve months to 30 June 2013. Department of Health, Pharmaceutical Benefits Scheme. Retrieved 6 December 2021, from: </w:t>
      </w:r>
      <w:hyperlink r:id="rId276" w:history="1">
        <w:r w:rsidRPr="00A476B2">
          <w:rPr>
            <w:rStyle w:val="Hyperlink"/>
            <w:noProof/>
          </w:rPr>
          <w:t>https://www.pbs.gov.au/statistics/2012-2013-files/expenditure-and-prescriptions-12-months-to-30-06-2013.pdf</w:t>
        </w:r>
      </w:hyperlink>
      <w:r w:rsidRPr="00A476B2">
        <w:rPr>
          <w:noProof/>
        </w:rPr>
        <w:t>.</w:t>
      </w:r>
    </w:p>
    <w:p w14:paraId="52867BB4" w14:textId="2F80856F" w:rsidR="00A476B2" w:rsidRPr="00A476B2" w:rsidRDefault="00A476B2" w:rsidP="00A476B2">
      <w:pPr>
        <w:pStyle w:val="EndNoteBibliography"/>
        <w:spacing w:after="0"/>
        <w:ind w:left="720" w:hanging="720"/>
        <w:rPr>
          <w:noProof/>
        </w:rPr>
      </w:pPr>
      <w:r w:rsidRPr="00A476B2">
        <w:rPr>
          <w:noProof/>
        </w:rPr>
        <w:t xml:space="preserve">[7] Australian Government. (2021). Pharmaceutical benefits schedule item reports. Canberra: Australian Government, Services Australia. Retrieved 1 November 2021, from: </w:t>
      </w:r>
      <w:hyperlink r:id="rId277" w:history="1">
        <w:r w:rsidRPr="00A476B2">
          <w:rPr>
            <w:rStyle w:val="Hyperlink"/>
            <w:noProof/>
          </w:rPr>
          <w:t>http://medicarestatistics.humanservices.gov.au/statistics/pbs_item.jsp</w:t>
        </w:r>
      </w:hyperlink>
      <w:r w:rsidRPr="00A476B2">
        <w:rPr>
          <w:noProof/>
        </w:rPr>
        <w:t>.</w:t>
      </w:r>
    </w:p>
    <w:p w14:paraId="414F178E" w14:textId="77777777" w:rsidR="00A476B2" w:rsidRPr="00A476B2" w:rsidRDefault="00A476B2" w:rsidP="00A476B2">
      <w:pPr>
        <w:pStyle w:val="EndNoteBibliography"/>
        <w:spacing w:after="0"/>
        <w:ind w:left="720" w:hanging="720"/>
        <w:rPr>
          <w:noProof/>
        </w:rPr>
      </w:pPr>
      <w:r w:rsidRPr="00A476B2">
        <w:rPr>
          <w:noProof/>
        </w:rPr>
        <w:t>[8] Australian Government. (2021). Strategic agreement in relation to reimbursement, health technology assessment and other matters. Canberra: Australian Government, Department of Health.</w:t>
      </w:r>
    </w:p>
    <w:p w14:paraId="2BF30B36" w14:textId="77777777" w:rsidR="00A476B2" w:rsidRPr="00A476B2" w:rsidRDefault="00A476B2" w:rsidP="00A476B2">
      <w:pPr>
        <w:pStyle w:val="EndNoteBibliography"/>
        <w:spacing w:after="0"/>
        <w:ind w:left="720" w:hanging="720"/>
        <w:rPr>
          <w:noProof/>
        </w:rPr>
      </w:pPr>
      <w:r w:rsidRPr="00A476B2">
        <w:rPr>
          <w:noProof/>
        </w:rPr>
        <w:t>[9] Australian Government. (2016). Guidelines for preparing submissions to the Pharmaceutical Benefits Advisory Committee (PBAC), Version 5.0 (September 2016). Canberra: Australian Government, Department of Health.</w:t>
      </w:r>
    </w:p>
    <w:p w14:paraId="34BD7770" w14:textId="77777777" w:rsidR="00A476B2" w:rsidRPr="00A476B2" w:rsidRDefault="00A476B2" w:rsidP="00A476B2">
      <w:pPr>
        <w:pStyle w:val="EndNoteBibliography"/>
        <w:spacing w:after="0"/>
        <w:ind w:left="720" w:hanging="720"/>
        <w:rPr>
          <w:noProof/>
        </w:rPr>
      </w:pPr>
      <w:r w:rsidRPr="00A476B2">
        <w:rPr>
          <w:noProof/>
        </w:rPr>
        <w:t>[10] Australian Government. (2021). Detailed information on how prescription medicines are priced under the PBS and RPBS for pharmacists. Canberra: Australian Government, Services Australia.</w:t>
      </w:r>
    </w:p>
    <w:p w14:paraId="5B858655" w14:textId="77777777" w:rsidR="00A476B2" w:rsidRPr="00A476B2" w:rsidRDefault="00A476B2" w:rsidP="00A476B2">
      <w:pPr>
        <w:pStyle w:val="EndNoteBibliography"/>
        <w:spacing w:after="0"/>
        <w:ind w:left="720" w:hanging="720"/>
        <w:rPr>
          <w:noProof/>
        </w:rPr>
      </w:pPr>
      <w:r w:rsidRPr="00A476B2">
        <w:rPr>
          <w:noProof/>
        </w:rPr>
        <w:t xml:space="preserve">[11] Chillari, K., Southward, J. &amp; Harrigan, N. (2018). Assessment of the potential impact of dose rounding parenteral chemotherapy agents on cost savings and drug waste minimization. </w:t>
      </w:r>
      <w:r w:rsidRPr="00A476B2">
        <w:rPr>
          <w:i/>
          <w:noProof/>
        </w:rPr>
        <w:t>Journal of Oncology Pharmacy Practice, 24</w:t>
      </w:r>
      <w:r w:rsidRPr="00A476B2">
        <w:rPr>
          <w:noProof/>
        </w:rPr>
        <w:t>(7), 507-510.</w:t>
      </w:r>
    </w:p>
    <w:p w14:paraId="29429B1B" w14:textId="77777777" w:rsidR="00A476B2" w:rsidRPr="00A476B2" w:rsidRDefault="00A476B2" w:rsidP="00A476B2">
      <w:pPr>
        <w:pStyle w:val="EndNoteBibliography"/>
        <w:spacing w:after="0"/>
        <w:ind w:left="720" w:hanging="720"/>
        <w:rPr>
          <w:noProof/>
        </w:rPr>
      </w:pPr>
      <w:r w:rsidRPr="00A476B2">
        <w:rPr>
          <w:noProof/>
        </w:rPr>
        <w:t xml:space="preserve">[12] Copur, M., Gnewuch, C., Schriner, M., et al. (2018). Potential cost savings by dose down-rounding of monoclonal antibodies in a community cancer center. </w:t>
      </w:r>
      <w:r w:rsidRPr="00A476B2">
        <w:rPr>
          <w:i/>
          <w:noProof/>
        </w:rPr>
        <w:t>Journal of Oncology Pharmacy Practice, 24</w:t>
      </w:r>
      <w:r w:rsidRPr="00A476B2">
        <w:rPr>
          <w:noProof/>
        </w:rPr>
        <w:t>(2), 116-120.</w:t>
      </w:r>
    </w:p>
    <w:p w14:paraId="57509D89" w14:textId="77777777" w:rsidR="00A476B2" w:rsidRPr="00A476B2" w:rsidRDefault="00A476B2" w:rsidP="00A476B2">
      <w:pPr>
        <w:pStyle w:val="EndNoteBibliography"/>
        <w:spacing w:after="0"/>
        <w:ind w:left="720" w:hanging="720"/>
        <w:rPr>
          <w:noProof/>
        </w:rPr>
      </w:pPr>
      <w:r w:rsidRPr="00A476B2">
        <w:rPr>
          <w:noProof/>
        </w:rPr>
        <w:t xml:space="preserve">[13] Francis, S., Heyliger, A., Miyares, M. &amp; Viera, M. (2015). Potential cost savings associated with dose rounding antineoplastic monoclonal agents. </w:t>
      </w:r>
      <w:r w:rsidRPr="00A476B2">
        <w:rPr>
          <w:i/>
          <w:noProof/>
        </w:rPr>
        <w:t>Journal of Oncology Pharmacy Practice, 21</w:t>
      </w:r>
      <w:r w:rsidRPr="00A476B2">
        <w:rPr>
          <w:noProof/>
        </w:rPr>
        <w:t>(4), 280-284.</w:t>
      </w:r>
    </w:p>
    <w:p w14:paraId="3D5C160A" w14:textId="77777777" w:rsidR="00A476B2" w:rsidRPr="00A476B2" w:rsidRDefault="00A476B2" w:rsidP="00A476B2">
      <w:pPr>
        <w:pStyle w:val="EndNoteBibliography"/>
        <w:spacing w:after="0"/>
        <w:ind w:left="720" w:hanging="720"/>
        <w:rPr>
          <w:noProof/>
        </w:rPr>
      </w:pPr>
      <w:r w:rsidRPr="00A476B2">
        <w:rPr>
          <w:noProof/>
        </w:rPr>
        <w:t xml:space="preserve">[14] Winger, B., Clements, E., Deyoung, J., et al. (2011). Cost savings from dose rounding of biologic anticancer agents in adults. </w:t>
      </w:r>
      <w:r w:rsidRPr="00A476B2">
        <w:rPr>
          <w:i/>
          <w:noProof/>
        </w:rPr>
        <w:t>Journal of Oncology Pharmacy Practice, 17</w:t>
      </w:r>
      <w:r w:rsidRPr="00A476B2">
        <w:rPr>
          <w:noProof/>
        </w:rPr>
        <w:t>(3), 246-251.</w:t>
      </w:r>
    </w:p>
    <w:p w14:paraId="304E2E2F" w14:textId="77777777" w:rsidR="00A476B2" w:rsidRPr="00A476B2" w:rsidRDefault="00A476B2" w:rsidP="00A476B2">
      <w:pPr>
        <w:pStyle w:val="EndNoteBibliography"/>
        <w:spacing w:after="0"/>
        <w:ind w:left="720" w:hanging="720"/>
        <w:rPr>
          <w:noProof/>
        </w:rPr>
      </w:pPr>
      <w:r w:rsidRPr="00A476B2">
        <w:rPr>
          <w:noProof/>
        </w:rPr>
        <w:t xml:space="preserve">[15] Jarkowski, A., Nestico, J., Vona, K. &amp; Khushalani, N. (2014). Dose rounding of ipilimumab in adult metastatic melanoma patients results in significant cost savings. </w:t>
      </w:r>
      <w:r w:rsidRPr="00A476B2">
        <w:rPr>
          <w:i/>
          <w:noProof/>
        </w:rPr>
        <w:t>Journal of Oncology Pharmacy Practice, 20</w:t>
      </w:r>
      <w:r w:rsidRPr="00A476B2">
        <w:rPr>
          <w:noProof/>
        </w:rPr>
        <w:t>(1), 47-50.</w:t>
      </w:r>
    </w:p>
    <w:p w14:paraId="5AE7C835" w14:textId="77777777" w:rsidR="00A476B2" w:rsidRPr="00A476B2" w:rsidRDefault="00A476B2" w:rsidP="00A476B2">
      <w:pPr>
        <w:pStyle w:val="EndNoteBibliography"/>
        <w:spacing w:after="0"/>
        <w:ind w:left="720" w:hanging="720"/>
        <w:rPr>
          <w:noProof/>
        </w:rPr>
      </w:pPr>
      <w:r w:rsidRPr="00A476B2">
        <w:rPr>
          <w:noProof/>
        </w:rPr>
        <w:t xml:space="preserve">[16] Patel, S. &amp; Le, A. (2013). Rounding rituximab dose to nearest vial size. </w:t>
      </w:r>
      <w:r w:rsidRPr="00A476B2">
        <w:rPr>
          <w:i/>
          <w:noProof/>
        </w:rPr>
        <w:t>Journal of Oncology Pharmacy Practice, 19</w:t>
      </w:r>
      <w:r w:rsidRPr="00A476B2">
        <w:rPr>
          <w:noProof/>
        </w:rPr>
        <w:t>(3), 218-221.</w:t>
      </w:r>
    </w:p>
    <w:p w14:paraId="3C35E505" w14:textId="77777777" w:rsidR="00A476B2" w:rsidRPr="00A476B2" w:rsidRDefault="00A476B2" w:rsidP="00A476B2">
      <w:pPr>
        <w:pStyle w:val="EndNoteBibliography"/>
        <w:spacing w:after="0"/>
        <w:ind w:left="720" w:hanging="720"/>
        <w:rPr>
          <w:noProof/>
        </w:rPr>
      </w:pPr>
      <w:r w:rsidRPr="00A476B2">
        <w:rPr>
          <w:noProof/>
        </w:rPr>
        <w:t xml:space="preserve">[17] Dooley, M., Singh, S. &amp; Michael, M. (2004). Implications of dose rounding of chemotherapy to the nearest vial size. </w:t>
      </w:r>
      <w:r w:rsidRPr="00A476B2">
        <w:rPr>
          <w:i/>
          <w:noProof/>
        </w:rPr>
        <w:t>Supportive Care in Cancer, 12</w:t>
      </w:r>
      <w:r w:rsidRPr="00A476B2">
        <w:rPr>
          <w:noProof/>
        </w:rPr>
        <w:t>(9), 653-656.</w:t>
      </w:r>
    </w:p>
    <w:p w14:paraId="34F2195D" w14:textId="77777777" w:rsidR="00A476B2" w:rsidRPr="00A476B2" w:rsidRDefault="00A476B2" w:rsidP="00A476B2">
      <w:pPr>
        <w:pStyle w:val="EndNoteBibliography"/>
        <w:spacing w:after="0"/>
        <w:ind w:left="720" w:hanging="720"/>
        <w:rPr>
          <w:noProof/>
        </w:rPr>
      </w:pPr>
      <w:r w:rsidRPr="00A476B2">
        <w:rPr>
          <w:noProof/>
        </w:rPr>
        <w:t xml:space="preserve">[18] Gilbar, P. &amp; Davis, M. (2021). Dosing of PD-1 and PD-L1 inhibitors: Cost saving initiatives for significantly decreasing associated expenditure. </w:t>
      </w:r>
      <w:r w:rsidRPr="00A476B2">
        <w:rPr>
          <w:i/>
          <w:noProof/>
        </w:rPr>
        <w:t>Journal of Oncology Pharmacy Practice, 27</w:t>
      </w:r>
      <w:r w:rsidRPr="00A476B2">
        <w:rPr>
          <w:noProof/>
        </w:rPr>
        <w:t>(1), 199-204.</w:t>
      </w:r>
    </w:p>
    <w:p w14:paraId="542C134A" w14:textId="77777777" w:rsidR="00A476B2" w:rsidRPr="00A476B2" w:rsidRDefault="00A476B2" w:rsidP="00A476B2">
      <w:pPr>
        <w:pStyle w:val="EndNoteBibliography"/>
        <w:spacing w:after="0"/>
        <w:ind w:left="720" w:hanging="720"/>
        <w:rPr>
          <w:noProof/>
        </w:rPr>
      </w:pPr>
      <w:r w:rsidRPr="00A476B2">
        <w:rPr>
          <w:noProof/>
        </w:rPr>
        <w:t xml:space="preserve">[19] Field, K., Zelenko, A., Kosmider, S., et al. (2010). Dose rounding of chemotherapy in colorectal cancer: an analysis of clinician attitudes and the potential impact on treatment costs. </w:t>
      </w:r>
      <w:r w:rsidRPr="00A476B2">
        <w:rPr>
          <w:i/>
          <w:noProof/>
        </w:rPr>
        <w:t>Asia Pac J Clin Oncol, 6</w:t>
      </w:r>
      <w:r w:rsidRPr="00A476B2">
        <w:rPr>
          <w:noProof/>
        </w:rPr>
        <w:t>(3), 203-209.</w:t>
      </w:r>
    </w:p>
    <w:p w14:paraId="1231FB14" w14:textId="77777777" w:rsidR="00A476B2" w:rsidRPr="00A476B2" w:rsidRDefault="00A476B2" w:rsidP="00A476B2">
      <w:pPr>
        <w:pStyle w:val="EndNoteBibliography"/>
        <w:spacing w:after="0"/>
        <w:ind w:left="720" w:hanging="720"/>
        <w:rPr>
          <w:noProof/>
        </w:rPr>
      </w:pPr>
      <w:r w:rsidRPr="00A476B2">
        <w:rPr>
          <w:noProof/>
        </w:rPr>
        <w:t xml:space="preserve">[20] Chiumente, M., Russi, A., Todino, F., et al. (2021). Preparation of intravenous chemotherapy bags: evaluation of a dose banding approach in an Italian oncology hospital. </w:t>
      </w:r>
      <w:r w:rsidRPr="00A476B2">
        <w:rPr>
          <w:i/>
          <w:noProof/>
        </w:rPr>
        <w:t>Global and Regional Health Technology Assess, 8</w:t>
      </w:r>
      <w:r w:rsidRPr="00A476B2">
        <w:rPr>
          <w:noProof/>
        </w:rPr>
        <w:t>, 29-34.</w:t>
      </w:r>
    </w:p>
    <w:p w14:paraId="563BC0B4" w14:textId="77777777" w:rsidR="00A476B2" w:rsidRPr="00A476B2" w:rsidRDefault="00A476B2" w:rsidP="00A476B2">
      <w:pPr>
        <w:pStyle w:val="EndNoteBibliography"/>
        <w:spacing w:after="0"/>
        <w:ind w:left="720" w:hanging="720"/>
        <w:rPr>
          <w:noProof/>
        </w:rPr>
      </w:pPr>
      <w:r w:rsidRPr="00A476B2">
        <w:rPr>
          <w:noProof/>
        </w:rPr>
        <w:t xml:space="preserve">[21] Claus, B., De Pourcq, K., Clottens, N., Kruse, V., Gemmel, P. &amp; Vandenbroucke, J. (2018). The impact of logarithmic dose banding of anticancer drugs on pharmacy compounding efficiency at Ghent University Hospital. </w:t>
      </w:r>
      <w:r w:rsidRPr="00A476B2">
        <w:rPr>
          <w:i/>
          <w:noProof/>
        </w:rPr>
        <w:t>European Journal of Hospital Pharmacy, 25</w:t>
      </w:r>
      <w:r w:rsidRPr="00A476B2">
        <w:rPr>
          <w:noProof/>
        </w:rPr>
        <w:t>(6), 334-336.</w:t>
      </w:r>
    </w:p>
    <w:p w14:paraId="73D3CCBD" w14:textId="77777777" w:rsidR="00A476B2" w:rsidRPr="00A476B2" w:rsidRDefault="00A476B2" w:rsidP="00A476B2">
      <w:pPr>
        <w:pStyle w:val="EndNoteBibliography"/>
        <w:spacing w:after="0"/>
        <w:ind w:left="720" w:hanging="720"/>
        <w:rPr>
          <w:noProof/>
        </w:rPr>
      </w:pPr>
      <w:r w:rsidRPr="00A476B2">
        <w:rPr>
          <w:noProof/>
        </w:rPr>
        <w:t xml:space="preserve">[22] Baker, J. &amp; Jones, S. (1998). Rationalisation of chemotherapy services in the university hospital birmingham national health science trust. </w:t>
      </w:r>
      <w:r w:rsidRPr="00A476B2">
        <w:rPr>
          <w:i/>
          <w:noProof/>
        </w:rPr>
        <w:t>Journal of Oncology Pharmacy Practice, 4</w:t>
      </w:r>
      <w:r w:rsidRPr="00A476B2">
        <w:rPr>
          <w:noProof/>
        </w:rPr>
        <w:t>(1), 10-14.</w:t>
      </w:r>
    </w:p>
    <w:p w14:paraId="415DFE55" w14:textId="77777777" w:rsidR="00A476B2" w:rsidRPr="00A476B2" w:rsidRDefault="00A476B2" w:rsidP="00A476B2">
      <w:pPr>
        <w:pStyle w:val="EndNoteBibliography"/>
        <w:spacing w:after="0"/>
        <w:ind w:left="720" w:hanging="720"/>
        <w:rPr>
          <w:noProof/>
        </w:rPr>
      </w:pPr>
      <w:r w:rsidRPr="00A476B2">
        <w:rPr>
          <w:noProof/>
        </w:rPr>
        <w:t xml:space="preserve">[23] O’Leary, C., Collins, A., Henman, M. &amp; King, F. (2019). Introduction of a dose-banding system for parenteral chemotherapy on a haematology–oncology day ward. </w:t>
      </w:r>
      <w:r w:rsidRPr="00A476B2">
        <w:rPr>
          <w:i/>
          <w:noProof/>
        </w:rPr>
        <w:t>Journal of Oncology Pharmacy Practice, 25</w:t>
      </w:r>
      <w:r w:rsidRPr="00A476B2">
        <w:rPr>
          <w:noProof/>
        </w:rPr>
        <w:t>(2), 351-361.</w:t>
      </w:r>
    </w:p>
    <w:p w14:paraId="7AAFDD9D" w14:textId="77777777" w:rsidR="00A476B2" w:rsidRPr="00A476B2" w:rsidRDefault="00A476B2" w:rsidP="00A476B2">
      <w:pPr>
        <w:pStyle w:val="EndNoteBibliography"/>
        <w:spacing w:after="0"/>
        <w:ind w:left="720" w:hanging="720"/>
        <w:rPr>
          <w:noProof/>
        </w:rPr>
      </w:pPr>
      <w:r w:rsidRPr="00A476B2">
        <w:rPr>
          <w:noProof/>
        </w:rPr>
        <w:t xml:space="preserve">[24] Gopisankar, M., Wahlang, J., Jagtap, V., Sarkar, C., Purnima Devi, L. &amp; Harris, C. (2019). Cancer chemotherapy drug wastage in a tertiary care hospital in India-A 3-month prospective and 1-year retrospective study. </w:t>
      </w:r>
      <w:r w:rsidRPr="00A476B2">
        <w:rPr>
          <w:i/>
          <w:noProof/>
        </w:rPr>
        <w:t>Br J Clin Pharmacol, 85</w:t>
      </w:r>
      <w:r w:rsidRPr="00A476B2">
        <w:rPr>
          <w:noProof/>
        </w:rPr>
        <w:t>(10), 2428-2435.</w:t>
      </w:r>
    </w:p>
    <w:p w14:paraId="43F4AFE1" w14:textId="77777777" w:rsidR="00A476B2" w:rsidRPr="00A476B2" w:rsidRDefault="00A476B2" w:rsidP="00A476B2">
      <w:pPr>
        <w:pStyle w:val="EndNoteBibliography"/>
        <w:spacing w:after="0"/>
        <w:ind w:left="720" w:hanging="720"/>
        <w:rPr>
          <w:noProof/>
        </w:rPr>
      </w:pPr>
      <w:r w:rsidRPr="00A476B2">
        <w:rPr>
          <w:noProof/>
        </w:rPr>
        <w:t xml:space="preserve">[25] Hyeda, A. &amp; da Costa, E. (2015). A preliminary analysis of the chemotherapy waste in cancer treatment. [Uma analise preliminar do desperdicio de quimioterapia No tratamento do cancer.]. </w:t>
      </w:r>
      <w:r w:rsidRPr="00A476B2">
        <w:rPr>
          <w:i/>
          <w:noProof/>
        </w:rPr>
        <w:t>Value in Health Regional Issues, 8</w:t>
      </w:r>
      <w:r w:rsidRPr="00A476B2">
        <w:rPr>
          <w:noProof/>
        </w:rPr>
        <w:t>, 107-111.</w:t>
      </w:r>
    </w:p>
    <w:p w14:paraId="6CFF7B14" w14:textId="77777777" w:rsidR="00A476B2" w:rsidRPr="00A476B2" w:rsidRDefault="00A476B2" w:rsidP="00A476B2">
      <w:pPr>
        <w:pStyle w:val="EndNoteBibliography"/>
        <w:spacing w:after="0"/>
        <w:ind w:left="720" w:hanging="720"/>
        <w:rPr>
          <w:noProof/>
        </w:rPr>
      </w:pPr>
      <w:r w:rsidRPr="00A476B2">
        <w:rPr>
          <w:noProof/>
        </w:rPr>
        <w:t xml:space="preserve">[26] Jang, A., Nakashima, L., Ng, T., et al. (2021). A real-world data approach to determine the optimal dosing strategy for pembrolizumab. </w:t>
      </w:r>
      <w:r w:rsidRPr="00A476B2">
        <w:rPr>
          <w:i/>
          <w:noProof/>
        </w:rPr>
        <w:t>Journal of Oncology Pharmacy Practice, 27</w:t>
      </w:r>
      <w:r w:rsidRPr="00A476B2">
        <w:rPr>
          <w:noProof/>
        </w:rPr>
        <w:t>(3), 635-643.</w:t>
      </w:r>
    </w:p>
    <w:p w14:paraId="3E793FCE" w14:textId="77777777" w:rsidR="00A476B2" w:rsidRPr="00A476B2" w:rsidRDefault="00A476B2" w:rsidP="00A476B2">
      <w:pPr>
        <w:pStyle w:val="EndNoteBibliography"/>
        <w:spacing w:after="0"/>
        <w:ind w:left="720" w:hanging="720"/>
        <w:rPr>
          <w:noProof/>
        </w:rPr>
      </w:pPr>
      <w:r w:rsidRPr="00A476B2">
        <w:rPr>
          <w:noProof/>
        </w:rPr>
        <w:t xml:space="preserve">[27] Bach, P., Conti, R., Muller, R., Schnorr, G. &amp; Saltz, L. (2016). Overspending driven by oversized single dose vials of cancer drugs. </w:t>
      </w:r>
      <w:r w:rsidRPr="00A476B2">
        <w:rPr>
          <w:i/>
          <w:noProof/>
        </w:rPr>
        <w:t>Bmj, 352</w:t>
      </w:r>
      <w:r w:rsidRPr="00A476B2">
        <w:rPr>
          <w:noProof/>
        </w:rPr>
        <w:t>.</w:t>
      </w:r>
    </w:p>
    <w:p w14:paraId="0AFC7747" w14:textId="77777777" w:rsidR="00A476B2" w:rsidRPr="00A476B2" w:rsidRDefault="00A476B2" w:rsidP="00A476B2">
      <w:pPr>
        <w:pStyle w:val="EndNoteBibliography"/>
        <w:spacing w:after="0"/>
        <w:ind w:left="720" w:hanging="720"/>
        <w:rPr>
          <w:noProof/>
        </w:rPr>
      </w:pPr>
      <w:r w:rsidRPr="00A476B2">
        <w:rPr>
          <w:noProof/>
        </w:rPr>
        <w:t xml:space="preserve">[28] Hatswell, A. &amp; Porter, J. (2019). Reducing Drug Wastage in Pharmaceuticals Dosed by Weight or Body Surface Areas by Optimising Vial Sizes. </w:t>
      </w:r>
      <w:r w:rsidRPr="00A476B2">
        <w:rPr>
          <w:i/>
          <w:noProof/>
        </w:rPr>
        <w:t>Applied Health Economics and Health Policy, 17</w:t>
      </w:r>
      <w:r w:rsidRPr="00A476B2">
        <w:rPr>
          <w:noProof/>
        </w:rPr>
        <w:t>(3), 391-397.</w:t>
      </w:r>
    </w:p>
    <w:p w14:paraId="3107B568" w14:textId="77777777" w:rsidR="00A476B2" w:rsidRPr="00A476B2" w:rsidRDefault="00A476B2" w:rsidP="00A476B2">
      <w:pPr>
        <w:pStyle w:val="EndNoteBibliography"/>
        <w:spacing w:after="0"/>
        <w:ind w:left="720" w:hanging="720"/>
        <w:rPr>
          <w:noProof/>
        </w:rPr>
      </w:pPr>
      <w:r w:rsidRPr="00A476B2">
        <w:rPr>
          <w:noProof/>
        </w:rPr>
        <w:t xml:space="preserve">[29] Hess, L., Cui, Z., Li, X., Oton, A., Shortenhaus, S. &amp; Watson, I. (2018). Drug wastage and costs to the healthcare system in the care of patients with non-small cell lung cancer in the United States. </w:t>
      </w:r>
      <w:r w:rsidRPr="00A476B2">
        <w:rPr>
          <w:i/>
          <w:noProof/>
        </w:rPr>
        <w:t>Journal of Medical Economics, 21</w:t>
      </w:r>
      <w:r w:rsidRPr="00A476B2">
        <w:rPr>
          <w:noProof/>
        </w:rPr>
        <w:t>(8), 755-761.</w:t>
      </w:r>
    </w:p>
    <w:p w14:paraId="0AF48460" w14:textId="77777777" w:rsidR="00A476B2" w:rsidRPr="00A476B2" w:rsidRDefault="00A476B2" w:rsidP="00A476B2">
      <w:pPr>
        <w:pStyle w:val="EndNoteBibliography"/>
        <w:spacing w:after="0"/>
        <w:ind w:left="720" w:hanging="720"/>
        <w:rPr>
          <w:noProof/>
        </w:rPr>
      </w:pPr>
      <w:r w:rsidRPr="00A476B2">
        <w:rPr>
          <w:noProof/>
        </w:rPr>
        <w:t xml:space="preserve">[30] Liran, O., Prus, J., Gordon, N., Almog, V., Gruenewald, T. &amp; Goldstein, D. (2018). A real-world analysis of cancer drug wastage due to oversized vials. </w:t>
      </w:r>
      <w:r w:rsidRPr="00A476B2">
        <w:rPr>
          <w:i/>
          <w:noProof/>
        </w:rPr>
        <w:t>Journal of the American Pharmacists Association, 58</w:t>
      </w:r>
      <w:r w:rsidRPr="00A476B2">
        <w:rPr>
          <w:noProof/>
        </w:rPr>
        <w:t>(6), 643-646.</w:t>
      </w:r>
    </w:p>
    <w:p w14:paraId="6B5928D9" w14:textId="77777777" w:rsidR="00A476B2" w:rsidRPr="00A476B2" w:rsidRDefault="00A476B2" w:rsidP="00A476B2">
      <w:pPr>
        <w:pStyle w:val="EndNoteBibliography"/>
        <w:spacing w:after="0"/>
        <w:ind w:left="720" w:hanging="720"/>
        <w:rPr>
          <w:noProof/>
        </w:rPr>
      </w:pPr>
      <w:r w:rsidRPr="00A476B2">
        <w:rPr>
          <w:noProof/>
        </w:rPr>
        <w:t xml:space="preserve">[31] Matsuo, K., Nomura, H., Uchiyama, M., Miyazaki, M. &amp; Imakyure, O. (2020). Estimating the effect of optimizing anticancer drug vials on medical costs in Japan based on the data from a cancer hospital. </w:t>
      </w:r>
      <w:r w:rsidRPr="00A476B2">
        <w:rPr>
          <w:i/>
          <w:noProof/>
        </w:rPr>
        <w:t>BMC Health Serv Res, 20</w:t>
      </w:r>
      <w:r w:rsidRPr="00A476B2">
        <w:rPr>
          <w:noProof/>
        </w:rPr>
        <w:t>(1), 1-7.</w:t>
      </w:r>
    </w:p>
    <w:p w14:paraId="515B7F72" w14:textId="77777777" w:rsidR="00A476B2" w:rsidRPr="00A476B2" w:rsidRDefault="00A476B2" w:rsidP="00A476B2">
      <w:pPr>
        <w:pStyle w:val="EndNoteBibliography"/>
        <w:spacing w:after="0"/>
        <w:ind w:left="720" w:hanging="720"/>
        <w:rPr>
          <w:noProof/>
        </w:rPr>
      </w:pPr>
      <w:r w:rsidRPr="00A476B2">
        <w:rPr>
          <w:noProof/>
        </w:rPr>
        <w:t xml:space="preserve">[32] Smith, R. (2015). A 2-year retrospective review of vial sharing options for the compounding of cytotoxics. </w:t>
      </w:r>
      <w:r w:rsidRPr="00A476B2">
        <w:rPr>
          <w:i/>
          <w:noProof/>
        </w:rPr>
        <w:t>European Journal of Hospital Pharmacy, 22</w:t>
      </w:r>
      <w:r w:rsidRPr="00A476B2">
        <w:rPr>
          <w:noProof/>
        </w:rPr>
        <w:t>(3), 161-164.</w:t>
      </w:r>
    </w:p>
    <w:p w14:paraId="0FA37175" w14:textId="77777777" w:rsidR="00A476B2" w:rsidRPr="00A476B2" w:rsidRDefault="00A476B2" w:rsidP="00A476B2">
      <w:pPr>
        <w:pStyle w:val="EndNoteBibliography"/>
        <w:spacing w:after="0"/>
        <w:ind w:left="720" w:hanging="720"/>
        <w:rPr>
          <w:noProof/>
        </w:rPr>
      </w:pPr>
      <w:r w:rsidRPr="00A476B2">
        <w:rPr>
          <w:noProof/>
        </w:rPr>
        <w:t xml:space="preserve">[33] Rustemi, F., Malaj, L., Hoti, E. &amp; Balla, E. (2018). Cost savings as a result of bortezomib vial sharing in Albania. </w:t>
      </w:r>
      <w:r w:rsidRPr="00A476B2">
        <w:rPr>
          <w:i/>
          <w:noProof/>
        </w:rPr>
        <w:t>European Scientific Journal, 14</w:t>
      </w:r>
      <w:r w:rsidRPr="00A476B2">
        <w:rPr>
          <w:noProof/>
        </w:rPr>
        <w:t>(21), 278-285.</w:t>
      </w:r>
    </w:p>
    <w:p w14:paraId="30E1CBAE" w14:textId="77777777" w:rsidR="00A476B2" w:rsidRPr="00A476B2" w:rsidRDefault="00A476B2" w:rsidP="00A476B2">
      <w:pPr>
        <w:pStyle w:val="EndNoteBibliography"/>
        <w:spacing w:after="0"/>
        <w:ind w:left="720" w:hanging="720"/>
        <w:rPr>
          <w:noProof/>
        </w:rPr>
      </w:pPr>
      <w:r w:rsidRPr="00A476B2">
        <w:rPr>
          <w:noProof/>
        </w:rPr>
        <w:t xml:space="preserve">[34] </w:t>
      </w:r>
      <w:r w:rsidRPr="00A476B2">
        <w:rPr>
          <w:i/>
          <w:noProof/>
        </w:rPr>
        <w:t>Medications in single-dose vials: Implications of discarded drugs</w:t>
      </w:r>
      <w:r w:rsidRPr="00A476B2">
        <w:rPr>
          <w:noProof/>
        </w:rPr>
        <w:t>. (2021).  (S. Nass, T. Lustig, F. Amankwah &amp; E. Shortliffe Eds.). Washington, DC: National Academies Press.</w:t>
      </w:r>
    </w:p>
    <w:p w14:paraId="17296E36" w14:textId="77777777" w:rsidR="00A476B2" w:rsidRPr="00A476B2" w:rsidRDefault="00A476B2" w:rsidP="00A476B2">
      <w:pPr>
        <w:pStyle w:val="EndNoteBibliography"/>
        <w:spacing w:after="0"/>
        <w:ind w:left="720" w:hanging="720"/>
        <w:rPr>
          <w:noProof/>
        </w:rPr>
      </w:pPr>
      <w:r w:rsidRPr="00A476B2">
        <w:rPr>
          <w:noProof/>
        </w:rPr>
        <w:t xml:space="preserve">[35] Fasola, G., Aprile, G. &amp; Marini, L. (2014). Drug waste minimization as an effective strategy of cost-containment in Oncology. </w:t>
      </w:r>
      <w:r w:rsidRPr="00A476B2">
        <w:rPr>
          <w:i/>
          <w:noProof/>
        </w:rPr>
        <w:t>BMC Health Serv Res, 14</w:t>
      </w:r>
      <w:r w:rsidRPr="00A476B2">
        <w:rPr>
          <w:noProof/>
        </w:rPr>
        <w:t>(57).</w:t>
      </w:r>
    </w:p>
    <w:p w14:paraId="69B3DE60" w14:textId="77777777" w:rsidR="00A476B2" w:rsidRPr="00A476B2" w:rsidRDefault="00A476B2" w:rsidP="00A476B2">
      <w:pPr>
        <w:pStyle w:val="EndNoteBibliography"/>
        <w:spacing w:after="0"/>
        <w:ind w:left="720" w:hanging="720"/>
        <w:rPr>
          <w:noProof/>
        </w:rPr>
      </w:pPr>
      <w:r w:rsidRPr="00A476B2">
        <w:rPr>
          <w:noProof/>
        </w:rPr>
        <w:t xml:space="preserve">[36] Gilbar, P., Chambers, C. &amp; Gilbar, E. (2017). Opportunities to significantly reduce expenditure associated with cancer drugs. </w:t>
      </w:r>
      <w:r w:rsidRPr="00A476B2">
        <w:rPr>
          <w:i/>
          <w:noProof/>
        </w:rPr>
        <w:t>Future Oncology, 13</w:t>
      </w:r>
      <w:r w:rsidRPr="00A476B2">
        <w:rPr>
          <w:noProof/>
        </w:rPr>
        <w:t>(15), 1311-1322.</w:t>
      </w:r>
    </w:p>
    <w:p w14:paraId="6B9866B1" w14:textId="77777777" w:rsidR="00A476B2" w:rsidRPr="00A476B2" w:rsidRDefault="00A476B2" w:rsidP="00A476B2">
      <w:pPr>
        <w:pStyle w:val="EndNoteBibliography"/>
        <w:spacing w:after="0"/>
        <w:ind w:left="720" w:hanging="720"/>
        <w:rPr>
          <w:noProof/>
        </w:rPr>
      </w:pPr>
      <w:r w:rsidRPr="00A476B2">
        <w:rPr>
          <w:noProof/>
        </w:rPr>
        <w:t xml:space="preserve">[37] Gilbar, P. &amp; Chambers, C. (2018). How can we ensure value for money from expenditure on injectable cancer drugs? </w:t>
      </w:r>
      <w:r w:rsidRPr="00A476B2">
        <w:rPr>
          <w:i/>
          <w:noProof/>
        </w:rPr>
        <w:t>Journal of Oncology Pharmacy Practice, 24</w:t>
      </w:r>
      <w:r w:rsidRPr="00A476B2">
        <w:rPr>
          <w:noProof/>
        </w:rPr>
        <w:t>(6), 473-476.</w:t>
      </w:r>
    </w:p>
    <w:p w14:paraId="26BC99EB" w14:textId="77777777" w:rsidR="00A476B2" w:rsidRPr="00A476B2" w:rsidRDefault="00A476B2" w:rsidP="00A476B2">
      <w:pPr>
        <w:pStyle w:val="EndNoteBibliography"/>
        <w:spacing w:after="0"/>
        <w:ind w:left="720" w:hanging="720"/>
        <w:rPr>
          <w:noProof/>
        </w:rPr>
      </w:pPr>
      <w:r w:rsidRPr="00A476B2">
        <w:rPr>
          <w:noProof/>
        </w:rPr>
        <w:t xml:space="preserve">[38] Gilbar, P., Sung, J., Brown, V. &amp; Kondalsany‐Chennakesavan, S. (2019). Expanding the war on waste: recycling cancer drugs. </w:t>
      </w:r>
      <w:r w:rsidRPr="00A476B2">
        <w:rPr>
          <w:i/>
          <w:noProof/>
        </w:rPr>
        <w:t>Journal of Pharmacy Practice and Research, 49</w:t>
      </w:r>
      <w:r w:rsidRPr="00A476B2">
        <w:rPr>
          <w:noProof/>
        </w:rPr>
        <w:t>(5), 454-459.</w:t>
      </w:r>
    </w:p>
    <w:p w14:paraId="02A843D2" w14:textId="77777777" w:rsidR="00A476B2" w:rsidRPr="00A476B2" w:rsidRDefault="00A476B2" w:rsidP="00A476B2">
      <w:pPr>
        <w:pStyle w:val="EndNoteBibliography"/>
        <w:spacing w:after="0"/>
        <w:ind w:left="720" w:hanging="720"/>
        <w:rPr>
          <w:noProof/>
        </w:rPr>
      </w:pPr>
      <w:r w:rsidRPr="00A476B2">
        <w:rPr>
          <w:noProof/>
        </w:rPr>
        <w:t xml:space="preserve">[39] North, R., Harvey, V., Cox, L. &amp; Ryan, S. (2015). Medical resource utilization for administration of trastuzumab in a New Zealand oncology outpatient setting: a time and motion study. </w:t>
      </w:r>
      <w:r w:rsidRPr="00A476B2">
        <w:rPr>
          <w:i/>
          <w:noProof/>
        </w:rPr>
        <w:t>ClinicoEconomics and Outcomes Research, 7</w:t>
      </w:r>
      <w:r w:rsidRPr="00A476B2">
        <w:rPr>
          <w:noProof/>
        </w:rPr>
        <w:t>, 423-430.</w:t>
      </w:r>
    </w:p>
    <w:p w14:paraId="2E928988" w14:textId="77777777" w:rsidR="00A476B2" w:rsidRPr="00A476B2" w:rsidRDefault="00A476B2" w:rsidP="00A476B2">
      <w:pPr>
        <w:pStyle w:val="EndNoteBibliography"/>
        <w:spacing w:after="0"/>
        <w:ind w:left="720" w:hanging="720"/>
        <w:rPr>
          <w:noProof/>
        </w:rPr>
      </w:pPr>
      <w:r w:rsidRPr="00A476B2">
        <w:rPr>
          <w:noProof/>
        </w:rPr>
        <w:t xml:space="preserve">[40] Shinder, G., Paradis, P., Posman, M. &amp; Mishagina, N. (2012). Patient and work flow and costs associated with staff time and facility usage at a comprehensive cancer centre in Quebec, Canada – a time and motion study. </w:t>
      </w:r>
      <w:r w:rsidRPr="00A476B2">
        <w:rPr>
          <w:i/>
          <w:noProof/>
        </w:rPr>
        <w:t>BMC Health Serv Res, 12</w:t>
      </w:r>
      <w:r w:rsidRPr="00A476B2">
        <w:rPr>
          <w:noProof/>
        </w:rPr>
        <w:t>(370).</w:t>
      </w:r>
    </w:p>
    <w:p w14:paraId="5B5CAB39" w14:textId="77777777" w:rsidR="00A476B2" w:rsidRPr="00A476B2" w:rsidRDefault="00A476B2" w:rsidP="00A476B2">
      <w:pPr>
        <w:pStyle w:val="EndNoteBibliography"/>
        <w:spacing w:after="0"/>
        <w:ind w:left="720" w:hanging="720"/>
        <w:rPr>
          <w:noProof/>
        </w:rPr>
      </w:pPr>
      <w:r w:rsidRPr="00A476B2">
        <w:rPr>
          <w:noProof/>
        </w:rPr>
        <w:t>[41] King, S., Scott, W. &amp; Watson, J. (2017). Review of pharmacy remuneration and regulation. Canberra: Australian Government, Department of Health.</w:t>
      </w:r>
    </w:p>
    <w:p w14:paraId="30D87D69" w14:textId="77777777" w:rsidR="00A476B2" w:rsidRPr="00A476B2" w:rsidRDefault="00A476B2" w:rsidP="00A476B2">
      <w:pPr>
        <w:pStyle w:val="EndNoteBibliography"/>
        <w:spacing w:after="0"/>
        <w:ind w:left="720" w:hanging="720"/>
        <w:rPr>
          <w:noProof/>
        </w:rPr>
      </w:pPr>
      <w:r w:rsidRPr="00A476B2">
        <w:rPr>
          <w:noProof/>
        </w:rPr>
        <w:t xml:space="preserve">[42] Harris, C., Daniels, B., Ward, R. &amp; Pearson, S. (2017). Retrospective comparison of Australia's Pharmaceutical Benefits Scheme claims data with prescription data in HER2-positive early breast cancer patients, 2008-2012. </w:t>
      </w:r>
      <w:r w:rsidRPr="00A476B2">
        <w:rPr>
          <w:i/>
          <w:noProof/>
        </w:rPr>
        <w:t>Public health research &amp; practice, 27</w:t>
      </w:r>
      <w:r w:rsidRPr="00A476B2">
        <w:rPr>
          <w:noProof/>
        </w:rPr>
        <w:t>(5).</w:t>
      </w:r>
    </w:p>
    <w:p w14:paraId="751861DF" w14:textId="77777777" w:rsidR="00A476B2" w:rsidRPr="00A476B2" w:rsidRDefault="00A476B2" w:rsidP="00A476B2">
      <w:pPr>
        <w:pStyle w:val="EndNoteBibliography"/>
        <w:spacing w:after="0"/>
        <w:ind w:left="720" w:hanging="720"/>
        <w:rPr>
          <w:noProof/>
        </w:rPr>
      </w:pPr>
      <w:r w:rsidRPr="00A476B2">
        <w:rPr>
          <w:noProof/>
        </w:rPr>
        <w:t xml:space="preserve">[43] Daniels, B., Girosi, F., Tervonen, H., et al. (2018). Adherence to prescribing restrictions for HER2-positive metastatic breast cancer in Australia: A national population-based observational study (2001-2016). </w:t>
      </w:r>
      <w:r w:rsidRPr="00A476B2">
        <w:rPr>
          <w:i/>
          <w:noProof/>
        </w:rPr>
        <w:t>PLoS One, 13</w:t>
      </w:r>
      <w:r w:rsidRPr="00A476B2">
        <w:rPr>
          <w:noProof/>
        </w:rPr>
        <w:t>(7).</w:t>
      </w:r>
    </w:p>
    <w:p w14:paraId="37E0466A" w14:textId="77777777" w:rsidR="00A476B2" w:rsidRPr="00A476B2" w:rsidRDefault="00A476B2" w:rsidP="00A476B2">
      <w:pPr>
        <w:pStyle w:val="EndNoteBibliography"/>
        <w:spacing w:after="0"/>
        <w:ind w:left="720" w:hanging="720"/>
        <w:rPr>
          <w:noProof/>
        </w:rPr>
      </w:pPr>
      <w:r w:rsidRPr="00A476B2">
        <w:rPr>
          <w:noProof/>
        </w:rPr>
        <w:t xml:space="preserve">[44] Gilbert, R., Kozak, M., Dobish, R., et al. (2018). Intravenous Chemotherapy Compounding Errors in a Follow-Up Pan-Canadian Observational Study. </w:t>
      </w:r>
      <w:r w:rsidRPr="00A476B2">
        <w:rPr>
          <w:i/>
          <w:noProof/>
        </w:rPr>
        <w:t>American Society of Clinical Oncology, 14</w:t>
      </w:r>
      <w:r w:rsidRPr="00A476B2">
        <w:rPr>
          <w:noProof/>
        </w:rPr>
        <w:t>(5), e295-303.</w:t>
      </w:r>
    </w:p>
    <w:p w14:paraId="02D996C7" w14:textId="77777777" w:rsidR="00A476B2" w:rsidRPr="00A476B2" w:rsidRDefault="00A476B2" w:rsidP="00A476B2">
      <w:pPr>
        <w:pStyle w:val="EndNoteBibliography"/>
        <w:spacing w:after="0"/>
        <w:ind w:left="720" w:hanging="720"/>
        <w:rPr>
          <w:noProof/>
        </w:rPr>
      </w:pPr>
      <w:r w:rsidRPr="00A476B2">
        <w:rPr>
          <w:noProof/>
        </w:rPr>
        <w:t xml:space="preserve">[45] White, R., Cassano-Piché, A., Fields, A., Cheng, R. &amp; Easty, A. (2014). Intravenous chemotherapy preparation errors: Patient safety risks identified in a pan-Canadian exploratory study. </w:t>
      </w:r>
      <w:r w:rsidRPr="00A476B2">
        <w:rPr>
          <w:i/>
          <w:noProof/>
        </w:rPr>
        <w:t>Journal of Oncology Pharmacy Practice, 20</w:t>
      </w:r>
      <w:r w:rsidRPr="00A476B2">
        <w:rPr>
          <w:noProof/>
        </w:rPr>
        <w:t>(1), 40-46.</w:t>
      </w:r>
    </w:p>
    <w:p w14:paraId="51E9AEA8" w14:textId="77777777" w:rsidR="00A476B2" w:rsidRPr="00A476B2" w:rsidRDefault="00A476B2" w:rsidP="00A476B2">
      <w:pPr>
        <w:pStyle w:val="EndNoteBibliography"/>
        <w:spacing w:after="0"/>
        <w:ind w:left="720" w:hanging="720"/>
        <w:rPr>
          <w:noProof/>
        </w:rPr>
      </w:pPr>
      <w:r w:rsidRPr="00A476B2">
        <w:rPr>
          <w:noProof/>
        </w:rPr>
        <w:t xml:space="preserve">[46] Weingart, S., Zhang, L., Sweeney, M. &amp; Hassett, M. (2018). Chemotherapy medication errors. </w:t>
      </w:r>
      <w:r w:rsidRPr="00A476B2">
        <w:rPr>
          <w:i/>
          <w:noProof/>
        </w:rPr>
        <w:t>The Lancet Oncology, 19</w:t>
      </w:r>
      <w:r w:rsidRPr="00A476B2">
        <w:rPr>
          <w:noProof/>
        </w:rPr>
        <w:t>(4), e191-199.</w:t>
      </w:r>
    </w:p>
    <w:p w14:paraId="45FA1B5D" w14:textId="77777777" w:rsidR="00A476B2" w:rsidRPr="00A476B2" w:rsidRDefault="00A476B2" w:rsidP="00A476B2">
      <w:pPr>
        <w:pStyle w:val="EndNoteBibliography"/>
        <w:spacing w:after="0"/>
        <w:ind w:left="720" w:hanging="720"/>
        <w:rPr>
          <w:noProof/>
        </w:rPr>
      </w:pPr>
      <w:r w:rsidRPr="00A476B2">
        <w:rPr>
          <w:noProof/>
        </w:rPr>
        <w:t xml:space="preserve">[47] Reinhardt, H., Otte, P., Eggleton, A., et al. (2019). Avoiding chemotherapy prescribing errors: Analysis and innovative strategies. </w:t>
      </w:r>
      <w:r w:rsidRPr="00A476B2">
        <w:rPr>
          <w:i/>
          <w:noProof/>
        </w:rPr>
        <w:t>Cancer, 125</w:t>
      </w:r>
      <w:r w:rsidRPr="00A476B2">
        <w:rPr>
          <w:noProof/>
        </w:rPr>
        <w:t>(9), 1547-1557.</w:t>
      </w:r>
    </w:p>
    <w:p w14:paraId="2A5860C4" w14:textId="77777777" w:rsidR="00A476B2" w:rsidRPr="00A476B2" w:rsidRDefault="00A476B2" w:rsidP="00A476B2">
      <w:pPr>
        <w:pStyle w:val="EndNoteBibliography"/>
        <w:spacing w:after="0"/>
        <w:ind w:left="720" w:hanging="720"/>
        <w:rPr>
          <w:noProof/>
        </w:rPr>
      </w:pPr>
      <w:r w:rsidRPr="00A476B2">
        <w:rPr>
          <w:noProof/>
        </w:rPr>
        <w:t xml:space="preserve">[48] Jenkins, P. &amp; Wallis, R. (2010). Dose-rounding of adjuvant chemotherapy for breast cancer: an audit of toxicity. </w:t>
      </w:r>
      <w:r w:rsidRPr="00A476B2">
        <w:rPr>
          <w:i/>
          <w:noProof/>
        </w:rPr>
        <w:t>Journal of Oncology Pharmacy Practice, 16</w:t>
      </w:r>
      <w:r w:rsidRPr="00A476B2">
        <w:rPr>
          <w:noProof/>
        </w:rPr>
        <w:t>(4), 251-255.</w:t>
      </w:r>
    </w:p>
    <w:p w14:paraId="56C28FC7" w14:textId="77777777" w:rsidR="00A476B2" w:rsidRPr="00A476B2" w:rsidRDefault="00A476B2" w:rsidP="00A476B2">
      <w:pPr>
        <w:pStyle w:val="EndNoteBibliography"/>
        <w:spacing w:after="0"/>
        <w:ind w:left="720" w:hanging="720"/>
        <w:rPr>
          <w:noProof/>
        </w:rPr>
      </w:pPr>
      <w:r w:rsidRPr="00A476B2">
        <w:rPr>
          <w:noProof/>
        </w:rPr>
        <w:t xml:space="preserve">[49] Alexander, M., King, J., Bajel, A., et al. (2014). Australian consensus guidelines for the safe handling of monoclonal antibodies for cancer treatment by healthcare personnel. </w:t>
      </w:r>
      <w:r w:rsidRPr="00A476B2">
        <w:rPr>
          <w:i/>
          <w:noProof/>
        </w:rPr>
        <w:t>Internal Medicine, 44</w:t>
      </w:r>
      <w:r w:rsidRPr="00A476B2">
        <w:rPr>
          <w:noProof/>
        </w:rPr>
        <w:t>(10), 1018-1026.</w:t>
      </w:r>
    </w:p>
    <w:p w14:paraId="440ABA88" w14:textId="77777777" w:rsidR="00A476B2" w:rsidRPr="00A476B2" w:rsidRDefault="00A476B2" w:rsidP="00A476B2">
      <w:pPr>
        <w:pStyle w:val="EndNoteBibliography"/>
        <w:spacing w:after="0"/>
        <w:ind w:left="720" w:hanging="720"/>
        <w:rPr>
          <w:noProof/>
        </w:rPr>
      </w:pPr>
      <w:r w:rsidRPr="00A476B2">
        <w:rPr>
          <w:noProof/>
        </w:rPr>
        <w:t>[50] AIHW. (2019). Rural and remote health. Canberra: Australian Government, Australian Institute of Health &amp; Welfare (AIHW).</w:t>
      </w:r>
    </w:p>
    <w:p w14:paraId="595F016F" w14:textId="77777777" w:rsidR="00A476B2" w:rsidRPr="00A476B2" w:rsidRDefault="00A476B2" w:rsidP="00A476B2">
      <w:pPr>
        <w:pStyle w:val="EndNoteBibliography"/>
        <w:spacing w:after="0"/>
        <w:ind w:left="720" w:hanging="720"/>
        <w:rPr>
          <w:noProof/>
        </w:rPr>
      </w:pPr>
      <w:r w:rsidRPr="00A476B2">
        <w:rPr>
          <w:noProof/>
        </w:rPr>
        <w:t>[51] TGA. (2021). Database of adverse event notifications. Canberra: Australian Government, Therapeutic Goods Administration (TGA).</w:t>
      </w:r>
    </w:p>
    <w:p w14:paraId="65CD8323" w14:textId="77777777" w:rsidR="00A476B2" w:rsidRPr="00A476B2" w:rsidRDefault="00A476B2" w:rsidP="00A476B2">
      <w:pPr>
        <w:pStyle w:val="EndNoteBibliography"/>
        <w:spacing w:after="0"/>
        <w:ind w:left="720" w:hanging="720"/>
        <w:rPr>
          <w:noProof/>
        </w:rPr>
      </w:pPr>
      <w:r w:rsidRPr="00A476B2">
        <w:rPr>
          <w:noProof/>
        </w:rPr>
        <w:t>[52] Böhm, R. (2018). Primer on disproportionality analysis.</w:t>
      </w:r>
    </w:p>
    <w:p w14:paraId="147236EB" w14:textId="77777777" w:rsidR="00A476B2" w:rsidRPr="00A476B2" w:rsidRDefault="00A476B2" w:rsidP="00A476B2">
      <w:pPr>
        <w:pStyle w:val="EndNoteBibliography"/>
        <w:spacing w:after="0"/>
        <w:ind w:left="720" w:hanging="720"/>
        <w:rPr>
          <w:noProof/>
        </w:rPr>
      </w:pPr>
      <w:r w:rsidRPr="00A476B2">
        <w:rPr>
          <w:noProof/>
        </w:rPr>
        <w:t xml:space="preserve">[53] Levesque, J.-F., Russell, G. &amp; Harris, M. (2013). Patient-centred access to health care: Conceptualising access at the interface of health systems and populations. </w:t>
      </w:r>
      <w:r w:rsidRPr="00A476B2">
        <w:rPr>
          <w:i/>
          <w:noProof/>
        </w:rPr>
        <w:t>International Journal for Equity in Health, 12</w:t>
      </w:r>
      <w:r w:rsidRPr="00A476B2">
        <w:rPr>
          <w:noProof/>
        </w:rPr>
        <w:t>(18).</w:t>
      </w:r>
    </w:p>
    <w:p w14:paraId="4718EAF3" w14:textId="77777777" w:rsidR="00A476B2" w:rsidRPr="00A476B2" w:rsidRDefault="00A476B2" w:rsidP="00A476B2">
      <w:pPr>
        <w:pStyle w:val="EndNoteBibliography"/>
        <w:spacing w:after="0"/>
        <w:ind w:left="720" w:hanging="720"/>
        <w:rPr>
          <w:noProof/>
        </w:rPr>
      </w:pPr>
      <w:r w:rsidRPr="00A476B2">
        <w:rPr>
          <w:noProof/>
        </w:rPr>
        <w:t>[54] ACSQHC. (2021). National Safety and Quality Health Service Standards (second edition). Sydney: Australian Commission on Safety and Quality in Health Care (ACSQHC).</w:t>
      </w:r>
    </w:p>
    <w:p w14:paraId="78A6543F" w14:textId="77777777" w:rsidR="00A476B2" w:rsidRPr="00A476B2" w:rsidRDefault="00A476B2" w:rsidP="00A476B2">
      <w:pPr>
        <w:pStyle w:val="EndNoteBibliography"/>
        <w:spacing w:after="0"/>
        <w:ind w:left="720" w:hanging="720"/>
        <w:rPr>
          <w:noProof/>
        </w:rPr>
      </w:pPr>
      <w:r w:rsidRPr="00A476B2">
        <w:rPr>
          <w:noProof/>
        </w:rPr>
        <w:t xml:space="preserve">[55] Fahey, O., Koth, S., Bergsbaken, J., Jones, H. &amp; Trapskin, P. (2020). Automated parenteral chemotherapy dose-banding to improve patient safety and decrease drug costs. </w:t>
      </w:r>
      <w:r w:rsidRPr="00A476B2">
        <w:rPr>
          <w:i/>
          <w:noProof/>
        </w:rPr>
        <w:t>Journal of Oncology Pharmacy Practice, 26</w:t>
      </w:r>
      <w:r w:rsidRPr="00A476B2">
        <w:rPr>
          <w:noProof/>
        </w:rPr>
        <w:t>(2), 345-350.</w:t>
      </w:r>
    </w:p>
    <w:p w14:paraId="7A347E1E" w14:textId="77777777" w:rsidR="00A476B2" w:rsidRPr="00A476B2" w:rsidRDefault="00A476B2" w:rsidP="00A476B2">
      <w:pPr>
        <w:pStyle w:val="EndNoteBibliography"/>
        <w:spacing w:after="0"/>
        <w:ind w:left="720" w:hanging="720"/>
        <w:rPr>
          <w:noProof/>
        </w:rPr>
      </w:pPr>
      <w:r w:rsidRPr="00A476B2">
        <w:rPr>
          <w:noProof/>
        </w:rPr>
        <w:t xml:space="preserve">[56] Vandyke, T., Athmann, P., Ballmer, C. &amp; Kintzel, P. (2017). Cost avoidance from dose rounding biologic and cytotoxic antineoplastics. </w:t>
      </w:r>
      <w:r w:rsidRPr="00A476B2">
        <w:rPr>
          <w:i/>
          <w:noProof/>
        </w:rPr>
        <w:t>Journal of Oncology Pharmacy Practice, 23</w:t>
      </w:r>
      <w:r w:rsidRPr="00A476B2">
        <w:rPr>
          <w:noProof/>
        </w:rPr>
        <w:t>(5), 379-383.</w:t>
      </w:r>
    </w:p>
    <w:p w14:paraId="746C659A" w14:textId="77777777" w:rsidR="00A476B2" w:rsidRPr="00A476B2" w:rsidRDefault="00A476B2" w:rsidP="00A476B2">
      <w:pPr>
        <w:pStyle w:val="EndNoteBibliography"/>
        <w:spacing w:after="0"/>
        <w:ind w:left="720" w:hanging="720"/>
        <w:rPr>
          <w:noProof/>
        </w:rPr>
      </w:pPr>
      <w:r w:rsidRPr="00A476B2">
        <w:rPr>
          <w:noProof/>
        </w:rPr>
        <w:t xml:space="preserve">[57] Respaud, R., Tournamille, J., Saintenoy, G., et al. (2014). Computer-assisted management of unconsumed drugs as a cost-containment strategy in oncology. </w:t>
      </w:r>
      <w:r w:rsidRPr="00A476B2">
        <w:rPr>
          <w:i/>
          <w:noProof/>
        </w:rPr>
        <w:t>Int J Clin Pharm, 36</w:t>
      </w:r>
      <w:r w:rsidRPr="00A476B2">
        <w:rPr>
          <w:noProof/>
        </w:rPr>
        <w:t>(5), 892-895.</w:t>
      </w:r>
    </w:p>
    <w:p w14:paraId="760E7B3D" w14:textId="77777777" w:rsidR="00A476B2" w:rsidRPr="00A476B2" w:rsidRDefault="00A476B2" w:rsidP="00A476B2">
      <w:pPr>
        <w:pStyle w:val="EndNoteBibliography"/>
        <w:spacing w:after="0"/>
        <w:ind w:left="720" w:hanging="720"/>
        <w:rPr>
          <w:noProof/>
        </w:rPr>
      </w:pPr>
      <w:r w:rsidRPr="00A476B2">
        <w:rPr>
          <w:noProof/>
        </w:rPr>
        <w:t xml:space="preserve">[58] Gilbar, P., Chambers, C., Vandenbrouche, J., Sessink, P. &amp; Tyler, T. (2019). How can the use of closed system transfer devices to facilitate sharing of drug vials be optimised to achieve maximum cost savings? </w:t>
      </w:r>
      <w:r w:rsidRPr="00A476B2">
        <w:rPr>
          <w:i/>
          <w:noProof/>
        </w:rPr>
        <w:t>Journal of Oncology Pharmacy Practice, 25</w:t>
      </w:r>
      <w:r w:rsidRPr="00A476B2">
        <w:rPr>
          <w:noProof/>
        </w:rPr>
        <w:t>(1), 205-209.</w:t>
      </w:r>
    </w:p>
    <w:p w14:paraId="1A7C60A7" w14:textId="77777777" w:rsidR="00A476B2" w:rsidRPr="00A476B2" w:rsidRDefault="00A476B2" w:rsidP="00A476B2">
      <w:pPr>
        <w:pStyle w:val="EndNoteBibliography"/>
        <w:spacing w:after="0"/>
        <w:ind w:left="720" w:hanging="720"/>
        <w:rPr>
          <w:noProof/>
        </w:rPr>
      </w:pPr>
      <w:r w:rsidRPr="00A476B2">
        <w:rPr>
          <w:noProof/>
        </w:rPr>
        <w:t xml:space="preserve">[59] Gordon, H., Hoeber, M. &amp; Schneider, A. (2012). Telepharmacy in a rural Alberta Community Cancer Network. </w:t>
      </w:r>
      <w:r w:rsidRPr="00A476B2">
        <w:rPr>
          <w:i/>
          <w:noProof/>
        </w:rPr>
        <w:t>Journal of Oncology Pharmacy Practice, 18</w:t>
      </w:r>
      <w:r w:rsidRPr="00A476B2">
        <w:rPr>
          <w:noProof/>
        </w:rPr>
        <w:t>(3), 366-376.</w:t>
      </w:r>
    </w:p>
    <w:p w14:paraId="50A80694" w14:textId="77777777" w:rsidR="00A476B2" w:rsidRPr="00A476B2" w:rsidRDefault="00A476B2" w:rsidP="00A476B2">
      <w:pPr>
        <w:pStyle w:val="EndNoteBibliography"/>
        <w:spacing w:after="0"/>
        <w:ind w:left="720" w:hanging="720"/>
        <w:rPr>
          <w:noProof/>
        </w:rPr>
      </w:pPr>
      <w:r w:rsidRPr="00A476B2">
        <w:rPr>
          <w:noProof/>
        </w:rPr>
        <w:t xml:space="preserve">[60] Sirintrapun, S. &amp; Lopez, A. (2018). Telemedicine in Cancer Care. </w:t>
      </w:r>
      <w:r w:rsidRPr="00A476B2">
        <w:rPr>
          <w:i/>
          <w:noProof/>
        </w:rPr>
        <w:t>American Society of Clinical Oncology Educational Book, 38</w:t>
      </w:r>
      <w:r w:rsidRPr="00A476B2">
        <w:rPr>
          <w:noProof/>
        </w:rPr>
        <w:t>, 540-545.</w:t>
      </w:r>
    </w:p>
    <w:p w14:paraId="18429043" w14:textId="77777777" w:rsidR="00A476B2" w:rsidRPr="00A476B2" w:rsidRDefault="00A476B2" w:rsidP="00A476B2">
      <w:pPr>
        <w:pStyle w:val="EndNoteBibliography"/>
        <w:spacing w:after="0"/>
        <w:ind w:left="720" w:hanging="720"/>
        <w:rPr>
          <w:noProof/>
        </w:rPr>
      </w:pPr>
      <w:r w:rsidRPr="00A476B2">
        <w:rPr>
          <w:noProof/>
        </w:rPr>
        <w:t xml:space="preserve">[61] Vo, A. &amp; Gustafson, D. (2020). Telepharmacy in oncology care: A scoping review. </w:t>
      </w:r>
      <w:r w:rsidRPr="00A476B2">
        <w:rPr>
          <w:i/>
          <w:noProof/>
        </w:rPr>
        <w:t>Journal of Telemedicine and Telecare</w:t>
      </w:r>
      <w:r w:rsidRPr="00A476B2">
        <w:rPr>
          <w:noProof/>
        </w:rPr>
        <w:t>.</w:t>
      </w:r>
    </w:p>
    <w:p w14:paraId="0B3CD25F" w14:textId="77777777" w:rsidR="00A476B2" w:rsidRPr="00A476B2" w:rsidRDefault="00A476B2" w:rsidP="00A476B2">
      <w:pPr>
        <w:pStyle w:val="EndNoteBibliography"/>
        <w:spacing w:after="0"/>
        <w:ind w:left="720" w:hanging="720"/>
        <w:rPr>
          <w:noProof/>
        </w:rPr>
      </w:pPr>
      <w:r w:rsidRPr="00A476B2">
        <w:rPr>
          <w:noProof/>
        </w:rPr>
        <w:t xml:space="preserve">[62] Sabesan, S., Brown, A. &amp; Joshi, A. (2018). Enhancing chemotherapy capabilities in rural hospitals: Implementation of a telechemotherapy model (QReCS) in North Queensland, Australia. </w:t>
      </w:r>
      <w:r w:rsidRPr="00A476B2">
        <w:rPr>
          <w:i/>
          <w:noProof/>
        </w:rPr>
        <w:t>Journal of Clinical Oncology, 36</w:t>
      </w:r>
      <w:r w:rsidRPr="00A476B2">
        <w:rPr>
          <w:noProof/>
        </w:rPr>
        <w:t>(15 Supplement 1).</w:t>
      </w:r>
    </w:p>
    <w:p w14:paraId="48A96933" w14:textId="77777777" w:rsidR="00A476B2" w:rsidRPr="00A476B2" w:rsidRDefault="00A476B2" w:rsidP="00A476B2">
      <w:pPr>
        <w:pStyle w:val="EndNoteBibliography"/>
        <w:spacing w:after="0"/>
        <w:ind w:left="720" w:hanging="720"/>
        <w:rPr>
          <w:noProof/>
        </w:rPr>
      </w:pPr>
      <w:r w:rsidRPr="00A476B2">
        <w:rPr>
          <w:noProof/>
        </w:rPr>
        <w:t xml:space="preserve">[63] Lingaratnam, S., Murray, D., Carle, A., Kirsa, S., Paterson, R. &amp; Rischin, D. (2013). Developing a Performance Data Suite to Facilitate Lean Improvement in a Chemotherapy Day Unit. </w:t>
      </w:r>
      <w:r w:rsidRPr="00A476B2">
        <w:rPr>
          <w:i/>
          <w:noProof/>
        </w:rPr>
        <w:t>Journal of Oncology Practice, 9</w:t>
      </w:r>
      <w:r w:rsidRPr="00A476B2">
        <w:rPr>
          <w:noProof/>
        </w:rPr>
        <w:t>(4), e115-121.</w:t>
      </w:r>
    </w:p>
    <w:p w14:paraId="727002D4" w14:textId="77777777" w:rsidR="00A476B2" w:rsidRPr="00A476B2" w:rsidRDefault="00A476B2" w:rsidP="00A476B2">
      <w:pPr>
        <w:pStyle w:val="EndNoteBibliography"/>
        <w:spacing w:after="0"/>
        <w:ind w:left="720" w:hanging="720"/>
        <w:rPr>
          <w:noProof/>
        </w:rPr>
      </w:pPr>
      <w:r w:rsidRPr="00A476B2">
        <w:rPr>
          <w:noProof/>
        </w:rPr>
        <w:t xml:space="preserve">[64] Bunnell, C., Gross, A., Weingart, S., et al. (2013). High performance teamwork training and systems redesign in outpatient oncology. </w:t>
      </w:r>
      <w:r w:rsidRPr="00A476B2">
        <w:rPr>
          <w:i/>
          <w:noProof/>
        </w:rPr>
        <w:t>BMJ Qual Saf, 22</w:t>
      </w:r>
      <w:r w:rsidRPr="00A476B2">
        <w:rPr>
          <w:noProof/>
        </w:rPr>
        <w:t>(5), 405-413.</w:t>
      </w:r>
    </w:p>
    <w:p w14:paraId="04252BBF" w14:textId="77777777" w:rsidR="00A476B2" w:rsidRPr="00A476B2" w:rsidRDefault="00A476B2" w:rsidP="00A476B2">
      <w:pPr>
        <w:pStyle w:val="EndNoteBibliography"/>
        <w:spacing w:after="0"/>
        <w:ind w:left="720" w:hanging="720"/>
        <w:rPr>
          <w:noProof/>
        </w:rPr>
      </w:pPr>
      <w:r w:rsidRPr="00A476B2">
        <w:rPr>
          <w:noProof/>
        </w:rPr>
        <w:t xml:space="preserve">[65] Jeon, J., White, R., Hunt, R., Cassano-Piché, A. &amp; Easty, A. (2012). Optimizing the Design of Preprinted Orders for Ambulatory Chemotherapy: Combining Oncology, Human Factors, and Graphic Design. </w:t>
      </w:r>
      <w:r w:rsidRPr="00A476B2">
        <w:rPr>
          <w:i/>
          <w:noProof/>
        </w:rPr>
        <w:t>Journal of Oncology Practice, 8</w:t>
      </w:r>
      <w:r w:rsidRPr="00A476B2">
        <w:rPr>
          <w:noProof/>
        </w:rPr>
        <w:t>(2), 97-102.</w:t>
      </w:r>
    </w:p>
    <w:p w14:paraId="02D884A0" w14:textId="77777777" w:rsidR="00A476B2" w:rsidRPr="00A476B2" w:rsidRDefault="00A476B2" w:rsidP="00A476B2">
      <w:pPr>
        <w:pStyle w:val="EndNoteBibliography"/>
        <w:spacing w:after="0"/>
        <w:ind w:left="720" w:hanging="720"/>
        <w:rPr>
          <w:noProof/>
        </w:rPr>
      </w:pPr>
      <w:r w:rsidRPr="00A476B2">
        <w:rPr>
          <w:noProof/>
        </w:rPr>
        <w:t>[66] World Health Organization. (2018). Technical report: pricing of cancer medicines and its impacts: a comprehensive technical report for the World Health Assembly Resolution 70.12: operative paragraph 2.9 on pricing approaches and their impacts on availability and affordability of medicines for the prevention and treatment of cancer. Geneva: World Health Organization.</w:t>
      </w:r>
    </w:p>
    <w:p w14:paraId="7B6D190C" w14:textId="77777777" w:rsidR="00A476B2" w:rsidRPr="00A476B2" w:rsidRDefault="00A476B2" w:rsidP="00A476B2">
      <w:pPr>
        <w:pStyle w:val="EndNoteBibliography"/>
        <w:spacing w:after="0"/>
        <w:ind w:left="720" w:hanging="720"/>
        <w:rPr>
          <w:noProof/>
        </w:rPr>
      </w:pPr>
      <w:r w:rsidRPr="00A476B2">
        <w:rPr>
          <w:noProof/>
        </w:rPr>
        <w:t xml:space="preserve">[67] Ward, J., Levit, L., Page, R., et al. (2018). Impact on Oncology Practices of Including Drug Costs in Bundled Payments. </w:t>
      </w:r>
      <w:r w:rsidRPr="00A476B2">
        <w:rPr>
          <w:i/>
          <w:noProof/>
        </w:rPr>
        <w:t>Journal of Oncology Practice, 14</w:t>
      </w:r>
      <w:r w:rsidRPr="00A476B2">
        <w:rPr>
          <w:noProof/>
        </w:rPr>
        <w:t>(5), e259-268.</w:t>
      </w:r>
    </w:p>
    <w:p w14:paraId="7FB630E7" w14:textId="77777777" w:rsidR="00A476B2" w:rsidRPr="00A476B2" w:rsidRDefault="00A476B2" w:rsidP="00A476B2">
      <w:pPr>
        <w:pStyle w:val="EndNoteBibliography"/>
        <w:spacing w:after="0"/>
        <w:ind w:left="720" w:hanging="720"/>
        <w:rPr>
          <w:noProof/>
        </w:rPr>
      </w:pPr>
      <w:r w:rsidRPr="00A476B2">
        <w:rPr>
          <w:noProof/>
        </w:rPr>
        <w:t>[68] Deloitte Access Economics. (2017). A collaborative assessment of access to cancer medicines in Australia. Deakin: Medicines Australia.</w:t>
      </w:r>
    </w:p>
    <w:p w14:paraId="4C7EBC3C" w14:textId="77777777" w:rsidR="00A476B2" w:rsidRPr="00A476B2" w:rsidRDefault="00A476B2" w:rsidP="00A476B2">
      <w:pPr>
        <w:pStyle w:val="EndNoteBibliography"/>
        <w:spacing w:after="0"/>
        <w:ind w:left="720" w:hanging="720"/>
        <w:rPr>
          <w:noProof/>
        </w:rPr>
      </w:pPr>
      <w:r w:rsidRPr="00A476B2">
        <w:rPr>
          <w:noProof/>
        </w:rPr>
        <w:t>[69] Sansom, L., Delaat, W. &amp; Horvath, J. (2015). Review of medicines and medical devices regulation - Report to the Minister for Health on the Regulatory Framework for Medicines and Medical Devices. Canberra: Australian Government, Department of Health.</w:t>
      </w:r>
    </w:p>
    <w:p w14:paraId="5CBE409A" w14:textId="77777777" w:rsidR="00A476B2" w:rsidRPr="00A476B2" w:rsidRDefault="00A476B2" w:rsidP="00A476B2">
      <w:pPr>
        <w:pStyle w:val="EndNoteBibliography"/>
        <w:spacing w:after="0"/>
        <w:ind w:left="720" w:hanging="720"/>
        <w:rPr>
          <w:noProof/>
        </w:rPr>
      </w:pPr>
      <w:r w:rsidRPr="00A476B2">
        <w:rPr>
          <w:noProof/>
        </w:rPr>
        <w:t>[70] Parliament of the Commonwealth of Australia. (2021). The New Frontier - Delivering better health for all Australians. Inquiry into approval processes for new drugs and novel medical technologies in Australia. Canberra: Parliament of Australia, House of Representatives Standing Committee on Health, Aged Care and Sport.</w:t>
      </w:r>
    </w:p>
    <w:p w14:paraId="05767868" w14:textId="77777777" w:rsidR="00A476B2" w:rsidRPr="00A476B2" w:rsidRDefault="00A476B2" w:rsidP="00A476B2">
      <w:pPr>
        <w:pStyle w:val="EndNoteBibliography"/>
        <w:spacing w:after="0"/>
        <w:ind w:left="720" w:hanging="720"/>
        <w:rPr>
          <w:noProof/>
        </w:rPr>
      </w:pPr>
      <w:r w:rsidRPr="00A476B2">
        <w:rPr>
          <w:noProof/>
        </w:rPr>
        <w:t>[71] IHPA. (2020). Consultation paper on the pricing framework for Australian public hospital services 2021-22. Sydney: Independent Hospital Pricing Authority (IHPA).</w:t>
      </w:r>
    </w:p>
    <w:p w14:paraId="721F9801" w14:textId="77777777" w:rsidR="00A476B2" w:rsidRPr="00A476B2" w:rsidRDefault="00A476B2" w:rsidP="00A476B2">
      <w:pPr>
        <w:pStyle w:val="EndNoteBibliography"/>
        <w:spacing w:after="0"/>
        <w:ind w:left="720" w:hanging="720"/>
        <w:rPr>
          <w:noProof/>
        </w:rPr>
      </w:pPr>
      <w:r w:rsidRPr="00A476B2">
        <w:rPr>
          <w:noProof/>
        </w:rPr>
        <w:t>[72] CoAG. (2012). National Health Reform Agreement. Canberra: Council of Australian Governments (CoAG).</w:t>
      </w:r>
    </w:p>
    <w:p w14:paraId="1162F178" w14:textId="77777777" w:rsidR="00A476B2" w:rsidRPr="00A476B2" w:rsidRDefault="00A476B2" w:rsidP="00A476B2">
      <w:pPr>
        <w:pStyle w:val="EndNoteBibliography"/>
        <w:spacing w:after="0"/>
        <w:ind w:left="720" w:hanging="720"/>
        <w:rPr>
          <w:noProof/>
        </w:rPr>
      </w:pPr>
      <w:r w:rsidRPr="00A476B2">
        <w:rPr>
          <w:noProof/>
        </w:rPr>
        <w:t>[73] Ernst &amp; Young. (2018). PBS payment administration options. Melbourne: Ernst &amp; Young.</w:t>
      </w:r>
    </w:p>
    <w:p w14:paraId="042497B7" w14:textId="1A593103" w:rsidR="00A476B2" w:rsidRPr="00A476B2" w:rsidRDefault="00A476B2" w:rsidP="00A476B2">
      <w:pPr>
        <w:pStyle w:val="EndNoteBibliography"/>
        <w:spacing w:after="0"/>
        <w:ind w:left="720" w:hanging="720"/>
        <w:rPr>
          <w:noProof/>
        </w:rPr>
      </w:pPr>
      <w:r w:rsidRPr="00A476B2">
        <w:rPr>
          <w:noProof/>
        </w:rPr>
        <w:t xml:space="preserve">[74] TGA. (2021). Database of Adverse Event Notifications. Retrieved 15/06/2021, from: </w:t>
      </w:r>
      <w:hyperlink r:id="rId278" w:history="1">
        <w:r w:rsidRPr="00A476B2">
          <w:rPr>
            <w:rStyle w:val="Hyperlink"/>
            <w:noProof/>
          </w:rPr>
          <w:t>https://www.tga.gov.au/about-daen-medicines</w:t>
        </w:r>
      </w:hyperlink>
      <w:r w:rsidRPr="00A476B2">
        <w:rPr>
          <w:noProof/>
        </w:rPr>
        <w:t>.</w:t>
      </w:r>
    </w:p>
    <w:p w14:paraId="4735CBFE" w14:textId="77777777" w:rsidR="00A476B2" w:rsidRPr="00A476B2" w:rsidRDefault="00A476B2" w:rsidP="00A476B2">
      <w:pPr>
        <w:pStyle w:val="EndNoteBibliography"/>
        <w:spacing w:after="0"/>
        <w:ind w:left="720" w:hanging="720"/>
        <w:rPr>
          <w:noProof/>
        </w:rPr>
      </w:pPr>
      <w:r w:rsidRPr="00A476B2">
        <w:rPr>
          <w:noProof/>
        </w:rPr>
        <w:t xml:space="preserve">[75] Montastruc, J. L., Sommet, A., Bagheri, H. &amp; Lapeyre-Mestre, M. (2011). Benefits and strengths of the disproportionality analysis for identification of adverse drug reactions in a pharmacovigilance database. </w:t>
      </w:r>
      <w:r w:rsidRPr="00A476B2">
        <w:rPr>
          <w:i/>
          <w:noProof/>
        </w:rPr>
        <w:t>British journal of clinical pharmacology, 72</w:t>
      </w:r>
      <w:r w:rsidRPr="00A476B2">
        <w:rPr>
          <w:noProof/>
        </w:rPr>
        <w:t>(6), 905-908.</w:t>
      </w:r>
    </w:p>
    <w:p w14:paraId="287F7B6B" w14:textId="77777777" w:rsidR="00A476B2" w:rsidRPr="00A476B2" w:rsidRDefault="00A476B2" w:rsidP="00A476B2">
      <w:pPr>
        <w:pStyle w:val="EndNoteBibliography"/>
        <w:spacing w:after="0"/>
        <w:ind w:left="720" w:hanging="720"/>
        <w:rPr>
          <w:noProof/>
        </w:rPr>
      </w:pPr>
      <w:r w:rsidRPr="00A476B2">
        <w:rPr>
          <w:noProof/>
        </w:rPr>
        <w:t>[76] Rajpurohit, P. &amp; Suva, M. A. The Role of Safety Monitoring and Drug Utilization During COVID-19 Pandemic.</w:t>
      </w:r>
    </w:p>
    <w:p w14:paraId="6C246FC8" w14:textId="77777777" w:rsidR="00A476B2" w:rsidRPr="00A476B2" w:rsidRDefault="00A476B2" w:rsidP="00A476B2">
      <w:pPr>
        <w:pStyle w:val="EndNoteBibliography"/>
        <w:spacing w:after="0"/>
        <w:ind w:left="720" w:hanging="720"/>
        <w:rPr>
          <w:noProof/>
        </w:rPr>
      </w:pPr>
      <w:r w:rsidRPr="00A476B2">
        <w:rPr>
          <w:noProof/>
        </w:rPr>
        <w:t xml:space="preserve">[77] Michel, C., Scosyrev, E., Petrin, M. &amp; Schmouder, R. (2017). Can Disproportionality Analysis of Post-marketing Case Reports be Used for Comparison of Drug Safety Profiles? </w:t>
      </w:r>
      <w:r w:rsidRPr="00A476B2">
        <w:rPr>
          <w:i/>
          <w:noProof/>
        </w:rPr>
        <w:t>Clin Drug Investig, 37</w:t>
      </w:r>
      <w:r w:rsidRPr="00A476B2">
        <w:rPr>
          <w:noProof/>
        </w:rPr>
        <w:t>(5), 415-422.</w:t>
      </w:r>
    </w:p>
    <w:p w14:paraId="26D1FBEC" w14:textId="77777777" w:rsidR="00A476B2" w:rsidRPr="00A476B2" w:rsidRDefault="00A476B2" w:rsidP="00A476B2">
      <w:pPr>
        <w:pStyle w:val="EndNoteBibliography"/>
        <w:spacing w:after="0"/>
        <w:ind w:left="720" w:hanging="720"/>
        <w:rPr>
          <w:noProof/>
        </w:rPr>
      </w:pPr>
      <w:r w:rsidRPr="00A476B2">
        <w:rPr>
          <w:noProof/>
        </w:rPr>
        <w:t xml:space="preserve">[78] Bate, A. &amp; Evans, S. J. (2009). Quantitative signal detection using spontaneous ADR reporting. </w:t>
      </w:r>
      <w:r w:rsidRPr="00A476B2">
        <w:rPr>
          <w:i/>
          <w:noProof/>
        </w:rPr>
        <w:t>Pharmacoepidemiol Drug Saf, 18</w:t>
      </w:r>
      <w:r w:rsidRPr="00A476B2">
        <w:rPr>
          <w:noProof/>
        </w:rPr>
        <w:t>(6), 427-436.</w:t>
      </w:r>
    </w:p>
    <w:p w14:paraId="3991B4A7" w14:textId="1BD2BD6A" w:rsidR="00A476B2" w:rsidRPr="00A476B2" w:rsidRDefault="00A476B2" w:rsidP="00A476B2">
      <w:pPr>
        <w:pStyle w:val="EndNoteBibliography"/>
        <w:spacing w:after="0"/>
        <w:ind w:left="720" w:hanging="720"/>
        <w:rPr>
          <w:noProof/>
        </w:rPr>
      </w:pPr>
      <w:r w:rsidRPr="00A476B2">
        <w:rPr>
          <w:noProof/>
        </w:rPr>
        <w:t xml:space="preserve">[79] Pegg, G. &amp; Dong, V. (2016). </w:t>
      </w:r>
      <w:r w:rsidRPr="00A476B2">
        <w:rPr>
          <w:i/>
          <w:noProof/>
        </w:rPr>
        <w:t>Pharmacovigilance - A regulator’s perspective</w:t>
      </w:r>
      <w:r w:rsidRPr="00A476B2">
        <w:rPr>
          <w:noProof/>
        </w:rPr>
        <w:t xml:space="preserve">.  Retrieved from </w:t>
      </w:r>
      <w:hyperlink r:id="rId279" w:history="1">
        <w:r w:rsidRPr="00A476B2">
          <w:rPr>
            <w:rStyle w:val="Hyperlink"/>
            <w:noProof/>
          </w:rPr>
          <w:t>https://www.tga.gov.au/sites/default/files/tga-presentation-university-technology-sydney-19-october-2016.pdf</w:t>
        </w:r>
      </w:hyperlink>
    </w:p>
    <w:p w14:paraId="085CC8C8" w14:textId="77777777" w:rsidR="00A476B2" w:rsidRPr="00A476B2" w:rsidRDefault="00A476B2" w:rsidP="00A476B2">
      <w:pPr>
        <w:pStyle w:val="EndNoteBibliography"/>
        <w:spacing w:after="0"/>
        <w:ind w:left="720" w:hanging="720"/>
        <w:rPr>
          <w:noProof/>
        </w:rPr>
      </w:pPr>
      <w:r w:rsidRPr="00A476B2">
        <w:rPr>
          <w:noProof/>
        </w:rPr>
        <w:t xml:space="preserve">[80] Böhm, R., von Hehn, L., Herdegen, T., et al. (2016). OpenVigil FDA – Inspection of U.S. American Adverse Drug Events Pharmacovigilance Data and Novel Clinical Applications. </w:t>
      </w:r>
      <w:r w:rsidRPr="00A476B2">
        <w:rPr>
          <w:i/>
          <w:noProof/>
        </w:rPr>
        <w:t>PLOS ONE, 11</w:t>
      </w:r>
      <w:r w:rsidRPr="00A476B2">
        <w:rPr>
          <w:noProof/>
        </w:rPr>
        <w:t>(6), e0157753.</w:t>
      </w:r>
    </w:p>
    <w:p w14:paraId="3D4927A8" w14:textId="77777777" w:rsidR="00A476B2" w:rsidRPr="00A476B2" w:rsidRDefault="00A476B2" w:rsidP="00A476B2">
      <w:pPr>
        <w:pStyle w:val="EndNoteBibliography"/>
        <w:spacing w:after="0"/>
        <w:ind w:left="720" w:hanging="720"/>
        <w:rPr>
          <w:noProof/>
        </w:rPr>
      </w:pPr>
      <w:r w:rsidRPr="00A476B2">
        <w:rPr>
          <w:noProof/>
        </w:rPr>
        <w:t xml:space="preserve">[81] Arnold, M., Rutherford, M. J., Bardot, A., et al. (2019). Progress in cancer survival, mortality, and incidence in seven high-income countries 1995–2014 (ICBP SURVMARK-2): a population-based study. </w:t>
      </w:r>
      <w:r w:rsidRPr="00A476B2">
        <w:rPr>
          <w:i/>
          <w:noProof/>
        </w:rPr>
        <w:t>The Lancet Oncology, 20</w:t>
      </w:r>
      <w:r w:rsidRPr="00A476B2">
        <w:rPr>
          <w:noProof/>
        </w:rPr>
        <w:t>(11), 1493-1505.</w:t>
      </w:r>
    </w:p>
    <w:p w14:paraId="5487BBEB" w14:textId="77777777" w:rsidR="00A476B2" w:rsidRPr="00A476B2" w:rsidRDefault="00A476B2" w:rsidP="00A476B2">
      <w:pPr>
        <w:pStyle w:val="EndNoteBibliography"/>
        <w:spacing w:after="0"/>
        <w:ind w:left="720" w:hanging="720"/>
        <w:rPr>
          <w:noProof/>
        </w:rPr>
      </w:pPr>
      <w:r w:rsidRPr="00A476B2">
        <w:rPr>
          <w:noProof/>
        </w:rPr>
        <w:t>[82] AIHW. (2021). Cancer in Australia. Canberra: Australian Government, Australian Institute of Health and Welfare (AIHW).</w:t>
      </w:r>
    </w:p>
    <w:p w14:paraId="1B4A1FCE" w14:textId="77777777" w:rsidR="00A476B2" w:rsidRPr="00A476B2" w:rsidRDefault="00A476B2" w:rsidP="00A476B2">
      <w:pPr>
        <w:pStyle w:val="EndNoteBibliography"/>
        <w:spacing w:after="0"/>
        <w:ind w:left="720" w:hanging="720"/>
        <w:rPr>
          <w:noProof/>
        </w:rPr>
      </w:pPr>
      <w:r w:rsidRPr="00A476B2">
        <w:rPr>
          <w:noProof/>
        </w:rPr>
        <w:t xml:space="preserve">[83] Gurney, J., Fraser, L., Ikihele, A., Manderson, J., Scott, N. &amp; Robson, B. (2021). Telehealth as a tool for equity: pros, cons and recommendations. </w:t>
      </w:r>
      <w:r w:rsidRPr="00A476B2">
        <w:rPr>
          <w:i/>
          <w:noProof/>
        </w:rPr>
        <w:t>The New Zealand Medical Journal (Online), 134</w:t>
      </w:r>
      <w:r w:rsidRPr="00A476B2">
        <w:rPr>
          <w:noProof/>
        </w:rPr>
        <w:t>(1530), 111-115.</w:t>
      </w:r>
    </w:p>
    <w:p w14:paraId="754127BE" w14:textId="77777777" w:rsidR="00A476B2" w:rsidRPr="00A476B2" w:rsidRDefault="00A476B2" w:rsidP="00A476B2">
      <w:pPr>
        <w:pStyle w:val="EndNoteBibliography"/>
        <w:ind w:left="720" w:hanging="720"/>
        <w:rPr>
          <w:noProof/>
        </w:rPr>
      </w:pPr>
      <w:r w:rsidRPr="00A476B2">
        <w:rPr>
          <w:noProof/>
        </w:rPr>
        <w:t>[84] ACSQHC. (2020). Consultation draft: NSQHS Standards User Guide for Medication Management in Cancer Care. Sydney: Australian Commission on Safety and Quality in Health Care (ACSQHC).</w:t>
      </w:r>
    </w:p>
    <w:p w14:paraId="7516F9F8" w14:textId="761EDB21" w:rsidR="00BB1FD0" w:rsidRDefault="00072F16" w:rsidP="00A476B2">
      <w:pPr>
        <w:rPr>
          <w:sz w:val="20"/>
          <w:szCs w:val="20"/>
          <w:lang w:eastAsia="zh-CN" w:bidi="th-TH"/>
        </w:rPr>
      </w:pPr>
      <w:r w:rsidRPr="009E5255">
        <w:rPr>
          <w:sz w:val="20"/>
          <w:szCs w:val="20"/>
          <w:lang w:eastAsia="zh-CN" w:bidi="th-TH"/>
        </w:rPr>
        <w:fldChar w:fldCharType="end"/>
      </w:r>
    </w:p>
    <w:p w14:paraId="18C969D1" w14:textId="77777777" w:rsidR="00BB1FD0" w:rsidRDefault="00BB1FD0">
      <w:pPr>
        <w:widowControl/>
        <w:spacing w:before="0" w:after="0" w:line="240" w:lineRule="auto"/>
        <w:rPr>
          <w:sz w:val="20"/>
          <w:szCs w:val="20"/>
          <w:lang w:eastAsia="zh-CN" w:bidi="th-TH"/>
        </w:rPr>
      </w:pPr>
      <w:r>
        <w:rPr>
          <w:sz w:val="20"/>
          <w:szCs w:val="20"/>
          <w:lang w:eastAsia="zh-CN" w:bidi="th-TH"/>
        </w:rPr>
        <w:br w:type="page"/>
      </w:r>
    </w:p>
    <w:p w14:paraId="0E19E89B" w14:textId="77777777" w:rsidR="00EA02AC" w:rsidRDefault="00EA02AC" w:rsidP="00EA02AC">
      <w:pPr>
        <w:pStyle w:val="Heading1"/>
      </w:pPr>
      <w:bookmarkStart w:id="627" w:name="_Toc144886296"/>
      <w:r>
        <w:t>Addendum to the EFC Review—Summary of stakeholder feedback to the Interim Report</w:t>
      </w:r>
      <w:bookmarkEnd w:id="627"/>
    </w:p>
    <w:p w14:paraId="165019D7" w14:textId="72322287" w:rsidR="00EA02AC" w:rsidRDefault="00EA02AC" w:rsidP="00EA02AC">
      <w:pPr>
        <w:pStyle w:val="Heading2"/>
        <w:ind w:left="567"/>
      </w:pPr>
      <w:bookmarkStart w:id="628" w:name="_Toc144886297"/>
      <w:r>
        <w:t>Background</w:t>
      </w:r>
      <w:bookmarkEnd w:id="628"/>
    </w:p>
    <w:p w14:paraId="780793C0" w14:textId="08638750" w:rsidR="00EA02AC" w:rsidRPr="00105871" w:rsidRDefault="00EA02AC" w:rsidP="00EA02AC">
      <w:r>
        <w:t xml:space="preserve">In September 2022, the Department released the Interim Report of the EFC Review for public consultation (open from 5 Sept – 28 Oct 2022). </w:t>
      </w:r>
      <w:r w:rsidRPr="00105871">
        <w:t>This consultation process represent</w:t>
      </w:r>
      <w:r>
        <w:t>ed</w:t>
      </w:r>
      <w:r w:rsidRPr="00105871">
        <w:t xml:space="preserve"> the final opportunity for EFC supply chain stakeholders</w:t>
      </w:r>
      <w:r>
        <w:t>—</w:t>
      </w:r>
      <w:r w:rsidRPr="00105871">
        <w:t xml:space="preserve">including patients, clinicians, pharmacists, hospital administrators, cancer medicine manufacturers and compounders, peak bodies and </w:t>
      </w:r>
      <w:r>
        <w:t>S</w:t>
      </w:r>
      <w:r w:rsidRPr="00105871">
        <w:t xml:space="preserve">tate and </w:t>
      </w:r>
      <w:r>
        <w:t>T</w:t>
      </w:r>
      <w:r w:rsidRPr="00105871">
        <w:t>erritory health services</w:t>
      </w:r>
      <w:r>
        <w:t>—</w:t>
      </w:r>
      <w:r w:rsidRPr="00105871">
        <w:t xml:space="preserve">to provide further input and comments to the Review. Input to this consultation </w:t>
      </w:r>
      <w:r>
        <w:t>has</w:t>
      </w:r>
      <w:r w:rsidRPr="00105871">
        <w:t xml:space="preserve"> be</w:t>
      </w:r>
      <w:r>
        <w:t>en</w:t>
      </w:r>
      <w:r w:rsidRPr="00105871">
        <w:t xml:space="preserve"> considered by the Review team and inform</w:t>
      </w:r>
      <w:r>
        <w:t>s</w:t>
      </w:r>
      <w:r w:rsidRPr="00105871">
        <w:t xml:space="preserve"> the Final Report.</w:t>
      </w:r>
    </w:p>
    <w:p w14:paraId="55BC168C" w14:textId="77777777" w:rsidR="00EA02AC" w:rsidRPr="00105871" w:rsidRDefault="00EA02AC" w:rsidP="00EA02AC">
      <w:r w:rsidRPr="00105871">
        <w:t xml:space="preserve">Stakeholders </w:t>
      </w:r>
      <w:r>
        <w:t>were</w:t>
      </w:r>
      <w:r w:rsidRPr="00105871">
        <w:t xml:space="preserve"> invited to provide comments to the Review </w:t>
      </w:r>
      <w:r>
        <w:t>under</w:t>
      </w:r>
      <w:r w:rsidRPr="00105871">
        <w:t xml:space="preserve"> the following </w:t>
      </w:r>
      <w:r>
        <w:t>prompts</w:t>
      </w:r>
      <w:r w:rsidRPr="00105871">
        <w:t>:</w:t>
      </w:r>
    </w:p>
    <w:p w14:paraId="2BB9E4FC" w14:textId="77777777" w:rsidR="00EA02AC" w:rsidRDefault="00EA02AC" w:rsidP="00E36C93">
      <w:pPr>
        <w:pStyle w:val="ListParagraph"/>
        <w:widowControl/>
        <w:numPr>
          <w:ilvl w:val="0"/>
          <w:numId w:val="59"/>
        </w:numPr>
        <w:spacing w:before="0" w:after="0" w:line="240" w:lineRule="auto"/>
        <w:rPr>
          <w:rFonts w:cstheme="majorHAnsi"/>
        </w:rPr>
      </w:pPr>
      <w:r w:rsidRPr="00105871">
        <w:rPr>
          <w:rFonts w:cstheme="majorHAnsi"/>
        </w:rPr>
        <w:t>Do the findings, as presented in the EFC Review Interim Report, contain any misrepresentations?</w:t>
      </w:r>
    </w:p>
    <w:p w14:paraId="15924F26" w14:textId="77777777" w:rsidR="00EA02AC" w:rsidRDefault="00EA02AC" w:rsidP="00E36C93">
      <w:pPr>
        <w:pStyle w:val="ListParagraph"/>
        <w:widowControl/>
        <w:numPr>
          <w:ilvl w:val="0"/>
          <w:numId w:val="59"/>
        </w:numPr>
        <w:spacing w:before="0" w:after="0" w:line="240" w:lineRule="auto"/>
        <w:rPr>
          <w:rFonts w:cstheme="majorHAnsi"/>
        </w:rPr>
      </w:pPr>
      <w:r w:rsidRPr="00105871">
        <w:rPr>
          <w:rFonts w:cstheme="majorHAnsi"/>
        </w:rPr>
        <w:t>Are there any key matters, within the scope of the EFC funding arrangements, that have been omitted from the EFC Review Interim Report?</w:t>
      </w:r>
    </w:p>
    <w:p w14:paraId="28F30FBE" w14:textId="77777777" w:rsidR="00EA02AC" w:rsidRDefault="00EA02AC" w:rsidP="00E36C93">
      <w:pPr>
        <w:pStyle w:val="ListParagraph"/>
        <w:widowControl/>
        <w:numPr>
          <w:ilvl w:val="0"/>
          <w:numId w:val="59"/>
        </w:numPr>
        <w:spacing w:before="0" w:after="0" w:line="240" w:lineRule="auto"/>
        <w:rPr>
          <w:rFonts w:cstheme="majorHAnsi"/>
        </w:rPr>
      </w:pPr>
      <w:r w:rsidRPr="00105871">
        <w:rPr>
          <w:rFonts w:cstheme="majorHAnsi"/>
        </w:rPr>
        <w:t>Is there further information, relevant to the analysis generated in the EFC Review Interim Report, that has become available since the Discussion Paper consultation phase?</w:t>
      </w:r>
    </w:p>
    <w:p w14:paraId="5FFC9DDE" w14:textId="7FDD71A6" w:rsidR="00EA02AC" w:rsidRPr="00EA02AC" w:rsidRDefault="00EA02AC" w:rsidP="00E36C93">
      <w:pPr>
        <w:pStyle w:val="ListParagraph"/>
        <w:widowControl/>
        <w:numPr>
          <w:ilvl w:val="0"/>
          <w:numId w:val="59"/>
        </w:numPr>
        <w:spacing w:before="0" w:after="0" w:line="240" w:lineRule="auto"/>
        <w:rPr>
          <w:rFonts w:cstheme="majorHAnsi"/>
        </w:rPr>
      </w:pPr>
      <w:r w:rsidRPr="00105871">
        <w:rPr>
          <w:rFonts w:cstheme="majorHAnsi"/>
        </w:rPr>
        <w:t>Are there further factors to be considered, in refining the EFC Review Interim Report recommendations?</w:t>
      </w:r>
    </w:p>
    <w:p w14:paraId="79413DE3" w14:textId="77777777" w:rsidR="00EA02AC" w:rsidRPr="00774E24" w:rsidRDefault="00EA02AC" w:rsidP="00EA02AC">
      <w:r w:rsidRPr="00774E24">
        <w:t>A detailed synthesis of stakeholder responses</w:t>
      </w:r>
      <w:r>
        <w:t xml:space="preserve"> to this public consultation</w:t>
      </w:r>
      <w:r w:rsidRPr="00774E24">
        <w:t xml:space="preserve"> is provided in the following sections:</w:t>
      </w:r>
    </w:p>
    <w:p w14:paraId="56F0316A" w14:textId="77777777" w:rsidR="00EA02AC" w:rsidRPr="00774E24" w:rsidRDefault="00EA02AC" w:rsidP="00E36C93">
      <w:pPr>
        <w:pStyle w:val="ListParagraph"/>
        <w:widowControl/>
        <w:numPr>
          <w:ilvl w:val="0"/>
          <w:numId w:val="60"/>
        </w:numPr>
        <w:spacing w:before="0" w:after="0" w:line="240" w:lineRule="auto"/>
        <w:rPr>
          <w:rFonts w:cstheme="majorHAnsi"/>
        </w:rPr>
      </w:pPr>
      <w:r w:rsidRPr="00774E24">
        <w:rPr>
          <w:rFonts w:cstheme="majorHAnsi"/>
        </w:rPr>
        <w:t xml:space="preserve">Section </w:t>
      </w:r>
      <w:r>
        <w:rPr>
          <w:rFonts w:cstheme="majorHAnsi"/>
        </w:rPr>
        <w:t>2</w:t>
      </w:r>
      <w:r w:rsidRPr="00774E24">
        <w:rPr>
          <w:rFonts w:cstheme="majorHAnsi"/>
        </w:rPr>
        <w:t xml:space="preserve"> </w:t>
      </w:r>
      <w:r>
        <w:rPr>
          <w:rFonts w:cstheme="majorHAnsi"/>
        </w:rPr>
        <w:t>provides a summary of stakeholder feedback to the Interim Report, including direct commentary on the enumerated recommendations of the Review.</w:t>
      </w:r>
    </w:p>
    <w:p w14:paraId="57A48467" w14:textId="77777777" w:rsidR="00EA02AC" w:rsidRDefault="00EA02AC" w:rsidP="00E36C93">
      <w:pPr>
        <w:pStyle w:val="ListParagraph"/>
        <w:widowControl/>
        <w:numPr>
          <w:ilvl w:val="0"/>
          <w:numId w:val="60"/>
        </w:numPr>
        <w:spacing w:before="0" w:after="0" w:line="240" w:lineRule="auto"/>
        <w:rPr>
          <w:rFonts w:cstheme="majorHAnsi"/>
        </w:rPr>
      </w:pPr>
      <w:r w:rsidRPr="00774E24">
        <w:rPr>
          <w:rFonts w:cstheme="majorHAnsi"/>
        </w:rPr>
        <w:t xml:space="preserve">Section </w:t>
      </w:r>
      <w:r>
        <w:rPr>
          <w:rFonts w:cstheme="majorHAnsi"/>
        </w:rPr>
        <w:t>3</w:t>
      </w:r>
      <w:r w:rsidRPr="00774E24">
        <w:rPr>
          <w:rFonts w:cstheme="majorHAnsi"/>
        </w:rPr>
        <w:t xml:space="preserve"> provides a summary of stakeholder </w:t>
      </w:r>
      <w:r>
        <w:rPr>
          <w:rFonts w:cstheme="majorHAnsi"/>
        </w:rPr>
        <w:t>feedback</w:t>
      </w:r>
      <w:r w:rsidRPr="00774E24">
        <w:rPr>
          <w:rFonts w:cstheme="majorHAnsi"/>
        </w:rPr>
        <w:t xml:space="preserve"> related to perceived omissions and/or inaccuracies contained within the Interim Report. </w:t>
      </w:r>
      <w:r>
        <w:rPr>
          <w:rFonts w:cstheme="majorHAnsi"/>
        </w:rPr>
        <w:t xml:space="preserve"> </w:t>
      </w:r>
      <w:r w:rsidRPr="00774E24">
        <w:rPr>
          <w:rFonts w:cstheme="majorHAnsi"/>
        </w:rPr>
        <w:t xml:space="preserve">Stakeholder comments are organised thematically and presented </w:t>
      </w:r>
      <w:r>
        <w:rPr>
          <w:rFonts w:cstheme="majorHAnsi"/>
        </w:rPr>
        <w:t>alongside</w:t>
      </w:r>
      <w:r w:rsidRPr="00774E24">
        <w:rPr>
          <w:rFonts w:cstheme="majorHAnsi"/>
        </w:rPr>
        <w:t xml:space="preserve"> </w:t>
      </w:r>
      <w:r>
        <w:rPr>
          <w:rFonts w:cstheme="majorHAnsi"/>
        </w:rPr>
        <w:t>responses</w:t>
      </w:r>
      <w:r w:rsidRPr="00774E24">
        <w:rPr>
          <w:rFonts w:cstheme="majorHAnsi"/>
        </w:rPr>
        <w:t xml:space="preserve"> from the Review team.</w:t>
      </w:r>
    </w:p>
    <w:p w14:paraId="5D78358A" w14:textId="77777777" w:rsidR="00EA02AC" w:rsidRPr="00774E24" w:rsidRDefault="00EA02AC" w:rsidP="00E36C93">
      <w:pPr>
        <w:pStyle w:val="ListParagraph"/>
        <w:widowControl/>
        <w:numPr>
          <w:ilvl w:val="0"/>
          <w:numId w:val="60"/>
        </w:numPr>
        <w:spacing w:before="0" w:after="0" w:line="240" w:lineRule="auto"/>
        <w:rPr>
          <w:rFonts w:cstheme="majorHAnsi"/>
        </w:rPr>
      </w:pPr>
      <w:r>
        <w:rPr>
          <w:rFonts w:cstheme="majorHAnsi"/>
        </w:rPr>
        <w:t>Section 4 provides a summary of other concurrent reviews and public policy reform processes germane to the EFC Review.</w:t>
      </w:r>
    </w:p>
    <w:p w14:paraId="67AACBF8" w14:textId="77777777" w:rsidR="00EA02AC" w:rsidRPr="00774E24" w:rsidRDefault="00EA02AC" w:rsidP="00E36C93">
      <w:pPr>
        <w:pStyle w:val="ListParagraph"/>
        <w:widowControl/>
        <w:numPr>
          <w:ilvl w:val="0"/>
          <w:numId w:val="60"/>
        </w:numPr>
        <w:spacing w:before="0" w:after="0" w:line="240" w:lineRule="auto"/>
        <w:rPr>
          <w:rFonts w:cstheme="majorHAnsi"/>
        </w:rPr>
      </w:pPr>
      <w:r w:rsidRPr="00774E24">
        <w:rPr>
          <w:rFonts w:cstheme="majorHAnsi"/>
        </w:rPr>
        <w:t xml:space="preserve">Section </w:t>
      </w:r>
      <w:r>
        <w:rPr>
          <w:rFonts w:cstheme="majorHAnsi"/>
        </w:rPr>
        <w:t>5</w:t>
      </w:r>
      <w:r w:rsidRPr="00774E24">
        <w:rPr>
          <w:rFonts w:cstheme="majorHAnsi"/>
        </w:rPr>
        <w:t xml:space="preserve"> provides an amended schedule of </w:t>
      </w:r>
      <w:r>
        <w:rPr>
          <w:rFonts w:cstheme="majorHAnsi"/>
        </w:rPr>
        <w:t>r</w:t>
      </w:r>
      <w:r w:rsidRPr="00774E24">
        <w:rPr>
          <w:rFonts w:cstheme="majorHAnsi"/>
        </w:rPr>
        <w:t>ecommendations, revised in light of stakeholder feedback to the Interim Report.</w:t>
      </w:r>
    </w:p>
    <w:p w14:paraId="5B13B901" w14:textId="44A1273C" w:rsidR="00EA02AC" w:rsidRDefault="00EA02AC" w:rsidP="00EA02AC">
      <w:pPr>
        <w:pStyle w:val="Heading2"/>
        <w:ind w:left="567"/>
      </w:pPr>
      <w:bookmarkStart w:id="629" w:name="_Toc144886298"/>
      <w:r>
        <w:t>Summary of stakeholder feedback to the Interim Report and its Recommendation</w:t>
      </w:r>
      <w:bookmarkEnd w:id="629"/>
    </w:p>
    <w:p w14:paraId="646A53C0" w14:textId="77777777" w:rsidR="00EA02AC" w:rsidRDefault="00EA02AC" w:rsidP="00EA02AC">
      <w:r>
        <w:t>In response to the public consultation on the EFC Review’s Interim Report, the Department received a total of 29 submissions, representing 32 contributing organisations and individual stakeholders, including 14 industry member organisations and health services peak bodies; six (6) public health services; four (4) individual drug manufacturers; four (4) individuals; two (2) disease peak bodies; one (1) individual third-party compounder; and one (1) private insurer.  Organisations who submitted a response individually may also have been represented in the submissions of the industry member organisations of which they are a part.  26 submissions were received from stakeholders based in a metro area, two (2) in an inner/outer regional area, and one (1) in a rural area.</w:t>
      </w:r>
    </w:p>
    <w:p w14:paraId="42A7E78E" w14:textId="77777777" w:rsidR="00EA02AC" w:rsidRDefault="00EA02AC" w:rsidP="00EA02AC">
      <w:r>
        <w:t xml:space="preserve">Overall, a majority of stakeholders acknowledged the thoroughness and professional conduct of the Review, including its wide-ranging, inclusive consultation of stakeholders, and </w:t>
      </w:r>
      <w:r w:rsidRPr="00977F4D">
        <w:t>acknowledged the Review team</w:t>
      </w:r>
      <w:r>
        <w:t>’</w:t>
      </w:r>
      <w:r w:rsidRPr="00977F4D">
        <w:t>s subject</w:t>
      </w:r>
      <w:r>
        <w:t>-</w:t>
      </w:r>
      <w:r w:rsidRPr="00977F4D">
        <w:t>matter expertise and technical skill.</w:t>
      </w:r>
      <w:r>
        <w:t xml:space="preserve">  </w:t>
      </w:r>
      <w:r w:rsidRPr="00977F4D">
        <w:t xml:space="preserve">Stakeholder feedback to the Interim Report indicated that the </w:t>
      </w:r>
      <w:r>
        <w:t xml:space="preserve">findings of the </w:t>
      </w:r>
      <w:r w:rsidRPr="00977F4D">
        <w:t xml:space="preserve">Review comprise a comprehensive representation of the supply, distribution, reimbursement and administration to patients of </w:t>
      </w:r>
      <w:r>
        <w:t>infused</w:t>
      </w:r>
      <w:r w:rsidRPr="00977F4D">
        <w:t xml:space="preserve"> cancer medicines in Australia.  Stakeholders</w:t>
      </w:r>
      <w:r>
        <w:t xml:space="preserve"> also</w:t>
      </w:r>
      <w:r w:rsidRPr="00977F4D">
        <w:t xml:space="preserve"> noted that the Review </w:t>
      </w:r>
      <w:r>
        <w:t xml:space="preserve">closely </w:t>
      </w:r>
      <w:r w:rsidRPr="00977F4D">
        <w:t xml:space="preserve">examined </w:t>
      </w:r>
      <w:r>
        <w:t xml:space="preserve">the issue of </w:t>
      </w:r>
      <w:r w:rsidRPr="00977F4D">
        <w:t xml:space="preserve">equity of access in relation to differential costs and clinical treatment based on service location and </w:t>
      </w:r>
      <w:r>
        <w:t xml:space="preserve">provider </w:t>
      </w:r>
      <w:r w:rsidRPr="00977F4D">
        <w:t xml:space="preserve">status, with particular focus on </w:t>
      </w:r>
      <w:r>
        <w:t xml:space="preserve">access to cancer care for </w:t>
      </w:r>
      <w:r w:rsidRPr="00977F4D">
        <w:t xml:space="preserve">older Australians, Aboriginal and Torres Strait Islander Peoples, and </w:t>
      </w:r>
      <w:r>
        <w:t xml:space="preserve">in </w:t>
      </w:r>
      <w:r w:rsidRPr="00977F4D">
        <w:t xml:space="preserve">rural and remote communities.  </w:t>
      </w:r>
    </w:p>
    <w:p w14:paraId="6BF911F3" w14:textId="77777777" w:rsidR="00EA02AC" w:rsidRDefault="00EA02AC" w:rsidP="00EA02AC">
      <w:r>
        <w:t xml:space="preserve">In addition to providing additional context, clarification and suggested corrections for the Review team to consider, most stakeholders directly addressed the recommendations of the Review.  </w:t>
      </w:r>
      <w:r w:rsidRPr="00977F4D">
        <w:t xml:space="preserve">Stakeholders noted that positioning the recommendations of the Review along short-term, medium-term and long-term horizons was </w:t>
      </w:r>
      <w:r>
        <w:t xml:space="preserve">a </w:t>
      </w:r>
      <w:r w:rsidRPr="00977F4D">
        <w:t>sensible approach to achieving sustainable, incremental improvements to Australia</w:t>
      </w:r>
      <w:r>
        <w:t>’</w:t>
      </w:r>
      <w:r w:rsidRPr="00977F4D">
        <w:t xml:space="preserve">s highly complex cancer care system.  At the same time, some stakeholders voiced concerns that </w:t>
      </w:r>
      <w:r>
        <w:t>a minority</w:t>
      </w:r>
      <w:r w:rsidRPr="00977F4D">
        <w:t xml:space="preserve"> </w:t>
      </w:r>
      <w:r>
        <w:t xml:space="preserve">of the </w:t>
      </w:r>
      <w:r w:rsidRPr="00977F4D">
        <w:t xml:space="preserve">recommendations </w:t>
      </w:r>
      <w:r>
        <w:t>would</w:t>
      </w:r>
      <w:r w:rsidRPr="00977F4D">
        <w:t xml:space="preserve"> not</w:t>
      </w:r>
      <w:r>
        <w:t xml:space="preserve"> be</w:t>
      </w:r>
      <w:r w:rsidRPr="00977F4D">
        <w:t xml:space="preserve"> implementable.</w:t>
      </w:r>
    </w:p>
    <w:p w14:paraId="7151FC35" w14:textId="4A851854" w:rsidR="00EA02AC" w:rsidRDefault="00EA02AC" w:rsidP="00EA02AC">
      <w:r>
        <w:t>A tabulation of stakeholders’ explicit endorsement or rejection of the enumerated recommendations (i.e., excluding general statements of support or reservation with respect to the recommendations overall) is provided below.  Each tabulation is followed by consolidated excerpts from submissions to the consultation to help contextualise and clarify stakeholders’ views on each recommendation.  Please note that not having explicitly addressed a particular recommendation has not been interpreted by the Review as an indirect expression of endorsement or opposition on behalf of any stakeholder.</w:t>
      </w:r>
    </w:p>
    <w:p w14:paraId="456A37D3" w14:textId="77777777" w:rsidR="00EA02AC" w:rsidRDefault="00EA02AC" w:rsidP="00EA02AC">
      <w:pPr>
        <w:spacing w:before="0" w:after="0" w:line="240" w:lineRule="auto"/>
        <w:rPr>
          <w:bCs w:val="0"/>
          <w:i/>
          <w:iCs/>
          <w:sz w:val="20"/>
          <w:szCs w:val="20"/>
        </w:rPr>
        <w:sectPr w:rsidR="00EA02AC" w:rsidSect="001A2DFA">
          <w:headerReference w:type="default" r:id="rId280"/>
          <w:footerReference w:type="even" r:id="rId281"/>
          <w:footerReference w:type="default" r:id="rId282"/>
          <w:pgSz w:w="11901" w:h="16817"/>
          <w:pgMar w:top="1440" w:right="1440" w:bottom="1440" w:left="1440" w:header="709" w:footer="709" w:gutter="0"/>
          <w:cols w:space="708"/>
          <w:titlePg/>
          <w:docGrid w:linePitch="360"/>
        </w:sectPr>
      </w:pPr>
    </w:p>
    <w:p w14:paraId="16EC7DC2" w14:textId="77777777" w:rsidR="00EA02AC" w:rsidRDefault="00EA02AC" w:rsidP="00EA02AC">
      <w:pPr>
        <w:spacing w:before="0" w:after="0" w:line="240" w:lineRule="auto"/>
        <w:rPr>
          <w:bCs w:val="0"/>
          <w:i/>
          <w:iCs/>
          <w:sz w:val="20"/>
          <w:szCs w:val="20"/>
        </w:rPr>
        <w:sectPr w:rsidR="00EA02AC" w:rsidSect="00EA02AC">
          <w:type w:val="continuous"/>
          <w:pgSz w:w="11901" w:h="16817"/>
          <w:pgMar w:top="1440" w:right="1440" w:bottom="1440" w:left="1440" w:header="709" w:footer="709" w:gutter="0"/>
          <w:cols w:space="708"/>
          <w:titlePg/>
          <w:docGrid w:linePitch="360"/>
        </w:sectPr>
      </w:pPr>
    </w:p>
    <w:tbl>
      <w:tblPr>
        <w:tblStyle w:val="GridTable2-Accent1"/>
        <w:tblW w:w="0" w:type="auto"/>
        <w:tblLook w:val="04A0" w:firstRow="1" w:lastRow="0" w:firstColumn="1" w:lastColumn="0" w:noHBand="0" w:noVBand="1"/>
      </w:tblPr>
      <w:tblGrid>
        <w:gridCol w:w="5240"/>
        <w:gridCol w:w="1276"/>
        <w:gridCol w:w="1276"/>
        <w:gridCol w:w="1224"/>
      </w:tblGrid>
      <w:tr w:rsidR="00EA02AC" w:rsidRPr="00915873" w14:paraId="6A21E2DB"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71457F07" w14:textId="77777777" w:rsidR="00EA02AC" w:rsidRPr="00915873" w:rsidRDefault="00EA02AC" w:rsidP="00EA02AC">
            <w:pPr>
              <w:spacing w:before="0" w:after="0" w:line="240" w:lineRule="auto"/>
              <w:rPr>
                <w:b w:val="0"/>
                <w:bCs/>
                <w:i/>
                <w:iCs/>
                <w:sz w:val="20"/>
                <w:szCs w:val="20"/>
              </w:rPr>
            </w:pPr>
            <w:r w:rsidRPr="00915873">
              <w:rPr>
                <w:b w:val="0"/>
                <w:i/>
                <w:iCs/>
                <w:sz w:val="20"/>
                <w:szCs w:val="20"/>
              </w:rPr>
              <w:t>Recommendation</w:t>
            </w:r>
          </w:p>
        </w:tc>
        <w:tc>
          <w:tcPr>
            <w:tcW w:w="1276" w:type="dxa"/>
            <w:vAlign w:val="bottom"/>
          </w:tcPr>
          <w:p w14:paraId="12272077"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Support</w:t>
            </w:r>
            <w:r>
              <w:rPr>
                <w:rStyle w:val="FootnoteReference"/>
                <w:b w:val="0"/>
                <w:i/>
                <w:iCs/>
                <w:sz w:val="20"/>
                <w:szCs w:val="20"/>
              </w:rPr>
              <w:footnoteReference w:id="9"/>
            </w:r>
          </w:p>
        </w:tc>
        <w:tc>
          <w:tcPr>
            <w:tcW w:w="1276" w:type="dxa"/>
            <w:vAlign w:val="bottom"/>
          </w:tcPr>
          <w:p w14:paraId="02151E85"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Against</w:t>
            </w:r>
          </w:p>
        </w:tc>
        <w:tc>
          <w:tcPr>
            <w:tcW w:w="1224" w:type="dxa"/>
            <w:vAlign w:val="bottom"/>
          </w:tcPr>
          <w:p w14:paraId="7F408B03" w14:textId="6738C00F"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Qualified</w:t>
            </w:r>
            <w:r>
              <w:rPr>
                <w:b w:val="0"/>
                <w:i/>
                <w:iCs/>
                <w:sz w:val="20"/>
                <w:szCs w:val="20"/>
              </w:rPr>
              <w:br/>
            </w:r>
            <w:r w:rsidRPr="00915873">
              <w:rPr>
                <w:b w:val="0"/>
                <w:i/>
                <w:iCs/>
                <w:sz w:val="20"/>
                <w:szCs w:val="20"/>
              </w:rPr>
              <w:t>response</w:t>
            </w:r>
            <w:r>
              <w:rPr>
                <w:rStyle w:val="FootnoteReference"/>
                <w:b w:val="0"/>
                <w:i/>
                <w:iCs/>
                <w:sz w:val="20"/>
                <w:szCs w:val="20"/>
              </w:rPr>
              <w:footnoteReference w:id="10"/>
            </w:r>
          </w:p>
        </w:tc>
      </w:tr>
      <w:tr w:rsidR="00EA02AC" w:rsidRPr="00915873" w14:paraId="774AC7FD"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3108EA90" w14:textId="77777777" w:rsidR="00EA02AC" w:rsidRPr="00915873" w:rsidRDefault="00EA02AC" w:rsidP="00E36C93">
            <w:pPr>
              <w:pStyle w:val="ListParagraph"/>
              <w:widowControl/>
              <w:numPr>
                <w:ilvl w:val="0"/>
                <w:numId w:val="64"/>
              </w:numPr>
              <w:spacing w:before="0" w:after="0" w:line="240" w:lineRule="auto"/>
              <w:ind w:left="322"/>
              <w:rPr>
                <w:rFonts w:cstheme="majorHAnsi"/>
                <w:b w:val="0"/>
                <w:bCs/>
                <w:sz w:val="20"/>
                <w:szCs w:val="20"/>
              </w:rPr>
            </w:pPr>
            <w:r w:rsidRPr="00915873">
              <w:rPr>
                <w:rFonts w:cstheme="majorHAnsi"/>
                <w:b w:val="0"/>
                <w:sz w:val="20"/>
                <w:szCs w:val="20"/>
              </w:rPr>
              <w:t>Short-term: Modify the EFC legislative instrument to recognise that the program funds more than cytotoxic chemotherapy and intravenous cancer medications.  Consideration should be given to the following suggestions: (1) ‘Efficient Funding of Cancer Medicines’; (2) ‘Cancer Medicines Funding Program’</w:t>
            </w:r>
          </w:p>
        </w:tc>
        <w:tc>
          <w:tcPr>
            <w:tcW w:w="1276" w:type="dxa"/>
            <w:vAlign w:val="center"/>
          </w:tcPr>
          <w:p w14:paraId="3E1B6B95"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15873">
              <w:rPr>
                <w:sz w:val="20"/>
                <w:szCs w:val="20"/>
              </w:rPr>
              <w:t>8</w:t>
            </w:r>
          </w:p>
        </w:tc>
        <w:tc>
          <w:tcPr>
            <w:tcW w:w="1276" w:type="dxa"/>
            <w:vAlign w:val="center"/>
          </w:tcPr>
          <w:p w14:paraId="3CFB01BB"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24" w:type="dxa"/>
            <w:vAlign w:val="center"/>
          </w:tcPr>
          <w:p w14:paraId="047E2B2B"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0BF1E2A3" w14:textId="6F033384" w:rsidR="00EA02AC" w:rsidRPr="00915873" w:rsidRDefault="00EA02AC" w:rsidP="00EA02AC">
      <w:r>
        <w:t xml:space="preserve">Overall, respondents expressed support for the recommendation to formally recognise that the EFC funds a range of medicines used in the treatment of cancer beyond cytotoxic </w:t>
      </w:r>
      <w:r w:rsidRPr="008821DB">
        <w:t>‘chemotherapy,’</w:t>
      </w:r>
      <w:r>
        <w:t xml:space="preserve"> and to change the name of the scheme to better reflect this.</w:t>
      </w:r>
    </w:p>
    <w:tbl>
      <w:tblPr>
        <w:tblStyle w:val="GridTable2-Accent1"/>
        <w:tblW w:w="0" w:type="auto"/>
        <w:tblLook w:val="04A0" w:firstRow="1" w:lastRow="0" w:firstColumn="1" w:lastColumn="0" w:noHBand="0" w:noVBand="1"/>
      </w:tblPr>
      <w:tblGrid>
        <w:gridCol w:w="5240"/>
        <w:gridCol w:w="1276"/>
        <w:gridCol w:w="1276"/>
        <w:gridCol w:w="1224"/>
      </w:tblGrid>
      <w:tr w:rsidR="00EA02AC" w:rsidRPr="00915873" w14:paraId="3014DDA3"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5990354B" w14:textId="77777777" w:rsidR="00EA02AC" w:rsidRPr="00915873" w:rsidRDefault="00EA02AC" w:rsidP="00EA02AC">
            <w:pPr>
              <w:spacing w:before="0" w:after="0" w:line="240" w:lineRule="auto"/>
              <w:rPr>
                <w:b w:val="0"/>
                <w:bCs/>
                <w:i/>
                <w:iCs/>
                <w:sz w:val="20"/>
                <w:szCs w:val="20"/>
              </w:rPr>
            </w:pPr>
            <w:r w:rsidRPr="00915873">
              <w:rPr>
                <w:b w:val="0"/>
                <w:i/>
                <w:iCs/>
                <w:sz w:val="20"/>
                <w:szCs w:val="20"/>
              </w:rPr>
              <w:t>Recommendation</w:t>
            </w:r>
          </w:p>
        </w:tc>
        <w:tc>
          <w:tcPr>
            <w:tcW w:w="1276" w:type="dxa"/>
            <w:vAlign w:val="bottom"/>
          </w:tcPr>
          <w:p w14:paraId="0C59734A"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Suppor</w:t>
            </w:r>
            <w:r>
              <w:rPr>
                <w:b w:val="0"/>
                <w:i/>
                <w:iCs/>
                <w:sz w:val="20"/>
                <w:szCs w:val="20"/>
              </w:rPr>
              <w:t>t</w:t>
            </w:r>
          </w:p>
        </w:tc>
        <w:tc>
          <w:tcPr>
            <w:tcW w:w="1276" w:type="dxa"/>
            <w:vAlign w:val="bottom"/>
          </w:tcPr>
          <w:p w14:paraId="5EA886B8"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Against</w:t>
            </w:r>
          </w:p>
        </w:tc>
        <w:tc>
          <w:tcPr>
            <w:tcW w:w="1224" w:type="dxa"/>
            <w:vAlign w:val="bottom"/>
          </w:tcPr>
          <w:p w14:paraId="02451A76"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Qualified response</w:t>
            </w:r>
          </w:p>
        </w:tc>
      </w:tr>
      <w:tr w:rsidR="00EA02AC" w:rsidRPr="00915873" w14:paraId="5E71C11F"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2B87759C" w14:textId="77777777" w:rsidR="00EA02AC" w:rsidRPr="00915873" w:rsidRDefault="00EA02AC" w:rsidP="00E36C93">
            <w:pPr>
              <w:pStyle w:val="ListParagraph"/>
              <w:widowControl/>
              <w:numPr>
                <w:ilvl w:val="0"/>
                <w:numId w:val="64"/>
              </w:numPr>
              <w:spacing w:before="0" w:after="0" w:line="240" w:lineRule="auto"/>
              <w:ind w:left="322"/>
              <w:rPr>
                <w:rFonts w:cstheme="majorHAnsi"/>
                <w:b w:val="0"/>
                <w:bCs/>
                <w:sz w:val="20"/>
                <w:szCs w:val="20"/>
              </w:rPr>
            </w:pPr>
            <w:r w:rsidRPr="00915873">
              <w:rPr>
                <w:rFonts w:cstheme="majorHAnsi"/>
                <w:b w:val="0"/>
                <w:sz w:val="20"/>
                <w:szCs w:val="20"/>
              </w:rPr>
              <w:t>System change: Investigate system changes with respect to alternative funding mechanisms for the delivery of cancer medicine services that better integrate all aspects of the care pathway (including assessment for treatment, treatment preparation and delivery, and follow-up care).</w:t>
            </w:r>
          </w:p>
        </w:tc>
        <w:tc>
          <w:tcPr>
            <w:tcW w:w="1276" w:type="dxa"/>
            <w:vAlign w:val="center"/>
          </w:tcPr>
          <w:p w14:paraId="06B79F6B"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15873">
              <w:rPr>
                <w:sz w:val="20"/>
                <w:szCs w:val="20"/>
              </w:rPr>
              <w:t>7</w:t>
            </w:r>
          </w:p>
        </w:tc>
        <w:tc>
          <w:tcPr>
            <w:tcW w:w="1276" w:type="dxa"/>
            <w:vAlign w:val="center"/>
          </w:tcPr>
          <w:p w14:paraId="4D6B72C2"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15873">
              <w:rPr>
                <w:sz w:val="20"/>
                <w:szCs w:val="20"/>
              </w:rPr>
              <w:t>1</w:t>
            </w:r>
          </w:p>
        </w:tc>
        <w:tc>
          <w:tcPr>
            <w:tcW w:w="1224" w:type="dxa"/>
            <w:vAlign w:val="center"/>
          </w:tcPr>
          <w:p w14:paraId="2E1E60BB"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15873">
              <w:rPr>
                <w:sz w:val="20"/>
                <w:szCs w:val="20"/>
              </w:rPr>
              <w:t>2</w:t>
            </w:r>
          </w:p>
        </w:tc>
      </w:tr>
    </w:tbl>
    <w:p w14:paraId="1FC84E1F" w14:textId="68DC4975" w:rsidR="00EA02AC" w:rsidRDefault="00EA02AC" w:rsidP="00EA02AC">
      <w:r>
        <w:t>A majority of stakeholders who explicitly addressed this recommendation conveyed support for investigating alternative funding mechanisms for the delivery of cancer medicine services that better integrate all aspects of the care pathway.  Several stakeholders reiterated input already provided to the Review and covered in the Interim Report, including that:</w:t>
      </w:r>
    </w:p>
    <w:p w14:paraId="6269ADFD" w14:textId="77777777" w:rsidR="00EA02AC" w:rsidRPr="00BF69E4" w:rsidRDefault="00EA02AC" w:rsidP="00E36C93">
      <w:pPr>
        <w:pStyle w:val="ListParagraph"/>
        <w:widowControl/>
        <w:numPr>
          <w:ilvl w:val="0"/>
          <w:numId w:val="57"/>
        </w:numPr>
        <w:spacing w:before="0" w:after="0" w:line="240" w:lineRule="auto"/>
        <w:rPr>
          <w:rFonts w:cstheme="majorHAnsi"/>
        </w:rPr>
      </w:pPr>
      <w:r>
        <w:rPr>
          <w:rFonts w:cstheme="majorHAnsi"/>
        </w:rPr>
        <w:t>Additional c</w:t>
      </w:r>
      <w:r w:rsidRPr="00BF69E4">
        <w:rPr>
          <w:rFonts w:cstheme="majorHAnsi"/>
        </w:rPr>
        <w:t xml:space="preserve">onsideration should be given to </w:t>
      </w:r>
      <w:r>
        <w:rPr>
          <w:rFonts w:cstheme="majorHAnsi"/>
        </w:rPr>
        <w:t xml:space="preserve">improving health service efficiencies through </w:t>
      </w:r>
      <w:r w:rsidRPr="00BF69E4">
        <w:rPr>
          <w:rFonts w:cstheme="majorHAnsi"/>
        </w:rPr>
        <w:t>the delivery of cancer medicine services in non-hospital settings, including pharmacies and the home.</w:t>
      </w:r>
    </w:p>
    <w:p w14:paraId="0B449BA1" w14:textId="77777777" w:rsidR="00EA02AC" w:rsidRDefault="00EA02AC" w:rsidP="00E36C93">
      <w:pPr>
        <w:pStyle w:val="ListParagraph"/>
        <w:widowControl/>
        <w:numPr>
          <w:ilvl w:val="0"/>
          <w:numId w:val="57"/>
        </w:numPr>
        <w:spacing w:before="0" w:after="0" w:line="240" w:lineRule="auto"/>
        <w:rPr>
          <w:rFonts w:cstheme="majorHAnsi"/>
        </w:rPr>
      </w:pPr>
      <w:r>
        <w:rPr>
          <w:rFonts w:cstheme="majorHAnsi"/>
        </w:rPr>
        <w:t>T</w:t>
      </w:r>
      <w:r w:rsidRPr="00C35379">
        <w:rPr>
          <w:rFonts w:cstheme="majorHAnsi"/>
        </w:rPr>
        <w:t>here is a need to ensure that cancer patients have equitable access to relevant expertise and continuity of care as they move between in-patient and out-patient settings, hospital services and care in the community.</w:t>
      </w:r>
      <w:r>
        <w:rPr>
          <w:rFonts w:cstheme="majorHAnsi"/>
        </w:rPr>
        <w:t xml:space="preserve"> </w:t>
      </w:r>
    </w:p>
    <w:p w14:paraId="6213255C" w14:textId="77777777" w:rsidR="00EA02AC" w:rsidRDefault="00EA02AC" w:rsidP="00E36C93">
      <w:pPr>
        <w:pStyle w:val="ListParagraph"/>
        <w:widowControl/>
        <w:numPr>
          <w:ilvl w:val="0"/>
          <w:numId w:val="57"/>
        </w:numPr>
        <w:spacing w:before="0" w:after="0" w:line="240" w:lineRule="auto"/>
        <w:rPr>
          <w:rFonts w:cstheme="majorHAnsi"/>
        </w:rPr>
      </w:pPr>
      <w:r w:rsidRPr="00D21134">
        <w:rPr>
          <w:rFonts w:cstheme="majorHAnsi"/>
        </w:rPr>
        <w:t>Pharmacists</w:t>
      </w:r>
      <w:r>
        <w:rPr>
          <w:rFonts w:cstheme="majorHAnsi"/>
        </w:rPr>
        <w:t xml:space="preserve">’ contributions to </w:t>
      </w:r>
      <w:r w:rsidRPr="00D21134">
        <w:rPr>
          <w:rFonts w:cstheme="majorHAnsi"/>
        </w:rPr>
        <w:t xml:space="preserve">assessing, preparing, supporting and providing follow-up care to cancer patients </w:t>
      </w:r>
      <w:r>
        <w:rPr>
          <w:rFonts w:cstheme="majorHAnsi"/>
        </w:rPr>
        <w:t>should be</w:t>
      </w:r>
      <w:r w:rsidRPr="00D21134">
        <w:rPr>
          <w:rFonts w:cstheme="majorHAnsi"/>
        </w:rPr>
        <w:t xml:space="preserve"> recognised as an inherent part of the safe preparation and dispensing of cancer medicines</w:t>
      </w:r>
      <w:r>
        <w:rPr>
          <w:rFonts w:cstheme="majorHAnsi"/>
        </w:rPr>
        <w:t>, and therefore be considered for EFC remuneration.</w:t>
      </w:r>
    </w:p>
    <w:p w14:paraId="138D2B44" w14:textId="77777777" w:rsidR="00EA02AC" w:rsidRPr="00FF7B4C" w:rsidRDefault="00EA02AC" w:rsidP="00E36C93">
      <w:pPr>
        <w:pStyle w:val="ListParagraph"/>
        <w:widowControl/>
        <w:numPr>
          <w:ilvl w:val="0"/>
          <w:numId w:val="57"/>
        </w:numPr>
        <w:spacing w:before="0" w:after="0" w:line="240" w:lineRule="auto"/>
        <w:rPr>
          <w:rFonts w:cstheme="majorHAnsi"/>
        </w:rPr>
      </w:pPr>
      <w:r>
        <w:rPr>
          <w:rFonts w:cstheme="majorHAnsi"/>
        </w:rPr>
        <w:t xml:space="preserve">EFC reimbursement should be expanded to cover all cancer therapies under a single, simplified reimbursement model, including </w:t>
      </w:r>
      <w:r w:rsidRPr="00FF7B4C">
        <w:rPr>
          <w:rFonts w:cstheme="majorHAnsi"/>
        </w:rPr>
        <w:t>novel technologies such as CAR-T and oncolytic viruses.</w:t>
      </w:r>
    </w:p>
    <w:p w14:paraId="02FCE8EB" w14:textId="77777777" w:rsidR="00EA02AC" w:rsidRPr="009D2A44" w:rsidRDefault="00EA02AC" w:rsidP="00EA02AC">
      <w:pPr>
        <w:pStyle w:val="ListParagraph"/>
        <w:numPr>
          <w:ilvl w:val="0"/>
          <w:numId w:val="0"/>
        </w:numPr>
        <w:rPr>
          <w:rFonts w:cstheme="majorHAnsi"/>
        </w:rPr>
      </w:pPr>
      <w:r>
        <w:rPr>
          <w:rFonts w:cstheme="majorHAnsi"/>
        </w:rPr>
        <w:t>Notwithstanding a general level of support for this recommendation, several stakeholders underscored that any changes must not result in net-negative funding for health services or incentivise cost-shifting between the Commonwealth and State/Territory governments, cancer service providers and patients.  One stakeholder also pointed out that while changes to the EFC model resulting from the implementation of this recommendation would appropriately</w:t>
      </w:r>
      <w:r w:rsidRPr="00E05A1D">
        <w:rPr>
          <w:rFonts w:cstheme="majorHAnsi"/>
        </w:rPr>
        <w:t xml:space="preserve"> </w:t>
      </w:r>
      <w:r>
        <w:rPr>
          <w:rFonts w:cstheme="majorHAnsi"/>
        </w:rPr>
        <w:t xml:space="preserve">be considered </w:t>
      </w:r>
      <w:r w:rsidRPr="00E05A1D">
        <w:rPr>
          <w:rFonts w:cstheme="majorHAnsi"/>
        </w:rPr>
        <w:t xml:space="preserve">a </w:t>
      </w:r>
      <w:r>
        <w:rPr>
          <w:rFonts w:cstheme="majorHAnsi"/>
        </w:rPr>
        <w:t>‘</w:t>
      </w:r>
      <w:r w:rsidRPr="00E05A1D">
        <w:rPr>
          <w:rFonts w:cstheme="majorHAnsi"/>
        </w:rPr>
        <w:t>system change,</w:t>
      </w:r>
      <w:r>
        <w:rPr>
          <w:rFonts w:cstheme="majorHAnsi"/>
        </w:rPr>
        <w:t>’</w:t>
      </w:r>
      <w:r w:rsidRPr="00E05A1D">
        <w:rPr>
          <w:rFonts w:cstheme="majorHAnsi"/>
        </w:rPr>
        <w:t xml:space="preserve"> </w:t>
      </w:r>
      <w:r>
        <w:rPr>
          <w:rFonts w:cstheme="majorHAnsi"/>
        </w:rPr>
        <w:t>any such</w:t>
      </w:r>
      <w:r w:rsidRPr="00E05A1D">
        <w:rPr>
          <w:rFonts w:cstheme="majorHAnsi"/>
        </w:rPr>
        <w:t xml:space="preserve"> </w:t>
      </w:r>
      <w:r>
        <w:rPr>
          <w:rFonts w:cstheme="majorHAnsi"/>
        </w:rPr>
        <w:t xml:space="preserve">change </w:t>
      </w:r>
      <w:r w:rsidRPr="00E05A1D">
        <w:rPr>
          <w:rFonts w:cstheme="majorHAnsi"/>
        </w:rPr>
        <w:t xml:space="preserve">may need to occur before other recommendations </w:t>
      </w:r>
      <w:r>
        <w:rPr>
          <w:rFonts w:cstheme="majorHAnsi"/>
        </w:rPr>
        <w:t>can</w:t>
      </w:r>
      <w:r w:rsidRPr="00E05A1D">
        <w:rPr>
          <w:rFonts w:cstheme="majorHAnsi"/>
        </w:rPr>
        <w:t xml:space="preserve"> be actioned.</w:t>
      </w:r>
    </w:p>
    <w:tbl>
      <w:tblPr>
        <w:tblStyle w:val="GridTable2-Accent1"/>
        <w:tblW w:w="0" w:type="auto"/>
        <w:tblLook w:val="04A0" w:firstRow="1" w:lastRow="0" w:firstColumn="1" w:lastColumn="0" w:noHBand="0" w:noVBand="1"/>
      </w:tblPr>
      <w:tblGrid>
        <w:gridCol w:w="5240"/>
        <w:gridCol w:w="1276"/>
        <w:gridCol w:w="1276"/>
        <w:gridCol w:w="1224"/>
      </w:tblGrid>
      <w:tr w:rsidR="00EA02AC" w:rsidRPr="00915873" w14:paraId="1C80DFBB"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3B802729" w14:textId="77777777" w:rsidR="00EA02AC" w:rsidRPr="00915873" w:rsidRDefault="00EA02AC" w:rsidP="00EA02AC">
            <w:pPr>
              <w:spacing w:before="0" w:after="0" w:line="240" w:lineRule="auto"/>
              <w:rPr>
                <w:b w:val="0"/>
                <w:bCs/>
                <w:i/>
                <w:iCs/>
                <w:sz w:val="20"/>
                <w:szCs w:val="20"/>
              </w:rPr>
            </w:pPr>
            <w:r w:rsidRPr="00915873">
              <w:rPr>
                <w:b w:val="0"/>
                <w:i/>
                <w:iCs/>
                <w:sz w:val="20"/>
                <w:szCs w:val="20"/>
              </w:rPr>
              <w:t>Recommendation</w:t>
            </w:r>
          </w:p>
        </w:tc>
        <w:tc>
          <w:tcPr>
            <w:tcW w:w="1276" w:type="dxa"/>
            <w:vAlign w:val="bottom"/>
          </w:tcPr>
          <w:p w14:paraId="3E6B14AE"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Support</w:t>
            </w:r>
          </w:p>
        </w:tc>
        <w:tc>
          <w:tcPr>
            <w:tcW w:w="1276" w:type="dxa"/>
            <w:vAlign w:val="bottom"/>
          </w:tcPr>
          <w:p w14:paraId="2D053E50"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Against</w:t>
            </w:r>
          </w:p>
        </w:tc>
        <w:tc>
          <w:tcPr>
            <w:tcW w:w="1224" w:type="dxa"/>
            <w:vAlign w:val="bottom"/>
          </w:tcPr>
          <w:p w14:paraId="3D345A81"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Qualified response</w:t>
            </w:r>
          </w:p>
        </w:tc>
      </w:tr>
      <w:tr w:rsidR="00EA02AC" w:rsidRPr="00915873" w14:paraId="26D9A5BC"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1713CCBF" w14:textId="77777777" w:rsidR="00EA02AC" w:rsidRPr="00915873" w:rsidRDefault="00EA02AC" w:rsidP="00E36C93">
            <w:pPr>
              <w:pStyle w:val="ListParagraph"/>
              <w:widowControl/>
              <w:numPr>
                <w:ilvl w:val="0"/>
                <w:numId w:val="64"/>
              </w:numPr>
              <w:spacing w:before="0" w:after="0" w:line="240" w:lineRule="auto"/>
              <w:ind w:left="322"/>
              <w:rPr>
                <w:rFonts w:cstheme="majorHAnsi"/>
                <w:b w:val="0"/>
                <w:bCs/>
                <w:sz w:val="20"/>
                <w:szCs w:val="20"/>
              </w:rPr>
            </w:pPr>
            <w:r w:rsidRPr="00915873">
              <w:rPr>
                <w:rFonts w:cstheme="majorHAnsi"/>
                <w:b w:val="0"/>
                <w:sz w:val="20"/>
                <w:szCs w:val="20"/>
              </w:rPr>
              <w:t>System change:  Consider the potential for the Commonwealth to purchase medicines directly from manufacturers as a means of increasing system efficiency and reducing pharmacy/hospital exposure to cost pressures associated with purchasing and carrying EFC-listed stock.</w:t>
            </w:r>
          </w:p>
        </w:tc>
        <w:tc>
          <w:tcPr>
            <w:tcW w:w="1276" w:type="dxa"/>
            <w:vAlign w:val="center"/>
          </w:tcPr>
          <w:p w14:paraId="6DA27D9F"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15873">
              <w:rPr>
                <w:sz w:val="20"/>
                <w:szCs w:val="20"/>
              </w:rPr>
              <w:t>1</w:t>
            </w:r>
          </w:p>
        </w:tc>
        <w:tc>
          <w:tcPr>
            <w:tcW w:w="1276" w:type="dxa"/>
            <w:vAlign w:val="center"/>
          </w:tcPr>
          <w:p w14:paraId="0DBA2C7C"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15873">
              <w:rPr>
                <w:sz w:val="20"/>
                <w:szCs w:val="20"/>
              </w:rPr>
              <w:t>12</w:t>
            </w:r>
          </w:p>
        </w:tc>
        <w:tc>
          <w:tcPr>
            <w:tcW w:w="1224" w:type="dxa"/>
            <w:vAlign w:val="center"/>
          </w:tcPr>
          <w:p w14:paraId="3A493DEE"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15873">
              <w:rPr>
                <w:sz w:val="20"/>
                <w:szCs w:val="20"/>
              </w:rPr>
              <w:t>1</w:t>
            </w:r>
          </w:p>
        </w:tc>
      </w:tr>
    </w:tbl>
    <w:p w14:paraId="06B7E1B6" w14:textId="77777777" w:rsidR="00EA02AC" w:rsidRPr="00915873" w:rsidRDefault="00EA02AC" w:rsidP="00EA02AC"/>
    <w:p w14:paraId="4D2D21A0" w14:textId="131E9D23" w:rsidR="00EA02AC" w:rsidRDefault="00EA02AC" w:rsidP="00EA02AC">
      <w:r>
        <w:t>While this recommendation was limited to consideration of the potential benefits of the Commonwealth purchasing medicines directly from manufacturers (rather than an endorsement of such an arrangement), a clear majority of stakeholders across the cancer services supply chain expressed strong reservations against the direct purchase of medicines by the Commonwealth.  A number of respondents asserted that c</w:t>
      </w:r>
      <w:r w:rsidRPr="00652D99">
        <w:t xml:space="preserve">entralised acquisition and distribution </w:t>
      </w:r>
      <w:r>
        <w:t>by the Commonwealth would be</w:t>
      </w:r>
      <w:r w:rsidRPr="00652D99">
        <w:t xml:space="preserve"> </w:t>
      </w:r>
      <w:r>
        <w:t>inefficient and unworkable, as recently demonstrated, for example, by the significant administrative burden borne by health service providers interfacing with the National Medicines Stockpile during the Covid-19 pandemic.  Health services suggested that a</w:t>
      </w:r>
      <w:r w:rsidRPr="00380484">
        <w:t xml:space="preserve"> national purchasing model </w:t>
      </w:r>
      <w:r>
        <w:t>entailed</w:t>
      </w:r>
      <w:r w:rsidRPr="00380484">
        <w:t xml:space="preserve"> increased uncertainty regarding medicines access and supply, insufficient visibility</w:t>
      </w:r>
      <w:r>
        <w:t>/</w:t>
      </w:r>
      <w:r w:rsidRPr="00380484">
        <w:t>transparency with respect to new products entering the market</w:t>
      </w:r>
      <w:r>
        <w:t>,</w:t>
      </w:r>
      <w:r w:rsidRPr="00380484">
        <w:t xml:space="preserve"> and significantly increased administrative burden for </w:t>
      </w:r>
      <w:r>
        <w:t>S</w:t>
      </w:r>
      <w:r w:rsidRPr="00380484">
        <w:t xml:space="preserve">tates and </w:t>
      </w:r>
      <w:r>
        <w:t>T</w:t>
      </w:r>
      <w:r w:rsidRPr="00380484">
        <w:t>erritor</w:t>
      </w:r>
      <w:r>
        <w:t>ies—u</w:t>
      </w:r>
      <w:r w:rsidRPr="00380484">
        <w:t xml:space="preserve">ltimately leading to </w:t>
      </w:r>
      <w:r>
        <w:t>greater</w:t>
      </w:r>
      <w:r w:rsidRPr="00380484">
        <w:t xml:space="preserve"> uncertainty </w:t>
      </w:r>
      <w:r>
        <w:t>for</w:t>
      </w:r>
      <w:r w:rsidRPr="00380484">
        <w:t xml:space="preserve"> clinicians and patients</w:t>
      </w:r>
      <w:r>
        <w:t>.</w:t>
      </w:r>
    </w:p>
    <w:p w14:paraId="77238BBC" w14:textId="187F0708" w:rsidR="00EA02AC" w:rsidRDefault="00EA02AC" w:rsidP="00EA02AC">
      <w:r>
        <w:t xml:space="preserve">Some stakeholders asserted that centralised purchasing would increase financial risk to Government; reduce competition in the medicines supply chain; reduce incentives to use drugs efficiently; and require an overhaul of commercial arrangements, and administrative and payment systems and processes. </w:t>
      </w:r>
      <w:r w:rsidRPr="00E26016">
        <w:t xml:space="preserve"> </w:t>
      </w:r>
      <w:r>
        <w:t>Such issues would be further complicated, they maintained, by</w:t>
      </w:r>
      <w:r w:rsidRPr="005D26C5">
        <w:t xml:space="preserve"> the non-PBS </w:t>
      </w:r>
      <w:r>
        <w:t>and</w:t>
      </w:r>
      <w:r w:rsidRPr="005D26C5">
        <w:t xml:space="preserve"> off-label use of </w:t>
      </w:r>
      <w:r>
        <w:t xml:space="preserve">EFC </w:t>
      </w:r>
      <w:r w:rsidRPr="005D26C5">
        <w:t>medicines</w:t>
      </w:r>
      <w:r>
        <w:t>, as well as</w:t>
      </w:r>
      <w:r w:rsidRPr="005D26C5">
        <w:t xml:space="preserve"> </w:t>
      </w:r>
      <w:r>
        <w:t>administrative arrangements in</w:t>
      </w:r>
      <w:r w:rsidRPr="005D26C5">
        <w:t xml:space="preserve"> States and Territories that are non-PBS signatories.</w:t>
      </w:r>
      <w:r>
        <w:t xml:space="preserve">  Stakeholders also pointed out that a move to c</w:t>
      </w:r>
      <w:r w:rsidRPr="00652D99">
        <w:t xml:space="preserve">entralised acquisition and distribution </w:t>
      </w:r>
      <w:r>
        <w:t xml:space="preserve">would </w:t>
      </w:r>
      <w:r w:rsidRPr="00652D99">
        <w:t xml:space="preserve">raise important questions about </w:t>
      </w:r>
      <w:r>
        <w:t xml:space="preserve">stockholding requirements, and </w:t>
      </w:r>
      <w:r w:rsidRPr="00652D99">
        <w:t>financial liability for wastage and expired stock held by health services</w:t>
      </w:r>
      <w:r>
        <w:t>.</w:t>
      </w:r>
    </w:p>
    <w:p w14:paraId="1496EE7E" w14:textId="5C3D840A" w:rsidR="00EA02AC" w:rsidRDefault="00EA02AC" w:rsidP="00EA02AC">
      <w:r>
        <w:t>One respondent asserted that a direct-purchasing</w:t>
      </w:r>
      <w:r w:rsidRPr="002F240E">
        <w:t xml:space="preserve"> model would negate benefits from price disclosure arrangements that apply to Formulary 2 (F2) PBS medicines</w:t>
      </w:r>
      <w:r>
        <w:t xml:space="preserve"> and</w:t>
      </w:r>
      <w:r w:rsidRPr="002F240E">
        <w:t xml:space="preserve"> would be problematic for dual-listed PBS items</w:t>
      </w:r>
      <w:r>
        <w:t>,</w:t>
      </w:r>
      <w:r w:rsidRPr="002F240E">
        <w:t xml:space="preserve"> such as biosimilars</w:t>
      </w:r>
      <w:r>
        <w:t>.</w:t>
      </w:r>
    </w:p>
    <w:p w14:paraId="7D481044" w14:textId="77777777" w:rsidR="00EA02AC" w:rsidRPr="00923503" w:rsidRDefault="00EA02AC" w:rsidP="00EA02AC">
      <w:r>
        <w:t>Notwithstanding the general lack of support for this recommendation, one respondent suggested that d</w:t>
      </w:r>
      <w:r w:rsidRPr="00923503">
        <w:t xml:space="preserve">irect purchasing </w:t>
      </w:r>
      <w:r>
        <w:t xml:space="preserve">by the </w:t>
      </w:r>
      <w:r w:rsidRPr="00923503">
        <w:t>Commonwealth may have positive impacts relating to the additional costs borne by organisations required to outsource compounding, particularly in rural and remote areas</w:t>
      </w:r>
      <w:r>
        <w:t>, and</w:t>
      </w:r>
      <w:r w:rsidRPr="00923503">
        <w:t xml:space="preserve"> </w:t>
      </w:r>
      <w:r>
        <w:t>c</w:t>
      </w:r>
      <w:r w:rsidRPr="00923503">
        <w:t>ould also reduce the disparity between third-party compounding fee structures and PBS reimbursement for compounding.</w:t>
      </w:r>
    </w:p>
    <w:tbl>
      <w:tblPr>
        <w:tblStyle w:val="GridTable2-Accent1"/>
        <w:tblW w:w="0" w:type="auto"/>
        <w:tblLook w:val="04A0" w:firstRow="1" w:lastRow="0" w:firstColumn="1" w:lastColumn="0" w:noHBand="0" w:noVBand="1"/>
      </w:tblPr>
      <w:tblGrid>
        <w:gridCol w:w="5240"/>
        <w:gridCol w:w="1276"/>
        <w:gridCol w:w="1276"/>
        <w:gridCol w:w="1224"/>
      </w:tblGrid>
      <w:tr w:rsidR="00EA02AC" w:rsidRPr="00915873" w14:paraId="1CE13231"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50A4FF42" w14:textId="77777777" w:rsidR="00EA02AC" w:rsidRPr="00915873" w:rsidRDefault="00EA02AC" w:rsidP="00EA02AC">
            <w:pPr>
              <w:spacing w:before="0" w:after="0" w:line="240" w:lineRule="auto"/>
              <w:rPr>
                <w:b w:val="0"/>
                <w:bCs/>
                <w:i/>
                <w:iCs/>
                <w:sz w:val="20"/>
                <w:szCs w:val="20"/>
              </w:rPr>
            </w:pPr>
            <w:r w:rsidRPr="00915873">
              <w:rPr>
                <w:b w:val="0"/>
                <w:i/>
                <w:iCs/>
                <w:sz w:val="20"/>
                <w:szCs w:val="20"/>
              </w:rPr>
              <w:t>Recommendation</w:t>
            </w:r>
          </w:p>
        </w:tc>
        <w:tc>
          <w:tcPr>
            <w:tcW w:w="1276" w:type="dxa"/>
            <w:vAlign w:val="bottom"/>
          </w:tcPr>
          <w:p w14:paraId="64E158DF"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Support</w:t>
            </w:r>
          </w:p>
        </w:tc>
        <w:tc>
          <w:tcPr>
            <w:tcW w:w="1276" w:type="dxa"/>
            <w:vAlign w:val="bottom"/>
          </w:tcPr>
          <w:p w14:paraId="341B514F"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Against</w:t>
            </w:r>
          </w:p>
        </w:tc>
        <w:tc>
          <w:tcPr>
            <w:tcW w:w="1224" w:type="dxa"/>
            <w:vAlign w:val="bottom"/>
          </w:tcPr>
          <w:p w14:paraId="170B0590"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Qualified respons</w:t>
            </w:r>
            <w:r>
              <w:rPr>
                <w:b w:val="0"/>
                <w:i/>
                <w:iCs/>
                <w:sz w:val="20"/>
                <w:szCs w:val="20"/>
              </w:rPr>
              <w:t>e</w:t>
            </w:r>
          </w:p>
        </w:tc>
      </w:tr>
      <w:tr w:rsidR="00EA02AC" w:rsidRPr="00915873" w14:paraId="6AAAD94B"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064F4338" w14:textId="77777777" w:rsidR="00EA02AC" w:rsidRPr="00915873" w:rsidRDefault="00EA02AC" w:rsidP="00E36C93">
            <w:pPr>
              <w:pStyle w:val="ListParagraph"/>
              <w:widowControl/>
              <w:numPr>
                <w:ilvl w:val="0"/>
                <w:numId w:val="64"/>
              </w:numPr>
              <w:spacing w:before="0" w:after="0" w:line="240" w:lineRule="auto"/>
              <w:ind w:left="322"/>
              <w:rPr>
                <w:rFonts w:cstheme="majorHAnsi"/>
                <w:b w:val="0"/>
                <w:bCs/>
                <w:sz w:val="20"/>
                <w:szCs w:val="20"/>
              </w:rPr>
            </w:pPr>
            <w:r w:rsidRPr="00915873">
              <w:rPr>
                <w:rFonts w:cstheme="majorHAnsi"/>
                <w:b w:val="0"/>
                <w:sz w:val="20"/>
                <w:szCs w:val="20"/>
              </w:rPr>
              <w:t>Short-term: Maintain the EFC’s existing fee structure and level as currently legislated, subject to indexing arrangements.</w:t>
            </w:r>
          </w:p>
        </w:tc>
        <w:tc>
          <w:tcPr>
            <w:tcW w:w="1276" w:type="dxa"/>
            <w:vAlign w:val="center"/>
          </w:tcPr>
          <w:p w14:paraId="29D25E69"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15873">
              <w:rPr>
                <w:sz w:val="20"/>
                <w:szCs w:val="20"/>
              </w:rPr>
              <w:t>3</w:t>
            </w:r>
          </w:p>
        </w:tc>
        <w:tc>
          <w:tcPr>
            <w:tcW w:w="1276" w:type="dxa"/>
            <w:vAlign w:val="center"/>
          </w:tcPr>
          <w:p w14:paraId="067CBC49"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15873">
              <w:rPr>
                <w:sz w:val="20"/>
                <w:szCs w:val="20"/>
              </w:rPr>
              <w:t>2</w:t>
            </w:r>
          </w:p>
        </w:tc>
        <w:tc>
          <w:tcPr>
            <w:tcW w:w="1224" w:type="dxa"/>
            <w:vAlign w:val="center"/>
          </w:tcPr>
          <w:p w14:paraId="7A5003B3" w14:textId="77777777" w:rsidR="00EA02AC" w:rsidRPr="00915873"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53D268C7" w14:textId="77777777" w:rsidR="00EA02AC" w:rsidRPr="00915873" w:rsidRDefault="00EA02AC" w:rsidP="00EA02AC">
      <w:r>
        <w:t>Few respondents addressed this recommendation directly.  Explicit rejection of the EFC’s existing fee structure and level was limited to drug manufacturers’ broader dissatisfaction with the current system and these stakeholders’ related call to overhaul the EFC’s reimbursement model away from its current form, based on the most efficient combination of vials.</w:t>
      </w:r>
    </w:p>
    <w:tbl>
      <w:tblPr>
        <w:tblStyle w:val="GridTable2-Accent1"/>
        <w:tblW w:w="0" w:type="auto"/>
        <w:tblLook w:val="04A0" w:firstRow="1" w:lastRow="0" w:firstColumn="1" w:lastColumn="0" w:noHBand="0" w:noVBand="1"/>
      </w:tblPr>
      <w:tblGrid>
        <w:gridCol w:w="5240"/>
        <w:gridCol w:w="1276"/>
        <w:gridCol w:w="1276"/>
        <w:gridCol w:w="1224"/>
      </w:tblGrid>
      <w:tr w:rsidR="00EA02AC" w:rsidRPr="00915873" w14:paraId="1FFBB0C8"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4A0A82D1" w14:textId="77777777" w:rsidR="00EA02AC" w:rsidRPr="00915873" w:rsidRDefault="00EA02AC" w:rsidP="00EA02AC">
            <w:pPr>
              <w:spacing w:before="0" w:after="0" w:line="240" w:lineRule="auto"/>
              <w:rPr>
                <w:b w:val="0"/>
                <w:bCs/>
                <w:i/>
                <w:iCs/>
                <w:sz w:val="20"/>
                <w:szCs w:val="20"/>
              </w:rPr>
            </w:pPr>
            <w:r w:rsidRPr="00915873">
              <w:rPr>
                <w:b w:val="0"/>
                <w:i/>
                <w:iCs/>
                <w:sz w:val="20"/>
                <w:szCs w:val="20"/>
              </w:rPr>
              <w:t>Recommendation</w:t>
            </w:r>
          </w:p>
        </w:tc>
        <w:tc>
          <w:tcPr>
            <w:tcW w:w="1276" w:type="dxa"/>
            <w:vAlign w:val="bottom"/>
          </w:tcPr>
          <w:p w14:paraId="104974AE"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Support</w:t>
            </w:r>
          </w:p>
        </w:tc>
        <w:tc>
          <w:tcPr>
            <w:tcW w:w="1276" w:type="dxa"/>
            <w:vAlign w:val="bottom"/>
          </w:tcPr>
          <w:p w14:paraId="6D0DE823"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Against</w:t>
            </w:r>
          </w:p>
        </w:tc>
        <w:tc>
          <w:tcPr>
            <w:tcW w:w="1224" w:type="dxa"/>
            <w:vAlign w:val="bottom"/>
          </w:tcPr>
          <w:p w14:paraId="498F7802" w14:textId="77777777" w:rsidR="00EA02AC" w:rsidRPr="00915873"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915873">
              <w:rPr>
                <w:b w:val="0"/>
                <w:i/>
                <w:iCs/>
                <w:sz w:val="20"/>
                <w:szCs w:val="20"/>
              </w:rPr>
              <w:t>Qualified response</w:t>
            </w:r>
          </w:p>
        </w:tc>
      </w:tr>
      <w:tr w:rsidR="00EA02AC" w:rsidRPr="00F45A4C" w14:paraId="276BC676"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15B9AA26"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Long-term:  Consider amending the EFC fee components and levels (subject to an analysis of stakeholders’ empirical cost data) to add specific payments with respect to infusion devices, repurposing/reissue of compounded medicines, and the provision of cancer medicines in rural areas.</w:t>
            </w:r>
          </w:p>
        </w:tc>
        <w:tc>
          <w:tcPr>
            <w:tcW w:w="1276" w:type="dxa"/>
            <w:vAlign w:val="center"/>
          </w:tcPr>
          <w:p w14:paraId="0EC11DD8"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6</w:t>
            </w:r>
          </w:p>
        </w:tc>
        <w:tc>
          <w:tcPr>
            <w:tcW w:w="1276" w:type="dxa"/>
            <w:vAlign w:val="center"/>
          </w:tcPr>
          <w:p w14:paraId="21A29720"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2</w:t>
            </w:r>
          </w:p>
        </w:tc>
        <w:tc>
          <w:tcPr>
            <w:tcW w:w="1224" w:type="dxa"/>
            <w:vAlign w:val="center"/>
          </w:tcPr>
          <w:p w14:paraId="758C6E2E"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3</w:t>
            </w:r>
          </w:p>
        </w:tc>
      </w:tr>
    </w:tbl>
    <w:p w14:paraId="37A14473" w14:textId="77777777" w:rsidR="00EA02AC" w:rsidRDefault="00EA02AC" w:rsidP="00EA02AC">
      <w:r>
        <w:t xml:space="preserve">There was broad support among most stakeholders that payment of </w:t>
      </w:r>
      <w:r w:rsidRPr="00567142">
        <w:t>EFC fees should represent the true cost base of the service provided</w:t>
      </w:r>
      <w:r>
        <w:t>, and that</w:t>
      </w:r>
      <w:r w:rsidRPr="00567142">
        <w:t xml:space="preserve"> </w:t>
      </w:r>
      <w:r>
        <w:t>t</w:t>
      </w:r>
      <w:r w:rsidRPr="00567142">
        <w:t>his should be informed by an accurate study of the costs involved, recognising that cost structures may be substantially different in low-volume and rural and remote settings.</w:t>
      </w:r>
      <w:r>
        <w:t xml:space="preserve">  A number of stakeholders reiterated views addressed in the Interim Report that there is a n</w:t>
      </w:r>
      <w:r w:rsidRPr="00652D99">
        <w:t xml:space="preserve">eed to </w:t>
      </w:r>
      <w:r>
        <w:t xml:space="preserve">better </w:t>
      </w:r>
      <w:r w:rsidRPr="00652D99">
        <w:t xml:space="preserve">understand </w:t>
      </w:r>
      <w:r>
        <w:t>fee</w:t>
      </w:r>
      <w:r w:rsidRPr="00652D99">
        <w:t xml:space="preserve"> payment</w:t>
      </w:r>
      <w:r>
        <w:t xml:space="preserve"> structure</w:t>
      </w:r>
      <w:r w:rsidRPr="00652D99">
        <w:t xml:space="preserve"> and </w:t>
      </w:r>
      <w:r>
        <w:t>potential impact</w:t>
      </w:r>
      <w:r w:rsidRPr="00652D99">
        <w:t xml:space="preserve"> </w:t>
      </w:r>
      <w:r>
        <w:t xml:space="preserve">of changes </w:t>
      </w:r>
      <w:r w:rsidRPr="00652D99">
        <w:t>on</w:t>
      </w:r>
      <w:r>
        <w:t xml:space="preserve"> the viability of</w:t>
      </w:r>
      <w:r w:rsidRPr="00652D99">
        <w:t xml:space="preserve"> health service</w:t>
      </w:r>
      <w:r>
        <w:t>-based</w:t>
      </w:r>
      <w:r w:rsidRPr="00652D99">
        <w:t xml:space="preserve"> compounding.</w:t>
      </w:r>
    </w:p>
    <w:p w14:paraId="65308200" w14:textId="77777777" w:rsidR="00EA02AC" w:rsidRDefault="00EA02AC" w:rsidP="00EA02AC">
      <w:r>
        <w:t>With respect to the extension of EFC remuneration to cover c</w:t>
      </w:r>
      <w:r w:rsidRPr="00636416">
        <w:t xml:space="preserve">losed system </w:t>
      </w:r>
      <w:r>
        <w:t xml:space="preserve">transfer </w:t>
      </w:r>
      <w:r w:rsidRPr="00636416">
        <w:t xml:space="preserve">devices </w:t>
      </w:r>
      <w:r>
        <w:t xml:space="preserve">(CSTD) </w:t>
      </w:r>
      <w:r w:rsidRPr="00636416">
        <w:t xml:space="preserve">and other innovative </w:t>
      </w:r>
      <w:r>
        <w:t xml:space="preserve">technologies, one health service reported that these solutions </w:t>
      </w:r>
      <w:r w:rsidRPr="00636416">
        <w:t>have been difficult to implement due to cost</w:t>
      </w:r>
      <w:r>
        <w:t>, and that</w:t>
      </w:r>
      <w:r w:rsidRPr="00636416">
        <w:t xml:space="preserve"> funding towards this would </w:t>
      </w:r>
      <w:r>
        <w:t>enhance their safe and</w:t>
      </w:r>
      <w:r w:rsidRPr="00636416">
        <w:t xml:space="preserve"> consistent </w:t>
      </w:r>
      <w:r>
        <w:t>integration.  Third-party compounders suggested that a</w:t>
      </w:r>
      <w:r w:rsidRPr="00992D42">
        <w:t xml:space="preserve">dditional EFC fees </w:t>
      </w:r>
      <w:r w:rsidRPr="00923503">
        <w:t>(i.e., for infusion devices</w:t>
      </w:r>
      <w:r>
        <w:t xml:space="preserve"> and</w:t>
      </w:r>
      <w:r w:rsidRPr="00923503">
        <w:t xml:space="preserve"> repurposing/reissuing) </w:t>
      </w:r>
      <w:r w:rsidRPr="00992D42">
        <w:t>should be considered a short-term recommendation</w:t>
      </w:r>
      <w:r>
        <w:t>,</w:t>
      </w:r>
      <w:r w:rsidRPr="00992D42">
        <w:t xml:space="preserve"> as </w:t>
      </w:r>
      <w:r>
        <w:t>these</w:t>
      </w:r>
      <w:r w:rsidRPr="00992D42">
        <w:t xml:space="preserve"> </w:t>
      </w:r>
      <w:r>
        <w:t>represent</w:t>
      </w:r>
      <w:r w:rsidRPr="00992D42">
        <w:t xml:space="preserve"> </w:t>
      </w:r>
      <w:r>
        <w:t>‘</w:t>
      </w:r>
      <w:r w:rsidRPr="00992D42">
        <w:t>recognised</w:t>
      </w:r>
      <w:r>
        <w:t>’</w:t>
      </w:r>
      <w:r w:rsidRPr="00992D42">
        <w:t xml:space="preserve"> gap</w:t>
      </w:r>
      <w:r>
        <w:t>s</w:t>
      </w:r>
      <w:r w:rsidRPr="00992D42">
        <w:t xml:space="preserve"> in remuneration.</w:t>
      </w:r>
      <w:r>
        <w:t xml:space="preserve">  However, one health service suggested that a</w:t>
      </w:r>
      <w:r w:rsidRPr="00A542DF">
        <w:t xml:space="preserve">n in-depth investigation of </w:t>
      </w:r>
      <w:r>
        <w:t>workflows around the repurposing of compounded medicines is required to inform appropriate</w:t>
      </w:r>
      <w:r w:rsidRPr="00A542DF">
        <w:t xml:space="preserve"> incentive</w:t>
      </w:r>
      <w:r>
        <w:t>s for</w:t>
      </w:r>
      <w:r w:rsidRPr="00A542DF">
        <w:t xml:space="preserve"> </w:t>
      </w:r>
      <w:r>
        <w:t>these activities.</w:t>
      </w:r>
    </w:p>
    <w:p w14:paraId="19AA9EEF" w14:textId="77777777" w:rsidR="00EA02AC" w:rsidRPr="00923503" w:rsidRDefault="00EA02AC" w:rsidP="00EA02AC">
      <w:r>
        <w:t>Notwithstanding general support for additional remuneration via the EFC, a number of stakeholders, including health services, stressed that any new fees</w:t>
      </w:r>
      <w:r w:rsidRPr="00076857">
        <w:t xml:space="preserve"> stemming from this recommendation must not draw from current funding already allocated to existing EFC fee components.</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600E3D8E"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419FF098"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2FDDD2C8"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6BEC1B25"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5BDA4823"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607F8C35"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1D5C5E6F"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Long-term:  Consider amending the EFC distribution fee in lieu of a specific wholesaler payment (potentially as part of future negotiations of the Community Services Obligation).</w:t>
            </w:r>
          </w:p>
        </w:tc>
        <w:tc>
          <w:tcPr>
            <w:tcW w:w="1276" w:type="dxa"/>
            <w:vAlign w:val="center"/>
          </w:tcPr>
          <w:p w14:paraId="7B9F86BC"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3</w:t>
            </w:r>
          </w:p>
        </w:tc>
        <w:tc>
          <w:tcPr>
            <w:tcW w:w="1276" w:type="dxa"/>
            <w:vAlign w:val="center"/>
          </w:tcPr>
          <w:p w14:paraId="3200E644"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1</w:t>
            </w:r>
          </w:p>
        </w:tc>
        <w:tc>
          <w:tcPr>
            <w:tcW w:w="1224" w:type="dxa"/>
            <w:vAlign w:val="center"/>
          </w:tcPr>
          <w:p w14:paraId="678E7DDE"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5</w:t>
            </w:r>
          </w:p>
        </w:tc>
      </w:tr>
    </w:tbl>
    <w:p w14:paraId="6B944621" w14:textId="77777777" w:rsidR="00EA02AC" w:rsidRPr="002649AE" w:rsidRDefault="00EA02AC" w:rsidP="00EA02AC">
      <w:r w:rsidRPr="002649AE">
        <w:t xml:space="preserve">The majority of stakeholders </w:t>
      </w:r>
      <w:r>
        <w:t>who</w:t>
      </w:r>
      <w:r w:rsidRPr="002649AE">
        <w:t xml:space="preserve"> directly addressed this recommendation </w:t>
      </w:r>
      <w:r>
        <w:t>provided</w:t>
      </w:r>
      <w:r w:rsidRPr="002649AE">
        <w:t xml:space="preserve"> a qualified response, suggesting that the </w:t>
      </w:r>
      <w:r>
        <w:t>i</w:t>
      </w:r>
      <w:r w:rsidRPr="002649AE">
        <w:t xml:space="preserve">mpacts of implementing this recommendation </w:t>
      </w:r>
      <w:r>
        <w:t>were</w:t>
      </w:r>
      <w:r w:rsidRPr="002649AE">
        <w:t xml:space="preserve"> unclear</w:t>
      </w:r>
      <w:r>
        <w:t xml:space="preserve"> and that</w:t>
      </w:r>
      <w:r w:rsidRPr="002649AE">
        <w:t xml:space="preserve"> additional supporting information </w:t>
      </w:r>
      <w:r>
        <w:t>was</w:t>
      </w:r>
      <w:r w:rsidRPr="002649AE">
        <w:t xml:space="preserve"> needed. </w:t>
      </w:r>
      <w:r>
        <w:t xml:space="preserve"> </w:t>
      </w:r>
      <w:r w:rsidRPr="002649AE">
        <w:t xml:space="preserve">In light of market instability and critical medicines shortages in the oncology setting, </w:t>
      </w:r>
      <w:r>
        <w:t xml:space="preserve">one stakeholder suggested, </w:t>
      </w:r>
      <w:r w:rsidRPr="002649AE">
        <w:t>a CSO-type arrangement or similar mechanism may strengthen supply chain security, particularly for time-sensitive cancer medicines.</w:t>
      </w:r>
    </w:p>
    <w:p w14:paraId="3FAA3712" w14:textId="77777777" w:rsidR="00EA02AC" w:rsidRDefault="00EA02AC" w:rsidP="00EA02AC">
      <w:r>
        <w:t>Another respondent advised</w:t>
      </w:r>
      <w:r w:rsidRPr="00BF5127">
        <w:t xml:space="preserve"> cautio</w:t>
      </w:r>
      <w:r>
        <w:t>n</w:t>
      </w:r>
      <w:r w:rsidRPr="00BF5127">
        <w:t xml:space="preserve"> about </w:t>
      </w:r>
      <w:r>
        <w:t>extending the</w:t>
      </w:r>
      <w:r w:rsidRPr="00BF5127">
        <w:t xml:space="preserve"> wholesale mark-up and CSO arrangements </w:t>
      </w:r>
      <w:r>
        <w:t>applicable to (s</w:t>
      </w:r>
      <w:r w:rsidRPr="00BF5127">
        <w:t>85</w:t>
      </w:r>
      <w:r>
        <w:t>)</w:t>
      </w:r>
      <w:r w:rsidRPr="00BF5127">
        <w:t xml:space="preserve"> medicines to </w:t>
      </w:r>
      <w:r>
        <w:t>(s100)</w:t>
      </w:r>
      <w:r w:rsidRPr="00BF5127">
        <w:t xml:space="preserve"> EFC medicines, </w:t>
      </w:r>
      <w:r>
        <w:t>noting</w:t>
      </w:r>
      <w:r w:rsidRPr="00BF5127">
        <w:t xml:space="preserve"> there are significant differences between </w:t>
      </w:r>
      <w:r>
        <w:t>the</w:t>
      </w:r>
      <w:r w:rsidRPr="00BF5127">
        <w:t xml:space="preserve"> medicines</w:t>
      </w:r>
      <w:r>
        <w:t xml:space="preserve"> listed in each of these regimes</w:t>
      </w:r>
      <w:r w:rsidRPr="00BF5127">
        <w:t xml:space="preserve"> and their respective supply chains. However, </w:t>
      </w:r>
      <w:r>
        <w:t xml:space="preserve">the stakeholder also felt that </w:t>
      </w:r>
      <w:r w:rsidRPr="00BF5127">
        <w:t>EFC remuneration should reflect the costs of distribution</w:t>
      </w:r>
      <w:r>
        <w:t>—</w:t>
      </w:r>
      <w:r w:rsidRPr="00BF5127">
        <w:t>including the need for urgent and one-off supplies, replacement supplies, and cold-chain control and expiry management</w:t>
      </w:r>
      <w:r>
        <w:t>—and that</w:t>
      </w:r>
      <w:r w:rsidRPr="00BF5127">
        <w:t xml:space="preserve"> </w:t>
      </w:r>
      <w:r>
        <w:t>a</w:t>
      </w:r>
      <w:r w:rsidRPr="00BF5127">
        <w:t xml:space="preserve"> funded Quality Service Guarantee </w:t>
      </w:r>
      <w:r>
        <w:t>could</w:t>
      </w:r>
      <w:r w:rsidRPr="00BF5127">
        <w:t xml:space="preserve"> </w:t>
      </w:r>
      <w:r>
        <w:t>increase confidence among</w:t>
      </w:r>
      <w:r w:rsidRPr="00BF5127">
        <w:t xml:space="preserve"> hospital and community pharmacies responsible for preparing and dispensing EFC medicines, particularly in regional and rural areas, about the timeliness of supply and associated financial risk.</w:t>
      </w:r>
    </w:p>
    <w:p w14:paraId="6EAF8712" w14:textId="77777777" w:rsidR="00EA02AC" w:rsidRPr="00923503" w:rsidRDefault="00EA02AC" w:rsidP="00EA02AC">
      <w:r>
        <w:t xml:space="preserve">Another respondent noted that </w:t>
      </w:r>
      <w:r w:rsidRPr="002649AE">
        <w:t>public and private hospital pharmacies are not covered under CSO arrangements</w:t>
      </w:r>
      <w:r>
        <w:t>.</w:t>
      </w:r>
      <w:r w:rsidRPr="002649AE">
        <w:t xml:space="preserve"> </w:t>
      </w:r>
      <w:r>
        <w:t xml:space="preserve"> </w:t>
      </w:r>
      <w:r w:rsidRPr="002649AE">
        <w:t xml:space="preserve">Given that hospital pharmacies are responsible for approximately </w:t>
      </w:r>
      <w:r>
        <w:t>one</w:t>
      </w:r>
      <w:r w:rsidRPr="002649AE">
        <w:t xml:space="preserve"> quarter of all PBS expenditure and the majority of PBS-funded chemotherapy, </w:t>
      </w:r>
      <w:r>
        <w:t xml:space="preserve">the stakeholder suggested, </w:t>
      </w:r>
      <w:r w:rsidRPr="002649AE">
        <w:t>the Review may wish to consider whether the CSO should be extended beyond its current remit (noting that the next CSO will be renegotiated soon with the upcoming expiry of the Seventh Community Pharmacy Agreement)</w:t>
      </w:r>
      <w:r>
        <w:t>.</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7141543B"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5EDDBC05"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7B82E44E"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677D7207"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528C73BF"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779864AE"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72494036"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Short-term: Continue operation of the Medicare Prescribing chart for online prescribing and claiming.</w:t>
            </w:r>
          </w:p>
        </w:tc>
        <w:tc>
          <w:tcPr>
            <w:tcW w:w="1276" w:type="dxa"/>
            <w:vAlign w:val="center"/>
          </w:tcPr>
          <w:p w14:paraId="7F313D4B"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4</w:t>
            </w:r>
          </w:p>
        </w:tc>
        <w:tc>
          <w:tcPr>
            <w:tcW w:w="1276" w:type="dxa"/>
            <w:vAlign w:val="center"/>
          </w:tcPr>
          <w:p w14:paraId="1F0952D2"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24" w:type="dxa"/>
            <w:vAlign w:val="center"/>
          </w:tcPr>
          <w:p w14:paraId="43BAFD68"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49C91D2F" w14:textId="77777777" w:rsidR="00EA02AC" w:rsidRPr="00F45A4C" w:rsidRDefault="00EA02AC" w:rsidP="00EA02AC">
      <w:r>
        <w:t>All stakeholders who directly addressed this recommendation offered unqualified support.</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708A86F9"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43717F39"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742A7DCD"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1D292859"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4EFD9002"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16F3C1F6"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0D68EE07"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Short-term: Expand the medicines covered under the EFC to include all compounded cancer medicines listed for cancer indications on the PBS.</w:t>
            </w:r>
          </w:p>
        </w:tc>
        <w:tc>
          <w:tcPr>
            <w:tcW w:w="1276" w:type="dxa"/>
            <w:vAlign w:val="center"/>
          </w:tcPr>
          <w:p w14:paraId="0D8047DB"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8</w:t>
            </w:r>
          </w:p>
        </w:tc>
        <w:tc>
          <w:tcPr>
            <w:tcW w:w="1276" w:type="dxa"/>
            <w:vAlign w:val="center"/>
          </w:tcPr>
          <w:p w14:paraId="0D5150B6"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1</w:t>
            </w:r>
          </w:p>
        </w:tc>
        <w:tc>
          <w:tcPr>
            <w:tcW w:w="1224" w:type="dxa"/>
            <w:vAlign w:val="center"/>
          </w:tcPr>
          <w:p w14:paraId="039219C8"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5031D75E" w14:textId="77777777" w:rsidR="00EA02AC" w:rsidRDefault="00EA02AC" w:rsidP="00EA02AC">
      <w:r>
        <w:t>There was broad overall support among stakeholders for this recommendation, who concurred that</w:t>
      </w:r>
      <w:r w:rsidRPr="008551AF">
        <w:t xml:space="preserve"> expand</w:t>
      </w:r>
      <w:r>
        <w:t>ing</w:t>
      </w:r>
      <w:r w:rsidRPr="008551AF">
        <w:t xml:space="preserve"> medicines covered under the EFC to include all compounded cancer medicines listed for cancer indications on the PBS </w:t>
      </w:r>
      <w:r>
        <w:t>would</w:t>
      </w:r>
      <w:r w:rsidRPr="008551AF">
        <w:t xml:space="preserve"> support improved equity of access to subsidised medicines, and reduce the administrative burden on prescribers. </w:t>
      </w:r>
      <w:r>
        <w:t xml:space="preserve"> One stakeholder suggested that f</w:t>
      </w:r>
      <w:r w:rsidRPr="008551AF">
        <w:t>urther consideration should be given to reducing the impact of separate processes for the prescribing of (</w:t>
      </w:r>
      <w:r>
        <w:t>s</w:t>
      </w:r>
      <w:r w:rsidRPr="008551AF">
        <w:t xml:space="preserve">85) and EFC </w:t>
      </w:r>
      <w:r>
        <w:t xml:space="preserve">(s100) </w:t>
      </w:r>
      <w:r w:rsidRPr="008551AF">
        <w:t>cancer medicines.</w:t>
      </w:r>
    </w:p>
    <w:p w14:paraId="1E32EA84" w14:textId="77777777" w:rsidR="00EA02AC" w:rsidRPr="008551AF" w:rsidRDefault="00EA02AC" w:rsidP="00EA02AC">
      <w:r>
        <w:t>A notable point of dissent to this recommendation was raised by one stakeholder, who pointed out that</w:t>
      </w:r>
      <w:r w:rsidRPr="008551AF">
        <w:t xml:space="preserve"> </w:t>
      </w:r>
      <w:r>
        <w:t>many</w:t>
      </w:r>
      <w:r w:rsidRPr="008551AF">
        <w:t xml:space="preserve"> dual-listed medicines </w:t>
      </w:r>
      <w:r>
        <w:t xml:space="preserve">are </w:t>
      </w:r>
      <w:r w:rsidRPr="008551AF">
        <w:t xml:space="preserve">used to treat </w:t>
      </w:r>
      <w:r>
        <w:t xml:space="preserve">both </w:t>
      </w:r>
      <w:r w:rsidRPr="008551AF">
        <w:t xml:space="preserve">cancers and other health conditions. </w:t>
      </w:r>
      <w:r>
        <w:t xml:space="preserve"> </w:t>
      </w:r>
      <w:r w:rsidRPr="008551AF">
        <w:t>All medicines that involve similar levels of preparation and specialised handling</w:t>
      </w:r>
      <w:r>
        <w:t>, the stakeholder maintained,</w:t>
      </w:r>
      <w:r w:rsidRPr="008551AF">
        <w:t xml:space="preserve"> should be compensated equitably, irrespective of their use in non-cancer indications.</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60379B81"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225B9974"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2F1AC644"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3134F15A"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571BCA95"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1E9A9D31"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50559AD9"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Short-term: Develop an education program targeting all system stakeholders to focus on: (1) PBAC cost-effectiveness recommendations, including the setting of PBS restrictions; (2) item coverage under extant EFC arrangements.</w:t>
            </w:r>
          </w:p>
        </w:tc>
        <w:tc>
          <w:tcPr>
            <w:tcW w:w="1276" w:type="dxa"/>
            <w:vAlign w:val="center"/>
          </w:tcPr>
          <w:p w14:paraId="7F2261C0"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5</w:t>
            </w:r>
          </w:p>
        </w:tc>
        <w:tc>
          <w:tcPr>
            <w:tcW w:w="1276" w:type="dxa"/>
            <w:vAlign w:val="center"/>
          </w:tcPr>
          <w:p w14:paraId="650D0AAB"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1</w:t>
            </w:r>
          </w:p>
        </w:tc>
        <w:tc>
          <w:tcPr>
            <w:tcW w:w="1224" w:type="dxa"/>
            <w:vAlign w:val="center"/>
          </w:tcPr>
          <w:p w14:paraId="405F2EFE"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2</w:t>
            </w:r>
          </w:p>
        </w:tc>
      </w:tr>
    </w:tbl>
    <w:p w14:paraId="3F5A8AE8" w14:textId="7419D2CD" w:rsidR="00EA02AC" w:rsidRDefault="00EA02AC" w:rsidP="00EA02AC">
      <w:r>
        <w:t>While a majority of stakeholders who directly addressed this recommendation conveyed support for improving stakeholders’ understanding of the EFC’s remit and processes, others suggested it was unlikely that an educational p</w:t>
      </w:r>
      <w:r w:rsidRPr="008551AF">
        <w:t xml:space="preserve">rogram </w:t>
      </w:r>
      <w:r>
        <w:t>would be</w:t>
      </w:r>
      <w:r w:rsidRPr="008551AF">
        <w:t xml:space="preserve"> </w:t>
      </w:r>
      <w:r>
        <w:t>well-</w:t>
      </w:r>
      <w:r w:rsidRPr="008551AF">
        <w:t>received by end-users</w:t>
      </w:r>
      <w:r>
        <w:t xml:space="preserve"> and that efforts to improve the program could be better directed elsewhere.</w:t>
      </w:r>
      <w:r w:rsidRPr="008551AF">
        <w:t xml:space="preserve"> </w:t>
      </w:r>
      <w:r>
        <w:t xml:space="preserve"> One stakeholder suggested that</w:t>
      </w:r>
      <w:r w:rsidRPr="008551AF">
        <w:t xml:space="preserve"> recommendations falling under this theme do not adequately address the administrative burden present in the clinical</w:t>
      </w:r>
      <w:r w:rsidR="00211B81">
        <w:t xml:space="preserve"> </w:t>
      </w:r>
      <w:r w:rsidRPr="008551AF">
        <w:t>setting</w:t>
      </w:r>
      <w:r>
        <w:t>, and that</w:t>
      </w:r>
      <w:r w:rsidRPr="008551AF">
        <w:t xml:space="preserve"> </w:t>
      </w:r>
      <w:r>
        <w:t>s</w:t>
      </w:r>
      <w:r w:rsidRPr="008551AF">
        <w:t>ystem change should be prioritised over stakeholder education to ensure simplified, transparent payment streams.</w:t>
      </w:r>
      <w:r>
        <w:t xml:space="preserve">  Stakeholders also suggested that t</w:t>
      </w:r>
      <w:r w:rsidRPr="00643565">
        <w:t>here is a need for better understanding among policy makers regarding the flow-on impacts of their decisions across the system.</w:t>
      </w:r>
    </w:p>
    <w:p w14:paraId="1A9BE1FC" w14:textId="77777777" w:rsidR="00EA02AC" w:rsidRPr="008551AF" w:rsidRDefault="00EA02AC" w:rsidP="00EA02AC">
      <w:r>
        <w:t xml:space="preserve">It was suggested that the </w:t>
      </w:r>
      <w:r w:rsidRPr="008551AF">
        <w:t>Medical Software Industry Association (MSIA) should be included as stakeholder to this recommendation.</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6432944B"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69394A80"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55EBF50E"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5824EAC8"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1B4FEC8D"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2245EA3B"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036FEE7F"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 xml:space="preserve">(1) Short-term: Payment of the CCPS should be: (1) expanded to all (TGA and non-TGA licensed) compounding facilities, subject to annual review of compliance with relevant regulatory guidelines and best practice (Pharmacy Board Guidelines/USP 797); </w:t>
            </w:r>
          </w:p>
        </w:tc>
        <w:tc>
          <w:tcPr>
            <w:tcW w:w="1276" w:type="dxa"/>
            <w:vAlign w:val="center"/>
          </w:tcPr>
          <w:p w14:paraId="781D2B2A"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5</w:t>
            </w:r>
          </w:p>
        </w:tc>
        <w:tc>
          <w:tcPr>
            <w:tcW w:w="1276" w:type="dxa"/>
            <w:vAlign w:val="center"/>
          </w:tcPr>
          <w:p w14:paraId="120DF0D5"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4</w:t>
            </w:r>
          </w:p>
        </w:tc>
        <w:tc>
          <w:tcPr>
            <w:tcW w:w="1224" w:type="dxa"/>
            <w:vAlign w:val="center"/>
          </w:tcPr>
          <w:p w14:paraId="3BDCD78C"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2</w:t>
            </w:r>
          </w:p>
        </w:tc>
      </w:tr>
      <w:tr w:rsidR="00EA02AC" w:rsidRPr="00F45A4C" w14:paraId="2DA33D8D" w14:textId="77777777" w:rsidTr="006B4873">
        <w:tc>
          <w:tcPr>
            <w:cnfStyle w:val="001000000000" w:firstRow="0" w:lastRow="0" w:firstColumn="1" w:lastColumn="0" w:oddVBand="0" w:evenVBand="0" w:oddHBand="0" w:evenHBand="0" w:firstRowFirstColumn="0" w:firstRowLastColumn="0" w:lastRowFirstColumn="0" w:lastRowLastColumn="0"/>
            <w:tcW w:w="5240" w:type="dxa"/>
          </w:tcPr>
          <w:p w14:paraId="6F37A123" w14:textId="77777777" w:rsidR="00EA02AC" w:rsidRPr="00F45A4C" w:rsidRDefault="00EA02AC" w:rsidP="006B4873">
            <w:pPr>
              <w:ind w:left="322"/>
              <w:rPr>
                <w:b w:val="0"/>
                <w:bCs/>
                <w:sz w:val="20"/>
                <w:szCs w:val="20"/>
              </w:rPr>
            </w:pPr>
            <w:r w:rsidRPr="00F45A4C">
              <w:rPr>
                <w:b w:val="0"/>
                <w:sz w:val="20"/>
                <w:szCs w:val="20"/>
              </w:rPr>
              <w:t>(2) uncoupled from service volume and made on an annual grant basis.</w:t>
            </w:r>
          </w:p>
        </w:tc>
        <w:tc>
          <w:tcPr>
            <w:tcW w:w="1276" w:type="dxa"/>
            <w:vAlign w:val="center"/>
          </w:tcPr>
          <w:p w14:paraId="442DB566" w14:textId="77777777" w:rsidR="00EA02AC" w:rsidRPr="00F45A4C" w:rsidRDefault="00EA02AC" w:rsidP="006B487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45A4C">
              <w:rPr>
                <w:sz w:val="20"/>
                <w:szCs w:val="20"/>
              </w:rPr>
              <w:t>3</w:t>
            </w:r>
          </w:p>
        </w:tc>
        <w:tc>
          <w:tcPr>
            <w:tcW w:w="1276" w:type="dxa"/>
            <w:vAlign w:val="center"/>
          </w:tcPr>
          <w:p w14:paraId="2894E34C" w14:textId="77777777" w:rsidR="00EA02AC" w:rsidRPr="00F45A4C" w:rsidRDefault="00EA02AC" w:rsidP="006B487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45A4C">
              <w:rPr>
                <w:sz w:val="20"/>
                <w:szCs w:val="20"/>
              </w:rPr>
              <w:t>4</w:t>
            </w:r>
          </w:p>
        </w:tc>
        <w:tc>
          <w:tcPr>
            <w:tcW w:w="1224" w:type="dxa"/>
            <w:vAlign w:val="center"/>
          </w:tcPr>
          <w:p w14:paraId="72E09AE5" w14:textId="77777777" w:rsidR="00EA02AC" w:rsidRPr="00F45A4C" w:rsidRDefault="00EA02AC" w:rsidP="006B487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45A4C">
              <w:rPr>
                <w:sz w:val="20"/>
                <w:szCs w:val="20"/>
              </w:rPr>
              <w:t>3</w:t>
            </w:r>
          </w:p>
        </w:tc>
      </w:tr>
    </w:tbl>
    <w:p w14:paraId="6A7D1586" w14:textId="77777777" w:rsidR="00EA02AC" w:rsidRPr="00F45A4C" w:rsidRDefault="00EA02AC" w:rsidP="00EA02AC"/>
    <w:p w14:paraId="72009BAE" w14:textId="77777777" w:rsidR="00211B81" w:rsidRDefault="00EA02AC" w:rsidP="00211B81">
      <w:r w:rsidRPr="00211B81">
        <w:t>Responses to the recommendation to expand the CCPS fee to all compounding facilities, subject to annual review of compliance with relevant regulatory guidelines and best practice, was met with marked mixed reaction by stakeholders.  Some stakeholders asserted that the recommendation was unworkable, arguing that it would require significant structural changes (i.e., subjecting non-TGA licensed compounders to TGA oversight and compliance audits).  The CCPS, these respondents maintained, should not be expanded to non-TGA licensed compounding facilities, as there are a number of key differences between the TGA’s expectations of licensed compounders and the options available to pharmacies.  Namely, non-TGA licensed compounders are not subject to routine regulatory inspection (and associated costs); compliance standards for non-TGA licensed compounders do not specify applicable versions, which may have changed since a facility’s initial assessment or do not reflect current highest industry standards; and non-TGA licensed compounders may selectively apply standards from multiple options based on ease of compliance.</w:t>
      </w:r>
    </w:p>
    <w:p w14:paraId="59F87A55" w14:textId="77777777" w:rsidR="00211B81" w:rsidRDefault="00EA02AC" w:rsidP="00211B81">
      <w:r w:rsidRPr="00211B81">
        <w:t>A number of stakeholders suggested that uncoupling the CCPS from service volume and restructuring this fee on an annual grant basis would have unclear impacts on public health services. Recommended changes, they contend, may increase EFC program administrative burden and impact cash flow for some compounding facilities, leading to service disruptions.</w:t>
      </w:r>
    </w:p>
    <w:p w14:paraId="0BC8CA54" w14:textId="77777777" w:rsidR="00211B81" w:rsidRDefault="00EA02AC" w:rsidP="00211B81">
      <w:r w:rsidRPr="00211B81">
        <w:t>Some stakeholders stated that rather than extend the CCPS fee to all compounders, which would advantage compounders not subject to strict TGA licensing requirements, it would be preferable to reinstate the $20 reduction in EFC remuneration that occurred at the time of the Sixth Community Pharmacy Agreement.  Others felt that it may be prudent to consider a tiered approach with respect to the payment of the CCPS fee to TGA-licensed and non-TGA licensed compounders.</w:t>
      </w:r>
    </w:p>
    <w:p w14:paraId="4F776622" w14:textId="77777777" w:rsidR="00211B81" w:rsidRDefault="00EA02AC" w:rsidP="00211B81">
      <w:r w:rsidRPr="00211B81">
        <w:t>A number of stakeholders maintained that many of the costs of meeting quality and safety standards and of complying with associated regulatory requirements are in fact volume and/or activity-based, including: TGA inspector charges, operator qualification, contact/settle plates, identification of &gt;limit, sterile masks and eye coverings, and in-process rejected batches of simple drugs and immunotherapies.</w:t>
      </w:r>
    </w:p>
    <w:p w14:paraId="76C17C41" w14:textId="54D02063" w:rsidR="00EA02AC" w:rsidRPr="00211B81" w:rsidRDefault="00EA02AC" w:rsidP="00211B81">
      <w:r w:rsidRPr="00211B81">
        <w:t>There was general agreement among stakeholders that no additional regulatory burden should be placed on TGA-licensed or non-TGA licensed compounders.  According to a number of respondents, additional regulatory burden may threaten the financial viability of compounding in some hospital settings, potentially disrupting provision of services and furthering sector consolidation by third-party compounders.</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39AB8325"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77C8D235"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6E35286C"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085CAA1A"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65F66C74"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18554D70"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03D2F697"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Long-term: Investigate the requirements and feasibility of establishing a National Centre for Stability Testing to increase the shelf-life of compounded products under conditions replicable by local compounders.</w:t>
            </w:r>
          </w:p>
        </w:tc>
        <w:tc>
          <w:tcPr>
            <w:tcW w:w="1276" w:type="dxa"/>
            <w:vAlign w:val="center"/>
          </w:tcPr>
          <w:p w14:paraId="4F4AB1A8"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7</w:t>
            </w:r>
          </w:p>
        </w:tc>
        <w:tc>
          <w:tcPr>
            <w:tcW w:w="1276" w:type="dxa"/>
            <w:vAlign w:val="center"/>
          </w:tcPr>
          <w:p w14:paraId="7F8E59B6"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2</w:t>
            </w:r>
          </w:p>
        </w:tc>
        <w:tc>
          <w:tcPr>
            <w:tcW w:w="1224" w:type="dxa"/>
            <w:vAlign w:val="center"/>
          </w:tcPr>
          <w:p w14:paraId="13149999"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5F7A170C" w14:textId="77777777" w:rsidR="00211B81" w:rsidRDefault="00EA02AC" w:rsidP="00211B81">
      <w:r>
        <w:t>The majority of respondents who addressed this recommendation offered support for the e</w:t>
      </w:r>
      <w:r w:rsidRPr="007728EA">
        <w:t>stablishment of a National Stability Testing Centre</w:t>
      </w:r>
      <w:r>
        <w:t xml:space="preserve">, though there was also notable opposition.  Proponents reiterated views expressed in the Interim Report that </w:t>
      </w:r>
      <w:r w:rsidRPr="00AD7524">
        <w:t xml:space="preserve">Australian-specific data </w:t>
      </w:r>
      <w:r>
        <w:t xml:space="preserve">on product expiry </w:t>
      </w:r>
      <w:r w:rsidRPr="00AD7524">
        <w:t xml:space="preserve">would be invaluable to support current practice and ensure optimal use of medications, noting a need to consider the use and compatibility of </w:t>
      </w:r>
      <w:r>
        <w:t>CSTD</w:t>
      </w:r>
      <w:r w:rsidRPr="00AD7524">
        <w:t xml:space="preserve"> to ensure operator safety.</w:t>
      </w:r>
      <w:r>
        <w:t xml:space="preserve">  These stakeholders maintained that a</w:t>
      </w:r>
      <w:r w:rsidRPr="00AD7524">
        <w:t xml:space="preserve"> national stability testing regime would address concerns around the shelf-life of some medicines, including access and cost implications for rural and remote services</w:t>
      </w:r>
      <w:r>
        <w:t>, noting that</w:t>
      </w:r>
      <w:r w:rsidRPr="00AD7524">
        <w:t xml:space="preserve"> </w:t>
      </w:r>
      <w:r>
        <w:t>i</w:t>
      </w:r>
      <w:r w:rsidRPr="00AD7524">
        <w:t xml:space="preserve">nvestment in stability testing of an expensive compounded cancer therapy with a short expiry time (e.g., 24 hours) to potentially extend the shelf life to 72 hours or longer, </w:t>
      </w:r>
      <w:r>
        <w:t>would have</w:t>
      </w:r>
      <w:r w:rsidRPr="00AD7524">
        <w:t xml:space="preserve"> greater benefit for cancer services than investing in stability testing to extend the shelf-life of cancer therapies with much longer periods to expiry.</w:t>
      </w:r>
      <w:r>
        <w:t xml:space="preserve">  Proponents also noted that </w:t>
      </w:r>
      <w:r w:rsidRPr="00AD7524">
        <w:t>the provision of stability data through a centralised testing centre may help mitigate the impact of climate heating and extreme weather on the safe and appropriate transport and storage of medicines, particularly cold-chain items.</w:t>
      </w:r>
    </w:p>
    <w:p w14:paraId="447E0DD5" w14:textId="77777777" w:rsidR="00211B81" w:rsidRDefault="00EA02AC" w:rsidP="00211B81">
      <w:r>
        <w:t xml:space="preserve">On the other hand, some stakeholders suggested that the establishment of a National Stability Testing Centre or database may not achieve the desired outcome, as extension of expiry would require media fill validations, container integrity and other tests that are only applicable to the test site (i.e., data is non-transferrable).  </w:t>
      </w:r>
      <w:r w:rsidRPr="00CC7CB4">
        <w:t xml:space="preserve">For this recommendation to be effective, </w:t>
      </w:r>
      <w:r>
        <w:t xml:space="preserve">they maintained, </w:t>
      </w:r>
      <w:r w:rsidRPr="00CC7CB4">
        <w:t>there would need to be greater standardisation of compounding services and a reduction in environmental variability.</w:t>
      </w:r>
      <w:r>
        <w:t xml:space="preserve">  </w:t>
      </w:r>
      <w:r w:rsidRPr="00CC7CB4">
        <w:t xml:space="preserve">Practicalities around implementation must </w:t>
      </w:r>
      <w:r>
        <w:t xml:space="preserve">also </w:t>
      </w:r>
      <w:r w:rsidRPr="00CC7CB4">
        <w:t xml:space="preserve">be considered, </w:t>
      </w:r>
      <w:r>
        <w:t xml:space="preserve">stakeholders noted, </w:t>
      </w:r>
      <w:r w:rsidRPr="00CC7CB4">
        <w:t xml:space="preserve">including who would direct the workplan of </w:t>
      </w:r>
      <w:r>
        <w:t>the</w:t>
      </w:r>
      <w:r w:rsidRPr="00CC7CB4">
        <w:t xml:space="preserve"> Centre and how it would be guided</w:t>
      </w:r>
      <w:r>
        <w:t>, the inclusion of</w:t>
      </w:r>
      <w:r w:rsidRPr="00CC7CB4">
        <w:t xml:space="preserve"> appropriate end-user/clinical input to identify and focus on items of need</w:t>
      </w:r>
      <w:r>
        <w:t>, and mitigation of undue</w:t>
      </w:r>
      <w:r w:rsidRPr="00CC7CB4">
        <w:t xml:space="preserve"> influence </w:t>
      </w:r>
      <w:r>
        <w:t>of</w:t>
      </w:r>
      <w:r w:rsidRPr="00CC7CB4">
        <w:t xml:space="preserve"> </w:t>
      </w:r>
      <w:r>
        <w:t xml:space="preserve">some </w:t>
      </w:r>
      <w:r w:rsidRPr="00CC7CB4">
        <w:t>indust</w:t>
      </w:r>
      <w:r>
        <w:t>ry stakeholders.</w:t>
      </w:r>
    </w:p>
    <w:p w14:paraId="29B21C38" w14:textId="77777777" w:rsidR="00211B81" w:rsidRDefault="00EA02AC" w:rsidP="00211B81">
      <w:r>
        <w:t>One stakeholder strongly rejected the legitimacy of the practice of applying extended stability to compounded products, asserting that t</w:t>
      </w:r>
      <w:r w:rsidRPr="00BD4587">
        <w:t>here is no proper basis to permit extending the shelf-life of reconstituted products beyond what is specified in the medicine</w:t>
      </w:r>
      <w:r>
        <w:t>’</w:t>
      </w:r>
      <w:r w:rsidRPr="00BD4587">
        <w:t>s product information</w:t>
      </w:r>
      <w:r>
        <w:t>, and</w:t>
      </w:r>
      <w:r w:rsidRPr="00BD4587">
        <w:t xml:space="preserve"> without the consent of the relevant sponsor or explicit authorisation of the TGA. Any approval for this activity from the TGA</w:t>
      </w:r>
      <w:r>
        <w:t>, the stakeholder maintained,</w:t>
      </w:r>
      <w:r w:rsidRPr="00BD4587">
        <w:t xml:space="preserve"> must be made public</w:t>
      </w:r>
      <w:r>
        <w:t>, f</w:t>
      </w:r>
      <w:r w:rsidRPr="00BD4587">
        <w:t xml:space="preserve">or example, </w:t>
      </w:r>
      <w:r>
        <w:t xml:space="preserve">via </w:t>
      </w:r>
      <w:r w:rsidRPr="00BD4587">
        <w:t xml:space="preserve">registration on the </w:t>
      </w:r>
      <w:r w:rsidRPr="000B02F1">
        <w:t>Australian Register of Therapeutic Goods (ARTG)</w:t>
      </w:r>
      <w:r w:rsidRPr="00BD4587">
        <w:t>.</w:t>
      </w:r>
    </w:p>
    <w:p w14:paraId="2B20AB3E" w14:textId="77777777" w:rsidR="00211B81" w:rsidRDefault="00EA02AC" w:rsidP="00211B81">
      <w:r w:rsidRPr="00BD4587">
        <w:t>The practice of extending expiry dates beyond the scope of a medicine</w:t>
      </w:r>
      <w:r>
        <w:t>’</w:t>
      </w:r>
      <w:r w:rsidRPr="00BD4587">
        <w:t>s TGA-approved product information</w:t>
      </w:r>
      <w:r>
        <w:t xml:space="preserve">, the stakeholder continued, </w:t>
      </w:r>
      <w:r w:rsidRPr="00BD4587">
        <w:t>may compromise patient safety</w:t>
      </w:r>
      <w:r>
        <w:t xml:space="preserve"> and bypasses</w:t>
      </w:r>
      <w:r w:rsidRPr="00C97EA4">
        <w:t xml:space="preserve"> important protections</w:t>
      </w:r>
      <w:r>
        <w:t xml:space="preserve"> provided by</w:t>
      </w:r>
      <w:r w:rsidRPr="00C97EA4">
        <w:t xml:space="preserve"> TGA oversight</w:t>
      </w:r>
      <w:r>
        <w:t xml:space="preserve">, </w:t>
      </w:r>
      <w:r w:rsidRPr="00C26BC4">
        <w:t>introduc</w:t>
      </w:r>
      <w:r>
        <w:t xml:space="preserve">ing </w:t>
      </w:r>
      <w:r w:rsidRPr="00C26BC4">
        <w:t>unnecessary complexity and risk in the event of a potential product liability claim.</w:t>
      </w:r>
      <w:r>
        <w:t xml:space="preserve">  </w:t>
      </w:r>
      <w:r w:rsidRPr="00923503">
        <w:t xml:space="preserve">At a minimum, </w:t>
      </w:r>
      <w:r>
        <w:t xml:space="preserve">the stakeholder maintained, </w:t>
      </w:r>
      <w:r w:rsidRPr="00923503">
        <w:t>the stability of compounded medicines should be discussed with the relevant product sponsor to ensure that the proposed extended shelf-life is not contradicted by data held by the sponsor.</w:t>
      </w:r>
    </w:p>
    <w:p w14:paraId="41E4EB82" w14:textId="2714F119" w:rsidR="00EA02AC" w:rsidRPr="00AD7524" w:rsidRDefault="00EA02AC" w:rsidP="00211B81">
      <w:r w:rsidRPr="00AD7524">
        <w:t xml:space="preserve">In general, stakeholders </w:t>
      </w:r>
      <w:r>
        <w:t xml:space="preserve">who addressed this recommendation </w:t>
      </w:r>
      <w:r w:rsidRPr="00AD7524">
        <w:t>concurred that patient-centred care must remain the priority.</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03F6FE36"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062BA5FC"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538B5A29"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240EB7C7"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63AD21CF"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61702FAC"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35830255"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Short-term: Continue the current system of reimbursement based on the most efficient combination of vials.</w:t>
            </w:r>
          </w:p>
        </w:tc>
        <w:tc>
          <w:tcPr>
            <w:tcW w:w="1276" w:type="dxa"/>
            <w:vAlign w:val="center"/>
          </w:tcPr>
          <w:p w14:paraId="7DFD50DD"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4</w:t>
            </w:r>
          </w:p>
        </w:tc>
        <w:tc>
          <w:tcPr>
            <w:tcW w:w="1276" w:type="dxa"/>
            <w:vAlign w:val="center"/>
          </w:tcPr>
          <w:p w14:paraId="7A143441"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2</w:t>
            </w:r>
          </w:p>
        </w:tc>
        <w:tc>
          <w:tcPr>
            <w:tcW w:w="1224" w:type="dxa"/>
            <w:vAlign w:val="center"/>
          </w:tcPr>
          <w:p w14:paraId="7425991F"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1C4C9EED" w14:textId="77777777" w:rsidR="00EA02AC" w:rsidRPr="00F45A4C" w:rsidRDefault="00EA02AC" w:rsidP="00EA02AC">
      <w:r>
        <w:t>As with Recommendation 4, rejection of Recommendation 12 was limited to drug manufacturers’ broader dissatisfaction with the current system and these stakeholders’ related call to overhaul the EFC’s reimbursement model away from its current form.</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06F32D66"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4279A49E"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4FAD15EB"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3E2EAE04"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1FD69A89"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3255A225"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3A215B4D"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Medium-term: Investigate the introduction of a PBS Dose-Banding chart for cancer medicines to facilitate ease of prescribing within bands (with an aim to reduce wastage on a per-patient basis).  Reimbursement would continue to be based on the most efficient combination of vials (ad-interim).</w:t>
            </w:r>
          </w:p>
        </w:tc>
        <w:tc>
          <w:tcPr>
            <w:tcW w:w="1276" w:type="dxa"/>
            <w:vAlign w:val="center"/>
          </w:tcPr>
          <w:p w14:paraId="2CB86A1F"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7</w:t>
            </w:r>
          </w:p>
        </w:tc>
        <w:tc>
          <w:tcPr>
            <w:tcW w:w="1276" w:type="dxa"/>
            <w:vAlign w:val="center"/>
          </w:tcPr>
          <w:p w14:paraId="39CBF63D"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2</w:t>
            </w:r>
          </w:p>
        </w:tc>
        <w:tc>
          <w:tcPr>
            <w:tcW w:w="1224" w:type="dxa"/>
            <w:vAlign w:val="center"/>
          </w:tcPr>
          <w:p w14:paraId="60B246DE"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2</w:t>
            </w:r>
          </w:p>
        </w:tc>
      </w:tr>
    </w:tbl>
    <w:p w14:paraId="4B260163" w14:textId="77777777" w:rsidR="00211B81" w:rsidRDefault="00EA02AC" w:rsidP="00211B81">
      <w:r w:rsidRPr="00403035">
        <w:t>While</w:t>
      </w:r>
      <w:r>
        <w:t xml:space="preserve"> the introduction of a PBS Dose-Banding chart for cancer medicines was supported by a majority of stakeholders who addressed this recommendation directly, there was an ostensible gap with respect to stakeholders’ awareness of established clinical evidence supporting the safety of this practice.  For example, one stakeholder cautioned that the i</w:t>
      </w:r>
      <w:r w:rsidRPr="00D709AA">
        <w:t xml:space="preserve">ntroduction of dose-banding for the purpose of </w:t>
      </w:r>
      <w:r>
        <w:t>‘</w:t>
      </w:r>
      <w:r w:rsidRPr="00D709AA">
        <w:t>cost savings</w:t>
      </w:r>
      <w:r>
        <w:t>’</w:t>
      </w:r>
      <w:r w:rsidRPr="00D709AA">
        <w:t xml:space="preserve"> must be supported by </w:t>
      </w:r>
      <w:r>
        <w:t xml:space="preserve">robust </w:t>
      </w:r>
      <w:r w:rsidRPr="00D709AA">
        <w:t>evidence that clinical outcomes would not be compromised.</w:t>
      </w:r>
      <w:r>
        <w:t xml:space="preserve">  A proponent of dose-banding observed that this practice</w:t>
      </w:r>
      <w:r w:rsidRPr="00BA5E7B">
        <w:t xml:space="preserve"> is often met with resistance from medical and nursing staff concerned about the accuracy and efficacy of the dose being provided, despite assurances provided by the literature</w:t>
      </w:r>
      <w:r>
        <w:t>, suggesting that</w:t>
      </w:r>
      <w:r w:rsidRPr="00BA5E7B">
        <w:t xml:space="preserve"> </w:t>
      </w:r>
      <w:r>
        <w:t>an</w:t>
      </w:r>
      <w:r w:rsidRPr="00BA5E7B">
        <w:t xml:space="preserve"> education campaign may be useful to inform prescribers, nurses and patients of the evidence behind this strategy</w:t>
      </w:r>
      <w:r>
        <w:t>.</w:t>
      </w:r>
    </w:p>
    <w:p w14:paraId="3582AD1B" w14:textId="77777777" w:rsidR="00211B81" w:rsidRDefault="00EA02AC" w:rsidP="00211B81">
      <w:r>
        <w:t>One stakeholder cautioned that changing supply chain requirements through the introduction of dose-banding</w:t>
      </w:r>
      <w:r w:rsidRPr="00E05938">
        <w:t xml:space="preserve"> </w:t>
      </w:r>
      <w:r>
        <w:t xml:space="preserve">may </w:t>
      </w:r>
      <w:r w:rsidRPr="00E05938">
        <w:t xml:space="preserve">entail additional systemic risk (e.g., delays from commercial compounders </w:t>
      </w:r>
      <w:r>
        <w:t>providing</w:t>
      </w:r>
      <w:r w:rsidRPr="00E05938">
        <w:t xml:space="preserve"> ready-to-administer products may affect timely patient access</w:t>
      </w:r>
      <w:r>
        <w:t xml:space="preserve">). </w:t>
      </w:r>
      <w:r w:rsidRPr="00E05938">
        <w:t xml:space="preserve"> </w:t>
      </w:r>
      <w:r>
        <w:t>This change, the stakeholder added, may be disruptive to clinical practice and would require appropriate change management to support implementation.</w:t>
      </w:r>
    </w:p>
    <w:p w14:paraId="23B13D18" w14:textId="5FC22141" w:rsidR="00EA02AC" w:rsidRPr="00923503" w:rsidRDefault="00EA02AC" w:rsidP="00211B81">
      <w:r>
        <w:t>Another stakeholder reported that i</w:t>
      </w:r>
      <w:r w:rsidRPr="00923503">
        <w:t xml:space="preserve">t </w:t>
      </w:r>
      <w:r>
        <w:t>was</w:t>
      </w:r>
      <w:r w:rsidRPr="00923503">
        <w:t xml:space="preserve"> unclear how </w:t>
      </w:r>
      <w:r>
        <w:t>the</w:t>
      </w:r>
      <w:r w:rsidRPr="00923503">
        <w:t xml:space="preserve"> recommendation </w:t>
      </w:r>
      <w:r>
        <w:t xml:space="preserve">to investigate dose-banding </w:t>
      </w:r>
      <w:r w:rsidRPr="00923503">
        <w:t xml:space="preserve">aligns with the </w:t>
      </w:r>
      <w:r>
        <w:t xml:space="preserve">Review’s </w:t>
      </w:r>
      <w:r w:rsidRPr="00923503">
        <w:t>long-term recommendation to introduce per-mg reimbursement, and whether it is appropriate to invest effort into both approaches.</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1988A51C"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61817D6F"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3FB6029C"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448EFB1B"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3C440BE2"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21021A63"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2A32EC01"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 xml:space="preserve">Long-term:  Adopt a per-mg reimbursement model as the most efficient use of cancer medicines and to potentially support reconciliation of sales with manufacturers.  This is predicated on broader system change with respect to the interface between PBS reimbursement for drug supplied and the flow of funds to states for hospital funding through the Australian Hospital Agreements.  </w:t>
            </w:r>
          </w:p>
        </w:tc>
        <w:tc>
          <w:tcPr>
            <w:tcW w:w="1276" w:type="dxa"/>
            <w:vAlign w:val="center"/>
          </w:tcPr>
          <w:p w14:paraId="7E94AB1D"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4</w:t>
            </w:r>
          </w:p>
        </w:tc>
        <w:tc>
          <w:tcPr>
            <w:tcW w:w="1276" w:type="dxa"/>
            <w:vAlign w:val="center"/>
          </w:tcPr>
          <w:p w14:paraId="2875860D"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4</w:t>
            </w:r>
          </w:p>
        </w:tc>
        <w:tc>
          <w:tcPr>
            <w:tcW w:w="1224" w:type="dxa"/>
            <w:vAlign w:val="center"/>
          </w:tcPr>
          <w:p w14:paraId="3FA466A2"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7</w:t>
            </w:r>
          </w:p>
        </w:tc>
      </w:tr>
    </w:tbl>
    <w:p w14:paraId="68BB1105" w14:textId="77777777" w:rsidR="00EA02AC" w:rsidRPr="00F45A4C" w:rsidRDefault="00EA02AC" w:rsidP="00EA02AC"/>
    <w:p w14:paraId="402E1CB7" w14:textId="77777777" w:rsidR="00211B81" w:rsidRDefault="00EA02AC" w:rsidP="00211B81">
      <w:r w:rsidRPr="00C16508">
        <w:t xml:space="preserve">Responses to the recommendation to adopt a per-mg reimbursement model were starkly divided; in general, stakeholders engaged in </w:t>
      </w:r>
      <w:r>
        <w:t xml:space="preserve">the manufacture of innovative drugs were in favour of immediate implementation, while stakeholders engaged in </w:t>
      </w:r>
      <w:r w:rsidRPr="00C16508">
        <w:t>vial-sharing practices were strongly opposed.</w:t>
      </w:r>
    </w:p>
    <w:p w14:paraId="7774B07E" w14:textId="77777777" w:rsidR="00211B81" w:rsidRDefault="00EA02AC" w:rsidP="00211B81">
      <w:r>
        <w:t>Opponents cautioned that w</w:t>
      </w:r>
      <w:r w:rsidRPr="00C16508">
        <w:t>hile a per-mg pricing model may improve cost efficiencies for the Commonwealth, it may also result in cost-shifting onto other funders, including State and Territory governments, private providers and consumers.</w:t>
      </w:r>
      <w:r>
        <w:t xml:space="preserve">  Several respondents reiterated the findings of the Review that per-mg reimbursement may impact health service viability, especially for low-throughput facilities that depend on vial-sharing.  One respondent also suggested that p</w:t>
      </w:r>
      <w:r w:rsidRPr="00147EFD">
        <w:t xml:space="preserve">er-mg </w:t>
      </w:r>
      <w:r>
        <w:t>reimbursement</w:t>
      </w:r>
      <w:r w:rsidRPr="00147EFD">
        <w:t xml:space="preserve"> </w:t>
      </w:r>
      <w:r>
        <w:t>was likely to</w:t>
      </w:r>
      <w:r w:rsidRPr="00147EFD">
        <w:t xml:space="preserve"> increase wastage, exacerbating the environmental impact of cytotoxic waste.</w:t>
      </w:r>
    </w:p>
    <w:p w14:paraId="28362B29" w14:textId="77777777" w:rsidR="00211B81" w:rsidRDefault="00EA02AC" w:rsidP="00211B81">
      <w:r>
        <w:t>Alongside arguments in favour of p</w:t>
      </w:r>
      <w:r w:rsidRPr="00C53AAC">
        <w:t xml:space="preserve">er-mg reimbursement </w:t>
      </w:r>
      <w:r>
        <w:t xml:space="preserve">covered at length in the Interim Report,  proponents of this recommendation suggested that adopting a per-mg reimbursement structure </w:t>
      </w:r>
      <w:r w:rsidRPr="00C53AAC">
        <w:t xml:space="preserve">may </w:t>
      </w:r>
      <w:r>
        <w:t xml:space="preserve">support the elimination of current volume </w:t>
      </w:r>
      <w:r w:rsidRPr="00C53AAC">
        <w:t>cap</w:t>
      </w:r>
      <w:r>
        <w:t>s for the prescribing of chemotherapy for cancer patients with obesity, which</w:t>
      </w:r>
      <w:r w:rsidRPr="00C53AAC">
        <w:t xml:space="preserve"> </w:t>
      </w:r>
      <w:r>
        <w:t>may</w:t>
      </w:r>
      <w:r w:rsidRPr="00C53AAC">
        <w:t xml:space="preserve"> </w:t>
      </w:r>
      <w:r>
        <w:t xml:space="preserve">contribute to </w:t>
      </w:r>
      <w:r w:rsidRPr="00C53AAC">
        <w:t>delay</w:t>
      </w:r>
      <w:r>
        <w:t>ed</w:t>
      </w:r>
      <w:r w:rsidRPr="00C53AAC">
        <w:t xml:space="preserve"> access </w:t>
      </w:r>
      <w:r>
        <w:t xml:space="preserve">to treatment </w:t>
      </w:r>
      <w:r w:rsidRPr="00C53AAC">
        <w:t xml:space="preserve">for </w:t>
      </w:r>
      <w:r>
        <w:t>some patients</w:t>
      </w:r>
      <w:r w:rsidRPr="00C53AAC">
        <w:t>.</w:t>
      </w:r>
    </w:p>
    <w:p w14:paraId="71EE5E19" w14:textId="71D23488" w:rsidR="00EA02AC" w:rsidRDefault="00EA02AC" w:rsidP="00211B81">
      <w:r>
        <w:t>In general, stakeholders concurred that a</w:t>
      </w:r>
      <w:r w:rsidRPr="006857E9">
        <w:t>ny changes to</w:t>
      </w:r>
      <w:r>
        <w:t xml:space="preserve"> the EFC’s</w:t>
      </w:r>
      <w:r w:rsidRPr="006857E9">
        <w:t xml:space="preserve"> fee structure must not influence clinical decision making with respect to appropriate patient care.</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750C7749"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609CDE8A"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7D123EE7"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40041DE7"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78FBF5AA"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036A5E6E"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7A49275F"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Medium-term: Upgrade PBS data collection and reporting systems to ensure information on the form and strength of vials used in estimating the most efficient combination of vials can be readily extracted from the system.</w:t>
            </w:r>
          </w:p>
        </w:tc>
        <w:tc>
          <w:tcPr>
            <w:tcW w:w="1276" w:type="dxa"/>
            <w:vAlign w:val="center"/>
          </w:tcPr>
          <w:p w14:paraId="63787174"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4</w:t>
            </w:r>
          </w:p>
        </w:tc>
        <w:tc>
          <w:tcPr>
            <w:tcW w:w="1276" w:type="dxa"/>
            <w:vAlign w:val="center"/>
          </w:tcPr>
          <w:p w14:paraId="1EA5586B"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3</w:t>
            </w:r>
          </w:p>
        </w:tc>
        <w:tc>
          <w:tcPr>
            <w:tcW w:w="1224" w:type="dxa"/>
            <w:vAlign w:val="center"/>
          </w:tcPr>
          <w:p w14:paraId="483DBC37"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1FEF2EA2" w14:textId="77777777" w:rsidR="00EA02AC" w:rsidRPr="005B257C" w:rsidRDefault="00EA02AC" w:rsidP="00EA02AC">
      <w:r>
        <w:t>While a slim majority of respondents who directly addressed this recommendation endorsed the enhanced collection of PBS data for reporting purposes, opponents suggested that t</w:t>
      </w:r>
      <w:r w:rsidRPr="003225F2">
        <w:t>he collection of data on the form and strength of vials used may increase the (uncompensated) administrative burden on health service providers at the expense of patient care.</w:t>
      </w:r>
      <w:r>
        <w:t xml:space="preserve">  One opponent further suggested that t</w:t>
      </w:r>
      <w:r w:rsidRPr="00D916DB">
        <w:t>he current system already provides an efficient approach</w:t>
      </w:r>
      <w:r>
        <w:t>, and that t</w:t>
      </w:r>
      <w:r w:rsidRPr="00D916DB">
        <w:t xml:space="preserve">here </w:t>
      </w:r>
      <w:r>
        <w:t xml:space="preserve">simply </w:t>
      </w:r>
      <w:r w:rsidRPr="00D916DB">
        <w:t xml:space="preserve">needs to be acceptance that </w:t>
      </w:r>
      <w:r>
        <w:t>some</w:t>
      </w:r>
      <w:r w:rsidRPr="00D916DB">
        <w:t xml:space="preserve"> level of drug wastage </w:t>
      </w:r>
      <w:r>
        <w:t xml:space="preserve">and associated cost </w:t>
      </w:r>
      <w:r w:rsidRPr="00D916DB">
        <w:t>is inevitable and unavoidable.</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650F893E"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35DCB01A"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6E5CB893"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7621C527"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08955CA3"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67012B2B"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2010F9ED"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Long-term:  Serialise vials to facilitate reconciliation of drugs transacted with PBS claims.  Feasibility of such an arrangement is subject to requisite infrastructure (e.g., sterility-compliant scanning devices in compounding facilities, pharmacy scanning software) and financial capital investment.</w:t>
            </w:r>
          </w:p>
        </w:tc>
        <w:tc>
          <w:tcPr>
            <w:tcW w:w="1276" w:type="dxa"/>
            <w:vAlign w:val="center"/>
          </w:tcPr>
          <w:p w14:paraId="4650A9E0"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3</w:t>
            </w:r>
          </w:p>
        </w:tc>
        <w:tc>
          <w:tcPr>
            <w:tcW w:w="1276" w:type="dxa"/>
            <w:vAlign w:val="center"/>
          </w:tcPr>
          <w:p w14:paraId="1F91D9BB"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5</w:t>
            </w:r>
          </w:p>
        </w:tc>
        <w:tc>
          <w:tcPr>
            <w:tcW w:w="1224" w:type="dxa"/>
            <w:vAlign w:val="center"/>
          </w:tcPr>
          <w:p w14:paraId="395AAF3B"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4</w:t>
            </w:r>
          </w:p>
        </w:tc>
      </w:tr>
    </w:tbl>
    <w:p w14:paraId="07724EC9" w14:textId="77777777" w:rsidR="008B089E" w:rsidRDefault="00EA02AC" w:rsidP="008B089E">
      <w:r>
        <w:t>Opinion on t</w:t>
      </w:r>
      <w:r w:rsidRPr="00B21A44">
        <w:t>he</w:t>
      </w:r>
      <w:r>
        <w:t xml:space="preserve"> recommendation to introduce vial serialisation was split, with a slim majority (5) of stakeholders against, three (3) in favour, and nearly as many (4) providing a qualified response.</w:t>
      </w:r>
    </w:p>
    <w:p w14:paraId="2929444C" w14:textId="77777777" w:rsidR="008B089E" w:rsidRDefault="00EA02AC" w:rsidP="008B089E">
      <w:r>
        <w:t xml:space="preserve">Opponents maintained that vial serialisation </w:t>
      </w:r>
      <w:r w:rsidRPr="008D18C6">
        <w:t>is generally considered unworkable by a majority of industry stakeholders</w:t>
      </w:r>
      <w:r>
        <w:t xml:space="preserve"> (as conveyed in</w:t>
      </w:r>
      <w:r w:rsidRPr="00B21A44">
        <w:t xml:space="preserve"> </w:t>
      </w:r>
      <w:r>
        <w:t>i</w:t>
      </w:r>
      <w:r w:rsidRPr="008C7C43">
        <w:t>ndustry contributions to the National Medicines Traceability Framework consultation)</w:t>
      </w:r>
      <w:r>
        <w:t>, and would likely increase system complexity, cost and administrative burden with limited clinical benefit to patients</w:t>
      </w:r>
      <w:r w:rsidRPr="008D18C6">
        <w:t>.</w:t>
      </w:r>
      <w:r>
        <w:t xml:space="preserve">  </w:t>
      </w:r>
      <w:r w:rsidRPr="008D18C6">
        <w:t>Australia’s current disparate and complex patchwork of procurement, dispensing, compounding and clinical systems arrangements along the full continuum of cancer care</w:t>
      </w:r>
      <w:r>
        <w:t>, opponents maintained,</w:t>
      </w:r>
      <w:r w:rsidRPr="008D18C6">
        <w:t xml:space="preserve"> would make it difficult</w:t>
      </w:r>
      <w:r>
        <w:t xml:space="preserve"> (and costly)</w:t>
      </w:r>
      <w:r w:rsidRPr="008D18C6">
        <w:t xml:space="preserve"> to achieve accurate tracking of serialised medicines.</w:t>
      </w:r>
    </w:p>
    <w:p w14:paraId="72A21F56" w14:textId="4423B6D1" w:rsidR="00EA02AC" w:rsidRPr="00923503" w:rsidRDefault="00EA02AC" w:rsidP="008B089E">
      <w:r>
        <w:t>Respondents reiterated the findings of the Review that vial serialisation would require significant capital expenditure across the entire supply chain, and that this would require transparency with respect to implementation and clarity on funding for any new requisite infrastructure.  One stakeholder also emphasised that a</w:t>
      </w:r>
      <w:r w:rsidRPr="00923503">
        <w:t xml:space="preserve">ny </w:t>
      </w:r>
      <w:r>
        <w:t xml:space="preserve">proposed </w:t>
      </w:r>
      <w:r w:rsidRPr="00923503">
        <w:t xml:space="preserve">regulatory change </w:t>
      </w:r>
      <w:r>
        <w:t>should</w:t>
      </w:r>
      <w:r w:rsidRPr="00923503">
        <w:t xml:space="preserve"> demonstrate tangible benefits to industry and patients</w:t>
      </w:r>
      <w:r>
        <w:t>—</w:t>
      </w:r>
      <w:r w:rsidRPr="00923503">
        <w:t>particularly in relation to patient access and supply chain management</w:t>
      </w:r>
      <w:r>
        <w:t>—</w:t>
      </w:r>
      <w:r w:rsidRPr="00923503">
        <w:t>allow for an appropriate transition and implementation phase, and appropriately consider</w:t>
      </w:r>
      <w:r>
        <w:t>:</w:t>
      </w:r>
      <w:r w:rsidRPr="00923503">
        <w:t xml:space="preserve"> provision</w:t>
      </w:r>
      <w:r>
        <w:t>s</w:t>
      </w:r>
      <w:r w:rsidRPr="00923503">
        <w:t xml:space="preserve"> for exceptions (e.g., for smaller companies, licensed products, etc.) and grandfathering; harmonising changes to packaging and labelling requirements </w:t>
      </w:r>
      <w:r>
        <w:t>across</w:t>
      </w:r>
      <w:r w:rsidRPr="00923503">
        <w:t xml:space="preserve"> jurisdictions, particularly the EU (i.e., to </w:t>
      </w:r>
      <w:r>
        <w:t>avoid</w:t>
      </w:r>
      <w:r w:rsidRPr="00923503">
        <w:t xml:space="preserve"> creat</w:t>
      </w:r>
      <w:r>
        <w:t>ing</w:t>
      </w:r>
      <w:r w:rsidRPr="00923503">
        <w:t xml:space="preserve"> uniquely Australian requirements); </w:t>
      </w:r>
      <w:r>
        <w:t xml:space="preserve">and systems for the </w:t>
      </w:r>
      <w:r w:rsidRPr="00923503">
        <w:t xml:space="preserve">collection, storage and management of data maintained and funded by the </w:t>
      </w:r>
      <w:r>
        <w:t>Commonwealth</w:t>
      </w:r>
      <w:r w:rsidRPr="00923503">
        <w:t>.</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407DAA63"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509917E8"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1C370E41"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072A8778"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059BAE62"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41EBBBE9"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2FFE6811"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System change: Consider the potential for the Commonwealth to purchase medicines directly from manufacturers as a means of increasing system efficiency and more directly align the purchase and reimbursement of PBS medicines.</w:t>
            </w:r>
          </w:p>
        </w:tc>
        <w:tc>
          <w:tcPr>
            <w:tcW w:w="1276" w:type="dxa"/>
            <w:vAlign w:val="center"/>
          </w:tcPr>
          <w:p w14:paraId="4DEB0E52"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1</w:t>
            </w:r>
          </w:p>
        </w:tc>
        <w:tc>
          <w:tcPr>
            <w:tcW w:w="1276" w:type="dxa"/>
            <w:vAlign w:val="center"/>
          </w:tcPr>
          <w:p w14:paraId="4D9137D4"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12</w:t>
            </w:r>
          </w:p>
        </w:tc>
        <w:tc>
          <w:tcPr>
            <w:tcW w:w="1224" w:type="dxa"/>
            <w:vAlign w:val="center"/>
          </w:tcPr>
          <w:p w14:paraId="5717AA43"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1</w:t>
            </w:r>
          </w:p>
        </w:tc>
      </w:tr>
    </w:tbl>
    <w:p w14:paraId="7165EDA0" w14:textId="77777777" w:rsidR="008B089E" w:rsidRDefault="00EA02AC" w:rsidP="008B089E">
      <w:r>
        <w:t>As with its corollary (see Recommendation 3), nearly all (12) of the stakeholders who directly addressed Recommendation 17 considered d</w:t>
      </w:r>
      <w:r w:rsidRPr="00EF01AD">
        <w:t xml:space="preserve">irect purchasing of medicines by the Commonwealth </w:t>
      </w:r>
      <w:r>
        <w:t>to be</w:t>
      </w:r>
      <w:r w:rsidRPr="00EF01AD">
        <w:t xml:space="preserve"> </w:t>
      </w:r>
      <w:r>
        <w:t>unworkable.</w:t>
      </w:r>
      <w:r w:rsidRPr="00EF01AD">
        <w:t xml:space="preserve"> </w:t>
      </w:r>
      <w:r>
        <w:t xml:space="preserve"> Opponents underlined </w:t>
      </w:r>
      <w:r w:rsidRPr="00EF01AD">
        <w:t xml:space="preserve">a lack of clarity </w:t>
      </w:r>
      <w:r>
        <w:t>regarding</w:t>
      </w:r>
      <w:r w:rsidRPr="00EF01AD">
        <w:t xml:space="preserve"> associated administrative and financial responsibilit</w:t>
      </w:r>
      <w:r>
        <w:t>ies</w:t>
      </w:r>
      <w:r w:rsidRPr="00EF01AD">
        <w:t>, including liability for expired stock.</w:t>
      </w:r>
    </w:p>
    <w:p w14:paraId="70877542" w14:textId="0DDCF9C0" w:rsidR="00EA02AC" w:rsidRPr="00923503" w:rsidRDefault="00EA02AC" w:rsidP="008B089E">
      <w:r>
        <w:t>A single stakeholder, however, noted that d</w:t>
      </w:r>
      <w:r w:rsidRPr="00923503">
        <w:t xml:space="preserve">irect purchasing </w:t>
      </w:r>
      <w:r>
        <w:t xml:space="preserve">by the </w:t>
      </w:r>
      <w:r w:rsidRPr="00923503">
        <w:t xml:space="preserve">Commonwealth may help address concerns related to wastage and efficient use of drugs, and </w:t>
      </w:r>
      <w:r>
        <w:t>enhance</w:t>
      </w:r>
      <w:r w:rsidRPr="00923503">
        <w:t xml:space="preserve"> transparency regarding funding on a per-vial basis.</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6C516B14"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17AA6076"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7E434F87"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774EE4E0"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28AF68BA"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572DFD17"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0A85D15C"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Short-term: Remove the distinction between public and private hospital prescribing to rationalise co-payments.</w:t>
            </w:r>
          </w:p>
        </w:tc>
        <w:tc>
          <w:tcPr>
            <w:tcW w:w="1276" w:type="dxa"/>
            <w:vAlign w:val="center"/>
          </w:tcPr>
          <w:p w14:paraId="4ABD69E6"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10</w:t>
            </w:r>
          </w:p>
        </w:tc>
        <w:tc>
          <w:tcPr>
            <w:tcW w:w="1276" w:type="dxa"/>
            <w:vAlign w:val="center"/>
          </w:tcPr>
          <w:p w14:paraId="5F946E3A"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24" w:type="dxa"/>
            <w:vAlign w:val="center"/>
          </w:tcPr>
          <w:p w14:paraId="5C558075"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2</w:t>
            </w:r>
          </w:p>
        </w:tc>
      </w:tr>
    </w:tbl>
    <w:p w14:paraId="08CFE6F0" w14:textId="77777777" w:rsidR="00EA02AC" w:rsidRPr="00F45A4C" w:rsidRDefault="00EA02AC" w:rsidP="00EA02AC">
      <w:r>
        <w:t>A broad majority of respondents who directly addressed this recommendation supported removing the distinction between public and private hospital prescribing as a means to rationalise co-payments.  A number of stakeholders cautioned, however, that a</w:t>
      </w:r>
      <w:r w:rsidRPr="001726D5">
        <w:t xml:space="preserve">ny new alignment of payments </w:t>
      </w:r>
      <w:r>
        <w:t>must</w:t>
      </w:r>
      <w:r w:rsidRPr="001726D5">
        <w:t xml:space="preserve"> not detrimentally impact private</w:t>
      </w:r>
      <w:r>
        <w:t>-</w:t>
      </w:r>
      <w:r w:rsidRPr="001726D5">
        <w:t>sector service delivery</w:t>
      </w:r>
      <w:r>
        <w:t xml:space="preserve"> (which would likely have flow-on impacts in the public sector).</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1A690C2D"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2ADB3FB5"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3827D746"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6B7A6E12"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52DD99FB"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3851045F"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4B04D398"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Short-term: Expand the availability of Closing the Gap arrangements to all eligible Indigenous people accessing cancer medicines.</w:t>
            </w:r>
          </w:p>
        </w:tc>
        <w:tc>
          <w:tcPr>
            <w:tcW w:w="1276" w:type="dxa"/>
            <w:vAlign w:val="center"/>
          </w:tcPr>
          <w:p w14:paraId="13363F5F"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10</w:t>
            </w:r>
          </w:p>
        </w:tc>
        <w:tc>
          <w:tcPr>
            <w:tcW w:w="1276" w:type="dxa"/>
            <w:vAlign w:val="center"/>
          </w:tcPr>
          <w:p w14:paraId="2329C820"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24" w:type="dxa"/>
            <w:vAlign w:val="center"/>
          </w:tcPr>
          <w:p w14:paraId="14EF3856"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7E635DBE" w14:textId="77777777" w:rsidR="00EA02AC" w:rsidRDefault="00EA02AC" w:rsidP="00EA02AC">
      <w:r>
        <w:t xml:space="preserve">Stakeholders who directly addressed this recommendation unanimously supported expanding the availability of CTG arrangements to facilitate access to cancer medicines by Indigenous people, </w:t>
      </w:r>
      <w:r w:rsidRPr="001958B1">
        <w:t>irrespective of the schedule the medicine is listed in, the setting in which the medicine is prescribed, and the setting where the prescription is dispensed</w:t>
      </w:r>
      <w:r>
        <w:t>.  One stakeholder reiterated that p</w:t>
      </w:r>
      <w:r w:rsidRPr="001958B1">
        <w:t>atient</w:t>
      </w:r>
      <w:r>
        <w:t>-</w:t>
      </w:r>
      <w:r w:rsidRPr="001958B1">
        <w:t>centred care and equity of access should be the main consideration of any PBS program</w:t>
      </w:r>
      <w:r>
        <w:t>, and that exclusion</w:t>
      </w:r>
      <w:r w:rsidRPr="00A63AB3">
        <w:t xml:space="preserve"> of EFC medicines</w:t>
      </w:r>
      <w:r>
        <w:t xml:space="preserve"> from the CTG</w:t>
      </w:r>
      <w:r w:rsidRPr="00A63AB3">
        <w:t xml:space="preserve"> contradicts the intent of this program</w:t>
      </w:r>
      <w:r>
        <w:t>,</w:t>
      </w:r>
      <w:r w:rsidRPr="00A63AB3">
        <w:t xml:space="preserve"> as advances to cancer treatments ha</w:t>
      </w:r>
      <w:r>
        <w:t>ve</w:t>
      </w:r>
      <w:r w:rsidRPr="00A63AB3">
        <w:t xml:space="preserve"> meant some cancer states </w:t>
      </w:r>
      <w:r>
        <w:t>may</w:t>
      </w:r>
      <w:r w:rsidRPr="00A63AB3">
        <w:t xml:space="preserve"> now be considered chronic disease. </w:t>
      </w:r>
      <w:r>
        <w:t xml:space="preserve"> This stakeholder also observed that t</w:t>
      </w:r>
      <w:r w:rsidRPr="00A63AB3">
        <w:t xml:space="preserve">he </w:t>
      </w:r>
      <w:r>
        <w:t xml:space="preserve">current </w:t>
      </w:r>
      <w:r w:rsidRPr="00A63AB3">
        <w:t>system disadvantages Indigenous Australians living on country (</w:t>
      </w:r>
      <w:r>
        <w:t xml:space="preserve">i.e., in </w:t>
      </w:r>
      <w:r w:rsidRPr="00A63AB3">
        <w:t xml:space="preserve">remote communities) who </w:t>
      </w:r>
      <w:r>
        <w:t>may</w:t>
      </w:r>
      <w:r w:rsidRPr="00A63AB3">
        <w:t xml:space="preserve"> access certain medicines through the Remote Area Aboriginal Health Service program, but </w:t>
      </w:r>
      <w:r>
        <w:t xml:space="preserve">for whom </w:t>
      </w:r>
      <w:r w:rsidRPr="00A63AB3">
        <w:t xml:space="preserve">other medicines, including highly specialised drugs, are </w:t>
      </w:r>
      <w:r>
        <w:t>excluded.</w:t>
      </w:r>
    </w:p>
    <w:p w14:paraId="241C7D2F" w14:textId="6E59F9C6" w:rsidR="00EA02AC" w:rsidRPr="00923503" w:rsidRDefault="00EA02AC" w:rsidP="008B089E">
      <w:r>
        <w:t xml:space="preserve">It was also suggested that </w:t>
      </w:r>
      <w:r w:rsidRPr="00923503">
        <w:t xml:space="preserve">the </w:t>
      </w:r>
      <w:r>
        <w:t xml:space="preserve">potential </w:t>
      </w:r>
      <w:r w:rsidRPr="00923503">
        <w:t xml:space="preserve">role of </w:t>
      </w:r>
      <w:r>
        <w:t xml:space="preserve">the </w:t>
      </w:r>
      <w:r w:rsidRPr="00923503">
        <w:t>CTG in public hospital setting</w:t>
      </w:r>
      <w:r>
        <w:t>s be further considered and clarified</w:t>
      </w:r>
      <w:r w:rsidRPr="00923503">
        <w:t>.</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49BA173C"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73FB2EBD"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063D117C"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6FD46915"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42D03CD2"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26EA8276"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031A3590"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Short-term: Extend the current co-payment arrangements for EFC Schedule I medicines to Schedule II medicines to ensure patients are not differentially affected by co-payments.</w:t>
            </w:r>
          </w:p>
        </w:tc>
        <w:tc>
          <w:tcPr>
            <w:tcW w:w="1276" w:type="dxa"/>
            <w:vAlign w:val="center"/>
          </w:tcPr>
          <w:p w14:paraId="1F8583D8"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8</w:t>
            </w:r>
          </w:p>
        </w:tc>
        <w:tc>
          <w:tcPr>
            <w:tcW w:w="1276" w:type="dxa"/>
            <w:vAlign w:val="center"/>
          </w:tcPr>
          <w:p w14:paraId="601FC797"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24" w:type="dxa"/>
            <w:vAlign w:val="center"/>
          </w:tcPr>
          <w:p w14:paraId="3E38DFB2"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1</w:t>
            </w:r>
          </w:p>
        </w:tc>
      </w:tr>
    </w:tbl>
    <w:p w14:paraId="29E2DE70" w14:textId="77777777" w:rsidR="00EA02AC" w:rsidRPr="00327D27" w:rsidRDefault="00EA02AC" w:rsidP="00EA02AC">
      <w:r>
        <w:t xml:space="preserve">A majority of stakeholders who directly addressed this recommendation supported the extension of the EFC’s current Schedule 1 co-payment arrangements to Schedule 2 items.  One respondent suggested that this </w:t>
      </w:r>
      <w:r w:rsidRPr="00327D27">
        <w:t xml:space="preserve">recommendation be extended to consider changing EFC </w:t>
      </w:r>
      <w:r>
        <w:t>p</w:t>
      </w:r>
      <w:r w:rsidRPr="00327D27">
        <w:t>rogram rules related to the prescribing of Related Benefits items, which require patients to return another day to access supportive care medicines.</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33A12F1C"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7F7C400E"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5CB26354"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42996C4D"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12DC9733"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41F551CC"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499905C3"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 xml:space="preserve">Medium-term: Conduct a system-wide consultation (State/Territory/Commonwealth Governments and peak cancer care/consumer organisations) to consider initiatives that may improve access to quality cancer care.  </w:t>
            </w:r>
          </w:p>
        </w:tc>
        <w:tc>
          <w:tcPr>
            <w:tcW w:w="1276" w:type="dxa"/>
            <w:vAlign w:val="center"/>
          </w:tcPr>
          <w:p w14:paraId="0E7ED359"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7</w:t>
            </w:r>
          </w:p>
        </w:tc>
        <w:tc>
          <w:tcPr>
            <w:tcW w:w="1276" w:type="dxa"/>
            <w:vAlign w:val="center"/>
          </w:tcPr>
          <w:p w14:paraId="327EB814"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24" w:type="dxa"/>
            <w:vAlign w:val="center"/>
          </w:tcPr>
          <w:p w14:paraId="42689A54"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3F378B7D" w14:textId="77777777" w:rsidR="00EA02AC" w:rsidRPr="00923503" w:rsidRDefault="00EA02AC" w:rsidP="00EA02AC">
      <w:r>
        <w:t>All stakeholders who directly addressed this recommendation supported undertaking a system-wide consultation to consider ways to improve access to cancer care in Australia.  A number of stakeholders also emphasised that any s</w:t>
      </w:r>
      <w:r w:rsidRPr="00BB1674">
        <w:t xml:space="preserve">ystem-wide consultation </w:t>
      </w:r>
      <w:r>
        <w:t>should ensure</w:t>
      </w:r>
      <w:r w:rsidRPr="00BB1674">
        <w:t xml:space="preserve"> inclusiv</w:t>
      </w:r>
      <w:r>
        <w:t>ity of</w:t>
      </w:r>
      <w:r w:rsidRPr="00BB1674">
        <w:t xml:space="preserve"> State and Territory governments </w:t>
      </w:r>
      <w:r>
        <w:t>and</w:t>
      </w:r>
      <w:r w:rsidRPr="00BB1674">
        <w:t xml:space="preserve"> key health organisations</w:t>
      </w:r>
      <w:r>
        <w:t xml:space="preserve">, as well as set </w:t>
      </w:r>
      <w:r w:rsidRPr="00923503">
        <w:t>clear terms of reference to avoid State</w:t>
      </w:r>
      <w:r>
        <w:t xml:space="preserve"> and </w:t>
      </w:r>
      <w:r w:rsidRPr="00923503">
        <w:t>Territory participation being overshadowed by the Commonwealth.</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7065EBBC"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50EF0291"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7C424B70"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165514EE"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5910B112"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6561C829"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1111703A"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Short-term:  The Review reiterates the findings of the King Review (2017) and recommends the application of a nationally consistent set of standards to the compounding and supply of cancer medicines.  Those standards as they apply to compounding providers for the EFC should be clearly articulated.</w:t>
            </w:r>
          </w:p>
        </w:tc>
        <w:tc>
          <w:tcPr>
            <w:tcW w:w="1276" w:type="dxa"/>
            <w:vAlign w:val="center"/>
          </w:tcPr>
          <w:p w14:paraId="650B2E52"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6</w:t>
            </w:r>
          </w:p>
        </w:tc>
        <w:tc>
          <w:tcPr>
            <w:tcW w:w="1276" w:type="dxa"/>
            <w:vAlign w:val="center"/>
          </w:tcPr>
          <w:p w14:paraId="78FCE40A"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2</w:t>
            </w:r>
          </w:p>
        </w:tc>
        <w:tc>
          <w:tcPr>
            <w:tcW w:w="1224" w:type="dxa"/>
            <w:vAlign w:val="center"/>
          </w:tcPr>
          <w:p w14:paraId="18C55530"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4</w:t>
            </w:r>
          </w:p>
        </w:tc>
      </w:tr>
    </w:tbl>
    <w:p w14:paraId="56A146F8" w14:textId="77777777" w:rsidR="008B089E" w:rsidRDefault="00EA02AC" w:rsidP="008B089E">
      <w:r>
        <w:t xml:space="preserve">The recommendation to apply a nationally consistent set of standards to the compounding and supply of cancer medicines in Australia was met with mixed reactions.  Of the stakeholders who addressed this recommendation directly, six (6) were in support, two (2) were opposed, and four (4) offered a qualified response.  </w:t>
      </w:r>
    </w:p>
    <w:p w14:paraId="30F40E26" w14:textId="77777777" w:rsidR="008B089E" w:rsidRDefault="00EA02AC" w:rsidP="008B089E">
      <w:r w:rsidRPr="00877688">
        <w:t>Some stakeholders reported that they would welcome greater uniformity of standards across jurisdictions, more consistent terminology pertaining to the reconstitution of infused cancer medicines, and a broader rationalisation of the</w:t>
      </w:r>
      <w:r>
        <w:t xml:space="preserve"> country’s</w:t>
      </w:r>
      <w:r w:rsidRPr="00877688">
        <w:t xml:space="preserve"> various extant regulations and standards. </w:t>
      </w:r>
      <w:r>
        <w:t xml:space="preserve"> A number of stakeholders argued that additional</w:t>
      </w:r>
      <w:r w:rsidRPr="00036CD7">
        <w:t xml:space="preserve"> information </w:t>
      </w:r>
      <w:r>
        <w:t>was</w:t>
      </w:r>
      <w:r w:rsidRPr="00036CD7">
        <w:t xml:space="preserve"> necessary to clarify the intent and likely impacts of this proposal</w:t>
      </w:r>
      <w:r>
        <w:t xml:space="preserve">, and that the development of a nationally consistent set of standards must ensure </w:t>
      </w:r>
      <w:r w:rsidRPr="00036CD7">
        <w:t xml:space="preserve">equity of </w:t>
      </w:r>
      <w:r>
        <w:t xml:space="preserve">patient </w:t>
      </w:r>
      <w:r w:rsidRPr="00036CD7">
        <w:t>access.</w:t>
      </w:r>
    </w:p>
    <w:p w14:paraId="1A77F381" w14:textId="77777777" w:rsidR="008B089E" w:rsidRDefault="00EA02AC" w:rsidP="008B089E">
      <w:r>
        <w:t xml:space="preserve">A majority of respondents that addressed this recommendation suggested that </w:t>
      </w:r>
      <w:r w:rsidRPr="005233B1">
        <w:t xml:space="preserve">TGA auditing </w:t>
      </w:r>
      <w:r>
        <w:t xml:space="preserve">should not be extended </w:t>
      </w:r>
      <w:r w:rsidRPr="005233B1">
        <w:t>to non-TGA licensed compounders</w:t>
      </w:r>
      <w:r>
        <w:t xml:space="preserve">, and that </w:t>
      </w:r>
      <w:r w:rsidRPr="005233B1">
        <w:t xml:space="preserve">oversight of hospital-based pharmacy services should align with broader hospital compliance and accreditation requirements at the </w:t>
      </w:r>
      <w:r>
        <w:t>S</w:t>
      </w:r>
      <w:r w:rsidRPr="005233B1">
        <w:t xml:space="preserve">tate and </w:t>
      </w:r>
      <w:r>
        <w:t>T</w:t>
      </w:r>
      <w:r w:rsidRPr="005233B1">
        <w:t>erritory and national level</w:t>
      </w:r>
      <w:r>
        <w:t>s</w:t>
      </w:r>
      <w:r w:rsidRPr="005233B1">
        <w:t>.</w:t>
      </w:r>
      <w:r>
        <w:t xml:space="preserve">  One stakeholder clarified that moving towards a</w:t>
      </w:r>
      <w:r w:rsidRPr="009D7EDD">
        <w:t xml:space="preserve"> nationally consistent approach with regards to the implementation of standards</w:t>
      </w:r>
      <w:r>
        <w:t xml:space="preserve"> </w:t>
      </w:r>
      <w:r w:rsidRPr="009D7EDD">
        <w:t>does not necessarily equate to having a single set of standards.</w:t>
      </w:r>
      <w:r>
        <w:t xml:space="preserve">  It was recommended that the Society of Hospital Pharmacists of Australia (SHPA), </w:t>
      </w:r>
      <w:r w:rsidRPr="00EB7309">
        <w:t xml:space="preserve">the professional organisation for pharmacists practicing in hospitals across the </w:t>
      </w:r>
      <w:r>
        <w:t xml:space="preserve">Australian </w:t>
      </w:r>
      <w:r w:rsidRPr="00EB7309">
        <w:t>healthcare system</w:t>
      </w:r>
      <w:r>
        <w:t>,</w:t>
      </w:r>
      <w:r w:rsidRPr="00EB7309">
        <w:t xml:space="preserve"> should be involved in ensuring standards are relevant, up-to-date, and clearly articulate requirements for health services.</w:t>
      </w:r>
    </w:p>
    <w:p w14:paraId="3B481586" w14:textId="77777777" w:rsidR="008B089E" w:rsidRDefault="00EA02AC" w:rsidP="008B089E">
      <w:r>
        <w:t>Opponents of the recommendation suggested that introducing</w:t>
      </w:r>
      <w:r w:rsidRPr="00923503">
        <w:t xml:space="preserve"> a nationally consistent set of standards to the compounding and supply of cancer medicines</w:t>
      </w:r>
      <w:r>
        <w:t xml:space="preserve"> was unworkable, and that the Review had not </w:t>
      </w:r>
      <w:r w:rsidRPr="00036CD7">
        <w:t>address</w:t>
      </w:r>
      <w:r>
        <w:t>ed</w:t>
      </w:r>
      <w:r w:rsidRPr="00036CD7">
        <w:t xml:space="preserve"> barriers to implementation, including the nomination of an appropriate regulatory authority to monitor compliance among non-TGA licensed compounders</w:t>
      </w:r>
      <w:r>
        <w:t>.</w:t>
      </w:r>
    </w:p>
    <w:p w14:paraId="254123FA" w14:textId="77777777" w:rsidR="008B089E" w:rsidRDefault="00EA02AC" w:rsidP="008B089E">
      <w:r>
        <w:t xml:space="preserve">Qualified responses suggested that </w:t>
      </w:r>
      <w:r w:rsidRPr="00036CD7">
        <w:t>sufficient time to work through issues with regulators and the cancer medicines sector</w:t>
      </w:r>
      <w:r>
        <w:t xml:space="preserve"> would be required, and that additional f</w:t>
      </w:r>
      <w:r w:rsidRPr="00C15BA0">
        <w:t xml:space="preserve">unding </w:t>
      </w:r>
      <w:r>
        <w:t>may be required to support</w:t>
      </w:r>
      <w:r w:rsidRPr="00C15BA0">
        <w:t xml:space="preserve"> </w:t>
      </w:r>
      <w:r>
        <w:t>some</w:t>
      </w:r>
      <w:r w:rsidRPr="00C15BA0">
        <w:t xml:space="preserve"> health services</w:t>
      </w:r>
      <w:r>
        <w:t xml:space="preserve"> to achieve unified standards</w:t>
      </w:r>
      <w:r w:rsidRPr="00C15BA0">
        <w:t>, particularly in rural and remote locations.</w:t>
      </w:r>
    </w:p>
    <w:p w14:paraId="5085E639" w14:textId="48454A53" w:rsidR="00EA02AC" w:rsidRPr="00923503" w:rsidRDefault="00EA02AC" w:rsidP="008B089E">
      <w:r>
        <w:t xml:space="preserve">Stakeholders both for and against the recommendation agreed that any change must not impose additional regulatory burden on health services, and that </w:t>
      </w:r>
      <w:r w:rsidRPr="00036CD7">
        <w:t xml:space="preserve">there </w:t>
      </w:r>
      <w:r>
        <w:t>must be</w:t>
      </w:r>
      <w:r w:rsidRPr="00036CD7">
        <w:t xml:space="preserve"> clarity around appropriate risk</w:t>
      </w:r>
      <w:r>
        <w:t>-</w:t>
      </w:r>
      <w:r w:rsidRPr="00036CD7">
        <w:t>management arrangements and requirements relating to compliance.</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10B0E88D"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3BDDFCD0"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4E3884D0"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694C03D0"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243B441E"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6325502A"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6DD61ECB"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Short-term: Remove the distinction between (s94) public and private hospital settings with respect to PBS item codes.</w:t>
            </w:r>
          </w:p>
        </w:tc>
        <w:tc>
          <w:tcPr>
            <w:tcW w:w="1276" w:type="dxa"/>
            <w:vAlign w:val="center"/>
          </w:tcPr>
          <w:p w14:paraId="4A684D14"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9</w:t>
            </w:r>
          </w:p>
        </w:tc>
        <w:tc>
          <w:tcPr>
            <w:tcW w:w="1276" w:type="dxa"/>
            <w:vAlign w:val="center"/>
          </w:tcPr>
          <w:p w14:paraId="1E61D15C"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24" w:type="dxa"/>
            <w:vAlign w:val="center"/>
          </w:tcPr>
          <w:p w14:paraId="29A968C6"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3</w:t>
            </w:r>
          </w:p>
        </w:tc>
      </w:tr>
    </w:tbl>
    <w:p w14:paraId="60514A0D" w14:textId="77777777" w:rsidR="00EA02AC" w:rsidRPr="009B1A31" w:rsidRDefault="00EA02AC" w:rsidP="00EA02AC">
      <w:r>
        <w:t xml:space="preserve">A majority (9) of respondents who directly addressed this recommendation concurred with the Review that removing the distinction between (s94) public and private hospital settings with respect to PBS item codes may </w:t>
      </w:r>
      <w:r w:rsidRPr="009B1A31">
        <w:t>reduce administrative burden on prescribers and out-of-pocket costs to patients.</w:t>
      </w:r>
      <w:r>
        <w:t xml:space="preserve">  Some respondents cautioned that the proposed changes may inadvertently impact private sector service volume and viability, with associated knock-on effects for public health services.</w:t>
      </w:r>
    </w:p>
    <w:tbl>
      <w:tblPr>
        <w:tblStyle w:val="GridTable2-Accent1"/>
        <w:tblW w:w="0" w:type="auto"/>
        <w:tblLook w:val="04A0" w:firstRow="1" w:lastRow="0" w:firstColumn="1" w:lastColumn="0" w:noHBand="0" w:noVBand="1"/>
      </w:tblPr>
      <w:tblGrid>
        <w:gridCol w:w="5240"/>
        <w:gridCol w:w="1276"/>
        <w:gridCol w:w="1276"/>
        <w:gridCol w:w="1224"/>
      </w:tblGrid>
      <w:tr w:rsidR="00EA02AC" w:rsidRPr="00F45A4C" w14:paraId="5074F72E" w14:textId="77777777" w:rsidTr="006B4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Align w:val="bottom"/>
          </w:tcPr>
          <w:p w14:paraId="2992AEF0" w14:textId="77777777" w:rsidR="00EA02AC" w:rsidRPr="00F45A4C" w:rsidRDefault="00EA02AC" w:rsidP="00EA02AC">
            <w:pPr>
              <w:spacing w:before="0" w:after="0" w:line="240" w:lineRule="auto"/>
              <w:rPr>
                <w:b w:val="0"/>
                <w:bCs/>
                <w:i/>
                <w:iCs/>
                <w:sz w:val="20"/>
                <w:szCs w:val="20"/>
              </w:rPr>
            </w:pPr>
            <w:r w:rsidRPr="00F45A4C">
              <w:rPr>
                <w:b w:val="0"/>
                <w:i/>
                <w:iCs/>
                <w:sz w:val="20"/>
                <w:szCs w:val="20"/>
              </w:rPr>
              <w:t>Recommendation</w:t>
            </w:r>
          </w:p>
        </w:tc>
        <w:tc>
          <w:tcPr>
            <w:tcW w:w="1276" w:type="dxa"/>
            <w:vAlign w:val="bottom"/>
          </w:tcPr>
          <w:p w14:paraId="7B4DFB56"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Support</w:t>
            </w:r>
          </w:p>
        </w:tc>
        <w:tc>
          <w:tcPr>
            <w:tcW w:w="1276" w:type="dxa"/>
            <w:vAlign w:val="bottom"/>
          </w:tcPr>
          <w:p w14:paraId="79AFFD63"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Against</w:t>
            </w:r>
          </w:p>
        </w:tc>
        <w:tc>
          <w:tcPr>
            <w:tcW w:w="1224" w:type="dxa"/>
            <w:vAlign w:val="bottom"/>
          </w:tcPr>
          <w:p w14:paraId="6F98B56D" w14:textId="77777777" w:rsidR="00EA02AC" w:rsidRPr="00F45A4C" w:rsidRDefault="00EA02AC" w:rsidP="00EA02AC">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b w:val="0"/>
                <w:bCs/>
                <w:i/>
                <w:iCs/>
                <w:sz w:val="20"/>
                <w:szCs w:val="20"/>
              </w:rPr>
            </w:pPr>
            <w:r w:rsidRPr="00F45A4C">
              <w:rPr>
                <w:b w:val="0"/>
                <w:i/>
                <w:iCs/>
                <w:sz w:val="20"/>
                <w:szCs w:val="20"/>
              </w:rPr>
              <w:t>Qualified response</w:t>
            </w:r>
          </w:p>
        </w:tc>
      </w:tr>
      <w:tr w:rsidR="00EA02AC" w:rsidRPr="00F45A4C" w14:paraId="10E529A5" w14:textId="77777777" w:rsidTr="006B48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323B7ECC" w14:textId="77777777" w:rsidR="00EA02AC" w:rsidRPr="00F45A4C" w:rsidRDefault="00EA02AC" w:rsidP="00E36C93">
            <w:pPr>
              <w:pStyle w:val="ListParagraph"/>
              <w:widowControl/>
              <w:numPr>
                <w:ilvl w:val="0"/>
                <w:numId w:val="64"/>
              </w:numPr>
              <w:spacing w:before="0" w:after="0" w:line="240" w:lineRule="auto"/>
              <w:ind w:left="322"/>
              <w:rPr>
                <w:rFonts w:cstheme="majorHAnsi"/>
                <w:b w:val="0"/>
                <w:bCs/>
                <w:sz w:val="20"/>
                <w:szCs w:val="20"/>
              </w:rPr>
            </w:pPr>
            <w:r w:rsidRPr="00F45A4C">
              <w:rPr>
                <w:rFonts w:cstheme="majorHAnsi"/>
                <w:b w:val="0"/>
                <w:sz w:val="20"/>
                <w:szCs w:val="20"/>
              </w:rPr>
              <w:t>Short-term: Remove the distinction between (s94) public and private hospital providers with respect to the EFC fees paid for the supply of cancer medicines.</w:t>
            </w:r>
          </w:p>
        </w:tc>
        <w:tc>
          <w:tcPr>
            <w:tcW w:w="1276" w:type="dxa"/>
            <w:vAlign w:val="center"/>
          </w:tcPr>
          <w:p w14:paraId="2F7C1ED8"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6</w:t>
            </w:r>
          </w:p>
        </w:tc>
        <w:tc>
          <w:tcPr>
            <w:tcW w:w="1276" w:type="dxa"/>
            <w:vAlign w:val="center"/>
          </w:tcPr>
          <w:p w14:paraId="47B809ED"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1</w:t>
            </w:r>
          </w:p>
        </w:tc>
        <w:tc>
          <w:tcPr>
            <w:tcW w:w="1224" w:type="dxa"/>
            <w:vAlign w:val="center"/>
          </w:tcPr>
          <w:p w14:paraId="7A61B18B" w14:textId="77777777" w:rsidR="00EA02AC" w:rsidRPr="00F45A4C" w:rsidRDefault="00EA02AC" w:rsidP="006B48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45A4C">
              <w:rPr>
                <w:sz w:val="20"/>
                <w:szCs w:val="20"/>
              </w:rPr>
              <w:t>4</w:t>
            </w:r>
          </w:p>
        </w:tc>
      </w:tr>
    </w:tbl>
    <w:p w14:paraId="379FB2CD" w14:textId="77777777" w:rsidR="008B089E" w:rsidRDefault="00EA02AC" w:rsidP="008B089E">
      <w:r>
        <w:t xml:space="preserve">Proponents of the recommendation to </w:t>
      </w:r>
      <w:r w:rsidRPr="00F352D8">
        <w:t xml:space="preserve">remove the distinction between (s94) public and private hospital providers with respect to the payment of EFC fees </w:t>
      </w:r>
      <w:r>
        <w:t xml:space="preserve">maintained this change would </w:t>
      </w:r>
      <w:r w:rsidRPr="00C15BA0">
        <w:t>reduce administrative burden on prescribers and out-of-pocket costs to patients.</w:t>
      </w:r>
    </w:p>
    <w:p w14:paraId="082CF370" w14:textId="77777777" w:rsidR="008B089E" w:rsidRDefault="00EA02AC" w:rsidP="008B089E">
      <w:r w:rsidRPr="008B089E">
        <w:t>As with other recommendations concerning the elimination of distinctions between (s94) public and private hospital providers, some stakeholders cautioned that an alignment of fees must not entail any downward adjustment to fees paid to private providers, as this may disrupt private provider viability, with potential flow-on effects to the public system.</w:t>
      </w:r>
    </w:p>
    <w:p w14:paraId="4C1567EE" w14:textId="77777777" w:rsidR="008B089E" w:rsidRDefault="00EA02AC" w:rsidP="008B089E">
      <w:r w:rsidRPr="008B089E">
        <w:t>Multiple stakeholders noted that ‘Commonwealth expenditure’ forms the basis for Special Pricing Agreement (SPA) and rebate calculations, and that changes to that expenditure (i.e., to amend the fees paid to public and private hospitals) would require flow-on changes to the calculations within the Deeds of Agreement for affected medicines to ensure correct and cost-effective net pricing, including payment of rebates by sponsors.  In situations where the cap has been exceeded, they noted, increased EFC fees may result in a higher rebate amount to be paid, which may be exacerbated by the practice of vial sharing.</w:t>
      </w:r>
    </w:p>
    <w:p w14:paraId="2855D17E" w14:textId="3D644E1C" w:rsidR="00EA02AC" w:rsidRPr="00A43DF5" w:rsidRDefault="00EA02AC" w:rsidP="008B089E">
      <w:pPr>
        <w:sectPr w:rsidR="00EA02AC" w:rsidRPr="00A43DF5" w:rsidSect="00EA02AC">
          <w:footnotePr>
            <w:numRestart w:val="eachPage"/>
          </w:footnotePr>
          <w:type w:val="continuous"/>
          <w:pgSz w:w="11901" w:h="16817"/>
          <w:pgMar w:top="1440" w:right="1440" w:bottom="1440" w:left="1440" w:header="709" w:footer="709" w:gutter="0"/>
          <w:cols w:space="708"/>
          <w:titlePg/>
          <w:docGrid w:linePitch="360"/>
        </w:sectPr>
      </w:pPr>
      <w:r>
        <w:t>One stakeholder noted that a</w:t>
      </w:r>
      <w:r w:rsidRPr="00923503">
        <w:t xml:space="preserve">n increase in fees </w:t>
      </w:r>
      <w:r>
        <w:t>may</w:t>
      </w:r>
      <w:r w:rsidRPr="00923503">
        <w:t xml:space="preserve"> impact the </w:t>
      </w:r>
      <w:r>
        <w:t xml:space="preserve">estimated </w:t>
      </w:r>
      <w:r w:rsidRPr="00923503">
        <w:t xml:space="preserve">cost-effectiveness </w:t>
      </w:r>
      <w:r>
        <w:t>of</w:t>
      </w:r>
      <w:r w:rsidRPr="00923503">
        <w:t xml:space="preserve"> new drugs</w:t>
      </w:r>
      <w:r>
        <w:t xml:space="preserve"> and</w:t>
      </w:r>
      <w:r w:rsidRPr="00923503">
        <w:t xml:space="preserve"> may </w:t>
      </w:r>
      <w:r>
        <w:t>therefore comprise</w:t>
      </w:r>
      <w:r w:rsidRPr="00923503">
        <w:t xml:space="preserve"> a barrier to </w:t>
      </w:r>
      <w:r>
        <w:t xml:space="preserve">market </w:t>
      </w:r>
      <w:r w:rsidRPr="00923503">
        <w:t>entry in some situations.</w:t>
      </w:r>
    </w:p>
    <w:p w14:paraId="2001AD62" w14:textId="6631FA0A" w:rsidR="00EA02AC" w:rsidRDefault="00EA02AC" w:rsidP="008B089E">
      <w:pPr>
        <w:pStyle w:val="Heading2"/>
      </w:pPr>
      <w:bookmarkStart w:id="630" w:name="_Toc144886299"/>
      <w:r w:rsidRPr="00A35875">
        <w:t>Stakeholder clarifications</w:t>
      </w:r>
      <w:r>
        <w:t xml:space="preserve">, </w:t>
      </w:r>
      <w:r w:rsidRPr="00A35875">
        <w:t xml:space="preserve">commentary </w:t>
      </w:r>
      <w:r>
        <w:t>regarding</w:t>
      </w:r>
      <w:r w:rsidRPr="00A35875">
        <w:t xml:space="preserve"> perceived omissions and inaccuracies</w:t>
      </w:r>
      <w:bookmarkEnd w:id="630"/>
    </w:p>
    <w:tbl>
      <w:tblPr>
        <w:tblStyle w:val="TableGrid"/>
        <w:tblW w:w="0" w:type="auto"/>
        <w:tblLook w:val="04A0" w:firstRow="1" w:lastRow="0" w:firstColumn="1" w:lastColumn="0" w:noHBand="0" w:noVBand="1"/>
      </w:tblPr>
      <w:tblGrid>
        <w:gridCol w:w="2590"/>
        <w:gridCol w:w="5848"/>
        <w:gridCol w:w="5520"/>
      </w:tblGrid>
      <w:tr w:rsidR="00EA02AC" w:rsidRPr="00AA3C84" w14:paraId="3145BD99" w14:textId="77777777" w:rsidTr="008B089E">
        <w:tc>
          <w:tcPr>
            <w:tcW w:w="2590" w:type="dxa"/>
            <w:tcBorders>
              <w:top w:val="nil"/>
              <w:left w:val="nil"/>
              <w:bottom w:val="single" w:sz="4" w:space="0" w:color="auto"/>
              <w:right w:val="nil"/>
            </w:tcBorders>
            <w:vAlign w:val="bottom"/>
          </w:tcPr>
          <w:p w14:paraId="7B654FDB" w14:textId="77777777" w:rsidR="00EA02AC" w:rsidRPr="00AA3C84" w:rsidRDefault="00EA02AC" w:rsidP="008B089E">
            <w:pPr>
              <w:spacing w:before="0" w:after="0"/>
              <w:rPr>
                <w:i/>
                <w:iCs/>
              </w:rPr>
            </w:pPr>
            <w:r w:rsidRPr="00AA3C84">
              <w:rPr>
                <w:i/>
                <w:iCs/>
              </w:rPr>
              <w:t>Thematic area</w:t>
            </w:r>
          </w:p>
        </w:tc>
        <w:tc>
          <w:tcPr>
            <w:tcW w:w="5848" w:type="dxa"/>
            <w:tcBorders>
              <w:top w:val="nil"/>
              <w:left w:val="nil"/>
              <w:bottom w:val="single" w:sz="4" w:space="0" w:color="auto"/>
              <w:right w:val="nil"/>
            </w:tcBorders>
            <w:vAlign w:val="bottom"/>
          </w:tcPr>
          <w:p w14:paraId="78B57ACB" w14:textId="77777777" w:rsidR="00EA02AC" w:rsidRPr="00AA3C84" w:rsidRDefault="00EA02AC" w:rsidP="008B089E">
            <w:pPr>
              <w:spacing w:before="0" w:after="0"/>
              <w:rPr>
                <w:i/>
                <w:iCs/>
              </w:rPr>
            </w:pPr>
            <w:r w:rsidRPr="00AA3C84">
              <w:rPr>
                <w:i/>
                <w:iCs/>
              </w:rPr>
              <w:t>Stakeholder comments</w:t>
            </w:r>
          </w:p>
        </w:tc>
        <w:tc>
          <w:tcPr>
            <w:tcW w:w="5520" w:type="dxa"/>
            <w:tcBorders>
              <w:top w:val="nil"/>
              <w:left w:val="nil"/>
              <w:bottom w:val="single" w:sz="4" w:space="0" w:color="auto"/>
              <w:right w:val="nil"/>
            </w:tcBorders>
            <w:vAlign w:val="bottom"/>
          </w:tcPr>
          <w:p w14:paraId="6534AFB6" w14:textId="77777777" w:rsidR="00EA02AC" w:rsidRPr="00AA3C84" w:rsidRDefault="00EA02AC" w:rsidP="008B089E">
            <w:pPr>
              <w:spacing w:before="0" w:after="0"/>
              <w:rPr>
                <w:i/>
                <w:iCs/>
              </w:rPr>
            </w:pPr>
            <w:r w:rsidRPr="00AA3C84">
              <w:rPr>
                <w:i/>
                <w:iCs/>
              </w:rPr>
              <w:t>Review Response column</w:t>
            </w:r>
          </w:p>
        </w:tc>
      </w:tr>
      <w:tr w:rsidR="00EA02AC" w:rsidRPr="00AA3C84" w14:paraId="21821919" w14:textId="77777777" w:rsidTr="006B4873">
        <w:tc>
          <w:tcPr>
            <w:tcW w:w="2590" w:type="dxa"/>
            <w:tcBorders>
              <w:top w:val="single" w:sz="4" w:space="0" w:color="auto"/>
            </w:tcBorders>
          </w:tcPr>
          <w:p w14:paraId="5B87604F" w14:textId="77777777" w:rsidR="00EA02AC" w:rsidRPr="00AA3C84" w:rsidRDefault="00EA02AC" w:rsidP="008B089E">
            <w:pPr>
              <w:spacing w:before="0" w:after="0"/>
            </w:pPr>
            <w:r>
              <w:t>Aboriginal and Torres Strait Islander Health</w:t>
            </w:r>
          </w:p>
        </w:tc>
        <w:tc>
          <w:tcPr>
            <w:tcW w:w="5848" w:type="dxa"/>
            <w:tcBorders>
              <w:top w:val="single" w:sz="4" w:space="0" w:color="auto"/>
            </w:tcBorders>
          </w:tcPr>
          <w:p w14:paraId="7386ACB5" w14:textId="77777777" w:rsidR="00EA02AC" w:rsidRPr="00AA3C84" w:rsidRDefault="00EA02AC" w:rsidP="008B089E">
            <w:r w:rsidRPr="00AA3C84">
              <w:t>There is an absence of comprehensive Aboriginal and Torres Strait Islander consultation to inform the Review.</w:t>
            </w:r>
          </w:p>
          <w:p w14:paraId="6393721D" w14:textId="77777777" w:rsidR="00EA02AC" w:rsidRPr="00AA3C84" w:rsidRDefault="00EA02AC" w:rsidP="008B089E">
            <w:r w:rsidRPr="00AA3C84">
              <w:t xml:space="preserve">The report incorrectly states that “Closing the GAP (CTG) subsidies are restricted to public patients in public hospitals” (p.73). </w:t>
            </w:r>
            <w:r>
              <w:t xml:space="preserve"> </w:t>
            </w:r>
            <w:r w:rsidRPr="00AA3C84">
              <w:t>The CTG program applies to prescriptions for PBS General Schedule medicines dispensed by (s90) community pharmacies or (s94) private hospital pharmacies. Currently, only EFC Schedule 2 (Related Benefits) medicines that are dual listed under the PBS General Schedule can be accessed under CTG. Given EFC Schedule 1 agents are not dual listed, it is unclear how information presented in Figure A12 of Appendix 6 ‘Utilisation by ‘Closing the Gap’ (CTG) eligibility’ was prepared.</w:t>
            </w:r>
          </w:p>
        </w:tc>
        <w:tc>
          <w:tcPr>
            <w:tcW w:w="5520" w:type="dxa"/>
            <w:tcBorders>
              <w:top w:val="single" w:sz="4" w:space="0" w:color="auto"/>
            </w:tcBorders>
          </w:tcPr>
          <w:p w14:paraId="2A8DAA8A" w14:textId="77777777" w:rsidR="00EA02AC" w:rsidRPr="00AA3C84" w:rsidRDefault="00EA02AC" w:rsidP="008B089E">
            <w:pPr>
              <w:spacing w:before="0" w:after="0"/>
            </w:pPr>
            <w:r w:rsidRPr="00AA3C84">
              <w:t>The Review team recognises that any service redesign requires comprehensive consultation with Aboriginal and Torres Strait Islander people.  To address the issue of Aboriginal and Torres Strait Islander perspectives for the EFC Review, the Review team:</w:t>
            </w:r>
          </w:p>
          <w:p w14:paraId="17D4281B" w14:textId="77777777" w:rsidR="00EA02AC" w:rsidRPr="00AA3C84" w:rsidRDefault="00EA02AC" w:rsidP="00E36C93">
            <w:pPr>
              <w:pStyle w:val="ListParagraph"/>
              <w:widowControl/>
              <w:numPr>
                <w:ilvl w:val="0"/>
                <w:numId w:val="63"/>
              </w:numPr>
              <w:spacing w:before="0" w:after="0"/>
              <w:rPr>
                <w:rFonts w:cstheme="majorHAnsi"/>
              </w:rPr>
            </w:pPr>
            <w:r w:rsidRPr="00AA3C84">
              <w:rPr>
                <w:rFonts w:cstheme="majorHAnsi"/>
              </w:rPr>
              <w:t xml:space="preserve">Engaged directly with NACCHO on the findings of the Review. </w:t>
            </w:r>
          </w:p>
          <w:p w14:paraId="41136196" w14:textId="77777777" w:rsidR="00EA02AC" w:rsidRPr="00AA3C84" w:rsidRDefault="00EA02AC" w:rsidP="00E36C93">
            <w:pPr>
              <w:pStyle w:val="ListParagraph"/>
              <w:widowControl/>
              <w:numPr>
                <w:ilvl w:val="0"/>
                <w:numId w:val="63"/>
              </w:numPr>
              <w:spacing w:before="0" w:after="0"/>
              <w:rPr>
                <w:rFonts w:cstheme="majorHAnsi"/>
              </w:rPr>
            </w:pPr>
            <w:r w:rsidRPr="00AA3C84">
              <w:rPr>
                <w:rFonts w:cstheme="majorHAnsi"/>
              </w:rPr>
              <w:t xml:space="preserve">Engaged directly with Cancer Australia’s Aboriginal and Torres Strait Islander Leadership Group </w:t>
            </w:r>
          </w:p>
          <w:p w14:paraId="1F937FCD" w14:textId="77777777" w:rsidR="00EA02AC" w:rsidRPr="00AA3C84" w:rsidRDefault="00EA02AC" w:rsidP="00E36C93">
            <w:pPr>
              <w:pStyle w:val="ListParagraph"/>
              <w:widowControl/>
              <w:numPr>
                <w:ilvl w:val="0"/>
                <w:numId w:val="63"/>
              </w:numPr>
              <w:spacing w:before="0" w:after="0"/>
              <w:rPr>
                <w:rFonts w:cstheme="majorHAnsi"/>
              </w:rPr>
            </w:pPr>
            <w:r w:rsidRPr="00AA3C84">
              <w:rPr>
                <w:rFonts w:cstheme="majorHAnsi"/>
              </w:rPr>
              <w:t xml:space="preserve">Developed a supplementary report outlining the areas of access that need to be addressed in service delivery, with specific reference to the barriers to access for Aboriginal and Torres Strait Islander communities, which must be addressed outside of the EFC </w:t>
            </w:r>
          </w:p>
          <w:p w14:paraId="789A99CF" w14:textId="77777777" w:rsidR="00EA02AC" w:rsidRPr="00AA3C84" w:rsidRDefault="00EA02AC" w:rsidP="00E36C93">
            <w:pPr>
              <w:pStyle w:val="ListParagraph"/>
              <w:widowControl/>
              <w:numPr>
                <w:ilvl w:val="0"/>
                <w:numId w:val="63"/>
              </w:numPr>
              <w:spacing w:before="0" w:after="0"/>
              <w:rPr>
                <w:rFonts w:cstheme="majorHAnsi"/>
              </w:rPr>
            </w:pPr>
            <w:r w:rsidRPr="00AA3C84">
              <w:rPr>
                <w:rFonts w:cstheme="majorHAnsi"/>
              </w:rPr>
              <w:t xml:space="preserve">Engaged directly with NACCHO to refine this supplementary report. </w:t>
            </w:r>
          </w:p>
          <w:p w14:paraId="5A6C98FC" w14:textId="77777777" w:rsidR="008B089E" w:rsidRDefault="00EA02AC" w:rsidP="008B089E">
            <w:pPr>
              <w:spacing w:before="0" w:after="0"/>
            </w:pPr>
            <w:r w:rsidRPr="00AA3C84">
              <w:t xml:space="preserve">The Terms of Reference </w:t>
            </w:r>
            <w:r>
              <w:t xml:space="preserve">of the </w:t>
            </w:r>
            <w:r w:rsidRPr="00AA3C84">
              <w:t>EFC Review were limited to an investigation of the funding arrangements supporting the preparation of compounded, infused cancer medicines, and excluded most issues pertaining to health service delivery.</w:t>
            </w:r>
          </w:p>
          <w:p w14:paraId="1643E43A" w14:textId="77777777" w:rsidR="008B089E" w:rsidRDefault="00EA02AC" w:rsidP="008B089E">
            <w:r>
              <w:t>The Interim Report states (p. 73) that “</w:t>
            </w:r>
            <w:r w:rsidRPr="00523521">
              <w:t>Close the Gap (CTG) concessions are not available in public hospital pharmacies, with potential impact on patient access.</w:t>
            </w:r>
            <w:r>
              <w:t xml:space="preserve">  A latter reference to the CTG (p. 150) erroneously stated that “</w:t>
            </w:r>
            <w:r w:rsidRPr="00523521">
              <w:t>Under the EFC legislation, access to CTG is restricted to public patients in public hospitals</w:t>
            </w:r>
            <w:r>
              <w:t>” and characterised EFC disbursements as having been associated with CTG claims.  The Review team would like to clarify that under Commonwealth legislation, the CTG subsidy is limited to (s85) General Schedule-listed medicines dispensed in (s90) community pharmacy and (s94) private hospital pharmacy settings</w:t>
            </w:r>
            <w:r w:rsidRPr="009A3E98">
              <w:t>.  The text of the report has been corrected accordingly.</w:t>
            </w:r>
          </w:p>
          <w:p w14:paraId="2CB11BBE" w14:textId="4E43B357" w:rsidR="00EA02AC" w:rsidRPr="008B089E" w:rsidRDefault="00EA02AC" w:rsidP="008B089E">
            <w:r w:rsidRPr="009A3E98">
              <w:t xml:space="preserve">Figure A12 (p. </w:t>
            </w:r>
            <w:r>
              <w:t>236</w:t>
            </w:r>
            <w:r w:rsidRPr="009A3E98">
              <w:t>)</w:t>
            </w:r>
            <w:r>
              <w:t xml:space="preserve"> of the Interim Report</w:t>
            </w:r>
            <w:r w:rsidRPr="009A3E98">
              <w:t xml:space="preserve"> depict</w:t>
            </w:r>
            <w:r>
              <w:t>s</w:t>
            </w:r>
            <w:r w:rsidRPr="009A3E98">
              <w:t xml:space="preserve"> utilisation of EFC Schedule 1 drugs by item and patients’ CTG eligibility status for the period July 2016 - June 2021.  CTG eligibility should only have been used in this context as a categorical description of patients utilising EFC-listed medicines, but was incorrectly interpreted by the Review to suggest that CTG claims were made in relation to the receipt of those items.  Corrections have been added to the text of the report.</w:t>
            </w:r>
          </w:p>
        </w:tc>
      </w:tr>
      <w:tr w:rsidR="00EA02AC" w:rsidRPr="00AA3C84" w14:paraId="7996E28F" w14:textId="77777777" w:rsidTr="006B4873">
        <w:tc>
          <w:tcPr>
            <w:tcW w:w="2590" w:type="dxa"/>
          </w:tcPr>
          <w:p w14:paraId="17099C17" w14:textId="77777777" w:rsidR="00EA02AC" w:rsidRPr="00AA3C84" w:rsidRDefault="00EA02AC" w:rsidP="008B089E">
            <w:pPr>
              <w:spacing w:before="0" w:after="0"/>
            </w:pPr>
            <w:r w:rsidRPr="00AA3C84">
              <w:t>Access</w:t>
            </w:r>
          </w:p>
        </w:tc>
        <w:tc>
          <w:tcPr>
            <w:tcW w:w="5848" w:type="dxa"/>
          </w:tcPr>
          <w:p w14:paraId="4E71C137" w14:textId="77777777" w:rsidR="008B089E" w:rsidRDefault="00EA02AC" w:rsidP="008B089E">
            <w:r w:rsidRPr="00AA3C84">
              <w:t xml:space="preserve">The Review should consider the impact of drug shortages on equity of access to EFC medicines. </w:t>
            </w:r>
            <w:r>
              <w:t xml:space="preserve"> </w:t>
            </w:r>
            <w:r w:rsidRPr="00AA3C84">
              <w:t xml:space="preserve">Delays in drug shortage notifications to some sectors may lead to stockpiling of remaining supplies by other sectors. </w:t>
            </w:r>
            <w:r>
              <w:t xml:space="preserve"> </w:t>
            </w:r>
            <w:r w:rsidRPr="00AA3C84">
              <w:t xml:space="preserve">Delays in accessing alternative supplies or lack of reimbursement via the EFC may lead to delayed or restricted access to treatment and inequitable supply. </w:t>
            </w:r>
            <w:r>
              <w:t xml:space="preserve"> </w:t>
            </w:r>
            <w:r w:rsidRPr="00AA3C84">
              <w:t xml:space="preserve">Global supply chain and </w:t>
            </w:r>
            <w:r>
              <w:t>a</w:t>
            </w:r>
            <w:r w:rsidRPr="00AA3C84">
              <w:t xml:space="preserve">ctive </w:t>
            </w:r>
            <w:r>
              <w:t>p</w:t>
            </w:r>
            <w:r w:rsidRPr="00AA3C84">
              <w:t xml:space="preserve">harmaceutical </w:t>
            </w:r>
            <w:r>
              <w:t>i</w:t>
            </w:r>
            <w:r w:rsidRPr="00AA3C84">
              <w:t xml:space="preserve">ngredient supply disruptions will lead to increasing drug shortages, with significant impacts on the supply of anti-cancer medicines in Australia. </w:t>
            </w:r>
            <w:r>
              <w:t xml:space="preserve"> </w:t>
            </w:r>
            <w:r w:rsidRPr="00AA3C84">
              <w:t>These supply issues are likely to increase and be ongoing for the foreseeable future.</w:t>
            </w:r>
          </w:p>
          <w:p w14:paraId="430CF3E0" w14:textId="77777777" w:rsidR="008B089E" w:rsidRDefault="00EA02AC" w:rsidP="008B089E">
            <w:r w:rsidRPr="00AA3C84">
              <w:t>The Review has not considered funding mechanisms for substitute products from the Special Access Scheme to ensure equity of access.</w:t>
            </w:r>
          </w:p>
          <w:p w14:paraId="4188FCA2" w14:textId="77777777" w:rsidR="008B089E" w:rsidRDefault="00EA02AC" w:rsidP="008B089E">
            <w:r w:rsidRPr="00AA3C84">
              <w:t>Additional research and funding should be allocated to improve access to high-quality cancer care in regional and remote areas.</w:t>
            </w:r>
          </w:p>
          <w:p w14:paraId="58C801B1" w14:textId="77777777" w:rsidR="008B089E" w:rsidRDefault="00EA02AC" w:rsidP="008B089E">
            <w:r w:rsidRPr="00AA3C84">
              <w:t xml:space="preserve">The private sector continues to play a crucial role in meeting the demand for cancer services, including pent-up demand resulting from delays in diagnosis and treatment during the height of the pandemic. </w:t>
            </w:r>
          </w:p>
          <w:p w14:paraId="63EA7953" w14:textId="77777777" w:rsidR="008B089E" w:rsidRDefault="00EA02AC" w:rsidP="008B089E">
            <w:r w:rsidRPr="00AA3C84">
              <w:t xml:space="preserve">Health system policy reform should seek to enhance access to high-quality medicines and health care services closer to home, and to reduce barriers faced by residents of rural and remote communities required to travel to metropolitan centres to receive care. </w:t>
            </w:r>
            <w:r>
              <w:t xml:space="preserve"> </w:t>
            </w:r>
            <w:r w:rsidRPr="00AA3C84">
              <w:t>Such policy and system interventions should apply the key principles for health service planning and delivery outlined in the National Strategic Framework for Rural and Remote Health.</w:t>
            </w:r>
          </w:p>
          <w:p w14:paraId="7F09471E" w14:textId="77777777" w:rsidR="008B089E" w:rsidRDefault="00EA02AC" w:rsidP="008B089E">
            <w:r w:rsidRPr="00AA3C84">
              <w:t>Consideration should be given to implementing new models of care and emerging technologies in order to improve access to cancer medicines, including for those in rural and remote areas. These may include system-level strategies to support high-value cancer care in the home; shared follow-up care and survivorship care models; and person-centred navigation spanning the cancer continuum to address barriers to care, support care coordination and enhance equitable access and shared decision-making.</w:t>
            </w:r>
          </w:p>
          <w:p w14:paraId="3203D447" w14:textId="0A97DD16" w:rsidR="00EA02AC" w:rsidRPr="00AA3C84" w:rsidRDefault="00EA02AC" w:rsidP="008B089E">
            <w:r w:rsidRPr="00AA3C84">
              <w:t xml:space="preserve">Many of the suggestions regarding tele-health services seem not to have been responded to. </w:t>
            </w:r>
            <w:r>
              <w:t xml:space="preserve"> </w:t>
            </w:r>
            <w:r w:rsidRPr="00AA3C84">
              <w:t>While these relate to MBS funding process, the two funding processes [PBS/MBS] should be considered together.</w:t>
            </w:r>
          </w:p>
        </w:tc>
        <w:tc>
          <w:tcPr>
            <w:tcW w:w="5520" w:type="dxa"/>
          </w:tcPr>
          <w:p w14:paraId="31690C02" w14:textId="77777777" w:rsidR="008B089E" w:rsidRDefault="00EA02AC" w:rsidP="008B089E">
            <w:r>
              <w:t>While the</w:t>
            </w:r>
            <w:r w:rsidRPr="00AA3C84">
              <w:t xml:space="preserve"> EFC program </w:t>
            </w:r>
            <w:r>
              <w:t>aims</w:t>
            </w:r>
            <w:r w:rsidRPr="00AA3C84">
              <w:t xml:space="preserve"> to provide equitable access to compounded cancer medicines</w:t>
            </w:r>
            <w:r>
              <w:t>,</w:t>
            </w:r>
            <w:r w:rsidRPr="00AA3C84">
              <w:t xml:space="preserve"> there are many aspects of access and quality use of cancer medicines that fall outside of the scope of the EFC program and this Review. </w:t>
            </w:r>
            <w:r>
              <w:t xml:space="preserve">Figure 5 (p. 37) </w:t>
            </w:r>
            <w:r w:rsidRPr="00AA3C84">
              <w:t>clearly outline</w:t>
            </w:r>
            <w:r>
              <w:t>s</w:t>
            </w:r>
            <w:r w:rsidRPr="00AA3C84">
              <w:t xml:space="preserve"> </w:t>
            </w:r>
            <w:r>
              <w:t xml:space="preserve">the </w:t>
            </w:r>
            <w:r w:rsidRPr="00AA3C84">
              <w:t>steps involved in the ordering and delivery of infused cancer medicines</w:t>
            </w:r>
            <w:r>
              <w:t>,</w:t>
            </w:r>
            <w:r w:rsidRPr="00AA3C84">
              <w:t xml:space="preserve"> and identifies which of these are </w:t>
            </w:r>
            <w:r>
              <w:t>relevant</w:t>
            </w:r>
            <w:r w:rsidRPr="00AA3C84">
              <w:t xml:space="preserve"> to the EFC.</w:t>
            </w:r>
          </w:p>
          <w:p w14:paraId="2ECFF2AD" w14:textId="77777777" w:rsidR="008B089E" w:rsidRDefault="00EA02AC" w:rsidP="008B089E">
            <w:r w:rsidRPr="00AA3C84">
              <w:t xml:space="preserve">To address wider issues of access, the Review team prepared a supplementary report addressing those aspects of access that fall outside the EFC program.  The majority of these issues fall under State and Territory jurisdiction and are best addressed by adoption of the ACSQHC Standard for Cancer Medicines. </w:t>
            </w:r>
          </w:p>
          <w:p w14:paraId="5EA242C4" w14:textId="77777777" w:rsidR="008B089E" w:rsidRDefault="00EA02AC" w:rsidP="008B089E">
            <w:r w:rsidRPr="00AA3C84">
              <w:t xml:space="preserve">The Interim Report clearly acknowledged the specific challenges faced by rural and remote communities and the need for reforms to ensure improved access to cancer medicines in these settings.  It is important to </w:t>
            </w:r>
            <w:r>
              <w:t>recognise</w:t>
            </w:r>
            <w:r w:rsidRPr="00AA3C84">
              <w:t xml:space="preserve"> that some specialist services will not be available in all settings.  Research and funding to improve cancer services for hard-to-reach communities, alongside the required policy reforms, </w:t>
            </w:r>
            <w:r>
              <w:t>will require coordination and management at the</w:t>
            </w:r>
            <w:r w:rsidRPr="00AA3C84">
              <w:t xml:space="preserve"> jurisdictional level.    </w:t>
            </w:r>
          </w:p>
          <w:p w14:paraId="72E1FD12" w14:textId="77777777" w:rsidR="008B089E" w:rsidRDefault="00EA02AC" w:rsidP="008B089E">
            <w:r w:rsidRPr="00AA3C84">
              <w:t xml:space="preserve">The Review agrees that health system policy reform should seek to enhance access to high-quality medicines and health care services closer to home, and that mechanisms for the supply and funding of health care services should, where possible, enhance access to quality care.  </w:t>
            </w:r>
            <w:r>
              <w:t>The Review</w:t>
            </w:r>
            <w:r w:rsidRPr="00AA3C84">
              <w:t xml:space="preserve"> addressed </w:t>
            </w:r>
            <w:r>
              <w:t xml:space="preserve">these issues in-depth, </w:t>
            </w:r>
            <w:r w:rsidRPr="00AA3C84">
              <w:t xml:space="preserve">exploring </w:t>
            </w:r>
            <w:r>
              <w:t xml:space="preserve">barriers to access </w:t>
            </w:r>
            <w:r w:rsidRPr="00AA3C84">
              <w:t>faced by patients</w:t>
            </w:r>
            <w:r>
              <w:t xml:space="preserve"> and </w:t>
            </w:r>
            <w:r w:rsidRPr="00AA3C84">
              <w:t>supply</w:t>
            </w:r>
            <w:r>
              <w:t>-</w:t>
            </w:r>
            <w:r w:rsidRPr="00AA3C84">
              <w:t xml:space="preserve">chain </w:t>
            </w:r>
            <w:r>
              <w:t xml:space="preserve">issues, </w:t>
            </w:r>
            <w:r w:rsidRPr="00AA3C84">
              <w:t xml:space="preserve">particularly </w:t>
            </w:r>
            <w:r>
              <w:t>with respect</w:t>
            </w:r>
            <w:r w:rsidRPr="00AA3C84">
              <w:t xml:space="preserve"> to patients in rural and remote areas</w:t>
            </w:r>
            <w:r>
              <w:t xml:space="preserve"> (see, for example, Section 5 ‘Access and safety, p.128)</w:t>
            </w:r>
            <w:r w:rsidRPr="00AA3C84">
              <w:t xml:space="preserve">.  Key recommendations </w:t>
            </w:r>
            <w:r>
              <w:t>of</w:t>
            </w:r>
            <w:r w:rsidRPr="00AA3C84">
              <w:t xml:space="preserve"> the Review </w:t>
            </w:r>
            <w:r>
              <w:t>seek to redress identified barriers to access, for example by expanding the range of medicines covered under the EFC (Recommendation 8), introducing additional EFC fee</w:t>
            </w:r>
            <w:r w:rsidRPr="00AA3C84">
              <w:t xml:space="preserve"> components </w:t>
            </w:r>
            <w:r>
              <w:t xml:space="preserve">(Recommendations 5, 6, 10) </w:t>
            </w:r>
            <w:r w:rsidRPr="00AA3C84">
              <w:t xml:space="preserve">and harmonising PBS prescribing </w:t>
            </w:r>
            <w:r>
              <w:t xml:space="preserve">and other </w:t>
            </w:r>
            <w:r w:rsidRPr="00AA3C84">
              <w:t>arrangements</w:t>
            </w:r>
            <w:r>
              <w:t xml:space="preserve"> (Recommendations 2, 7, 18, 19, 20, 21, 23, 24)</w:t>
            </w:r>
            <w:r w:rsidRPr="00AA3C84">
              <w:t>.</w:t>
            </w:r>
          </w:p>
          <w:p w14:paraId="3D46A3EA" w14:textId="18F46561" w:rsidR="00EA02AC" w:rsidRPr="008B089E" w:rsidRDefault="00EA02AC" w:rsidP="008B089E">
            <w:r>
              <w:rPr>
                <w:color w:val="000000" w:themeColor="text1"/>
              </w:rPr>
              <w:t>Emerging health</w:t>
            </w:r>
            <w:r w:rsidRPr="00AA3C84">
              <w:rPr>
                <w:color w:val="000000" w:themeColor="text1"/>
              </w:rPr>
              <w:t xml:space="preserve"> </w:t>
            </w:r>
            <w:r>
              <w:rPr>
                <w:color w:val="000000" w:themeColor="text1"/>
              </w:rPr>
              <w:t xml:space="preserve">technologies and new </w:t>
            </w:r>
            <w:r w:rsidRPr="00AA3C84">
              <w:rPr>
                <w:color w:val="000000" w:themeColor="text1"/>
              </w:rPr>
              <w:t xml:space="preserve">models of care are indeed important to improving access.  While these themes fall outside the scope of the EFC Review, they are featured in the draft Australian Cancer Plan. </w:t>
            </w:r>
          </w:p>
          <w:p w14:paraId="5A0B2BA9" w14:textId="77777777" w:rsidR="00EA02AC" w:rsidRPr="00AA3C84" w:rsidRDefault="00EA02AC" w:rsidP="008B089E">
            <w:pPr>
              <w:spacing w:before="0" w:after="0"/>
              <w:rPr>
                <w:color w:val="FF0000"/>
              </w:rPr>
            </w:pPr>
          </w:p>
        </w:tc>
      </w:tr>
      <w:tr w:rsidR="00EA02AC" w:rsidRPr="00AA3C84" w14:paraId="49912CA3" w14:textId="77777777" w:rsidTr="006B4873">
        <w:tc>
          <w:tcPr>
            <w:tcW w:w="2590" w:type="dxa"/>
          </w:tcPr>
          <w:p w14:paraId="2C7E84EE" w14:textId="77777777" w:rsidR="00EA02AC" w:rsidRPr="00AA3C84" w:rsidRDefault="00EA02AC" w:rsidP="008B089E">
            <w:pPr>
              <w:spacing w:before="0" w:after="0"/>
            </w:pPr>
            <w:r w:rsidRPr="00AA3C84">
              <w:t>Administrative burden</w:t>
            </w:r>
          </w:p>
        </w:tc>
        <w:tc>
          <w:tcPr>
            <w:tcW w:w="5848" w:type="dxa"/>
          </w:tcPr>
          <w:p w14:paraId="452BC470" w14:textId="77777777" w:rsidR="008B089E" w:rsidRDefault="00EA02AC" w:rsidP="008B089E">
            <w:r w:rsidRPr="00AA3C84">
              <w:t xml:space="preserve">The Recommendations fail to address the significant administrative burden that falls to healthcare professionals accessing the EFC Program on behalf of their patients. </w:t>
            </w:r>
            <w:r>
              <w:t xml:space="preserve"> </w:t>
            </w:r>
            <w:r w:rsidRPr="00AA3C84">
              <w:t>Administrative burden needs to be considered from the clinician perspective and acknowledge that time spent attending to administrative functions detracts from patient care.</w:t>
            </w:r>
          </w:p>
          <w:p w14:paraId="3E9EFCCC" w14:textId="77777777" w:rsidR="008B089E" w:rsidRDefault="00EA02AC" w:rsidP="008B089E">
            <w:r w:rsidRPr="00AA3C84">
              <w:t>EFC administrative burden should be reduced where possible, with equal application both to public and private hospitals.</w:t>
            </w:r>
          </w:p>
          <w:p w14:paraId="17966539" w14:textId="77777777" w:rsidR="008B089E" w:rsidRDefault="00EA02AC" w:rsidP="008B089E">
            <w:r w:rsidRPr="00AA3C84">
              <w:t>A streamlined system minimising the number of item codes would reduce significant burden on clinicians and supporting staff.</w:t>
            </w:r>
          </w:p>
          <w:p w14:paraId="73DA7128" w14:textId="77E49789" w:rsidR="00EA02AC" w:rsidRPr="00AA3C84" w:rsidRDefault="00EA02AC" w:rsidP="008B089E">
            <w:r w:rsidRPr="00AA3C84">
              <w:t>A number of the Recommendations may risk increasing administrative burden, or transferring administrative burden from clinicians to pharmacy and compounding staff.</w:t>
            </w:r>
          </w:p>
        </w:tc>
        <w:tc>
          <w:tcPr>
            <w:tcW w:w="5520" w:type="dxa"/>
          </w:tcPr>
          <w:p w14:paraId="1E33F02A" w14:textId="72AC7371" w:rsidR="00EA02AC" w:rsidRPr="00A962CD" w:rsidRDefault="008B089E" w:rsidP="008B089E">
            <w:r w:rsidRPr="008B089E">
              <w:t>The Review has acknowledged the administrative burden associated with accessing medicines subsidised via the EFC.   This is reflected in Recommendations 8, 9, 23 and 24, which focus on continuing existing arrangements to simplify PBS ordering, removing differences in PBS restrictions based on setting (i.e., public vs. private) and harmonising what is included under the EFC across the range of infused cancer medicines.</w:t>
            </w:r>
          </w:p>
        </w:tc>
      </w:tr>
      <w:tr w:rsidR="00EA02AC" w:rsidRPr="00AA3C84" w14:paraId="35918BDA" w14:textId="77777777" w:rsidTr="006B4873">
        <w:tc>
          <w:tcPr>
            <w:tcW w:w="2590" w:type="dxa"/>
          </w:tcPr>
          <w:p w14:paraId="616A3797" w14:textId="77777777" w:rsidR="00EA02AC" w:rsidRPr="00AA3C84" w:rsidRDefault="00EA02AC" w:rsidP="008B089E">
            <w:pPr>
              <w:spacing w:before="0" w:after="0"/>
            </w:pPr>
            <w:r w:rsidRPr="00AA3C84">
              <w:t>Claiming</w:t>
            </w:r>
          </w:p>
        </w:tc>
        <w:tc>
          <w:tcPr>
            <w:tcW w:w="5848" w:type="dxa"/>
          </w:tcPr>
          <w:p w14:paraId="42E3758B" w14:textId="77777777" w:rsidR="00EA02AC" w:rsidRPr="00AA3C84" w:rsidRDefault="00EA02AC" w:rsidP="008B089E">
            <w:r w:rsidRPr="00AA3C84">
              <w:t xml:space="preserve">To </w:t>
            </w:r>
            <w:r>
              <w:t>streamline claims processes</w:t>
            </w:r>
            <w:r w:rsidRPr="00AA3C84">
              <w:t xml:space="preserve"> (important in a regional setting with a visiting clinician or tele-health service), health services need to be able to claim for all PBS drugs prescribed (not just infusions and injections), even if they were written/prescribed on the same day as the previous cycle.</w:t>
            </w:r>
          </w:p>
        </w:tc>
        <w:tc>
          <w:tcPr>
            <w:tcW w:w="5520" w:type="dxa"/>
          </w:tcPr>
          <w:p w14:paraId="2B213F99" w14:textId="77777777" w:rsidR="00EA02AC" w:rsidRPr="00AA3C84" w:rsidRDefault="00EA02AC" w:rsidP="008B089E">
            <w:r w:rsidRPr="00AA3C84">
              <w:t xml:space="preserve">The EFC </w:t>
            </w:r>
            <w:r>
              <w:t xml:space="preserve">currently </w:t>
            </w:r>
            <w:r w:rsidRPr="00AA3C84">
              <w:t xml:space="preserve">only applies to compounded cancer medicines and related medicines. </w:t>
            </w:r>
            <w:r>
              <w:t xml:space="preserve"> While</w:t>
            </w:r>
            <w:r w:rsidRPr="00AA3C84">
              <w:t xml:space="preserve"> outside the scope of </w:t>
            </w:r>
            <w:r>
              <w:t>the EFC R</w:t>
            </w:r>
            <w:r w:rsidRPr="00AA3C84">
              <w:t>eview</w:t>
            </w:r>
            <w:r>
              <w:t>,</w:t>
            </w:r>
            <w:r w:rsidRPr="00AA3C84">
              <w:t xml:space="preserve"> the point is noted. </w:t>
            </w:r>
          </w:p>
        </w:tc>
      </w:tr>
      <w:tr w:rsidR="00EA02AC" w:rsidRPr="00AA3C84" w14:paraId="17748229" w14:textId="77777777" w:rsidTr="006B4873">
        <w:tc>
          <w:tcPr>
            <w:tcW w:w="2590" w:type="dxa"/>
          </w:tcPr>
          <w:p w14:paraId="2BAEF7AC" w14:textId="77777777" w:rsidR="00EA02AC" w:rsidRPr="00AA3C84" w:rsidRDefault="00EA02AC" w:rsidP="008B089E">
            <w:pPr>
              <w:spacing w:before="0" w:after="0"/>
            </w:pPr>
            <w:r w:rsidRPr="00AA3C84">
              <w:t>Costs</w:t>
            </w:r>
          </w:p>
        </w:tc>
        <w:tc>
          <w:tcPr>
            <w:tcW w:w="5848" w:type="dxa"/>
          </w:tcPr>
          <w:p w14:paraId="27E2C032" w14:textId="77777777" w:rsidR="008B089E" w:rsidRDefault="00EA02AC" w:rsidP="008B089E">
            <w:r w:rsidRPr="00AA3C84">
              <w:t>Regarding the Review’s analysis of IQVIA sales data, it should be considered that TGA-licensed compounders do not only sell EFC medicines on a per-mg basis</w:t>
            </w:r>
            <w:r>
              <w:t>.</w:t>
            </w:r>
            <w:r w:rsidRPr="00AA3C84">
              <w:t xml:space="preserve"> </w:t>
            </w:r>
            <w:r>
              <w:t xml:space="preserve"> T</w:t>
            </w:r>
            <w:r w:rsidRPr="00F50F65">
              <w:t xml:space="preserve">he IQVIA sales data provided by the compounders </w:t>
            </w:r>
            <w:r>
              <w:t>are</w:t>
            </w:r>
            <w:r w:rsidRPr="00F50F65">
              <w:t xml:space="preserve"> solely based on the charges for the medicines that have been sold on a per</w:t>
            </w:r>
            <w:r>
              <w:t>-</w:t>
            </w:r>
            <w:r w:rsidRPr="00F50F65">
              <w:t>vial or per</w:t>
            </w:r>
            <w:r>
              <w:t>-</w:t>
            </w:r>
            <w:r w:rsidRPr="00F50F65">
              <w:t>mg basis and do not include compounding fees, container charges, attachments, delivery fees and other fees</w:t>
            </w:r>
            <w:r>
              <w:t>.</w:t>
            </w:r>
            <w:r w:rsidRPr="00AA3C84">
              <w:t xml:space="preserve">  As a result, PBS and industry sales data may not be equivalent for the purpose of direct comparison; comparability may be further undermined as PBS reimbursement was determined on the basis of DPMA, whereas IQVIA sales data reflect DPMQ. </w:t>
            </w:r>
          </w:p>
          <w:p w14:paraId="212CFFDD" w14:textId="77777777" w:rsidR="008B089E" w:rsidRDefault="00EA02AC" w:rsidP="008B089E">
            <w:r w:rsidRPr="00AA3C84">
              <w:t>The Review fails to attribute quality assurance costs to compounders (i.e., QA is only attributed to hospitals in terms of dispensing checks, etc.).</w:t>
            </w:r>
          </w:p>
          <w:p w14:paraId="0EE34E09" w14:textId="77777777" w:rsidR="008B089E" w:rsidRDefault="00EA02AC" w:rsidP="008B089E">
            <w:r w:rsidRPr="00AA3C84">
              <w:t xml:space="preserve">The Review omitted critical cost items and incorrectly accounted for others, under-estimating the actual costs of compounding in a TGA-licensed facility. </w:t>
            </w:r>
            <w:r>
              <w:t xml:space="preserve"> </w:t>
            </w:r>
            <w:r w:rsidRPr="00AA3C84">
              <w:t>Specifically, there is a range of high-cost compliance activities related to patient safety, whose cost continues to increase with each iteration of the PIC/S (PE009) GMP standard required of TGA-licensed facilities.</w:t>
            </w:r>
          </w:p>
          <w:p w14:paraId="5FDBC407" w14:textId="77777777" w:rsidR="008B089E" w:rsidRDefault="00EA02AC" w:rsidP="008B089E">
            <w:r w:rsidRPr="00AA3C84">
              <w:t>TGA-licensed compounders are subject to regular inspections; these costs were not addressed by the Review.</w:t>
            </w:r>
          </w:p>
          <w:p w14:paraId="1842DDBA" w14:textId="77777777" w:rsidR="008B089E" w:rsidRDefault="00EA02AC" w:rsidP="008B089E">
            <w:r w:rsidRPr="00AA3C84">
              <w:t>Due to their high-sterile handling and product-quality requirements, compounding of immunotherapies does not entail a lower cost of compliance relative to cytotoxic chemotherapies.</w:t>
            </w:r>
          </w:p>
          <w:p w14:paraId="3886F8B6" w14:textId="77777777" w:rsidR="008B089E" w:rsidRDefault="00EA02AC" w:rsidP="008B089E">
            <w:r w:rsidRPr="00AA3C84">
              <w:t>It is unclear how the Review derived the cost for stability testing ($4.71 weighted cost per unit), and whether the costs of the capital and resources were appropriat</w:t>
            </w:r>
            <w:r>
              <w:t>ely</w:t>
            </w:r>
            <w:r w:rsidRPr="00AA3C84">
              <w:t xml:space="preserve"> captured. </w:t>
            </w:r>
            <w:r>
              <w:t xml:space="preserve"> </w:t>
            </w:r>
            <w:r w:rsidRPr="00AA3C84">
              <w:t>The cost of undertaking stability testing should include expenditure associated with GMP compliance.</w:t>
            </w:r>
          </w:p>
          <w:p w14:paraId="7CA1A438" w14:textId="77777777" w:rsidR="008B089E" w:rsidRDefault="00EA02AC" w:rsidP="008B089E">
            <w:r w:rsidRPr="00AA3C84">
              <w:t>The sector faces increased cost pressures due to workforce shortages, supply chain constraints and the impact of inflation on the cost of service inputs.</w:t>
            </w:r>
          </w:p>
          <w:p w14:paraId="61983488" w14:textId="77777777" w:rsidR="008B089E" w:rsidRDefault="00EA02AC" w:rsidP="008B089E">
            <w:r w:rsidRPr="00AA3C84">
              <w:t>Consideration of additional cost items within the EFC fee structure should cohere with reforms to the Protheses List (from July 2023), which include recommendations regarding the funding of pumps and other drug delivery devices.</w:t>
            </w:r>
          </w:p>
          <w:p w14:paraId="35394AB3" w14:textId="297DFE79" w:rsidR="00EA02AC" w:rsidRPr="00AA3C84" w:rsidRDefault="00EA02AC" w:rsidP="008B089E">
            <w:r w:rsidRPr="00AA3C84">
              <w:t>The Interim Report does not sufficiently address the cost of recruiting, training and retaining required specialised staff.</w:t>
            </w:r>
          </w:p>
        </w:tc>
        <w:tc>
          <w:tcPr>
            <w:tcW w:w="5520" w:type="dxa"/>
          </w:tcPr>
          <w:p w14:paraId="6DAA02DB" w14:textId="77777777" w:rsidR="008B089E" w:rsidRDefault="00EA02AC" w:rsidP="008B089E">
            <w:r w:rsidRPr="00AA3C84">
              <w:t xml:space="preserve">The Review acknowledges that the comparison of </w:t>
            </w:r>
            <w:r>
              <w:t xml:space="preserve">IQVIA </w:t>
            </w:r>
            <w:r w:rsidRPr="00AA3C84">
              <w:t xml:space="preserve">sales data </w:t>
            </w:r>
            <w:r>
              <w:t>and</w:t>
            </w:r>
            <w:r w:rsidRPr="00AA3C84">
              <w:t xml:space="preserve"> PBS</w:t>
            </w:r>
            <w:r>
              <w:t xml:space="preserve"> claims data</w:t>
            </w:r>
            <w:r w:rsidRPr="00AA3C84">
              <w:t xml:space="preserve"> should be considered indicative, largely because the sales data from IQVIA may include sales for purposes other than those for which a medicine is subsidised on the PBS</w:t>
            </w:r>
            <w:r>
              <w:t>,</w:t>
            </w:r>
            <w:r w:rsidRPr="00AA3C84">
              <w:t xml:space="preserve"> and not all wholesalers are represented in the IQVIA data</w:t>
            </w:r>
            <w:r>
              <w:t xml:space="preserve"> set</w:t>
            </w:r>
            <w:r w:rsidRPr="00AA3C84">
              <w:t xml:space="preserve">.  </w:t>
            </w:r>
          </w:p>
          <w:p w14:paraId="4EA91746" w14:textId="77777777" w:rsidR="008B089E" w:rsidRDefault="00EA02AC" w:rsidP="008B089E">
            <w:r w:rsidRPr="00AA3C84">
              <w:t>At issue is whether sales data reflect agreed ex-manufacturer prices (AEMP)</w:t>
            </w:r>
            <w:r>
              <w:t>,</w:t>
            </w:r>
            <w:r w:rsidRPr="00AA3C84">
              <w:t xml:space="preserve"> while the PBS reflects DPMA.  The Review notes that for the majority of medicines compared, the prices at which hospitals purchase medicines are lower than the corresponding PBS</w:t>
            </w:r>
            <w:r>
              <w:t xml:space="preserve"> reimbursement price</w:t>
            </w:r>
            <w:r w:rsidRPr="00AA3C84">
              <w:t>.  However, in some instances, this is the reverse</w:t>
            </w:r>
            <w:r>
              <w:t>—</w:t>
            </w:r>
            <w:r w:rsidRPr="00AA3C84">
              <w:t>prices paid by hospitals are higher than the PBS reimbursed price (see p</w:t>
            </w:r>
            <w:r>
              <w:t xml:space="preserve">. </w:t>
            </w:r>
            <w:r w:rsidRPr="00AA3C84">
              <w:t xml:space="preserve">109). </w:t>
            </w:r>
          </w:p>
          <w:p w14:paraId="19A2557D" w14:textId="77777777" w:rsidR="008B089E" w:rsidRDefault="00EA02AC" w:rsidP="008B089E">
            <w:r w:rsidRPr="00AA3C84">
              <w:t>It is possible</w:t>
            </w:r>
            <w:r>
              <w:t xml:space="preserve"> that apparent </w:t>
            </w:r>
            <w:r w:rsidRPr="00AA3C84">
              <w:t>differences in the sales prices from compounders/wholesalers to hospitals and the PBS DPMA may reflect</w:t>
            </w:r>
            <w:r>
              <w:t>—in part—</w:t>
            </w:r>
            <w:r w:rsidRPr="00AA3C84">
              <w:t>the impost of additional service fees, mark-ups and device costs associated with third</w:t>
            </w:r>
            <w:r>
              <w:t>-</w:t>
            </w:r>
            <w:r w:rsidRPr="00AA3C84">
              <w:t>party compounding.</w:t>
            </w:r>
          </w:p>
          <w:p w14:paraId="34FDE53F" w14:textId="77777777" w:rsidR="008B089E" w:rsidRDefault="00EA02AC" w:rsidP="008B089E">
            <w:r>
              <w:t xml:space="preserve">Third-party compounders declined to supply the Review with </w:t>
            </w:r>
            <w:r w:rsidRPr="00AA3C84">
              <w:t>data on the</w:t>
            </w:r>
            <w:r>
              <w:t>ir</w:t>
            </w:r>
            <w:r w:rsidRPr="00AA3C84">
              <w:t xml:space="preserve"> underlying costs associated with the compounding of cancer medicines.  </w:t>
            </w:r>
            <w:r>
              <w:t>This data is required to</w:t>
            </w:r>
            <w:r w:rsidRPr="00AA3C84">
              <w:t xml:space="preserve"> permit a detailed understanding of the process, resource requirements and costs associated with all aspects of the compounding </w:t>
            </w:r>
            <w:r>
              <w:t>of</w:t>
            </w:r>
            <w:r w:rsidRPr="00AA3C84">
              <w:t xml:space="preserve"> cancer medicines subsidised via the EFC.  </w:t>
            </w:r>
            <w:r>
              <w:t>Ordinal</w:t>
            </w:r>
            <w:r w:rsidRPr="00AA3C84">
              <w:t xml:space="preserve"> </w:t>
            </w:r>
            <w:r>
              <w:t>descriptions of costs provided to the Review by TGA-licensed compounders</w:t>
            </w:r>
            <w:r w:rsidRPr="00AA3C84">
              <w:t xml:space="preserve"> </w:t>
            </w:r>
            <w:r>
              <w:t>do not appear to represent a good-faith attempt</w:t>
            </w:r>
            <w:r w:rsidRPr="00AA3C84">
              <w:t xml:space="preserve"> </w:t>
            </w:r>
            <w:r>
              <w:t>to substantiate an empirical cost basis for these activities</w:t>
            </w:r>
            <w:r w:rsidRPr="00AA3C84">
              <w:t>.</w:t>
            </w:r>
          </w:p>
          <w:p w14:paraId="6DE30F90" w14:textId="77777777" w:rsidR="008B089E" w:rsidRDefault="00EA02AC" w:rsidP="008B089E">
            <w:r w:rsidRPr="00AA3C84">
              <w:t xml:space="preserve">Accordingly, costs </w:t>
            </w:r>
            <w:r>
              <w:t>attributed</w:t>
            </w:r>
            <w:r w:rsidRPr="00AA3C84">
              <w:t xml:space="preserve"> the compounding process (see Table 13, p</w:t>
            </w:r>
            <w:r>
              <w:t>.</w:t>
            </w:r>
            <w:r w:rsidRPr="00AA3C84">
              <w:t xml:space="preserve"> 115) </w:t>
            </w:r>
            <w:r>
              <w:t>have been</w:t>
            </w:r>
            <w:r w:rsidRPr="00AA3C84">
              <w:t xml:space="preserve"> estimated </w:t>
            </w:r>
            <w:r>
              <w:t xml:space="preserve">by the Review </w:t>
            </w:r>
            <w:r w:rsidRPr="00AA3C84">
              <w:t xml:space="preserve">on the basis of </w:t>
            </w:r>
            <w:r>
              <w:t>available</w:t>
            </w:r>
            <w:r w:rsidRPr="00AA3C84">
              <w:t xml:space="preserve"> information</w:t>
            </w:r>
            <w:r>
              <w:t>, including</w:t>
            </w:r>
            <w:r w:rsidRPr="00AA3C84">
              <w:t xml:space="preserve"> aggregated promotional data.</w:t>
            </w:r>
          </w:p>
          <w:p w14:paraId="7830CCBF" w14:textId="77777777" w:rsidR="008B089E" w:rsidRDefault="00EA02AC" w:rsidP="008B089E">
            <w:r w:rsidRPr="00AA3C84">
              <w:t>The</w:t>
            </w:r>
            <w:r>
              <w:t xml:space="preserve"> R</w:t>
            </w:r>
            <w:r w:rsidRPr="00AA3C84">
              <w:t>eview team acknowledge</w:t>
            </w:r>
            <w:r>
              <w:t>s</w:t>
            </w:r>
            <w:r w:rsidRPr="00AA3C84">
              <w:t xml:space="preserve"> that TGA </w:t>
            </w:r>
            <w:r>
              <w:t xml:space="preserve">licensing </w:t>
            </w:r>
            <w:r w:rsidRPr="00AA3C84">
              <w:t>requirements are burdensome</w:t>
            </w:r>
            <w:r>
              <w:t>.</w:t>
            </w:r>
            <w:r w:rsidRPr="00AA3C84">
              <w:t xml:space="preserve"> </w:t>
            </w:r>
            <w:r>
              <w:t xml:space="preserve"> A</w:t>
            </w:r>
            <w:r w:rsidRPr="00AA3C84">
              <w:t>t question</w:t>
            </w:r>
            <w:r>
              <w:t>, however,</w:t>
            </w:r>
            <w:r w:rsidRPr="00AA3C84">
              <w:t xml:space="preserve"> is whether the activities and costs associated with </w:t>
            </w:r>
            <w:r>
              <w:t xml:space="preserve">TGA standards </w:t>
            </w:r>
            <w:r w:rsidRPr="00AA3C84">
              <w:t xml:space="preserve">compliance </w:t>
            </w:r>
            <w:r>
              <w:t>are</w:t>
            </w:r>
            <w:r w:rsidRPr="00AA3C84">
              <w:t xml:space="preserve"> directly</w:t>
            </w:r>
            <w:r>
              <w:t xml:space="preserve"> and solely</w:t>
            </w:r>
            <w:r w:rsidRPr="00AA3C84">
              <w:t xml:space="preserve"> attributable to the safe provision of </w:t>
            </w:r>
            <w:r>
              <w:t xml:space="preserve">reconstituted </w:t>
            </w:r>
            <w:r w:rsidRPr="00AA3C84">
              <w:t>cancer medicines</w:t>
            </w:r>
            <w:r>
              <w:t>—and whether all such costs should be reimbursed via the EFC</w:t>
            </w:r>
            <w:r w:rsidRPr="00AA3C84">
              <w:t>.</w:t>
            </w:r>
          </w:p>
          <w:p w14:paraId="541DD4AB" w14:textId="331643B9" w:rsidR="00EA02AC" w:rsidRPr="008B089E" w:rsidRDefault="00EA02AC" w:rsidP="008B089E">
            <w:r>
              <w:t>Recruitment, training and retention of health services staff are outside the scope of the EFC Review. However, the Review advocates that these issues be considered within the recommended system-wide i</w:t>
            </w:r>
            <w:r w:rsidRPr="00D77C54">
              <w:t>nvestigat</w:t>
            </w:r>
            <w:r>
              <w:t>ion</w:t>
            </w:r>
            <w:r w:rsidRPr="00D77C54">
              <w:t xml:space="preserve"> </w:t>
            </w:r>
            <w:r>
              <w:t xml:space="preserve">into </w:t>
            </w:r>
            <w:r w:rsidRPr="00D77C54">
              <w:t>alternative funding mechanisms for the delivery of cancer medicine services that better integrate all aspects of the care pathway (including assessment for treatment, treatment preparation and delivery, and follow-up care)</w:t>
            </w:r>
            <w:r>
              <w:t xml:space="preserve"> (see Recommendation 2).</w:t>
            </w:r>
          </w:p>
        </w:tc>
      </w:tr>
      <w:tr w:rsidR="00EA02AC" w:rsidRPr="00AA3C84" w14:paraId="11569C01" w14:textId="77777777" w:rsidTr="006B4873">
        <w:tc>
          <w:tcPr>
            <w:tcW w:w="2590" w:type="dxa"/>
          </w:tcPr>
          <w:p w14:paraId="6BB210CB" w14:textId="77777777" w:rsidR="00EA02AC" w:rsidRPr="00AA3C84" w:rsidRDefault="00EA02AC" w:rsidP="008B089E">
            <w:pPr>
              <w:spacing w:before="0" w:after="0"/>
            </w:pPr>
            <w:r w:rsidRPr="00AA3C84">
              <w:t>Fees</w:t>
            </w:r>
          </w:p>
        </w:tc>
        <w:tc>
          <w:tcPr>
            <w:tcW w:w="5848" w:type="dxa"/>
          </w:tcPr>
          <w:p w14:paraId="04AFD548" w14:textId="77777777" w:rsidR="008B089E" w:rsidRDefault="00EA02AC" w:rsidP="008B089E">
            <w:r w:rsidRPr="00AA3C84">
              <w:t>Some institutions may not compound therapies under the EFC in pharmacy or TGA-licensed facilities, yet a compounding fee is still given during the dispensing process (e.g., immunotherapy items).</w:t>
            </w:r>
          </w:p>
          <w:p w14:paraId="66CBD72C" w14:textId="77777777" w:rsidR="00571F00" w:rsidRDefault="00EA02AC" w:rsidP="00571F00">
            <w:r w:rsidRPr="00AA3C84">
              <w:t xml:space="preserve">The Interim Report omitted a stakeholder recommendation to extend EFC payment to cover CSTDs for cytotoxic agents. </w:t>
            </w:r>
            <w:r>
              <w:t xml:space="preserve"> </w:t>
            </w:r>
            <w:r w:rsidRPr="00AA3C84">
              <w:t>CSTDs represent best WHS practice to prevent occupational exposure for production operators handling potentially carcinogenic, mutagenic and genotoxic compounds.</w:t>
            </w:r>
          </w:p>
          <w:p w14:paraId="052F8E20" w14:textId="2E50A4B7" w:rsidR="00EA02AC" w:rsidRPr="00AA3C84" w:rsidRDefault="00EA02AC" w:rsidP="00571F00">
            <w:r w:rsidRPr="00AA3C84">
              <w:t>EFC markups and fees have increased slightly from 1 July 2022.</w:t>
            </w:r>
          </w:p>
        </w:tc>
        <w:tc>
          <w:tcPr>
            <w:tcW w:w="5520" w:type="dxa"/>
          </w:tcPr>
          <w:p w14:paraId="1D41C669" w14:textId="77777777" w:rsidR="00F727A2" w:rsidRDefault="00EA02AC" w:rsidP="00F727A2">
            <w:pPr>
              <w:rPr>
                <w:color w:val="000000" w:themeColor="text1"/>
              </w:rPr>
            </w:pPr>
            <w:r w:rsidRPr="00CE2AE5">
              <w:rPr>
                <w:color w:val="000000" w:themeColor="text1"/>
              </w:rPr>
              <w:t xml:space="preserve">Payment of a specific compounding fee falls outside of the EFC fee structure as part of the DPMA paid on PBS products, but is paid via the CCPS.  The Review is not aware of non-compounding facilities receiving a payment via the CCPS. </w:t>
            </w:r>
          </w:p>
          <w:p w14:paraId="48056092" w14:textId="4BABEA21" w:rsidR="00EA02AC" w:rsidRPr="00F727A2" w:rsidRDefault="00EA02AC" w:rsidP="00F727A2">
            <w:pPr>
              <w:rPr>
                <w:color w:val="000000" w:themeColor="text1"/>
              </w:rPr>
            </w:pPr>
            <w:r w:rsidRPr="00CE2AE5">
              <w:rPr>
                <w:color w:val="000000" w:themeColor="text1"/>
              </w:rPr>
              <w:t>Recommendation 5</w:t>
            </w:r>
            <w:r>
              <w:rPr>
                <w:color w:val="000000" w:themeColor="text1"/>
              </w:rPr>
              <w:t>(</w:t>
            </w:r>
            <w:r w:rsidRPr="00CE2AE5">
              <w:rPr>
                <w:color w:val="000000" w:themeColor="text1"/>
              </w:rPr>
              <w:t>a</w:t>
            </w:r>
            <w:r>
              <w:rPr>
                <w:color w:val="000000" w:themeColor="text1"/>
              </w:rPr>
              <w:t>)</w:t>
            </w:r>
            <w:r w:rsidRPr="00CE2AE5">
              <w:rPr>
                <w:color w:val="000000" w:themeColor="text1"/>
              </w:rPr>
              <w:t xml:space="preserve"> specifically refers to the potential to expand </w:t>
            </w:r>
            <w:r>
              <w:rPr>
                <w:color w:val="000000" w:themeColor="text1"/>
              </w:rPr>
              <w:t xml:space="preserve">the </w:t>
            </w:r>
            <w:r w:rsidRPr="00CE2AE5">
              <w:rPr>
                <w:color w:val="000000" w:themeColor="text1"/>
              </w:rPr>
              <w:t xml:space="preserve">EFC fees to include infusion device costs.  It was the intent of the Review, as per the discussion </w:t>
            </w:r>
            <w:r>
              <w:rPr>
                <w:color w:val="000000" w:themeColor="text1"/>
              </w:rPr>
              <w:t>in the Interim Report (</w:t>
            </w:r>
            <w:r w:rsidRPr="00CE2AE5">
              <w:rPr>
                <w:color w:val="000000" w:themeColor="text1"/>
              </w:rPr>
              <w:t>p</w:t>
            </w:r>
            <w:r>
              <w:rPr>
                <w:color w:val="000000" w:themeColor="text1"/>
              </w:rPr>
              <w:t xml:space="preserve">. </w:t>
            </w:r>
            <w:r w:rsidRPr="00CE2AE5">
              <w:rPr>
                <w:color w:val="000000" w:themeColor="text1"/>
              </w:rPr>
              <w:t>195</w:t>
            </w:r>
            <w:r>
              <w:rPr>
                <w:color w:val="000000" w:themeColor="text1"/>
              </w:rPr>
              <w:t>)</w:t>
            </w:r>
            <w:r w:rsidRPr="00CE2AE5">
              <w:rPr>
                <w:color w:val="000000" w:themeColor="text1"/>
              </w:rPr>
              <w:t>, that further work to support funding of infusion devices include consideration of CST</w:t>
            </w:r>
            <w:r>
              <w:rPr>
                <w:color w:val="000000" w:themeColor="text1"/>
              </w:rPr>
              <w:t>D.</w:t>
            </w:r>
            <w:r w:rsidRPr="00AA3C84">
              <w:rPr>
                <w:color w:val="FF0000"/>
              </w:rPr>
              <w:t xml:space="preserve"> </w:t>
            </w:r>
          </w:p>
        </w:tc>
      </w:tr>
      <w:tr w:rsidR="00EA02AC" w:rsidRPr="00AA3C84" w14:paraId="191C8A3E" w14:textId="77777777" w:rsidTr="006B4873">
        <w:tc>
          <w:tcPr>
            <w:tcW w:w="2590" w:type="dxa"/>
          </w:tcPr>
          <w:p w14:paraId="42AB9978" w14:textId="77777777" w:rsidR="00EA02AC" w:rsidRPr="00AA3C84" w:rsidRDefault="00EA02AC" w:rsidP="008B089E">
            <w:pPr>
              <w:spacing w:before="0" w:after="0"/>
            </w:pPr>
            <w:r w:rsidRPr="00AA3C84">
              <w:t>General</w:t>
            </w:r>
          </w:p>
        </w:tc>
        <w:tc>
          <w:tcPr>
            <w:tcW w:w="5848" w:type="dxa"/>
          </w:tcPr>
          <w:p w14:paraId="59C966AF" w14:textId="77777777" w:rsidR="00571F00" w:rsidRDefault="00EA02AC" w:rsidP="00571F00">
            <w:r w:rsidRPr="00AA3C84">
              <w:t>It is of the utmost importance that the EFC Program prioritises patient access, safety and quality of health services.</w:t>
            </w:r>
          </w:p>
          <w:p w14:paraId="3376937C" w14:textId="77777777" w:rsidR="00E40950" w:rsidRDefault="00EA02AC" w:rsidP="00E40950">
            <w:r w:rsidRPr="00AA3C84">
              <w:t xml:space="preserve">The EFC Review and its Recommendations should be considered in the context of the multiple Commonwealth medicines and funding reviews occurring simultaneously, or recently implemented, such as the review of the Pharmaceutical Reform Agreements (PRAs), reforms to public hospital general schedule PBS subsidies, GBMA Strategic Agreement and price disclosure in public hospitals, updates to the Health Technology Assessment process and the National Medicines Policy Review. </w:t>
            </w:r>
            <w:r>
              <w:t xml:space="preserve"> </w:t>
            </w:r>
            <w:r w:rsidRPr="00AA3C84">
              <w:t>In particular, the recommendations and outcomes of the review of the EFC and of the PRAs should be considered at the same time.</w:t>
            </w:r>
          </w:p>
          <w:p w14:paraId="27219330" w14:textId="77777777" w:rsidR="00E40950" w:rsidRDefault="00EA02AC" w:rsidP="00E40950">
            <w:r w:rsidRPr="00AA3C84">
              <w:t>The Interim Report does not sufficiently focus on recommendations specific to funding arrangements for chemotherapy services that address the underlying issues of wastage, access to treatment, reimbursement, remuneration and payment.</w:t>
            </w:r>
          </w:p>
          <w:p w14:paraId="79606D07" w14:textId="77777777" w:rsidR="00E40950" w:rsidRDefault="00EA02AC" w:rsidP="00E40950">
            <w:r w:rsidRPr="00AA3C84">
              <w:t>The impacts of the recommendations on health systems under pressure and still in the recovery phase of the COVID-19 pandemic should also be considered.</w:t>
            </w:r>
          </w:p>
          <w:p w14:paraId="23A0AD41" w14:textId="77777777" w:rsidR="00E40950" w:rsidRDefault="00EA02AC" w:rsidP="00E40950">
            <w:r w:rsidRPr="00AA3C84">
              <w:t>Many of the recommendations of the Review have the potential for misinterpretation. Additional detail is requested.</w:t>
            </w:r>
          </w:p>
          <w:p w14:paraId="723D4E9D" w14:textId="77777777" w:rsidR="00E40950" w:rsidRDefault="00EA02AC" w:rsidP="00E40950">
            <w:r w:rsidRPr="00AA3C84">
              <w:t>The theme, “Chemotherapy as a specialist service,” may be better represented as ‘cancer medicines.’</w:t>
            </w:r>
          </w:p>
          <w:p w14:paraId="621BBAF2" w14:textId="77777777" w:rsidR="00E40950" w:rsidRDefault="00EA02AC" w:rsidP="00E40950">
            <w:r w:rsidRPr="00AA3C84">
              <w:t>Details on timelines, further consultation and pathways for achieving the recommendations would be useful.</w:t>
            </w:r>
          </w:p>
          <w:p w14:paraId="4333924C" w14:textId="0942C8BD" w:rsidR="00EA02AC" w:rsidRPr="00AA3C84" w:rsidRDefault="00EA02AC" w:rsidP="00E40950">
            <w:r w:rsidRPr="00AA3C84">
              <w:t>The generic and biosimilar medicines industry was not represented on the EFC Review</w:t>
            </w:r>
            <w:r>
              <w:t>’</w:t>
            </w:r>
            <w:r w:rsidRPr="00AA3C84">
              <w:t>s Expert Advisory Panel.</w:t>
            </w:r>
          </w:p>
          <w:p w14:paraId="2C804AAC" w14:textId="77777777" w:rsidR="00EA02AC" w:rsidRPr="00AA3C84" w:rsidRDefault="00EA02AC" w:rsidP="008B089E"/>
        </w:tc>
        <w:tc>
          <w:tcPr>
            <w:tcW w:w="5520" w:type="dxa"/>
          </w:tcPr>
          <w:p w14:paraId="6428F6BD" w14:textId="77777777" w:rsidR="00571F00" w:rsidRDefault="00EA02AC" w:rsidP="00571F00">
            <w:r>
              <w:t>The Review team</w:t>
            </w:r>
            <w:r w:rsidRPr="00AA3C84">
              <w:t xml:space="preserve"> agree</w:t>
            </w:r>
            <w:r>
              <w:t>s</w:t>
            </w:r>
            <w:r w:rsidRPr="00AA3C84">
              <w:t xml:space="preserve"> that access, safety and quality are critical</w:t>
            </w:r>
            <w:r>
              <w:t xml:space="preserve">, and that the </w:t>
            </w:r>
            <w:r w:rsidRPr="00AA3C84">
              <w:t>EFC</w:t>
            </w:r>
            <w:r>
              <w:t xml:space="preserve"> is just one part of a broader system for the safe and effective delivery of cancer medicines.  Additional jurisdictional</w:t>
            </w:r>
            <w:r w:rsidRPr="00AA3C84">
              <w:t xml:space="preserve"> matters </w:t>
            </w:r>
            <w:r>
              <w:t xml:space="preserve">outside the purview of the EFC </w:t>
            </w:r>
            <w:r w:rsidRPr="00AA3C84">
              <w:t xml:space="preserve">are addressed in the supplementary report. </w:t>
            </w:r>
          </w:p>
          <w:p w14:paraId="02E32297" w14:textId="77777777" w:rsidR="00571F00" w:rsidRDefault="00EA02AC" w:rsidP="00571F00">
            <w:r>
              <w:t>The Review team agrees</w:t>
            </w:r>
            <w:r w:rsidRPr="00AA3C84">
              <w:t xml:space="preserve"> that it will be important for the Commonwealth to collate the findings of all concurrent </w:t>
            </w:r>
            <w:r w:rsidRPr="00F81963">
              <w:rPr>
                <w:color w:val="000000" w:themeColor="text1"/>
              </w:rPr>
              <w:t>reviews in forming its final decisions about the future</w:t>
            </w:r>
            <w:r>
              <w:rPr>
                <w:color w:val="000000" w:themeColor="text1"/>
              </w:rPr>
              <w:t xml:space="preserve"> of the EFC</w:t>
            </w:r>
            <w:r w:rsidRPr="00F81963">
              <w:rPr>
                <w:color w:val="000000" w:themeColor="text1"/>
              </w:rPr>
              <w:t xml:space="preserve">.  Conduct of the EFC Review in the context of other Reviews is addressed in Section 7 of the Interim Report and is elaborated further in </w:t>
            </w:r>
            <w:r w:rsidRPr="00941055">
              <w:t>Section 4</w:t>
            </w:r>
            <w:r w:rsidRPr="00F81963">
              <w:rPr>
                <w:color w:val="000000" w:themeColor="text1"/>
              </w:rPr>
              <w:t xml:space="preserve"> below.</w:t>
            </w:r>
          </w:p>
          <w:p w14:paraId="3DBA76C7" w14:textId="77777777" w:rsidR="00E40950" w:rsidRDefault="00EA02AC" w:rsidP="00E40950">
            <w:r w:rsidRPr="00AA3C84">
              <w:t xml:space="preserve">Addressing the issues of wastage, access to treatment, reimbursement, remuneration and payment were key foci of the Review.  This was evidenced by not only the themes that emerged as a result of the submissions to the Review, but also across a range of </w:t>
            </w:r>
            <w:r>
              <w:t>r</w:t>
            </w:r>
            <w:r w:rsidRPr="00AA3C84">
              <w:t xml:space="preserve">ecommendations. </w:t>
            </w:r>
          </w:p>
          <w:p w14:paraId="2AF9E744" w14:textId="77777777" w:rsidR="00E40950" w:rsidRDefault="00EA02AC" w:rsidP="00E40950">
            <w:r>
              <w:t>F</w:t>
            </w:r>
            <w:r w:rsidRPr="00AA3C84">
              <w:t xml:space="preserve">eedback </w:t>
            </w:r>
            <w:r>
              <w:t xml:space="preserve">to the Interim Report that ‘many of the recommendations have the potential for misinterpretation’ </w:t>
            </w:r>
            <w:r w:rsidRPr="00AA3C84">
              <w:t>is not sufficiently specific to enable appropriate comment.</w:t>
            </w:r>
          </w:p>
          <w:p w14:paraId="14785905" w14:textId="77777777" w:rsidR="00E40950" w:rsidRDefault="00EA02AC" w:rsidP="00E40950">
            <w:r>
              <w:t>T</w:t>
            </w:r>
            <w:r w:rsidRPr="00567997">
              <w:rPr>
                <w:color w:val="000000" w:themeColor="text1"/>
              </w:rPr>
              <w:t>he suggestion to reframe ‘chemotherapy’ as ‘cancer medicines’ is consistent with Recommendation 1.</w:t>
            </w:r>
          </w:p>
          <w:p w14:paraId="49EEBDD8" w14:textId="77777777" w:rsidR="00E40950" w:rsidRDefault="00EA02AC" w:rsidP="00E40950">
            <w:r>
              <w:t>Provision of d</w:t>
            </w:r>
            <w:r w:rsidRPr="00AA3C84">
              <w:t>etails on timelines, further consultation and pathways for achieving the recommendations</w:t>
            </w:r>
            <w:r>
              <w:t xml:space="preserve"> of the Review</w:t>
            </w:r>
            <w:r w:rsidRPr="00AA3C84">
              <w:t xml:space="preserve"> </w:t>
            </w:r>
            <w:r>
              <w:t>is the purview of the Department</w:t>
            </w:r>
            <w:r w:rsidRPr="00AA3C84">
              <w:t>.</w:t>
            </w:r>
          </w:p>
          <w:p w14:paraId="17E07606" w14:textId="4331008B" w:rsidR="00EA02AC" w:rsidRPr="00E40950" w:rsidRDefault="00EA02AC" w:rsidP="00E40950">
            <w:r>
              <w:rPr>
                <w:color w:val="000000" w:themeColor="text1"/>
              </w:rPr>
              <w:t xml:space="preserve">The EFC Review’s Expert Advisory Panel was convened to </w:t>
            </w:r>
            <w:r w:rsidRPr="00567997">
              <w:rPr>
                <w:color w:val="000000" w:themeColor="text1"/>
              </w:rPr>
              <w:t xml:space="preserve">provide input on </w:t>
            </w:r>
            <w:r>
              <w:rPr>
                <w:color w:val="000000" w:themeColor="text1"/>
              </w:rPr>
              <w:t>the Review team’s</w:t>
            </w:r>
            <w:r w:rsidRPr="00567997">
              <w:rPr>
                <w:color w:val="000000" w:themeColor="text1"/>
              </w:rPr>
              <w:t xml:space="preserve"> research methods, identify potential stakeholders, support stakeholder recruitment and provide feedback on the preliminary findings of the Review.  </w:t>
            </w:r>
            <w:r>
              <w:rPr>
                <w:color w:val="000000" w:themeColor="text1"/>
              </w:rPr>
              <w:t>A</w:t>
            </w:r>
            <w:r w:rsidRPr="00567997">
              <w:rPr>
                <w:color w:val="000000" w:themeColor="text1"/>
              </w:rPr>
              <w:t xml:space="preserve">ll </w:t>
            </w:r>
            <w:r>
              <w:rPr>
                <w:color w:val="000000" w:themeColor="text1"/>
              </w:rPr>
              <w:t xml:space="preserve">data collection, </w:t>
            </w:r>
            <w:r w:rsidRPr="00567997">
              <w:rPr>
                <w:color w:val="000000" w:themeColor="text1"/>
              </w:rPr>
              <w:t xml:space="preserve">analysis and reporting, including the drafting of recommendations, was undertaken independently by the Review </w:t>
            </w:r>
            <w:r>
              <w:rPr>
                <w:color w:val="000000" w:themeColor="text1"/>
              </w:rPr>
              <w:t>t</w:t>
            </w:r>
            <w:r w:rsidRPr="00567997">
              <w:rPr>
                <w:color w:val="000000" w:themeColor="text1"/>
              </w:rPr>
              <w:t>eam.</w:t>
            </w:r>
            <w:r>
              <w:rPr>
                <w:color w:val="000000" w:themeColor="text1"/>
              </w:rPr>
              <w:t xml:space="preserve">  </w:t>
            </w:r>
            <w:r w:rsidRPr="00567997">
              <w:rPr>
                <w:color w:val="000000" w:themeColor="text1"/>
              </w:rPr>
              <w:t xml:space="preserve">The </w:t>
            </w:r>
            <w:r w:rsidRPr="00A14D9E">
              <w:rPr>
                <w:color w:val="000000" w:themeColor="text1"/>
              </w:rPr>
              <w:t>Generic and Biosimilar Medicines Association (GBMA), a representative body of generic and biosimilar medicine suppliers in Australia,</w:t>
            </w:r>
            <w:r>
              <w:rPr>
                <w:color w:val="000000" w:themeColor="text1"/>
              </w:rPr>
              <w:t xml:space="preserve"> </w:t>
            </w:r>
            <w:r w:rsidRPr="00567997">
              <w:rPr>
                <w:color w:val="000000" w:themeColor="text1"/>
              </w:rPr>
              <w:t>was represented on the D</w:t>
            </w:r>
            <w:r>
              <w:rPr>
                <w:color w:val="000000" w:themeColor="text1"/>
              </w:rPr>
              <w:t>epartment’s</w:t>
            </w:r>
            <w:r w:rsidRPr="00567997">
              <w:rPr>
                <w:color w:val="000000" w:themeColor="text1"/>
              </w:rPr>
              <w:t xml:space="preserve"> Expert Panel and attended joint meetings with the Review team.  </w:t>
            </w:r>
            <w:r>
              <w:rPr>
                <w:color w:val="000000" w:themeColor="text1"/>
              </w:rPr>
              <w:t>GBMA</w:t>
            </w:r>
            <w:r w:rsidRPr="00567997">
              <w:rPr>
                <w:color w:val="000000" w:themeColor="text1"/>
              </w:rPr>
              <w:t xml:space="preserve"> was privy to all </w:t>
            </w:r>
            <w:r>
              <w:rPr>
                <w:color w:val="000000" w:themeColor="text1"/>
              </w:rPr>
              <w:t>invitations</w:t>
            </w:r>
            <w:r w:rsidRPr="00567997">
              <w:rPr>
                <w:color w:val="000000" w:themeColor="text1"/>
              </w:rPr>
              <w:t xml:space="preserve"> for </w:t>
            </w:r>
            <w:r>
              <w:rPr>
                <w:color w:val="000000" w:themeColor="text1"/>
              </w:rPr>
              <w:t xml:space="preserve">stakeholder </w:t>
            </w:r>
            <w:r w:rsidRPr="00567997">
              <w:rPr>
                <w:color w:val="000000" w:themeColor="text1"/>
              </w:rPr>
              <w:t xml:space="preserve">input </w:t>
            </w:r>
            <w:r>
              <w:rPr>
                <w:color w:val="000000" w:themeColor="text1"/>
              </w:rPr>
              <w:t>and has been afforded an equitable opportunity to represent the interests of its members in all aspects of the Review</w:t>
            </w:r>
            <w:r w:rsidRPr="00567997">
              <w:rPr>
                <w:color w:val="000000" w:themeColor="text1"/>
              </w:rPr>
              <w:t>.</w:t>
            </w:r>
          </w:p>
        </w:tc>
      </w:tr>
      <w:tr w:rsidR="00EA02AC" w:rsidRPr="00AA3C84" w14:paraId="098A1A50" w14:textId="77777777" w:rsidTr="006B4873">
        <w:tc>
          <w:tcPr>
            <w:tcW w:w="2590" w:type="dxa"/>
          </w:tcPr>
          <w:p w14:paraId="76F019A1" w14:textId="77777777" w:rsidR="00EA02AC" w:rsidRPr="00AA3C84" w:rsidRDefault="00EA02AC" w:rsidP="008B089E">
            <w:pPr>
              <w:spacing w:before="0" w:after="0"/>
            </w:pPr>
            <w:r w:rsidRPr="00AA3C84">
              <w:t>Inclusion/exclusion of medicines on the EFC</w:t>
            </w:r>
          </w:p>
        </w:tc>
        <w:tc>
          <w:tcPr>
            <w:tcW w:w="5848" w:type="dxa"/>
          </w:tcPr>
          <w:p w14:paraId="74141CA9" w14:textId="77777777" w:rsidR="00EA02AC" w:rsidRPr="00AA3C84" w:rsidRDefault="00EA02AC" w:rsidP="00E40950">
            <w:r w:rsidRPr="00AA3C84">
              <w:t>Some chemotherapy items, particularly older agents in common use (e.g., dacarbazine for Hodgkin Lymphoma) require specialist preparation but are not listed on the PBS (and thus are not remunerated via the EFC)</w:t>
            </w:r>
          </w:p>
        </w:tc>
        <w:tc>
          <w:tcPr>
            <w:tcW w:w="5520" w:type="dxa"/>
          </w:tcPr>
          <w:p w14:paraId="429C843E" w14:textId="77777777" w:rsidR="00EA02AC" w:rsidRPr="00AA3C84" w:rsidRDefault="00EA02AC" w:rsidP="008B089E">
            <w:r w:rsidRPr="00AA3C84">
              <w:t>Inclusion of other compounded cancer medicines under the EFC is subject to those medicines complying with the relevant requirements (as per the EFC legislative instrument).</w:t>
            </w:r>
            <w:r>
              <w:t xml:space="preserve">  </w:t>
            </w:r>
            <w:r w:rsidRPr="00AA3C84">
              <w:t xml:space="preserve">This is addressed under Recommendation 8.  </w:t>
            </w:r>
          </w:p>
        </w:tc>
      </w:tr>
      <w:tr w:rsidR="00EA02AC" w:rsidRPr="00AA3C84" w14:paraId="48D97A03" w14:textId="77777777" w:rsidTr="006B4873">
        <w:tc>
          <w:tcPr>
            <w:tcW w:w="2590" w:type="dxa"/>
          </w:tcPr>
          <w:p w14:paraId="12203619" w14:textId="77777777" w:rsidR="00EA02AC" w:rsidRPr="00AA3C84" w:rsidRDefault="00EA02AC" w:rsidP="008B089E">
            <w:pPr>
              <w:spacing w:before="0" w:after="0"/>
            </w:pPr>
            <w:r w:rsidRPr="00AA3C84">
              <w:t>Industry consolidation</w:t>
            </w:r>
          </w:p>
        </w:tc>
        <w:tc>
          <w:tcPr>
            <w:tcW w:w="5848" w:type="dxa"/>
          </w:tcPr>
          <w:p w14:paraId="69AD06E8" w14:textId="77777777" w:rsidR="008B089E" w:rsidRDefault="00EA02AC" w:rsidP="008B089E">
            <w:r w:rsidRPr="00AA3C84">
              <w:t>Implementation of recommendations with cost implications for providers (e.g., per-mg pricing, higher standards, serialisation) may result in further consolidation of compounding services, reduced access to non-EFC compounded medicines, further loss of specialised skills in the sector, and a higher overall cost burden to the health system.</w:t>
            </w:r>
          </w:p>
          <w:p w14:paraId="18557D38" w14:textId="7D5CBC34" w:rsidR="00EA02AC" w:rsidRPr="00AA3C84" w:rsidRDefault="00EA02AC" w:rsidP="008B089E">
            <w:r w:rsidRPr="00AA3C84">
              <w:t>Some third-party compounders have begun supplying their own competing medicines into the Australian market, which may serve to erode competition, increase prices and undermine security of supply as generic medicine companies are forced out of the Australian market.</w:t>
            </w:r>
          </w:p>
        </w:tc>
        <w:tc>
          <w:tcPr>
            <w:tcW w:w="5520" w:type="dxa"/>
          </w:tcPr>
          <w:p w14:paraId="4CEA0600" w14:textId="77777777" w:rsidR="008B089E" w:rsidRDefault="00EA02AC" w:rsidP="008B089E">
            <w:r>
              <w:t xml:space="preserve">The Review team advocates that any proposed changes be fully investigated prior to implementation, to ensure that the benefits and consequences to all system stakeholders are adequately understood, and risks sufficiently mitigated. </w:t>
            </w:r>
          </w:p>
          <w:p w14:paraId="6F442D29" w14:textId="77777777" w:rsidR="008B089E" w:rsidRDefault="00EA02AC" w:rsidP="008B089E">
            <w:r>
              <w:t>The Review has not recommended the imposition of higher standards.</w:t>
            </w:r>
          </w:p>
          <w:p w14:paraId="00153687" w14:textId="4049EE35" w:rsidR="00EA02AC" w:rsidRPr="00AA3C84" w:rsidRDefault="00EA02AC" w:rsidP="008B089E">
            <w:r>
              <w:t xml:space="preserve">The purported supply of competing medicines into the Australian market by third-party compounders </w:t>
            </w:r>
            <w:r w:rsidRPr="00AA3C84">
              <w:t xml:space="preserve">is </w:t>
            </w:r>
            <w:r>
              <w:t>out-of-scope</w:t>
            </w:r>
            <w:r w:rsidRPr="00AA3C84">
              <w:t xml:space="preserve"> of the Review. </w:t>
            </w:r>
          </w:p>
        </w:tc>
      </w:tr>
      <w:tr w:rsidR="00EA02AC" w:rsidRPr="00AA3C84" w14:paraId="33F3E855" w14:textId="77777777" w:rsidTr="006B4873">
        <w:tc>
          <w:tcPr>
            <w:tcW w:w="2590" w:type="dxa"/>
          </w:tcPr>
          <w:p w14:paraId="5A2A9BEF" w14:textId="77777777" w:rsidR="00EA02AC" w:rsidRPr="00AA3C84" w:rsidRDefault="00EA02AC" w:rsidP="008B089E">
            <w:pPr>
              <w:spacing w:before="0" w:after="0"/>
            </w:pPr>
            <w:r w:rsidRPr="00AA3C84">
              <w:t>Patient costs</w:t>
            </w:r>
          </w:p>
        </w:tc>
        <w:tc>
          <w:tcPr>
            <w:tcW w:w="5848" w:type="dxa"/>
          </w:tcPr>
          <w:p w14:paraId="292365FF" w14:textId="77777777" w:rsidR="008B089E" w:rsidRDefault="00EA02AC" w:rsidP="00E40950">
            <w:r w:rsidRPr="00AA3C84">
              <w:t>The Interim Report did not specify whether there were any proposed changes to patient costs, including out-of-pocket costs for private patients with private health insurance.</w:t>
            </w:r>
          </w:p>
          <w:p w14:paraId="7FD53065" w14:textId="77777777" w:rsidR="008B089E" w:rsidRDefault="00EA02AC" w:rsidP="008B089E">
            <w:r w:rsidRPr="00AA3C84">
              <w:t>Patients diagnosed with terminal cancers should immediately become eligible for Government subsidies to purchase the supplementary medicines required alongside their intravenous infusions and oral chemotherapy medicines.</w:t>
            </w:r>
          </w:p>
          <w:p w14:paraId="7DAA8850" w14:textId="5A1F5A39" w:rsidR="00EA02AC" w:rsidRPr="00AA3C84" w:rsidRDefault="00EA02AC" w:rsidP="008B089E">
            <w:r w:rsidRPr="00AA3C84">
              <w:t>The Interim Report inaccurately claims that co-payments are based on treatment setting (Section 3); however, the extent of co-payment is based on whether the patient is a general or concessional patient, and whether they have reached the safety net or not.</w:t>
            </w:r>
          </w:p>
        </w:tc>
        <w:tc>
          <w:tcPr>
            <w:tcW w:w="5520" w:type="dxa"/>
          </w:tcPr>
          <w:p w14:paraId="0837B0A9" w14:textId="77777777" w:rsidR="008B089E" w:rsidRDefault="00EA02AC" w:rsidP="008B089E">
            <w:r>
              <w:t>Investigation of patient costs, including out-of-pocket costs, is out-of-scope of the</w:t>
            </w:r>
            <w:r w:rsidRPr="00AA3C84">
              <w:t xml:space="preserve"> </w:t>
            </w:r>
            <w:r>
              <w:t>R</w:t>
            </w:r>
            <w:r w:rsidRPr="00AA3C84">
              <w:t xml:space="preserve">eview.  </w:t>
            </w:r>
          </w:p>
          <w:p w14:paraId="7532226B" w14:textId="77777777" w:rsidR="008B089E" w:rsidRDefault="00EA02AC" w:rsidP="008B089E">
            <w:r>
              <w:t>EFC f</w:t>
            </w:r>
            <w:r w:rsidRPr="00AA3C84">
              <w:t xml:space="preserve">unding is specific to </w:t>
            </w:r>
            <w:r>
              <w:t xml:space="preserve">Schedule 1-listed </w:t>
            </w:r>
            <w:r w:rsidRPr="00AA3C84">
              <w:t xml:space="preserve">compounded cancer medicines </w:t>
            </w:r>
            <w:r>
              <w:t xml:space="preserve">and Schedule 2-listed </w:t>
            </w:r>
            <w:r w:rsidRPr="00AA3C84">
              <w:t>supportive medicines.</w:t>
            </w:r>
            <w:r>
              <w:t xml:space="preserve"> </w:t>
            </w:r>
            <w:r w:rsidRPr="00AA3C84">
              <w:t xml:space="preserve"> </w:t>
            </w:r>
            <w:r>
              <w:t>For s</w:t>
            </w:r>
            <w:r w:rsidRPr="00AA3C84">
              <w:t xml:space="preserve">upplementary medicines </w:t>
            </w:r>
            <w:r>
              <w:t xml:space="preserve">to </w:t>
            </w:r>
            <w:r w:rsidRPr="00AA3C84">
              <w:t>be subsidised, they must be listed on the PBS</w:t>
            </w:r>
            <w:r>
              <w:t>; c</w:t>
            </w:r>
            <w:r w:rsidRPr="00AA3C84">
              <w:t xml:space="preserve">onsideration of </w:t>
            </w:r>
            <w:r>
              <w:t>which</w:t>
            </w:r>
            <w:r w:rsidRPr="00AA3C84">
              <w:t xml:space="preserve"> is </w:t>
            </w:r>
            <w:r>
              <w:t>out-of-scope</w:t>
            </w:r>
            <w:r w:rsidRPr="00AA3C84">
              <w:t xml:space="preserve"> of the EFC Review.</w:t>
            </w:r>
          </w:p>
          <w:p w14:paraId="72EE1DA3" w14:textId="7D38556D" w:rsidR="00EA02AC" w:rsidRPr="00AA3C84" w:rsidRDefault="00EA02AC" w:rsidP="008B089E">
            <w:r w:rsidRPr="00AA3C84">
              <w:t>The Review notes that the payment of co-payments</w:t>
            </w:r>
            <w:r>
              <w:t xml:space="preserve"> by patients</w:t>
            </w:r>
            <w:r w:rsidRPr="00AA3C84">
              <w:t xml:space="preserve"> </w:t>
            </w:r>
            <w:r>
              <w:t xml:space="preserve">(i.e., </w:t>
            </w:r>
            <w:r w:rsidRPr="00AA3C84">
              <w:t>not the quantum</w:t>
            </w:r>
            <w:r>
              <w:t>)</w:t>
            </w:r>
            <w:r w:rsidRPr="00AA3C84">
              <w:t xml:space="preserve"> differs by treatment setting insofar as public hospital facilities </w:t>
            </w:r>
            <w:r>
              <w:t>that</w:t>
            </w:r>
            <w:r w:rsidRPr="00AA3C84">
              <w:t xml:space="preserve"> are no</w:t>
            </w:r>
            <w:r>
              <w:t>t</w:t>
            </w:r>
            <w:r w:rsidRPr="00AA3C84">
              <w:t xml:space="preserve"> signatories to the Pharmaceutical Reform Agreements may choose not</w:t>
            </w:r>
            <w:r>
              <w:t xml:space="preserve"> to</w:t>
            </w:r>
            <w:r w:rsidRPr="00AA3C84">
              <w:t xml:space="preserve"> charge co-payments.</w:t>
            </w:r>
          </w:p>
        </w:tc>
      </w:tr>
      <w:tr w:rsidR="00EA02AC" w:rsidRPr="00AA3C84" w14:paraId="19612376" w14:textId="77777777" w:rsidTr="006B4873">
        <w:tc>
          <w:tcPr>
            <w:tcW w:w="2590" w:type="dxa"/>
          </w:tcPr>
          <w:p w14:paraId="2F24D0EF" w14:textId="77777777" w:rsidR="00EA02AC" w:rsidRPr="00AA3C84" w:rsidRDefault="00EA02AC" w:rsidP="008B089E">
            <w:pPr>
              <w:spacing w:before="0" w:after="0"/>
            </w:pPr>
            <w:r w:rsidRPr="00AA3C84">
              <w:t>Prescribing</w:t>
            </w:r>
          </w:p>
        </w:tc>
        <w:tc>
          <w:tcPr>
            <w:tcW w:w="5848" w:type="dxa"/>
          </w:tcPr>
          <w:p w14:paraId="00B71BBB" w14:textId="77777777" w:rsidR="008B089E" w:rsidRDefault="00EA02AC" w:rsidP="008B089E">
            <w:r w:rsidRPr="00AA3C84">
              <w:t xml:space="preserve">Individual cancer centres use a range of different OIMS. </w:t>
            </w:r>
            <w:r>
              <w:t xml:space="preserve"> </w:t>
            </w:r>
            <w:r w:rsidRPr="00AA3C84">
              <w:t>Clarification is needed concerning whether a proposal is under consideration “to introduce a unified electronic chart for the prescribing of cancer medicines” (Interim Report, p. 163).</w:t>
            </w:r>
          </w:p>
          <w:p w14:paraId="6F7AFEC5" w14:textId="77777777" w:rsidR="008B089E" w:rsidRDefault="00EA02AC" w:rsidP="008B089E">
            <w:r w:rsidRPr="00AA3C84">
              <w:t xml:space="preserve">Notwithstanding discussion in the body of the report, there were no recommendations on adjusting the maximum quantity to suit drugs used across wider dose ranges (within protocols) or to accommodate larger patients. </w:t>
            </w:r>
            <w:r>
              <w:t xml:space="preserve"> </w:t>
            </w:r>
            <w:r w:rsidRPr="00AA3C84">
              <w:t>Currently, authority scripts must be submitted for drugs listed without restriction to prevent patients being charged multiple co-payments where additional scripts would otherwise be required.</w:t>
            </w:r>
          </w:p>
          <w:p w14:paraId="259D2E91" w14:textId="693348C1" w:rsidR="00EA02AC" w:rsidRPr="00AA3C84" w:rsidRDefault="00EA02AC" w:rsidP="008B089E">
            <w:r w:rsidRPr="00AA3C84">
              <w:t xml:space="preserve">The Interim Report incorrectly claims that purchases are not defined by </w:t>
            </w:r>
            <w:r>
              <w:t xml:space="preserve">the </w:t>
            </w:r>
            <w:r w:rsidRPr="00AA3C84">
              <w:t>PBS; purchases are defined by the PBS, which specifies how a prescription is to be administered to patients.</w:t>
            </w:r>
          </w:p>
        </w:tc>
        <w:tc>
          <w:tcPr>
            <w:tcW w:w="5520" w:type="dxa"/>
          </w:tcPr>
          <w:p w14:paraId="31F41936" w14:textId="77777777" w:rsidR="008B089E" w:rsidRDefault="00EA02AC" w:rsidP="008B089E">
            <w:r w:rsidRPr="00DE5075">
              <w:t xml:space="preserve">Discussion in the Interim Report related to OIMS (p. 163) reflects input provided by clinicians during the consultation phase of the Review.  The Review has not recommended the establishment of a unified electronic chart for prescribing cancer medicines. </w:t>
            </w:r>
          </w:p>
          <w:p w14:paraId="7928EBB3" w14:textId="77777777" w:rsidR="008B089E" w:rsidRDefault="00EA02AC" w:rsidP="008B089E">
            <w:r w:rsidRPr="00DE5075">
              <w:t>The Review has not recommended adjusting the maximum quantity of cancer medicines on the basis that this is a consideration for the PBAC, who determines the conditions under which the PBS supply of a medicine would be considered cost-effective.  To that end, the intent of Recommendation 9 was to provide general guidance on how the determination of maximum quantities and restriction type (e.g., authority required) is considered during the reimbursement process.</w:t>
            </w:r>
          </w:p>
          <w:p w14:paraId="4A86330C" w14:textId="20D3D1EB" w:rsidR="00EA02AC" w:rsidRPr="008B089E" w:rsidRDefault="00EA02AC" w:rsidP="008B089E">
            <w:r w:rsidRPr="00940B40">
              <w:t>As discussed in the Interim Report (p. 41) “Compounders pay manufacturers for the acquisition of drug.</w:t>
            </w:r>
            <w:r>
              <w:t xml:space="preserve"> </w:t>
            </w:r>
            <w:r w:rsidRPr="00940B40">
              <w:t xml:space="preserve"> It is</w:t>
            </w:r>
            <w:r>
              <w:t xml:space="preserve"> </w:t>
            </w:r>
            <w:r w:rsidRPr="00940B40">
              <w:t>understood that drug is sold by manufacturers according to the dispensed price per maximum amount (DPMA) as listed on the PBS.</w:t>
            </w:r>
            <w:r>
              <w:t xml:space="preserve"> </w:t>
            </w:r>
            <w:r w:rsidRPr="00940B40">
              <w:t xml:space="preserve"> However, those purchases are not defined by PBS use insofar as compounders purchase drug without specifying how it is to be on-sold for administration to patients; the quantum of PBS and non-PBS supply cannot currently be discerned.</w:t>
            </w:r>
            <w:r>
              <w:t>”</w:t>
            </w:r>
          </w:p>
        </w:tc>
      </w:tr>
      <w:tr w:rsidR="00EA02AC" w:rsidRPr="00AA3C84" w14:paraId="66DA0DE6" w14:textId="77777777" w:rsidTr="006B4873">
        <w:tc>
          <w:tcPr>
            <w:tcW w:w="2590" w:type="dxa"/>
          </w:tcPr>
          <w:p w14:paraId="3E9A2003" w14:textId="77777777" w:rsidR="00EA02AC" w:rsidRPr="00AA3C84" w:rsidRDefault="00EA02AC" w:rsidP="008B089E">
            <w:pPr>
              <w:spacing w:before="0" w:after="0"/>
            </w:pPr>
            <w:r w:rsidRPr="00AA3C84">
              <w:t>Pricing</w:t>
            </w:r>
          </w:p>
        </w:tc>
        <w:tc>
          <w:tcPr>
            <w:tcW w:w="5848" w:type="dxa"/>
          </w:tcPr>
          <w:p w14:paraId="39CAEB22" w14:textId="77777777" w:rsidR="00EA02AC" w:rsidRPr="00AA3C84" w:rsidRDefault="00EA02AC" w:rsidP="008B089E">
            <w:r w:rsidRPr="00AA3C84">
              <w:t xml:space="preserve">There was lack of engagement with jurisdictions regarding recent strategic agreements with Medicines Australia and the Generic and Biosimilar Medicines Australia. </w:t>
            </w:r>
            <w:r>
              <w:t xml:space="preserve"> </w:t>
            </w:r>
            <w:r w:rsidRPr="00AA3C84">
              <w:t xml:space="preserve">Resulting legislative amendments have had a financial impact on public hospitals, as sponsors have increased prices ahead of mandatory price disclosures. </w:t>
            </w:r>
            <w:r>
              <w:t xml:space="preserve"> </w:t>
            </w:r>
            <w:r w:rsidRPr="00AA3C84">
              <w:t>This should be considered in the context of the EFC Review and its recommendations to ensure parity between public and private hospitals, particularly with respect to:</w:t>
            </w:r>
          </w:p>
          <w:p w14:paraId="38AB3B3D" w14:textId="77777777" w:rsidR="00EA02AC" w:rsidRPr="00AA3C84" w:rsidRDefault="00EA02AC" w:rsidP="00E36C93">
            <w:pPr>
              <w:pStyle w:val="ListParagraph"/>
              <w:widowControl/>
              <w:numPr>
                <w:ilvl w:val="0"/>
                <w:numId w:val="62"/>
              </w:numPr>
              <w:spacing w:before="0" w:after="0"/>
              <w:rPr>
                <w:rFonts w:cstheme="majorHAnsi"/>
              </w:rPr>
            </w:pPr>
            <w:r w:rsidRPr="00AA3C84">
              <w:rPr>
                <w:rFonts w:cstheme="majorHAnsi"/>
              </w:rPr>
              <w:t>Amendment of EFC fee components and levels to add specific payments with respect to infusion devices, repurposing/reissue of compounded medicines, and provision of cancer medicines in rural areas (Recommendation 5)</w:t>
            </w:r>
          </w:p>
          <w:p w14:paraId="1C0C5C5E" w14:textId="77777777" w:rsidR="00EA02AC" w:rsidRPr="00AA3C84" w:rsidRDefault="00EA02AC" w:rsidP="00E36C93">
            <w:pPr>
              <w:pStyle w:val="ListParagraph"/>
              <w:widowControl/>
              <w:numPr>
                <w:ilvl w:val="0"/>
                <w:numId w:val="62"/>
              </w:numPr>
              <w:spacing w:before="0" w:after="0"/>
              <w:rPr>
                <w:rFonts w:cstheme="majorHAnsi"/>
              </w:rPr>
            </w:pPr>
            <w:r w:rsidRPr="00AA3C84">
              <w:rPr>
                <w:rFonts w:cstheme="majorHAnsi"/>
              </w:rPr>
              <w:t>Removing the distinction between public and private hospital prescribing to rationalise co-payments (Recommendation 18).</w:t>
            </w:r>
          </w:p>
          <w:p w14:paraId="21404762" w14:textId="77777777" w:rsidR="00EA02AC" w:rsidRPr="00AA3C84" w:rsidRDefault="00EA02AC" w:rsidP="00E36C93">
            <w:pPr>
              <w:pStyle w:val="ListParagraph"/>
              <w:widowControl/>
              <w:numPr>
                <w:ilvl w:val="0"/>
                <w:numId w:val="62"/>
              </w:numPr>
              <w:spacing w:before="0" w:after="0"/>
              <w:rPr>
                <w:rFonts w:cstheme="majorHAnsi"/>
              </w:rPr>
            </w:pPr>
            <w:r w:rsidRPr="00AA3C84">
              <w:rPr>
                <w:rFonts w:cstheme="majorHAnsi"/>
              </w:rPr>
              <w:t>Extending the current co-payment arrangements for EFC Schedule 1 medicines to Schedule II medicines to ensure patients are not differentially affected by co-payments (Recommendation 20)</w:t>
            </w:r>
          </w:p>
          <w:p w14:paraId="39FF4E26" w14:textId="77777777" w:rsidR="00EA02AC" w:rsidRPr="00AA3C84" w:rsidRDefault="00EA02AC" w:rsidP="00E36C93">
            <w:pPr>
              <w:pStyle w:val="ListParagraph"/>
              <w:widowControl/>
              <w:numPr>
                <w:ilvl w:val="0"/>
                <w:numId w:val="62"/>
              </w:numPr>
              <w:spacing w:before="0" w:after="0"/>
              <w:rPr>
                <w:rFonts w:cstheme="majorHAnsi"/>
              </w:rPr>
            </w:pPr>
            <w:r w:rsidRPr="00AA3C84">
              <w:rPr>
                <w:rFonts w:cstheme="majorHAnsi"/>
              </w:rPr>
              <w:t>Removing the distinction between public and private hospital setting with respect to PBS item codes (Recommendation 23)</w:t>
            </w:r>
          </w:p>
          <w:p w14:paraId="1265CF97" w14:textId="77777777" w:rsidR="00EA02AC" w:rsidRDefault="00EA02AC" w:rsidP="00E36C93">
            <w:pPr>
              <w:pStyle w:val="ListParagraph"/>
              <w:widowControl/>
              <w:numPr>
                <w:ilvl w:val="0"/>
                <w:numId w:val="62"/>
              </w:numPr>
              <w:spacing w:before="0" w:after="0"/>
              <w:rPr>
                <w:rFonts w:cstheme="majorHAnsi"/>
              </w:rPr>
            </w:pPr>
            <w:r w:rsidRPr="00AA3C84">
              <w:rPr>
                <w:rFonts w:cstheme="majorHAnsi"/>
              </w:rPr>
              <w:t>Removing the distinctions between public and private hospital setting with respect to EFC fees paid (Recommendation 24).</w:t>
            </w:r>
            <w:r>
              <w:rPr>
                <w:rFonts w:cstheme="majorHAnsi"/>
              </w:rPr>
              <w:t xml:space="preserve"> </w:t>
            </w:r>
          </w:p>
          <w:p w14:paraId="7EC48E9C" w14:textId="77777777" w:rsidR="008B089E" w:rsidRDefault="00EA02AC" w:rsidP="008B089E">
            <w:r w:rsidRPr="00C075CB">
              <w:t>Industry contributions to the National</w:t>
            </w:r>
            <w:r>
              <w:t xml:space="preserve"> </w:t>
            </w:r>
            <w:r w:rsidRPr="00AA3C84">
              <w:t>Medicines Traceability Framework consultation (2022) should be considered with respect to recommendation (14) per-mg pricing.</w:t>
            </w:r>
          </w:p>
          <w:p w14:paraId="002D8E72" w14:textId="77777777" w:rsidR="008B089E" w:rsidRDefault="00EA02AC" w:rsidP="008B089E">
            <w:r w:rsidRPr="00AA3C84">
              <w:t>Moving to a per-mg reimbursement model (Recommendation 14) may be the most economically efficient option for the purposes of Government reimbursement, but this is achieved through cost shifting of wastage onto providers.</w:t>
            </w:r>
            <w:r>
              <w:t xml:space="preserve"> </w:t>
            </w:r>
            <w:r w:rsidRPr="00AA3C84">
              <w:t xml:space="preserve"> This is anticipated to have significant financial impacts on service delivery, particularly for smaller, regional service providers.</w:t>
            </w:r>
          </w:p>
          <w:p w14:paraId="5220A5C0" w14:textId="77777777" w:rsidR="008B089E" w:rsidRDefault="00EA02AC" w:rsidP="008B089E">
            <w:r w:rsidRPr="00AA3C84">
              <w:t>The Review should reassess an extension to the wastage table—a mechanism to pay pharmacy for broken packs that could be repurposed to ensure appropriate payment for partially used vials—as a means to accelerate the implementation of the per-mg model.</w:t>
            </w:r>
          </w:p>
          <w:p w14:paraId="4FC73BBD" w14:textId="77777777" w:rsidR="008B089E" w:rsidRDefault="00EA02AC" w:rsidP="008B089E">
            <w:r w:rsidRPr="00AA3C84">
              <w:t>Price disclosure should apply across all sectors as a fundamental tenet to support long-term health system viability.</w:t>
            </w:r>
            <w:r>
              <w:t xml:space="preserve">   </w:t>
            </w:r>
            <w:r w:rsidRPr="00AA3C84">
              <w:t>Some EFC medicines will be included in Price Disclosure, which may reduce the discounting of drug prices at the hospital level, with only discounts exceeding the relevant threshold flowing on to the PBS-subsidised prices.</w:t>
            </w:r>
          </w:p>
          <w:p w14:paraId="233DAC1C" w14:textId="5AAA3BDC" w:rsidR="00EA02AC" w:rsidRPr="00AA3C84" w:rsidRDefault="00EA02AC" w:rsidP="008B089E">
            <w:r>
              <w:t>S</w:t>
            </w:r>
            <w:r w:rsidRPr="00AA3C84">
              <w:t xml:space="preserve">uppliers </w:t>
            </w:r>
            <w:r>
              <w:t xml:space="preserve">occasionally </w:t>
            </w:r>
            <w:r w:rsidRPr="00AA3C84">
              <w:t xml:space="preserve">set their prices </w:t>
            </w:r>
            <w:r>
              <w:t>above</w:t>
            </w:r>
            <w:r w:rsidRPr="00AA3C84">
              <w:t xml:space="preserve"> the PBS price, with hospital and community pharmacies forced to ‘cover’ the cost differential. </w:t>
            </w:r>
            <w:r>
              <w:t xml:space="preserve"> </w:t>
            </w:r>
            <w:r w:rsidRPr="00AA3C84">
              <w:t xml:space="preserve">The Recommendations of the Interim Report do not address the critical issue of pharmacies not having guaranteed access to (s100) EFC medicines at prices not higher than the PBS reimbursement price. </w:t>
            </w:r>
            <w:r>
              <w:t xml:space="preserve"> </w:t>
            </w:r>
            <w:r w:rsidRPr="00AA3C84">
              <w:t>Private hospitals carry substantial costs, particularly in the context of frequent drug shortages and supply constraints.</w:t>
            </w:r>
          </w:p>
        </w:tc>
        <w:tc>
          <w:tcPr>
            <w:tcW w:w="5520" w:type="dxa"/>
          </w:tcPr>
          <w:p w14:paraId="5D99662B" w14:textId="77777777" w:rsidR="008B089E" w:rsidRDefault="00EA02AC" w:rsidP="008B089E">
            <w:r>
              <w:t>Comment referencing a ‘lack of engagement’</w:t>
            </w:r>
            <w:r w:rsidRPr="00AA3C84">
              <w:t xml:space="preserve"> appears to refer to engagement between the </w:t>
            </w:r>
            <w:r>
              <w:t>Department</w:t>
            </w:r>
            <w:r w:rsidRPr="00AA3C84">
              <w:t xml:space="preserve"> and </w:t>
            </w:r>
            <w:r>
              <w:t xml:space="preserve">State/Territory </w:t>
            </w:r>
            <w:r w:rsidRPr="00AA3C84">
              <w:t>jurisdictions in price agreement</w:t>
            </w:r>
            <w:r>
              <w:t xml:space="preserve"> negotiations</w:t>
            </w:r>
            <w:r w:rsidRPr="00AA3C84">
              <w:t xml:space="preserve"> between Government and the various </w:t>
            </w:r>
            <w:r>
              <w:t>i</w:t>
            </w:r>
            <w:r w:rsidRPr="00AA3C84">
              <w:t xml:space="preserve">ndustry representative bodies.  </w:t>
            </w:r>
          </w:p>
          <w:p w14:paraId="3E62CED2" w14:textId="77777777" w:rsidR="008B089E" w:rsidRDefault="00EA02AC" w:rsidP="008B089E">
            <w:r w:rsidRPr="00AA3C84">
              <w:t xml:space="preserve">The Review agrees that implementation of the recommendations it has put forward, particularly Recommendation 14, will require engagement with </w:t>
            </w:r>
            <w:r>
              <w:t>the State and Territory</w:t>
            </w:r>
            <w:r w:rsidRPr="00AA3C84">
              <w:t xml:space="preserve"> jurisdictions to ensure that all possible </w:t>
            </w:r>
            <w:r>
              <w:t xml:space="preserve">options and </w:t>
            </w:r>
            <w:r w:rsidRPr="00AA3C84">
              <w:t xml:space="preserve">consequences </w:t>
            </w:r>
            <w:r>
              <w:t>of</w:t>
            </w:r>
            <w:r w:rsidRPr="00AA3C84">
              <w:t xml:space="preserve"> amending the existing EFC funding arrangements are duly considered.</w:t>
            </w:r>
          </w:p>
          <w:p w14:paraId="55ABAE37" w14:textId="77777777" w:rsidR="008B089E" w:rsidRDefault="00EA02AC" w:rsidP="008B089E">
            <w:r w:rsidRPr="00AF7088">
              <w:t>As reported in the Interim Report (p. 171), manufacturers suggested that a ‘wastage table’ could be employed to compensate compounders in hospital settings whose low service volumes do not enable them to fully utilise vial contents (i.e., establishing carve-outs from the adoption of a per-mg reimbursement model).  However, as noted by the Review (p. 183), operating a system of carve-outs would be administratively complex and may result in unintended consequences with respect to how providers claim for full/broken packs.  Moreover, insufficient data were provided to the Review to establish an appropriate threshold of throughput for the application of carve-outs.</w:t>
            </w:r>
          </w:p>
          <w:p w14:paraId="38511F55" w14:textId="77777777" w:rsidR="008B089E" w:rsidRDefault="00EA02AC" w:rsidP="008B089E">
            <w:r w:rsidRPr="00AA3C84">
              <w:t>It is the understanding of the Review that price disclosure appl</w:t>
            </w:r>
            <w:r>
              <w:t>ies</w:t>
            </w:r>
            <w:r w:rsidRPr="00AA3C84">
              <w:t xml:space="preserve"> to </w:t>
            </w:r>
            <w:r>
              <w:t xml:space="preserve">medicines </w:t>
            </w:r>
            <w:r w:rsidRPr="00AA3C84">
              <w:t>suppl</w:t>
            </w:r>
            <w:r>
              <w:t>ied</w:t>
            </w:r>
            <w:r w:rsidRPr="00AA3C84">
              <w:t xml:space="preserve"> via the EFC.  </w:t>
            </w:r>
          </w:p>
          <w:p w14:paraId="2B512A2E" w14:textId="77777777" w:rsidR="008B089E" w:rsidRDefault="00EA02AC" w:rsidP="008B089E">
            <w:r w:rsidRPr="00AF7088">
              <w:t>Conduct of the EFC Review in the context of other Reviews is addressed in Section 7 of the Interim Report and is elaborated further in Section 4 below.</w:t>
            </w:r>
          </w:p>
          <w:p w14:paraId="1265CF9A" w14:textId="79D995B5" w:rsidR="00EA02AC" w:rsidRPr="00AA3C84" w:rsidRDefault="00EA02AC" w:rsidP="00E40950">
            <w:r>
              <w:t xml:space="preserve">The purported practice by some suppliers of setting </w:t>
            </w:r>
            <w:r w:rsidRPr="00AA3C84">
              <w:t>their prices at levels that exceed the PBS price was not visible to the Review</w:t>
            </w:r>
            <w:r>
              <w:t>; th</w:t>
            </w:r>
            <w:r w:rsidRPr="00AA3C84">
              <w:t xml:space="preserve">is matter </w:t>
            </w:r>
            <w:r>
              <w:t>warrants</w:t>
            </w:r>
            <w:r w:rsidRPr="00AA3C84">
              <w:t xml:space="preserve"> further investigation.</w:t>
            </w:r>
          </w:p>
        </w:tc>
      </w:tr>
      <w:tr w:rsidR="00EA02AC" w:rsidRPr="00AA3C84" w14:paraId="0DE0BF0E" w14:textId="77777777" w:rsidTr="006B4873">
        <w:tc>
          <w:tcPr>
            <w:tcW w:w="2590" w:type="dxa"/>
          </w:tcPr>
          <w:p w14:paraId="56543148" w14:textId="77777777" w:rsidR="00EA02AC" w:rsidRPr="00AA3C84" w:rsidRDefault="00EA02AC" w:rsidP="008B089E">
            <w:pPr>
              <w:spacing w:before="0" w:after="0"/>
            </w:pPr>
            <w:r w:rsidRPr="00AA3C84">
              <w:t>Purchasing</w:t>
            </w:r>
          </w:p>
        </w:tc>
        <w:tc>
          <w:tcPr>
            <w:tcW w:w="5848" w:type="dxa"/>
          </w:tcPr>
          <w:p w14:paraId="04F9D9DF" w14:textId="77777777" w:rsidR="008B089E" w:rsidRDefault="00EA02AC" w:rsidP="008B089E">
            <w:r w:rsidRPr="00AA3C84">
              <w:t>Consideration of Recommendation 3 (</w:t>
            </w:r>
            <w:r>
              <w:t xml:space="preserve">i.e., </w:t>
            </w:r>
            <w:r w:rsidRPr="00AA3C84">
              <w:t xml:space="preserve">direct purchasing by the Commonwealth), should reference lessons learned from the Department’s previous Section 100 IVF/GIFT program. </w:t>
            </w:r>
            <w:r>
              <w:t xml:space="preserve"> </w:t>
            </w:r>
            <w:r w:rsidRPr="00AA3C84">
              <w:t xml:space="preserve">This program historically utilised an approach similar to that recommended in the Review, including centralised payments to Sponsors and a distribution system that was delinked from purchasing. </w:t>
            </w:r>
            <w:r>
              <w:t xml:space="preserve"> </w:t>
            </w:r>
            <w:r w:rsidRPr="00AA3C84">
              <w:t>The financial and logistical arrangements for this program were revised in 2016. The circumstances surrounding that change may provide practical information for consideration.</w:t>
            </w:r>
          </w:p>
          <w:p w14:paraId="5270B06F" w14:textId="77777777" w:rsidR="008B089E" w:rsidRDefault="00EA02AC" w:rsidP="008B089E">
            <w:r w:rsidRPr="00AA3C84">
              <w:t>Further detail on proposed processes and benefits of Commonwealth procurement would be useful.</w:t>
            </w:r>
          </w:p>
          <w:p w14:paraId="4ADDABC9" w14:textId="77777777" w:rsidR="00E40950" w:rsidRDefault="00EA02AC" w:rsidP="00E40950">
            <w:r w:rsidRPr="00AA3C84">
              <w:t>NSW Health and HealthShare have implemented a standardised procurement approach for third-party compounding of cancer medicines with clinicians from local health districts</w:t>
            </w:r>
            <w:r w:rsidR="008B089E">
              <w:t>.</w:t>
            </w:r>
          </w:p>
          <w:p w14:paraId="5EF283F2" w14:textId="4002EA36" w:rsidR="00E40950" w:rsidRDefault="00E40950" w:rsidP="00E40950">
            <w:r w:rsidRPr="00E40950">
              <w:t>The Interim Report inaccurately states that drug is sold by manufacturers according to the dispensed price per maximum amount (DPMA) as listed on the PBS (Section 3); drug is sold by manufacturers according to the approved ex-manufacturer price (AEMP).</w:t>
            </w:r>
          </w:p>
          <w:p w14:paraId="616BEFCE" w14:textId="2C762106" w:rsidR="00EA02AC" w:rsidRPr="00AA3C84" w:rsidRDefault="00EA02AC" w:rsidP="00E40950">
            <w:r w:rsidRPr="00AA3C84">
              <w:t xml:space="preserve">Large private compounders mark-up medicine costs to hospitals. </w:t>
            </w:r>
            <w:r>
              <w:t xml:space="preserve"> </w:t>
            </w:r>
            <w:r w:rsidRPr="00AA3C84">
              <w:t xml:space="preserve">This results in compounders making a profit on the medicine itself, and not only the services they are engaged to deliver. </w:t>
            </w:r>
            <w:r>
              <w:t xml:space="preserve"> </w:t>
            </w:r>
            <w:r w:rsidRPr="00AA3C84">
              <w:t xml:space="preserve">This practice distorts the pricing ecosystem in Australia, as manufacturers are required to report their pricing data and discounts provided in-market as part of the price disclosure process under the National Health Act. </w:t>
            </w:r>
          </w:p>
        </w:tc>
        <w:tc>
          <w:tcPr>
            <w:tcW w:w="5520" w:type="dxa"/>
          </w:tcPr>
          <w:p w14:paraId="57279FB2" w14:textId="77777777" w:rsidR="008B089E" w:rsidRDefault="00EA02AC" w:rsidP="008B089E">
            <w:r>
              <w:t xml:space="preserve">In </w:t>
            </w:r>
            <w:r w:rsidRPr="00AA3C84">
              <w:t>Recommendation 3</w:t>
            </w:r>
            <w:r>
              <w:t>,</w:t>
            </w:r>
            <w:r w:rsidRPr="00AA3C84">
              <w:t xml:space="preserve"> the Review </w:t>
            </w:r>
            <w:r>
              <w:t>has recommended exploring whether it is viable for Government to</w:t>
            </w:r>
            <w:r w:rsidRPr="00AA3C84">
              <w:t xml:space="preserve"> </w:t>
            </w:r>
            <w:r>
              <w:t>undertake</w:t>
            </w:r>
            <w:r w:rsidRPr="00AA3C84">
              <w:t xml:space="preserve"> direct purchas</w:t>
            </w:r>
            <w:r>
              <w:t>ing</w:t>
            </w:r>
            <w:r w:rsidRPr="00AA3C84">
              <w:t xml:space="preserve">.  The provision of a number of examples where this has occurred is helpful in informing further work should the Government </w:t>
            </w:r>
            <w:r>
              <w:t>wish</w:t>
            </w:r>
            <w:r w:rsidRPr="00AA3C84">
              <w:t xml:space="preserve"> to investigate </w:t>
            </w:r>
            <w:r>
              <w:t>this</w:t>
            </w:r>
            <w:r w:rsidRPr="00AA3C84">
              <w:t xml:space="preserve"> option further.</w:t>
            </w:r>
          </w:p>
          <w:p w14:paraId="529BE689" w14:textId="77777777" w:rsidR="008B089E" w:rsidRDefault="00EA02AC" w:rsidP="008B089E">
            <w:r w:rsidRPr="00AA3C84">
              <w:t xml:space="preserve">The Review acknowledges </w:t>
            </w:r>
            <w:r>
              <w:t>the</w:t>
            </w:r>
            <w:r w:rsidRPr="00AA3C84">
              <w:t xml:space="preserve"> distinction </w:t>
            </w:r>
            <w:r>
              <w:t xml:space="preserve">between the use of DPMA and AEMP, </w:t>
            </w:r>
            <w:r w:rsidRPr="00AA3C84">
              <w:t xml:space="preserve">and notes above the challenge this presents to the comparison of data on in-line sales with those on PBS reimbursement. </w:t>
            </w:r>
          </w:p>
          <w:p w14:paraId="77AB9E31" w14:textId="26DBA028" w:rsidR="00EA02AC" w:rsidRPr="00AA3C84" w:rsidRDefault="00EA02AC" w:rsidP="008B089E">
            <w:r>
              <w:t>The purported practice of third-party compounders utilising mark-ups to generate profit on the sale of medicines was not visible to the Review; th</w:t>
            </w:r>
            <w:r w:rsidRPr="00AA3C84">
              <w:t xml:space="preserve">is matter </w:t>
            </w:r>
            <w:r>
              <w:t>warrants</w:t>
            </w:r>
            <w:r w:rsidRPr="00AA3C84">
              <w:t xml:space="preserve"> further investigation.</w:t>
            </w:r>
          </w:p>
        </w:tc>
      </w:tr>
      <w:tr w:rsidR="00EA02AC" w:rsidRPr="00AA3C84" w14:paraId="19FA02E3" w14:textId="77777777" w:rsidTr="006B4873">
        <w:tc>
          <w:tcPr>
            <w:tcW w:w="2590" w:type="dxa"/>
          </w:tcPr>
          <w:p w14:paraId="020E3C4E" w14:textId="77777777" w:rsidR="00EA02AC" w:rsidRPr="00AA3C84" w:rsidRDefault="00EA02AC" w:rsidP="008B089E">
            <w:pPr>
              <w:spacing w:before="0" w:after="0"/>
            </w:pPr>
            <w:r w:rsidRPr="00AA3C84">
              <w:t>Rebates</w:t>
            </w:r>
          </w:p>
        </w:tc>
        <w:tc>
          <w:tcPr>
            <w:tcW w:w="5848" w:type="dxa"/>
          </w:tcPr>
          <w:p w14:paraId="772C22FF" w14:textId="77777777" w:rsidR="00EA02AC" w:rsidRPr="00AA3C84" w:rsidRDefault="00EA02AC" w:rsidP="008B089E">
            <w:r w:rsidRPr="00AA3C84">
              <w:t>Rebates are not strictly collected to reconcile differences between an EFC product’s publicly visible list price and any special pricing arrangements in place; in practice, rebates are based solely on special pricing arrangements, with monthly invoices sent to manufacturers</w:t>
            </w:r>
            <w:r>
              <w:t>.</w:t>
            </w:r>
          </w:p>
        </w:tc>
        <w:tc>
          <w:tcPr>
            <w:tcW w:w="5520" w:type="dxa"/>
          </w:tcPr>
          <w:p w14:paraId="73478659" w14:textId="77777777" w:rsidR="00EA02AC" w:rsidRPr="00AA3C84" w:rsidRDefault="00EA02AC" w:rsidP="008B089E">
            <w:pPr>
              <w:spacing w:before="0" w:after="0"/>
            </w:pPr>
          </w:p>
        </w:tc>
      </w:tr>
      <w:tr w:rsidR="00EA02AC" w:rsidRPr="00AA3C84" w14:paraId="3DEA071E" w14:textId="77777777" w:rsidTr="006B4873">
        <w:tc>
          <w:tcPr>
            <w:tcW w:w="2590" w:type="dxa"/>
          </w:tcPr>
          <w:p w14:paraId="274D905D" w14:textId="77777777" w:rsidR="00EA02AC" w:rsidRPr="00AA3C84" w:rsidRDefault="00EA02AC" w:rsidP="008B089E">
            <w:pPr>
              <w:spacing w:before="0" w:after="0"/>
            </w:pPr>
            <w:r w:rsidRPr="00AA3C84">
              <w:t>Safety</w:t>
            </w:r>
          </w:p>
        </w:tc>
        <w:tc>
          <w:tcPr>
            <w:tcW w:w="5848" w:type="dxa"/>
          </w:tcPr>
          <w:p w14:paraId="5DD7FEA0" w14:textId="77777777" w:rsidR="008B089E" w:rsidRDefault="00EA02AC" w:rsidP="008B089E">
            <w:r w:rsidRPr="00AA3C84">
              <w:t>Aseptic suites with laminar flow cabinets may increase operator exposure to product; a risk assessment is required before concluding that non-cytotoxic agents may be safely compounded in such settings.</w:t>
            </w:r>
          </w:p>
          <w:p w14:paraId="570BFDEA" w14:textId="77777777" w:rsidR="008B089E" w:rsidRDefault="00EA02AC" w:rsidP="008B089E">
            <w:r w:rsidRPr="00AA3C84">
              <w:t>Discussion about repurposing prepared doses does not sufficiently address the risks with such practices. Requirements to mitigate such risks are described in both USP &lt;797&gt; and PIC/S PE 010-4.</w:t>
            </w:r>
          </w:p>
          <w:p w14:paraId="36DD21AF" w14:textId="77777777" w:rsidR="008B089E" w:rsidRDefault="00EA02AC" w:rsidP="008B089E">
            <w:r w:rsidRPr="00AA3C84">
              <w:t xml:space="preserve">The Review appears to incorrectly associate vial sharing with off-label use (Section 5.3.2). </w:t>
            </w:r>
          </w:p>
          <w:p w14:paraId="15D023F5" w14:textId="0F86865C" w:rsidR="00EA02AC" w:rsidRPr="00AA3C84" w:rsidRDefault="00EA02AC" w:rsidP="008B089E">
            <w:r w:rsidRPr="00AA3C84">
              <w:t>The adverse-events analysis does not seem to be of relevance other than implying that EFC listing leads to increased deliberate vial sharing and, by extension, adverse events.</w:t>
            </w:r>
          </w:p>
        </w:tc>
        <w:tc>
          <w:tcPr>
            <w:tcW w:w="5520" w:type="dxa"/>
          </w:tcPr>
          <w:p w14:paraId="7E5B3595" w14:textId="77777777" w:rsidR="008B089E" w:rsidRDefault="00EA02AC" w:rsidP="008B089E">
            <w:r w:rsidRPr="006F3FDC">
              <w:t xml:space="preserve">Recommendation 5 includes scope for expansion of EFC payments to include a fee for </w:t>
            </w:r>
            <w:r>
              <w:t xml:space="preserve">dose </w:t>
            </w:r>
            <w:r w:rsidRPr="006F3FDC">
              <w:t xml:space="preserve">repurposing activities. Consideration of the </w:t>
            </w:r>
            <w:r>
              <w:t xml:space="preserve">clinical </w:t>
            </w:r>
            <w:r w:rsidRPr="006F3FDC">
              <w:t>risk associated with those practices is</w:t>
            </w:r>
            <w:r>
              <w:t xml:space="preserve"> out-of-</w:t>
            </w:r>
            <w:r w:rsidRPr="006F3FDC">
              <w:t xml:space="preserve">scope of the Review. </w:t>
            </w:r>
          </w:p>
          <w:p w14:paraId="7B71E1DA" w14:textId="77777777" w:rsidR="008B089E" w:rsidRDefault="00EA02AC" w:rsidP="008B089E">
            <w:r w:rsidRPr="006F3FDC">
              <w:t>Section 5.3.2</w:t>
            </w:r>
            <w:r>
              <w:t xml:space="preserve"> of the Interim Report (p. 150)</w:t>
            </w:r>
            <w:r w:rsidRPr="006F3FDC">
              <w:t xml:space="preserve"> acknowledge</w:t>
            </w:r>
            <w:r>
              <w:t>s</w:t>
            </w:r>
            <w:r w:rsidRPr="006F3FDC">
              <w:t xml:space="preserve"> that some of the </w:t>
            </w:r>
            <w:r>
              <w:t>surplus drug</w:t>
            </w:r>
            <w:r w:rsidRPr="006F3FDC">
              <w:t xml:space="preserve"> </w:t>
            </w:r>
            <w:r>
              <w:t>generated through</w:t>
            </w:r>
            <w:r w:rsidRPr="006F3FDC">
              <w:t xml:space="preserve"> the practice of vial sharing may be used for purposes other than supply via the PBS, including compassionate use and</w:t>
            </w:r>
            <w:r>
              <w:t>,</w:t>
            </w:r>
            <w:r w:rsidRPr="006F3FDC">
              <w:t xml:space="preserve"> potentially</w:t>
            </w:r>
            <w:r>
              <w:t>,</w:t>
            </w:r>
            <w:r w:rsidRPr="006F3FDC">
              <w:t xml:space="preserve"> off-label use. </w:t>
            </w:r>
            <w:r>
              <w:t xml:space="preserve"> The Review did not assert</w:t>
            </w:r>
            <w:r w:rsidRPr="006F3FDC">
              <w:t xml:space="preserve"> </w:t>
            </w:r>
            <w:r>
              <w:t>that surplus drug</w:t>
            </w:r>
            <w:r w:rsidRPr="006F3FDC">
              <w:t xml:space="preserve"> arising from the practice of vial sharing </w:t>
            </w:r>
            <w:r>
              <w:t>is directed to</w:t>
            </w:r>
            <w:r w:rsidRPr="006F3FDC">
              <w:t xml:space="preserve"> off-label use.</w:t>
            </w:r>
            <w:r>
              <w:t xml:space="preserve"> </w:t>
            </w:r>
            <w:r w:rsidRPr="006F3FDC">
              <w:t xml:space="preserve"> As the Review did not have visibility to the quantum of vial sharing, </w:t>
            </w:r>
            <w:r>
              <w:t>n</w:t>
            </w:r>
            <w:r w:rsidRPr="006F3FDC">
              <w:t xml:space="preserve">or the purposes for which </w:t>
            </w:r>
            <w:r>
              <w:t>surplus drug</w:t>
            </w:r>
            <w:r w:rsidRPr="006F3FDC">
              <w:t xml:space="preserve"> w</w:t>
            </w:r>
            <w:r>
              <w:t>as</w:t>
            </w:r>
            <w:r w:rsidRPr="006F3FDC">
              <w:t xml:space="preserve"> used, it </w:t>
            </w:r>
            <w:r>
              <w:t>was</w:t>
            </w:r>
            <w:r w:rsidRPr="006F3FDC">
              <w:t xml:space="preserve"> not possible to quantify the extent to which </w:t>
            </w:r>
            <w:r>
              <w:t>surplus drug</w:t>
            </w:r>
            <w:r w:rsidRPr="006F3FDC">
              <w:t xml:space="preserve"> arising from vial sharing </w:t>
            </w:r>
            <w:r>
              <w:t>is</w:t>
            </w:r>
            <w:r w:rsidRPr="006F3FDC">
              <w:t xml:space="preserve"> channelled back into PBS supply in accordance with registered indications, versus other avenues </w:t>
            </w:r>
            <w:r>
              <w:t>of</w:t>
            </w:r>
            <w:r w:rsidRPr="006F3FDC">
              <w:t xml:space="preserve"> use.</w:t>
            </w:r>
          </w:p>
          <w:p w14:paraId="0778BCA7" w14:textId="4BB1B4CC" w:rsidR="00EA02AC" w:rsidRPr="008B089E" w:rsidRDefault="00EA02AC" w:rsidP="008B089E">
            <w:r w:rsidRPr="006F3FDC">
              <w:t xml:space="preserve">The analysis of adverse events fulfils one of the specific terms of reference </w:t>
            </w:r>
            <w:r>
              <w:t>of</w:t>
            </w:r>
            <w:r w:rsidRPr="006F3FDC">
              <w:t xml:space="preserve"> the EFC Review</w:t>
            </w:r>
            <w:r>
              <w:t xml:space="preserve">: </w:t>
            </w:r>
            <w:r w:rsidRPr="006F3FDC">
              <w:t xml:space="preserve">to examine whether the operation of the EFC has </w:t>
            </w:r>
            <w:r>
              <w:t xml:space="preserve">had </w:t>
            </w:r>
            <w:r w:rsidRPr="006F3FDC">
              <w:t>any unintended safety consequences.</w:t>
            </w:r>
            <w:r>
              <w:t xml:space="preserve"> </w:t>
            </w:r>
            <w:r w:rsidRPr="006F3FDC">
              <w:t xml:space="preserve"> The</w:t>
            </w:r>
            <w:r>
              <w:t xml:space="preserve"> analysis</w:t>
            </w:r>
            <w:r w:rsidRPr="006F3FDC">
              <w:t xml:space="preserve"> conclu</w:t>
            </w:r>
            <w:r>
              <w:t>ded</w:t>
            </w:r>
            <w:r w:rsidRPr="006F3FDC">
              <w:t xml:space="preserve"> that there is no evidence of a link between the </w:t>
            </w:r>
            <w:r>
              <w:t>remuneration</w:t>
            </w:r>
            <w:r w:rsidRPr="006F3FDC">
              <w:t xml:space="preserve"> of a product </w:t>
            </w:r>
            <w:r>
              <w:t xml:space="preserve">via the EFC </w:t>
            </w:r>
            <w:r w:rsidRPr="006F3FDC">
              <w:t>and an increased risk of adverse events</w:t>
            </w:r>
            <w:r>
              <w:t xml:space="preserve"> associated with that product</w:t>
            </w:r>
            <w:r w:rsidRPr="006F3FDC">
              <w:t xml:space="preserve"> (</w:t>
            </w:r>
            <w:r>
              <w:t>p. 158</w:t>
            </w:r>
            <w:r w:rsidRPr="006F3FDC">
              <w:t>)</w:t>
            </w:r>
            <w:r>
              <w:t>.</w:t>
            </w:r>
          </w:p>
        </w:tc>
      </w:tr>
      <w:tr w:rsidR="00EA02AC" w:rsidRPr="00AA3C84" w14:paraId="6DE38D16" w14:textId="77777777" w:rsidTr="006B4873">
        <w:tc>
          <w:tcPr>
            <w:tcW w:w="2590" w:type="dxa"/>
          </w:tcPr>
          <w:p w14:paraId="561FE96E" w14:textId="77777777" w:rsidR="00EA02AC" w:rsidRPr="00AA3C84" w:rsidRDefault="00EA02AC" w:rsidP="008B089E">
            <w:pPr>
              <w:spacing w:before="0" w:after="0"/>
            </w:pPr>
            <w:r w:rsidRPr="00AA3C84">
              <w:t>Stability testing</w:t>
            </w:r>
          </w:p>
        </w:tc>
        <w:tc>
          <w:tcPr>
            <w:tcW w:w="5848" w:type="dxa"/>
          </w:tcPr>
          <w:p w14:paraId="53F6C6CC" w14:textId="77777777" w:rsidR="008B089E" w:rsidRDefault="00EA02AC" w:rsidP="008B089E">
            <w:r w:rsidRPr="00AA3C84">
              <w:t xml:space="preserve">In the Interim Report, discussion of stability testing centres </w:t>
            </w:r>
            <w:r>
              <w:t xml:space="preserve">on </w:t>
            </w:r>
            <w:r w:rsidRPr="00AA3C84">
              <w:t xml:space="preserve">the role of TGA-licensed compounders, who undertake stability testing in part to gain commercial competitive advantage. </w:t>
            </w:r>
            <w:r>
              <w:t xml:space="preserve"> </w:t>
            </w:r>
            <w:r w:rsidRPr="00AA3C84">
              <w:t xml:space="preserve">More emphasis should be placed on the drug manufacturers, who already hold much of this information. </w:t>
            </w:r>
            <w:r>
              <w:t xml:space="preserve"> </w:t>
            </w:r>
            <w:r w:rsidRPr="00AA3C84">
              <w:t>There are examples of manufacturers providing disparate product information across national markets (e.g., PI for bevacizumab denotes physical and chemical stability for 24 hours under refrigeration in Australia, but 30 days under refrigeration plus an additional 48 hours below 30°C in the UK).</w:t>
            </w:r>
          </w:p>
          <w:p w14:paraId="524A1845" w14:textId="77777777" w:rsidR="008B089E" w:rsidRDefault="00EA02AC" w:rsidP="008B089E">
            <w:r w:rsidRPr="001021C9">
              <w:t>With respect to extending a product’s expiry beyond that specified in the manufacturer’s product information, there is an important distinction with respect to chemical stability (which may be demonstrated via testing) and aseptic assurance (which comprises a critical safety concern, as the compounded product may not contain an anti-microbial agent).</w:t>
            </w:r>
          </w:p>
          <w:p w14:paraId="1120C256" w14:textId="77777777" w:rsidR="008B089E" w:rsidRDefault="00EA02AC" w:rsidP="008B089E">
            <w:r w:rsidRPr="00AA3C84">
              <w:t>GMP standards applied to non-TGA licensed compounders (i.e., public and private hospital-based and community pharmacy compounders) may proscribe these facilities from extending expiry of prepared products (e.g., USP &lt;797&gt; denotes a maximum expiry of 48 hours for preparations stored at room temperature or 14 days under refrigeration).</w:t>
            </w:r>
          </w:p>
          <w:p w14:paraId="67027B80" w14:textId="77777777" w:rsidR="008B089E" w:rsidRDefault="00EA02AC" w:rsidP="008B089E">
            <w:r w:rsidRPr="00AA3C84">
              <w:t xml:space="preserve">No evidence has been provided by the Review to support the reported assertion by ‘regulatory experts’ that the TGA considers a compounded infusion to be newly manufactured and thus eligible for the ascription of extended expiry. </w:t>
            </w:r>
            <w:r>
              <w:t xml:space="preserve"> </w:t>
            </w:r>
            <w:r w:rsidRPr="00AA3C84">
              <w:t>It is unclear upon what purported legal or regulatory basis a compounder may depart from the Product Information provided by a manufacturer.</w:t>
            </w:r>
          </w:p>
          <w:p w14:paraId="48889BAE" w14:textId="77777777" w:rsidR="008B089E" w:rsidRDefault="00EA02AC" w:rsidP="008B089E">
            <w:r w:rsidRPr="00AA3C84">
              <w:t xml:space="preserve">GMP guidelines applicable to compounded medicines issued by the TGA state, “The expiry date applied to a product should be as short as possible, and only sufficient to allow the product to be manufactured, supplied and administered to the patient. </w:t>
            </w:r>
            <w:r>
              <w:t xml:space="preserve"> </w:t>
            </w:r>
            <w:r w:rsidRPr="00AA3C84">
              <w:t>The application of periods longer than the minimum necessary or extended expiry dates for economic reasons is not permitted” (Compounded medicines and good manufacturing practice (GMP)</w:t>
            </w:r>
            <w:r>
              <w:t>—</w:t>
            </w:r>
            <w:r w:rsidRPr="00AA3C84">
              <w:t>Guide to the interpretation of the PIC/S guide to GMP for compounded medicinal products, p. 23).</w:t>
            </w:r>
          </w:p>
          <w:p w14:paraId="09542925" w14:textId="358849EB" w:rsidR="00EA02AC" w:rsidRPr="00AA3C84" w:rsidRDefault="00EA02AC" w:rsidP="008B089E">
            <w:r w:rsidRPr="00AA3C84">
              <w:t>Compounders may be selling medicines with extended expiry to health services in a manner that is inconsistent with the PI and without consent of the relevant manufacturer.</w:t>
            </w:r>
          </w:p>
        </w:tc>
        <w:tc>
          <w:tcPr>
            <w:tcW w:w="5520" w:type="dxa"/>
          </w:tcPr>
          <w:p w14:paraId="49338EB3" w14:textId="77777777" w:rsidR="008B089E" w:rsidRDefault="00EA02AC" w:rsidP="008B089E">
            <w:r w:rsidRPr="00AA3C84">
              <w:t xml:space="preserve">The additional information is noted. </w:t>
            </w:r>
            <w:r>
              <w:t xml:space="preserve"> </w:t>
            </w:r>
            <w:r w:rsidRPr="00AA3C84">
              <w:t xml:space="preserve">Conditions of product registration, including duration of stability as stipulated in approved </w:t>
            </w:r>
            <w:r>
              <w:t>p</w:t>
            </w:r>
            <w:r w:rsidRPr="00AA3C84">
              <w:t xml:space="preserve">roduct </w:t>
            </w:r>
            <w:r>
              <w:t>i</w:t>
            </w:r>
            <w:r w:rsidRPr="00AA3C84">
              <w:t>nformation documents, were beyond the direct scope of th</w:t>
            </w:r>
            <w:r>
              <w:t>e</w:t>
            </w:r>
            <w:r w:rsidRPr="00AA3C84">
              <w:t xml:space="preserve"> Review.</w:t>
            </w:r>
            <w:r>
              <w:t xml:space="preserve"> </w:t>
            </w:r>
            <w:r w:rsidRPr="00AA3C84">
              <w:t xml:space="preserve"> </w:t>
            </w:r>
            <w:r>
              <w:t>D</w:t>
            </w:r>
            <w:r w:rsidRPr="00AA3C84">
              <w:t xml:space="preserve">iscussion of stability testing </w:t>
            </w:r>
            <w:r>
              <w:t xml:space="preserve">in the Interim Report </w:t>
            </w:r>
            <w:r w:rsidRPr="00AA3C84">
              <w:t xml:space="preserve">focused on whether the conduct of such testing by third-party compounders was sufficiently remunerated under the existing EFC payment system, and whether expansion of stability testing would improve access to cancer medicines, particularly for patients in rural and remote areas. </w:t>
            </w:r>
            <w:r>
              <w:t xml:space="preserve"> </w:t>
            </w:r>
            <w:r w:rsidRPr="00AA3C84">
              <w:t>There were insufficient data provided to the Review to substantiate the costs associated with stability testing and therefore to make recommendations regarding remuneration specific to stability testing services.</w:t>
            </w:r>
          </w:p>
          <w:p w14:paraId="26ADA018" w14:textId="54AE9915" w:rsidR="00EA02AC" w:rsidRPr="00AA3C84" w:rsidRDefault="00EA02AC" w:rsidP="008B089E">
            <w:r w:rsidRPr="00AA3C84">
              <w:t xml:space="preserve">Recommendation 11 calls for </w:t>
            </w:r>
            <w:r>
              <w:t>an</w:t>
            </w:r>
            <w:r w:rsidRPr="00AA3C84">
              <w:t xml:space="preserve"> investigation of the requirements and feasibility of establishing a National Stability Testing Centre. </w:t>
            </w:r>
            <w:r>
              <w:t xml:space="preserve"> </w:t>
            </w:r>
            <w:r w:rsidRPr="00AA3C84">
              <w:t xml:space="preserve">The Review acknowledges input provided during the consultation </w:t>
            </w:r>
            <w:r>
              <w:t>regarding</w:t>
            </w:r>
            <w:r w:rsidRPr="00AA3C84">
              <w:t xml:space="preserve"> potential contradictions that may emerge between establishing such a centre with respect to individual product registration, conditions </w:t>
            </w:r>
            <w:r>
              <w:t xml:space="preserve">set forth in product information, </w:t>
            </w:r>
            <w:r w:rsidRPr="00AA3C84">
              <w:t>and GMP guidelines governing product expiry (and the potential to extend product shelf-life through stability testing).</w:t>
            </w:r>
            <w:r>
              <w:t xml:space="preserve"> </w:t>
            </w:r>
            <w:r w:rsidRPr="00AA3C84">
              <w:t xml:space="preserve"> This feedback highlights the importance of ensuring that any steps taken on the implementation of Recommendation 11 be multi-party</w:t>
            </w:r>
            <w:r>
              <w:t>,</w:t>
            </w:r>
            <w:r w:rsidRPr="00AA3C84">
              <w:t xml:space="preserve"> </w:t>
            </w:r>
            <w:r>
              <w:t>including</w:t>
            </w:r>
            <w:r w:rsidRPr="00AA3C84">
              <w:t xml:space="preserve"> representatives from the jurisdictions, the TGA, industry representative organisations (</w:t>
            </w:r>
            <w:r>
              <w:t xml:space="preserve">e.g., </w:t>
            </w:r>
            <w:r w:rsidRPr="00AA3C84">
              <w:t xml:space="preserve">Medicines Australia and GBMA), hospital-pharmacy organisations, third-party compounders, cancer </w:t>
            </w:r>
            <w:r>
              <w:t>services</w:t>
            </w:r>
            <w:r w:rsidRPr="00AA3C84">
              <w:t xml:space="preserve"> organisations and First Nations health organisations.</w:t>
            </w:r>
          </w:p>
        </w:tc>
      </w:tr>
      <w:tr w:rsidR="00EA02AC" w:rsidRPr="00AA3C84" w14:paraId="1525313A" w14:textId="77777777" w:rsidTr="006B4873">
        <w:tc>
          <w:tcPr>
            <w:tcW w:w="2590" w:type="dxa"/>
          </w:tcPr>
          <w:p w14:paraId="4DA87310" w14:textId="77777777" w:rsidR="00EA02AC" w:rsidRPr="00AA3C84" w:rsidRDefault="00EA02AC" w:rsidP="008B089E">
            <w:pPr>
              <w:spacing w:before="0" w:after="0"/>
            </w:pPr>
            <w:r w:rsidRPr="00AA3C84">
              <w:t>Standards</w:t>
            </w:r>
          </w:p>
        </w:tc>
        <w:tc>
          <w:tcPr>
            <w:tcW w:w="5848" w:type="dxa"/>
          </w:tcPr>
          <w:p w14:paraId="50DFBFCF" w14:textId="77777777" w:rsidR="008B089E" w:rsidRDefault="00EA02AC" w:rsidP="008B089E">
            <w:r w:rsidRPr="00AA3C84">
              <w:t xml:space="preserve">The Review’s comparison of International Standards for the Compounding of Sterile Preparations (Appendix 14) compares PIC/S PE010 against USP&lt;797&gt;; it does not consider PIC/S PE009, which is the GMP standard currently applied to TGA-licensed compounders. </w:t>
            </w:r>
          </w:p>
          <w:p w14:paraId="52BA815A" w14:textId="77777777" w:rsidR="008B089E" w:rsidRDefault="00EA02AC" w:rsidP="008B089E">
            <w:r w:rsidRPr="00AA3C84">
              <w:t>There are a number of key differences between the TGA’s expectations for licensed compounders and the standards required of non-TGA licensed compounders.</w:t>
            </w:r>
            <w:r>
              <w:t xml:space="preserve"> </w:t>
            </w:r>
            <w:r w:rsidRPr="00AA3C84">
              <w:t xml:space="preserve"> The gap between applicable standards is increasing over time, not narrowing. </w:t>
            </w:r>
            <w:r>
              <w:t xml:space="preserve"> </w:t>
            </w:r>
            <w:r w:rsidRPr="00AA3C84">
              <w:t>Payment of the CCPS fee to TGA-licensed compounders reflects these differences, as well as the differing but complementary roles of TGA-licensed compounders and non-TGA licensed hospital and community pharmacies in the cancer medicines supply chain.</w:t>
            </w:r>
          </w:p>
          <w:p w14:paraId="37089CD1" w14:textId="77777777" w:rsidR="008B089E" w:rsidRDefault="00EA02AC" w:rsidP="008B089E">
            <w:r w:rsidRPr="00AA3C84">
              <w:t>Unless non-TGA licensed compounders are required to adhere to the latest PIC/S PE 009, which feedback provided to the Review indicates is not feasible, a ‘harmonisation of standards’ would result in lower quality and safety outcomes overall.</w:t>
            </w:r>
          </w:p>
          <w:p w14:paraId="7D64DDAB" w14:textId="77777777" w:rsidR="008B089E" w:rsidRDefault="00EA02AC" w:rsidP="008B089E">
            <w:r w:rsidRPr="00AA3C84">
              <w:t>PIC/S PE009-15 Guide to Good Manufacturing Practice for Medicinal Products, Part I and Annexes comprises the legally enforceable guidelines for GMP in Australia.</w:t>
            </w:r>
            <w:r>
              <w:t xml:space="preserve"> </w:t>
            </w:r>
            <w:r w:rsidRPr="00AA3C84">
              <w:t xml:space="preserve"> This guide is not only relevant to TGA</w:t>
            </w:r>
            <w:r>
              <w:t>-</w:t>
            </w:r>
            <w:r w:rsidRPr="00AA3C84">
              <w:t xml:space="preserve">licensed manufacturers and compounders, but should form part of the design for hospital compounding facilities. </w:t>
            </w:r>
            <w:r>
              <w:t xml:space="preserve"> </w:t>
            </w:r>
            <w:r w:rsidRPr="00AA3C84">
              <w:t xml:space="preserve">The Pharmacy Board of Australia also references PIC/S PE 010-4 Guide to Good Practices for the Preparation of Medicinal Products in Healthcare Establishments and USP &lt;797&gt; Pharmaceutical Compounding—Sterile Preparations as relevant to non-licensed compounders. </w:t>
            </w:r>
            <w:r>
              <w:t xml:space="preserve"> </w:t>
            </w:r>
            <w:r w:rsidRPr="00AA3C84">
              <w:t>The Interim Report does not mention guidelines prepared by the Society of Hospital Pharmacists of Australia</w:t>
            </w:r>
            <w:r>
              <w:t>,</w:t>
            </w:r>
            <w:r w:rsidRPr="00AA3C84">
              <w:t xml:space="preserve"> soon to be released as standards</w:t>
            </w:r>
            <w:r>
              <w:t>,</w:t>
            </w:r>
            <w:r w:rsidRPr="00AA3C84">
              <w:t xml:space="preserve"> or USP &lt;800&gt; Hazardous Drugs—Handling in Healthcare Settings, which describes additional requirements for the preparation of cytotoxic preparations.</w:t>
            </w:r>
          </w:p>
          <w:p w14:paraId="1441873D" w14:textId="30EDFA04" w:rsidR="008B089E" w:rsidRDefault="00EA02AC" w:rsidP="008B089E">
            <w:r w:rsidRPr="00AA3C84">
              <w:t>The Pharmacy Board of Australia does not publish compounding standards (see Recommendation 22); it provides guidance to the profession via its published guidelines. Practice standards for compounding are published by the Pharmaceutical Society of Australia and the Society of Hospital Pharmacists of Australia</w:t>
            </w:r>
            <w:r w:rsidR="008B089E">
              <w:t>.</w:t>
            </w:r>
          </w:p>
          <w:p w14:paraId="193CC00D" w14:textId="77777777" w:rsidR="008B089E" w:rsidRDefault="00EA02AC" w:rsidP="008B089E">
            <w:r w:rsidRPr="00AA3C84">
              <w:t xml:space="preserve">The functions of the Pharmacy Board of Australia do not include monitoring compliance with standards of practice at compounding pharmacies (whether TGA-licensed or not). </w:t>
            </w:r>
            <w:r>
              <w:t xml:space="preserve"> </w:t>
            </w:r>
            <w:r w:rsidRPr="00AA3C84">
              <w:t xml:space="preserve">However, the Board may require the Australian Health Practitioner Regulation Agency (AHPRA) to investigate a notification (complaint) about a pharmacist. </w:t>
            </w:r>
            <w:r>
              <w:t xml:space="preserve"> </w:t>
            </w:r>
            <w:r w:rsidRPr="00AA3C84">
              <w:t>The appropriate regulatory authorities to monitor compliance could be the TGA (for TGA-licensed manufacturers), State and Territory pharmacy premises authorities (for non-TGA licensed manufacturers such as community pharmacies), or State and Territory departments</w:t>
            </w:r>
            <w:r>
              <w:t xml:space="preserve"> of health</w:t>
            </w:r>
            <w:r w:rsidRPr="00AA3C84">
              <w:t>.</w:t>
            </w:r>
          </w:p>
          <w:p w14:paraId="5F2BCA5A" w14:textId="77777777" w:rsidR="008B089E" w:rsidRDefault="00EA02AC" w:rsidP="008B089E">
            <w:r w:rsidRPr="00AA3C84">
              <w:t xml:space="preserve">PSA’s Professional Practice Standards, as well as the compounding chapters of the Australian Pharmaceutical Formulary and Handbook, are currently under review. </w:t>
            </w:r>
            <w:r>
              <w:t xml:space="preserve"> </w:t>
            </w:r>
            <w:r w:rsidRPr="00AA3C84">
              <w:t>These should be included as part of the EFC Review’s considerations and proposed recommendations.</w:t>
            </w:r>
          </w:p>
          <w:p w14:paraId="5ACA4F38" w14:textId="067204B8" w:rsidR="00EA02AC" w:rsidRPr="00AA3C84" w:rsidRDefault="00EA02AC" w:rsidP="008B089E">
            <w:r w:rsidRPr="00AA3C84">
              <w:t xml:space="preserve">In some instances, professional practice considerations do not align with regulatory requirements or expectations of jurisdictional review of premises and business practices. </w:t>
            </w:r>
            <w:r>
              <w:t xml:space="preserve"> </w:t>
            </w:r>
            <w:r w:rsidRPr="00AA3C84">
              <w:t>Reviews of these different aspects relevant to compounding should be better coordinated in the future.</w:t>
            </w:r>
          </w:p>
        </w:tc>
        <w:tc>
          <w:tcPr>
            <w:tcW w:w="5520" w:type="dxa"/>
          </w:tcPr>
          <w:p w14:paraId="69F2DDA2" w14:textId="77777777" w:rsidR="008B089E" w:rsidRDefault="00EA02AC" w:rsidP="008B089E">
            <w:r w:rsidRPr="00AA3C84">
              <w:t xml:space="preserve">The Review acknowledges that consideration of the standards applied to compounders supplying cancer medicines </w:t>
            </w:r>
            <w:r>
              <w:t>via</w:t>
            </w:r>
            <w:r w:rsidRPr="00AA3C84">
              <w:t xml:space="preserve"> the EFC should have included PIC/S PE009. It is grateful to the feedback from stakeholders for identifying this omission.</w:t>
            </w:r>
            <w:r>
              <w:t xml:space="preserve">  A clarification has been added to t</w:t>
            </w:r>
            <w:r w:rsidRPr="00A962CD">
              <w:t>he text of the report.</w:t>
            </w:r>
          </w:p>
          <w:p w14:paraId="3874D294" w14:textId="77777777" w:rsidR="008B089E" w:rsidRDefault="00EA02AC" w:rsidP="008B089E">
            <w:r w:rsidRPr="00AA3C84">
              <w:t>Under Recommendation 22, in endorsing the findings of the King Review (2017)</w:t>
            </w:r>
            <w:r>
              <w:t>,</w:t>
            </w:r>
            <w:r w:rsidRPr="00AA3C84">
              <w:t xml:space="preserve"> the EFC Review is seeking the establish</w:t>
            </w:r>
            <w:r>
              <w:t>ment</w:t>
            </w:r>
            <w:r w:rsidRPr="00AA3C84">
              <w:t xml:space="preserve"> of a minimum set of national standards for the compounding and supply of cancer medicines.</w:t>
            </w:r>
            <w:r>
              <w:t xml:space="preserve"> </w:t>
            </w:r>
            <w:r w:rsidRPr="00AA3C84">
              <w:t xml:space="preserve"> That minimum standard should not be seen as a diminution of standards currently applied to any one sector. </w:t>
            </w:r>
            <w:r>
              <w:t xml:space="preserve"> </w:t>
            </w:r>
            <w:r w:rsidRPr="00AA3C84">
              <w:t xml:space="preserve">For example, if the minimum national standard is consistent with USP&lt;797&gt;, private sector operators are at liberty to adhere to a </w:t>
            </w:r>
            <w:r>
              <w:t xml:space="preserve">more stringent standard (e.g., </w:t>
            </w:r>
            <w:r w:rsidRPr="00AA3C84">
              <w:t>PIC/S PE009</w:t>
            </w:r>
            <w:r>
              <w:t>)</w:t>
            </w:r>
            <w:r w:rsidRPr="00AA3C84">
              <w:t xml:space="preserve"> if it is commercially viable </w:t>
            </w:r>
            <w:r>
              <w:t xml:space="preserve">for them </w:t>
            </w:r>
            <w:r w:rsidRPr="00AA3C84">
              <w:t xml:space="preserve">to do so. </w:t>
            </w:r>
            <w:r>
              <w:t xml:space="preserve"> </w:t>
            </w:r>
            <w:r w:rsidRPr="00AA3C84">
              <w:t xml:space="preserve">At question is whether adherence to that higher standard is a pre-requisite for the supply of cancer medicines via the EFC or </w:t>
            </w:r>
            <w:r>
              <w:t xml:space="preserve">simply </w:t>
            </w:r>
            <w:r w:rsidRPr="00AA3C84">
              <w:t>a choice made by some private operators as a means of commercial differentiation.</w:t>
            </w:r>
            <w:r>
              <w:t xml:space="preserve"> </w:t>
            </w:r>
            <w:r w:rsidRPr="00AA3C84">
              <w:t xml:space="preserve"> The extent to which adherence to PIC/S PE009 is a pre-requisite of supplying cancer medicines under the EFC could not be discerned by the Review</w:t>
            </w:r>
            <w:r>
              <w:t xml:space="preserve"> and</w:t>
            </w:r>
            <w:r w:rsidRPr="00AA3C84">
              <w:t xml:space="preserve"> </w:t>
            </w:r>
            <w:r>
              <w:t>warrants</w:t>
            </w:r>
            <w:r w:rsidRPr="00AA3C84">
              <w:t xml:space="preserve"> further detailed investigation.</w:t>
            </w:r>
          </w:p>
          <w:p w14:paraId="122E763A" w14:textId="77777777" w:rsidR="008B089E" w:rsidRDefault="00EA02AC" w:rsidP="008B089E">
            <w:r>
              <w:t>T</w:t>
            </w:r>
            <w:r w:rsidRPr="002A7744">
              <w:t>he Interim Report states that no evidence was provided to the Review to substantiate that the cost</w:t>
            </w:r>
            <w:r>
              <w:t>s</w:t>
            </w:r>
            <w:r w:rsidRPr="002A7744">
              <w:t xml:space="preserve"> of regulatory compliance (including audits, compliance with regulatory authorities and infrastructure upgrades) </w:t>
            </w:r>
            <w:r>
              <w:t>are</w:t>
            </w:r>
            <w:r w:rsidRPr="002A7744">
              <w:t xml:space="preserve"> variable or increase with service volume (p.192). </w:t>
            </w:r>
            <w:r>
              <w:t xml:space="preserve"> In responses to the Interim Report, </w:t>
            </w:r>
            <w:r w:rsidRPr="002A7744">
              <w:t xml:space="preserve">compounders </w:t>
            </w:r>
            <w:r>
              <w:t>asserted</w:t>
            </w:r>
            <w:r w:rsidRPr="002A7744">
              <w:t xml:space="preserve"> that some costs associated with </w:t>
            </w:r>
            <w:r>
              <w:t xml:space="preserve">standards </w:t>
            </w:r>
            <w:r w:rsidRPr="002A7744">
              <w:t>compliance activities are variable</w:t>
            </w:r>
            <w:r>
              <w:t>; these respondents</w:t>
            </w:r>
            <w:r w:rsidRPr="002A7744">
              <w:t xml:space="preserve"> have not, however, </w:t>
            </w:r>
            <w:r>
              <w:t>articulated the purported dollar values or proportional weight of</w:t>
            </w:r>
            <w:r w:rsidRPr="002A7744">
              <w:t xml:space="preserve"> such costs.</w:t>
            </w:r>
          </w:p>
          <w:p w14:paraId="7EFE5612" w14:textId="77777777" w:rsidR="008B089E" w:rsidRDefault="00EA02AC" w:rsidP="008B089E">
            <w:r w:rsidRPr="00AA3C84">
              <w:t xml:space="preserve">The Review has </w:t>
            </w:r>
            <w:r>
              <w:t>not commented</w:t>
            </w:r>
            <w:r w:rsidRPr="00AA3C84">
              <w:t xml:space="preserve"> on the minimum standard at which it is commercially viable for </w:t>
            </w:r>
            <w:r>
              <w:t>(</w:t>
            </w:r>
            <w:r w:rsidRPr="00AA3C84">
              <w:t>third-party or hospital</w:t>
            </w:r>
            <w:r>
              <w:t>-based)</w:t>
            </w:r>
            <w:r w:rsidRPr="00AA3C84">
              <w:t xml:space="preserve"> compounder</w:t>
            </w:r>
            <w:r>
              <w:t>s</w:t>
            </w:r>
            <w:r w:rsidRPr="00AA3C84">
              <w:t xml:space="preserve"> to operate. </w:t>
            </w:r>
            <w:r>
              <w:t xml:space="preserve"> As n</w:t>
            </w:r>
            <w:r w:rsidRPr="00AA3C84">
              <w:t xml:space="preserve">either sector provided </w:t>
            </w:r>
            <w:r>
              <w:t xml:space="preserve">the Review with </w:t>
            </w:r>
            <w:r w:rsidRPr="00AA3C84">
              <w:t xml:space="preserve">data on operating costs, including </w:t>
            </w:r>
            <w:r>
              <w:t>costs</w:t>
            </w:r>
            <w:r w:rsidRPr="00AA3C84">
              <w:t xml:space="preserve"> associated with compliance with standards</w:t>
            </w:r>
            <w:r>
              <w:t>, it was not possible to discern</w:t>
            </w:r>
            <w:r w:rsidRPr="00AA3C84">
              <w:t xml:space="preserve"> whether the current CCPS fee remains fit for purpose with respect to the compounding of cancer medicines.</w:t>
            </w:r>
          </w:p>
          <w:p w14:paraId="137C9C95" w14:textId="2CACDF46" w:rsidR="00EA02AC" w:rsidRPr="00AA3C84" w:rsidRDefault="00EA02AC" w:rsidP="008B089E">
            <w:r w:rsidRPr="00AA3C84">
              <w:t xml:space="preserve">The Review remains committed to the principle that </w:t>
            </w:r>
            <w:r>
              <w:t>like</w:t>
            </w:r>
            <w:r w:rsidRPr="00AA3C84">
              <w:t xml:space="preserve"> service</w:t>
            </w:r>
            <w:r>
              <w:t>s performed</w:t>
            </w:r>
            <w:r w:rsidRPr="00AA3C84">
              <w:t xml:space="preserve"> </w:t>
            </w:r>
            <w:r>
              <w:t>under the auspices of</w:t>
            </w:r>
            <w:r w:rsidRPr="00AA3C84">
              <w:t xml:space="preserve"> the EFC should receive the same payment. </w:t>
            </w:r>
            <w:r>
              <w:t xml:space="preserve"> </w:t>
            </w:r>
            <w:r w:rsidRPr="00AA3C84">
              <w:t xml:space="preserve">On that basis and given the feedback and clarification from stakeholders regarding the potential difference in standards </w:t>
            </w:r>
            <w:r>
              <w:t>applied to</w:t>
            </w:r>
            <w:r w:rsidRPr="00AA3C84">
              <w:t xml:space="preserve"> compounding, </w:t>
            </w:r>
            <w:r>
              <w:t xml:space="preserve">the Review has amended </w:t>
            </w:r>
            <w:r w:rsidRPr="00AA3C84">
              <w:t>Recommendation 10 as follows:</w:t>
            </w:r>
          </w:p>
          <w:p w14:paraId="5C54172D" w14:textId="77777777" w:rsidR="00EA02AC" w:rsidRPr="00AA3C84" w:rsidRDefault="00EA02AC" w:rsidP="008B089E">
            <w:pPr>
              <w:spacing w:before="0" w:after="0"/>
            </w:pPr>
            <w:r w:rsidRPr="00AA3C84">
              <w:t>1) Short-term: Payment of a fee for compounding services should be: (1) made to all (TGA and non-TGA licensed) compounding facilities, subject to annual review of compliance with relevant regulatory guidelines and best practice as determined by a national minimum standard;</w:t>
            </w:r>
          </w:p>
          <w:p w14:paraId="2109EF11" w14:textId="77777777" w:rsidR="00EA02AC" w:rsidRPr="00AA3C84" w:rsidRDefault="00EA02AC" w:rsidP="008B089E">
            <w:pPr>
              <w:spacing w:before="0" w:after="0"/>
            </w:pPr>
            <w:r w:rsidRPr="00AA3C84">
              <w:t xml:space="preserve">(2) </w:t>
            </w:r>
            <w:r w:rsidRPr="0058167A">
              <w:t>substantiated through an analysis of providers</w:t>
            </w:r>
            <w:r>
              <w:t xml:space="preserve">’ </w:t>
            </w:r>
            <w:r w:rsidRPr="0058167A">
              <w:t>actualised costs</w:t>
            </w:r>
            <w:r>
              <w:t xml:space="preserve">, demonstrating the extent to which those costs are fixed/variable and attributable to the compounding </w:t>
            </w:r>
            <w:r w:rsidRPr="0058167A">
              <w:t>of infused cancer medicines via the EFC</w:t>
            </w:r>
            <w:r>
              <w:t>.</w:t>
            </w:r>
          </w:p>
        </w:tc>
      </w:tr>
      <w:tr w:rsidR="00EA02AC" w:rsidRPr="00AA3C84" w14:paraId="278A50D7" w14:textId="77777777" w:rsidTr="006B4873">
        <w:tc>
          <w:tcPr>
            <w:tcW w:w="2590" w:type="dxa"/>
          </w:tcPr>
          <w:p w14:paraId="4EDE2D93" w14:textId="77777777" w:rsidR="00EA02AC" w:rsidRPr="00AA3C84" w:rsidRDefault="00EA02AC" w:rsidP="008B089E">
            <w:pPr>
              <w:spacing w:before="0" w:after="0"/>
            </w:pPr>
            <w:r w:rsidRPr="00AA3C84">
              <w:t>Vial serialisation</w:t>
            </w:r>
          </w:p>
        </w:tc>
        <w:tc>
          <w:tcPr>
            <w:tcW w:w="5848" w:type="dxa"/>
          </w:tcPr>
          <w:p w14:paraId="06F8FA99" w14:textId="77777777" w:rsidR="008B089E" w:rsidRDefault="00EA02AC" w:rsidP="008B089E">
            <w:r w:rsidRPr="00AA3C84">
              <w:t>Potential benefits of vial serialisation are not clearly outlined in the report.</w:t>
            </w:r>
          </w:p>
          <w:p w14:paraId="0B671925" w14:textId="77777777" w:rsidR="008B089E" w:rsidRDefault="00EA02AC" w:rsidP="008B089E">
            <w:r w:rsidRPr="00AA3C84">
              <w:t xml:space="preserve">Industry contributions to the National Medicines Traceability Framework consultation (2022) have not been referenced in the Interim Report. </w:t>
            </w:r>
            <w:r>
              <w:t xml:space="preserve"> </w:t>
            </w:r>
            <w:r w:rsidRPr="00AA3C84">
              <w:t>According to the Department’s analysis of 38 responses to a survey on this framework, vial serialisation is considered unworkable by a majority of industry stakeholders.</w:t>
            </w:r>
          </w:p>
          <w:p w14:paraId="496EC993" w14:textId="208E3A81" w:rsidR="00EA02AC" w:rsidRPr="00AA3C84" w:rsidRDefault="00EA02AC" w:rsidP="008B089E">
            <w:r w:rsidRPr="00AA3C84">
              <w:t xml:space="preserve">The Interim Report does not address how the </w:t>
            </w:r>
            <w:r>
              <w:t>r</w:t>
            </w:r>
            <w:r w:rsidRPr="00AA3C84">
              <w:t>ecommendation to serialise vials may impact cancer services who routinely provide chemotherapy for non-PBS indications, or in care settings ineligible for PBS subsidy (e.g., inpatient settings).</w:t>
            </w:r>
          </w:p>
        </w:tc>
        <w:tc>
          <w:tcPr>
            <w:tcW w:w="5520" w:type="dxa"/>
          </w:tcPr>
          <w:p w14:paraId="1C80473D" w14:textId="77777777" w:rsidR="008B089E" w:rsidRDefault="00EA02AC" w:rsidP="008B089E">
            <w:r>
              <w:t>The Review details</w:t>
            </w:r>
            <w:r w:rsidRPr="00AA3C84">
              <w:t xml:space="preserve"> potential benefits of vial serialisation, in particular with respect to reconcil</w:t>
            </w:r>
            <w:r>
              <w:t>ing</w:t>
            </w:r>
            <w:r w:rsidRPr="00AA3C84">
              <w:t xml:space="preserve"> product use for the purposes of rebate arrangements between the Commonwealth</w:t>
            </w:r>
            <w:r>
              <w:t xml:space="preserve"> </w:t>
            </w:r>
            <w:r w:rsidRPr="00AA3C84">
              <w:t>and medicines sponsors</w:t>
            </w:r>
            <w:r>
              <w:t xml:space="preserve"> (p. 172-173, 185-186)</w:t>
            </w:r>
            <w:r w:rsidRPr="00AA3C84">
              <w:t>.</w:t>
            </w:r>
            <w:r>
              <w:t xml:space="preserve"> </w:t>
            </w:r>
            <w:r w:rsidRPr="00AA3C84">
              <w:t xml:space="preserve"> This includes discussion of how vial serialisation might interface with any subsequent move to introduce a per</w:t>
            </w:r>
            <w:r>
              <w:t>-</w:t>
            </w:r>
            <w:r w:rsidRPr="00AA3C84">
              <w:t>mg pricing system (to minimise the potential disadvantage to low</w:t>
            </w:r>
            <w:r>
              <w:t>-</w:t>
            </w:r>
            <w:r w:rsidRPr="00AA3C84">
              <w:t>volume suppliers from moving to a per</w:t>
            </w:r>
            <w:r>
              <w:t>-</w:t>
            </w:r>
            <w:r w:rsidRPr="00AA3C84">
              <w:t>mg pricing model).</w:t>
            </w:r>
          </w:p>
          <w:p w14:paraId="24067A30" w14:textId="1BDD8692" w:rsidR="00EA02AC" w:rsidRPr="00AA3C84" w:rsidRDefault="00EA02AC" w:rsidP="008B089E">
            <w:r w:rsidRPr="00AA3C84">
              <w:t xml:space="preserve">The </w:t>
            </w:r>
            <w:r>
              <w:t xml:space="preserve">Interim Report </w:t>
            </w:r>
            <w:r w:rsidRPr="00AA3C84">
              <w:t xml:space="preserve">was submitted to </w:t>
            </w:r>
            <w:r>
              <w:t>the Department</w:t>
            </w:r>
            <w:r w:rsidRPr="00AA3C84">
              <w:t xml:space="preserve"> </w:t>
            </w:r>
            <w:r>
              <w:t>while</w:t>
            </w:r>
            <w:r w:rsidRPr="00AA3C84">
              <w:t xml:space="preserve"> consultations to the National Medicines Traceability Framework (2022) were</w:t>
            </w:r>
            <w:r>
              <w:t xml:space="preserve"> still</w:t>
            </w:r>
            <w:r w:rsidRPr="00AA3C84">
              <w:t xml:space="preserve"> underway. </w:t>
            </w:r>
            <w:r>
              <w:t xml:space="preserve"> </w:t>
            </w:r>
            <w:r w:rsidRPr="00AA3C84">
              <w:t xml:space="preserve">The EFC Review team held discussions with the NMTF Review team to </w:t>
            </w:r>
            <w:r>
              <w:t>facilitate alignment between</w:t>
            </w:r>
            <w:r w:rsidRPr="00AA3C84">
              <w:t xml:space="preserve"> the two. </w:t>
            </w:r>
            <w:r>
              <w:t xml:space="preserve"> </w:t>
            </w:r>
            <w:r w:rsidRPr="00AA3C84">
              <w:t>Input to the EFC Review on vial serialisation was drawn from expert input to the Review, the Expert Advisory Panel</w:t>
            </w:r>
            <w:r>
              <w:t>,</w:t>
            </w:r>
            <w:r w:rsidRPr="00AA3C84">
              <w:t xml:space="preserve"> and</w:t>
            </w:r>
            <w:r>
              <w:t xml:space="preserve"> stakeholder </w:t>
            </w:r>
            <w:r w:rsidRPr="00AA3C84">
              <w:t xml:space="preserve"> input to a prior </w:t>
            </w:r>
            <w:r>
              <w:t>Department</w:t>
            </w:r>
            <w:r w:rsidRPr="00AA3C84">
              <w:t xml:space="preserve"> </w:t>
            </w:r>
            <w:r>
              <w:t>consultation regarding</w:t>
            </w:r>
            <w:r w:rsidRPr="00AA3C84">
              <w:t xml:space="preserve"> the possibility of introducing vial serialisation</w:t>
            </w:r>
            <w:r>
              <w:t xml:space="preserve"> (see p. 185)</w:t>
            </w:r>
            <w:r>
              <w:rPr>
                <w:color w:val="FF0000"/>
              </w:rPr>
              <w:t>.</w:t>
            </w:r>
            <w:r w:rsidRPr="00AA3C84">
              <w:t xml:space="preserve"> </w:t>
            </w:r>
          </w:p>
        </w:tc>
      </w:tr>
      <w:tr w:rsidR="00EA02AC" w:rsidRPr="00AA3C84" w14:paraId="3BE66DC9" w14:textId="77777777" w:rsidTr="006B4873">
        <w:tc>
          <w:tcPr>
            <w:tcW w:w="2590" w:type="dxa"/>
          </w:tcPr>
          <w:p w14:paraId="004C13F0" w14:textId="77777777" w:rsidR="00EA02AC" w:rsidRPr="00AA3C84" w:rsidRDefault="00EA02AC" w:rsidP="008B089E">
            <w:pPr>
              <w:spacing w:before="0" w:after="0"/>
            </w:pPr>
            <w:r w:rsidRPr="00AA3C84">
              <w:t>Workflows</w:t>
            </w:r>
          </w:p>
        </w:tc>
        <w:tc>
          <w:tcPr>
            <w:tcW w:w="5848" w:type="dxa"/>
          </w:tcPr>
          <w:p w14:paraId="01A58AC6" w14:textId="77777777" w:rsidR="00EA02AC" w:rsidRPr="00AA3C84" w:rsidRDefault="00EA02AC" w:rsidP="008B089E">
            <w:r w:rsidRPr="00AA3C84">
              <w:t xml:space="preserve">The Interim Report suggests that pre-treatment chart verification and review performed by cancer pharmacists occurs prior to the determination and prescribing of the drug regimen (Interim Report, Table 3, p. 38). </w:t>
            </w:r>
            <w:r>
              <w:t xml:space="preserve"> </w:t>
            </w:r>
            <w:r w:rsidRPr="00AA3C84">
              <w:t>Pharmacist checks are performed after the protocol is prescribed and generally this occurs before compounding.</w:t>
            </w:r>
          </w:p>
        </w:tc>
        <w:tc>
          <w:tcPr>
            <w:tcW w:w="5520" w:type="dxa"/>
          </w:tcPr>
          <w:p w14:paraId="46C98454" w14:textId="77777777" w:rsidR="00EA02AC" w:rsidRPr="00AA3C84" w:rsidRDefault="00EA02AC" w:rsidP="008B089E">
            <w:pPr>
              <w:spacing w:before="0" w:after="0"/>
            </w:pPr>
          </w:p>
        </w:tc>
      </w:tr>
    </w:tbl>
    <w:p w14:paraId="120E79F6" w14:textId="77777777" w:rsidR="00EA02AC" w:rsidRDefault="00EA02AC" w:rsidP="00EA02AC"/>
    <w:p w14:paraId="50697FD9" w14:textId="77777777" w:rsidR="00EA02AC" w:rsidRDefault="00EA02AC" w:rsidP="00E36C93">
      <w:pPr>
        <w:pStyle w:val="Heading1"/>
        <w:numPr>
          <w:ilvl w:val="0"/>
          <w:numId w:val="61"/>
        </w:numPr>
        <w:sectPr w:rsidR="00EA02AC" w:rsidSect="00985254">
          <w:headerReference w:type="default" r:id="rId283"/>
          <w:pgSz w:w="16838" w:h="11906" w:orient="landscape"/>
          <w:pgMar w:top="1440" w:right="1440" w:bottom="1440" w:left="1440" w:header="708" w:footer="708" w:gutter="0"/>
          <w:cols w:space="708"/>
          <w:docGrid w:linePitch="360"/>
        </w:sectPr>
      </w:pPr>
    </w:p>
    <w:p w14:paraId="7EA60436" w14:textId="16DB936E" w:rsidR="00EA02AC" w:rsidRPr="00864637" w:rsidRDefault="00EA02AC" w:rsidP="008B089E">
      <w:pPr>
        <w:pStyle w:val="Heading2"/>
        <w:ind w:left="567"/>
      </w:pPr>
      <w:bookmarkStart w:id="631" w:name="_Toc144886300"/>
      <w:r>
        <w:t>Concurrent reviews and policy reform processes</w:t>
      </w:r>
      <w:bookmarkEnd w:id="631"/>
    </w:p>
    <w:p w14:paraId="10140E79" w14:textId="00B39B50" w:rsidR="00EA02AC" w:rsidRPr="00D71A23" w:rsidRDefault="00EA02AC" w:rsidP="008B089E">
      <w:r>
        <w:t xml:space="preserve">As alluded to in the Interim Report (Section 7.4.2), the EFC Review was undertaken amidst a number of recent, concurrent and upcoming reviews that </w:t>
      </w:r>
      <w:r w:rsidRPr="00984E6C">
        <w:t xml:space="preserve">impact </w:t>
      </w:r>
      <w:r>
        <w:t>up</w:t>
      </w:r>
      <w:r w:rsidRPr="00984E6C">
        <w:t>on the EFC Review</w:t>
      </w:r>
      <w:r>
        <w:t xml:space="preserve"> (and visa versa).  These other reviews and policy processes,</w:t>
      </w:r>
      <w:r w:rsidRPr="00984E6C">
        <w:t xml:space="preserve"> </w:t>
      </w:r>
      <w:r>
        <w:t>enumerated</w:t>
      </w:r>
      <w:r w:rsidRPr="00984E6C">
        <w:t xml:space="preserve"> </w:t>
      </w:r>
      <w:r>
        <w:t xml:space="preserve">below, highlight the dynamic, inter-related nature of </w:t>
      </w:r>
      <w:r w:rsidRPr="00984E6C">
        <w:t xml:space="preserve">cancer care and </w:t>
      </w:r>
      <w:r>
        <w:t xml:space="preserve">Australia’s broader </w:t>
      </w:r>
      <w:r w:rsidRPr="00984E6C">
        <w:t>healthcare system</w:t>
      </w:r>
      <w:r>
        <w:t>.  While it was beyond the remit of the EFC Review to integrate the findings of all of these reviews, many of which were initiated subsequent to the completion of the EFC Review’s data collection and synthesis stage, it is incumbent upon stakeholders to read the analyses, conclusions and recommendations of the EFC Review in light of these myriad inter-dependent policy reform processes.  In addition to the policy reviews mentioned in the Interim Report, stakeholders have highlighted the following as pertinent to the EFC Review:</w:t>
      </w:r>
    </w:p>
    <w:p w14:paraId="6C7BDF38" w14:textId="77777777" w:rsidR="00EA02AC" w:rsidRDefault="00EA02AC" w:rsidP="00E36C93">
      <w:pPr>
        <w:pStyle w:val="ListParagraph"/>
        <w:widowControl/>
        <w:numPr>
          <w:ilvl w:val="0"/>
          <w:numId w:val="58"/>
        </w:numPr>
        <w:spacing w:before="0" w:after="0" w:line="240" w:lineRule="auto"/>
        <w:rPr>
          <w:rFonts w:cstheme="majorHAnsi"/>
        </w:rPr>
      </w:pPr>
      <w:r>
        <w:rPr>
          <w:rFonts w:cstheme="majorHAnsi"/>
        </w:rPr>
        <w:t xml:space="preserve">In 2021, the Commonwealth initiated a review of the National Medicines Policy, </w:t>
      </w:r>
      <w:r w:rsidRPr="00247CB6">
        <w:rPr>
          <w:rFonts w:cstheme="majorHAnsi"/>
        </w:rPr>
        <w:t>in recognition of the substantial changes to the health landscape since the policy was published in 2000</w:t>
      </w:r>
      <w:r>
        <w:rPr>
          <w:rFonts w:cstheme="majorHAnsi"/>
        </w:rPr>
        <w:t xml:space="preserve">.  </w:t>
      </w:r>
      <w:r w:rsidRPr="00247CB6">
        <w:rPr>
          <w:rFonts w:cstheme="majorHAnsi"/>
        </w:rPr>
        <w:t>A consultation survey seeking feedback on the draft policy closed in February 2022.</w:t>
      </w:r>
    </w:p>
    <w:p w14:paraId="672F4813" w14:textId="77777777" w:rsidR="00EA02AC" w:rsidRPr="00F61049" w:rsidRDefault="00EA02AC" w:rsidP="00E36C93">
      <w:pPr>
        <w:pStyle w:val="ListParagraph"/>
        <w:widowControl/>
        <w:numPr>
          <w:ilvl w:val="0"/>
          <w:numId w:val="58"/>
        </w:numPr>
        <w:spacing w:before="0" w:after="0" w:line="240" w:lineRule="auto"/>
        <w:rPr>
          <w:rFonts w:cstheme="majorHAnsi"/>
        </w:rPr>
      </w:pPr>
      <w:r w:rsidRPr="00711602">
        <w:rPr>
          <w:rFonts w:cstheme="majorHAnsi"/>
        </w:rPr>
        <w:t>In September 2021, Medicines Australia signed a new, five-year Strategic Agreement with the Australian Government to deliver greater long-term policy certainty for patients, industry and the Government.</w:t>
      </w:r>
      <w:r>
        <w:rPr>
          <w:rFonts w:cstheme="majorHAnsi"/>
        </w:rPr>
        <w:t xml:space="preserve">  </w:t>
      </w:r>
      <w:r w:rsidRPr="00F61049">
        <w:rPr>
          <w:rFonts w:cstheme="majorHAnsi"/>
        </w:rPr>
        <w:t>Also in September 2021, the Australian Government and the Generic and Biosimilar Medicines Association (GBMA) signed off on a new five</w:t>
      </w:r>
      <w:r>
        <w:rPr>
          <w:rFonts w:cstheme="majorHAnsi"/>
        </w:rPr>
        <w:t>-</w:t>
      </w:r>
      <w:r w:rsidRPr="00F61049">
        <w:rPr>
          <w:rFonts w:cstheme="majorHAnsi"/>
        </w:rPr>
        <w:t xml:space="preserve">year strategic agreement (GBMA Strategic Agreement), brought forward by one year out of concern for patients who are struggling to access vital medicines </w:t>
      </w:r>
      <w:r>
        <w:rPr>
          <w:rFonts w:cstheme="majorHAnsi"/>
        </w:rPr>
        <w:t>due</w:t>
      </w:r>
      <w:r w:rsidRPr="00F61049">
        <w:rPr>
          <w:rFonts w:cstheme="majorHAnsi"/>
        </w:rPr>
        <w:t xml:space="preserve"> to the global pandemic disrupting international supply of medicines.</w:t>
      </w:r>
      <w:r>
        <w:rPr>
          <w:rFonts w:cstheme="majorHAnsi"/>
        </w:rPr>
        <w:t xml:space="preserve">  </w:t>
      </w:r>
      <w:r w:rsidRPr="00F61049">
        <w:rPr>
          <w:rFonts w:cstheme="majorHAnsi"/>
        </w:rPr>
        <w:t>The Strategic Agreements with Medicines Australia and the GBMA will be in place from July 2022 to June 2027</w:t>
      </w:r>
      <w:r>
        <w:rPr>
          <w:rFonts w:cstheme="majorHAnsi"/>
        </w:rPr>
        <w:t>.</w:t>
      </w:r>
    </w:p>
    <w:p w14:paraId="1BECEDED" w14:textId="77777777" w:rsidR="00EA02AC" w:rsidRDefault="00EA02AC" w:rsidP="00E36C93">
      <w:pPr>
        <w:pStyle w:val="ListParagraph"/>
        <w:widowControl/>
        <w:numPr>
          <w:ilvl w:val="0"/>
          <w:numId w:val="58"/>
        </w:numPr>
        <w:spacing w:before="0" w:after="0" w:line="240" w:lineRule="auto"/>
        <w:rPr>
          <w:rFonts w:cstheme="majorHAnsi"/>
        </w:rPr>
      </w:pPr>
      <w:r>
        <w:rPr>
          <w:rFonts w:cstheme="majorHAnsi"/>
        </w:rPr>
        <w:t>In early 2022</w:t>
      </w:r>
      <w:r w:rsidRPr="00984E6C">
        <w:rPr>
          <w:rFonts w:cstheme="majorHAnsi"/>
        </w:rPr>
        <w:t xml:space="preserve">, the Department </w:t>
      </w:r>
      <w:r>
        <w:rPr>
          <w:rFonts w:cstheme="majorHAnsi"/>
        </w:rPr>
        <w:t>initiated</w:t>
      </w:r>
      <w:r w:rsidRPr="00984E6C">
        <w:rPr>
          <w:rFonts w:cstheme="majorHAnsi"/>
        </w:rPr>
        <w:t xml:space="preserve"> its Review of Pharmaceutical Reform Agreements (PRA). </w:t>
      </w:r>
      <w:r>
        <w:rPr>
          <w:rFonts w:cstheme="majorHAnsi"/>
        </w:rPr>
        <w:t xml:space="preserve"> </w:t>
      </w:r>
      <w:r w:rsidRPr="00984E6C">
        <w:rPr>
          <w:rFonts w:cstheme="majorHAnsi"/>
        </w:rPr>
        <w:t xml:space="preserve">The PRA Review is yet to be finalised, but its outcomes will </w:t>
      </w:r>
      <w:r>
        <w:rPr>
          <w:rFonts w:cstheme="majorHAnsi"/>
        </w:rPr>
        <w:t xml:space="preserve">likely </w:t>
      </w:r>
      <w:r w:rsidRPr="00984E6C">
        <w:rPr>
          <w:rFonts w:cstheme="majorHAnsi"/>
        </w:rPr>
        <w:t xml:space="preserve">have a </w:t>
      </w:r>
      <w:r>
        <w:rPr>
          <w:rFonts w:cstheme="majorHAnsi"/>
        </w:rPr>
        <w:t>significant</w:t>
      </w:r>
      <w:r w:rsidRPr="00984E6C">
        <w:rPr>
          <w:rFonts w:cstheme="majorHAnsi"/>
        </w:rPr>
        <w:t xml:space="preserve"> impact on the EFC</w:t>
      </w:r>
      <w:r>
        <w:rPr>
          <w:rFonts w:cstheme="majorHAnsi"/>
        </w:rPr>
        <w:t>;</w:t>
      </w:r>
      <w:r w:rsidRPr="00984E6C">
        <w:rPr>
          <w:rFonts w:cstheme="majorHAnsi"/>
        </w:rPr>
        <w:t xml:space="preserve"> PRAs determine the arrangements for remuneration and supply </w:t>
      </w:r>
      <w:r>
        <w:rPr>
          <w:rFonts w:cstheme="majorHAnsi"/>
        </w:rPr>
        <w:t>of</w:t>
      </w:r>
      <w:r w:rsidRPr="00984E6C">
        <w:rPr>
          <w:rFonts w:cstheme="majorHAnsi"/>
        </w:rPr>
        <w:t xml:space="preserve"> PBS medicines </w:t>
      </w:r>
      <w:r>
        <w:rPr>
          <w:rFonts w:cstheme="majorHAnsi"/>
        </w:rPr>
        <w:t xml:space="preserve">through (s94) public hospital pharmacies, through which the </w:t>
      </w:r>
      <w:r w:rsidRPr="00984E6C">
        <w:rPr>
          <w:rFonts w:cstheme="majorHAnsi"/>
        </w:rPr>
        <w:t xml:space="preserve">majority of </w:t>
      </w:r>
      <w:r>
        <w:rPr>
          <w:rFonts w:cstheme="majorHAnsi"/>
        </w:rPr>
        <w:t>EFC medicines is</w:t>
      </w:r>
      <w:r w:rsidRPr="00984E6C">
        <w:rPr>
          <w:rFonts w:cstheme="majorHAnsi"/>
        </w:rPr>
        <w:t xml:space="preserve"> supplied</w:t>
      </w:r>
      <w:r>
        <w:rPr>
          <w:rFonts w:cstheme="majorHAnsi"/>
        </w:rPr>
        <w:t>.  The EFC Review has provided input into the PRA Review.</w:t>
      </w:r>
    </w:p>
    <w:p w14:paraId="6B705B96" w14:textId="77777777" w:rsidR="00EA02AC" w:rsidRDefault="00EA02AC" w:rsidP="00E36C93">
      <w:pPr>
        <w:pStyle w:val="ListParagraph"/>
        <w:widowControl/>
        <w:numPr>
          <w:ilvl w:val="0"/>
          <w:numId w:val="58"/>
        </w:numPr>
        <w:spacing w:before="0" w:after="0" w:line="240" w:lineRule="auto"/>
        <w:rPr>
          <w:rFonts w:cstheme="majorHAnsi"/>
        </w:rPr>
      </w:pPr>
      <w:r w:rsidRPr="00984E6C">
        <w:rPr>
          <w:rFonts w:cstheme="majorHAnsi"/>
        </w:rPr>
        <w:t xml:space="preserve">In </w:t>
      </w:r>
      <w:r>
        <w:rPr>
          <w:rFonts w:cstheme="majorHAnsi"/>
        </w:rPr>
        <w:t xml:space="preserve">March </w:t>
      </w:r>
      <w:r w:rsidRPr="00984E6C">
        <w:rPr>
          <w:rFonts w:cstheme="majorHAnsi"/>
        </w:rPr>
        <w:t xml:space="preserve">2022, the </w:t>
      </w:r>
      <w:r>
        <w:rPr>
          <w:rFonts w:cstheme="majorHAnsi"/>
        </w:rPr>
        <w:t>Department</w:t>
      </w:r>
      <w:r w:rsidRPr="00984E6C">
        <w:rPr>
          <w:rFonts w:cstheme="majorHAnsi"/>
        </w:rPr>
        <w:t xml:space="preserve"> undertook a </w:t>
      </w:r>
      <w:r>
        <w:rPr>
          <w:rFonts w:cstheme="majorHAnsi"/>
        </w:rPr>
        <w:t xml:space="preserve">stakeholder </w:t>
      </w:r>
      <w:r w:rsidRPr="00984E6C">
        <w:rPr>
          <w:rFonts w:cstheme="majorHAnsi"/>
        </w:rPr>
        <w:t>consultation on the National Medicines Traceability Framework (NMTF), which discusses the efficiency and responsiveness of supply chains</w:t>
      </w:r>
      <w:r>
        <w:rPr>
          <w:rFonts w:cstheme="majorHAnsi"/>
        </w:rPr>
        <w:t>,</w:t>
      </w:r>
      <w:r w:rsidRPr="00984E6C">
        <w:rPr>
          <w:rFonts w:cstheme="majorHAnsi"/>
        </w:rPr>
        <w:t xml:space="preserve"> and the provision of accurate and secure data to support payment reconciliation.</w:t>
      </w:r>
    </w:p>
    <w:p w14:paraId="50767610" w14:textId="77777777" w:rsidR="00EA02AC" w:rsidRDefault="00EA02AC" w:rsidP="00E36C93">
      <w:pPr>
        <w:pStyle w:val="ListParagraph"/>
        <w:widowControl/>
        <w:numPr>
          <w:ilvl w:val="0"/>
          <w:numId w:val="58"/>
        </w:numPr>
        <w:spacing w:before="0" w:after="0" w:line="240" w:lineRule="auto"/>
        <w:rPr>
          <w:rFonts w:cstheme="majorHAnsi"/>
        </w:rPr>
      </w:pPr>
      <w:r w:rsidRPr="00984E6C">
        <w:rPr>
          <w:rFonts w:cstheme="majorHAnsi"/>
        </w:rPr>
        <w:t xml:space="preserve">In July 2022, SHPA launched Pharmacy Forecast Australia 2022, </w:t>
      </w:r>
      <w:r>
        <w:rPr>
          <w:rFonts w:cstheme="majorHAnsi"/>
        </w:rPr>
        <w:t>detailing</w:t>
      </w:r>
      <w:r w:rsidRPr="00984E6C">
        <w:rPr>
          <w:rFonts w:cstheme="majorHAnsi"/>
        </w:rPr>
        <w:t xml:space="preserve"> emerging trends and phenomena forecasted to impact pharmacy practice</w:t>
      </w:r>
      <w:r>
        <w:rPr>
          <w:rFonts w:cstheme="majorHAnsi"/>
        </w:rPr>
        <w:t xml:space="preserve">. </w:t>
      </w:r>
      <w:r w:rsidRPr="00984E6C">
        <w:rPr>
          <w:rFonts w:cstheme="majorHAnsi"/>
        </w:rPr>
        <w:t xml:space="preserve"> </w:t>
      </w:r>
      <w:r>
        <w:rPr>
          <w:rFonts w:cstheme="majorHAnsi"/>
        </w:rPr>
        <w:t>The report notes that a</w:t>
      </w:r>
      <w:r w:rsidRPr="00984E6C">
        <w:rPr>
          <w:rFonts w:cstheme="majorHAnsi"/>
        </w:rPr>
        <w:t xml:space="preserve"> majority (71%) of </w:t>
      </w:r>
      <w:r>
        <w:rPr>
          <w:rFonts w:cstheme="majorHAnsi"/>
        </w:rPr>
        <w:t>forecast pharmacists</w:t>
      </w:r>
      <w:r w:rsidRPr="00984E6C">
        <w:rPr>
          <w:rFonts w:cstheme="majorHAnsi"/>
        </w:rPr>
        <w:t xml:space="preserve"> consider it likely that remuneration for PBS-funded chemotherapy </w:t>
      </w:r>
      <w:r>
        <w:rPr>
          <w:rFonts w:cstheme="majorHAnsi"/>
        </w:rPr>
        <w:t>is</w:t>
      </w:r>
      <w:r w:rsidRPr="00984E6C">
        <w:rPr>
          <w:rFonts w:cstheme="majorHAnsi"/>
        </w:rPr>
        <w:t xml:space="preserve"> fall</w:t>
      </w:r>
      <w:r>
        <w:rPr>
          <w:rFonts w:cstheme="majorHAnsi"/>
        </w:rPr>
        <w:t>ing</w:t>
      </w:r>
      <w:r w:rsidRPr="00984E6C">
        <w:rPr>
          <w:rFonts w:cstheme="majorHAnsi"/>
        </w:rPr>
        <w:t xml:space="preserve"> below the point at which it can be safely provided</w:t>
      </w:r>
      <w:r>
        <w:rPr>
          <w:rFonts w:cstheme="majorHAnsi"/>
        </w:rPr>
        <w:t>.</w:t>
      </w:r>
    </w:p>
    <w:p w14:paraId="6B9C254B" w14:textId="77777777" w:rsidR="00EA02AC" w:rsidRDefault="00EA02AC" w:rsidP="00E36C93">
      <w:pPr>
        <w:pStyle w:val="ListParagraph"/>
        <w:widowControl/>
        <w:numPr>
          <w:ilvl w:val="0"/>
          <w:numId w:val="58"/>
        </w:numPr>
        <w:spacing w:before="0" w:after="0" w:line="240" w:lineRule="auto"/>
        <w:rPr>
          <w:rFonts w:cstheme="majorHAnsi"/>
        </w:rPr>
      </w:pPr>
      <w:r w:rsidRPr="00800DFC">
        <w:rPr>
          <w:rFonts w:cstheme="majorHAnsi"/>
        </w:rPr>
        <w:t xml:space="preserve">Prostheses List reforms will be implemented by the Department in a staged manner over a four-year period, commencing in 2022. The reforms are expected to be </w:t>
      </w:r>
      <w:r>
        <w:rPr>
          <w:rFonts w:cstheme="majorHAnsi"/>
        </w:rPr>
        <w:t xml:space="preserve">fully </w:t>
      </w:r>
      <w:r w:rsidRPr="00800DFC">
        <w:rPr>
          <w:rFonts w:cstheme="majorHAnsi"/>
        </w:rPr>
        <w:t xml:space="preserve">implemented by 2025, with a review in 2024.  The Protheses List reforms may impact recommendations of the EFC Review, including </w:t>
      </w:r>
      <w:r>
        <w:rPr>
          <w:rFonts w:cstheme="majorHAnsi"/>
        </w:rPr>
        <w:t>proposed</w:t>
      </w:r>
      <w:r w:rsidRPr="00800DFC">
        <w:rPr>
          <w:rFonts w:cstheme="majorHAnsi"/>
        </w:rPr>
        <w:t xml:space="preserve"> remuneration </w:t>
      </w:r>
      <w:r>
        <w:rPr>
          <w:rFonts w:cstheme="majorHAnsi"/>
        </w:rPr>
        <w:t>of some</w:t>
      </w:r>
      <w:r w:rsidRPr="00800DFC">
        <w:rPr>
          <w:rFonts w:cstheme="majorHAnsi"/>
        </w:rPr>
        <w:t xml:space="preserve"> medical devices used in the delivery of compounded medicines.</w:t>
      </w:r>
    </w:p>
    <w:p w14:paraId="67F350D7" w14:textId="2D781313" w:rsidR="00EA02AC" w:rsidRPr="008B089E" w:rsidRDefault="00EA02AC" w:rsidP="00E36C93">
      <w:pPr>
        <w:pStyle w:val="ListParagraph"/>
        <w:widowControl/>
        <w:numPr>
          <w:ilvl w:val="0"/>
          <w:numId w:val="58"/>
        </w:numPr>
        <w:spacing w:before="0" w:after="0" w:line="240" w:lineRule="auto"/>
        <w:rPr>
          <w:rFonts w:cstheme="majorHAnsi"/>
        </w:rPr>
      </w:pPr>
      <w:r w:rsidRPr="009E0A5E">
        <w:rPr>
          <w:rFonts w:cstheme="majorHAnsi"/>
        </w:rPr>
        <w:t xml:space="preserve">Cancer Australia is </w:t>
      </w:r>
      <w:r>
        <w:rPr>
          <w:rFonts w:cstheme="majorHAnsi"/>
        </w:rPr>
        <w:t xml:space="preserve">currently </w:t>
      </w:r>
      <w:r w:rsidRPr="009E0A5E">
        <w:rPr>
          <w:rFonts w:cstheme="majorHAnsi"/>
        </w:rPr>
        <w:t xml:space="preserve">developing the Australian Cancer Plan, a 10-year plan for national action to improve cancer outcomes for Australians.  The </w:t>
      </w:r>
      <w:r>
        <w:rPr>
          <w:rFonts w:cstheme="majorHAnsi"/>
        </w:rPr>
        <w:t>plan</w:t>
      </w:r>
      <w:r w:rsidRPr="009E0A5E">
        <w:rPr>
          <w:rFonts w:cstheme="majorHAnsi"/>
        </w:rPr>
        <w:t xml:space="preserve"> will </w:t>
      </w:r>
      <w:r>
        <w:rPr>
          <w:rFonts w:cstheme="majorHAnsi"/>
        </w:rPr>
        <w:t>undergo</w:t>
      </w:r>
      <w:r w:rsidRPr="009E0A5E">
        <w:rPr>
          <w:rFonts w:cstheme="majorHAnsi"/>
        </w:rPr>
        <w:t xml:space="preserve"> a public consultation process and </w:t>
      </w:r>
      <w:r>
        <w:rPr>
          <w:rFonts w:cstheme="majorHAnsi"/>
        </w:rPr>
        <w:t xml:space="preserve">is slated to </w:t>
      </w:r>
      <w:r w:rsidRPr="009E0A5E">
        <w:rPr>
          <w:rFonts w:cstheme="majorHAnsi"/>
        </w:rPr>
        <w:t>be delivered to the Minister for Health and Aged Care in April 2023.</w:t>
      </w:r>
    </w:p>
    <w:p w14:paraId="7C713C8A" w14:textId="77777777" w:rsidR="00EA02AC" w:rsidRDefault="00EA02AC" w:rsidP="008B089E">
      <w:r w:rsidRPr="006A3C7D">
        <w:t>With respect to the (King) Review of Pharmacy Remuneration and Regulation (2017),</w:t>
      </w:r>
      <w:r>
        <w:t xml:space="preserve"> one stakeholder expressed concern </w:t>
      </w:r>
      <w:r w:rsidRPr="006A3C7D">
        <w:t xml:space="preserve">that in reiterating the findings of the King Review, the EFC Review did not sufficiently address the barriers that have prevented the recommendations of </w:t>
      </w:r>
      <w:r>
        <w:t>the</w:t>
      </w:r>
      <w:r w:rsidRPr="006A3C7D">
        <w:t xml:space="preserve"> </w:t>
      </w:r>
      <w:r>
        <w:t>King</w:t>
      </w:r>
      <w:r w:rsidRPr="006A3C7D">
        <w:t xml:space="preserve"> </w:t>
      </w:r>
      <w:r>
        <w:t>R</w:t>
      </w:r>
      <w:r w:rsidRPr="006A3C7D">
        <w:t>eview from being implemented.</w:t>
      </w:r>
    </w:p>
    <w:p w14:paraId="09EAB525" w14:textId="53C52101" w:rsidR="00EA02AC" w:rsidRDefault="00EA02AC" w:rsidP="008B089E">
      <w:pPr>
        <w:pStyle w:val="Heading2"/>
        <w:ind w:left="567"/>
      </w:pPr>
      <w:bookmarkStart w:id="632" w:name="_Toc144886301"/>
      <w:r>
        <w:t>Amended schedule of Recommendations</w:t>
      </w:r>
      <w:bookmarkEnd w:id="632"/>
    </w:p>
    <w:p w14:paraId="43EA7527" w14:textId="4C9017CD" w:rsidR="00EA02AC" w:rsidRDefault="00EA02AC" w:rsidP="008B089E">
      <w:r>
        <w:t>In response to stakeholder feedback to the Interim Report, a limited number of amendments have been made to the recommendations of the Review.  Amendments to the recommendations are detailed in the table below.</w:t>
      </w:r>
    </w:p>
    <w:tbl>
      <w:tblPr>
        <w:tblStyle w:val="GridTable6Colorful-Accent1"/>
        <w:tblW w:w="0" w:type="auto"/>
        <w:tblLook w:val="04A0" w:firstRow="1" w:lastRow="0" w:firstColumn="1" w:lastColumn="0" w:noHBand="0" w:noVBand="1"/>
      </w:tblPr>
      <w:tblGrid>
        <w:gridCol w:w="1412"/>
        <w:gridCol w:w="3799"/>
        <w:gridCol w:w="3799"/>
      </w:tblGrid>
      <w:tr w:rsidR="00EA02AC" w:rsidRPr="00BD2C95" w14:paraId="04DEB802" w14:textId="77777777" w:rsidTr="006B4873">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412" w:type="dxa"/>
          </w:tcPr>
          <w:p w14:paraId="149D3209" w14:textId="77777777" w:rsidR="00EA02AC" w:rsidRPr="00211B81" w:rsidRDefault="00EA02AC" w:rsidP="008B089E">
            <w:pPr>
              <w:spacing w:before="0" w:after="0"/>
              <w:rPr>
                <w:rFonts w:asciiTheme="minorHAnsi" w:hAnsiTheme="minorHAnsi" w:cstheme="minorHAnsi"/>
                <w:color w:val="000000" w:themeColor="text1"/>
                <w:sz w:val="20"/>
                <w:szCs w:val="20"/>
              </w:rPr>
            </w:pPr>
            <w:r w:rsidRPr="00211B81">
              <w:rPr>
                <w:rFonts w:asciiTheme="minorHAnsi" w:hAnsiTheme="minorHAnsi" w:cstheme="minorHAnsi"/>
                <w:color w:val="000000" w:themeColor="text1"/>
                <w:sz w:val="20"/>
                <w:szCs w:val="20"/>
              </w:rPr>
              <w:t>Theme</w:t>
            </w:r>
          </w:p>
        </w:tc>
        <w:tc>
          <w:tcPr>
            <w:tcW w:w="3799" w:type="dxa"/>
          </w:tcPr>
          <w:p w14:paraId="6D954714" w14:textId="77777777" w:rsidR="00EA02AC" w:rsidRPr="00211B81" w:rsidRDefault="00EA02AC" w:rsidP="008B089E">
            <w:pPr>
              <w:spacing w:before="0"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color w:val="000000" w:themeColor="text1"/>
                <w:sz w:val="20"/>
                <w:szCs w:val="20"/>
              </w:rPr>
            </w:pPr>
            <w:r w:rsidRPr="00211B81">
              <w:rPr>
                <w:rFonts w:asciiTheme="minorHAnsi" w:hAnsiTheme="minorHAnsi" w:cstheme="minorHAnsi"/>
                <w:color w:val="000000" w:themeColor="text1"/>
                <w:sz w:val="20"/>
                <w:szCs w:val="20"/>
              </w:rPr>
              <w:t>Recommendations (Interim Report)</w:t>
            </w:r>
          </w:p>
        </w:tc>
        <w:tc>
          <w:tcPr>
            <w:tcW w:w="3799" w:type="dxa"/>
          </w:tcPr>
          <w:p w14:paraId="12D4B2DE" w14:textId="77777777" w:rsidR="00EA02AC" w:rsidRPr="00211B81" w:rsidRDefault="00EA02AC" w:rsidP="008B089E">
            <w:pPr>
              <w:spacing w:before="0"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color w:val="000000" w:themeColor="text1"/>
                <w:sz w:val="20"/>
                <w:szCs w:val="20"/>
              </w:rPr>
            </w:pPr>
            <w:r w:rsidRPr="00211B81">
              <w:rPr>
                <w:rFonts w:asciiTheme="minorHAnsi" w:hAnsiTheme="minorHAnsi" w:cstheme="minorHAnsi"/>
                <w:color w:val="000000" w:themeColor="text1"/>
                <w:sz w:val="20"/>
                <w:szCs w:val="20"/>
              </w:rPr>
              <w:t>Recommendations (Amended)</w:t>
            </w:r>
          </w:p>
        </w:tc>
      </w:tr>
      <w:tr w:rsidR="00EA02AC" w:rsidRPr="00BD2C95" w14:paraId="2AE25AAD" w14:textId="77777777" w:rsidTr="006B487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6F45D188" w14:textId="77777777" w:rsidR="00EA02AC" w:rsidRPr="009D2C9E" w:rsidRDefault="00EA02AC" w:rsidP="00211B81">
            <w:pPr>
              <w:rPr>
                <w:b w:val="0"/>
                <w:bCs/>
                <w:color w:val="000000" w:themeColor="text1"/>
                <w:sz w:val="20"/>
                <w:szCs w:val="20"/>
              </w:rPr>
            </w:pPr>
            <w:r w:rsidRPr="009D2C9E">
              <w:rPr>
                <w:rFonts w:eastAsia="Times New Roman"/>
                <w:b w:val="0"/>
                <w:color w:val="000000" w:themeColor="text1"/>
                <w:sz w:val="20"/>
                <w:szCs w:val="20"/>
                <w:lang w:eastAsia="en-GB"/>
              </w:rPr>
              <w:t>Chemotherapy as a ‘specialty service’</w:t>
            </w:r>
          </w:p>
        </w:tc>
        <w:tc>
          <w:tcPr>
            <w:tcW w:w="3799" w:type="dxa"/>
          </w:tcPr>
          <w:p w14:paraId="64844012" w14:textId="77777777" w:rsidR="00EA02AC" w:rsidRPr="009D2C9E" w:rsidRDefault="00EA02AC" w:rsidP="00E36C93">
            <w:pPr>
              <w:pStyle w:val="BodyText"/>
              <w:numPr>
                <w:ilvl w:val="0"/>
                <w:numId w:val="76"/>
              </w:numPr>
              <w:spacing w:before="0" w:after="0" w:line="240" w:lineRule="auto"/>
              <w:ind w:left="315"/>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D2C9E">
              <w:rPr>
                <w:color w:val="000000" w:themeColor="text1"/>
                <w:sz w:val="20"/>
                <w:szCs w:val="20"/>
              </w:rPr>
              <w:t>Short-term: Modify the EFC legislative instrument to recognise that the program funds more than cytotoxic chemotherapy and intravenous cancer medications.  Consideration should be given to the following suggestions: (1) ‘Efficient Funding of Cancer Medicines’; (2) ‘Cancer Medicines Funding Program’</w:t>
            </w:r>
          </w:p>
          <w:p w14:paraId="409AE182" w14:textId="77777777" w:rsidR="00EA02AC" w:rsidRPr="009D2C9E" w:rsidRDefault="00EA02AC" w:rsidP="00E36C93">
            <w:pPr>
              <w:pStyle w:val="BodyText"/>
              <w:numPr>
                <w:ilvl w:val="0"/>
                <w:numId w:val="76"/>
              </w:numPr>
              <w:spacing w:before="0" w:after="0" w:line="240" w:lineRule="auto"/>
              <w:ind w:left="343"/>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D2C9E">
              <w:rPr>
                <w:color w:val="000000" w:themeColor="text1"/>
                <w:sz w:val="20"/>
                <w:szCs w:val="20"/>
              </w:rPr>
              <w:t xml:space="preserve">System change: Investigate system changes with respect to alternative funding mechanisms for the delivery of cancer medicine services that better integrate all aspects of the care pathway (including assessment for treatment, treatment preparation and delivery, and follow-up care). </w:t>
            </w:r>
          </w:p>
          <w:p w14:paraId="10CA1272" w14:textId="77777777" w:rsidR="00EA02AC" w:rsidRPr="009D2C9E" w:rsidRDefault="00EA02AC" w:rsidP="006B4873">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3799" w:type="dxa"/>
          </w:tcPr>
          <w:p w14:paraId="33324734" w14:textId="77777777" w:rsidR="00EA02AC" w:rsidRPr="009D2C9E" w:rsidRDefault="00EA02AC" w:rsidP="006B4873">
            <w:pPr>
              <w:ind w:left="-19"/>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EA02AC" w:rsidRPr="00BD2C95" w14:paraId="4EE5486A" w14:textId="77777777" w:rsidTr="006B4873">
        <w:trPr>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48BD6EF2" w14:textId="77777777" w:rsidR="00EA02AC" w:rsidRPr="009D2C9E" w:rsidRDefault="00EA02AC" w:rsidP="006B4873">
            <w:pPr>
              <w:rPr>
                <w:b w:val="0"/>
                <w:bCs/>
                <w:color w:val="000000" w:themeColor="text1"/>
                <w:sz w:val="20"/>
                <w:szCs w:val="20"/>
              </w:rPr>
            </w:pPr>
            <w:r w:rsidRPr="009D2C9E">
              <w:rPr>
                <w:rFonts w:eastAsia="Times New Roman"/>
                <w:b w:val="0"/>
                <w:color w:val="000000" w:themeColor="text1"/>
                <w:sz w:val="20"/>
                <w:szCs w:val="20"/>
                <w:lang w:eastAsia="en-GB"/>
              </w:rPr>
              <w:t>Service viability</w:t>
            </w:r>
          </w:p>
        </w:tc>
        <w:tc>
          <w:tcPr>
            <w:tcW w:w="3799" w:type="dxa"/>
          </w:tcPr>
          <w:p w14:paraId="26561A6C" w14:textId="77777777" w:rsidR="00EA02AC" w:rsidRPr="009D2C9E" w:rsidRDefault="00EA02AC" w:rsidP="00E36C93">
            <w:pPr>
              <w:pStyle w:val="BodyText"/>
              <w:numPr>
                <w:ilvl w:val="0"/>
                <w:numId w:val="76"/>
              </w:numPr>
              <w:tabs>
                <w:tab w:val="left" w:pos="799"/>
                <w:tab w:val="left" w:pos="800"/>
              </w:tabs>
              <w:autoSpaceDE w:val="0"/>
              <w:autoSpaceDN w:val="0"/>
              <w:spacing w:before="0" w:after="0" w:line="240" w:lineRule="auto"/>
              <w:ind w:left="317" w:right="493"/>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D2C9E">
              <w:rPr>
                <w:color w:val="000000" w:themeColor="text1"/>
                <w:sz w:val="20"/>
                <w:szCs w:val="20"/>
              </w:rPr>
              <w:t xml:space="preserve">System change:  Consider the potential for the Commonwealth to purchase medicines directly from manufacturers as a means of increasing system efficiency and reducing pharmacy/hospital exposure to cost pressures associated with purchasing and carrying EFC-listed stock. </w:t>
            </w:r>
          </w:p>
          <w:p w14:paraId="50407946" w14:textId="77777777" w:rsidR="00EA02AC" w:rsidRPr="009D2C9E" w:rsidRDefault="00EA02AC" w:rsidP="006B4873">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3799" w:type="dxa"/>
          </w:tcPr>
          <w:p w14:paraId="54795CAD" w14:textId="77777777" w:rsidR="00EA02AC" w:rsidRPr="009D2C9E" w:rsidRDefault="00EA02AC" w:rsidP="006B4873">
            <w:pPr>
              <w:pStyle w:val="BodyText"/>
              <w:tabs>
                <w:tab w:val="left" w:pos="799"/>
                <w:tab w:val="left" w:pos="800"/>
              </w:tabs>
              <w:spacing w:before="0" w:after="0" w:line="240" w:lineRule="auto"/>
              <w:ind w:right="111"/>
              <w:jc w:val="right"/>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eastAsia="en-GB"/>
              </w:rPr>
            </w:pPr>
          </w:p>
        </w:tc>
      </w:tr>
      <w:tr w:rsidR="00EA02AC" w:rsidRPr="00BD2C95" w14:paraId="1D23898C" w14:textId="77777777" w:rsidTr="006B487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4D17F61B" w14:textId="77777777" w:rsidR="00EA02AC" w:rsidRPr="009D2C9E" w:rsidRDefault="00EA02AC" w:rsidP="006B4873">
            <w:pPr>
              <w:rPr>
                <w:b w:val="0"/>
                <w:bCs/>
                <w:color w:val="000000" w:themeColor="text1"/>
                <w:sz w:val="20"/>
                <w:szCs w:val="20"/>
              </w:rPr>
            </w:pPr>
            <w:r w:rsidRPr="009D2C9E">
              <w:rPr>
                <w:rFonts w:eastAsia="Times New Roman"/>
                <w:b w:val="0"/>
                <w:color w:val="000000" w:themeColor="text1"/>
                <w:sz w:val="20"/>
                <w:szCs w:val="20"/>
                <w:lang w:eastAsia="en-GB"/>
              </w:rPr>
              <w:t>EFC fee remuneration</w:t>
            </w:r>
          </w:p>
        </w:tc>
        <w:tc>
          <w:tcPr>
            <w:tcW w:w="3799" w:type="dxa"/>
          </w:tcPr>
          <w:p w14:paraId="2B493D5B" w14:textId="77777777" w:rsidR="00EA02AC" w:rsidRPr="009D2C9E" w:rsidRDefault="00EA02AC" w:rsidP="00E36C93">
            <w:pPr>
              <w:pStyle w:val="BodyText"/>
              <w:numPr>
                <w:ilvl w:val="0"/>
                <w:numId w:val="76"/>
              </w:numPr>
              <w:spacing w:before="0" w:after="0" w:line="240" w:lineRule="auto"/>
              <w:ind w:left="317"/>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D2C9E">
              <w:rPr>
                <w:color w:val="000000" w:themeColor="text1"/>
                <w:sz w:val="20"/>
                <w:szCs w:val="20"/>
              </w:rPr>
              <w:t>Short-term: Maintain the EFC’s existing fee structure and level as currently legislated, subject to indexing arrangements.</w:t>
            </w:r>
          </w:p>
          <w:p w14:paraId="33C393D7" w14:textId="77777777" w:rsidR="00EA02AC" w:rsidRDefault="00EA02AC" w:rsidP="00E36C93">
            <w:pPr>
              <w:pStyle w:val="BodyText"/>
              <w:numPr>
                <w:ilvl w:val="0"/>
                <w:numId w:val="76"/>
              </w:numPr>
              <w:spacing w:before="0" w:after="0" w:line="240" w:lineRule="auto"/>
              <w:ind w:left="317"/>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D2C9E">
              <w:rPr>
                <w:color w:val="000000" w:themeColor="text1"/>
                <w:sz w:val="20"/>
                <w:szCs w:val="20"/>
              </w:rPr>
              <w:t>Long-term: Consider amending the EFC fee components and levels (subject to an analysis of stakeholders’ empirical cost data) to add specific payments with respect to infusion devices, repurposing/reissue of compounded medicines, and the provision of cancer medicines in rural areas.</w:t>
            </w:r>
          </w:p>
          <w:p w14:paraId="710B7964" w14:textId="77777777" w:rsidR="00EA02AC" w:rsidRPr="0001438D" w:rsidRDefault="00EA02AC" w:rsidP="00E36C93">
            <w:pPr>
              <w:pStyle w:val="BodyText"/>
              <w:numPr>
                <w:ilvl w:val="0"/>
                <w:numId w:val="76"/>
              </w:numPr>
              <w:spacing w:before="0" w:after="0" w:line="240" w:lineRule="auto"/>
              <w:ind w:left="317"/>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01438D">
              <w:rPr>
                <w:color w:val="000000" w:themeColor="text1"/>
                <w:sz w:val="20"/>
                <w:szCs w:val="20"/>
              </w:rPr>
              <w:t>Long-term: Consider amending the EFC distribution fee in lieu of a specific wholesaler payment (potentially as part of future negotiations of the Community Services Obligation).</w:t>
            </w:r>
          </w:p>
        </w:tc>
        <w:tc>
          <w:tcPr>
            <w:tcW w:w="3799" w:type="dxa"/>
          </w:tcPr>
          <w:p w14:paraId="603CECCF" w14:textId="77777777" w:rsidR="00EA02AC" w:rsidRPr="009D2C9E" w:rsidRDefault="00EA02AC" w:rsidP="00E36C93">
            <w:pPr>
              <w:pStyle w:val="BodyText"/>
              <w:numPr>
                <w:ilvl w:val="0"/>
                <w:numId w:val="65"/>
              </w:numPr>
              <w:spacing w:before="0" w:after="0" w:line="240" w:lineRule="auto"/>
              <w:ind w:left="344"/>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D2C9E">
              <w:rPr>
                <w:color w:val="000000" w:themeColor="text1"/>
                <w:sz w:val="20"/>
                <w:szCs w:val="20"/>
              </w:rPr>
              <w:t xml:space="preserve">Short-term: Maintain the EFC’s existing fee structure and level as currently legislated, subject to </w:t>
            </w:r>
            <w:r>
              <w:rPr>
                <w:color w:val="000000" w:themeColor="text1"/>
                <w:sz w:val="20"/>
                <w:szCs w:val="20"/>
              </w:rPr>
              <w:t xml:space="preserve">current </w:t>
            </w:r>
            <w:r w:rsidRPr="009D2C9E">
              <w:rPr>
                <w:color w:val="000000" w:themeColor="text1"/>
                <w:sz w:val="20"/>
                <w:szCs w:val="20"/>
              </w:rPr>
              <w:t>indexing arrangements.</w:t>
            </w:r>
          </w:p>
          <w:p w14:paraId="1C55A83A" w14:textId="77777777" w:rsidR="00EA02AC" w:rsidRPr="009D2C9E" w:rsidRDefault="00EA02AC" w:rsidP="006B4873">
            <w:pPr>
              <w:pStyle w:val="BodyText"/>
              <w:tabs>
                <w:tab w:val="left" w:pos="799"/>
                <w:tab w:val="left" w:pos="800"/>
              </w:tabs>
              <w:spacing w:before="0" w:after="0" w:line="240" w:lineRule="auto"/>
              <w:ind w:right="118"/>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EA02AC" w:rsidRPr="00BD2C95" w14:paraId="5194DDB1" w14:textId="77777777" w:rsidTr="006B4873">
        <w:trPr>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7760767B" w14:textId="77777777" w:rsidR="00EA02AC" w:rsidRPr="009D2C9E" w:rsidRDefault="00EA02AC" w:rsidP="006B4873">
            <w:pPr>
              <w:rPr>
                <w:b w:val="0"/>
                <w:bCs/>
                <w:color w:val="000000" w:themeColor="text1"/>
                <w:sz w:val="20"/>
                <w:szCs w:val="20"/>
              </w:rPr>
            </w:pPr>
            <w:r w:rsidRPr="009D2C9E">
              <w:rPr>
                <w:rFonts w:eastAsia="Times New Roman"/>
                <w:b w:val="0"/>
                <w:color w:val="000000" w:themeColor="text1"/>
                <w:sz w:val="20"/>
                <w:szCs w:val="20"/>
                <w:lang w:eastAsia="en-GB"/>
              </w:rPr>
              <w:t>EFC administrative burden</w:t>
            </w:r>
          </w:p>
        </w:tc>
        <w:tc>
          <w:tcPr>
            <w:tcW w:w="3799" w:type="dxa"/>
          </w:tcPr>
          <w:p w14:paraId="4AAE367B" w14:textId="77777777" w:rsidR="00EA02AC" w:rsidRPr="009D2C9E" w:rsidRDefault="00EA02AC" w:rsidP="00E36C93">
            <w:pPr>
              <w:pStyle w:val="BodyText"/>
              <w:numPr>
                <w:ilvl w:val="0"/>
                <w:numId w:val="66"/>
              </w:numPr>
              <w:spacing w:before="0" w:after="0" w:line="240" w:lineRule="auto"/>
              <w:ind w:left="317"/>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D2C9E">
              <w:rPr>
                <w:color w:val="000000" w:themeColor="text1"/>
                <w:sz w:val="20"/>
                <w:szCs w:val="20"/>
              </w:rPr>
              <w:t>Short-term: Continue operation of the Medicare Prescribing chart for online prescribing and claiming.</w:t>
            </w:r>
          </w:p>
          <w:p w14:paraId="186CF8CF" w14:textId="77777777" w:rsidR="00EA02AC" w:rsidRDefault="00EA02AC" w:rsidP="00E36C93">
            <w:pPr>
              <w:pStyle w:val="BodyText"/>
              <w:numPr>
                <w:ilvl w:val="0"/>
                <w:numId w:val="66"/>
              </w:numPr>
              <w:spacing w:before="0" w:after="0" w:line="240" w:lineRule="auto"/>
              <w:ind w:left="317"/>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D2C9E">
              <w:rPr>
                <w:color w:val="000000" w:themeColor="text1"/>
                <w:sz w:val="20"/>
                <w:szCs w:val="20"/>
              </w:rPr>
              <w:t>Short-term: Expand the medicines covered under the EFC to include all compounded cancer medicines listed for cancer indications on the PBS.</w:t>
            </w:r>
          </w:p>
          <w:p w14:paraId="2791D4CC" w14:textId="77777777" w:rsidR="00EA02AC" w:rsidRPr="00ED383F" w:rsidRDefault="00EA02AC" w:rsidP="00E36C93">
            <w:pPr>
              <w:pStyle w:val="BodyText"/>
              <w:numPr>
                <w:ilvl w:val="0"/>
                <w:numId w:val="66"/>
              </w:numPr>
              <w:spacing w:before="0" w:after="0" w:line="240" w:lineRule="auto"/>
              <w:ind w:left="317"/>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ED383F">
              <w:rPr>
                <w:color w:val="000000" w:themeColor="text1"/>
                <w:sz w:val="20"/>
                <w:szCs w:val="20"/>
              </w:rPr>
              <w:t>Short-term: Develop an education program targeting all system stakeholders to focus on: (1) PBAC cost-effectiveness recommendations, including the setting of PBS restrictions; (2) item coverage under extant EFC arrangements.</w:t>
            </w:r>
          </w:p>
        </w:tc>
        <w:tc>
          <w:tcPr>
            <w:tcW w:w="3799" w:type="dxa"/>
          </w:tcPr>
          <w:p w14:paraId="209D6769" w14:textId="77777777" w:rsidR="00EA02AC" w:rsidRPr="009D2C9E" w:rsidRDefault="00EA02AC" w:rsidP="006B4873">
            <w:pPr>
              <w:pStyle w:val="BodyText"/>
              <w:tabs>
                <w:tab w:val="left" w:pos="799"/>
                <w:tab w:val="left" w:pos="800"/>
              </w:tabs>
              <w:spacing w:before="0" w:after="0" w:line="240" w:lineRule="auto"/>
              <w:ind w:right="118"/>
              <w:jc w:val="right"/>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eastAsia="en-GB"/>
              </w:rPr>
            </w:pPr>
          </w:p>
        </w:tc>
      </w:tr>
      <w:tr w:rsidR="00EA02AC" w:rsidRPr="00BD2C95" w14:paraId="4429D55E" w14:textId="77777777" w:rsidTr="006B487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5709B221" w14:textId="77777777" w:rsidR="00EA02AC" w:rsidRPr="009D2C9E" w:rsidRDefault="00EA02AC" w:rsidP="006B4873">
            <w:pPr>
              <w:rPr>
                <w:b w:val="0"/>
                <w:bCs/>
                <w:color w:val="000000" w:themeColor="text1"/>
                <w:sz w:val="20"/>
                <w:szCs w:val="20"/>
              </w:rPr>
            </w:pPr>
            <w:r w:rsidRPr="009D2C9E">
              <w:rPr>
                <w:rFonts w:eastAsia="Times New Roman"/>
                <w:b w:val="0"/>
                <w:color w:val="000000" w:themeColor="text1"/>
                <w:sz w:val="20"/>
                <w:szCs w:val="20"/>
                <w:lang w:eastAsia="en-GB"/>
              </w:rPr>
              <w:t>Compounding</w:t>
            </w:r>
          </w:p>
        </w:tc>
        <w:tc>
          <w:tcPr>
            <w:tcW w:w="3799" w:type="dxa"/>
          </w:tcPr>
          <w:p w14:paraId="2A038C3C" w14:textId="77777777" w:rsidR="00EA02AC" w:rsidRDefault="00EA02AC" w:rsidP="00E36C93">
            <w:pPr>
              <w:pStyle w:val="BodyText"/>
              <w:numPr>
                <w:ilvl w:val="0"/>
                <w:numId w:val="67"/>
              </w:numPr>
              <w:spacing w:before="0" w:after="0" w:line="240" w:lineRule="auto"/>
              <w:ind w:left="317"/>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D2C9E">
              <w:rPr>
                <w:color w:val="000000" w:themeColor="text1"/>
                <w:sz w:val="20"/>
                <w:szCs w:val="20"/>
              </w:rPr>
              <w:t>Short-term: Payment of the CCPS should be: (1) expanded to all (TGA and non-TGA licensed) compounding facilities, subject to annual review of compliance with relevant regulatory guidelines and best practice (Pharmacy Board Guidelines/USP 797); (2) uncoupled from service volume and made on an annual grant basis.</w:t>
            </w:r>
          </w:p>
          <w:p w14:paraId="65279104" w14:textId="77777777" w:rsidR="00EA02AC" w:rsidRPr="00242B32" w:rsidRDefault="00EA02AC" w:rsidP="00E36C93">
            <w:pPr>
              <w:pStyle w:val="BodyText"/>
              <w:numPr>
                <w:ilvl w:val="0"/>
                <w:numId w:val="67"/>
              </w:numPr>
              <w:spacing w:before="0" w:after="0" w:line="240" w:lineRule="auto"/>
              <w:ind w:left="317"/>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242B32">
              <w:rPr>
                <w:color w:val="000000" w:themeColor="text1"/>
                <w:sz w:val="20"/>
                <w:szCs w:val="20"/>
              </w:rPr>
              <w:t xml:space="preserve">Long-term: Investigate the requirements and feasibility of establishing a National Centre for Stability Testing to increase the shelf-life of compounded products under conditions replicable by local compounders.  </w:t>
            </w:r>
          </w:p>
        </w:tc>
        <w:tc>
          <w:tcPr>
            <w:tcW w:w="3799" w:type="dxa"/>
          </w:tcPr>
          <w:p w14:paraId="39F341A3" w14:textId="77777777" w:rsidR="00EA02AC" w:rsidRPr="009D2C9E" w:rsidRDefault="00EA02AC" w:rsidP="00E36C93">
            <w:pPr>
              <w:pStyle w:val="BodyText"/>
              <w:numPr>
                <w:ilvl w:val="0"/>
                <w:numId w:val="68"/>
              </w:numPr>
              <w:spacing w:before="0" w:after="0" w:line="240" w:lineRule="auto"/>
              <w:ind w:left="344"/>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D2C9E">
              <w:rPr>
                <w:color w:val="000000" w:themeColor="text1"/>
                <w:sz w:val="20"/>
                <w:szCs w:val="20"/>
              </w:rPr>
              <w:t xml:space="preserve">Short-term: </w:t>
            </w:r>
            <w:r w:rsidRPr="008E17A8">
              <w:rPr>
                <w:color w:val="000000" w:themeColor="text1"/>
                <w:sz w:val="20"/>
                <w:szCs w:val="20"/>
              </w:rPr>
              <w:t>Payment of a fee for compounding services should be: (1) made to all (TGA and non-TGA licensed) compounding facilities, subject to annual review of compliance with relevant regulatory guidelines and best practice as determined by a national minimum standard</w:t>
            </w:r>
            <w:r w:rsidRPr="009D2C9E">
              <w:rPr>
                <w:color w:val="000000" w:themeColor="text1"/>
                <w:sz w:val="20"/>
                <w:szCs w:val="20"/>
              </w:rPr>
              <w:t xml:space="preserve">; (2) </w:t>
            </w:r>
            <w:r w:rsidRPr="00C46230">
              <w:rPr>
                <w:color w:val="000000" w:themeColor="text1"/>
                <w:sz w:val="20"/>
                <w:szCs w:val="20"/>
              </w:rPr>
              <w:t>substantiated through an analysis of providers’ actualised costs, demonstrat</w:t>
            </w:r>
            <w:r>
              <w:rPr>
                <w:color w:val="000000" w:themeColor="text1"/>
                <w:sz w:val="20"/>
                <w:szCs w:val="20"/>
              </w:rPr>
              <w:t>ing</w:t>
            </w:r>
            <w:r w:rsidRPr="00C46230">
              <w:rPr>
                <w:color w:val="000000" w:themeColor="text1"/>
                <w:sz w:val="20"/>
                <w:szCs w:val="20"/>
              </w:rPr>
              <w:t xml:space="preserve"> the extent to which those costs are fixed/variable and attributable to the compounding of infused cancer medicines via the EFC.</w:t>
            </w:r>
            <w:r w:rsidRPr="009D2C9E">
              <w:rPr>
                <w:color w:val="000000" w:themeColor="text1"/>
                <w:sz w:val="20"/>
                <w:szCs w:val="20"/>
              </w:rPr>
              <w:t xml:space="preserve"> </w:t>
            </w:r>
          </w:p>
        </w:tc>
      </w:tr>
      <w:tr w:rsidR="00EA02AC" w:rsidRPr="00BD2C95" w14:paraId="5D6D49B3" w14:textId="77777777" w:rsidTr="006B4873">
        <w:trPr>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13EB581C" w14:textId="77777777" w:rsidR="00EA02AC" w:rsidRPr="009D2C9E" w:rsidRDefault="00EA02AC" w:rsidP="006B4873">
            <w:pPr>
              <w:rPr>
                <w:b w:val="0"/>
                <w:bCs/>
                <w:color w:val="000000" w:themeColor="text1"/>
                <w:sz w:val="20"/>
                <w:szCs w:val="20"/>
              </w:rPr>
            </w:pPr>
            <w:r w:rsidRPr="009D2C9E">
              <w:rPr>
                <w:rFonts w:eastAsia="Times New Roman"/>
                <w:b w:val="0"/>
                <w:color w:val="000000" w:themeColor="text1"/>
                <w:sz w:val="20"/>
                <w:szCs w:val="20"/>
                <w:lang w:eastAsia="en-GB"/>
              </w:rPr>
              <w:t>Wastage</w:t>
            </w:r>
          </w:p>
        </w:tc>
        <w:tc>
          <w:tcPr>
            <w:tcW w:w="3799" w:type="dxa"/>
          </w:tcPr>
          <w:p w14:paraId="469FDF4C" w14:textId="77777777" w:rsidR="00EA02AC" w:rsidRDefault="00EA02AC" w:rsidP="00E36C93">
            <w:pPr>
              <w:pStyle w:val="BodyText"/>
              <w:numPr>
                <w:ilvl w:val="0"/>
                <w:numId w:val="69"/>
              </w:numPr>
              <w:spacing w:before="0" w:after="0" w:line="240" w:lineRule="auto"/>
              <w:ind w:left="317"/>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D2C9E">
              <w:rPr>
                <w:color w:val="000000" w:themeColor="text1"/>
                <w:sz w:val="20"/>
                <w:szCs w:val="20"/>
              </w:rPr>
              <w:t>Short-term: Continue the current system of reimbursement based on the most efficient combination of vials.</w:t>
            </w:r>
          </w:p>
          <w:p w14:paraId="7E463821" w14:textId="77777777" w:rsidR="00EA02AC" w:rsidRDefault="00EA02AC" w:rsidP="00E36C93">
            <w:pPr>
              <w:pStyle w:val="BodyText"/>
              <w:numPr>
                <w:ilvl w:val="0"/>
                <w:numId w:val="69"/>
              </w:numPr>
              <w:spacing w:before="0" w:after="0" w:line="240" w:lineRule="auto"/>
              <w:ind w:left="317"/>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6230">
              <w:rPr>
                <w:color w:val="000000" w:themeColor="text1"/>
                <w:sz w:val="20"/>
                <w:szCs w:val="20"/>
              </w:rPr>
              <w:t>Medium-term: Investigate the introduction of a PBS Dose-Banding chart for cancer medicines to facilitate ease of prescribing within bands (with an aim to reduce wastage on a per-patient basis).  Reimbursement would continue to be based on the most efficient combination of vials (ad-interim).</w:t>
            </w:r>
          </w:p>
          <w:p w14:paraId="66E43BCD" w14:textId="77777777" w:rsidR="00EA02AC" w:rsidRDefault="00EA02AC" w:rsidP="00E36C93">
            <w:pPr>
              <w:pStyle w:val="BodyText"/>
              <w:numPr>
                <w:ilvl w:val="0"/>
                <w:numId w:val="69"/>
              </w:numPr>
              <w:spacing w:before="0" w:after="0" w:line="240" w:lineRule="auto"/>
              <w:ind w:left="317"/>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6230">
              <w:rPr>
                <w:color w:val="000000" w:themeColor="text1"/>
                <w:sz w:val="20"/>
                <w:szCs w:val="20"/>
              </w:rPr>
              <w:t xml:space="preserve">Long-term: Adopt a per-mg reimbursement model as the most efficient use of cancer medicines and to potentially support reconciliation of sales with manufacturers.  This is predicated on broader system change with respect to the interface between PBS reimbursement for drug supplied and the flow of funds to states for hospital funding through the Australian Hospital Agreements. </w:t>
            </w:r>
          </w:p>
          <w:p w14:paraId="5CD72460" w14:textId="77777777" w:rsidR="00EA02AC" w:rsidRDefault="00EA02AC" w:rsidP="00E36C93">
            <w:pPr>
              <w:pStyle w:val="BodyText"/>
              <w:numPr>
                <w:ilvl w:val="0"/>
                <w:numId w:val="69"/>
              </w:numPr>
              <w:spacing w:before="0" w:after="0" w:line="240" w:lineRule="auto"/>
              <w:ind w:left="317"/>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6230">
              <w:rPr>
                <w:color w:val="000000" w:themeColor="text1"/>
                <w:sz w:val="20"/>
                <w:szCs w:val="20"/>
              </w:rPr>
              <w:t>Medium-term: Upgrade PBS data collection and reporting systems to ensure information on the form and strength of vials used in estimating the most efficient combination of vials can be readily extracted from the system</w:t>
            </w:r>
            <w:r>
              <w:rPr>
                <w:color w:val="000000" w:themeColor="text1"/>
                <w:sz w:val="20"/>
                <w:szCs w:val="20"/>
              </w:rPr>
              <w:t>.</w:t>
            </w:r>
          </w:p>
          <w:p w14:paraId="449B6F36" w14:textId="77777777" w:rsidR="00EA02AC" w:rsidRDefault="00EA02AC" w:rsidP="00E36C93">
            <w:pPr>
              <w:pStyle w:val="BodyText"/>
              <w:numPr>
                <w:ilvl w:val="0"/>
                <w:numId w:val="69"/>
              </w:numPr>
              <w:spacing w:before="0" w:after="0" w:line="240" w:lineRule="auto"/>
              <w:ind w:left="317"/>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6230">
              <w:rPr>
                <w:color w:val="000000" w:themeColor="text1"/>
                <w:sz w:val="20"/>
                <w:szCs w:val="20"/>
              </w:rPr>
              <w:t xml:space="preserve">Long-term: Serialise vials to facilitate reconciliation of drugs transacted with PBS claims.  Feasibility of such an arrangement is subject to requisite infrastructure (e.g., sterility-compliant scanning devices in compounding facilities, pharmacy scanning software) and financial capital investment. </w:t>
            </w:r>
          </w:p>
          <w:p w14:paraId="1A063985" w14:textId="77777777" w:rsidR="00EA02AC" w:rsidRPr="00887A3E" w:rsidRDefault="00EA02AC" w:rsidP="00E36C93">
            <w:pPr>
              <w:pStyle w:val="BodyText"/>
              <w:numPr>
                <w:ilvl w:val="0"/>
                <w:numId w:val="69"/>
              </w:numPr>
              <w:spacing w:before="0" w:after="0" w:line="240" w:lineRule="auto"/>
              <w:ind w:left="317"/>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6230">
              <w:rPr>
                <w:color w:val="000000" w:themeColor="text1"/>
                <w:sz w:val="20"/>
                <w:szCs w:val="20"/>
              </w:rPr>
              <w:t>System change: Consider the potential for the Commonwealth to purchase medicines directly from manufacturers as a means of increasing system efficiency and more directly align the purchase and reimbursement of PBS medicines</w:t>
            </w:r>
            <w:r>
              <w:rPr>
                <w:color w:val="000000" w:themeColor="text1"/>
                <w:sz w:val="20"/>
                <w:szCs w:val="20"/>
              </w:rPr>
              <w:t xml:space="preserve"> </w:t>
            </w:r>
            <w:r w:rsidRPr="00C46230">
              <w:rPr>
                <w:color w:val="000000" w:themeColor="text1"/>
                <w:sz w:val="20"/>
                <w:szCs w:val="20"/>
              </w:rPr>
              <w:t xml:space="preserve">manufacturers into the supply chain with what is claimed for Government reimbursement via the PBS.  Current data collection arrangements do not readily support the conduct of such reconciliations.  </w:t>
            </w:r>
          </w:p>
        </w:tc>
        <w:tc>
          <w:tcPr>
            <w:tcW w:w="3799" w:type="dxa"/>
            <w:vAlign w:val="center"/>
          </w:tcPr>
          <w:p w14:paraId="7BD9610E" w14:textId="77777777" w:rsidR="00EA02AC" w:rsidRPr="009D2C9E" w:rsidRDefault="00EA02AC" w:rsidP="006B4873">
            <w:pPr>
              <w:pStyle w:val="BodyText"/>
              <w:tabs>
                <w:tab w:val="left" w:pos="799"/>
                <w:tab w:val="left" w:pos="800"/>
              </w:tabs>
              <w:spacing w:before="0" w:after="0" w:line="240" w:lineRule="auto"/>
              <w:ind w:left="43" w:right="118"/>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GB"/>
              </w:rPr>
            </w:pPr>
          </w:p>
        </w:tc>
      </w:tr>
      <w:tr w:rsidR="00EA02AC" w:rsidRPr="00BD2C95" w14:paraId="79573C6B" w14:textId="77777777" w:rsidTr="006B487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44B13C5B" w14:textId="77777777" w:rsidR="00EA02AC" w:rsidRPr="009D2C9E" w:rsidRDefault="00EA02AC" w:rsidP="006B4873">
            <w:pPr>
              <w:rPr>
                <w:b w:val="0"/>
                <w:bCs/>
                <w:color w:val="000000" w:themeColor="text1"/>
                <w:sz w:val="20"/>
                <w:szCs w:val="20"/>
              </w:rPr>
            </w:pPr>
            <w:r w:rsidRPr="009D2C9E">
              <w:rPr>
                <w:rFonts w:eastAsia="Times New Roman"/>
                <w:b w:val="0"/>
                <w:color w:val="000000" w:themeColor="text1"/>
                <w:sz w:val="20"/>
                <w:szCs w:val="20"/>
                <w:lang w:eastAsia="en-GB"/>
              </w:rPr>
              <w:t>Patient access and safety</w:t>
            </w:r>
          </w:p>
        </w:tc>
        <w:tc>
          <w:tcPr>
            <w:tcW w:w="3799" w:type="dxa"/>
          </w:tcPr>
          <w:p w14:paraId="5E655137" w14:textId="77777777" w:rsidR="00EA02AC" w:rsidRDefault="00EA02AC" w:rsidP="00E36C93">
            <w:pPr>
              <w:pStyle w:val="BodyText"/>
              <w:numPr>
                <w:ilvl w:val="0"/>
                <w:numId w:val="70"/>
              </w:numPr>
              <w:spacing w:before="0" w:after="0" w:line="240" w:lineRule="auto"/>
              <w:ind w:left="317"/>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D2C9E">
              <w:rPr>
                <w:color w:val="000000" w:themeColor="text1"/>
                <w:sz w:val="20"/>
                <w:szCs w:val="20"/>
              </w:rPr>
              <w:t>Short-term: Remove the distinction between public and private hospital prescribing to rationalise co-payments</w:t>
            </w:r>
            <w:r>
              <w:rPr>
                <w:color w:val="000000" w:themeColor="text1"/>
                <w:sz w:val="20"/>
                <w:szCs w:val="20"/>
              </w:rPr>
              <w:t>.</w:t>
            </w:r>
          </w:p>
          <w:p w14:paraId="6FE982DE" w14:textId="77777777" w:rsidR="00EA02AC" w:rsidRDefault="00EA02AC" w:rsidP="00E36C93">
            <w:pPr>
              <w:pStyle w:val="BodyText"/>
              <w:numPr>
                <w:ilvl w:val="0"/>
                <w:numId w:val="70"/>
              </w:numPr>
              <w:spacing w:before="0" w:after="0" w:line="240" w:lineRule="auto"/>
              <w:ind w:left="317"/>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C46230">
              <w:rPr>
                <w:color w:val="000000" w:themeColor="text1"/>
                <w:sz w:val="20"/>
                <w:szCs w:val="20"/>
              </w:rPr>
              <w:t>Short-term: Expand the availability of Closing the Gap arrangements to all eligible Indigenous people accessing cancer medicines.</w:t>
            </w:r>
          </w:p>
          <w:p w14:paraId="6C4E8152" w14:textId="77777777" w:rsidR="00EA02AC" w:rsidRDefault="00EA02AC" w:rsidP="00E36C93">
            <w:pPr>
              <w:pStyle w:val="BodyText"/>
              <w:numPr>
                <w:ilvl w:val="0"/>
                <w:numId w:val="70"/>
              </w:numPr>
              <w:spacing w:before="0" w:after="0" w:line="240" w:lineRule="auto"/>
              <w:ind w:left="317"/>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C46230">
              <w:rPr>
                <w:color w:val="000000" w:themeColor="text1"/>
                <w:sz w:val="20"/>
                <w:szCs w:val="20"/>
              </w:rPr>
              <w:t>Short-term: Extend the current co-payment arrangements for EFC Schedule I medicines to Schedule II medicines to ensure patients are not differentially affected by co-payments.</w:t>
            </w:r>
          </w:p>
          <w:p w14:paraId="1AC41E9A" w14:textId="77777777" w:rsidR="00EA02AC" w:rsidRPr="00C46230" w:rsidRDefault="00EA02AC" w:rsidP="00E36C93">
            <w:pPr>
              <w:pStyle w:val="BodyText"/>
              <w:numPr>
                <w:ilvl w:val="0"/>
                <w:numId w:val="70"/>
              </w:numPr>
              <w:spacing w:before="0" w:after="0" w:line="240" w:lineRule="auto"/>
              <w:ind w:left="317"/>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C46230">
              <w:rPr>
                <w:color w:val="000000" w:themeColor="text1"/>
                <w:sz w:val="20"/>
                <w:szCs w:val="20"/>
              </w:rPr>
              <w:t>Medium-term: Conduct a system-wide consultation (State/Territory</w:t>
            </w:r>
            <w:r>
              <w:rPr>
                <w:color w:val="000000" w:themeColor="text1"/>
                <w:sz w:val="20"/>
                <w:szCs w:val="20"/>
              </w:rPr>
              <w:t xml:space="preserve"> and </w:t>
            </w:r>
            <w:r w:rsidRPr="00C46230">
              <w:rPr>
                <w:color w:val="000000" w:themeColor="text1"/>
                <w:sz w:val="20"/>
                <w:szCs w:val="20"/>
              </w:rPr>
              <w:t xml:space="preserve">Commonwealth </w:t>
            </w:r>
            <w:r>
              <w:rPr>
                <w:color w:val="000000" w:themeColor="text1"/>
                <w:sz w:val="20"/>
                <w:szCs w:val="20"/>
              </w:rPr>
              <w:t>g</w:t>
            </w:r>
            <w:r w:rsidRPr="00C46230">
              <w:rPr>
                <w:color w:val="000000" w:themeColor="text1"/>
                <w:sz w:val="20"/>
                <w:szCs w:val="20"/>
              </w:rPr>
              <w:t>overnments</w:t>
            </w:r>
            <w:r>
              <w:rPr>
                <w:color w:val="000000" w:themeColor="text1"/>
                <w:sz w:val="20"/>
                <w:szCs w:val="20"/>
              </w:rPr>
              <w:t>,</w:t>
            </w:r>
            <w:r w:rsidRPr="00C46230">
              <w:rPr>
                <w:color w:val="000000" w:themeColor="text1"/>
                <w:sz w:val="20"/>
                <w:szCs w:val="20"/>
              </w:rPr>
              <w:t xml:space="preserve"> and peak cancer care/consumer organisations) to consider initiatives that may improve access to quality cancer care.</w:t>
            </w:r>
          </w:p>
        </w:tc>
        <w:tc>
          <w:tcPr>
            <w:tcW w:w="3799" w:type="dxa"/>
          </w:tcPr>
          <w:p w14:paraId="70D6BE81" w14:textId="77777777" w:rsidR="00EA02AC" w:rsidRPr="009D2C9E" w:rsidRDefault="00EA02AC" w:rsidP="006B4873">
            <w:pPr>
              <w:ind w:left="403"/>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EA02AC" w:rsidRPr="00BD2C95" w14:paraId="68952B36" w14:textId="77777777" w:rsidTr="006B4873">
        <w:trPr>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22B5C1BE" w14:textId="77777777" w:rsidR="00EA02AC" w:rsidRPr="009D2C9E" w:rsidRDefault="00EA02AC" w:rsidP="006B4873">
            <w:pPr>
              <w:rPr>
                <w:b w:val="0"/>
                <w:bCs/>
                <w:color w:val="000000" w:themeColor="text1"/>
                <w:sz w:val="20"/>
                <w:szCs w:val="20"/>
              </w:rPr>
            </w:pPr>
            <w:r w:rsidRPr="009D2C9E">
              <w:rPr>
                <w:rFonts w:eastAsia="Times New Roman"/>
                <w:b w:val="0"/>
                <w:color w:val="000000" w:themeColor="text1"/>
                <w:sz w:val="20"/>
                <w:szCs w:val="20"/>
                <w:lang w:eastAsia="en-GB"/>
              </w:rPr>
              <w:t>Standards</w:t>
            </w:r>
          </w:p>
        </w:tc>
        <w:tc>
          <w:tcPr>
            <w:tcW w:w="3799" w:type="dxa"/>
          </w:tcPr>
          <w:p w14:paraId="31D66D04" w14:textId="77777777" w:rsidR="00EA02AC" w:rsidRPr="00320EB7" w:rsidRDefault="00EA02AC" w:rsidP="00E36C93">
            <w:pPr>
              <w:pStyle w:val="BodyText"/>
              <w:numPr>
                <w:ilvl w:val="0"/>
                <w:numId w:val="72"/>
              </w:numPr>
              <w:tabs>
                <w:tab w:val="left" w:pos="799"/>
                <w:tab w:val="left" w:pos="800"/>
              </w:tabs>
              <w:autoSpaceDE w:val="0"/>
              <w:autoSpaceDN w:val="0"/>
              <w:spacing w:before="0" w:after="0" w:line="240" w:lineRule="auto"/>
              <w:ind w:left="317" w:right="251"/>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D2C9E">
              <w:rPr>
                <w:color w:val="000000" w:themeColor="text1"/>
                <w:sz w:val="20"/>
                <w:szCs w:val="20"/>
              </w:rPr>
              <w:t>Short-term: The Review reiterates the findings of the King Review (2017) and recommends the application of a nationally consistent set of standards to the compounding and supply of cancer medicines.  Those standards as they apply to compounding providers for the EFC should be clearly articulated.</w:t>
            </w:r>
          </w:p>
        </w:tc>
        <w:tc>
          <w:tcPr>
            <w:tcW w:w="3799" w:type="dxa"/>
          </w:tcPr>
          <w:p w14:paraId="0A2107E0" w14:textId="77777777" w:rsidR="00EA02AC" w:rsidRPr="009D2C9E" w:rsidRDefault="00EA02AC" w:rsidP="006B4873">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3037D28D" w14:textId="77777777" w:rsidR="00EA02AC" w:rsidRPr="009D2C9E" w:rsidRDefault="00EA02AC" w:rsidP="006B4873">
            <w:pPr>
              <w:ind w:left="43"/>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D2C9E">
              <w:rPr>
                <w:color w:val="000000" w:themeColor="text1"/>
                <w:sz w:val="20"/>
                <w:szCs w:val="20"/>
              </w:rPr>
              <w:t xml:space="preserve"> </w:t>
            </w:r>
          </w:p>
        </w:tc>
      </w:tr>
      <w:tr w:rsidR="00EA02AC" w:rsidRPr="00BD2C95" w14:paraId="6CDCD185" w14:textId="77777777" w:rsidTr="006B487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2" w:type="dxa"/>
            <w:vAlign w:val="center"/>
          </w:tcPr>
          <w:p w14:paraId="3DA7951A" w14:textId="77777777" w:rsidR="00EA02AC" w:rsidRPr="009D2C9E" w:rsidRDefault="00EA02AC" w:rsidP="006B4873">
            <w:pPr>
              <w:rPr>
                <w:rFonts w:eastAsia="Times New Roman"/>
                <w:b w:val="0"/>
                <w:bCs/>
                <w:color w:val="000000" w:themeColor="text1"/>
                <w:sz w:val="20"/>
                <w:szCs w:val="20"/>
                <w:lang w:eastAsia="en-GB"/>
              </w:rPr>
            </w:pPr>
            <w:r w:rsidRPr="009D2C9E">
              <w:rPr>
                <w:rFonts w:eastAsia="Times New Roman"/>
                <w:b w:val="0"/>
                <w:color w:val="000000" w:themeColor="text1"/>
                <w:sz w:val="20"/>
                <w:szCs w:val="20"/>
                <w:lang w:eastAsia="en-GB"/>
              </w:rPr>
              <w:t>Public vs</w:t>
            </w:r>
          </w:p>
          <w:p w14:paraId="610FE228" w14:textId="77777777" w:rsidR="00EA02AC" w:rsidRPr="009D2C9E" w:rsidRDefault="00EA02AC" w:rsidP="006B4873">
            <w:pPr>
              <w:rPr>
                <w:b w:val="0"/>
                <w:bCs/>
                <w:color w:val="000000" w:themeColor="text1"/>
                <w:sz w:val="20"/>
                <w:szCs w:val="20"/>
              </w:rPr>
            </w:pPr>
            <w:r w:rsidRPr="009D2C9E">
              <w:rPr>
                <w:rFonts w:eastAsia="Times New Roman"/>
                <w:b w:val="0"/>
                <w:color w:val="000000" w:themeColor="text1"/>
                <w:sz w:val="20"/>
                <w:szCs w:val="20"/>
                <w:lang w:eastAsia="en-GB"/>
              </w:rPr>
              <w:t>private</w:t>
            </w:r>
          </w:p>
        </w:tc>
        <w:tc>
          <w:tcPr>
            <w:tcW w:w="3799" w:type="dxa"/>
          </w:tcPr>
          <w:p w14:paraId="3963FEF5" w14:textId="77777777" w:rsidR="00EA02AC" w:rsidRDefault="00EA02AC" w:rsidP="00E36C93">
            <w:pPr>
              <w:pStyle w:val="BodyText"/>
              <w:numPr>
                <w:ilvl w:val="0"/>
                <w:numId w:val="74"/>
              </w:numPr>
              <w:spacing w:before="0" w:after="0" w:line="240" w:lineRule="auto"/>
              <w:ind w:left="317"/>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D2C9E">
              <w:rPr>
                <w:color w:val="000000" w:themeColor="text1"/>
                <w:sz w:val="20"/>
                <w:szCs w:val="20"/>
              </w:rPr>
              <w:t>Short-term: Remove the distinction between (s94) public and private hospital settings with respect to PBS item codes.</w:t>
            </w:r>
          </w:p>
          <w:p w14:paraId="4C38E275" w14:textId="77777777" w:rsidR="00EA02AC" w:rsidRPr="002C3E11" w:rsidRDefault="00EA02AC" w:rsidP="00E36C93">
            <w:pPr>
              <w:pStyle w:val="BodyText"/>
              <w:numPr>
                <w:ilvl w:val="0"/>
                <w:numId w:val="74"/>
              </w:numPr>
              <w:spacing w:before="0" w:after="0" w:line="240" w:lineRule="auto"/>
              <w:ind w:left="317"/>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2C3E11">
              <w:rPr>
                <w:color w:val="000000" w:themeColor="text1"/>
                <w:sz w:val="20"/>
                <w:szCs w:val="20"/>
              </w:rPr>
              <w:t xml:space="preserve">Short-term: Remove the distinction between (s94) public and private hospital providers with respect to the EFC fees paid for the supply of cancer medicines.  </w:t>
            </w:r>
          </w:p>
        </w:tc>
        <w:tc>
          <w:tcPr>
            <w:tcW w:w="3799" w:type="dxa"/>
          </w:tcPr>
          <w:p w14:paraId="3D547A18" w14:textId="77777777" w:rsidR="00EA02AC" w:rsidRPr="002C3E11" w:rsidRDefault="00EA02AC" w:rsidP="006B4873">
            <w:pPr>
              <w:pStyle w:val="BodyText"/>
              <w:spacing w:before="0" w:after="0" w:line="240" w:lineRule="auto"/>
              <w:ind w:left="720"/>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bl>
    <w:p w14:paraId="6BFB5DB8" w14:textId="77777777" w:rsidR="007079B1" w:rsidRDefault="007079B1" w:rsidP="00EA02AC"/>
    <w:p w14:paraId="438F0350" w14:textId="4E1A8F61" w:rsidR="00EA02AC" w:rsidRPr="00AB36DB" w:rsidRDefault="00EA02AC" w:rsidP="00EA02AC">
      <w:r>
        <w:t>In addition to the changes to the text of the Interim Report and the amendments to the recommendations of the Review detailed above, the Final Report also includes the following new appendices: ‘</w:t>
      </w:r>
      <w:r w:rsidRPr="00462A4D">
        <w:t>Distance Between Patient Residence and EFC Health Services</w:t>
      </w:r>
      <w:r>
        <w:t>’ (Appendix 7) and ‘</w:t>
      </w:r>
      <w:r w:rsidRPr="00F30FF9">
        <w:t>Access to Cancer Medicines in Australia: Addressing Factors Beyond the EFC Scheme</w:t>
      </w:r>
      <w:r>
        <w:t>’ (Appendix 16).</w:t>
      </w:r>
    </w:p>
    <w:p w14:paraId="4501EE46" w14:textId="77777777" w:rsidR="00EA3E4F" w:rsidRPr="009E5255" w:rsidRDefault="00EA3E4F" w:rsidP="000C766B">
      <w:pPr>
        <w:rPr>
          <w:sz w:val="20"/>
          <w:szCs w:val="20"/>
          <w:lang w:eastAsia="zh-CN"/>
        </w:rPr>
      </w:pPr>
    </w:p>
    <w:sectPr w:rsidR="00EA3E4F" w:rsidRPr="009E5255" w:rsidSect="00D85F30">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C7C49" w14:textId="77777777" w:rsidR="00DB56FE" w:rsidRDefault="00DB56FE" w:rsidP="00783598">
      <w:r>
        <w:separator/>
      </w:r>
    </w:p>
    <w:p w14:paraId="3DB8C81F" w14:textId="77777777" w:rsidR="00DB56FE" w:rsidRDefault="00DB56FE"/>
  </w:endnote>
  <w:endnote w:type="continuationSeparator" w:id="0">
    <w:p w14:paraId="24982FE2" w14:textId="77777777" w:rsidR="00DB56FE" w:rsidRDefault="00DB56FE" w:rsidP="00783598">
      <w:r>
        <w:continuationSeparator/>
      </w:r>
    </w:p>
    <w:p w14:paraId="7D71C4F1" w14:textId="77777777" w:rsidR="00DB56FE" w:rsidRDefault="00DB56FE"/>
  </w:endnote>
  <w:endnote w:type="continuationNotice" w:id="1">
    <w:p w14:paraId="7FCEB9D7" w14:textId="77777777" w:rsidR="00DB56FE" w:rsidRDefault="00DB56FE" w:rsidP="00783598"/>
    <w:p w14:paraId="38BC6A16" w14:textId="77777777" w:rsidR="00DB56FE" w:rsidRDefault="00DB56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Calibri-Light">
    <w:altName w:val="Calibri"/>
    <w:panose1 w:val="00000000000000000000"/>
    <w:charset w:val="00"/>
    <w:family w:val="roman"/>
    <w:notTrueType/>
    <w:pitch w:val="default"/>
  </w:font>
  <w:font w:name="Calibri-LightItalic">
    <w:altName w:val="Calibri"/>
    <w:panose1 w:val="00000000000000000000"/>
    <w:charset w:val="00"/>
    <w:family w:val="roman"/>
    <w:notTrueType/>
    <w:pitch w:val="default"/>
  </w:font>
  <w:font w:name="Open Sans">
    <w:charset w:val="00"/>
    <w:family w:val="swiss"/>
    <w:pitch w:val="variable"/>
    <w:sig w:usb0="E00002EF" w:usb1="4000205B" w:usb2="00000028" w:usb3="00000000" w:csb0="0000019F" w:csb1="00000000"/>
  </w:font>
  <w:font w:name="POJCVS+ZapfDingbatsITC">
    <w:altName w:val="Yu Gothic"/>
    <w:panose1 w:val="00000000000000000000"/>
    <w:charset w:val="80"/>
    <w:family w:val="auto"/>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1574818"/>
      <w:docPartObj>
        <w:docPartGallery w:val="Page Numbers (Bottom of Page)"/>
        <w:docPartUnique/>
      </w:docPartObj>
    </w:sdtPr>
    <w:sdtEndPr>
      <w:rPr>
        <w:rStyle w:val="PageNumber"/>
      </w:rPr>
    </w:sdtEndPr>
    <w:sdtContent>
      <w:p w14:paraId="19C778E1" w14:textId="07D11108" w:rsidR="003E42FA" w:rsidRDefault="003E42FA" w:rsidP="001A15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34428">
          <w:rPr>
            <w:rStyle w:val="PageNumber"/>
            <w:noProof/>
          </w:rPr>
          <w:t>159</w:t>
        </w:r>
        <w:r>
          <w:rPr>
            <w:rStyle w:val="PageNumber"/>
          </w:rPr>
          <w:fldChar w:fldCharType="end"/>
        </w:r>
      </w:p>
    </w:sdtContent>
  </w:sdt>
  <w:p w14:paraId="0072205F" w14:textId="77777777" w:rsidR="003E42FA" w:rsidRDefault="003E42FA" w:rsidP="003E42FA">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87919" w14:textId="77777777" w:rsidR="00A66B54" w:rsidRDefault="00A66B5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27D2AF72" w14:paraId="5EAA0304" w14:textId="77777777" w:rsidTr="003C3A0C">
      <w:tc>
        <w:tcPr>
          <w:tcW w:w="3005" w:type="dxa"/>
        </w:tcPr>
        <w:p w14:paraId="2881A076" w14:textId="488A164C" w:rsidR="27D2AF72" w:rsidRDefault="27D2AF72" w:rsidP="003C3A0C">
          <w:pPr>
            <w:pStyle w:val="Header"/>
          </w:pPr>
        </w:p>
      </w:tc>
      <w:tc>
        <w:tcPr>
          <w:tcW w:w="3005" w:type="dxa"/>
        </w:tcPr>
        <w:p w14:paraId="54F6B4AC" w14:textId="306B6B2C" w:rsidR="27D2AF72" w:rsidRDefault="27D2AF72" w:rsidP="003C3A0C">
          <w:pPr>
            <w:pStyle w:val="Header"/>
          </w:pPr>
        </w:p>
      </w:tc>
      <w:tc>
        <w:tcPr>
          <w:tcW w:w="3005" w:type="dxa"/>
        </w:tcPr>
        <w:p w14:paraId="241007D9" w14:textId="79E48D3D" w:rsidR="27D2AF72" w:rsidRDefault="27D2AF72" w:rsidP="003C3A0C">
          <w:pPr>
            <w:pStyle w:val="Header"/>
          </w:pPr>
        </w:p>
      </w:tc>
    </w:tr>
  </w:tbl>
  <w:p w14:paraId="56FCB707" w14:textId="11CE7304" w:rsidR="003F24C9" w:rsidRDefault="003F24C9" w:rsidP="0078359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2248028"/>
      <w:docPartObj>
        <w:docPartGallery w:val="Page Numbers (Bottom of Page)"/>
        <w:docPartUnique/>
      </w:docPartObj>
    </w:sdtPr>
    <w:sdtEndPr>
      <w:rPr>
        <w:rStyle w:val="PageNumber"/>
      </w:rPr>
    </w:sdtEndPr>
    <w:sdtContent>
      <w:p w14:paraId="676C36A4" w14:textId="77777777" w:rsidR="00EA02AC" w:rsidRDefault="00EA02AC" w:rsidP="002724C3">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791216" w14:textId="77777777" w:rsidR="00EA02AC" w:rsidRDefault="00EA02AC" w:rsidP="001A2DFA">
    <w:pPr>
      <w:pStyle w:val="Footer"/>
      <w:ind w:right="360" w:firstLine="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9614520"/>
      <w:docPartObj>
        <w:docPartGallery w:val="Page Numbers (Bottom of Page)"/>
        <w:docPartUnique/>
      </w:docPartObj>
    </w:sdtPr>
    <w:sdtEndPr>
      <w:rPr>
        <w:rStyle w:val="PageNumber"/>
      </w:rPr>
    </w:sdtEndPr>
    <w:sdtContent>
      <w:p w14:paraId="699C5327" w14:textId="77777777" w:rsidR="00EA02AC" w:rsidRPr="002411D1" w:rsidRDefault="00EA02AC" w:rsidP="002724C3">
        <w:pPr>
          <w:pStyle w:val="Footer"/>
          <w:framePr w:wrap="none" w:vAnchor="text" w:hAnchor="margin" w:xAlign="outside" w:y="1"/>
          <w:rPr>
            <w:rStyle w:val="PageNumber"/>
          </w:rPr>
        </w:pPr>
        <w:r w:rsidRPr="002411D1">
          <w:rPr>
            <w:rStyle w:val="PageNumber"/>
          </w:rPr>
          <w:fldChar w:fldCharType="begin"/>
        </w:r>
        <w:r w:rsidRPr="002411D1">
          <w:rPr>
            <w:rStyle w:val="PageNumber"/>
          </w:rPr>
          <w:instrText xml:space="preserve"> PAGE </w:instrText>
        </w:r>
        <w:r w:rsidRPr="002411D1">
          <w:rPr>
            <w:rStyle w:val="PageNumber"/>
          </w:rPr>
          <w:fldChar w:fldCharType="separate"/>
        </w:r>
        <w:r w:rsidRPr="002411D1">
          <w:rPr>
            <w:rStyle w:val="PageNumber"/>
            <w:noProof/>
          </w:rPr>
          <w:t>2</w:t>
        </w:r>
        <w:r w:rsidRPr="002411D1">
          <w:rPr>
            <w:rStyle w:val="PageNumber"/>
          </w:rPr>
          <w:fldChar w:fldCharType="end"/>
        </w:r>
      </w:p>
    </w:sdtContent>
  </w:sdt>
  <w:p w14:paraId="2D2EEEBD" w14:textId="77777777" w:rsidR="00EA02AC" w:rsidRPr="002411D1" w:rsidRDefault="00EA02AC" w:rsidP="001A2DFA">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8"/>
        <w:szCs w:val="18"/>
      </w:rPr>
      <w:id w:val="1284776683"/>
      <w:docPartObj>
        <w:docPartGallery w:val="Page Numbers (Bottom of Page)"/>
        <w:docPartUnique/>
      </w:docPartObj>
    </w:sdtPr>
    <w:sdtEndPr>
      <w:rPr>
        <w:rStyle w:val="PageNumber"/>
      </w:rPr>
    </w:sdtEndPr>
    <w:sdtContent>
      <w:p w14:paraId="4D08B6DB" w14:textId="25677457" w:rsidR="001A1557" w:rsidRPr="001A1557" w:rsidRDefault="001A1557" w:rsidP="009D79E4">
        <w:pPr>
          <w:pStyle w:val="Footer"/>
          <w:framePr w:wrap="none" w:vAnchor="text" w:hAnchor="margin" w:xAlign="right" w:y="1"/>
          <w:rPr>
            <w:rStyle w:val="PageNumber"/>
            <w:sz w:val="18"/>
            <w:szCs w:val="18"/>
          </w:rPr>
        </w:pPr>
        <w:r w:rsidRPr="001A1557">
          <w:rPr>
            <w:rStyle w:val="PageNumber"/>
            <w:sz w:val="18"/>
            <w:szCs w:val="18"/>
          </w:rPr>
          <w:fldChar w:fldCharType="begin"/>
        </w:r>
        <w:r w:rsidRPr="001A1557">
          <w:rPr>
            <w:rStyle w:val="PageNumber"/>
            <w:sz w:val="18"/>
            <w:szCs w:val="18"/>
          </w:rPr>
          <w:instrText xml:space="preserve"> PAGE </w:instrText>
        </w:r>
        <w:r w:rsidRPr="001A1557">
          <w:rPr>
            <w:rStyle w:val="PageNumber"/>
            <w:sz w:val="18"/>
            <w:szCs w:val="18"/>
          </w:rPr>
          <w:fldChar w:fldCharType="separate"/>
        </w:r>
        <w:r w:rsidRPr="001A1557">
          <w:rPr>
            <w:rStyle w:val="PageNumber"/>
            <w:noProof/>
            <w:sz w:val="18"/>
            <w:szCs w:val="18"/>
          </w:rPr>
          <w:t>6</w:t>
        </w:r>
        <w:r w:rsidRPr="001A1557">
          <w:rPr>
            <w:rStyle w:val="PageNumber"/>
            <w:sz w:val="18"/>
            <w:szCs w:val="18"/>
          </w:rPr>
          <w:fldChar w:fldCharType="end"/>
        </w:r>
      </w:p>
    </w:sdtContent>
  </w:sdt>
  <w:p w14:paraId="569952AD" w14:textId="52CED20E" w:rsidR="001A1557" w:rsidRPr="001A1557" w:rsidRDefault="002A4700" w:rsidP="00FB0F69">
    <w:pPr>
      <w:pStyle w:val="Footer"/>
      <w:pBdr>
        <w:top w:val="single" w:sz="4" w:space="1" w:color="auto"/>
      </w:pBdr>
      <w:ind w:right="-46"/>
      <w:rPr>
        <w:sz w:val="18"/>
        <w:szCs w:val="18"/>
      </w:rPr>
    </w:pPr>
    <w:r>
      <w:rPr>
        <w:sz w:val="18"/>
        <w:szCs w:val="18"/>
      </w:rPr>
      <w:t>January</w:t>
    </w:r>
    <w:r w:rsidR="001A1557" w:rsidRPr="001A1557">
      <w:rPr>
        <w:sz w:val="18"/>
        <w:szCs w:val="18"/>
      </w:rPr>
      <w:t xml:space="preserve"> 202</w:t>
    </w:r>
    <w:r>
      <w:rPr>
        <w:sz w:val="18"/>
        <w:szCs w:val="18"/>
      </w:rPr>
      <w:t>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27D2AF72" w14:paraId="5E4174DC" w14:textId="77777777" w:rsidTr="00146AA0">
      <w:tc>
        <w:tcPr>
          <w:tcW w:w="3005" w:type="dxa"/>
        </w:tcPr>
        <w:p w14:paraId="7877C310" w14:textId="474B862C" w:rsidR="27D2AF72" w:rsidRDefault="27D2AF72" w:rsidP="00783598">
          <w:pPr>
            <w:pStyle w:val="Header"/>
          </w:pPr>
        </w:p>
      </w:tc>
      <w:tc>
        <w:tcPr>
          <w:tcW w:w="3005" w:type="dxa"/>
        </w:tcPr>
        <w:p w14:paraId="6CAE3403" w14:textId="7DACBCF8" w:rsidR="27D2AF72" w:rsidRDefault="27D2AF72" w:rsidP="00783598">
          <w:pPr>
            <w:pStyle w:val="Header"/>
          </w:pPr>
        </w:p>
      </w:tc>
      <w:tc>
        <w:tcPr>
          <w:tcW w:w="3005" w:type="dxa"/>
        </w:tcPr>
        <w:p w14:paraId="1809CC20" w14:textId="0CEBDEA4" w:rsidR="27D2AF72" w:rsidRDefault="27D2AF72" w:rsidP="00783598">
          <w:pPr>
            <w:pStyle w:val="Header"/>
          </w:pPr>
        </w:p>
      </w:tc>
    </w:tr>
  </w:tbl>
  <w:p w14:paraId="6582A389" w14:textId="6C8524E0" w:rsidR="003F24C9" w:rsidRDefault="003F24C9" w:rsidP="0078359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DF09A8" w14:paraId="4A9D513C" w14:textId="77777777" w:rsidTr="00146AA0">
      <w:tc>
        <w:tcPr>
          <w:tcW w:w="3005" w:type="dxa"/>
        </w:tcPr>
        <w:p w14:paraId="4D288876" w14:textId="77777777" w:rsidR="00DF09A8" w:rsidRDefault="00DF09A8" w:rsidP="00783598">
          <w:pPr>
            <w:pStyle w:val="Header"/>
          </w:pPr>
        </w:p>
      </w:tc>
      <w:tc>
        <w:tcPr>
          <w:tcW w:w="3005" w:type="dxa"/>
        </w:tcPr>
        <w:p w14:paraId="2707ED1D" w14:textId="77777777" w:rsidR="00DF09A8" w:rsidRDefault="00DF09A8" w:rsidP="00783598">
          <w:pPr>
            <w:pStyle w:val="Header"/>
          </w:pPr>
        </w:p>
      </w:tc>
      <w:tc>
        <w:tcPr>
          <w:tcW w:w="3005" w:type="dxa"/>
        </w:tcPr>
        <w:p w14:paraId="762027A1" w14:textId="77777777" w:rsidR="00DF09A8" w:rsidRDefault="00DF09A8" w:rsidP="00783598">
          <w:pPr>
            <w:pStyle w:val="Header"/>
          </w:pPr>
        </w:p>
      </w:tc>
    </w:tr>
  </w:tbl>
  <w:p w14:paraId="10424D7B" w14:textId="77777777" w:rsidR="00DF09A8" w:rsidRDefault="00DF09A8" w:rsidP="0078359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6879653"/>
      <w:docPartObj>
        <w:docPartGallery w:val="Page Numbers (Bottom of Page)"/>
        <w:docPartUnique/>
      </w:docPartObj>
    </w:sdtPr>
    <w:sdtEndPr>
      <w:rPr>
        <w:rStyle w:val="PageNumber"/>
      </w:rPr>
    </w:sdtEndPr>
    <w:sdtContent>
      <w:p w14:paraId="3B184321" w14:textId="0D832C37" w:rsidR="00185844" w:rsidRDefault="00185844" w:rsidP="004D0D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94CDE">
          <w:rPr>
            <w:rStyle w:val="PageNumber"/>
            <w:noProof/>
          </w:rPr>
          <w:t>261</w:t>
        </w:r>
        <w:r>
          <w:rPr>
            <w:rStyle w:val="PageNumber"/>
          </w:rPr>
          <w:fldChar w:fldCharType="end"/>
        </w:r>
      </w:p>
    </w:sdtContent>
  </w:sdt>
  <w:p w14:paraId="2CD42B39" w14:textId="77777777" w:rsidR="00185844" w:rsidRDefault="00185844" w:rsidP="00F506B9">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185844" w14:paraId="315ED7BF" w14:textId="77777777" w:rsidTr="007F3878">
      <w:tc>
        <w:tcPr>
          <w:tcW w:w="3005" w:type="dxa"/>
        </w:tcPr>
        <w:p w14:paraId="46E3EB86" w14:textId="77777777" w:rsidR="00185844" w:rsidRDefault="00185844" w:rsidP="007F3878">
          <w:pPr>
            <w:pStyle w:val="Header"/>
            <w:ind w:left="-115"/>
            <w:rPr>
              <w:rFonts w:eastAsia="Calibri"/>
            </w:rPr>
          </w:pPr>
        </w:p>
      </w:tc>
      <w:tc>
        <w:tcPr>
          <w:tcW w:w="3005" w:type="dxa"/>
        </w:tcPr>
        <w:p w14:paraId="30CF6067" w14:textId="77777777" w:rsidR="00185844" w:rsidRDefault="00185844" w:rsidP="007F3878">
          <w:pPr>
            <w:pStyle w:val="Header"/>
            <w:jc w:val="center"/>
            <w:rPr>
              <w:rFonts w:eastAsia="Calibri"/>
            </w:rPr>
          </w:pPr>
        </w:p>
      </w:tc>
      <w:tc>
        <w:tcPr>
          <w:tcW w:w="3005" w:type="dxa"/>
        </w:tcPr>
        <w:p w14:paraId="1EB21867" w14:textId="77777777" w:rsidR="00185844" w:rsidRDefault="00185844" w:rsidP="007F3878">
          <w:pPr>
            <w:pStyle w:val="Header"/>
            <w:ind w:right="-115"/>
            <w:jc w:val="right"/>
            <w:rPr>
              <w:rFonts w:eastAsia="Calibri"/>
            </w:rPr>
          </w:pPr>
        </w:p>
      </w:tc>
    </w:tr>
  </w:tbl>
  <w:p w14:paraId="1E879A4C" w14:textId="77777777" w:rsidR="00185844" w:rsidRDefault="0018584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6941404"/>
      <w:docPartObj>
        <w:docPartGallery w:val="Page Numbers (Bottom of Page)"/>
        <w:docPartUnique/>
      </w:docPartObj>
    </w:sdtPr>
    <w:sdtEndPr>
      <w:rPr>
        <w:rStyle w:val="PageNumber"/>
      </w:rPr>
    </w:sdtEndPr>
    <w:sdtContent>
      <w:p w14:paraId="03D875F0" w14:textId="47F52FE6" w:rsidR="00A00C97" w:rsidRDefault="00A00C97" w:rsidP="007607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E2E80">
          <w:rPr>
            <w:rStyle w:val="PageNumber"/>
            <w:noProof/>
          </w:rPr>
          <w:t>386</w:t>
        </w:r>
        <w:r>
          <w:rPr>
            <w:rStyle w:val="PageNumber"/>
          </w:rPr>
          <w:fldChar w:fldCharType="end"/>
        </w:r>
      </w:p>
    </w:sdtContent>
  </w:sdt>
  <w:p w14:paraId="22312DEA" w14:textId="77777777" w:rsidR="00A00C97" w:rsidRDefault="00A00C97" w:rsidP="00632308">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87C1F" w14:textId="77777777" w:rsidR="00A00C97" w:rsidRDefault="00A00C9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2FECE" w14:textId="77777777" w:rsidR="00A66B54" w:rsidRDefault="00A66B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31B87D" w14:textId="77777777" w:rsidR="00DB56FE" w:rsidRDefault="00DB56FE" w:rsidP="00783598">
      <w:r>
        <w:separator/>
      </w:r>
    </w:p>
    <w:p w14:paraId="3C7F4384" w14:textId="77777777" w:rsidR="00DB56FE" w:rsidRDefault="00DB56FE"/>
  </w:footnote>
  <w:footnote w:type="continuationSeparator" w:id="0">
    <w:p w14:paraId="3D152F06" w14:textId="77777777" w:rsidR="00DB56FE" w:rsidRDefault="00DB56FE" w:rsidP="00783598">
      <w:r>
        <w:continuationSeparator/>
      </w:r>
    </w:p>
    <w:p w14:paraId="70B9DCE8" w14:textId="77777777" w:rsidR="00DB56FE" w:rsidRDefault="00DB56FE"/>
  </w:footnote>
  <w:footnote w:type="continuationNotice" w:id="1">
    <w:p w14:paraId="6E8F865D" w14:textId="77777777" w:rsidR="00DB56FE" w:rsidRDefault="00DB56FE" w:rsidP="00783598"/>
    <w:p w14:paraId="13229D77" w14:textId="77777777" w:rsidR="00DB56FE" w:rsidRDefault="00DB56FE"/>
  </w:footnote>
  <w:footnote w:id="2">
    <w:p w14:paraId="65AD6278" w14:textId="77777777" w:rsidR="00185844" w:rsidRDefault="00185844" w:rsidP="00185844">
      <w:pPr>
        <w:pStyle w:val="FootnoteText"/>
      </w:pPr>
      <w:r>
        <w:rPr>
          <w:rStyle w:val="FootnoteReference"/>
        </w:rPr>
        <w:footnoteRef/>
      </w:r>
      <w:r>
        <w:t xml:space="preserve"> Services Australia. (2021). Pharmaceutical benefits schedule item reports. Australian Government. Accessed online 1 November 2021 at </w:t>
      </w:r>
      <w:r w:rsidRPr="00341568">
        <w:t>http://medicarestatistics.humanservices.gov.au/statistics/pbs_item.jsp</w:t>
      </w:r>
      <w:r>
        <w:t>.</w:t>
      </w:r>
    </w:p>
  </w:footnote>
  <w:footnote w:id="3">
    <w:p w14:paraId="47A79426" w14:textId="77777777" w:rsidR="00185844" w:rsidRDefault="00185844" w:rsidP="00185844">
      <w:pPr>
        <w:pStyle w:val="FootnoteText"/>
      </w:pPr>
      <w:r>
        <w:rPr>
          <w:rStyle w:val="FootnoteReference"/>
        </w:rPr>
        <w:footnoteRef/>
      </w:r>
      <w:r>
        <w:t xml:space="preserve"> Department of Health. (2021). Public summary documents by product. Accessed online 16 November 2021 at </w:t>
      </w:r>
      <w:r w:rsidRPr="008627C3">
        <w:t>https://www.pbs.gov.au/info/industry/listing/elements/pbac-meetings/psd/public-summary-documents-by-product</w:t>
      </w:r>
      <w:r>
        <w:t>.</w:t>
      </w:r>
    </w:p>
  </w:footnote>
  <w:footnote w:id="4">
    <w:p w14:paraId="02EB47A1" w14:textId="77777777" w:rsidR="00185844" w:rsidRDefault="00185844" w:rsidP="00185844">
      <w:pPr>
        <w:pStyle w:val="FootnoteText"/>
      </w:pPr>
      <w:r>
        <w:rPr>
          <w:rStyle w:val="FootnoteReference"/>
        </w:rPr>
        <w:footnoteRef/>
      </w:r>
      <w:r>
        <w:t xml:space="preserve"> Department of Health. (2021). </w:t>
      </w:r>
      <w:r w:rsidRPr="0039472E">
        <w:t>Price Reduction Outcomes from EAPD Cycles</w:t>
      </w:r>
      <w:r>
        <w:t xml:space="preserve"> [Archived]. Accessed online 16 November 2021 at </w:t>
      </w:r>
      <w:r w:rsidRPr="0039472E">
        <w:t>https://www.pbs.gov.au/info/industry/pricing/eapd</w:t>
      </w:r>
      <w:r>
        <w:t xml:space="preserve">. </w:t>
      </w:r>
    </w:p>
  </w:footnote>
  <w:footnote w:id="5">
    <w:p w14:paraId="0BAB4838" w14:textId="77777777" w:rsidR="00DE30F3" w:rsidRDefault="00DE30F3" w:rsidP="00DE30F3">
      <w:pPr>
        <w:pStyle w:val="FootnoteText"/>
      </w:pPr>
      <w:r>
        <w:rPr>
          <w:rStyle w:val="FootnoteReference"/>
        </w:rPr>
        <w:footnoteRef/>
      </w:r>
      <w:r>
        <w:t xml:space="preserve"> </w:t>
      </w:r>
      <w:r w:rsidRPr="009C4B45">
        <w:t>https://www.pbs.gov.au/medicinestatus/document/483.html</w:t>
      </w:r>
    </w:p>
  </w:footnote>
  <w:footnote w:id="6">
    <w:p w14:paraId="44FE4849" w14:textId="77777777" w:rsidR="00DE30F3" w:rsidRDefault="00DE30F3" w:rsidP="00DE30F3">
      <w:pPr>
        <w:pStyle w:val="FootnoteText"/>
      </w:pPr>
      <w:r>
        <w:rPr>
          <w:rStyle w:val="FootnoteReference"/>
        </w:rPr>
        <w:footnoteRef/>
      </w:r>
      <w:r>
        <w:t xml:space="preserve"> </w:t>
      </w:r>
      <w:r w:rsidRPr="006535FA">
        <w:t>https://www.pbs.gov.au/pbs/industry/pricing/ex-manufacturer-price</w:t>
      </w:r>
    </w:p>
  </w:footnote>
  <w:footnote w:id="7">
    <w:p w14:paraId="6A27FE58" w14:textId="77777777" w:rsidR="00DE30F3" w:rsidRDefault="00DE30F3" w:rsidP="00DE30F3">
      <w:pPr>
        <w:pStyle w:val="FootnoteText"/>
      </w:pPr>
      <w:r>
        <w:rPr>
          <w:rStyle w:val="FootnoteReference"/>
        </w:rPr>
        <w:footnoteRef/>
      </w:r>
      <w:r>
        <w:t xml:space="preserve"> https://www.pbs.gov.au/medicine/item/4376H-7236W</w:t>
      </w:r>
    </w:p>
    <w:p w14:paraId="1B557067" w14:textId="77777777" w:rsidR="00DE30F3" w:rsidRDefault="00DE30F3" w:rsidP="00DE30F3">
      <w:pPr>
        <w:pStyle w:val="FootnoteText"/>
      </w:pPr>
      <w:r>
        <w:t>https://www.pbs.gov.au/medicine/item/12219D-12227M</w:t>
      </w:r>
    </w:p>
    <w:p w14:paraId="37C5F19D" w14:textId="77777777" w:rsidR="00DE30F3" w:rsidRDefault="00DE30F3" w:rsidP="00DE30F3">
      <w:pPr>
        <w:pStyle w:val="FootnoteText"/>
      </w:pPr>
      <w:r>
        <w:t>https://www.pbs.gov.au/medicine/item/11671G-11679Q-11685B-11695M</w:t>
      </w:r>
    </w:p>
  </w:footnote>
  <w:footnote w:id="8">
    <w:p w14:paraId="3FD2F7D7" w14:textId="77777777" w:rsidR="00DE30F3" w:rsidRDefault="00DE30F3" w:rsidP="00DE30F3">
      <w:pPr>
        <w:pStyle w:val="FootnoteText"/>
      </w:pPr>
      <w:r>
        <w:rPr>
          <w:rStyle w:val="FootnoteReference"/>
        </w:rPr>
        <w:footnoteRef/>
      </w:r>
      <w:r>
        <w:t xml:space="preserve"> </w:t>
      </w:r>
      <w:r w:rsidRPr="006535FA">
        <w:t>https://www.pbs.gov.au/info/healthpro/explanatory-notes/front/fee</w:t>
      </w:r>
    </w:p>
  </w:footnote>
  <w:footnote w:id="9">
    <w:p w14:paraId="607EDD6A" w14:textId="77777777" w:rsidR="00EA02AC" w:rsidRPr="00714000" w:rsidRDefault="00EA02AC" w:rsidP="00EA02AC">
      <w:pPr>
        <w:pStyle w:val="FootnoteText"/>
        <w:rPr>
          <w:rFonts w:cstheme="majorHAnsi"/>
        </w:rPr>
      </w:pPr>
      <w:r w:rsidRPr="00714000">
        <w:rPr>
          <w:rStyle w:val="FootnoteReference"/>
          <w:rFonts w:cstheme="majorHAnsi"/>
        </w:rPr>
        <w:footnoteRef/>
      </w:r>
      <w:r w:rsidRPr="00714000">
        <w:rPr>
          <w:rFonts w:cstheme="majorHAnsi"/>
        </w:rPr>
        <w:t xml:space="preserve"> ‘Support’ includes ‘in-principle’ support.</w:t>
      </w:r>
    </w:p>
  </w:footnote>
  <w:footnote w:id="10">
    <w:p w14:paraId="7E01250A" w14:textId="77777777" w:rsidR="00EA02AC" w:rsidRPr="00714000" w:rsidRDefault="00EA02AC" w:rsidP="00EA02AC">
      <w:pPr>
        <w:pStyle w:val="FootnoteText"/>
        <w:rPr>
          <w:rFonts w:cstheme="majorHAnsi"/>
        </w:rPr>
      </w:pPr>
      <w:r w:rsidRPr="00714000">
        <w:rPr>
          <w:rStyle w:val="FootnoteReference"/>
          <w:rFonts w:cstheme="majorHAnsi"/>
        </w:rPr>
        <w:footnoteRef/>
      </w:r>
      <w:r w:rsidRPr="00714000">
        <w:rPr>
          <w:rFonts w:cstheme="majorHAnsi"/>
        </w:rPr>
        <w:t xml:space="preserve"> </w:t>
      </w:r>
      <w:r>
        <w:rPr>
          <w:rFonts w:cstheme="majorHAnsi"/>
        </w:rPr>
        <w:t>Response indicated stakeholder was neither categorically in support nor against</w:t>
      </w:r>
      <w:r w:rsidRPr="00714000">
        <w:rPr>
          <w:rFonts w:cstheme="majorHAnsi"/>
        </w:rPr>
        <w:t xml:space="preserve"> </w:t>
      </w:r>
      <w:r>
        <w:rPr>
          <w:rFonts w:cstheme="majorHAnsi"/>
        </w:rPr>
        <w:t xml:space="preserve">the recommendation </w:t>
      </w:r>
      <w:r w:rsidRPr="00714000">
        <w:rPr>
          <w:rFonts w:cstheme="majorHAnsi"/>
        </w:rPr>
        <w:t>(e.g., ‘hesitant,’ ‘need more information,’ ‘ambivalent,’ ‘further consideration/consultation requir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A1259" w14:textId="4843945D" w:rsidR="001A1557" w:rsidRPr="001A1557" w:rsidRDefault="001A1557" w:rsidP="001A1557">
    <w:pPr>
      <w:pStyle w:val="Header"/>
      <w:pBdr>
        <w:bottom w:val="single" w:sz="4" w:space="1" w:color="auto"/>
      </w:pBdr>
      <w:tabs>
        <w:tab w:val="clear" w:pos="4680"/>
      </w:tabs>
      <w:rPr>
        <w:sz w:val="18"/>
        <w:szCs w:val="18"/>
      </w:rPr>
    </w:pPr>
    <w:r w:rsidRPr="001A1557">
      <w:rPr>
        <w:sz w:val="18"/>
        <w:szCs w:val="18"/>
      </w:rPr>
      <w:t>EFC Review</w:t>
    </w:r>
    <w:r w:rsidRPr="001A1557">
      <w:rPr>
        <w:sz w:val="18"/>
        <w:szCs w:val="18"/>
      </w:rPr>
      <w:tab/>
    </w:r>
    <w:r w:rsidR="005F21DA">
      <w:rPr>
        <w:sz w:val="18"/>
        <w:szCs w:val="18"/>
      </w:rPr>
      <w:t>Final</w:t>
    </w:r>
    <w:r w:rsidRPr="001A1557">
      <w:rPr>
        <w:sz w:val="18"/>
        <w:szCs w:val="18"/>
      </w:rPr>
      <w:t xml:space="preserve"> Report</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A1094" w14:textId="77777777" w:rsidR="00A00C97" w:rsidRDefault="00A00C9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155DD" w14:textId="77777777" w:rsidR="00A66B54" w:rsidRDefault="00A66B5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4A847" w14:textId="77777777" w:rsidR="00A66B54" w:rsidRDefault="00A66B5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514"/>
    </w:tblGrid>
    <w:tr w:rsidR="00EA02AC" w:rsidRPr="009305BE" w14:paraId="1FD643FB" w14:textId="77777777" w:rsidTr="0021787A">
      <w:tc>
        <w:tcPr>
          <w:tcW w:w="4505" w:type="dxa"/>
        </w:tcPr>
        <w:p w14:paraId="0CF6E24D" w14:textId="77777777" w:rsidR="00EA02AC" w:rsidRPr="009305BE" w:rsidRDefault="00EA02AC">
          <w:pPr>
            <w:pStyle w:val="Header"/>
            <w:rPr>
              <w:sz w:val="20"/>
              <w:szCs w:val="20"/>
            </w:rPr>
          </w:pPr>
          <w:r w:rsidRPr="009305BE">
            <w:rPr>
              <w:sz w:val="20"/>
              <w:szCs w:val="20"/>
            </w:rPr>
            <w:t>EFC Review</w:t>
          </w:r>
        </w:p>
      </w:tc>
      <w:tc>
        <w:tcPr>
          <w:tcW w:w="4506" w:type="dxa"/>
        </w:tcPr>
        <w:p w14:paraId="76546C93" w14:textId="77777777" w:rsidR="00EA02AC" w:rsidRPr="009305BE" w:rsidRDefault="00EA02AC" w:rsidP="009305BE">
          <w:pPr>
            <w:pStyle w:val="Header"/>
            <w:jc w:val="right"/>
            <w:rPr>
              <w:sz w:val="20"/>
              <w:szCs w:val="20"/>
            </w:rPr>
          </w:pPr>
          <w:r>
            <w:rPr>
              <w:sz w:val="20"/>
              <w:szCs w:val="20"/>
            </w:rPr>
            <w:t>January 2023</w:t>
          </w:r>
        </w:p>
      </w:tc>
    </w:tr>
  </w:tbl>
  <w:p w14:paraId="79FAC255" w14:textId="77777777" w:rsidR="00EA02AC" w:rsidRDefault="00EA02AC">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514"/>
    </w:tblGrid>
    <w:tr w:rsidR="00EA02AC" w:rsidRPr="009305BE" w14:paraId="305A2036" w14:textId="77777777" w:rsidTr="0021787A">
      <w:tc>
        <w:tcPr>
          <w:tcW w:w="4505" w:type="dxa"/>
        </w:tcPr>
        <w:p w14:paraId="44155DBD" w14:textId="77777777" w:rsidR="00EA02AC" w:rsidRPr="009305BE" w:rsidRDefault="00EA02AC">
          <w:pPr>
            <w:pStyle w:val="Header"/>
            <w:rPr>
              <w:sz w:val="20"/>
              <w:szCs w:val="20"/>
            </w:rPr>
          </w:pPr>
          <w:r w:rsidRPr="009305BE">
            <w:rPr>
              <w:sz w:val="20"/>
              <w:szCs w:val="20"/>
            </w:rPr>
            <w:t>EFC Review</w:t>
          </w:r>
        </w:p>
      </w:tc>
      <w:tc>
        <w:tcPr>
          <w:tcW w:w="4506" w:type="dxa"/>
        </w:tcPr>
        <w:p w14:paraId="02B9E385" w14:textId="77777777" w:rsidR="00EA02AC" w:rsidRPr="009305BE" w:rsidRDefault="00EA02AC" w:rsidP="009305BE">
          <w:pPr>
            <w:pStyle w:val="Header"/>
            <w:jc w:val="right"/>
            <w:rPr>
              <w:sz w:val="20"/>
              <w:szCs w:val="20"/>
            </w:rPr>
          </w:pPr>
          <w:r>
            <w:rPr>
              <w:sz w:val="20"/>
              <w:szCs w:val="20"/>
            </w:rPr>
            <w:t>January 2023</w:t>
          </w:r>
        </w:p>
      </w:tc>
    </w:tr>
  </w:tbl>
  <w:p w14:paraId="0C92889F" w14:textId="77777777" w:rsidR="00EA02AC" w:rsidRDefault="00EA02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0986C" w14:textId="35A20C16" w:rsidR="006A4E6A" w:rsidRPr="006A4E6A" w:rsidRDefault="006A4E6A" w:rsidP="006A4E6A">
    <w:pPr>
      <w:pStyle w:val="Header"/>
      <w:pBdr>
        <w:bottom w:val="single" w:sz="4" w:space="1" w:color="auto"/>
      </w:pBdr>
      <w:tabs>
        <w:tab w:val="clear" w:pos="4680"/>
      </w:tabs>
      <w:rPr>
        <w:sz w:val="18"/>
        <w:szCs w:val="18"/>
      </w:rPr>
    </w:pPr>
    <w:r w:rsidRPr="001A1557">
      <w:rPr>
        <w:sz w:val="18"/>
        <w:szCs w:val="18"/>
      </w:rPr>
      <w:t>EFC Review</w:t>
    </w:r>
    <w:r w:rsidRPr="001A1557">
      <w:rPr>
        <w:sz w:val="18"/>
        <w:szCs w:val="18"/>
      </w:rPr>
      <w:tab/>
      <w:t>Interim 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9522A" w14:textId="2C9876AE" w:rsidR="008261EC" w:rsidRPr="001A1557" w:rsidRDefault="008261EC" w:rsidP="008261EC">
    <w:pPr>
      <w:pStyle w:val="Header"/>
      <w:pBdr>
        <w:bottom w:val="single" w:sz="4" w:space="1" w:color="auto"/>
      </w:pBdr>
      <w:tabs>
        <w:tab w:val="clear" w:pos="4680"/>
        <w:tab w:val="clear" w:pos="9360"/>
        <w:tab w:val="right" w:pos="13892"/>
      </w:tabs>
      <w:rPr>
        <w:sz w:val="18"/>
        <w:szCs w:val="18"/>
      </w:rPr>
    </w:pPr>
    <w:r w:rsidRPr="001A1557">
      <w:rPr>
        <w:sz w:val="18"/>
        <w:szCs w:val="18"/>
      </w:rPr>
      <w:t>EFC Review</w:t>
    </w:r>
    <w:r w:rsidRPr="001A1557">
      <w:rPr>
        <w:sz w:val="18"/>
        <w:szCs w:val="18"/>
      </w:rPr>
      <w:tab/>
    </w:r>
    <w:r w:rsidR="005F21DA">
      <w:rPr>
        <w:sz w:val="18"/>
        <w:szCs w:val="18"/>
      </w:rPr>
      <w:t>Final</w:t>
    </w:r>
    <w:r w:rsidRPr="001A1557">
      <w:rPr>
        <w:sz w:val="18"/>
        <w:szCs w:val="18"/>
      </w:rPr>
      <w:t xml:space="preserve"> Repor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8F084" w14:textId="5BB93838" w:rsidR="003F24C9" w:rsidRPr="00977008" w:rsidRDefault="003E42FA" w:rsidP="00DF09A8">
    <w:pPr>
      <w:pStyle w:val="Header"/>
      <w:pBdr>
        <w:bottom w:val="single" w:sz="4" w:space="1" w:color="auto"/>
      </w:pBdr>
      <w:tabs>
        <w:tab w:val="clear" w:pos="4680"/>
        <w:tab w:val="clear" w:pos="9360"/>
        <w:tab w:val="right" w:pos="13892"/>
      </w:tabs>
      <w:rPr>
        <w:sz w:val="18"/>
        <w:szCs w:val="18"/>
      </w:rPr>
    </w:pPr>
    <w:r w:rsidRPr="00977008">
      <w:rPr>
        <w:sz w:val="18"/>
        <w:szCs w:val="18"/>
      </w:rPr>
      <w:t>EFC Review</w:t>
    </w:r>
    <w:r w:rsidRPr="00977008">
      <w:rPr>
        <w:sz w:val="18"/>
        <w:szCs w:val="18"/>
      </w:rPr>
      <w:tab/>
    </w:r>
    <w:r w:rsidR="005F21DA">
      <w:rPr>
        <w:sz w:val="18"/>
        <w:szCs w:val="18"/>
      </w:rPr>
      <w:t>Final</w:t>
    </w:r>
    <w:r w:rsidRPr="00977008">
      <w:rPr>
        <w:sz w:val="18"/>
        <w:szCs w:val="18"/>
      </w:rPr>
      <w:t xml:space="preserve"> Repor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89AB0" w14:textId="77777777" w:rsidR="00DF09A8" w:rsidRPr="006A4E6A" w:rsidRDefault="00DF09A8" w:rsidP="00DF09A8">
    <w:pPr>
      <w:pStyle w:val="Header"/>
      <w:pBdr>
        <w:bottom w:val="single" w:sz="4" w:space="1" w:color="auto"/>
      </w:pBdr>
      <w:tabs>
        <w:tab w:val="clear" w:pos="4680"/>
        <w:tab w:val="clear" w:pos="9360"/>
        <w:tab w:val="right" w:pos="13892"/>
      </w:tabs>
      <w:rPr>
        <w:sz w:val="18"/>
        <w:szCs w:val="18"/>
      </w:rPr>
    </w:pPr>
    <w:r w:rsidRPr="001A1557">
      <w:rPr>
        <w:sz w:val="18"/>
        <w:szCs w:val="18"/>
      </w:rPr>
      <w:t>EFC Review</w:t>
    </w:r>
    <w:r w:rsidRPr="001A1557">
      <w:rPr>
        <w:sz w:val="18"/>
        <w:szCs w:val="18"/>
      </w:rPr>
      <w:tab/>
      <w:t>Interim Repor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27AC74" w14:textId="19679E89" w:rsidR="00185844" w:rsidRPr="006A4E6A" w:rsidRDefault="006A4E6A" w:rsidP="006A4E6A">
    <w:pPr>
      <w:pStyle w:val="Header"/>
      <w:pBdr>
        <w:bottom w:val="single" w:sz="4" w:space="1" w:color="auto"/>
      </w:pBdr>
      <w:tabs>
        <w:tab w:val="clear" w:pos="4680"/>
      </w:tabs>
      <w:rPr>
        <w:sz w:val="18"/>
        <w:szCs w:val="18"/>
      </w:rPr>
    </w:pPr>
    <w:r w:rsidRPr="001A1557">
      <w:rPr>
        <w:sz w:val="18"/>
        <w:szCs w:val="18"/>
      </w:rPr>
      <w:t>EFC Review</w:t>
    </w:r>
    <w:r w:rsidRPr="001A1557">
      <w:rPr>
        <w:sz w:val="18"/>
        <w:szCs w:val="18"/>
      </w:rPr>
      <w:tab/>
    </w:r>
    <w:r w:rsidR="005F21DA">
      <w:rPr>
        <w:sz w:val="18"/>
        <w:szCs w:val="18"/>
      </w:rPr>
      <w:t>Final</w:t>
    </w:r>
    <w:r w:rsidRPr="001A1557">
      <w:rPr>
        <w:sz w:val="18"/>
        <w:szCs w:val="18"/>
      </w:rPr>
      <w:t xml:space="preserve"> Repor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6AB71" w14:textId="77777777" w:rsidR="00185844" w:rsidRDefault="00185844" w:rsidP="00AF5DDC">
    <w:pPr>
      <w:pStyle w:val="Header"/>
    </w:pPr>
    <w:r w:rsidRPr="003F713B">
      <w:t>EFC Review—Project Plan</w:t>
    </w:r>
    <w:r>
      <w:tab/>
    </w:r>
    <w:r>
      <w:tab/>
      <w:t>December</w:t>
    </w:r>
    <w:r w:rsidRPr="003F713B">
      <w:t xml:space="preserve"> 202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7D0C8" w14:textId="098B9A58" w:rsidR="00DF09A8" w:rsidRPr="006A4E6A" w:rsidRDefault="00DF09A8" w:rsidP="00DF09A8">
    <w:pPr>
      <w:pStyle w:val="Header"/>
      <w:pBdr>
        <w:bottom w:val="single" w:sz="4" w:space="1" w:color="auto"/>
      </w:pBdr>
      <w:tabs>
        <w:tab w:val="clear" w:pos="4680"/>
        <w:tab w:val="clear" w:pos="9360"/>
        <w:tab w:val="right" w:pos="13892"/>
      </w:tabs>
      <w:rPr>
        <w:sz w:val="18"/>
        <w:szCs w:val="18"/>
      </w:rPr>
    </w:pPr>
    <w:r w:rsidRPr="001A1557">
      <w:rPr>
        <w:sz w:val="18"/>
        <w:szCs w:val="18"/>
      </w:rPr>
      <w:t>EFC Review</w:t>
    </w:r>
    <w:r w:rsidRPr="001A1557">
      <w:rPr>
        <w:sz w:val="18"/>
        <w:szCs w:val="18"/>
      </w:rPr>
      <w:tab/>
    </w:r>
    <w:r w:rsidR="005F21DA">
      <w:rPr>
        <w:sz w:val="18"/>
        <w:szCs w:val="18"/>
      </w:rPr>
      <w:t>Final</w:t>
    </w:r>
    <w:r w:rsidRPr="001A1557">
      <w:rPr>
        <w:sz w:val="18"/>
        <w:szCs w:val="18"/>
      </w:rPr>
      <w:t xml:space="preserve"> Report</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1FF8C" w14:textId="77777777" w:rsidR="00A00C97" w:rsidRDefault="00A00C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C1A1EFA"/>
    <w:lvl w:ilvl="0">
      <w:start w:val="1"/>
      <w:numFmt w:val="decimal"/>
      <w:pStyle w:val="ListNumber"/>
      <w:lvlText w:val="%1."/>
      <w:lvlJc w:val="left"/>
      <w:pPr>
        <w:tabs>
          <w:tab w:val="num" w:pos="360"/>
        </w:tabs>
        <w:ind w:left="360" w:hanging="360"/>
      </w:pPr>
    </w:lvl>
  </w:abstractNum>
  <w:abstractNum w:abstractNumId="1" w15:restartNumberingAfterBreak="0">
    <w:nsid w:val="000D195C"/>
    <w:multiLevelType w:val="hybridMultilevel"/>
    <w:tmpl w:val="1CC86D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540FDA"/>
    <w:multiLevelType w:val="hybridMultilevel"/>
    <w:tmpl w:val="5A6EB218"/>
    <w:lvl w:ilvl="0" w:tplc="CCD83040">
      <w:start w:val="1"/>
      <w:numFmt w:val="decimal"/>
      <w:lvlText w:val="%1."/>
      <w:lvlJc w:val="left"/>
      <w:pPr>
        <w:ind w:left="741" w:hanging="360"/>
      </w:pPr>
      <w:rPr>
        <w:rFonts w:hint="default"/>
      </w:rPr>
    </w:lvl>
    <w:lvl w:ilvl="1" w:tplc="08090019">
      <w:start w:val="1"/>
      <w:numFmt w:val="lowerLetter"/>
      <w:lvlText w:val="%2."/>
      <w:lvlJc w:val="left"/>
      <w:pPr>
        <w:ind w:left="1461" w:hanging="360"/>
      </w:pPr>
    </w:lvl>
    <w:lvl w:ilvl="2" w:tplc="0809001B" w:tentative="1">
      <w:start w:val="1"/>
      <w:numFmt w:val="lowerRoman"/>
      <w:lvlText w:val="%3."/>
      <w:lvlJc w:val="right"/>
      <w:pPr>
        <w:ind w:left="2181" w:hanging="180"/>
      </w:pPr>
    </w:lvl>
    <w:lvl w:ilvl="3" w:tplc="0809000F" w:tentative="1">
      <w:start w:val="1"/>
      <w:numFmt w:val="decimal"/>
      <w:lvlText w:val="%4."/>
      <w:lvlJc w:val="left"/>
      <w:pPr>
        <w:ind w:left="2901" w:hanging="360"/>
      </w:pPr>
    </w:lvl>
    <w:lvl w:ilvl="4" w:tplc="08090019" w:tentative="1">
      <w:start w:val="1"/>
      <w:numFmt w:val="lowerLetter"/>
      <w:lvlText w:val="%5."/>
      <w:lvlJc w:val="left"/>
      <w:pPr>
        <w:ind w:left="3621" w:hanging="360"/>
      </w:pPr>
    </w:lvl>
    <w:lvl w:ilvl="5" w:tplc="0809001B" w:tentative="1">
      <w:start w:val="1"/>
      <w:numFmt w:val="lowerRoman"/>
      <w:lvlText w:val="%6."/>
      <w:lvlJc w:val="right"/>
      <w:pPr>
        <w:ind w:left="4341" w:hanging="180"/>
      </w:pPr>
    </w:lvl>
    <w:lvl w:ilvl="6" w:tplc="0809000F" w:tentative="1">
      <w:start w:val="1"/>
      <w:numFmt w:val="decimal"/>
      <w:lvlText w:val="%7."/>
      <w:lvlJc w:val="left"/>
      <w:pPr>
        <w:ind w:left="5061" w:hanging="360"/>
      </w:pPr>
    </w:lvl>
    <w:lvl w:ilvl="7" w:tplc="08090019" w:tentative="1">
      <w:start w:val="1"/>
      <w:numFmt w:val="lowerLetter"/>
      <w:lvlText w:val="%8."/>
      <w:lvlJc w:val="left"/>
      <w:pPr>
        <w:ind w:left="5781" w:hanging="360"/>
      </w:pPr>
    </w:lvl>
    <w:lvl w:ilvl="8" w:tplc="0809001B" w:tentative="1">
      <w:start w:val="1"/>
      <w:numFmt w:val="lowerRoman"/>
      <w:lvlText w:val="%9."/>
      <w:lvlJc w:val="right"/>
      <w:pPr>
        <w:ind w:left="6501" w:hanging="180"/>
      </w:pPr>
    </w:lvl>
  </w:abstractNum>
  <w:abstractNum w:abstractNumId="3" w15:restartNumberingAfterBreak="0">
    <w:nsid w:val="058862D9"/>
    <w:multiLevelType w:val="hybridMultilevel"/>
    <w:tmpl w:val="CC0447C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6993FA2"/>
    <w:multiLevelType w:val="multilevel"/>
    <w:tmpl w:val="1EF298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081A771D"/>
    <w:multiLevelType w:val="hybridMultilevel"/>
    <w:tmpl w:val="C76E7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B5271A"/>
    <w:multiLevelType w:val="multilevel"/>
    <w:tmpl w:val="EFA671F4"/>
    <w:styleLink w:val="CurrentList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A07573F"/>
    <w:multiLevelType w:val="hybridMultilevel"/>
    <w:tmpl w:val="BDE46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A395E51"/>
    <w:multiLevelType w:val="hybridMultilevel"/>
    <w:tmpl w:val="1110FD28"/>
    <w:lvl w:ilvl="0" w:tplc="7222F5D0">
      <w:start w:val="23"/>
      <w:numFmt w:val="decimal"/>
      <w:lvlText w:val="%1."/>
      <w:lvlJc w:val="left"/>
      <w:pPr>
        <w:ind w:left="720" w:hanging="360"/>
      </w:pPr>
      <w:rPr>
        <w:rFonts w:hint="default"/>
      </w:rPr>
    </w:lvl>
    <w:lvl w:ilvl="1" w:tplc="FFFFFFFF">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EBF68B5"/>
    <w:multiLevelType w:val="hybridMultilevel"/>
    <w:tmpl w:val="7C5EBE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0814A78"/>
    <w:multiLevelType w:val="multilevel"/>
    <w:tmpl w:val="5308E3F0"/>
    <w:styleLink w:val="CurrentList5"/>
    <w:lvl w:ilvl="0">
      <w:start w:val="12"/>
      <w:numFmt w:val="decimal"/>
      <w:lvlText w:val="%1."/>
      <w:lvlJc w:val="left"/>
      <w:pPr>
        <w:ind w:left="720" w:hanging="360"/>
      </w:pPr>
      <w:rPr>
        <w:rFonts w:hint="default"/>
      </w:rPr>
    </w:lvl>
    <w:lvl w:ilvl="1">
      <w:start w:val="1"/>
      <w:numFmt w:val="upperLetter"/>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87F7F35"/>
    <w:multiLevelType w:val="hybridMultilevel"/>
    <w:tmpl w:val="B07AB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9D2443D"/>
    <w:multiLevelType w:val="hybridMultilevel"/>
    <w:tmpl w:val="22547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A7C4B77"/>
    <w:multiLevelType w:val="hybridMultilevel"/>
    <w:tmpl w:val="A9B871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DB72DE5"/>
    <w:multiLevelType w:val="hybridMultilevel"/>
    <w:tmpl w:val="B094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B737EF"/>
    <w:multiLevelType w:val="multilevel"/>
    <w:tmpl w:val="718C7348"/>
    <w:lvl w:ilvl="0">
      <w:start w:val="3"/>
      <w:numFmt w:val="decimal"/>
      <w:pStyle w:val="Level3"/>
      <w:lvlText w:val="%1"/>
      <w:lvlJc w:val="left"/>
      <w:pPr>
        <w:ind w:left="440" w:hanging="440"/>
      </w:pPr>
      <w:rPr>
        <w:rFonts w:asciiTheme="majorHAnsi" w:hAnsiTheme="majorHAnsi" w:cstheme="majorHAnsi" w:hint="default"/>
        <w:sz w:val="22"/>
      </w:rPr>
    </w:lvl>
    <w:lvl w:ilvl="1">
      <w:start w:val="1"/>
      <w:numFmt w:val="decimal"/>
      <w:lvlText w:val="%1.%2"/>
      <w:lvlJc w:val="left"/>
      <w:pPr>
        <w:ind w:left="440" w:hanging="440"/>
      </w:pPr>
      <w:rPr>
        <w:rFonts w:asciiTheme="majorHAnsi" w:hAnsiTheme="majorHAnsi" w:cstheme="majorHAnsi" w:hint="default"/>
        <w:sz w:val="22"/>
      </w:rPr>
    </w:lvl>
    <w:lvl w:ilvl="2">
      <w:start w:val="2"/>
      <w:numFmt w:val="decimal"/>
      <w:pStyle w:val="Level3"/>
      <w:lvlText w:val="%1.%2.%3"/>
      <w:lvlJc w:val="left"/>
      <w:pPr>
        <w:ind w:left="720" w:hanging="720"/>
      </w:pPr>
      <w:rPr>
        <w:rFonts w:asciiTheme="majorHAnsi" w:hAnsiTheme="majorHAnsi" w:cstheme="majorHAnsi" w:hint="default"/>
        <w:sz w:val="22"/>
      </w:rPr>
    </w:lvl>
    <w:lvl w:ilvl="3">
      <w:start w:val="1"/>
      <w:numFmt w:val="decimal"/>
      <w:lvlText w:val="%1.%2.%3.%4"/>
      <w:lvlJc w:val="left"/>
      <w:pPr>
        <w:ind w:left="720" w:hanging="720"/>
      </w:pPr>
      <w:rPr>
        <w:rFonts w:asciiTheme="majorHAnsi" w:hAnsiTheme="majorHAnsi" w:cstheme="majorHAnsi" w:hint="default"/>
        <w:sz w:val="22"/>
      </w:rPr>
    </w:lvl>
    <w:lvl w:ilvl="4">
      <w:start w:val="1"/>
      <w:numFmt w:val="decimal"/>
      <w:lvlText w:val="%1.%2.%3.%4.%5"/>
      <w:lvlJc w:val="left"/>
      <w:pPr>
        <w:ind w:left="1080" w:hanging="1080"/>
      </w:pPr>
      <w:rPr>
        <w:rFonts w:asciiTheme="majorHAnsi" w:hAnsiTheme="majorHAnsi" w:cstheme="majorHAnsi" w:hint="default"/>
        <w:sz w:val="22"/>
      </w:rPr>
    </w:lvl>
    <w:lvl w:ilvl="5">
      <w:start w:val="1"/>
      <w:numFmt w:val="decimal"/>
      <w:lvlText w:val="%1.%2.%3.%4.%5.%6"/>
      <w:lvlJc w:val="left"/>
      <w:pPr>
        <w:ind w:left="1080" w:hanging="1080"/>
      </w:pPr>
      <w:rPr>
        <w:rFonts w:asciiTheme="majorHAnsi" w:hAnsiTheme="majorHAnsi" w:cstheme="majorHAnsi" w:hint="default"/>
        <w:sz w:val="22"/>
      </w:rPr>
    </w:lvl>
    <w:lvl w:ilvl="6">
      <w:start w:val="1"/>
      <w:numFmt w:val="decimal"/>
      <w:lvlText w:val="%1.%2.%3.%4.%5.%6.%7"/>
      <w:lvlJc w:val="left"/>
      <w:pPr>
        <w:ind w:left="1440" w:hanging="1440"/>
      </w:pPr>
      <w:rPr>
        <w:rFonts w:asciiTheme="majorHAnsi" w:hAnsiTheme="majorHAnsi" w:cstheme="majorHAnsi" w:hint="default"/>
        <w:sz w:val="22"/>
      </w:rPr>
    </w:lvl>
    <w:lvl w:ilvl="7">
      <w:start w:val="1"/>
      <w:numFmt w:val="decimal"/>
      <w:lvlText w:val="%1.%2.%3.%4.%5.%6.%7.%8"/>
      <w:lvlJc w:val="left"/>
      <w:pPr>
        <w:ind w:left="1440" w:hanging="1440"/>
      </w:pPr>
      <w:rPr>
        <w:rFonts w:asciiTheme="majorHAnsi" w:hAnsiTheme="majorHAnsi" w:cstheme="majorHAnsi" w:hint="default"/>
        <w:sz w:val="22"/>
      </w:rPr>
    </w:lvl>
    <w:lvl w:ilvl="8">
      <w:start w:val="1"/>
      <w:numFmt w:val="decimal"/>
      <w:lvlText w:val="%1.%2.%3.%4.%5.%6.%7.%8.%9"/>
      <w:lvlJc w:val="left"/>
      <w:pPr>
        <w:ind w:left="1800" w:hanging="1800"/>
      </w:pPr>
      <w:rPr>
        <w:rFonts w:asciiTheme="majorHAnsi" w:hAnsiTheme="majorHAnsi" w:cstheme="majorHAnsi" w:hint="default"/>
        <w:sz w:val="22"/>
      </w:rPr>
    </w:lvl>
  </w:abstractNum>
  <w:abstractNum w:abstractNumId="16" w15:restartNumberingAfterBreak="0">
    <w:nsid w:val="1ED74785"/>
    <w:multiLevelType w:val="hybridMultilevel"/>
    <w:tmpl w:val="EFA67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0DE24AC"/>
    <w:multiLevelType w:val="hybridMultilevel"/>
    <w:tmpl w:val="23887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11966CF"/>
    <w:multiLevelType w:val="hybridMultilevel"/>
    <w:tmpl w:val="1FF8B7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26A7FCB"/>
    <w:multiLevelType w:val="hybridMultilevel"/>
    <w:tmpl w:val="1960E2B2"/>
    <w:lvl w:ilvl="0" w:tplc="76F042C2">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72A3EFE"/>
    <w:multiLevelType w:val="multilevel"/>
    <w:tmpl w:val="4B44FBC2"/>
    <w:styleLink w:val="CurrentList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90E3B48"/>
    <w:multiLevelType w:val="hybridMultilevel"/>
    <w:tmpl w:val="807C8144"/>
    <w:lvl w:ilvl="0" w:tplc="FFFFFFFF">
      <w:start w:val="1"/>
      <w:numFmt w:val="decimal"/>
      <w:lvlText w:val="%1."/>
      <w:lvlJc w:val="left"/>
      <w:pPr>
        <w:ind w:left="720" w:hanging="360"/>
      </w:pPr>
    </w:lvl>
    <w:lvl w:ilvl="1" w:tplc="FFFFFFFF">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997414C"/>
    <w:multiLevelType w:val="hybridMultilevel"/>
    <w:tmpl w:val="9D36B60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2BC843EA"/>
    <w:multiLevelType w:val="hybridMultilevel"/>
    <w:tmpl w:val="B8B48A62"/>
    <w:lvl w:ilvl="0" w:tplc="C7EC4E4A">
      <w:start w:val="10"/>
      <w:numFmt w:val="decimal"/>
      <w:lvlText w:val="%1."/>
      <w:lvlJc w:val="left"/>
      <w:pPr>
        <w:ind w:left="720" w:hanging="360"/>
      </w:pPr>
      <w:rPr>
        <w:rFonts w:hint="default"/>
      </w:rPr>
    </w:lvl>
    <w:lvl w:ilvl="1" w:tplc="FFFFFFFF">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C130894"/>
    <w:multiLevelType w:val="hybridMultilevel"/>
    <w:tmpl w:val="9F68D5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C6B4B7F"/>
    <w:multiLevelType w:val="hybridMultilevel"/>
    <w:tmpl w:val="34CE49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CC54B23"/>
    <w:multiLevelType w:val="hybridMultilevel"/>
    <w:tmpl w:val="EC7E5006"/>
    <w:lvl w:ilvl="0" w:tplc="18EA43DC">
      <w:start w:val="7"/>
      <w:numFmt w:val="decimal"/>
      <w:lvlText w:val="%1."/>
      <w:lvlJc w:val="left"/>
      <w:pPr>
        <w:ind w:left="720" w:hanging="360"/>
      </w:pPr>
      <w:rPr>
        <w:rFonts w:hint="default"/>
      </w:rPr>
    </w:lvl>
    <w:lvl w:ilvl="1" w:tplc="FFFFFFFF">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D721B4C"/>
    <w:multiLevelType w:val="hybridMultilevel"/>
    <w:tmpl w:val="532E759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2E193646"/>
    <w:multiLevelType w:val="hybridMultilevel"/>
    <w:tmpl w:val="9A6CC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F0F0029"/>
    <w:multiLevelType w:val="hybridMultilevel"/>
    <w:tmpl w:val="1640DC68"/>
    <w:lvl w:ilvl="0" w:tplc="2AC631E2">
      <w:start w:val="1"/>
      <w:numFmt w:val="decimal"/>
      <w:pStyle w:val="NumberedList"/>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0" w15:restartNumberingAfterBreak="0">
    <w:nsid w:val="319D0358"/>
    <w:multiLevelType w:val="hybridMultilevel"/>
    <w:tmpl w:val="C90087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31BE0759"/>
    <w:multiLevelType w:val="hybridMultilevel"/>
    <w:tmpl w:val="65409E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28725E5"/>
    <w:multiLevelType w:val="hybridMultilevel"/>
    <w:tmpl w:val="DE7A7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6063FA3"/>
    <w:multiLevelType w:val="hybridMultilevel"/>
    <w:tmpl w:val="21728E58"/>
    <w:lvl w:ilvl="0" w:tplc="3920D056">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729695A"/>
    <w:multiLevelType w:val="hybridMultilevel"/>
    <w:tmpl w:val="E6F294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3A7D0A6E"/>
    <w:multiLevelType w:val="hybridMultilevel"/>
    <w:tmpl w:val="AEBE1E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E5C0394"/>
    <w:multiLevelType w:val="hybridMultilevel"/>
    <w:tmpl w:val="93E41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E701CFC"/>
    <w:multiLevelType w:val="hybridMultilevel"/>
    <w:tmpl w:val="46D00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E841E27"/>
    <w:multiLevelType w:val="hybridMultilevel"/>
    <w:tmpl w:val="FBBCF6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EB556DE"/>
    <w:multiLevelType w:val="hybridMultilevel"/>
    <w:tmpl w:val="4C443F40"/>
    <w:lvl w:ilvl="0" w:tplc="0809000F">
      <w:start w:val="1"/>
      <w:numFmt w:val="decimal"/>
      <w:lvlText w:val="%1."/>
      <w:lvlJc w:val="left"/>
      <w:pPr>
        <w:ind w:left="720" w:hanging="360"/>
      </w:pPr>
      <w:rPr>
        <w:rFonts w:hint="default"/>
      </w:rPr>
    </w:lvl>
    <w:lvl w:ilvl="1" w:tplc="F2121E1A">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0682210"/>
    <w:multiLevelType w:val="multilevel"/>
    <w:tmpl w:val="AD682170"/>
    <w:styleLink w:val="CurrentList6"/>
    <w:lvl w:ilvl="0">
      <w:start w:val="18"/>
      <w:numFmt w:val="decimal"/>
      <w:lvlText w:val="%1."/>
      <w:lvlJc w:val="left"/>
      <w:pPr>
        <w:ind w:left="720" w:hanging="360"/>
      </w:pPr>
      <w:rPr>
        <w:rFonts w:hint="default"/>
      </w:rPr>
    </w:lvl>
    <w:lvl w:ilvl="1">
      <w:start w:val="1"/>
      <w:numFmt w:val="upperLetter"/>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1FB73FA"/>
    <w:multiLevelType w:val="hybridMultilevel"/>
    <w:tmpl w:val="B8B48A62"/>
    <w:lvl w:ilvl="0" w:tplc="FFFFFFFF">
      <w:start w:val="10"/>
      <w:numFmt w:val="decimal"/>
      <w:lvlText w:val="%1."/>
      <w:lvlJc w:val="left"/>
      <w:pPr>
        <w:ind w:left="720" w:hanging="360"/>
      </w:pPr>
      <w:rPr>
        <w:rFonts w:hint="default"/>
      </w:rPr>
    </w:lvl>
    <w:lvl w:ilvl="1" w:tplc="FFFFFFFF">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46A55BE"/>
    <w:multiLevelType w:val="hybridMultilevel"/>
    <w:tmpl w:val="61103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8FF1F10"/>
    <w:multiLevelType w:val="multilevel"/>
    <w:tmpl w:val="9BA0E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4A01400A"/>
    <w:multiLevelType w:val="multilevel"/>
    <w:tmpl w:val="B450FE70"/>
    <w:styleLink w:val="Bulletlist"/>
    <w:lvl w:ilvl="0">
      <w:start w:val="1"/>
      <w:numFmt w:val="bullet"/>
      <w:lvlText w:val=""/>
      <w:lvlJc w:val="left"/>
      <w:pPr>
        <w:ind w:left="720" w:hanging="360"/>
      </w:pPr>
      <w:rPr>
        <w:rFonts w:ascii="Calibri" w:hAnsi="Calibri"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5" w15:restartNumberingAfterBreak="0">
    <w:nsid w:val="4A2E0C80"/>
    <w:multiLevelType w:val="hybridMultilevel"/>
    <w:tmpl w:val="7C5EC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D5E4618"/>
    <w:multiLevelType w:val="hybridMultilevel"/>
    <w:tmpl w:val="FB42A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1FD2383"/>
    <w:multiLevelType w:val="hybridMultilevel"/>
    <w:tmpl w:val="1D50F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4CA02F1"/>
    <w:multiLevelType w:val="multilevel"/>
    <w:tmpl w:val="930E1D40"/>
    <w:styleLink w:val="CurrentList7"/>
    <w:lvl w:ilvl="0">
      <w:start w:val="22"/>
      <w:numFmt w:val="decimal"/>
      <w:lvlText w:val="%1."/>
      <w:lvlJc w:val="left"/>
      <w:pPr>
        <w:ind w:left="720" w:hanging="360"/>
      </w:pPr>
      <w:rPr>
        <w:rFonts w:hint="default"/>
      </w:rPr>
    </w:lvl>
    <w:lvl w:ilvl="1">
      <w:start w:val="1"/>
      <w:numFmt w:val="upperLetter"/>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591B3B5C"/>
    <w:multiLevelType w:val="hybridMultilevel"/>
    <w:tmpl w:val="E7987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95613B1"/>
    <w:multiLevelType w:val="hybridMultilevel"/>
    <w:tmpl w:val="1C1EE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9BD7BB4"/>
    <w:multiLevelType w:val="hybridMultilevel"/>
    <w:tmpl w:val="E27C3CE2"/>
    <w:lvl w:ilvl="0" w:tplc="FFFFFFFF">
      <w:start w:val="1"/>
      <w:numFmt w:val="decimal"/>
      <w:lvlText w:val="%1."/>
      <w:lvlJc w:val="left"/>
      <w:pPr>
        <w:ind w:left="720" w:hanging="360"/>
      </w:pPr>
    </w:lvl>
    <w:lvl w:ilvl="1" w:tplc="FFFFFFFF">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5A8D2D82"/>
    <w:multiLevelType w:val="hybridMultilevel"/>
    <w:tmpl w:val="AD682170"/>
    <w:lvl w:ilvl="0" w:tplc="62220E64">
      <w:start w:val="18"/>
      <w:numFmt w:val="decimal"/>
      <w:lvlText w:val="%1."/>
      <w:lvlJc w:val="left"/>
      <w:pPr>
        <w:ind w:left="720" w:hanging="360"/>
      </w:pPr>
      <w:rPr>
        <w:rFonts w:hint="default"/>
      </w:rPr>
    </w:lvl>
    <w:lvl w:ilvl="1" w:tplc="FFFFFFFF">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5AAF3C74"/>
    <w:multiLevelType w:val="multilevel"/>
    <w:tmpl w:val="45BA475C"/>
    <w:styleLink w:val="CurrentList2"/>
    <w:lvl w:ilvl="0">
      <w:start w:val="1"/>
      <w:numFmt w:val="decimal"/>
      <w:lvlText w:val="%1."/>
      <w:lvlJc w:val="left"/>
      <w:pPr>
        <w:ind w:left="769" w:hanging="360"/>
      </w:pPr>
    </w:lvl>
    <w:lvl w:ilvl="1">
      <w:start w:val="1"/>
      <w:numFmt w:val="lowerLetter"/>
      <w:lvlText w:val="%2."/>
      <w:lvlJc w:val="left"/>
      <w:pPr>
        <w:ind w:left="1489" w:hanging="360"/>
      </w:pPr>
    </w:lvl>
    <w:lvl w:ilvl="2">
      <w:start w:val="1"/>
      <w:numFmt w:val="lowerRoman"/>
      <w:lvlText w:val="%3."/>
      <w:lvlJc w:val="right"/>
      <w:pPr>
        <w:ind w:left="2209" w:hanging="180"/>
      </w:pPr>
    </w:lvl>
    <w:lvl w:ilvl="3">
      <w:start w:val="1"/>
      <w:numFmt w:val="decimal"/>
      <w:lvlText w:val="%4."/>
      <w:lvlJc w:val="left"/>
      <w:pPr>
        <w:ind w:left="2929" w:hanging="360"/>
      </w:pPr>
    </w:lvl>
    <w:lvl w:ilvl="4">
      <w:start w:val="1"/>
      <w:numFmt w:val="lowerLetter"/>
      <w:lvlText w:val="%5."/>
      <w:lvlJc w:val="left"/>
      <w:pPr>
        <w:ind w:left="3649" w:hanging="360"/>
      </w:pPr>
    </w:lvl>
    <w:lvl w:ilvl="5">
      <w:start w:val="1"/>
      <w:numFmt w:val="lowerRoman"/>
      <w:lvlText w:val="%6."/>
      <w:lvlJc w:val="right"/>
      <w:pPr>
        <w:ind w:left="4369" w:hanging="180"/>
      </w:pPr>
    </w:lvl>
    <w:lvl w:ilvl="6">
      <w:start w:val="1"/>
      <w:numFmt w:val="decimal"/>
      <w:lvlText w:val="%7."/>
      <w:lvlJc w:val="left"/>
      <w:pPr>
        <w:ind w:left="5089" w:hanging="360"/>
      </w:pPr>
    </w:lvl>
    <w:lvl w:ilvl="7">
      <w:start w:val="1"/>
      <w:numFmt w:val="lowerLetter"/>
      <w:lvlText w:val="%8."/>
      <w:lvlJc w:val="left"/>
      <w:pPr>
        <w:ind w:left="5809" w:hanging="360"/>
      </w:pPr>
    </w:lvl>
    <w:lvl w:ilvl="8">
      <w:start w:val="1"/>
      <w:numFmt w:val="lowerRoman"/>
      <w:lvlText w:val="%9."/>
      <w:lvlJc w:val="right"/>
      <w:pPr>
        <w:ind w:left="6529" w:hanging="180"/>
      </w:pPr>
    </w:lvl>
  </w:abstractNum>
  <w:abstractNum w:abstractNumId="54" w15:restartNumberingAfterBreak="0">
    <w:nsid w:val="5C8779F5"/>
    <w:multiLevelType w:val="hybridMultilevel"/>
    <w:tmpl w:val="FC40D9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5D4C6C0F"/>
    <w:multiLevelType w:val="hybridMultilevel"/>
    <w:tmpl w:val="8D1A8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DE56F6A"/>
    <w:multiLevelType w:val="hybridMultilevel"/>
    <w:tmpl w:val="B2724C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605C04AB"/>
    <w:multiLevelType w:val="hybridMultilevel"/>
    <w:tmpl w:val="A9C8E30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58" w15:restartNumberingAfterBreak="0">
    <w:nsid w:val="61320E44"/>
    <w:multiLevelType w:val="hybridMultilevel"/>
    <w:tmpl w:val="0938F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58330AD"/>
    <w:multiLevelType w:val="hybridMultilevel"/>
    <w:tmpl w:val="370297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69732B35"/>
    <w:multiLevelType w:val="hybridMultilevel"/>
    <w:tmpl w:val="75248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69871E53"/>
    <w:multiLevelType w:val="hybridMultilevel"/>
    <w:tmpl w:val="1A64C8FE"/>
    <w:lvl w:ilvl="0" w:tplc="52B45EF8">
      <w:numFmt w:val="bullet"/>
      <w:lvlText w:val=""/>
      <w:lvlJc w:val="left"/>
      <w:pPr>
        <w:ind w:left="799" w:hanging="356"/>
      </w:pPr>
      <w:rPr>
        <w:rFonts w:ascii="Symbol" w:eastAsia="Symbol" w:hAnsi="Symbol" w:cs="Symbol" w:hint="default"/>
        <w:b w:val="0"/>
        <w:bCs w:val="0"/>
        <w:i w:val="0"/>
        <w:iCs w:val="0"/>
        <w:w w:val="76"/>
        <w:sz w:val="24"/>
        <w:szCs w:val="24"/>
        <w:lang w:val="en-US" w:eastAsia="en-US" w:bidi="ar-SA"/>
      </w:rPr>
    </w:lvl>
    <w:lvl w:ilvl="1" w:tplc="C742DD98">
      <w:numFmt w:val="bullet"/>
      <w:lvlText w:val="•"/>
      <w:lvlJc w:val="left"/>
      <w:pPr>
        <w:ind w:left="1712" w:hanging="356"/>
      </w:pPr>
      <w:rPr>
        <w:rFonts w:hint="default"/>
        <w:lang w:val="en-US" w:eastAsia="en-US" w:bidi="ar-SA"/>
      </w:rPr>
    </w:lvl>
    <w:lvl w:ilvl="2" w:tplc="AB069C9A">
      <w:numFmt w:val="bullet"/>
      <w:lvlText w:val="•"/>
      <w:lvlJc w:val="left"/>
      <w:pPr>
        <w:ind w:left="2625" w:hanging="356"/>
      </w:pPr>
      <w:rPr>
        <w:rFonts w:hint="default"/>
        <w:lang w:val="en-US" w:eastAsia="en-US" w:bidi="ar-SA"/>
      </w:rPr>
    </w:lvl>
    <w:lvl w:ilvl="3" w:tplc="70585A32">
      <w:numFmt w:val="bullet"/>
      <w:lvlText w:val="•"/>
      <w:lvlJc w:val="left"/>
      <w:pPr>
        <w:ind w:left="3537" w:hanging="356"/>
      </w:pPr>
      <w:rPr>
        <w:rFonts w:hint="default"/>
        <w:lang w:val="en-US" w:eastAsia="en-US" w:bidi="ar-SA"/>
      </w:rPr>
    </w:lvl>
    <w:lvl w:ilvl="4" w:tplc="9DDA4510">
      <w:numFmt w:val="bullet"/>
      <w:lvlText w:val="•"/>
      <w:lvlJc w:val="left"/>
      <w:pPr>
        <w:ind w:left="4450" w:hanging="356"/>
      </w:pPr>
      <w:rPr>
        <w:rFonts w:hint="default"/>
        <w:lang w:val="en-US" w:eastAsia="en-US" w:bidi="ar-SA"/>
      </w:rPr>
    </w:lvl>
    <w:lvl w:ilvl="5" w:tplc="0BFE4DD8">
      <w:numFmt w:val="bullet"/>
      <w:lvlText w:val="•"/>
      <w:lvlJc w:val="left"/>
      <w:pPr>
        <w:ind w:left="5363" w:hanging="356"/>
      </w:pPr>
      <w:rPr>
        <w:rFonts w:hint="default"/>
        <w:lang w:val="en-US" w:eastAsia="en-US" w:bidi="ar-SA"/>
      </w:rPr>
    </w:lvl>
    <w:lvl w:ilvl="6" w:tplc="D53E3000">
      <w:numFmt w:val="bullet"/>
      <w:lvlText w:val="•"/>
      <w:lvlJc w:val="left"/>
      <w:pPr>
        <w:ind w:left="6275" w:hanging="356"/>
      </w:pPr>
      <w:rPr>
        <w:rFonts w:hint="default"/>
        <w:lang w:val="en-US" w:eastAsia="en-US" w:bidi="ar-SA"/>
      </w:rPr>
    </w:lvl>
    <w:lvl w:ilvl="7" w:tplc="B4F6B82C">
      <w:numFmt w:val="bullet"/>
      <w:lvlText w:val="•"/>
      <w:lvlJc w:val="left"/>
      <w:pPr>
        <w:ind w:left="7188" w:hanging="356"/>
      </w:pPr>
      <w:rPr>
        <w:rFonts w:hint="default"/>
        <w:lang w:val="en-US" w:eastAsia="en-US" w:bidi="ar-SA"/>
      </w:rPr>
    </w:lvl>
    <w:lvl w:ilvl="8" w:tplc="27AC4E4A">
      <w:numFmt w:val="bullet"/>
      <w:lvlText w:val="•"/>
      <w:lvlJc w:val="left"/>
      <w:pPr>
        <w:ind w:left="8100" w:hanging="356"/>
      </w:pPr>
      <w:rPr>
        <w:rFonts w:hint="default"/>
        <w:lang w:val="en-US" w:eastAsia="en-US" w:bidi="ar-SA"/>
      </w:rPr>
    </w:lvl>
  </w:abstractNum>
  <w:abstractNum w:abstractNumId="62" w15:restartNumberingAfterBreak="0">
    <w:nsid w:val="6A28611E"/>
    <w:multiLevelType w:val="hybridMultilevel"/>
    <w:tmpl w:val="E96C53B0"/>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63" w15:restartNumberingAfterBreak="0">
    <w:nsid w:val="6A366F3D"/>
    <w:multiLevelType w:val="hybridMultilevel"/>
    <w:tmpl w:val="8990D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DA4773E"/>
    <w:multiLevelType w:val="hybridMultilevel"/>
    <w:tmpl w:val="5308E3F0"/>
    <w:lvl w:ilvl="0" w:tplc="D8527454">
      <w:start w:val="12"/>
      <w:numFmt w:val="decimal"/>
      <w:lvlText w:val="%1."/>
      <w:lvlJc w:val="left"/>
      <w:pPr>
        <w:ind w:left="720" w:hanging="360"/>
      </w:pPr>
      <w:rPr>
        <w:rFonts w:hint="default"/>
      </w:rPr>
    </w:lvl>
    <w:lvl w:ilvl="1" w:tplc="FFFFFFFF">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F346F91"/>
    <w:multiLevelType w:val="hybridMultilevel"/>
    <w:tmpl w:val="9558C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0E55B9D"/>
    <w:multiLevelType w:val="hybridMultilevel"/>
    <w:tmpl w:val="A54AB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0FC42AA"/>
    <w:multiLevelType w:val="multilevel"/>
    <w:tmpl w:val="61046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8" w15:restartNumberingAfterBreak="0">
    <w:nsid w:val="72F90B8F"/>
    <w:multiLevelType w:val="hybridMultilevel"/>
    <w:tmpl w:val="294CA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4286724"/>
    <w:multiLevelType w:val="hybridMultilevel"/>
    <w:tmpl w:val="4F62F1B4"/>
    <w:lvl w:ilvl="0" w:tplc="0809000F">
      <w:start w:val="1"/>
      <w:numFmt w:val="decimal"/>
      <w:lvlText w:val="%1."/>
      <w:lvlJc w:val="left"/>
      <w:pPr>
        <w:ind w:left="720" w:hanging="360"/>
      </w:pPr>
    </w:lvl>
    <w:lvl w:ilvl="1" w:tplc="2E8E8108">
      <w:start w:val="89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776A7BF3"/>
    <w:multiLevelType w:val="hybridMultilevel"/>
    <w:tmpl w:val="E27C3CE2"/>
    <w:lvl w:ilvl="0" w:tplc="FFFFFFFF">
      <w:start w:val="1"/>
      <w:numFmt w:val="decimal"/>
      <w:lvlText w:val="%1."/>
      <w:lvlJc w:val="left"/>
      <w:pPr>
        <w:ind w:left="720" w:hanging="360"/>
      </w:pPr>
    </w:lvl>
    <w:lvl w:ilvl="1" w:tplc="FFFFFFFF">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7874527"/>
    <w:multiLevelType w:val="hybridMultilevel"/>
    <w:tmpl w:val="DD103194"/>
    <w:lvl w:ilvl="0" w:tplc="5420DB62">
      <w:start w:val="4"/>
      <w:numFmt w:val="decimal"/>
      <w:lvlText w:val="%1."/>
      <w:lvlJc w:val="left"/>
      <w:pPr>
        <w:ind w:left="720" w:hanging="360"/>
      </w:pPr>
      <w:rPr>
        <w:rFonts w:hint="default"/>
      </w:rPr>
    </w:lvl>
    <w:lvl w:ilvl="1" w:tplc="FFFFFFFF">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A641383"/>
    <w:multiLevelType w:val="hybridMultilevel"/>
    <w:tmpl w:val="67F0B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B566E0C"/>
    <w:multiLevelType w:val="hybridMultilevel"/>
    <w:tmpl w:val="930E1D40"/>
    <w:lvl w:ilvl="0" w:tplc="1FA451E0">
      <w:start w:val="22"/>
      <w:numFmt w:val="decimal"/>
      <w:lvlText w:val="%1."/>
      <w:lvlJc w:val="left"/>
      <w:pPr>
        <w:ind w:left="720" w:hanging="360"/>
      </w:pPr>
      <w:rPr>
        <w:rFonts w:hint="default"/>
      </w:rPr>
    </w:lvl>
    <w:lvl w:ilvl="1" w:tplc="FFFFFFFF">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7BDB45C9"/>
    <w:multiLevelType w:val="multilevel"/>
    <w:tmpl w:val="59FC726E"/>
    <w:styleLink w:val="CurrentList3"/>
    <w:lvl w:ilvl="0">
      <w:start w:val="1"/>
      <w:numFmt w:val="decimal"/>
      <w:lvlText w:val="%1."/>
      <w:lvlJc w:val="left"/>
      <w:pPr>
        <w:ind w:left="769" w:hanging="360"/>
      </w:pPr>
    </w:lvl>
    <w:lvl w:ilvl="1">
      <w:start w:val="1"/>
      <w:numFmt w:val="lowerLetter"/>
      <w:lvlText w:val="%2."/>
      <w:lvlJc w:val="left"/>
      <w:pPr>
        <w:ind w:left="1489" w:hanging="360"/>
      </w:pPr>
    </w:lvl>
    <w:lvl w:ilvl="2">
      <w:start w:val="1"/>
      <w:numFmt w:val="lowerRoman"/>
      <w:lvlText w:val="%3."/>
      <w:lvlJc w:val="right"/>
      <w:pPr>
        <w:ind w:left="2209" w:hanging="180"/>
      </w:pPr>
    </w:lvl>
    <w:lvl w:ilvl="3">
      <w:start w:val="1"/>
      <w:numFmt w:val="decimal"/>
      <w:lvlText w:val="%4."/>
      <w:lvlJc w:val="left"/>
      <w:pPr>
        <w:ind w:left="2929" w:hanging="360"/>
      </w:pPr>
    </w:lvl>
    <w:lvl w:ilvl="4">
      <w:start w:val="1"/>
      <w:numFmt w:val="lowerLetter"/>
      <w:lvlText w:val="%5."/>
      <w:lvlJc w:val="left"/>
      <w:pPr>
        <w:ind w:left="3649" w:hanging="360"/>
      </w:pPr>
    </w:lvl>
    <w:lvl w:ilvl="5">
      <w:start w:val="1"/>
      <w:numFmt w:val="lowerRoman"/>
      <w:lvlText w:val="%6."/>
      <w:lvlJc w:val="right"/>
      <w:pPr>
        <w:ind w:left="4369" w:hanging="180"/>
      </w:pPr>
    </w:lvl>
    <w:lvl w:ilvl="6">
      <w:start w:val="1"/>
      <w:numFmt w:val="decimal"/>
      <w:lvlText w:val="%7."/>
      <w:lvlJc w:val="left"/>
      <w:pPr>
        <w:ind w:left="5089" w:hanging="360"/>
      </w:pPr>
    </w:lvl>
    <w:lvl w:ilvl="7">
      <w:start w:val="1"/>
      <w:numFmt w:val="lowerLetter"/>
      <w:lvlText w:val="%8."/>
      <w:lvlJc w:val="left"/>
      <w:pPr>
        <w:ind w:left="5809" w:hanging="360"/>
      </w:pPr>
    </w:lvl>
    <w:lvl w:ilvl="8">
      <w:start w:val="1"/>
      <w:numFmt w:val="lowerRoman"/>
      <w:lvlText w:val="%9."/>
      <w:lvlJc w:val="right"/>
      <w:pPr>
        <w:ind w:left="6529" w:hanging="180"/>
      </w:pPr>
    </w:lvl>
  </w:abstractNum>
  <w:abstractNum w:abstractNumId="75" w15:restartNumberingAfterBreak="0">
    <w:nsid w:val="7CEB0CE3"/>
    <w:multiLevelType w:val="hybridMultilevel"/>
    <w:tmpl w:val="036A4C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87604639">
    <w:abstractNumId w:val="14"/>
  </w:num>
  <w:num w:numId="2" w16cid:durableId="1725369980">
    <w:abstractNumId w:val="68"/>
  </w:num>
  <w:num w:numId="3" w16cid:durableId="1240670910">
    <w:abstractNumId w:val="0"/>
  </w:num>
  <w:num w:numId="4" w16cid:durableId="1225946404">
    <w:abstractNumId w:val="27"/>
  </w:num>
  <w:num w:numId="5" w16cid:durableId="12655701">
    <w:abstractNumId w:val="44"/>
  </w:num>
  <w:num w:numId="6" w16cid:durableId="1935279216">
    <w:abstractNumId w:val="31"/>
  </w:num>
  <w:num w:numId="7" w16cid:durableId="559947516">
    <w:abstractNumId w:val="20"/>
  </w:num>
  <w:num w:numId="8" w16cid:durableId="1915509677">
    <w:abstractNumId w:val="15"/>
  </w:num>
  <w:num w:numId="9" w16cid:durableId="1954097553">
    <w:abstractNumId w:val="63"/>
  </w:num>
  <w:num w:numId="10" w16cid:durableId="227808430">
    <w:abstractNumId w:val="65"/>
  </w:num>
  <w:num w:numId="11" w16cid:durableId="294409865">
    <w:abstractNumId w:val="17"/>
  </w:num>
  <w:num w:numId="12" w16cid:durableId="1096901277">
    <w:abstractNumId w:val="35"/>
  </w:num>
  <w:num w:numId="13" w16cid:durableId="219873589">
    <w:abstractNumId w:val="66"/>
  </w:num>
  <w:num w:numId="14" w16cid:durableId="1730422797">
    <w:abstractNumId w:val="25"/>
  </w:num>
  <w:num w:numId="15" w16cid:durableId="128785182">
    <w:abstractNumId w:val="5"/>
  </w:num>
  <w:num w:numId="16" w16cid:durableId="1257442029">
    <w:abstractNumId w:val="47"/>
  </w:num>
  <w:num w:numId="17" w16cid:durableId="904952118">
    <w:abstractNumId w:val="24"/>
  </w:num>
  <w:num w:numId="18" w16cid:durableId="10760578">
    <w:abstractNumId w:val="60"/>
  </w:num>
  <w:num w:numId="19" w16cid:durableId="1664626652">
    <w:abstractNumId w:val="69"/>
  </w:num>
  <w:num w:numId="20" w16cid:durableId="2010407574">
    <w:abstractNumId w:val="58"/>
  </w:num>
  <w:num w:numId="21" w16cid:durableId="1227380161">
    <w:abstractNumId w:val="54"/>
  </w:num>
  <w:num w:numId="22" w16cid:durableId="303002700">
    <w:abstractNumId w:val="11"/>
  </w:num>
  <w:num w:numId="23" w16cid:durableId="370886554">
    <w:abstractNumId w:val="3"/>
  </w:num>
  <w:num w:numId="24" w16cid:durableId="1122577557">
    <w:abstractNumId w:val="53"/>
  </w:num>
  <w:num w:numId="25" w16cid:durableId="650989626">
    <w:abstractNumId w:val="74"/>
  </w:num>
  <w:num w:numId="26" w16cid:durableId="746809193">
    <w:abstractNumId w:val="43"/>
  </w:num>
  <w:num w:numId="27" w16cid:durableId="1251158064">
    <w:abstractNumId w:val="45"/>
  </w:num>
  <w:num w:numId="28" w16cid:durableId="210653457">
    <w:abstractNumId w:val="4"/>
  </w:num>
  <w:num w:numId="29" w16cid:durableId="298191876">
    <w:abstractNumId w:val="61"/>
  </w:num>
  <w:num w:numId="30" w16cid:durableId="683436877">
    <w:abstractNumId w:val="57"/>
  </w:num>
  <w:num w:numId="31" w16cid:durableId="1870147734">
    <w:abstractNumId w:val="62"/>
  </w:num>
  <w:num w:numId="32" w16cid:durableId="323163960">
    <w:abstractNumId w:val="70"/>
  </w:num>
  <w:num w:numId="33" w16cid:durableId="373165893">
    <w:abstractNumId w:val="29"/>
  </w:num>
  <w:num w:numId="34" w16cid:durableId="151482410">
    <w:abstractNumId w:val="21"/>
  </w:num>
  <w:num w:numId="35" w16cid:durableId="1024597973">
    <w:abstractNumId w:val="33"/>
  </w:num>
  <w:num w:numId="36" w16cid:durableId="1202520277">
    <w:abstractNumId w:val="50"/>
  </w:num>
  <w:num w:numId="37" w16cid:durableId="865097875">
    <w:abstractNumId w:val="2"/>
  </w:num>
  <w:num w:numId="38" w16cid:durableId="513422511">
    <w:abstractNumId w:val="39"/>
    <w:lvlOverride w:ilvl="0">
      <w:startOverride w:val="1"/>
    </w:lvlOverride>
  </w:num>
  <w:num w:numId="39" w16cid:durableId="2102138252">
    <w:abstractNumId w:val="19"/>
  </w:num>
  <w:num w:numId="40" w16cid:durableId="1133524298">
    <w:abstractNumId w:val="55"/>
  </w:num>
  <w:num w:numId="41" w16cid:durableId="965156651">
    <w:abstractNumId w:val="32"/>
  </w:num>
  <w:num w:numId="42" w16cid:durableId="1093624177">
    <w:abstractNumId w:val="38"/>
  </w:num>
  <w:num w:numId="43" w16cid:durableId="524563203">
    <w:abstractNumId w:val="9"/>
  </w:num>
  <w:num w:numId="44" w16cid:durableId="905262364">
    <w:abstractNumId w:val="1"/>
  </w:num>
  <w:num w:numId="45" w16cid:durableId="896280125">
    <w:abstractNumId w:val="72"/>
  </w:num>
  <w:num w:numId="46" w16cid:durableId="1492871377">
    <w:abstractNumId w:val="18"/>
  </w:num>
  <w:num w:numId="47" w16cid:durableId="1070468009">
    <w:abstractNumId w:val="34"/>
  </w:num>
  <w:num w:numId="48" w16cid:durableId="1897541519">
    <w:abstractNumId w:val="59"/>
  </w:num>
  <w:num w:numId="49" w16cid:durableId="2012373399">
    <w:abstractNumId w:val="75"/>
  </w:num>
  <w:num w:numId="50" w16cid:durableId="1903590165">
    <w:abstractNumId w:val="12"/>
  </w:num>
  <w:num w:numId="51" w16cid:durableId="801386975">
    <w:abstractNumId w:val="22"/>
  </w:num>
  <w:num w:numId="52" w16cid:durableId="2001806236">
    <w:abstractNumId w:val="7"/>
  </w:num>
  <w:num w:numId="53" w16cid:durableId="206261879">
    <w:abstractNumId w:val="67"/>
  </w:num>
  <w:num w:numId="54" w16cid:durableId="415906076">
    <w:abstractNumId w:val="16"/>
  </w:num>
  <w:num w:numId="55" w16cid:durableId="1362129151">
    <w:abstractNumId w:val="6"/>
  </w:num>
  <w:num w:numId="56" w16cid:durableId="606431544">
    <w:abstractNumId w:val="30"/>
  </w:num>
  <w:num w:numId="57" w16cid:durableId="964195208">
    <w:abstractNumId w:val="46"/>
  </w:num>
  <w:num w:numId="58" w16cid:durableId="901210401">
    <w:abstractNumId w:val="28"/>
  </w:num>
  <w:num w:numId="59" w16cid:durableId="1861162510">
    <w:abstractNumId w:val="49"/>
  </w:num>
  <w:num w:numId="60" w16cid:durableId="1397434022">
    <w:abstractNumId w:val="42"/>
  </w:num>
  <w:num w:numId="61" w16cid:durableId="1773894127">
    <w:abstractNumId w:val="56"/>
  </w:num>
  <w:num w:numId="62" w16cid:durableId="1090660612">
    <w:abstractNumId w:val="37"/>
  </w:num>
  <w:num w:numId="63" w16cid:durableId="1436560017">
    <w:abstractNumId w:val="13"/>
  </w:num>
  <w:num w:numId="64" w16cid:durableId="1729376338">
    <w:abstractNumId w:val="36"/>
  </w:num>
  <w:num w:numId="65" w16cid:durableId="287518834">
    <w:abstractNumId w:val="71"/>
  </w:num>
  <w:num w:numId="66" w16cid:durableId="1139148615">
    <w:abstractNumId w:val="26"/>
  </w:num>
  <w:num w:numId="67" w16cid:durableId="1317150075">
    <w:abstractNumId w:val="23"/>
  </w:num>
  <w:num w:numId="68" w16cid:durableId="689137206">
    <w:abstractNumId w:val="41"/>
  </w:num>
  <w:num w:numId="69" w16cid:durableId="1140196420">
    <w:abstractNumId w:val="64"/>
  </w:num>
  <w:num w:numId="70" w16cid:durableId="1738429725">
    <w:abstractNumId w:val="52"/>
  </w:num>
  <w:num w:numId="71" w16cid:durableId="1989436275">
    <w:abstractNumId w:val="10"/>
  </w:num>
  <w:num w:numId="72" w16cid:durableId="1489713224">
    <w:abstractNumId w:val="73"/>
  </w:num>
  <w:num w:numId="73" w16cid:durableId="1358002098">
    <w:abstractNumId w:val="40"/>
  </w:num>
  <w:num w:numId="74" w16cid:durableId="717824836">
    <w:abstractNumId w:val="8"/>
  </w:num>
  <w:num w:numId="75" w16cid:durableId="309676816">
    <w:abstractNumId w:val="48"/>
  </w:num>
  <w:num w:numId="76" w16cid:durableId="2095279499">
    <w:abstractNumId w:val="51"/>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Ehargreav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tpte9adcdfve1eerz5pws2fvps522ds5svf&quot;&gt;143022&lt;record-ids&gt;&lt;item&gt;10512&lt;/item&gt;&lt;item&gt;10513&lt;/item&gt;&lt;item&gt;10514&lt;/item&gt;&lt;item&gt;10515&lt;/item&gt;&lt;item&gt;10516&lt;/item&gt;&lt;item&gt;10517&lt;/item&gt;&lt;item&gt;10518&lt;/item&gt;&lt;item&gt;10519&lt;/item&gt;&lt;item&gt;10520&lt;/item&gt;&lt;item&gt;10521&lt;/item&gt;&lt;item&gt;10522&lt;/item&gt;&lt;item&gt;10523&lt;/item&gt;&lt;item&gt;10524&lt;/item&gt;&lt;item&gt;10525&lt;/item&gt;&lt;item&gt;10526&lt;/item&gt;&lt;item&gt;10527&lt;/item&gt;&lt;item&gt;10528&lt;/item&gt;&lt;item&gt;10529&lt;/item&gt;&lt;item&gt;10530&lt;/item&gt;&lt;item&gt;10531&lt;/item&gt;&lt;item&gt;10532&lt;/item&gt;&lt;item&gt;10533&lt;/item&gt;&lt;item&gt;10534&lt;/item&gt;&lt;item&gt;10535&lt;/item&gt;&lt;item&gt;10536&lt;/item&gt;&lt;item&gt;10537&lt;/item&gt;&lt;item&gt;10538&lt;/item&gt;&lt;item&gt;10539&lt;/item&gt;&lt;item&gt;10540&lt;/item&gt;&lt;item&gt;10541&lt;/item&gt;&lt;item&gt;10542&lt;/item&gt;&lt;item&gt;10543&lt;/item&gt;&lt;item&gt;10544&lt;/item&gt;&lt;item&gt;10545&lt;/item&gt;&lt;item&gt;10546&lt;/item&gt;&lt;item&gt;10547&lt;/item&gt;&lt;item&gt;10548&lt;/item&gt;&lt;item&gt;10550&lt;/item&gt;&lt;item&gt;10551&lt;/item&gt;&lt;item&gt;10552&lt;/item&gt;&lt;item&gt;10553&lt;/item&gt;&lt;item&gt;10554&lt;/item&gt;&lt;item&gt;10555&lt;/item&gt;&lt;item&gt;10556&lt;/item&gt;&lt;item&gt;10557&lt;/item&gt;&lt;item&gt;10558&lt;/item&gt;&lt;item&gt;10559&lt;/item&gt;&lt;item&gt;10560&lt;/item&gt;&lt;item&gt;10561&lt;/item&gt;&lt;item&gt;10562&lt;/item&gt;&lt;item&gt;10563&lt;/item&gt;&lt;item&gt;10564&lt;/item&gt;&lt;item&gt;10565&lt;/item&gt;&lt;item&gt;10566&lt;/item&gt;&lt;item&gt;10568&lt;/item&gt;&lt;item&gt;10569&lt;/item&gt;&lt;item&gt;10570&lt;/item&gt;&lt;item&gt;10571&lt;/item&gt;&lt;item&gt;10572&lt;/item&gt;&lt;item&gt;10573&lt;/item&gt;&lt;item&gt;10574&lt;/item&gt;&lt;item&gt;10575&lt;/item&gt;&lt;item&gt;10576&lt;/item&gt;&lt;item&gt;10577&lt;/item&gt;&lt;item&gt;10578&lt;/item&gt;&lt;item&gt;10579&lt;/item&gt;&lt;item&gt;10580&lt;/item&gt;&lt;item&gt;10581&lt;/item&gt;&lt;item&gt;10582&lt;/item&gt;&lt;item&gt;10583&lt;/item&gt;&lt;item&gt;10585&lt;/item&gt;&lt;item&gt;10587&lt;/item&gt;&lt;item&gt;10592&lt;/item&gt;&lt;item&gt;11074&lt;/item&gt;&lt;item&gt;11075&lt;/item&gt;&lt;item&gt;11076&lt;/item&gt;&lt;item&gt;11077&lt;/item&gt;&lt;/record-ids&gt;&lt;/item&gt;&lt;/Libraries&gt;"/>
  </w:docVars>
  <w:rsids>
    <w:rsidRoot w:val="00591E46"/>
    <w:rsid w:val="000007DE"/>
    <w:rsid w:val="00000835"/>
    <w:rsid w:val="00000914"/>
    <w:rsid w:val="00001582"/>
    <w:rsid w:val="00001EF1"/>
    <w:rsid w:val="0000315C"/>
    <w:rsid w:val="000033AC"/>
    <w:rsid w:val="00003448"/>
    <w:rsid w:val="000035C4"/>
    <w:rsid w:val="00003E9E"/>
    <w:rsid w:val="00005584"/>
    <w:rsid w:val="00005B81"/>
    <w:rsid w:val="000069D9"/>
    <w:rsid w:val="00006AE3"/>
    <w:rsid w:val="000075DA"/>
    <w:rsid w:val="000077DC"/>
    <w:rsid w:val="000078B6"/>
    <w:rsid w:val="000079C8"/>
    <w:rsid w:val="00010D4D"/>
    <w:rsid w:val="0001182E"/>
    <w:rsid w:val="00011949"/>
    <w:rsid w:val="0001194B"/>
    <w:rsid w:val="00012113"/>
    <w:rsid w:val="0001229E"/>
    <w:rsid w:val="00012F29"/>
    <w:rsid w:val="00013179"/>
    <w:rsid w:val="00013683"/>
    <w:rsid w:val="00013E14"/>
    <w:rsid w:val="00013EA7"/>
    <w:rsid w:val="00013F55"/>
    <w:rsid w:val="000141A9"/>
    <w:rsid w:val="00014354"/>
    <w:rsid w:val="000143B1"/>
    <w:rsid w:val="00014C79"/>
    <w:rsid w:val="00014DCA"/>
    <w:rsid w:val="00014E46"/>
    <w:rsid w:val="0001593B"/>
    <w:rsid w:val="00016002"/>
    <w:rsid w:val="000162F1"/>
    <w:rsid w:val="00016F8F"/>
    <w:rsid w:val="00017655"/>
    <w:rsid w:val="00017BA0"/>
    <w:rsid w:val="00020292"/>
    <w:rsid w:val="0002080D"/>
    <w:rsid w:val="000210F6"/>
    <w:rsid w:val="000219A9"/>
    <w:rsid w:val="00022103"/>
    <w:rsid w:val="00022429"/>
    <w:rsid w:val="0002284D"/>
    <w:rsid w:val="00022C69"/>
    <w:rsid w:val="00022D4D"/>
    <w:rsid w:val="00022DEE"/>
    <w:rsid w:val="000232CE"/>
    <w:rsid w:val="00023320"/>
    <w:rsid w:val="000234CA"/>
    <w:rsid w:val="000239B1"/>
    <w:rsid w:val="00023F16"/>
    <w:rsid w:val="00024896"/>
    <w:rsid w:val="00024B3F"/>
    <w:rsid w:val="00024E29"/>
    <w:rsid w:val="0002509B"/>
    <w:rsid w:val="00025B62"/>
    <w:rsid w:val="0002624E"/>
    <w:rsid w:val="0002693C"/>
    <w:rsid w:val="00026A71"/>
    <w:rsid w:val="00027306"/>
    <w:rsid w:val="000277EA"/>
    <w:rsid w:val="000279CE"/>
    <w:rsid w:val="00027C46"/>
    <w:rsid w:val="00030781"/>
    <w:rsid w:val="00030DC9"/>
    <w:rsid w:val="000315CD"/>
    <w:rsid w:val="00031D16"/>
    <w:rsid w:val="00032029"/>
    <w:rsid w:val="00032091"/>
    <w:rsid w:val="000323E6"/>
    <w:rsid w:val="000328BE"/>
    <w:rsid w:val="00032C6F"/>
    <w:rsid w:val="000331C5"/>
    <w:rsid w:val="00033B82"/>
    <w:rsid w:val="00035D3C"/>
    <w:rsid w:val="00035D79"/>
    <w:rsid w:val="000363EA"/>
    <w:rsid w:val="00036AEE"/>
    <w:rsid w:val="00037708"/>
    <w:rsid w:val="000379D9"/>
    <w:rsid w:val="000402A4"/>
    <w:rsid w:val="00040713"/>
    <w:rsid w:val="00040967"/>
    <w:rsid w:val="00040EB7"/>
    <w:rsid w:val="000411F4"/>
    <w:rsid w:val="000419DC"/>
    <w:rsid w:val="00041ABD"/>
    <w:rsid w:val="00041ADD"/>
    <w:rsid w:val="00041B06"/>
    <w:rsid w:val="00042026"/>
    <w:rsid w:val="00042A38"/>
    <w:rsid w:val="00042C68"/>
    <w:rsid w:val="00043034"/>
    <w:rsid w:val="00043152"/>
    <w:rsid w:val="000443CA"/>
    <w:rsid w:val="000445C3"/>
    <w:rsid w:val="000446C8"/>
    <w:rsid w:val="00044F1A"/>
    <w:rsid w:val="00045048"/>
    <w:rsid w:val="0004554E"/>
    <w:rsid w:val="00045765"/>
    <w:rsid w:val="0004591A"/>
    <w:rsid w:val="000461DF"/>
    <w:rsid w:val="000463C7"/>
    <w:rsid w:val="0004644E"/>
    <w:rsid w:val="00046D41"/>
    <w:rsid w:val="00047008"/>
    <w:rsid w:val="00047E7F"/>
    <w:rsid w:val="00047F46"/>
    <w:rsid w:val="00050290"/>
    <w:rsid w:val="00050541"/>
    <w:rsid w:val="00051979"/>
    <w:rsid w:val="00052450"/>
    <w:rsid w:val="000524B5"/>
    <w:rsid w:val="000530B3"/>
    <w:rsid w:val="00053276"/>
    <w:rsid w:val="000537B9"/>
    <w:rsid w:val="00053906"/>
    <w:rsid w:val="0005398C"/>
    <w:rsid w:val="00053A10"/>
    <w:rsid w:val="0005488A"/>
    <w:rsid w:val="00054AE1"/>
    <w:rsid w:val="00054C46"/>
    <w:rsid w:val="00054D79"/>
    <w:rsid w:val="00054DEE"/>
    <w:rsid w:val="00055C77"/>
    <w:rsid w:val="00055E1A"/>
    <w:rsid w:val="00055F50"/>
    <w:rsid w:val="00055F8C"/>
    <w:rsid w:val="000579F3"/>
    <w:rsid w:val="00057B4E"/>
    <w:rsid w:val="00057DF7"/>
    <w:rsid w:val="00060367"/>
    <w:rsid w:val="000604E8"/>
    <w:rsid w:val="00060A72"/>
    <w:rsid w:val="00060C63"/>
    <w:rsid w:val="00060E43"/>
    <w:rsid w:val="00060E61"/>
    <w:rsid w:val="00061376"/>
    <w:rsid w:val="0006158D"/>
    <w:rsid w:val="000619B7"/>
    <w:rsid w:val="00061BE1"/>
    <w:rsid w:val="00061CF6"/>
    <w:rsid w:val="00061DF5"/>
    <w:rsid w:val="0006223C"/>
    <w:rsid w:val="00062975"/>
    <w:rsid w:val="00063331"/>
    <w:rsid w:val="000633AB"/>
    <w:rsid w:val="000638D5"/>
    <w:rsid w:val="00063A73"/>
    <w:rsid w:val="00064389"/>
    <w:rsid w:val="0006443A"/>
    <w:rsid w:val="00064C46"/>
    <w:rsid w:val="000650D8"/>
    <w:rsid w:val="00065A58"/>
    <w:rsid w:val="00066A74"/>
    <w:rsid w:val="00066AC5"/>
    <w:rsid w:val="00066D29"/>
    <w:rsid w:val="00067968"/>
    <w:rsid w:val="000679F4"/>
    <w:rsid w:val="00067DE6"/>
    <w:rsid w:val="00070751"/>
    <w:rsid w:val="000714B1"/>
    <w:rsid w:val="00071DB0"/>
    <w:rsid w:val="000722A2"/>
    <w:rsid w:val="000722CE"/>
    <w:rsid w:val="000723F5"/>
    <w:rsid w:val="00072617"/>
    <w:rsid w:val="00072A7C"/>
    <w:rsid w:val="00072EE9"/>
    <w:rsid w:val="00072F11"/>
    <w:rsid w:val="00072F16"/>
    <w:rsid w:val="0007364B"/>
    <w:rsid w:val="00073DDC"/>
    <w:rsid w:val="000743BD"/>
    <w:rsid w:val="0007448A"/>
    <w:rsid w:val="00074D67"/>
    <w:rsid w:val="0007554A"/>
    <w:rsid w:val="00075603"/>
    <w:rsid w:val="00075D68"/>
    <w:rsid w:val="00076EFE"/>
    <w:rsid w:val="00077181"/>
    <w:rsid w:val="0008008B"/>
    <w:rsid w:val="0008019B"/>
    <w:rsid w:val="000804BC"/>
    <w:rsid w:val="000806BA"/>
    <w:rsid w:val="00080717"/>
    <w:rsid w:val="00080A06"/>
    <w:rsid w:val="00080F59"/>
    <w:rsid w:val="000811A7"/>
    <w:rsid w:val="000811AC"/>
    <w:rsid w:val="00081450"/>
    <w:rsid w:val="000816CB"/>
    <w:rsid w:val="00082413"/>
    <w:rsid w:val="00082835"/>
    <w:rsid w:val="00082A1B"/>
    <w:rsid w:val="00082CC2"/>
    <w:rsid w:val="00082CDB"/>
    <w:rsid w:val="00083986"/>
    <w:rsid w:val="00083FE5"/>
    <w:rsid w:val="00084646"/>
    <w:rsid w:val="00085071"/>
    <w:rsid w:val="000850A8"/>
    <w:rsid w:val="0008561C"/>
    <w:rsid w:val="00085C8D"/>
    <w:rsid w:val="00087959"/>
    <w:rsid w:val="00087ABE"/>
    <w:rsid w:val="00087CF2"/>
    <w:rsid w:val="00087DCD"/>
    <w:rsid w:val="00087E50"/>
    <w:rsid w:val="00087F52"/>
    <w:rsid w:val="00090394"/>
    <w:rsid w:val="000908AC"/>
    <w:rsid w:val="0009091E"/>
    <w:rsid w:val="00090CBF"/>
    <w:rsid w:val="00090F32"/>
    <w:rsid w:val="0009147D"/>
    <w:rsid w:val="000917B7"/>
    <w:rsid w:val="00091819"/>
    <w:rsid w:val="00091F42"/>
    <w:rsid w:val="00092808"/>
    <w:rsid w:val="00092CFE"/>
    <w:rsid w:val="00093309"/>
    <w:rsid w:val="00093463"/>
    <w:rsid w:val="00093A35"/>
    <w:rsid w:val="00093A9B"/>
    <w:rsid w:val="000941B0"/>
    <w:rsid w:val="0009421B"/>
    <w:rsid w:val="000943A3"/>
    <w:rsid w:val="00094C6D"/>
    <w:rsid w:val="00095489"/>
    <w:rsid w:val="00096016"/>
    <w:rsid w:val="0009605B"/>
    <w:rsid w:val="0009629B"/>
    <w:rsid w:val="000963E6"/>
    <w:rsid w:val="00096A74"/>
    <w:rsid w:val="00096B37"/>
    <w:rsid w:val="00097197"/>
    <w:rsid w:val="00097713"/>
    <w:rsid w:val="00097973"/>
    <w:rsid w:val="00097CBF"/>
    <w:rsid w:val="000A016C"/>
    <w:rsid w:val="000A0A33"/>
    <w:rsid w:val="000A0C61"/>
    <w:rsid w:val="000A0E67"/>
    <w:rsid w:val="000A2C04"/>
    <w:rsid w:val="000A2C39"/>
    <w:rsid w:val="000A2ECB"/>
    <w:rsid w:val="000A4393"/>
    <w:rsid w:val="000A4658"/>
    <w:rsid w:val="000A566E"/>
    <w:rsid w:val="000A60A6"/>
    <w:rsid w:val="000A614F"/>
    <w:rsid w:val="000A6AB5"/>
    <w:rsid w:val="000A6F87"/>
    <w:rsid w:val="000B02C7"/>
    <w:rsid w:val="000B08AC"/>
    <w:rsid w:val="000B0BCA"/>
    <w:rsid w:val="000B178C"/>
    <w:rsid w:val="000B1C4E"/>
    <w:rsid w:val="000B26AD"/>
    <w:rsid w:val="000B2DF0"/>
    <w:rsid w:val="000B385C"/>
    <w:rsid w:val="000B45F0"/>
    <w:rsid w:val="000B4B0C"/>
    <w:rsid w:val="000B5408"/>
    <w:rsid w:val="000B559A"/>
    <w:rsid w:val="000B5F57"/>
    <w:rsid w:val="000B62EA"/>
    <w:rsid w:val="000B6444"/>
    <w:rsid w:val="000B6B77"/>
    <w:rsid w:val="000B6D3E"/>
    <w:rsid w:val="000B701E"/>
    <w:rsid w:val="000B7678"/>
    <w:rsid w:val="000B7838"/>
    <w:rsid w:val="000B7C5F"/>
    <w:rsid w:val="000C0115"/>
    <w:rsid w:val="000C0143"/>
    <w:rsid w:val="000C0454"/>
    <w:rsid w:val="000C04D5"/>
    <w:rsid w:val="000C05EA"/>
    <w:rsid w:val="000C0B17"/>
    <w:rsid w:val="000C0BF2"/>
    <w:rsid w:val="000C0D63"/>
    <w:rsid w:val="000C140F"/>
    <w:rsid w:val="000C16F5"/>
    <w:rsid w:val="000C1754"/>
    <w:rsid w:val="000C2182"/>
    <w:rsid w:val="000C2F03"/>
    <w:rsid w:val="000C3FE7"/>
    <w:rsid w:val="000C5186"/>
    <w:rsid w:val="000C5DDE"/>
    <w:rsid w:val="000C6040"/>
    <w:rsid w:val="000C671D"/>
    <w:rsid w:val="000C6B6F"/>
    <w:rsid w:val="000C6BC2"/>
    <w:rsid w:val="000C6C8E"/>
    <w:rsid w:val="000C7046"/>
    <w:rsid w:val="000C71D1"/>
    <w:rsid w:val="000C72E9"/>
    <w:rsid w:val="000C7506"/>
    <w:rsid w:val="000C7626"/>
    <w:rsid w:val="000C766B"/>
    <w:rsid w:val="000C7C99"/>
    <w:rsid w:val="000D03C0"/>
    <w:rsid w:val="000D0F12"/>
    <w:rsid w:val="000D11CF"/>
    <w:rsid w:val="000D121A"/>
    <w:rsid w:val="000D1451"/>
    <w:rsid w:val="000D1523"/>
    <w:rsid w:val="000D1D4B"/>
    <w:rsid w:val="000D2144"/>
    <w:rsid w:val="000D223A"/>
    <w:rsid w:val="000D2449"/>
    <w:rsid w:val="000D3859"/>
    <w:rsid w:val="000D3E75"/>
    <w:rsid w:val="000D419A"/>
    <w:rsid w:val="000D435E"/>
    <w:rsid w:val="000D4600"/>
    <w:rsid w:val="000D48B4"/>
    <w:rsid w:val="000D4A0F"/>
    <w:rsid w:val="000D4F8A"/>
    <w:rsid w:val="000D505D"/>
    <w:rsid w:val="000D5FD0"/>
    <w:rsid w:val="000D6386"/>
    <w:rsid w:val="000D63CA"/>
    <w:rsid w:val="000D6621"/>
    <w:rsid w:val="000D73D2"/>
    <w:rsid w:val="000D7446"/>
    <w:rsid w:val="000D7E64"/>
    <w:rsid w:val="000E049C"/>
    <w:rsid w:val="000E14C5"/>
    <w:rsid w:val="000E184F"/>
    <w:rsid w:val="000E200A"/>
    <w:rsid w:val="000E23E5"/>
    <w:rsid w:val="000E24BD"/>
    <w:rsid w:val="000E24EC"/>
    <w:rsid w:val="000E2A16"/>
    <w:rsid w:val="000E2B04"/>
    <w:rsid w:val="000E3104"/>
    <w:rsid w:val="000E34FF"/>
    <w:rsid w:val="000E3B37"/>
    <w:rsid w:val="000E3EA2"/>
    <w:rsid w:val="000E3EB8"/>
    <w:rsid w:val="000E4199"/>
    <w:rsid w:val="000E41DD"/>
    <w:rsid w:val="000E48B2"/>
    <w:rsid w:val="000E49B2"/>
    <w:rsid w:val="000E4B56"/>
    <w:rsid w:val="000E4CFD"/>
    <w:rsid w:val="000E5B47"/>
    <w:rsid w:val="000E5B6E"/>
    <w:rsid w:val="000E6223"/>
    <w:rsid w:val="000E62CD"/>
    <w:rsid w:val="000E6535"/>
    <w:rsid w:val="000E73FB"/>
    <w:rsid w:val="000E7B88"/>
    <w:rsid w:val="000F0715"/>
    <w:rsid w:val="000F0F8A"/>
    <w:rsid w:val="000F121A"/>
    <w:rsid w:val="000F13C6"/>
    <w:rsid w:val="000F15F5"/>
    <w:rsid w:val="000F15F7"/>
    <w:rsid w:val="000F1FDC"/>
    <w:rsid w:val="000F2593"/>
    <w:rsid w:val="000F2A44"/>
    <w:rsid w:val="000F2C7D"/>
    <w:rsid w:val="000F32A8"/>
    <w:rsid w:val="000F3404"/>
    <w:rsid w:val="000F3EFD"/>
    <w:rsid w:val="000F427F"/>
    <w:rsid w:val="000F47D7"/>
    <w:rsid w:val="000F48DF"/>
    <w:rsid w:val="000F4992"/>
    <w:rsid w:val="000F4D54"/>
    <w:rsid w:val="000F4D8A"/>
    <w:rsid w:val="000F5465"/>
    <w:rsid w:val="000F551D"/>
    <w:rsid w:val="000F55E7"/>
    <w:rsid w:val="000F5627"/>
    <w:rsid w:val="000F5724"/>
    <w:rsid w:val="000F595A"/>
    <w:rsid w:val="000F5F93"/>
    <w:rsid w:val="000F6593"/>
    <w:rsid w:val="000F6B34"/>
    <w:rsid w:val="000F6DA9"/>
    <w:rsid w:val="000F79AE"/>
    <w:rsid w:val="000F7A0C"/>
    <w:rsid w:val="000F7F4E"/>
    <w:rsid w:val="00100041"/>
    <w:rsid w:val="00100D06"/>
    <w:rsid w:val="00100FB0"/>
    <w:rsid w:val="001011FA"/>
    <w:rsid w:val="001016E5"/>
    <w:rsid w:val="00101773"/>
    <w:rsid w:val="00101B6F"/>
    <w:rsid w:val="00101D60"/>
    <w:rsid w:val="001024EF"/>
    <w:rsid w:val="00102E5A"/>
    <w:rsid w:val="001038E2"/>
    <w:rsid w:val="00103F90"/>
    <w:rsid w:val="00103FEE"/>
    <w:rsid w:val="001040CC"/>
    <w:rsid w:val="00104345"/>
    <w:rsid w:val="00104B4E"/>
    <w:rsid w:val="001053D0"/>
    <w:rsid w:val="0010616D"/>
    <w:rsid w:val="0010685A"/>
    <w:rsid w:val="00106F6F"/>
    <w:rsid w:val="001073D3"/>
    <w:rsid w:val="00107715"/>
    <w:rsid w:val="001100FF"/>
    <w:rsid w:val="00111313"/>
    <w:rsid w:val="00111538"/>
    <w:rsid w:val="00111708"/>
    <w:rsid w:val="001117D5"/>
    <w:rsid w:val="00112DE2"/>
    <w:rsid w:val="00112E9A"/>
    <w:rsid w:val="0011458C"/>
    <w:rsid w:val="00114A14"/>
    <w:rsid w:val="00114C10"/>
    <w:rsid w:val="00114C97"/>
    <w:rsid w:val="00114F2B"/>
    <w:rsid w:val="00114F6A"/>
    <w:rsid w:val="00115BE8"/>
    <w:rsid w:val="00115EB6"/>
    <w:rsid w:val="00115FF1"/>
    <w:rsid w:val="0011651D"/>
    <w:rsid w:val="00116BE2"/>
    <w:rsid w:val="00116C31"/>
    <w:rsid w:val="00116D5B"/>
    <w:rsid w:val="0011707C"/>
    <w:rsid w:val="001170DC"/>
    <w:rsid w:val="00117DCB"/>
    <w:rsid w:val="00117E25"/>
    <w:rsid w:val="00120950"/>
    <w:rsid w:val="001216D3"/>
    <w:rsid w:val="001218BB"/>
    <w:rsid w:val="0012190A"/>
    <w:rsid w:val="00121DED"/>
    <w:rsid w:val="00122728"/>
    <w:rsid w:val="00122960"/>
    <w:rsid w:val="00122B1E"/>
    <w:rsid w:val="00123265"/>
    <w:rsid w:val="0012373C"/>
    <w:rsid w:val="00123982"/>
    <w:rsid w:val="00123CDC"/>
    <w:rsid w:val="00124067"/>
    <w:rsid w:val="00124102"/>
    <w:rsid w:val="00124D58"/>
    <w:rsid w:val="001252B8"/>
    <w:rsid w:val="00125661"/>
    <w:rsid w:val="00125AE4"/>
    <w:rsid w:val="00125C5D"/>
    <w:rsid w:val="0012605E"/>
    <w:rsid w:val="00126081"/>
    <w:rsid w:val="00126AB4"/>
    <w:rsid w:val="001270B9"/>
    <w:rsid w:val="001271A8"/>
    <w:rsid w:val="001272EC"/>
    <w:rsid w:val="0012768F"/>
    <w:rsid w:val="00127B58"/>
    <w:rsid w:val="00127CE4"/>
    <w:rsid w:val="00130FF5"/>
    <w:rsid w:val="00131817"/>
    <w:rsid w:val="00131A31"/>
    <w:rsid w:val="00133012"/>
    <w:rsid w:val="00133068"/>
    <w:rsid w:val="001336C2"/>
    <w:rsid w:val="001337CB"/>
    <w:rsid w:val="00133BEC"/>
    <w:rsid w:val="00133F7D"/>
    <w:rsid w:val="00133F99"/>
    <w:rsid w:val="00134428"/>
    <w:rsid w:val="00134983"/>
    <w:rsid w:val="00134AE2"/>
    <w:rsid w:val="00135228"/>
    <w:rsid w:val="00135835"/>
    <w:rsid w:val="00135A11"/>
    <w:rsid w:val="00135DCF"/>
    <w:rsid w:val="00136138"/>
    <w:rsid w:val="00136840"/>
    <w:rsid w:val="00136D36"/>
    <w:rsid w:val="00137007"/>
    <w:rsid w:val="0013736E"/>
    <w:rsid w:val="001374F2"/>
    <w:rsid w:val="001379D3"/>
    <w:rsid w:val="00137B6F"/>
    <w:rsid w:val="00140C42"/>
    <w:rsid w:val="00140D1A"/>
    <w:rsid w:val="00140FA4"/>
    <w:rsid w:val="001416B1"/>
    <w:rsid w:val="00141B36"/>
    <w:rsid w:val="00141C30"/>
    <w:rsid w:val="00141E96"/>
    <w:rsid w:val="0014294F"/>
    <w:rsid w:val="001430F5"/>
    <w:rsid w:val="001435D0"/>
    <w:rsid w:val="001436FC"/>
    <w:rsid w:val="00143A4B"/>
    <w:rsid w:val="0014445A"/>
    <w:rsid w:val="00144CD8"/>
    <w:rsid w:val="00144E31"/>
    <w:rsid w:val="00145348"/>
    <w:rsid w:val="001460E1"/>
    <w:rsid w:val="00146154"/>
    <w:rsid w:val="0014630D"/>
    <w:rsid w:val="001465BF"/>
    <w:rsid w:val="00146987"/>
    <w:rsid w:val="00146AA0"/>
    <w:rsid w:val="00146C0A"/>
    <w:rsid w:val="00147B7C"/>
    <w:rsid w:val="0015032C"/>
    <w:rsid w:val="00150868"/>
    <w:rsid w:val="00151E1E"/>
    <w:rsid w:val="0015251E"/>
    <w:rsid w:val="001525DA"/>
    <w:rsid w:val="00152711"/>
    <w:rsid w:val="001528D4"/>
    <w:rsid w:val="001528EA"/>
    <w:rsid w:val="00152C24"/>
    <w:rsid w:val="00152FEF"/>
    <w:rsid w:val="00153A7A"/>
    <w:rsid w:val="00153C1C"/>
    <w:rsid w:val="00153C9D"/>
    <w:rsid w:val="00153DC8"/>
    <w:rsid w:val="0015581D"/>
    <w:rsid w:val="001558D6"/>
    <w:rsid w:val="001559A3"/>
    <w:rsid w:val="001559AE"/>
    <w:rsid w:val="00155DB9"/>
    <w:rsid w:val="001560D2"/>
    <w:rsid w:val="001562BB"/>
    <w:rsid w:val="0015651E"/>
    <w:rsid w:val="00156976"/>
    <w:rsid w:val="00156AA5"/>
    <w:rsid w:val="001572CD"/>
    <w:rsid w:val="00160595"/>
    <w:rsid w:val="0016077D"/>
    <w:rsid w:val="001615DD"/>
    <w:rsid w:val="00161B0B"/>
    <w:rsid w:val="00162E6F"/>
    <w:rsid w:val="00163590"/>
    <w:rsid w:val="0016386C"/>
    <w:rsid w:val="00164203"/>
    <w:rsid w:val="00164220"/>
    <w:rsid w:val="00164B84"/>
    <w:rsid w:val="00164EA1"/>
    <w:rsid w:val="00165163"/>
    <w:rsid w:val="0016591D"/>
    <w:rsid w:val="00165B53"/>
    <w:rsid w:val="001664B3"/>
    <w:rsid w:val="00166E36"/>
    <w:rsid w:val="001676F4"/>
    <w:rsid w:val="00170111"/>
    <w:rsid w:val="001702EB"/>
    <w:rsid w:val="00171189"/>
    <w:rsid w:val="0017167C"/>
    <w:rsid w:val="0017177C"/>
    <w:rsid w:val="00171E11"/>
    <w:rsid w:val="0017225F"/>
    <w:rsid w:val="0017278B"/>
    <w:rsid w:val="00172A28"/>
    <w:rsid w:val="00172F58"/>
    <w:rsid w:val="00173282"/>
    <w:rsid w:val="00173A2C"/>
    <w:rsid w:val="00173FC8"/>
    <w:rsid w:val="00174AD2"/>
    <w:rsid w:val="00174B72"/>
    <w:rsid w:val="00175BBA"/>
    <w:rsid w:val="00175E1D"/>
    <w:rsid w:val="00176019"/>
    <w:rsid w:val="001762E8"/>
    <w:rsid w:val="001763BD"/>
    <w:rsid w:val="001763F8"/>
    <w:rsid w:val="00176E63"/>
    <w:rsid w:val="00177252"/>
    <w:rsid w:val="001801CA"/>
    <w:rsid w:val="00180299"/>
    <w:rsid w:val="001811B2"/>
    <w:rsid w:val="0018220A"/>
    <w:rsid w:val="00182F0D"/>
    <w:rsid w:val="001830D1"/>
    <w:rsid w:val="00183888"/>
    <w:rsid w:val="00183D38"/>
    <w:rsid w:val="00184004"/>
    <w:rsid w:val="00184728"/>
    <w:rsid w:val="00184A46"/>
    <w:rsid w:val="00184F72"/>
    <w:rsid w:val="00185844"/>
    <w:rsid w:val="00185D31"/>
    <w:rsid w:val="00185E44"/>
    <w:rsid w:val="00186E04"/>
    <w:rsid w:val="001876B1"/>
    <w:rsid w:val="0018793E"/>
    <w:rsid w:val="00187AA9"/>
    <w:rsid w:val="00187B20"/>
    <w:rsid w:val="00187BA9"/>
    <w:rsid w:val="00190B62"/>
    <w:rsid w:val="00190CCB"/>
    <w:rsid w:val="00190D45"/>
    <w:rsid w:val="00191907"/>
    <w:rsid w:val="001919D7"/>
    <w:rsid w:val="00191D47"/>
    <w:rsid w:val="00191E29"/>
    <w:rsid w:val="00193829"/>
    <w:rsid w:val="0019384B"/>
    <w:rsid w:val="00193F70"/>
    <w:rsid w:val="00194365"/>
    <w:rsid w:val="0019442D"/>
    <w:rsid w:val="00195BD6"/>
    <w:rsid w:val="00195D90"/>
    <w:rsid w:val="001969BE"/>
    <w:rsid w:val="00196CCC"/>
    <w:rsid w:val="0019741B"/>
    <w:rsid w:val="001A09FF"/>
    <w:rsid w:val="001A0A55"/>
    <w:rsid w:val="001A0B2D"/>
    <w:rsid w:val="001A0CC8"/>
    <w:rsid w:val="001A0EA4"/>
    <w:rsid w:val="001A11B3"/>
    <w:rsid w:val="001A14AE"/>
    <w:rsid w:val="001A1557"/>
    <w:rsid w:val="001A1680"/>
    <w:rsid w:val="001A16E2"/>
    <w:rsid w:val="001A1CA6"/>
    <w:rsid w:val="001A1DA8"/>
    <w:rsid w:val="001A1DF5"/>
    <w:rsid w:val="001A2336"/>
    <w:rsid w:val="001A2755"/>
    <w:rsid w:val="001A2C15"/>
    <w:rsid w:val="001A35A9"/>
    <w:rsid w:val="001A3764"/>
    <w:rsid w:val="001A3787"/>
    <w:rsid w:val="001A386B"/>
    <w:rsid w:val="001A4336"/>
    <w:rsid w:val="001A46E6"/>
    <w:rsid w:val="001A4746"/>
    <w:rsid w:val="001A48B5"/>
    <w:rsid w:val="001A56CB"/>
    <w:rsid w:val="001A5840"/>
    <w:rsid w:val="001A5A70"/>
    <w:rsid w:val="001A5D65"/>
    <w:rsid w:val="001A6968"/>
    <w:rsid w:val="001A6A72"/>
    <w:rsid w:val="001A6B88"/>
    <w:rsid w:val="001A767C"/>
    <w:rsid w:val="001A78B7"/>
    <w:rsid w:val="001A79DF"/>
    <w:rsid w:val="001A7BDA"/>
    <w:rsid w:val="001A7EDD"/>
    <w:rsid w:val="001B0212"/>
    <w:rsid w:val="001B25B8"/>
    <w:rsid w:val="001B29B3"/>
    <w:rsid w:val="001B357C"/>
    <w:rsid w:val="001B3929"/>
    <w:rsid w:val="001B3BAB"/>
    <w:rsid w:val="001B49C9"/>
    <w:rsid w:val="001B4CE5"/>
    <w:rsid w:val="001B53BD"/>
    <w:rsid w:val="001B59A3"/>
    <w:rsid w:val="001B5C51"/>
    <w:rsid w:val="001B64C5"/>
    <w:rsid w:val="001B77ED"/>
    <w:rsid w:val="001B799B"/>
    <w:rsid w:val="001B7DC4"/>
    <w:rsid w:val="001C01E0"/>
    <w:rsid w:val="001C04F8"/>
    <w:rsid w:val="001C0997"/>
    <w:rsid w:val="001C09A2"/>
    <w:rsid w:val="001C0A8B"/>
    <w:rsid w:val="001C105A"/>
    <w:rsid w:val="001C11B5"/>
    <w:rsid w:val="001C17B8"/>
    <w:rsid w:val="001C23AC"/>
    <w:rsid w:val="001C270C"/>
    <w:rsid w:val="001C3311"/>
    <w:rsid w:val="001C36AE"/>
    <w:rsid w:val="001C3978"/>
    <w:rsid w:val="001C3E81"/>
    <w:rsid w:val="001C4245"/>
    <w:rsid w:val="001C430A"/>
    <w:rsid w:val="001C433B"/>
    <w:rsid w:val="001C4397"/>
    <w:rsid w:val="001C45A3"/>
    <w:rsid w:val="001C4B34"/>
    <w:rsid w:val="001C4EE1"/>
    <w:rsid w:val="001C500A"/>
    <w:rsid w:val="001C5E43"/>
    <w:rsid w:val="001C70A0"/>
    <w:rsid w:val="001C7394"/>
    <w:rsid w:val="001C7AA7"/>
    <w:rsid w:val="001D0CCD"/>
    <w:rsid w:val="001D0CD9"/>
    <w:rsid w:val="001D0E46"/>
    <w:rsid w:val="001D0E8A"/>
    <w:rsid w:val="001D0FCA"/>
    <w:rsid w:val="001D149D"/>
    <w:rsid w:val="001D1690"/>
    <w:rsid w:val="001D184C"/>
    <w:rsid w:val="001D1ABA"/>
    <w:rsid w:val="001D1CCA"/>
    <w:rsid w:val="001D1EF0"/>
    <w:rsid w:val="001D22D3"/>
    <w:rsid w:val="001D272F"/>
    <w:rsid w:val="001D2F18"/>
    <w:rsid w:val="001D398E"/>
    <w:rsid w:val="001D482F"/>
    <w:rsid w:val="001D4B27"/>
    <w:rsid w:val="001D5439"/>
    <w:rsid w:val="001D5993"/>
    <w:rsid w:val="001D59CE"/>
    <w:rsid w:val="001D5AC0"/>
    <w:rsid w:val="001D74E9"/>
    <w:rsid w:val="001D77BE"/>
    <w:rsid w:val="001E02E3"/>
    <w:rsid w:val="001E037B"/>
    <w:rsid w:val="001E04A1"/>
    <w:rsid w:val="001E1680"/>
    <w:rsid w:val="001E17EB"/>
    <w:rsid w:val="001E1BAE"/>
    <w:rsid w:val="001E1DB2"/>
    <w:rsid w:val="001E2430"/>
    <w:rsid w:val="001E2C72"/>
    <w:rsid w:val="001E2CB6"/>
    <w:rsid w:val="001E303E"/>
    <w:rsid w:val="001E350F"/>
    <w:rsid w:val="001E3AEB"/>
    <w:rsid w:val="001E406B"/>
    <w:rsid w:val="001E40D4"/>
    <w:rsid w:val="001E437C"/>
    <w:rsid w:val="001E4DBA"/>
    <w:rsid w:val="001E55E0"/>
    <w:rsid w:val="001E5627"/>
    <w:rsid w:val="001E5748"/>
    <w:rsid w:val="001E577F"/>
    <w:rsid w:val="001E5B90"/>
    <w:rsid w:val="001E6023"/>
    <w:rsid w:val="001E6337"/>
    <w:rsid w:val="001E6816"/>
    <w:rsid w:val="001E6972"/>
    <w:rsid w:val="001E7BC2"/>
    <w:rsid w:val="001F06EF"/>
    <w:rsid w:val="001F093A"/>
    <w:rsid w:val="001F09FA"/>
    <w:rsid w:val="001F0CA2"/>
    <w:rsid w:val="001F1972"/>
    <w:rsid w:val="001F1D0A"/>
    <w:rsid w:val="001F27BF"/>
    <w:rsid w:val="001F2970"/>
    <w:rsid w:val="001F2F01"/>
    <w:rsid w:val="001F2F4D"/>
    <w:rsid w:val="001F3546"/>
    <w:rsid w:val="001F3C7E"/>
    <w:rsid w:val="001F4142"/>
    <w:rsid w:val="001F46D8"/>
    <w:rsid w:val="001F47C1"/>
    <w:rsid w:val="001F4B21"/>
    <w:rsid w:val="001F4D86"/>
    <w:rsid w:val="001F52AC"/>
    <w:rsid w:val="001F532A"/>
    <w:rsid w:val="001F566D"/>
    <w:rsid w:val="001F5DA2"/>
    <w:rsid w:val="001F654B"/>
    <w:rsid w:val="001F6A15"/>
    <w:rsid w:val="001F6A81"/>
    <w:rsid w:val="001F6C45"/>
    <w:rsid w:val="001F75E0"/>
    <w:rsid w:val="001F76CD"/>
    <w:rsid w:val="001F7E75"/>
    <w:rsid w:val="002001F8"/>
    <w:rsid w:val="00200619"/>
    <w:rsid w:val="0020078D"/>
    <w:rsid w:val="00200A6B"/>
    <w:rsid w:val="00200BCF"/>
    <w:rsid w:val="00200F50"/>
    <w:rsid w:val="00201268"/>
    <w:rsid w:val="002013A0"/>
    <w:rsid w:val="002032A1"/>
    <w:rsid w:val="002038C4"/>
    <w:rsid w:val="00203CA0"/>
    <w:rsid w:val="002043A2"/>
    <w:rsid w:val="00204489"/>
    <w:rsid w:val="002053BB"/>
    <w:rsid w:val="002054C9"/>
    <w:rsid w:val="0020590D"/>
    <w:rsid w:val="00205ACA"/>
    <w:rsid w:val="00206918"/>
    <w:rsid w:val="00206981"/>
    <w:rsid w:val="002077B2"/>
    <w:rsid w:val="00207F09"/>
    <w:rsid w:val="00207FE1"/>
    <w:rsid w:val="002118EB"/>
    <w:rsid w:val="00211B81"/>
    <w:rsid w:val="002122A2"/>
    <w:rsid w:val="00212A1A"/>
    <w:rsid w:val="00212B6B"/>
    <w:rsid w:val="002145BA"/>
    <w:rsid w:val="0021461D"/>
    <w:rsid w:val="00214806"/>
    <w:rsid w:val="00214FB7"/>
    <w:rsid w:val="00215423"/>
    <w:rsid w:val="00215699"/>
    <w:rsid w:val="00215A81"/>
    <w:rsid w:val="00215B06"/>
    <w:rsid w:val="00215FE2"/>
    <w:rsid w:val="00217D68"/>
    <w:rsid w:val="00220CD4"/>
    <w:rsid w:val="002214A2"/>
    <w:rsid w:val="002215CD"/>
    <w:rsid w:val="00221B47"/>
    <w:rsid w:val="0022264D"/>
    <w:rsid w:val="0022270D"/>
    <w:rsid w:val="00222AFA"/>
    <w:rsid w:val="00223811"/>
    <w:rsid w:val="002238B9"/>
    <w:rsid w:val="00223B23"/>
    <w:rsid w:val="00223EBB"/>
    <w:rsid w:val="00224863"/>
    <w:rsid w:val="00224EC1"/>
    <w:rsid w:val="002252CA"/>
    <w:rsid w:val="0022531E"/>
    <w:rsid w:val="002258F0"/>
    <w:rsid w:val="00225A6B"/>
    <w:rsid w:val="00225F7A"/>
    <w:rsid w:val="00230707"/>
    <w:rsid w:val="00230803"/>
    <w:rsid w:val="00230A33"/>
    <w:rsid w:val="00230D97"/>
    <w:rsid w:val="00230FBA"/>
    <w:rsid w:val="002311D5"/>
    <w:rsid w:val="00231A1B"/>
    <w:rsid w:val="00232307"/>
    <w:rsid w:val="00232FBA"/>
    <w:rsid w:val="0023348E"/>
    <w:rsid w:val="002338DA"/>
    <w:rsid w:val="00233A88"/>
    <w:rsid w:val="00233BF1"/>
    <w:rsid w:val="00235178"/>
    <w:rsid w:val="0023573A"/>
    <w:rsid w:val="00235805"/>
    <w:rsid w:val="00235D27"/>
    <w:rsid w:val="00236269"/>
    <w:rsid w:val="0023652C"/>
    <w:rsid w:val="002368D6"/>
    <w:rsid w:val="002369A1"/>
    <w:rsid w:val="00236B8B"/>
    <w:rsid w:val="002371A0"/>
    <w:rsid w:val="002372D4"/>
    <w:rsid w:val="0023794C"/>
    <w:rsid w:val="00237EDB"/>
    <w:rsid w:val="00241090"/>
    <w:rsid w:val="0024144B"/>
    <w:rsid w:val="002439CC"/>
    <w:rsid w:val="00243E02"/>
    <w:rsid w:val="002447F5"/>
    <w:rsid w:val="002449F8"/>
    <w:rsid w:val="00244B8D"/>
    <w:rsid w:val="00244BD3"/>
    <w:rsid w:val="00244DC8"/>
    <w:rsid w:val="00244E80"/>
    <w:rsid w:val="00244EE3"/>
    <w:rsid w:val="0024591A"/>
    <w:rsid w:val="00245BD5"/>
    <w:rsid w:val="00245C9D"/>
    <w:rsid w:val="00245CC8"/>
    <w:rsid w:val="00246680"/>
    <w:rsid w:val="002466CD"/>
    <w:rsid w:val="00246743"/>
    <w:rsid w:val="002471C7"/>
    <w:rsid w:val="002477A2"/>
    <w:rsid w:val="00247925"/>
    <w:rsid w:val="0025013A"/>
    <w:rsid w:val="002506A7"/>
    <w:rsid w:val="00250BA1"/>
    <w:rsid w:val="00250D81"/>
    <w:rsid w:val="00250DD2"/>
    <w:rsid w:val="00251188"/>
    <w:rsid w:val="002514BB"/>
    <w:rsid w:val="00251686"/>
    <w:rsid w:val="002518DB"/>
    <w:rsid w:val="002523A8"/>
    <w:rsid w:val="00252491"/>
    <w:rsid w:val="002525E6"/>
    <w:rsid w:val="002528AA"/>
    <w:rsid w:val="00252C84"/>
    <w:rsid w:val="00252D8D"/>
    <w:rsid w:val="00253405"/>
    <w:rsid w:val="00253E3C"/>
    <w:rsid w:val="00254794"/>
    <w:rsid w:val="002547B8"/>
    <w:rsid w:val="00254FF9"/>
    <w:rsid w:val="002551C7"/>
    <w:rsid w:val="002554F5"/>
    <w:rsid w:val="00255754"/>
    <w:rsid w:val="00256D18"/>
    <w:rsid w:val="002571B5"/>
    <w:rsid w:val="002573DB"/>
    <w:rsid w:val="00257BAC"/>
    <w:rsid w:val="002605F6"/>
    <w:rsid w:val="002606E9"/>
    <w:rsid w:val="00261134"/>
    <w:rsid w:val="0026164E"/>
    <w:rsid w:val="00262BFA"/>
    <w:rsid w:val="00262ECF"/>
    <w:rsid w:val="0026302C"/>
    <w:rsid w:val="00263315"/>
    <w:rsid w:val="0026367C"/>
    <w:rsid w:val="0026440F"/>
    <w:rsid w:val="002644AE"/>
    <w:rsid w:val="0026455F"/>
    <w:rsid w:val="00264ACB"/>
    <w:rsid w:val="00264C8E"/>
    <w:rsid w:val="00264F05"/>
    <w:rsid w:val="00264FC1"/>
    <w:rsid w:val="002651B1"/>
    <w:rsid w:val="00265320"/>
    <w:rsid w:val="00265343"/>
    <w:rsid w:val="00266152"/>
    <w:rsid w:val="00266D5A"/>
    <w:rsid w:val="00267115"/>
    <w:rsid w:val="00267788"/>
    <w:rsid w:val="00267A59"/>
    <w:rsid w:val="00267BD5"/>
    <w:rsid w:val="002705BC"/>
    <w:rsid w:val="00270737"/>
    <w:rsid w:val="002708B6"/>
    <w:rsid w:val="00270CBC"/>
    <w:rsid w:val="00270FC2"/>
    <w:rsid w:val="00271203"/>
    <w:rsid w:val="00271560"/>
    <w:rsid w:val="0027173F"/>
    <w:rsid w:val="00271EA2"/>
    <w:rsid w:val="00271EE5"/>
    <w:rsid w:val="00271F0A"/>
    <w:rsid w:val="002723A8"/>
    <w:rsid w:val="00272D9B"/>
    <w:rsid w:val="002733ED"/>
    <w:rsid w:val="002737C9"/>
    <w:rsid w:val="00273A6B"/>
    <w:rsid w:val="00273B3C"/>
    <w:rsid w:val="002746BE"/>
    <w:rsid w:val="002746BF"/>
    <w:rsid w:val="00274C2D"/>
    <w:rsid w:val="00275B6B"/>
    <w:rsid w:val="0027629B"/>
    <w:rsid w:val="00276611"/>
    <w:rsid w:val="0027663B"/>
    <w:rsid w:val="00276ED2"/>
    <w:rsid w:val="00277808"/>
    <w:rsid w:val="00277813"/>
    <w:rsid w:val="00277C27"/>
    <w:rsid w:val="002802E1"/>
    <w:rsid w:val="00280B17"/>
    <w:rsid w:val="00280EDE"/>
    <w:rsid w:val="0028105E"/>
    <w:rsid w:val="00281188"/>
    <w:rsid w:val="002813B7"/>
    <w:rsid w:val="00282962"/>
    <w:rsid w:val="002840F9"/>
    <w:rsid w:val="00284B25"/>
    <w:rsid w:val="00284C9E"/>
    <w:rsid w:val="00284FAB"/>
    <w:rsid w:val="00285F40"/>
    <w:rsid w:val="00286131"/>
    <w:rsid w:val="0028686B"/>
    <w:rsid w:val="00286AA7"/>
    <w:rsid w:val="00286FA0"/>
    <w:rsid w:val="00287BA9"/>
    <w:rsid w:val="00287E93"/>
    <w:rsid w:val="00290831"/>
    <w:rsid w:val="0029130E"/>
    <w:rsid w:val="0029138D"/>
    <w:rsid w:val="002918EA"/>
    <w:rsid w:val="00291A4C"/>
    <w:rsid w:val="00291E62"/>
    <w:rsid w:val="0029274E"/>
    <w:rsid w:val="00293803"/>
    <w:rsid w:val="00293B60"/>
    <w:rsid w:val="00294104"/>
    <w:rsid w:val="00294210"/>
    <w:rsid w:val="00294725"/>
    <w:rsid w:val="00294CEB"/>
    <w:rsid w:val="00295089"/>
    <w:rsid w:val="00295091"/>
    <w:rsid w:val="00295848"/>
    <w:rsid w:val="0029642B"/>
    <w:rsid w:val="002978D7"/>
    <w:rsid w:val="00297FA2"/>
    <w:rsid w:val="002A0350"/>
    <w:rsid w:val="002A04A3"/>
    <w:rsid w:val="002A0AB5"/>
    <w:rsid w:val="002A0D81"/>
    <w:rsid w:val="002A1160"/>
    <w:rsid w:val="002A15BE"/>
    <w:rsid w:val="002A17AB"/>
    <w:rsid w:val="002A25E0"/>
    <w:rsid w:val="002A299B"/>
    <w:rsid w:val="002A2CE8"/>
    <w:rsid w:val="002A2E68"/>
    <w:rsid w:val="002A3260"/>
    <w:rsid w:val="002A42DD"/>
    <w:rsid w:val="002A4700"/>
    <w:rsid w:val="002A470F"/>
    <w:rsid w:val="002A5350"/>
    <w:rsid w:val="002A5420"/>
    <w:rsid w:val="002A549E"/>
    <w:rsid w:val="002A54C7"/>
    <w:rsid w:val="002A5E4B"/>
    <w:rsid w:val="002A5E7F"/>
    <w:rsid w:val="002A5FCF"/>
    <w:rsid w:val="002A6732"/>
    <w:rsid w:val="002A69AC"/>
    <w:rsid w:val="002A6DF7"/>
    <w:rsid w:val="002A7556"/>
    <w:rsid w:val="002A7B4F"/>
    <w:rsid w:val="002A7CE7"/>
    <w:rsid w:val="002A7EC6"/>
    <w:rsid w:val="002B0B6C"/>
    <w:rsid w:val="002B17E8"/>
    <w:rsid w:val="002B1831"/>
    <w:rsid w:val="002B1A41"/>
    <w:rsid w:val="002B1D3D"/>
    <w:rsid w:val="002B22C3"/>
    <w:rsid w:val="002B27C6"/>
    <w:rsid w:val="002B27D4"/>
    <w:rsid w:val="002B2FA9"/>
    <w:rsid w:val="002B31BE"/>
    <w:rsid w:val="002B3675"/>
    <w:rsid w:val="002B3B95"/>
    <w:rsid w:val="002B3F56"/>
    <w:rsid w:val="002B43C3"/>
    <w:rsid w:val="002B4446"/>
    <w:rsid w:val="002B44DC"/>
    <w:rsid w:val="002B4556"/>
    <w:rsid w:val="002B58EE"/>
    <w:rsid w:val="002B5CC1"/>
    <w:rsid w:val="002B5D7C"/>
    <w:rsid w:val="002B5FF7"/>
    <w:rsid w:val="002B621F"/>
    <w:rsid w:val="002B6594"/>
    <w:rsid w:val="002B6F90"/>
    <w:rsid w:val="002B71A3"/>
    <w:rsid w:val="002B754C"/>
    <w:rsid w:val="002C0003"/>
    <w:rsid w:val="002C0292"/>
    <w:rsid w:val="002C0937"/>
    <w:rsid w:val="002C0D74"/>
    <w:rsid w:val="002C131A"/>
    <w:rsid w:val="002C1BB3"/>
    <w:rsid w:val="002C2149"/>
    <w:rsid w:val="002C25AA"/>
    <w:rsid w:val="002C267B"/>
    <w:rsid w:val="002C26DD"/>
    <w:rsid w:val="002C293A"/>
    <w:rsid w:val="002C2F4B"/>
    <w:rsid w:val="002C30DE"/>
    <w:rsid w:val="002C3592"/>
    <w:rsid w:val="002C3723"/>
    <w:rsid w:val="002C3B5E"/>
    <w:rsid w:val="002C470A"/>
    <w:rsid w:val="002C4769"/>
    <w:rsid w:val="002C4E9C"/>
    <w:rsid w:val="002C5070"/>
    <w:rsid w:val="002C531D"/>
    <w:rsid w:val="002C58D5"/>
    <w:rsid w:val="002C5B83"/>
    <w:rsid w:val="002C5F6B"/>
    <w:rsid w:val="002C6015"/>
    <w:rsid w:val="002C60F7"/>
    <w:rsid w:val="002C61A3"/>
    <w:rsid w:val="002C64C5"/>
    <w:rsid w:val="002C658D"/>
    <w:rsid w:val="002C6952"/>
    <w:rsid w:val="002C6A83"/>
    <w:rsid w:val="002C6FE6"/>
    <w:rsid w:val="002C7310"/>
    <w:rsid w:val="002C74E4"/>
    <w:rsid w:val="002C7AEF"/>
    <w:rsid w:val="002D00C9"/>
    <w:rsid w:val="002D0C9F"/>
    <w:rsid w:val="002D0F09"/>
    <w:rsid w:val="002D1252"/>
    <w:rsid w:val="002D1E98"/>
    <w:rsid w:val="002D22E5"/>
    <w:rsid w:val="002D2683"/>
    <w:rsid w:val="002D28DC"/>
    <w:rsid w:val="002D2AD1"/>
    <w:rsid w:val="002D3FBE"/>
    <w:rsid w:val="002D4691"/>
    <w:rsid w:val="002D5AB0"/>
    <w:rsid w:val="002D6041"/>
    <w:rsid w:val="002D69FF"/>
    <w:rsid w:val="002D7314"/>
    <w:rsid w:val="002D733C"/>
    <w:rsid w:val="002D743E"/>
    <w:rsid w:val="002E0C9D"/>
    <w:rsid w:val="002E0ED0"/>
    <w:rsid w:val="002E1B62"/>
    <w:rsid w:val="002E2B6E"/>
    <w:rsid w:val="002E2E12"/>
    <w:rsid w:val="002E2E9B"/>
    <w:rsid w:val="002E309B"/>
    <w:rsid w:val="002E324C"/>
    <w:rsid w:val="002E3289"/>
    <w:rsid w:val="002E3935"/>
    <w:rsid w:val="002E3969"/>
    <w:rsid w:val="002E3EF4"/>
    <w:rsid w:val="002E4B5F"/>
    <w:rsid w:val="002E4FC8"/>
    <w:rsid w:val="002E50CC"/>
    <w:rsid w:val="002E5743"/>
    <w:rsid w:val="002E5869"/>
    <w:rsid w:val="002E5A88"/>
    <w:rsid w:val="002E5D04"/>
    <w:rsid w:val="002E5E5A"/>
    <w:rsid w:val="002E6734"/>
    <w:rsid w:val="002E6A59"/>
    <w:rsid w:val="002E6E3D"/>
    <w:rsid w:val="002E7692"/>
    <w:rsid w:val="002E7A60"/>
    <w:rsid w:val="002F0048"/>
    <w:rsid w:val="002F0374"/>
    <w:rsid w:val="002F075D"/>
    <w:rsid w:val="002F0CCF"/>
    <w:rsid w:val="002F11E5"/>
    <w:rsid w:val="002F120D"/>
    <w:rsid w:val="002F3B55"/>
    <w:rsid w:val="002F43AC"/>
    <w:rsid w:val="002F4A4F"/>
    <w:rsid w:val="002F4A89"/>
    <w:rsid w:val="002F4C9C"/>
    <w:rsid w:val="002F52DE"/>
    <w:rsid w:val="002F5314"/>
    <w:rsid w:val="002F59BF"/>
    <w:rsid w:val="002F5D4F"/>
    <w:rsid w:val="002F621B"/>
    <w:rsid w:val="002F6D45"/>
    <w:rsid w:val="002F6E17"/>
    <w:rsid w:val="002F6F41"/>
    <w:rsid w:val="002F7464"/>
    <w:rsid w:val="002F7524"/>
    <w:rsid w:val="002F7A4F"/>
    <w:rsid w:val="00300077"/>
    <w:rsid w:val="00300602"/>
    <w:rsid w:val="0030069C"/>
    <w:rsid w:val="00300A44"/>
    <w:rsid w:val="00300A7B"/>
    <w:rsid w:val="00301ADA"/>
    <w:rsid w:val="00301FB0"/>
    <w:rsid w:val="003027C9"/>
    <w:rsid w:val="0030291E"/>
    <w:rsid w:val="00302B2F"/>
    <w:rsid w:val="0030301C"/>
    <w:rsid w:val="0030398C"/>
    <w:rsid w:val="00303B76"/>
    <w:rsid w:val="0030432B"/>
    <w:rsid w:val="00304A5B"/>
    <w:rsid w:val="00304D3E"/>
    <w:rsid w:val="003052C4"/>
    <w:rsid w:val="00305690"/>
    <w:rsid w:val="00306027"/>
    <w:rsid w:val="00306175"/>
    <w:rsid w:val="00306751"/>
    <w:rsid w:val="00306769"/>
    <w:rsid w:val="00306E1C"/>
    <w:rsid w:val="00306EED"/>
    <w:rsid w:val="00307D77"/>
    <w:rsid w:val="003106F8"/>
    <w:rsid w:val="00310D1B"/>
    <w:rsid w:val="00311266"/>
    <w:rsid w:val="00311D7B"/>
    <w:rsid w:val="0031207A"/>
    <w:rsid w:val="00312869"/>
    <w:rsid w:val="003129BB"/>
    <w:rsid w:val="00312D99"/>
    <w:rsid w:val="00312E31"/>
    <w:rsid w:val="00312E39"/>
    <w:rsid w:val="0031368D"/>
    <w:rsid w:val="00313E56"/>
    <w:rsid w:val="00314925"/>
    <w:rsid w:val="00314DAA"/>
    <w:rsid w:val="00315C3D"/>
    <w:rsid w:val="00315CA1"/>
    <w:rsid w:val="0031606C"/>
    <w:rsid w:val="00316199"/>
    <w:rsid w:val="003161E5"/>
    <w:rsid w:val="003162BC"/>
    <w:rsid w:val="00316544"/>
    <w:rsid w:val="0031767F"/>
    <w:rsid w:val="0031768C"/>
    <w:rsid w:val="003177A2"/>
    <w:rsid w:val="0031780A"/>
    <w:rsid w:val="00317873"/>
    <w:rsid w:val="00317EEF"/>
    <w:rsid w:val="003202F2"/>
    <w:rsid w:val="003208A4"/>
    <w:rsid w:val="00321757"/>
    <w:rsid w:val="00321B3E"/>
    <w:rsid w:val="00321D6C"/>
    <w:rsid w:val="0032202F"/>
    <w:rsid w:val="003220B4"/>
    <w:rsid w:val="00322109"/>
    <w:rsid w:val="00322237"/>
    <w:rsid w:val="003227CE"/>
    <w:rsid w:val="003228D1"/>
    <w:rsid w:val="00322C18"/>
    <w:rsid w:val="00322F23"/>
    <w:rsid w:val="00323289"/>
    <w:rsid w:val="00323959"/>
    <w:rsid w:val="00323A1D"/>
    <w:rsid w:val="00323A6C"/>
    <w:rsid w:val="00323A73"/>
    <w:rsid w:val="00323D78"/>
    <w:rsid w:val="00323DF0"/>
    <w:rsid w:val="00325448"/>
    <w:rsid w:val="0032559F"/>
    <w:rsid w:val="00325634"/>
    <w:rsid w:val="0032596F"/>
    <w:rsid w:val="00325E3C"/>
    <w:rsid w:val="00325EB2"/>
    <w:rsid w:val="00326314"/>
    <w:rsid w:val="0032694E"/>
    <w:rsid w:val="00326C9E"/>
    <w:rsid w:val="00326ECF"/>
    <w:rsid w:val="00327918"/>
    <w:rsid w:val="00327A4C"/>
    <w:rsid w:val="0032E082"/>
    <w:rsid w:val="0033060D"/>
    <w:rsid w:val="003307AE"/>
    <w:rsid w:val="00330B66"/>
    <w:rsid w:val="00330F51"/>
    <w:rsid w:val="003318B2"/>
    <w:rsid w:val="00331CD3"/>
    <w:rsid w:val="00331E16"/>
    <w:rsid w:val="00332044"/>
    <w:rsid w:val="0033297D"/>
    <w:rsid w:val="00332BE2"/>
    <w:rsid w:val="00333DCF"/>
    <w:rsid w:val="00334912"/>
    <w:rsid w:val="003365C6"/>
    <w:rsid w:val="003371EF"/>
    <w:rsid w:val="00337713"/>
    <w:rsid w:val="00337736"/>
    <w:rsid w:val="00340AB1"/>
    <w:rsid w:val="00340AD8"/>
    <w:rsid w:val="00340CEA"/>
    <w:rsid w:val="00340D8C"/>
    <w:rsid w:val="00340E71"/>
    <w:rsid w:val="00340E9A"/>
    <w:rsid w:val="00340FAE"/>
    <w:rsid w:val="00341283"/>
    <w:rsid w:val="00341CDF"/>
    <w:rsid w:val="00342B69"/>
    <w:rsid w:val="003439F8"/>
    <w:rsid w:val="0034409D"/>
    <w:rsid w:val="003444B2"/>
    <w:rsid w:val="00344B51"/>
    <w:rsid w:val="00344CAB"/>
    <w:rsid w:val="003457AE"/>
    <w:rsid w:val="00345F92"/>
    <w:rsid w:val="003462E4"/>
    <w:rsid w:val="00346B29"/>
    <w:rsid w:val="00347CC2"/>
    <w:rsid w:val="00350188"/>
    <w:rsid w:val="00350195"/>
    <w:rsid w:val="0035054D"/>
    <w:rsid w:val="00350956"/>
    <w:rsid w:val="00350970"/>
    <w:rsid w:val="00351050"/>
    <w:rsid w:val="00351516"/>
    <w:rsid w:val="00351807"/>
    <w:rsid w:val="00351857"/>
    <w:rsid w:val="0035248E"/>
    <w:rsid w:val="0035342C"/>
    <w:rsid w:val="00353564"/>
    <w:rsid w:val="003536BD"/>
    <w:rsid w:val="00353AC1"/>
    <w:rsid w:val="00353BEF"/>
    <w:rsid w:val="003544CC"/>
    <w:rsid w:val="0035528A"/>
    <w:rsid w:val="003552AD"/>
    <w:rsid w:val="003552F9"/>
    <w:rsid w:val="0035554C"/>
    <w:rsid w:val="00355C60"/>
    <w:rsid w:val="003563AB"/>
    <w:rsid w:val="00356957"/>
    <w:rsid w:val="003573FC"/>
    <w:rsid w:val="00360060"/>
    <w:rsid w:val="00360459"/>
    <w:rsid w:val="003605AB"/>
    <w:rsid w:val="00360868"/>
    <w:rsid w:val="00360B8E"/>
    <w:rsid w:val="00360D5C"/>
    <w:rsid w:val="00360D8C"/>
    <w:rsid w:val="00360E2D"/>
    <w:rsid w:val="00360E94"/>
    <w:rsid w:val="00360F44"/>
    <w:rsid w:val="0036148D"/>
    <w:rsid w:val="00361618"/>
    <w:rsid w:val="00361B27"/>
    <w:rsid w:val="00361D55"/>
    <w:rsid w:val="00361F7C"/>
    <w:rsid w:val="00362068"/>
    <w:rsid w:val="003620F0"/>
    <w:rsid w:val="00362102"/>
    <w:rsid w:val="0036293B"/>
    <w:rsid w:val="00363374"/>
    <w:rsid w:val="0036340A"/>
    <w:rsid w:val="00363483"/>
    <w:rsid w:val="00365498"/>
    <w:rsid w:val="00365C42"/>
    <w:rsid w:val="0036602C"/>
    <w:rsid w:val="00366A07"/>
    <w:rsid w:val="00367A03"/>
    <w:rsid w:val="00367EB8"/>
    <w:rsid w:val="00367FCE"/>
    <w:rsid w:val="0037034A"/>
    <w:rsid w:val="0037050E"/>
    <w:rsid w:val="003705CD"/>
    <w:rsid w:val="0037066F"/>
    <w:rsid w:val="00370FCF"/>
    <w:rsid w:val="00371E00"/>
    <w:rsid w:val="00371EA7"/>
    <w:rsid w:val="00371EB6"/>
    <w:rsid w:val="003725FC"/>
    <w:rsid w:val="00372754"/>
    <w:rsid w:val="00372CC3"/>
    <w:rsid w:val="00373293"/>
    <w:rsid w:val="003736E0"/>
    <w:rsid w:val="0037376F"/>
    <w:rsid w:val="00373D33"/>
    <w:rsid w:val="003757A3"/>
    <w:rsid w:val="00375EF0"/>
    <w:rsid w:val="00376015"/>
    <w:rsid w:val="003761FD"/>
    <w:rsid w:val="003765D6"/>
    <w:rsid w:val="003765F7"/>
    <w:rsid w:val="00376646"/>
    <w:rsid w:val="00377CF7"/>
    <w:rsid w:val="00380038"/>
    <w:rsid w:val="00380136"/>
    <w:rsid w:val="0038023D"/>
    <w:rsid w:val="0038045E"/>
    <w:rsid w:val="003809D1"/>
    <w:rsid w:val="00380C8B"/>
    <w:rsid w:val="00380F6F"/>
    <w:rsid w:val="003817C0"/>
    <w:rsid w:val="00381F99"/>
    <w:rsid w:val="003821F2"/>
    <w:rsid w:val="0038244D"/>
    <w:rsid w:val="003825AF"/>
    <w:rsid w:val="00382A33"/>
    <w:rsid w:val="00382B6C"/>
    <w:rsid w:val="00383B1E"/>
    <w:rsid w:val="003840C0"/>
    <w:rsid w:val="00384536"/>
    <w:rsid w:val="00384B66"/>
    <w:rsid w:val="00384EE0"/>
    <w:rsid w:val="00385903"/>
    <w:rsid w:val="003861D9"/>
    <w:rsid w:val="0038659E"/>
    <w:rsid w:val="00386835"/>
    <w:rsid w:val="003869BB"/>
    <w:rsid w:val="00386A2C"/>
    <w:rsid w:val="00386BFA"/>
    <w:rsid w:val="00386C54"/>
    <w:rsid w:val="003871B5"/>
    <w:rsid w:val="0038799E"/>
    <w:rsid w:val="00387BA1"/>
    <w:rsid w:val="00387C19"/>
    <w:rsid w:val="0039006A"/>
    <w:rsid w:val="003905D9"/>
    <w:rsid w:val="003907E1"/>
    <w:rsid w:val="003914B2"/>
    <w:rsid w:val="003918D3"/>
    <w:rsid w:val="00391A3F"/>
    <w:rsid w:val="00391D51"/>
    <w:rsid w:val="00392070"/>
    <w:rsid w:val="00392597"/>
    <w:rsid w:val="00392B37"/>
    <w:rsid w:val="00392DA2"/>
    <w:rsid w:val="00392FB6"/>
    <w:rsid w:val="003931FA"/>
    <w:rsid w:val="00393BB6"/>
    <w:rsid w:val="00393EA6"/>
    <w:rsid w:val="003942A5"/>
    <w:rsid w:val="003943CB"/>
    <w:rsid w:val="0039494D"/>
    <w:rsid w:val="003951D5"/>
    <w:rsid w:val="0039544D"/>
    <w:rsid w:val="003961BF"/>
    <w:rsid w:val="00396378"/>
    <w:rsid w:val="003973A2"/>
    <w:rsid w:val="003974B2"/>
    <w:rsid w:val="00397B3C"/>
    <w:rsid w:val="00397C29"/>
    <w:rsid w:val="003A19C2"/>
    <w:rsid w:val="003A1A63"/>
    <w:rsid w:val="003A20B9"/>
    <w:rsid w:val="003A24C9"/>
    <w:rsid w:val="003A27AA"/>
    <w:rsid w:val="003A354C"/>
    <w:rsid w:val="003A374C"/>
    <w:rsid w:val="003A3771"/>
    <w:rsid w:val="003A3A13"/>
    <w:rsid w:val="003A41D0"/>
    <w:rsid w:val="003A49B0"/>
    <w:rsid w:val="003A4AE7"/>
    <w:rsid w:val="003A534A"/>
    <w:rsid w:val="003A55D4"/>
    <w:rsid w:val="003A57FB"/>
    <w:rsid w:val="003A5BD5"/>
    <w:rsid w:val="003A5C13"/>
    <w:rsid w:val="003A6734"/>
    <w:rsid w:val="003A6F1A"/>
    <w:rsid w:val="003A720B"/>
    <w:rsid w:val="003A7CFA"/>
    <w:rsid w:val="003B07A8"/>
    <w:rsid w:val="003B0E56"/>
    <w:rsid w:val="003B0EF6"/>
    <w:rsid w:val="003B1159"/>
    <w:rsid w:val="003B1B6B"/>
    <w:rsid w:val="003B20D1"/>
    <w:rsid w:val="003B31D4"/>
    <w:rsid w:val="003B3767"/>
    <w:rsid w:val="003B3A4B"/>
    <w:rsid w:val="003B42E7"/>
    <w:rsid w:val="003B5582"/>
    <w:rsid w:val="003B598C"/>
    <w:rsid w:val="003B5A5D"/>
    <w:rsid w:val="003B61AB"/>
    <w:rsid w:val="003B628B"/>
    <w:rsid w:val="003B6A81"/>
    <w:rsid w:val="003B6C88"/>
    <w:rsid w:val="003B7557"/>
    <w:rsid w:val="003B7BA5"/>
    <w:rsid w:val="003C053A"/>
    <w:rsid w:val="003C061E"/>
    <w:rsid w:val="003C065B"/>
    <w:rsid w:val="003C066A"/>
    <w:rsid w:val="003C1119"/>
    <w:rsid w:val="003C128F"/>
    <w:rsid w:val="003C16EE"/>
    <w:rsid w:val="003C17E6"/>
    <w:rsid w:val="003C216E"/>
    <w:rsid w:val="003C2336"/>
    <w:rsid w:val="003C2B70"/>
    <w:rsid w:val="003C34A6"/>
    <w:rsid w:val="003C3A0C"/>
    <w:rsid w:val="003C3CBD"/>
    <w:rsid w:val="003C3F7D"/>
    <w:rsid w:val="003C406C"/>
    <w:rsid w:val="003C409B"/>
    <w:rsid w:val="003C4D59"/>
    <w:rsid w:val="003C56A9"/>
    <w:rsid w:val="003C5D3A"/>
    <w:rsid w:val="003C6806"/>
    <w:rsid w:val="003C704A"/>
    <w:rsid w:val="003C7C29"/>
    <w:rsid w:val="003C7D7B"/>
    <w:rsid w:val="003C7ECB"/>
    <w:rsid w:val="003D063D"/>
    <w:rsid w:val="003D0E2E"/>
    <w:rsid w:val="003D1043"/>
    <w:rsid w:val="003D1413"/>
    <w:rsid w:val="003D166F"/>
    <w:rsid w:val="003D19AF"/>
    <w:rsid w:val="003D1E3A"/>
    <w:rsid w:val="003D1FA7"/>
    <w:rsid w:val="003D2267"/>
    <w:rsid w:val="003D248F"/>
    <w:rsid w:val="003D24AB"/>
    <w:rsid w:val="003D250D"/>
    <w:rsid w:val="003D2AAA"/>
    <w:rsid w:val="003D38E1"/>
    <w:rsid w:val="003D49FA"/>
    <w:rsid w:val="003D4AD7"/>
    <w:rsid w:val="003D5096"/>
    <w:rsid w:val="003D5A5E"/>
    <w:rsid w:val="003D6D48"/>
    <w:rsid w:val="003D7872"/>
    <w:rsid w:val="003E03F4"/>
    <w:rsid w:val="003E144C"/>
    <w:rsid w:val="003E1826"/>
    <w:rsid w:val="003E2999"/>
    <w:rsid w:val="003E34AB"/>
    <w:rsid w:val="003E3CAF"/>
    <w:rsid w:val="003E3CD8"/>
    <w:rsid w:val="003E3F44"/>
    <w:rsid w:val="003E4022"/>
    <w:rsid w:val="003E42FA"/>
    <w:rsid w:val="003E445C"/>
    <w:rsid w:val="003E45A0"/>
    <w:rsid w:val="003E499D"/>
    <w:rsid w:val="003E66A2"/>
    <w:rsid w:val="003E6D1C"/>
    <w:rsid w:val="003E7213"/>
    <w:rsid w:val="003E7B8E"/>
    <w:rsid w:val="003E7D58"/>
    <w:rsid w:val="003F0085"/>
    <w:rsid w:val="003F0099"/>
    <w:rsid w:val="003F014B"/>
    <w:rsid w:val="003F12CE"/>
    <w:rsid w:val="003F1595"/>
    <w:rsid w:val="003F162C"/>
    <w:rsid w:val="003F16C5"/>
    <w:rsid w:val="003F1F49"/>
    <w:rsid w:val="003F1FF6"/>
    <w:rsid w:val="003F24C9"/>
    <w:rsid w:val="003F275D"/>
    <w:rsid w:val="003F27C5"/>
    <w:rsid w:val="003F27DA"/>
    <w:rsid w:val="003F28A2"/>
    <w:rsid w:val="003F2B04"/>
    <w:rsid w:val="003F3191"/>
    <w:rsid w:val="003F344F"/>
    <w:rsid w:val="003F361A"/>
    <w:rsid w:val="003F3C57"/>
    <w:rsid w:val="003F3D3B"/>
    <w:rsid w:val="003F3F6C"/>
    <w:rsid w:val="003F47D0"/>
    <w:rsid w:val="003F4C25"/>
    <w:rsid w:val="003F4FED"/>
    <w:rsid w:val="003F501C"/>
    <w:rsid w:val="003F6251"/>
    <w:rsid w:val="003F67C0"/>
    <w:rsid w:val="003F69C7"/>
    <w:rsid w:val="003F6CDC"/>
    <w:rsid w:val="003F713B"/>
    <w:rsid w:val="003F72FE"/>
    <w:rsid w:val="003F73C0"/>
    <w:rsid w:val="003F77D8"/>
    <w:rsid w:val="003F7D96"/>
    <w:rsid w:val="004006C6"/>
    <w:rsid w:val="00400915"/>
    <w:rsid w:val="00401756"/>
    <w:rsid w:val="00401B02"/>
    <w:rsid w:val="00401B31"/>
    <w:rsid w:val="00401CDE"/>
    <w:rsid w:val="00402151"/>
    <w:rsid w:val="00403300"/>
    <w:rsid w:val="0040354E"/>
    <w:rsid w:val="004035F9"/>
    <w:rsid w:val="004037B5"/>
    <w:rsid w:val="004046CF"/>
    <w:rsid w:val="00404CCA"/>
    <w:rsid w:val="00405105"/>
    <w:rsid w:val="004052C6"/>
    <w:rsid w:val="004054B6"/>
    <w:rsid w:val="0040591D"/>
    <w:rsid w:val="00405EE3"/>
    <w:rsid w:val="00406374"/>
    <w:rsid w:val="0040640A"/>
    <w:rsid w:val="00406704"/>
    <w:rsid w:val="00406825"/>
    <w:rsid w:val="00406AAA"/>
    <w:rsid w:val="00406F9E"/>
    <w:rsid w:val="00407017"/>
    <w:rsid w:val="00407254"/>
    <w:rsid w:val="00407EE8"/>
    <w:rsid w:val="004111D7"/>
    <w:rsid w:val="00411398"/>
    <w:rsid w:val="0041150A"/>
    <w:rsid w:val="00411FA9"/>
    <w:rsid w:val="004120CF"/>
    <w:rsid w:val="00412275"/>
    <w:rsid w:val="004125AF"/>
    <w:rsid w:val="00412FB8"/>
    <w:rsid w:val="0041300B"/>
    <w:rsid w:val="00413021"/>
    <w:rsid w:val="004134CF"/>
    <w:rsid w:val="00413C18"/>
    <w:rsid w:val="00414663"/>
    <w:rsid w:val="00415408"/>
    <w:rsid w:val="004154E6"/>
    <w:rsid w:val="004156B4"/>
    <w:rsid w:val="004159AE"/>
    <w:rsid w:val="00415AC5"/>
    <w:rsid w:val="004162D4"/>
    <w:rsid w:val="00416AE2"/>
    <w:rsid w:val="00416B48"/>
    <w:rsid w:val="00416BD3"/>
    <w:rsid w:val="00416E19"/>
    <w:rsid w:val="004172E8"/>
    <w:rsid w:val="0042089F"/>
    <w:rsid w:val="00420E1D"/>
    <w:rsid w:val="00420E72"/>
    <w:rsid w:val="004211C2"/>
    <w:rsid w:val="00421AE9"/>
    <w:rsid w:val="004224A7"/>
    <w:rsid w:val="0042254C"/>
    <w:rsid w:val="00422673"/>
    <w:rsid w:val="004227B9"/>
    <w:rsid w:val="00422971"/>
    <w:rsid w:val="004229D1"/>
    <w:rsid w:val="00422B0F"/>
    <w:rsid w:val="00423370"/>
    <w:rsid w:val="00423436"/>
    <w:rsid w:val="00423717"/>
    <w:rsid w:val="004237ED"/>
    <w:rsid w:val="00423AF2"/>
    <w:rsid w:val="004241B2"/>
    <w:rsid w:val="00424586"/>
    <w:rsid w:val="00424D59"/>
    <w:rsid w:val="0042537D"/>
    <w:rsid w:val="00425461"/>
    <w:rsid w:val="00425D5E"/>
    <w:rsid w:val="004264A6"/>
    <w:rsid w:val="00426855"/>
    <w:rsid w:val="00426E64"/>
    <w:rsid w:val="00427845"/>
    <w:rsid w:val="00427ED6"/>
    <w:rsid w:val="0043017D"/>
    <w:rsid w:val="004306E1"/>
    <w:rsid w:val="00430F5C"/>
    <w:rsid w:val="00432425"/>
    <w:rsid w:val="00433A8A"/>
    <w:rsid w:val="00433DF1"/>
    <w:rsid w:val="00434619"/>
    <w:rsid w:val="00434724"/>
    <w:rsid w:val="004357A0"/>
    <w:rsid w:val="004358B4"/>
    <w:rsid w:val="00436221"/>
    <w:rsid w:val="00437258"/>
    <w:rsid w:val="004372F0"/>
    <w:rsid w:val="00437CF7"/>
    <w:rsid w:val="00437E5A"/>
    <w:rsid w:val="0044002A"/>
    <w:rsid w:val="00440285"/>
    <w:rsid w:val="004409D8"/>
    <w:rsid w:val="00440E7F"/>
    <w:rsid w:val="00441C11"/>
    <w:rsid w:val="00442302"/>
    <w:rsid w:val="0044231E"/>
    <w:rsid w:val="004423E8"/>
    <w:rsid w:val="004425EF"/>
    <w:rsid w:val="004429AA"/>
    <w:rsid w:val="00442B21"/>
    <w:rsid w:val="00442BE3"/>
    <w:rsid w:val="00442C19"/>
    <w:rsid w:val="00442FC8"/>
    <w:rsid w:val="00443274"/>
    <w:rsid w:val="004436F3"/>
    <w:rsid w:val="004437B0"/>
    <w:rsid w:val="00443B5C"/>
    <w:rsid w:val="004444D1"/>
    <w:rsid w:val="00444521"/>
    <w:rsid w:val="00444BC6"/>
    <w:rsid w:val="004450C2"/>
    <w:rsid w:val="004452E8"/>
    <w:rsid w:val="00445756"/>
    <w:rsid w:val="0044593C"/>
    <w:rsid w:val="00445CD5"/>
    <w:rsid w:val="00445E2F"/>
    <w:rsid w:val="0044608A"/>
    <w:rsid w:val="004460F3"/>
    <w:rsid w:val="004466F7"/>
    <w:rsid w:val="00446A57"/>
    <w:rsid w:val="00446FDF"/>
    <w:rsid w:val="00447E0E"/>
    <w:rsid w:val="00447E32"/>
    <w:rsid w:val="004508AB"/>
    <w:rsid w:val="004508D4"/>
    <w:rsid w:val="00450E8C"/>
    <w:rsid w:val="00450F41"/>
    <w:rsid w:val="004511E3"/>
    <w:rsid w:val="0045141E"/>
    <w:rsid w:val="00451649"/>
    <w:rsid w:val="00451748"/>
    <w:rsid w:val="0045212A"/>
    <w:rsid w:val="0045272E"/>
    <w:rsid w:val="00452C8D"/>
    <w:rsid w:val="00453034"/>
    <w:rsid w:val="004534D8"/>
    <w:rsid w:val="00453C3F"/>
    <w:rsid w:val="004548BE"/>
    <w:rsid w:val="00454A3A"/>
    <w:rsid w:val="00454DA4"/>
    <w:rsid w:val="00455279"/>
    <w:rsid w:val="0045534B"/>
    <w:rsid w:val="00455402"/>
    <w:rsid w:val="00456016"/>
    <w:rsid w:val="00456574"/>
    <w:rsid w:val="00456599"/>
    <w:rsid w:val="00456A0A"/>
    <w:rsid w:val="00456DC3"/>
    <w:rsid w:val="004570AA"/>
    <w:rsid w:val="00457366"/>
    <w:rsid w:val="00457AE8"/>
    <w:rsid w:val="00457EA7"/>
    <w:rsid w:val="0046138A"/>
    <w:rsid w:val="00461FB1"/>
    <w:rsid w:val="004624E6"/>
    <w:rsid w:val="004629FA"/>
    <w:rsid w:val="004630D9"/>
    <w:rsid w:val="00463385"/>
    <w:rsid w:val="00463518"/>
    <w:rsid w:val="004637CC"/>
    <w:rsid w:val="004638C2"/>
    <w:rsid w:val="00463D8C"/>
    <w:rsid w:val="00464725"/>
    <w:rsid w:val="00464CD3"/>
    <w:rsid w:val="00464EBC"/>
    <w:rsid w:val="00465717"/>
    <w:rsid w:val="00465C64"/>
    <w:rsid w:val="00465EB0"/>
    <w:rsid w:val="00466732"/>
    <w:rsid w:val="00467E89"/>
    <w:rsid w:val="0047048C"/>
    <w:rsid w:val="004708C9"/>
    <w:rsid w:val="00470C0C"/>
    <w:rsid w:val="004715CE"/>
    <w:rsid w:val="004716DA"/>
    <w:rsid w:val="004719B8"/>
    <w:rsid w:val="00471BD9"/>
    <w:rsid w:val="004720C3"/>
    <w:rsid w:val="00472120"/>
    <w:rsid w:val="004723C9"/>
    <w:rsid w:val="00472A39"/>
    <w:rsid w:val="00472D06"/>
    <w:rsid w:val="004736A1"/>
    <w:rsid w:val="00473821"/>
    <w:rsid w:val="00473828"/>
    <w:rsid w:val="004738B3"/>
    <w:rsid w:val="00473991"/>
    <w:rsid w:val="00473E9F"/>
    <w:rsid w:val="004742F0"/>
    <w:rsid w:val="00474A11"/>
    <w:rsid w:val="004758C0"/>
    <w:rsid w:val="00475E40"/>
    <w:rsid w:val="00475F43"/>
    <w:rsid w:val="0047679B"/>
    <w:rsid w:val="00476E68"/>
    <w:rsid w:val="004776D5"/>
    <w:rsid w:val="004777D2"/>
    <w:rsid w:val="00477BF0"/>
    <w:rsid w:val="00477ED8"/>
    <w:rsid w:val="00480526"/>
    <w:rsid w:val="0048054B"/>
    <w:rsid w:val="004806CF"/>
    <w:rsid w:val="004808E0"/>
    <w:rsid w:val="00480FF3"/>
    <w:rsid w:val="00481679"/>
    <w:rsid w:val="00481C39"/>
    <w:rsid w:val="0048210F"/>
    <w:rsid w:val="00482271"/>
    <w:rsid w:val="0048248A"/>
    <w:rsid w:val="004825C6"/>
    <w:rsid w:val="00482F93"/>
    <w:rsid w:val="004831D4"/>
    <w:rsid w:val="0048378A"/>
    <w:rsid w:val="00483AB8"/>
    <w:rsid w:val="00483C66"/>
    <w:rsid w:val="00483CA3"/>
    <w:rsid w:val="00483DD7"/>
    <w:rsid w:val="00483E06"/>
    <w:rsid w:val="0048472F"/>
    <w:rsid w:val="004848F9"/>
    <w:rsid w:val="00484A55"/>
    <w:rsid w:val="00484CEA"/>
    <w:rsid w:val="00484F62"/>
    <w:rsid w:val="00485007"/>
    <w:rsid w:val="00485137"/>
    <w:rsid w:val="00485140"/>
    <w:rsid w:val="00485401"/>
    <w:rsid w:val="00485B15"/>
    <w:rsid w:val="004868E0"/>
    <w:rsid w:val="00486AAF"/>
    <w:rsid w:val="00486F09"/>
    <w:rsid w:val="004873D6"/>
    <w:rsid w:val="00487779"/>
    <w:rsid w:val="0049075F"/>
    <w:rsid w:val="00490D6C"/>
    <w:rsid w:val="00490FE8"/>
    <w:rsid w:val="004910B0"/>
    <w:rsid w:val="004916C6"/>
    <w:rsid w:val="00491791"/>
    <w:rsid w:val="00491EA2"/>
    <w:rsid w:val="00492267"/>
    <w:rsid w:val="00492A15"/>
    <w:rsid w:val="00493AA7"/>
    <w:rsid w:val="004944A7"/>
    <w:rsid w:val="00494759"/>
    <w:rsid w:val="00494FB1"/>
    <w:rsid w:val="00495FF0"/>
    <w:rsid w:val="00496379"/>
    <w:rsid w:val="00496D2F"/>
    <w:rsid w:val="00496E69"/>
    <w:rsid w:val="0049720A"/>
    <w:rsid w:val="004A0454"/>
    <w:rsid w:val="004A063B"/>
    <w:rsid w:val="004A0F20"/>
    <w:rsid w:val="004A1153"/>
    <w:rsid w:val="004A152E"/>
    <w:rsid w:val="004A16B9"/>
    <w:rsid w:val="004A172C"/>
    <w:rsid w:val="004A18AF"/>
    <w:rsid w:val="004A1A61"/>
    <w:rsid w:val="004A1CFC"/>
    <w:rsid w:val="004A2AAB"/>
    <w:rsid w:val="004A3450"/>
    <w:rsid w:val="004A393F"/>
    <w:rsid w:val="004A4AC1"/>
    <w:rsid w:val="004A517A"/>
    <w:rsid w:val="004A5428"/>
    <w:rsid w:val="004A5913"/>
    <w:rsid w:val="004A5A07"/>
    <w:rsid w:val="004A5CB8"/>
    <w:rsid w:val="004A66E2"/>
    <w:rsid w:val="004A68F4"/>
    <w:rsid w:val="004A6F8F"/>
    <w:rsid w:val="004A726B"/>
    <w:rsid w:val="004B001D"/>
    <w:rsid w:val="004B0576"/>
    <w:rsid w:val="004B08B2"/>
    <w:rsid w:val="004B0B93"/>
    <w:rsid w:val="004B16CA"/>
    <w:rsid w:val="004B1AF4"/>
    <w:rsid w:val="004B1E58"/>
    <w:rsid w:val="004B2115"/>
    <w:rsid w:val="004B296B"/>
    <w:rsid w:val="004B2D74"/>
    <w:rsid w:val="004B3A10"/>
    <w:rsid w:val="004B4160"/>
    <w:rsid w:val="004B43F0"/>
    <w:rsid w:val="004B4892"/>
    <w:rsid w:val="004B48D3"/>
    <w:rsid w:val="004B531C"/>
    <w:rsid w:val="004B58D2"/>
    <w:rsid w:val="004B5E34"/>
    <w:rsid w:val="004B654F"/>
    <w:rsid w:val="004B675E"/>
    <w:rsid w:val="004B6EE8"/>
    <w:rsid w:val="004B7371"/>
    <w:rsid w:val="004B7CA1"/>
    <w:rsid w:val="004B7E0D"/>
    <w:rsid w:val="004C0575"/>
    <w:rsid w:val="004C0B70"/>
    <w:rsid w:val="004C1E7A"/>
    <w:rsid w:val="004C2061"/>
    <w:rsid w:val="004C28FE"/>
    <w:rsid w:val="004C3435"/>
    <w:rsid w:val="004C3998"/>
    <w:rsid w:val="004C3A0A"/>
    <w:rsid w:val="004C408A"/>
    <w:rsid w:val="004C45ED"/>
    <w:rsid w:val="004C488E"/>
    <w:rsid w:val="004C4933"/>
    <w:rsid w:val="004C4AF0"/>
    <w:rsid w:val="004C5542"/>
    <w:rsid w:val="004C589C"/>
    <w:rsid w:val="004C5DBF"/>
    <w:rsid w:val="004C5E4F"/>
    <w:rsid w:val="004C6B10"/>
    <w:rsid w:val="004C725C"/>
    <w:rsid w:val="004D05D6"/>
    <w:rsid w:val="004D09C0"/>
    <w:rsid w:val="004D09DE"/>
    <w:rsid w:val="004D0EF1"/>
    <w:rsid w:val="004D1AD5"/>
    <w:rsid w:val="004D1E0B"/>
    <w:rsid w:val="004D24AB"/>
    <w:rsid w:val="004D251C"/>
    <w:rsid w:val="004D2DA9"/>
    <w:rsid w:val="004D2F4F"/>
    <w:rsid w:val="004D2F52"/>
    <w:rsid w:val="004D3741"/>
    <w:rsid w:val="004D3FEE"/>
    <w:rsid w:val="004D460D"/>
    <w:rsid w:val="004D4C9A"/>
    <w:rsid w:val="004D540B"/>
    <w:rsid w:val="004D5572"/>
    <w:rsid w:val="004D5E39"/>
    <w:rsid w:val="004D611E"/>
    <w:rsid w:val="004D6331"/>
    <w:rsid w:val="004D6CFE"/>
    <w:rsid w:val="004D6D7E"/>
    <w:rsid w:val="004D6F15"/>
    <w:rsid w:val="004D78F8"/>
    <w:rsid w:val="004D7D94"/>
    <w:rsid w:val="004E00EE"/>
    <w:rsid w:val="004E033C"/>
    <w:rsid w:val="004E0C43"/>
    <w:rsid w:val="004E104F"/>
    <w:rsid w:val="004E13B1"/>
    <w:rsid w:val="004E154F"/>
    <w:rsid w:val="004E188B"/>
    <w:rsid w:val="004E29BF"/>
    <w:rsid w:val="004E2E80"/>
    <w:rsid w:val="004E3163"/>
    <w:rsid w:val="004E3304"/>
    <w:rsid w:val="004E408B"/>
    <w:rsid w:val="004E41FA"/>
    <w:rsid w:val="004E4DA4"/>
    <w:rsid w:val="004E5161"/>
    <w:rsid w:val="004E58B1"/>
    <w:rsid w:val="004E5C81"/>
    <w:rsid w:val="004E64E1"/>
    <w:rsid w:val="004E67D5"/>
    <w:rsid w:val="004E6DF4"/>
    <w:rsid w:val="004F0238"/>
    <w:rsid w:val="004F036C"/>
    <w:rsid w:val="004F0AA3"/>
    <w:rsid w:val="004F100A"/>
    <w:rsid w:val="004F20CB"/>
    <w:rsid w:val="004F24E2"/>
    <w:rsid w:val="004F25F6"/>
    <w:rsid w:val="004F2694"/>
    <w:rsid w:val="004F2B02"/>
    <w:rsid w:val="004F311B"/>
    <w:rsid w:val="004F3483"/>
    <w:rsid w:val="004F36D0"/>
    <w:rsid w:val="004F372D"/>
    <w:rsid w:val="004F38EC"/>
    <w:rsid w:val="004F3C0D"/>
    <w:rsid w:val="004F3FFB"/>
    <w:rsid w:val="004F423A"/>
    <w:rsid w:val="004F481F"/>
    <w:rsid w:val="004F4AD7"/>
    <w:rsid w:val="004F50C3"/>
    <w:rsid w:val="004F54A5"/>
    <w:rsid w:val="004F54BF"/>
    <w:rsid w:val="004F5C43"/>
    <w:rsid w:val="004F639C"/>
    <w:rsid w:val="004F721E"/>
    <w:rsid w:val="004F73C6"/>
    <w:rsid w:val="004F744C"/>
    <w:rsid w:val="004F7496"/>
    <w:rsid w:val="004F765E"/>
    <w:rsid w:val="004F7ED1"/>
    <w:rsid w:val="005003EB"/>
    <w:rsid w:val="00500444"/>
    <w:rsid w:val="00500816"/>
    <w:rsid w:val="005012F4"/>
    <w:rsid w:val="00502238"/>
    <w:rsid w:val="005028DC"/>
    <w:rsid w:val="0050329D"/>
    <w:rsid w:val="00503DBB"/>
    <w:rsid w:val="00503FA7"/>
    <w:rsid w:val="00504087"/>
    <w:rsid w:val="00504098"/>
    <w:rsid w:val="00504A68"/>
    <w:rsid w:val="00504D38"/>
    <w:rsid w:val="0050512A"/>
    <w:rsid w:val="005058B0"/>
    <w:rsid w:val="005059B0"/>
    <w:rsid w:val="00505F03"/>
    <w:rsid w:val="00506296"/>
    <w:rsid w:val="005064B8"/>
    <w:rsid w:val="00507BB1"/>
    <w:rsid w:val="00510402"/>
    <w:rsid w:val="005108FE"/>
    <w:rsid w:val="00511E97"/>
    <w:rsid w:val="00511FD3"/>
    <w:rsid w:val="0051227E"/>
    <w:rsid w:val="0051298B"/>
    <w:rsid w:val="005129B5"/>
    <w:rsid w:val="00512E1B"/>
    <w:rsid w:val="00513014"/>
    <w:rsid w:val="00513516"/>
    <w:rsid w:val="005141D4"/>
    <w:rsid w:val="005146B4"/>
    <w:rsid w:val="00514BFE"/>
    <w:rsid w:val="00514DC7"/>
    <w:rsid w:val="00514E34"/>
    <w:rsid w:val="00515CDB"/>
    <w:rsid w:val="00515D06"/>
    <w:rsid w:val="00515E96"/>
    <w:rsid w:val="00517029"/>
    <w:rsid w:val="005177E5"/>
    <w:rsid w:val="00517893"/>
    <w:rsid w:val="00517E69"/>
    <w:rsid w:val="005202B3"/>
    <w:rsid w:val="005207FA"/>
    <w:rsid w:val="0052176B"/>
    <w:rsid w:val="00521CE7"/>
    <w:rsid w:val="005223AD"/>
    <w:rsid w:val="00522461"/>
    <w:rsid w:val="00522705"/>
    <w:rsid w:val="0052272D"/>
    <w:rsid w:val="005229B8"/>
    <w:rsid w:val="00522A57"/>
    <w:rsid w:val="00522BFE"/>
    <w:rsid w:val="005234D9"/>
    <w:rsid w:val="00523BA7"/>
    <w:rsid w:val="005244EC"/>
    <w:rsid w:val="00524996"/>
    <w:rsid w:val="00524C8F"/>
    <w:rsid w:val="00524CB8"/>
    <w:rsid w:val="00525CD7"/>
    <w:rsid w:val="0052605F"/>
    <w:rsid w:val="0052636F"/>
    <w:rsid w:val="0052645D"/>
    <w:rsid w:val="00526887"/>
    <w:rsid w:val="005277A7"/>
    <w:rsid w:val="00527AB9"/>
    <w:rsid w:val="0053034B"/>
    <w:rsid w:val="00530765"/>
    <w:rsid w:val="005308CD"/>
    <w:rsid w:val="005308EA"/>
    <w:rsid w:val="00530C9C"/>
    <w:rsid w:val="00530F87"/>
    <w:rsid w:val="005312C4"/>
    <w:rsid w:val="0053175A"/>
    <w:rsid w:val="0053188E"/>
    <w:rsid w:val="00531A95"/>
    <w:rsid w:val="00531BDB"/>
    <w:rsid w:val="005327C0"/>
    <w:rsid w:val="0053304D"/>
    <w:rsid w:val="00533115"/>
    <w:rsid w:val="0053327C"/>
    <w:rsid w:val="0053371A"/>
    <w:rsid w:val="00533863"/>
    <w:rsid w:val="00533EFE"/>
    <w:rsid w:val="005345FA"/>
    <w:rsid w:val="0053494E"/>
    <w:rsid w:val="0053554B"/>
    <w:rsid w:val="005356CA"/>
    <w:rsid w:val="00536180"/>
    <w:rsid w:val="005361C5"/>
    <w:rsid w:val="005373EC"/>
    <w:rsid w:val="00537793"/>
    <w:rsid w:val="00537827"/>
    <w:rsid w:val="00537DC4"/>
    <w:rsid w:val="00540535"/>
    <w:rsid w:val="00540D5D"/>
    <w:rsid w:val="00540DEF"/>
    <w:rsid w:val="00542A6B"/>
    <w:rsid w:val="00542F93"/>
    <w:rsid w:val="005434B7"/>
    <w:rsid w:val="00543EE3"/>
    <w:rsid w:val="00543FC0"/>
    <w:rsid w:val="0054406A"/>
    <w:rsid w:val="00544198"/>
    <w:rsid w:val="00544F71"/>
    <w:rsid w:val="00545C72"/>
    <w:rsid w:val="0054674F"/>
    <w:rsid w:val="00546C4D"/>
    <w:rsid w:val="00546E11"/>
    <w:rsid w:val="0054701C"/>
    <w:rsid w:val="00547177"/>
    <w:rsid w:val="0054797D"/>
    <w:rsid w:val="00547ABB"/>
    <w:rsid w:val="00550096"/>
    <w:rsid w:val="005501C2"/>
    <w:rsid w:val="005503C2"/>
    <w:rsid w:val="0055044A"/>
    <w:rsid w:val="005507ED"/>
    <w:rsid w:val="00550E79"/>
    <w:rsid w:val="005513E1"/>
    <w:rsid w:val="00551ABF"/>
    <w:rsid w:val="00551D84"/>
    <w:rsid w:val="00551E6D"/>
    <w:rsid w:val="005524AE"/>
    <w:rsid w:val="0055280A"/>
    <w:rsid w:val="00552848"/>
    <w:rsid w:val="00553BBD"/>
    <w:rsid w:val="00553C7B"/>
    <w:rsid w:val="00553CDB"/>
    <w:rsid w:val="005549DA"/>
    <w:rsid w:val="00554BEC"/>
    <w:rsid w:val="005552D7"/>
    <w:rsid w:val="00555A67"/>
    <w:rsid w:val="00556759"/>
    <w:rsid w:val="00557561"/>
    <w:rsid w:val="005576BD"/>
    <w:rsid w:val="00557EC6"/>
    <w:rsid w:val="0056091A"/>
    <w:rsid w:val="00560C67"/>
    <w:rsid w:val="0056182C"/>
    <w:rsid w:val="00561F0A"/>
    <w:rsid w:val="00562A0E"/>
    <w:rsid w:val="00563463"/>
    <w:rsid w:val="005641C0"/>
    <w:rsid w:val="005643F7"/>
    <w:rsid w:val="00564807"/>
    <w:rsid w:val="0056562F"/>
    <w:rsid w:val="00565D13"/>
    <w:rsid w:val="00566CF9"/>
    <w:rsid w:val="0056751E"/>
    <w:rsid w:val="00567803"/>
    <w:rsid w:val="00567E61"/>
    <w:rsid w:val="00570505"/>
    <w:rsid w:val="0057064D"/>
    <w:rsid w:val="005708E7"/>
    <w:rsid w:val="00570B6F"/>
    <w:rsid w:val="0057142A"/>
    <w:rsid w:val="00571440"/>
    <w:rsid w:val="005715F5"/>
    <w:rsid w:val="00571707"/>
    <w:rsid w:val="00571D7C"/>
    <w:rsid w:val="00571F00"/>
    <w:rsid w:val="005729F3"/>
    <w:rsid w:val="00572FCD"/>
    <w:rsid w:val="005734B8"/>
    <w:rsid w:val="005735F7"/>
    <w:rsid w:val="0057381B"/>
    <w:rsid w:val="00573AF8"/>
    <w:rsid w:val="00573C73"/>
    <w:rsid w:val="00574326"/>
    <w:rsid w:val="00574333"/>
    <w:rsid w:val="00574647"/>
    <w:rsid w:val="00574C66"/>
    <w:rsid w:val="00574F49"/>
    <w:rsid w:val="005750D2"/>
    <w:rsid w:val="0057545B"/>
    <w:rsid w:val="00575F71"/>
    <w:rsid w:val="0057693C"/>
    <w:rsid w:val="005777A4"/>
    <w:rsid w:val="00577BDB"/>
    <w:rsid w:val="00577FA6"/>
    <w:rsid w:val="0058011B"/>
    <w:rsid w:val="00580BF6"/>
    <w:rsid w:val="00580BFE"/>
    <w:rsid w:val="005810C7"/>
    <w:rsid w:val="005811A8"/>
    <w:rsid w:val="005815D6"/>
    <w:rsid w:val="00581670"/>
    <w:rsid w:val="005819F6"/>
    <w:rsid w:val="00581C99"/>
    <w:rsid w:val="00581D4C"/>
    <w:rsid w:val="0058228F"/>
    <w:rsid w:val="00582C1C"/>
    <w:rsid w:val="0058311D"/>
    <w:rsid w:val="005838FB"/>
    <w:rsid w:val="00583DC3"/>
    <w:rsid w:val="00584684"/>
    <w:rsid w:val="005846C6"/>
    <w:rsid w:val="00584A9D"/>
    <w:rsid w:val="00585225"/>
    <w:rsid w:val="00585557"/>
    <w:rsid w:val="0058584A"/>
    <w:rsid w:val="00585AE5"/>
    <w:rsid w:val="00585BF5"/>
    <w:rsid w:val="00586A8F"/>
    <w:rsid w:val="00586ED9"/>
    <w:rsid w:val="00587912"/>
    <w:rsid w:val="005902BE"/>
    <w:rsid w:val="0059043A"/>
    <w:rsid w:val="00590A84"/>
    <w:rsid w:val="00590DA3"/>
    <w:rsid w:val="00591BFF"/>
    <w:rsid w:val="00591D68"/>
    <w:rsid w:val="00591E46"/>
    <w:rsid w:val="00592580"/>
    <w:rsid w:val="00592A5D"/>
    <w:rsid w:val="00592EE1"/>
    <w:rsid w:val="00593471"/>
    <w:rsid w:val="00593791"/>
    <w:rsid w:val="005941F5"/>
    <w:rsid w:val="00594407"/>
    <w:rsid w:val="00595059"/>
    <w:rsid w:val="0059509C"/>
    <w:rsid w:val="0059545F"/>
    <w:rsid w:val="00595AA2"/>
    <w:rsid w:val="0059637D"/>
    <w:rsid w:val="00596465"/>
    <w:rsid w:val="00597801"/>
    <w:rsid w:val="00597D7B"/>
    <w:rsid w:val="00597F1D"/>
    <w:rsid w:val="005A03F7"/>
    <w:rsid w:val="005A085B"/>
    <w:rsid w:val="005A1448"/>
    <w:rsid w:val="005A1581"/>
    <w:rsid w:val="005A1604"/>
    <w:rsid w:val="005A1644"/>
    <w:rsid w:val="005A16A1"/>
    <w:rsid w:val="005A1B61"/>
    <w:rsid w:val="005A1C16"/>
    <w:rsid w:val="005A1E3E"/>
    <w:rsid w:val="005A1FD1"/>
    <w:rsid w:val="005A267C"/>
    <w:rsid w:val="005A268B"/>
    <w:rsid w:val="005A273A"/>
    <w:rsid w:val="005A2B78"/>
    <w:rsid w:val="005A2EA2"/>
    <w:rsid w:val="005A34E1"/>
    <w:rsid w:val="005A36AA"/>
    <w:rsid w:val="005A4128"/>
    <w:rsid w:val="005A41DF"/>
    <w:rsid w:val="005A44B1"/>
    <w:rsid w:val="005A4C84"/>
    <w:rsid w:val="005A4E0F"/>
    <w:rsid w:val="005A5256"/>
    <w:rsid w:val="005A5CF8"/>
    <w:rsid w:val="005A618F"/>
    <w:rsid w:val="005A63FF"/>
    <w:rsid w:val="005A686B"/>
    <w:rsid w:val="005A6DAE"/>
    <w:rsid w:val="005A71AE"/>
    <w:rsid w:val="005A7437"/>
    <w:rsid w:val="005B06AE"/>
    <w:rsid w:val="005B07A4"/>
    <w:rsid w:val="005B1618"/>
    <w:rsid w:val="005B1BB5"/>
    <w:rsid w:val="005B29F8"/>
    <w:rsid w:val="005B30AD"/>
    <w:rsid w:val="005B37AB"/>
    <w:rsid w:val="005B3C53"/>
    <w:rsid w:val="005B3D8E"/>
    <w:rsid w:val="005B40D2"/>
    <w:rsid w:val="005B42B5"/>
    <w:rsid w:val="005B42CD"/>
    <w:rsid w:val="005B488F"/>
    <w:rsid w:val="005B4ACD"/>
    <w:rsid w:val="005B50BE"/>
    <w:rsid w:val="005B5CB2"/>
    <w:rsid w:val="005B5F57"/>
    <w:rsid w:val="005B628D"/>
    <w:rsid w:val="005B67A6"/>
    <w:rsid w:val="005B6ADB"/>
    <w:rsid w:val="005B7235"/>
    <w:rsid w:val="005B7835"/>
    <w:rsid w:val="005C0A33"/>
    <w:rsid w:val="005C1C1C"/>
    <w:rsid w:val="005C1DB0"/>
    <w:rsid w:val="005C2050"/>
    <w:rsid w:val="005C21AF"/>
    <w:rsid w:val="005C27E0"/>
    <w:rsid w:val="005C2FEA"/>
    <w:rsid w:val="005C31AC"/>
    <w:rsid w:val="005C3468"/>
    <w:rsid w:val="005C3723"/>
    <w:rsid w:val="005C3F78"/>
    <w:rsid w:val="005C4059"/>
    <w:rsid w:val="005C428B"/>
    <w:rsid w:val="005C45F7"/>
    <w:rsid w:val="005C4940"/>
    <w:rsid w:val="005C4D95"/>
    <w:rsid w:val="005C5217"/>
    <w:rsid w:val="005C597B"/>
    <w:rsid w:val="005C5C0D"/>
    <w:rsid w:val="005C63DA"/>
    <w:rsid w:val="005C6C61"/>
    <w:rsid w:val="005C72EC"/>
    <w:rsid w:val="005C74B1"/>
    <w:rsid w:val="005C7DE3"/>
    <w:rsid w:val="005D0303"/>
    <w:rsid w:val="005D0406"/>
    <w:rsid w:val="005D0A14"/>
    <w:rsid w:val="005D0D82"/>
    <w:rsid w:val="005D1384"/>
    <w:rsid w:val="005D148D"/>
    <w:rsid w:val="005D1B6B"/>
    <w:rsid w:val="005D1ECB"/>
    <w:rsid w:val="005D2428"/>
    <w:rsid w:val="005D272F"/>
    <w:rsid w:val="005D291D"/>
    <w:rsid w:val="005D2B2C"/>
    <w:rsid w:val="005D2E88"/>
    <w:rsid w:val="005D3513"/>
    <w:rsid w:val="005D4136"/>
    <w:rsid w:val="005D41F0"/>
    <w:rsid w:val="005D4290"/>
    <w:rsid w:val="005D4852"/>
    <w:rsid w:val="005D5135"/>
    <w:rsid w:val="005D54FC"/>
    <w:rsid w:val="005D5FC8"/>
    <w:rsid w:val="005D6970"/>
    <w:rsid w:val="005D70E2"/>
    <w:rsid w:val="005D7612"/>
    <w:rsid w:val="005D78A7"/>
    <w:rsid w:val="005D7C7B"/>
    <w:rsid w:val="005DF996"/>
    <w:rsid w:val="005E042B"/>
    <w:rsid w:val="005E0D4D"/>
    <w:rsid w:val="005E0EF2"/>
    <w:rsid w:val="005E18D5"/>
    <w:rsid w:val="005E1BF0"/>
    <w:rsid w:val="005E1BFD"/>
    <w:rsid w:val="005E1D18"/>
    <w:rsid w:val="005E23DC"/>
    <w:rsid w:val="005E23FD"/>
    <w:rsid w:val="005E2875"/>
    <w:rsid w:val="005E28E3"/>
    <w:rsid w:val="005E29B8"/>
    <w:rsid w:val="005E31EA"/>
    <w:rsid w:val="005E341F"/>
    <w:rsid w:val="005E3923"/>
    <w:rsid w:val="005E3C81"/>
    <w:rsid w:val="005E3FC9"/>
    <w:rsid w:val="005E48EC"/>
    <w:rsid w:val="005E490F"/>
    <w:rsid w:val="005E4DE8"/>
    <w:rsid w:val="005E51E4"/>
    <w:rsid w:val="005E5427"/>
    <w:rsid w:val="005E5745"/>
    <w:rsid w:val="005E57F3"/>
    <w:rsid w:val="005E639D"/>
    <w:rsid w:val="005E65BD"/>
    <w:rsid w:val="005E7020"/>
    <w:rsid w:val="005E72B8"/>
    <w:rsid w:val="005E7553"/>
    <w:rsid w:val="005E7DC6"/>
    <w:rsid w:val="005F04B6"/>
    <w:rsid w:val="005F17CE"/>
    <w:rsid w:val="005F18E5"/>
    <w:rsid w:val="005F1C3D"/>
    <w:rsid w:val="005F20BE"/>
    <w:rsid w:val="005F21DA"/>
    <w:rsid w:val="005F2C44"/>
    <w:rsid w:val="005F3181"/>
    <w:rsid w:val="005F319C"/>
    <w:rsid w:val="005F3828"/>
    <w:rsid w:val="005F3ACF"/>
    <w:rsid w:val="005F3B9D"/>
    <w:rsid w:val="005F4053"/>
    <w:rsid w:val="005F43D0"/>
    <w:rsid w:val="005F6239"/>
    <w:rsid w:val="005F62D6"/>
    <w:rsid w:val="005F64B5"/>
    <w:rsid w:val="005F6F69"/>
    <w:rsid w:val="005F7557"/>
    <w:rsid w:val="005F7E02"/>
    <w:rsid w:val="005F7E48"/>
    <w:rsid w:val="005F7E7F"/>
    <w:rsid w:val="0060031F"/>
    <w:rsid w:val="0060095B"/>
    <w:rsid w:val="00600D15"/>
    <w:rsid w:val="00600E19"/>
    <w:rsid w:val="00600E85"/>
    <w:rsid w:val="00601339"/>
    <w:rsid w:val="00601570"/>
    <w:rsid w:val="00601868"/>
    <w:rsid w:val="006018B6"/>
    <w:rsid w:val="00601D4C"/>
    <w:rsid w:val="006029C1"/>
    <w:rsid w:val="006036A0"/>
    <w:rsid w:val="006037C9"/>
    <w:rsid w:val="00603866"/>
    <w:rsid w:val="00603A92"/>
    <w:rsid w:val="006049B9"/>
    <w:rsid w:val="00604C41"/>
    <w:rsid w:val="0060587B"/>
    <w:rsid w:val="00605E15"/>
    <w:rsid w:val="006061D0"/>
    <w:rsid w:val="006061E5"/>
    <w:rsid w:val="0060621C"/>
    <w:rsid w:val="00606B19"/>
    <w:rsid w:val="006072BE"/>
    <w:rsid w:val="0060744A"/>
    <w:rsid w:val="00607E6A"/>
    <w:rsid w:val="00607E6F"/>
    <w:rsid w:val="0061009C"/>
    <w:rsid w:val="006109EE"/>
    <w:rsid w:val="00610AA5"/>
    <w:rsid w:val="00611178"/>
    <w:rsid w:val="006112C0"/>
    <w:rsid w:val="00611CB4"/>
    <w:rsid w:val="0061213B"/>
    <w:rsid w:val="0061224E"/>
    <w:rsid w:val="006131D7"/>
    <w:rsid w:val="0061329A"/>
    <w:rsid w:val="006144DD"/>
    <w:rsid w:val="006156B0"/>
    <w:rsid w:val="00615754"/>
    <w:rsid w:val="00615BDE"/>
    <w:rsid w:val="00617001"/>
    <w:rsid w:val="00617807"/>
    <w:rsid w:val="00620271"/>
    <w:rsid w:val="00620ABA"/>
    <w:rsid w:val="00621184"/>
    <w:rsid w:val="006215DE"/>
    <w:rsid w:val="00621852"/>
    <w:rsid w:val="0062187F"/>
    <w:rsid w:val="00621FEC"/>
    <w:rsid w:val="00622C17"/>
    <w:rsid w:val="00622FDE"/>
    <w:rsid w:val="00623274"/>
    <w:rsid w:val="00623496"/>
    <w:rsid w:val="006234FA"/>
    <w:rsid w:val="006236A1"/>
    <w:rsid w:val="00623E8E"/>
    <w:rsid w:val="00623FFF"/>
    <w:rsid w:val="0062472E"/>
    <w:rsid w:val="006247B8"/>
    <w:rsid w:val="00625456"/>
    <w:rsid w:val="00625A7D"/>
    <w:rsid w:val="00625E25"/>
    <w:rsid w:val="006268AF"/>
    <w:rsid w:val="00626B5F"/>
    <w:rsid w:val="006272D7"/>
    <w:rsid w:val="006278D9"/>
    <w:rsid w:val="00630296"/>
    <w:rsid w:val="00630721"/>
    <w:rsid w:val="0063116C"/>
    <w:rsid w:val="006314C7"/>
    <w:rsid w:val="00631A15"/>
    <w:rsid w:val="00631A74"/>
    <w:rsid w:val="006320B8"/>
    <w:rsid w:val="006322A2"/>
    <w:rsid w:val="00632FAC"/>
    <w:rsid w:val="00633684"/>
    <w:rsid w:val="00634153"/>
    <w:rsid w:val="006345D9"/>
    <w:rsid w:val="00634BDD"/>
    <w:rsid w:val="00634EB1"/>
    <w:rsid w:val="0063555B"/>
    <w:rsid w:val="00635D3A"/>
    <w:rsid w:val="00636710"/>
    <w:rsid w:val="00636719"/>
    <w:rsid w:val="006369DC"/>
    <w:rsid w:val="00636E2E"/>
    <w:rsid w:val="006373AF"/>
    <w:rsid w:val="006375E9"/>
    <w:rsid w:val="00637823"/>
    <w:rsid w:val="00637A2E"/>
    <w:rsid w:val="00637F16"/>
    <w:rsid w:val="00640D7F"/>
    <w:rsid w:val="00640DF3"/>
    <w:rsid w:val="00640F29"/>
    <w:rsid w:val="00641D7C"/>
    <w:rsid w:val="00641EC9"/>
    <w:rsid w:val="00642160"/>
    <w:rsid w:val="00642293"/>
    <w:rsid w:val="00642A3F"/>
    <w:rsid w:val="0064301F"/>
    <w:rsid w:val="0064377E"/>
    <w:rsid w:val="00643858"/>
    <w:rsid w:val="0064385E"/>
    <w:rsid w:val="0064460E"/>
    <w:rsid w:val="0064475F"/>
    <w:rsid w:val="00644BAC"/>
    <w:rsid w:val="00644C27"/>
    <w:rsid w:val="00644DC7"/>
    <w:rsid w:val="006459FE"/>
    <w:rsid w:val="0064679B"/>
    <w:rsid w:val="006472BF"/>
    <w:rsid w:val="006477EE"/>
    <w:rsid w:val="0064782F"/>
    <w:rsid w:val="00647963"/>
    <w:rsid w:val="00647D7D"/>
    <w:rsid w:val="00647DB1"/>
    <w:rsid w:val="0065017D"/>
    <w:rsid w:val="00650B28"/>
    <w:rsid w:val="00650E2C"/>
    <w:rsid w:val="006513CF"/>
    <w:rsid w:val="006518BF"/>
    <w:rsid w:val="006519E2"/>
    <w:rsid w:val="00651A25"/>
    <w:rsid w:val="00651A53"/>
    <w:rsid w:val="00654DA5"/>
    <w:rsid w:val="006550FF"/>
    <w:rsid w:val="0065510B"/>
    <w:rsid w:val="0065570E"/>
    <w:rsid w:val="00657351"/>
    <w:rsid w:val="00657B00"/>
    <w:rsid w:val="00660228"/>
    <w:rsid w:val="006603F1"/>
    <w:rsid w:val="00660C39"/>
    <w:rsid w:val="00660C3A"/>
    <w:rsid w:val="006610A9"/>
    <w:rsid w:val="00661930"/>
    <w:rsid w:val="00661C92"/>
    <w:rsid w:val="006629E1"/>
    <w:rsid w:val="00662B32"/>
    <w:rsid w:val="00662F74"/>
    <w:rsid w:val="00663301"/>
    <w:rsid w:val="00663509"/>
    <w:rsid w:val="006638A5"/>
    <w:rsid w:val="00663C86"/>
    <w:rsid w:val="00663CED"/>
    <w:rsid w:val="00664B3B"/>
    <w:rsid w:val="00665CD8"/>
    <w:rsid w:val="00666082"/>
    <w:rsid w:val="0066610C"/>
    <w:rsid w:val="006661FE"/>
    <w:rsid w:val="00666E27"/>
    <w:rsid w:val="00666EDC"/>
    <w:rsid w:val="00670092"/>
    <w:rsid w:val="00670327"/>
    <w:rsid w:val="00670A99"/>
    <w:rsid w:val="00670EF7"/>
    <w:rsid w:val="00671C2A"/>
    <w:rsid w:val="00671D6E"/>
    <w:rsid w:val="0067277F"/>
    <w:rsid w:val="00672B02"/>
    <w:rsid w:val="00673C8A"/>
    <w:rsid w:val="00675076"/>
    <w:rsid w:val="00675BAE"/>
    <w:rsid w:val="00676164"/>
    <w:rsid w:val="00676E72"/>
    <w:rsid w:val="00677460"/>
    <w:rsid w:val="00677C33"/>
    <w:rsid w:val="00677C8A"/>
    <w:rsid w:val="00677DE3"/>
    <w:rsid w:val="00680012"/>
    <w:rsid w:val="006802CB"/>
    <w:rsid w:val="0068095F"/>
    <w:rsid w:val="0068106A"/>
    <w:rsid w:val="0068137E"/>
    <w:rsid w:val="0068145E"/>
    <w:rsid w:val="00681A85"/>
    <w:rsid w:val="00681AB0"/>
    <w:rsid w:val="00681F94"/>
    <w:rsid w:val="006824D7"/>
    <w:rsid w:val="006825F1"/>
    <w:rsid w:val="00683403"/>
    <w:rsid w:val="006837F8"/>
    <w:rsid w:val="00683B82"/>
    <w:rsid w:val="00684137"/>
    <w:rsid w:val="00684841"/>
    <w:rsid w:val="00684BAD"/>
    <w:rsid w:val="00684FBB"/>
    <w:rsid w:val="006858AA"/>
    <w:rsid w:val="00686283"/>
    <w:rsid w:val="0068644F"/>
    <w:rsid w:val="00686F91"/>
    <w:rsid w:val="00687901"/>
    <w:rsid w:val="006907B8"/>
    <w:rsid w:val="00690D0A"/>
    <w:rsid w:val="00690DDB"/>
    <w:rsid w:val="0069169B"/>
    <w:rsid w:val="00691C4F"/>
    <w:rsid w:val="00692EC9"/>
    <w:rsid w:val="00693147"/>
    <w:rsid w:val="00693226"/>
    <w:rsid w:val="006934E2"/>
    <w:rsid w:val="006939E5"/>
    <w:rsid w:val="00694997"/>
    <w:rsid w:val="00694A5E"/>
    <w:rsid w:val="00694DC3"/>
    <w:rsid w:val="0069545C"/>
    <w:rsid w:val="00695AFB"/>
    <w:rsid w:val="00695C74"/>
    <w:rsid w:val="00695C7D"/>
    <w:rsid w:val="0069778B"/>
    <w:rsid w:val="00697AA9"/>
    <w:rsid w:val="00697BF8"/>
    <w:rsid w:val="00697D86"/>
    <w:rsid w:val="006A10F1"/>
    <w:rsid w:val="006A155B"/>
    <w:rsid w:val="006A1BA0"/>
    <w:rsid w:val="006A2469"/>
    <w:rsid w:val="006A271D"/>
    <w:rsid w:val="006A293A"/>
    <w:rsid w:val="006A29FC"/>
    <w:rsid w:val="006A3B1B"/>
    <w:rsid w:val="006A3D41"/>
    <w:rsid w:val="006A3E3C"/>
    <w:rsid w:val="006A4254"/>
    <w:rsid w:val="006A4308"/>
    <w:rsid w:val="006A44E8"/>
    <w:rsid w:val="006A4E6A"/>
    <w:rsid w:val="006A53FB"/>
    <w:rsid w:val="006A60E5"/>
    <w:rsid w:val="006A6161"/>
    <w:rsid w:val="006A6265"/>
    <w:rsid w:val="006A6E7E"/>
    <w:rsid w:val="006A73F3"/>
    <w:rsid w:val="006A7796"/>
    <w:rsid w:val="006A799B"/>
    <w:rsid w:val="006B05B5"/>
    <w:rsid w:val="006B0990"/>
    <w:rsid w:val="006B0A46"/>
    <w:rsid w:val="006B0B02"/>
    <w:rsid w:val="006B0D68"/>
    <w:rsid w:val="006B0DE3"/>
    <w:rsid w:val="006B15AC"/>
    <w:rsid w:val="006B1B22"/>
    <w:rsid w:val="006B1E1D"/>
    <w:rsid w:val="006B1FD2"/>
    <w:rsid w:val="006B21E0"/>
    <w:rsid w:val="006B25B7"/>
    <w:rsid w:val="006B2A6C"/>
    <w:rsid w:val="006B2E01"/>
    <w:rsid w:val="006B3596"/>
    <w:rsid w:val="006B37DC"/>
    <w:rsid w:val="006B3CD6"/>
    <w:rsid w:val="006B3CF7"/>
    <w:rsid w:val="006B3DF8"/>
    <w:rsid w:val="006B3FEB"/>
    <w:rsid w:val="006B4258"/>
    <w:rsid w:val="006B4916"/>
    <w:rsid w:val="006B4D0B"/>
    <w:rsid w:val="006B4E5D"/>
    <w:rsid w:val="006B5672"/>
    <w:rsid w:val="006B59C5"/>
    <w:rsid w:val="006B5C13"/>
    <w:rsid w:val="006B5DCB"/>
    <w:rsid w:val="006B639F"/>
    <w:rsid w:val="006B677C"/>
    <w:rsid w:val="006B6FD6"/>
    <w:rsid w:val="006B74E9"/>
    <w:rsid w:val="006B78FB"/>
    <w:rsid w:val="006B7F43"/>
    <w:rsid w:val="006C0766"/>
    <w:rsid w:val="006C181B"/>
    <w:rsid w:val="006C25EC"/>
    <w:rsid w:val="006C43B3"/>
    <w:rsid w:val="006C48A7"/>
    <w:rsid w:val="006C4A1D"/>
    <w:rsid w:val="006C4BEB"/>
    <w:rsid w:val="006C4D3E"/>
    <w:rsid w:val="006C548F"/>
    <w:rsid w:val="006C58AE"/>
    <w:rsid w:val="006C5B2C"/>
    <w:rsid w:val="006C5BE4"/>
    <w:rsid w:val="006C5CC6"/>
    <w:rsid w:val="006C6075"/>
    <w:rsid w:val="006C6183"/>
    <w:rsid w:val="006C6BE4"/>
    <w:rsid w:val="006D00A4"/>
    <w:rsid w:val="006D01A1"/>
    <w:rsid w:val="006D02DC"/>
    <w:rsid w:val="006D045A"/>
    <w:rsid w:val="006D07C8"/>
    <w:rsid w:val="006D0BFA"/>
    <w:rsid w:val="006D0C09"/>
    <w:rsid w:val="006D0EF1"/>
    <w:rsid w:val="006D124D"/>
    <w:rsid w:val="006D1504"/>
    <w:rsid w:val="006D1ED2"/>
    <w:rsid w:val="006D2A15"/>
    <w:rsid w:val="006D36FE"/>
    <w:rsid w:val="006D3DC1"/>
    <w:rsid w:val="006D42CC"/>
    <w:rsid w:val="006D4888"/>
    <w:rsid w:val="006D4F08"/>
    <w:rsid w:val="006D52B8"/>
    <w:rsid w:val="006D5328"/>
    <w:rsid w:val="006D6EB0"/>
    <w:rsid w:val="006D7294"/>
    <w:rsid w:val="006D7314"/>
    <w:rsid w:val="006D7918"/>
    <w:rsid w:val="006E0060"/>
    <w:rsid w:val="006E0E13"/>
    <w:rsid w:val="006E14A0"/>
    <w:rsid w:val="006E15BF"/>
    <w:rsid w:val="006E166A"/>
    <w:rsid w:val="006E2061"/>
    <w:rsid w:val="006E28E4"/>
    <w:rsid w:val="006E2FD2"/>
    <w:rsid w:val="006E367A"/>
    <w:rsid w:val="006E437A"/>
    <w:rsid w:val="006E4857"/>
    <w:rsid w:val="006E4870"/>
    <w:rsid w:val="006E536C"/>
    <w:rsid w:val="006E5945"/>
    <w:rsid w:val="006E66F7"/>
    <w:rsid w:val="006E6AD1"/>
    <w:rsid w:val="006E6CFB"/>
    <w:rsid w:val="006E6F07"/>
    <w:rsid w:val="006E70F4"/>
    <w:rsid w:val="006E7363"/>
    <w:rsid w:val="006E7734"/>
    <w:rsid w:val="006E79D2"/>
    <w:rsid w:val="006E7E3C"/>
    <w:rsid w:val="006F023D"/>
    <w:rsid w:val="006F03A2"/>
    <w:rsid w:val="006F071F"/>
    <w:rsid w:val="006F0BAD"/>
    <w:rsid w:val="006F0E66"/>
    <w:rsid w:val="006F1D7A"/>
    <w:rsid w:val="006F316D"/>
    <w:rsid w:val="006F36FD"/>
    <w:rsid w:val="006F39FA"/>
    <w:rsid w:val="006F4C75"/>
    <w:rsid w:val="006F4C83"/>
    <w:rsid w:val="006F562C"/>
    <w:rsid w:val="006F56E2"/>
    <w:rsid w:val="006F66A3"/>
    <w:rsid w:val="006F6C1C"/>
    <w:rsid w:val="006F702F"/>
    <w:rsid w:val="006F71C6"/>
    <w:rsid w:val="00700391"/>
    <w:rsid w:val="00700BC7"/>
    <w:rsid w:val="007020CF"/>
    <w:rsid w:val="007023F9"/>
    <w:rsid w:val="007024AA"/>
    <w:rsid w:val="007026AF"/>
    <w:rsid w:val="007027CA"/>
    <w:rsid w:val="00702C56"/>
    <w:rsid w:val="0070331E"/>
    <w:rsid w:val="00703BC5"/>
    <w:rsid w:val="00703CFC"/>
    <w:rsid w:val="00704777"/>
    <w:rsid w:val="00704D31"/>
    <w:rsid w:val="00705AB2"/>
    <w:rsid w:val="0070610E"/>
    <w:rsid w:val="00706893"/>
    <w:rsid w:val="00706B49"/>
    <w:rsid w:val="00707656"/>
    <w:rsid w:val="007079B1"/>
    <w:rsid w:val="00707BF5"/>
    <w:rsid w:val="007101B0"/>
    <w:rsid w:val="007101C9"/>
    <w:rsid w:val="0071049E"/>
    <w:rsid w:val="00711217"/>
    <w:rsid w:val="007116D1"/>
    <w:rsid w:val="00712126"/>
    <w:rsid w:val="00712924"/>
    <w:rsid w:val="0071292F"/>
    <w:rsid w:val="00712C3B"/>
    <w:rsid w:val="00712DFC"/>
    <w:rsid w:val="00712ECB"/>
    <w:rsid w:val="00713308"/>
    <w:rsid w:val="00713CAB"/>
    <w:rsid w:val="00714C2E"/>
    <w:rsid w:val="007152FE"/>
    <w:rsid w:val="0071598D"/>
    <w:rsid w:val="00715C90"/>
    <w:rsid w:val="00715F55"/>
    <w:rsid w:val="007163A3"/>
    <w:rsid w:val="00716A68"/>
    <w:rsid w:val="00717237"/>
    <w:rsid w:val="007172E5"/>
    <w:rsid w:val="007176A5"/>
    <w:rsid w:val="00720013"/>
    <w:rsid w:val="007203BF"/>
    <w:rsid w:val="00720402"/>
    <w:rsid w:val="007207CA"/>
    <w:rsid w:val="00720D67"/>
    <w:rsid w:val="00721A5E"/>
    <w:rsid w:val="00721A9E"/>
    <w:rsid w:val="00722311"/>
    <w:rsid w:val="00722E72"/>
    <w:rsid w:val="0072362E"/>
    <w:rsid w:val="00723910"/>
    <w:rsid w:val="00723918"/>
    <w:rsid w:val="00723FF5"/>
    <w:rsid w:val="007240EA"/>
    <w:rsid w:val="007241FD"/>
    <w:rsid w:val="0072449A"/>
    <w:rsid w:val="00724B2C"/>
    <w:rsid w:val="00725163"/>
    <w:rsid w:val="007253FC"/>
    <w:rsid w:val="007254A5"/>
    <w:rsid w:val="007254C8"/>
    <w:rsid w:val="00725668"/>
    <w:rsid w:val="00725C6E"/>
    <w:rsid w:val="00727C71"/>
    <w:rsid w:val="0073035F"/>
    <w:rsid w:val="007305F8"/>
    <w:rsid w:val="00731092"/>
    <w:rsid w:val="00731911"/>
    <w:rsid w:val="00731F0A"/>
    <w:rsid w:val="00732037"/>
    <w:rsid w:val="00733107"/>
    <w:rsid w:val="00733377"/>
    <w:rsid w:val="00733460"/>
    <w:rsid w:val="00733C6E"/>
    <w:rsid w:val="00733EE0"/>
    <w:rsid w:val="007343A3"/>
    <w:rsid w:val="0073451F"/>
    <w:rsid w:val="007351BC"/>
    <w:rsid w:val="00735957"/>
    <w:rsid w:val="00736857"/>
    <w:rsid w:val="007369E9"/>
    <w:rsid w:val="00736E76"/>
    <w:rsid w:val="007371EB"/>
    <w:rsid w:val="0073734C"/>
    <w:rsid w:val="00737909"/>
    <w:rsid w:val="00737B3B"/>
    <w:rsid w:val="00740588"/>
    <w:rsid w:val="007406C4"/>
    <w:rsid w:val="007435C4"/>
    <w:rsid w:val="0074383B"/>
    <w:rsid w:val="00744989"/>
    <w:rsid w:val="00744A61"/>
    <w:rsid w:val="00744AD1"/>
    <w:rsid w:val="00744D5D"/>
    <w:rsid w:val="00745ED2"/>
    <w:rsid w:val="00745F84"/>
    <w:rsid w:val="007464AD"/>
    <w:rsid w:val="00746BD1"/>
    <w:rsid w:val="00746F6A"/>
    <w:rsid w:val="007471F1"/>
    <w:rsid w:val="00747288"/>
    <w:rsid w:val="00747381"/>
    <w:rsid w:val="0074768D"/>
    <w:rsid w:val="007476BB"/>
    <w:rsid w:val="0075041D"/>
    <w:rsid w:val="0075168A"/>
    <w:rsid w:val="00751697"/>
    <w:rsid w:val="00751CCD"/>
    <w:rsid w:val="00751F65"/>
    <w:rsid w:val="00752793"/>
    <w:rsid w:val="00753193"/>
    <w:rsid w:val="0075321E"/>
    <w:rsid w:val="007533FA"/>
    <w:rsid w:val="00754272"/>
    <w:rsid w:val="007549F3"/>
    <w:rsid w:val="00754F74"/>
    <w:rsid w:val="007551EE"/>
    <w:rsid w:val="00755425"/>
    <w:rsid w:val="00756240"/>
    <w:rsid w:val="00756494"/>
    <w:rsid w:val="00756EC6"/>
    <w:rsid w:val="00756EFD"/>
    <w:rsid w:val="00756F25"/>
    <w:rsid w:val="00756F4F"/>
    <w:rsid w:val="00757235"/>
    <w:rsid w:val="00757387"/>
    <w:rsid w:val="00757716"/>
    <w:rsid w:val="007607C3"/>
    <w:rsid w:val="00761E87"/>
    <w:rsid w:val="00764429"/>
    <w:rsid w:val="00764961"/>
    <w:rsid w:val="00764AEB"/>
    <w:rsid w:val="00765830"/>
    <w:rsid w:val="00765A1E"/>
    <w:rsid w:val="00765B48"/>
    <w:rsid w:val="00765ED3"/>
    <w:rsid w:val="00766510"/>
    <w:rsid w:val="00766CB0"/>
    <w:rsid w:val="00767173"/>
    <w:rsid w:val="007676BB"/>
    <w:rsid w:val="00767728"/>
    <w:rsid w:val="00767C0E"/>
    <w:rsid w:val="00767C71"/>
    <w:rsid w:val="00770351"/>
    <w:rsid w:val="00770408"/>
    <w:rsid w:val="00770B2F"/>
    <w:rsid w:val="007711D1"/>
    <w:rsid w:val="00771FBD"/>
    <w:rsid w:val="00772319"/>
    <w:rsid w:val="00772950"/>
    <w:rsid w:val="00772E7F"/>
    <w:rsid w:val="00773BF4"/>
    <w:rsid w:val="00774976"/>
    <w:rsid w:val="00774CA2"/>
    <w:rsid w:val="00774E00"/>
    <w:rsid w:val="00774EAC"/>
    <w:rsid w:val="007750A0"/>
    <w:rsid w:val="007750AC"/>
    <w:rsid w:val="00776327"/>
    <w:rsid w:val="007763CC"/>
    <w:rsid w:val="0077657B"/>
    <w:rsid w:val="00776674"/>
    <w:rsid w:val="00776695"/>
    <w:rsid w:val="00776708"/>
    <w:rsid w:val="00776821"/>
    <w:rsid w:val="00776D49"/>
    <w:rsid w:val="00776E9C"/>
    <w:rsid w:val="00776F70"/>
    <w:rsid w:val="00776FF8"/>
    <w:rsid w:val="007779AD"/>
    <w:rsid w:val="00777A6C"/>
    <w:rsid w:val="00777F39"/>
    <w:rsid w:val="00780EF7"/>
    <w:rsid w:val="007816BC"/>
    <w:rsid w:val="00781770"/>
    <w:rsid w:val="00781B4D"/>
    <w:rsid w:val="00781CFD"/>
    <w:rsid w:val="00783598"/>
    <w:rsid w:val="0078365A"/>
    <w:rsid w:val="007836EB"/>
    <w:rsid w:val="0078374D"/>
    <w:rsid w:val="00783A40"/>
    <w:rsid w:val="00783F4F"/>
    <w:rsid w:val="00784729"/>
    <w:rsid w:val="00784821"/>
    <w:rsid w:val="0078537E"/>
    <w:rsid w:val="0078563E"/>
    <w:rsid w:val="0078649A"/>
    <w:rsid w:val="00787458"/>
    <w:rsid w:val="007875EB"/>
    <w:rsid w:val="0078783F"/>
    <w:rsid w:val="00787EFE"/>
    <w:rsid w:val="00790F06"/>
    <w:rsid w:val="007912D4"/>
    <w:rsid w:val="00792443"/>
    <w:rsid w:val="007929DC"/>
    <w:rsid w:val="00793D9C"/>
    <w:rsid w:val="00794B80"/>
    <w:rsid w:val="00796053"/>
    <w:rsid w:val="00796C68"/>
    <w:rsid w:val="00797071"/>
    <w:rsid w:val="007970B1"/>
    <w:rsid w:val="007972F4"/>
    <w:rsid w:val="007973A3"/>
    <w:rsid w:val="00797693"/>
    <w:rsid w:val="007979EE"/>
    <w:rsid w:val="00797D0A"/>
    <w:rsid w:val="00797EA3"/>
    <w:rsid w:val="007A00C7"/>
    <w:rsid w:val="007A0B72"/>
    <w:rsid w:val="007A0BD6"/>
    <w:rsid w:val="007A11E3"/>
    <w:rsid w:val="007A146B"/>
    <w:rsid w:val="007A150D"/>
    <w:rsid w:val="007A1527"/>
    <w:rsid w:val="007A1B88"/>
    <w:rsid w:val="007A1DA7"/>
    <w:rsid w:val="007A1F6E"/>
    <w:rsid w:val="007A2096"/>
    <w:rsid w:val="007A22D8"/>
    <w:rsid w:val="007A2842"/>
    <w:rsid w:val="007A295D"/>
    <w:rsid w:val="007A29A9"/>
    <w:rsid w:val="007A2ACE"/>
    <w:rsid w:val="007A30F9"/>
    <w:rsid w:val="007A3370"/>
    <w:rsid w:val="007A34BE"/>
    <w:rsid w:val="007A3B85"/>
    <w:rsid w:val="007A4401"/>
    <w:rsid w:val="007A4701"/>
    <w:rsid w:val="007A4BB3"/>
    <w:rsid w:val="007A5399"/>
    <w:rsid w:val="007A58E9"/>
    <w:rsid w:val="007A5A02"/>
    <w:rsid w:val="007A5F61"/>
    <w:rsid w:val="007A63E7"/>
    <w:rsid w:val="007A6765"/>
    <w:rsid w:val="007A6A6E"/>
    <w:rsid w:val="007A6C1E"/>
    <w:rsid w:val="007A73D0"/>
    <w:rsid w:val="007B0C24"/>
    <w:rsid w:val="007B182A"/>
    <w:rsid w:val="007B1970"/>
    <w:rsid w:val="007B19D1"/>
    <w:rsid w:val="007B1F60"/>
    <w:rsid w:val="007B2B4B"/>
    <w:rsid w:val="007B2E24"/>
    <w:rsid w:val="007B2E4D"/>
    <w:rsid w:val="007B2E5F"/>
    <w:rsid w:val="007B2F28"/>
    <w:rsid w:val="007B3034"/>
    <w:rsid w:val="007B3049"/>
    <w:rsid w:val="007B3AAA"/>
    <w:rsid w:val="007B56B6"/>
    <w:rsid w:val="007B6A39"/>
    <w:rsid w:val="007B6AB2"/>
    <w:rsid w:val="007B6C88"/>
    <w:rsid w:val="007B6E24"/>
    <w:rsid w:val="007B6E6C"/>
    <w:rsid w:val="007B7539"/>
    <w:rsid w:val="007B76AA"/>
    <w:rsid w:val="007B7A8E"/>
    <w:rsid w:val="007B7E3D"/>
    <w:rsid w:val="007B7FA0"/>
    <w:rsid w:val="007C0217"/>
    <w:rsid w:val="007C07C8"/>
    <w:rsid w:val="007C083F"/>
    <w:rsid w:val="007C0E02"/>
    <w:rsid w:val="007C14CD"/>
    <w:rsid w:val="007C1CDE"/>
    <w:rsid w:val="007C2546"/>
    <w:rsid w:val="007C26A1"/>
    <w:rsid w:val="007C274A"/>
    <w:rsid w:val="007C2A62"/>
    <w:rsid w:val="007C2A6A"/>
    <w:rsid w:val="007C30DF"/>
    <w:rsid w:val="007C33C1"/>
    <w:rsid w:val="007C3509"/>
    <w:rsid w:val="007C3673"/>
    <w:rsid w:val="007C3C3D"/>
    <w:rsid w:val="007C42C1"/>
    <w:rsid w:val="007C4363"/>
    <w:rsid w:val="007C4ADE"/>
    <w:rsid w:val="007C4C86"/>
    <w:rsid w:val="007C4D8F"/>
    <w:rsid w:val="007C4FF8"/>
    <w:rsid w:val="007C5434"/>
    <w:rsid w:val="007C5525"/>
    <w:rsid w:val="007C569D"/>
    <w:rsid w:val="007C5A77"/>
    <w:rsid w:val="007C5B27"/>
    <w:rsid w:val="007C615A"/>
    <w:rsid w:val="007C6B5A"/>
    <w:rsid w:val="007C7080"/>
    <w:rsid w:val="007C76A5"/>
    <w:rsid w:val="007C7959"/>
    <w:rsid w:val="007C7FC9"/>
    <w:rsid w:val="007D0296"/>
    <w:rsid w:val="007D0604"/>
    <w:rsid w:val="007D09F6"/>
    <w:rsid w:val="007D0B0B"/>
    <w:rsid w:val="007D1377"/>
    <w:rsid w:val="007D13A5"/>
    <w:rsid w:val="007D294C"/>
    <w:rsid w:val="007D2B1A"/>
    <w:rsid w:val="007D2D95"/>
    <w:rsid w:val="007D332E"/>
    <w:rsid w:val="007D38F6"/>
    <w:rsid w:val="007D3996"/>
    <w:rsid w:val="007D40B2"/>
    <w:rsid w:val="007D40F0"/>
    <w:rsid w:val="007D4625"/>
    <w:rsid w:val="007D4872"/>
    <w:rsid w:val="007D4E0B"/>
    <w:rsid w:val="007D55B8"/>
    <w:rsid w:val="007D58BF"/>
    <w:rsid w:val="007D5A7B"/>
    <w:rsid w:val="007D622E"/>
    <w:rsid w:val="007D660F"/>
    <w:rsid w:val="007D6C02"/>
    <w:rsid w:val="007E0374"/>
    <w:rsid w:val="007E050C"/>
    <w:rsid w:val="007E0B79"/>
    <w:rsid w:val="007E0D70"/>
    <w:rsid w:val="007E1832"/>
    <w:rsid w:val="007E19C6"/>
    <w:rsid w:val="007E2110"/>
    <w:rsid w:val="007E2451"/>
    <w:rsid w:val="007E2647"/>
    <w:rsid w:val="007E2677"/>
    <w:rsid w:val="007E3552"/>
    <w:rsid w:val="007E3F4E"/>
    <w:rsid w:val="007E4109"/>
    <w:rsid w:val="007E468E"/>
    <w:rsid w:val="007E4D6F"/>
    <w:rsid w:val="007E4E2B"/>
    <w:rsid w:val="007E518F"/>
    <w:rsid w:val="007E54CE"/>
    <w:rsid w:val="007E55D0"/>
    <w:rsid w:val="007E563F"/>
    <w:rsid w:val="007E5AC0"/>
    <w:rsid w:val="007E68B3"/>
    <w:rsid w:val="007E7750"/>
    <w:rsid w:val="007E7FAD"/>
    <w:rsid w:val="007F01C1"/>
    <w:rsid w:val="007F1379"/>
    <w:rsid w:val="007F13DA"/>
    <w:rsid w:val="007F1566"/>
    <w:rsid w:val="007F1719"/>
    <w:rsid w:val="007F1A1E"/>
    <w:rsid w:val="007F1F53"/>
    <w:rsid w:val="007F2601"/>
    <w:rsid w:val="007F2AA7"/>
    <w:rsid w:val="007F2CF7"/>
    <w:rsid w:val="007F372D"/>
    <w:rsid w:val="007F375B"/>
    <w:rsid w:val="007F3D1E"/>
    <w:rsid w:val="007F3D5D"/>
    <w:rsid w:val="007F3D6C"/>
    <w:rsid w:val="007F3DA2"/>
    <w:rsid w:val="007F3F33"/>
    <w:rsid w:val="007F410A"/>
    <w:rsid w:val="007F43AC"/>
    <w:rsid w:val="007F485B"/>
    <w:rsid w:val="007F4AC9"/>
    <w:rsid w:val="007F542A"/>
    <w:rsid w:val="007F551B"/>
    <w:rsid w:val="007F57A0"/>
    <w:rsid w:val="007F5ADA"/>
    <w:rsid w:val="007F611B"/>
    <w:rsid w:val="007F675E"/>
    <w:rsid w:val="007F680B"/>
    <w:rsid w:val="007F698F"/>
    <w:rsid w:val="007F6ED6"/>
    <w:rsid w:val="007F754E"/>
    <w:rsid w:val="008004DD"/>
    <w:rsid w:val="0080059E"/>
    <w:rsid w:val="00800725"/>
    <w:rsid w:val="00800A57"/>
    <w:rsid w:val="00800FA2"/>
    <w:rsid w:val="00801094"/>
    <w:rsid w:val="008011E0"/>
    <w:rsid w:val="0080144B"/>
    <w:rsid w:val="0080157B"/>
    <w:rsid w:val="008020CA"/>
    <w:rsid w:val="00802173"/>
    <w:rsid w:val="00802180"/>
    <w:rsid w:val="008024F1"/>
    <w:rsid w:val="008035CA"/>
    <w:rsid w:val="00803AD8"/>
    <w:rsid w:val="00803DBA"/>
    <w:rsid w:val="008041A2"/>
    <w:rsid w:val="00804BD5"/>
    <w:rsid w:val="00804CDF"/>
    <w:rsid w:val="00805005"/>
    <w:rsid w:val="00805A41"/>
    <w:rsid w:val="00805DFA"/>
    <w:rsid w:val="00805F66"/>
    <w:rsid w:val="008068BC"/>
    <w:rsid w:val="00806EDF"/>
    <w:rsid w:val="0080773C"/>
    <w:rsid w:val="00807FB8"/>
    <w:rsid w:val="0081045A"/>
    <w:rsid w:val="008109B5"/>
    <w:rsid w:val="00810DC4"/>
    <w:rsid w:val="00811122"/>
    <w:rsid w:val="008111A8"/>
    <w:rsid w:val="00811754"/>
    <w:rsid w:val="008122B0"/>
    <w:rsid w:val="008127F8"/>
    <w:rsid w:val="00812D5E"/>
    <w:rsid w:val="00813152"/>
    <w:rsid w:val="00813927"/>
    <w:rsid w:val="008146DD"/>
    <w:rsid w:val="00814F74"/>
    <w:rsid w:val="0081576A"/>
    <w:rsid w:val="00815CB5"/>
    <w:rsid w:val="008164BF"/>
    <w:rsid w:val="00816A4A"/>
    <w:rsid w:val="0081733B"/>
    <w:rsid w:val="00817E6E"/>
    <w:rsid w:val="0081914D"/>
    <w:rsid w:val="00820223"/>
    <w:rsid w:val="008202DB"/>
    <w:rsid w:val="00820427"/>
    <w:rsid w:val="008206FF"/>
    <w:rsid w:val="0082070A"/>
    <w:rsid w:val="00820733"/>
    <w:rsid w:val="00820C98"/>
    <w:rsid w:val="0082300B"/>
    <w:rsid w:val="00823960"/>
    <w:rsid w:val="00823D84"/>
    <w:rsid w:val="00824466"/>
    <w:rsid w:val="00824938"/>
    <w:rsid w:val="00825099"/>
    <w:rsid w:val="0082594B"/>
    <w:rsid w:val="00825ED0"/>
    <w:rsid w:val="008261EC"/>
    <w:rsid w:val="008262BB"/>
    <w:rsid w:val="00826305"/>
    <w:rsid w:val="008263DC"/>
    <w:rsid w:val="008267EA"/>
    <w:rsid w:val="008275D6"/>
    <w:rsid w:val="00830C65"/>
    <w:rsid w:val="00830D68"/>
    <w:rsid w:val="00830E8D"/>
    <w:rsid w:val="00831184"/>
    <w:rsid w:val="008315F3"/>
    <w:rsid w:val="00831638"/>
    <w:rsid w:val="00831659"/>
    <w:rsid w:val="008317F7"/>
    <w:rsid w:val="00831B5B"/>
    <w:rsid w:val="0083293D"/>
    <w:rsid w:val="0083344E"/>
    <w:rsid w:val="00833A4E"/>
    <w:rsid w:val="00833BA3"/>
    <w:rsid w:val="00833D4C"/>
    <w:rsid w:val="00833F28"/>
    <w:rsid w:val="0083405B"/>
    <w:rsid w:val="008342FC"/>
    <w:rsid w:val="0083430D"/>
    <w:rsid w:val="0083477A"/>
    <w:rsid w:val="00835515"/>
    <w:rsid w:val="0083553B"/>
    <w:rsid w:val="008355A5"/>
    <w:rsid w:val="008356C2"/>
    <w:rsid w:val="008358AB"/>
    <w:rsid w:val="00835933"/>
    <w:rsid w:val="00835D16"/>
    <w:rsid w:val="00835FF9"/>
    <w:rsid w:val="008361A1"/>
    <w:rsid w:val="008362C5"/>
    <w:rsid w:val="008363F6"/>
    <w:rsid w:val="00836D91"/>
    <w:rsid w:val="00837088"/>
    <w:rsid w:val="00837D07"/>
    <w:rsid w:val="008405BC"/>
    <w:rsid w:val="00840D17"/>
    <w:rsid w:val="00841A79"/>
    <w:rsid w:val="00841BC9"/>
    <w:rsid w:val="00841FBB"/>
    <w:rsid w:val="00841FCC"/>
    <w:rsid w:val="00842139"/>
    <w:rsid w:val="008425EE"/>
    <w:rsid w:val="00842CD8"/>
    <w:rsid w:val="00842EC1"/>
    <w:rsid w:val="008434BD"/>
    <w:rsid w:val="0084369A"/>
    <w:rsid w:val="00843765"/>
    <w:rsid w:val="008438A3"/>
    <w:rsid w:val="00843D61"/>
    <w:rsid w:val="00844681"/>
    <w:rsid w:val="00844F96"/>
    <w:rsid w:val="0084546F"/>
    <w:rsid w:val="008454EA"/>
    <w:rsid w:val="008455BE"/>
    <w:rsid w:val="00845E06"/>
    <w:rsid w:val="00846943"/>
    <w:rsid w:val="00846AFF"/>
    <w:rsid w:val="008474D2"/>
    <w:rsid w:val="008500BD"/>
    <w:rsid w:val="008508F8"/>
    <w:rsid w:val="008515BD"/>
    <w:rsid w:val="00851B29"/>
    <w:rsid w:val="00851B37"/>
    <w:rsid w:val="008520A6"/>
    <w:rsid w:val="008526E8"/>
    <w:rsid w:val="0085297D"/>
    <w:rsid w:val="00853930"/>
    <w:rsid w:val="00853B87"/>
    <w:rsid w:val="00853DF6"/>
    <w:rsid w:val="00854061"/>
    <w:rsid w:val="0085424B"/>
    <w:rsid w:val="008544B5"/>
    <w:rsid w:val="00854C65"/>
    <w:rsid w:val="00855861"/>
    <w:rsid w:val="00855BD6"/>
    <w:rsid w:val="008561E0"/>
    <w:rsid w:val="008565B3"/>
    <w:rsid w:val="00856833"/>
    <w:rsid w:val="00856854"/>
    <w:rsid w:val="00860362"/>
    <w:rsid w:val="008608C4"/>
    <w:rsid w:val="00860973"/>
    <w:rsid w:val="00860A04"/>
    <w:rsid w:val="00861632"/>
    <w:rsid w:val="00861890"/>
    <w:rsid w:val="00861BF2"/>
    <w:rsid w:val="00862741"/>
    <w:rsid w:val="008638ED"/>
    <w:rsid w:val="00863B9E"/>
    <w:rsid w:val="00863BBE"/>
    <w:rsid w:val="008641F1"/>
    <w:rsid w:val="00864819"/>
    <w:rsid w:val="008648B0"/>
    <w:rsid w:val="008649ED"/>
    <w:rsid w:val="008649FB"/>
    <w:rsid w:val="00864C6C"/>
    <w:rsid w:val="00865C97"/>
    <w:rsid w:val="00865DAC"/>
    <w:rsid w:val="00866658"/>
    <w:rsid w:val="008668CF"/>
    <w:rsid w:val="00866B33"/>
    <w:rsid w:val="00866CBC"/>
    <w:rsid w:val="00867324"/>
    <w:rsid w:val="0086761B"/>
    <w:rsid w:val="0086795B"/>
    <w:rsid w:val="00870501"/>
    <w:rsid w:val="00870796"/>
    <w:rsid w:val="008713EB"/>
    <w:rsid w:val="008713FE"/>
    <w:rsid w:val="00871641"/>
    <w:rsid w:val="00871A41"/>
    <w:rsid w:val="00871BE4"/>
    <w:rsid w:val="00871E25"/>
    <w:rsid w:val="008720EA"/>
    <w:rsid w:val="008726B9"/>
    <w:rsid w:val="008727D9"/>
    <w:rsid w:val="00872CFE"/>
    <w:rsid w:val="008734C7"/>
    <w:rsid w:val="008735AC"/>
    <w:rsid w:val="00874497"/>
    <w:rsid w:val="00875707"/>
    <w:rsid w:val="00876128"/>
    <w:rsid w:val="008761ED"/>
    <w:rsid w:val="008763CC"/>
    <w:rsid w:val="00876AB1"/>
    <w:rsid w:val="00877DC2"/>
    <w:rsid w:val="00880084"/>
    <w:rsid w:val="00880491"/>
    <w:rsid w:val="00880E05"/>
    <w:rsid w:val="00880EE2"/>
    <w:rsid w:val="0088104B"/>
    <w:rsid w:val="00881072"/>
    <w:rsid w:val="00881C0C"/>
    <w:rsid w:val="00881C78"/>
    <w:rsid w:val="008820B4"/>
    <w:rsid w:val="00882B49"/>
    <w:rsid w:val="00883778"/>
    <w:rsid w:val="00883C2D"/>
    <w:rsid w:val="0088500B"/>
    <w:rsid w:val="00885021"/>
    <w:rsid w:val="008855F7"/>
    <w:rsid w:val="0088616A"/>
    <w:rsid w:val="00886323"/>
    <w:rsid w:val="008865D6"/>
    <w:rsid w:val="00887419"/>
    <w:rsid w:val="0088771F"/>
    <w:rsid w:val="00887A19"/>
    <w:rsid w:val="00889007"/>
    <w:rsid w:val="0089056C"/>
    <w:rsid w:val="00892C5E"/>
    <w:rsid w:val="008934C6"/>
    <w:rsid w:val="00893A31"/>
    <w:rsid w:val="00893FDB"/>
    <w:rsid w:val="008942BC"/>
    <w:rsid w:val="00894496"/>
    <w:rsid w:val="0089481D"/>
    <w:rsid w:val="00894AF6"/>
    <w:rsid w:val="00894C6D"/>
    <w:rsid w:val="00895801"/>
    <w:rsid w:val="00895E40"/>
    <w:rsid w:val="00895EE1"/>
    <w:rsid w:val="00896B13"/>
    <w:rsid w:val="00896D9C"/>
    <w:rsid w:val="00897AC5"/>
    <w:rsid w:val="00897F7A"/>
    <w:rsid w:val="008A004F"/>
    <w:rsid w:val="008A013C"/>
    <w:rsid w:val="008A01F0"/>
    <w:rsid w:val="008A068B"/>
    <w:rsid w:val="008A06D3"/>
    <w:rsid w:val="008A0BBF"/>
    <w:rsid w:val="008A0BE8"/>
    <w:rsid w:val="008A0C47"/>
    <w:rsid w:val="008A2C57"/>
    <w:rsid w:val="008A3A83"/>
    <w:rsid w:val="008A3BAC"/>
    <w:rsid w:val="008A3C8E"/>
    <w:rsid w:val="008A4872"/>
    <w:rsid w:val="008A4A01"/>
    <w:rsid w:val="008A5086"/>
    <w:rsid w:val="008A5AB2"/>
    <w:rsid w:val="008A619C"/>
    <w:rsid w:val="008A685A"/>
    <w:rsid w:val="008A6EB3"/>
    <w:rsid w:val="008A6F7D"/>
    <w:rsid w:val="008A73A4"/>
    <w:rsid w:val="008A73E3"/>
    <w:rsid w:val="008A7AC5"/>
    <w:rsid w:val="008B02E8"/>
    <w:rsid w:val="008B089E"/>
    <w:rsid w:val="008B08AB"/>
    <w:rsid w:val="008B094E"/>
    <w:rsid w:val="008B0C71"/>
    <w:rsid w:val="008B0D07"/>
    <w:rsid w:val="008B0D3F"/>
    <w:rsid w:val="008B1B9D"/>
    <w:rsid w:val="008B2910"/>
    <w:rsid w:val="008B2D96"/>
    <w:rsid w:val="008B3005"/>
    <w:rsid w:val="008B33FB"/>
    <w:rsid w:val="008B355B"/>
    <w:rsid w:val="008B39C9"/>
    <w:rsid w:val="008B40A4"/>
    <w:rsid w:val="008B41AC"/>
    <w:rsid w:val="008B41E5"/>
    <w:rsid w:val="008B4AA3"/>
    <w:rsid w:val="008B4CE9"/>
    <w:rsid w:val="008B4D6B"/>
    <w:rsid w:val="008B5E85"/>
    <w:rsid w:val="008B610A"/>
    <w:rsid w:val="008B72A2"/>
    <w:rsid w:val="008B7899"/>
    <w:rsid w:val="008B795A"/>
    <w:rsid w:val="008B7FF5"/>
    <w:rsid w:val="008C10A0"/>
    <w:rsid w:val="008C2893"/>
    <w:rsid w:val="008C33EB"/>
    <w:rsid w:val="008C386A"/>
    <w:rsid w:val="008C39A7"/>
    <w:rsid w:val="008C3C26"/>
    <w:rsid w:val="008C3CFE"/>
    <w:rsid w:val="008C3D48"/>
    <w:rsid w:val="008C45E7"/>
    <w:rsid w:val="008C47C0"/>
    <w:rsid w:val="008C4EAE"/>
    <w:rsid w:val="008C5564"/>
    <w:rsid w:val="008C6621"/>
    <w:rsid w:val="008C6B9B"/>
    <w:rsid w:val="008C766C"/>
    <w:rsid w:val="008C7C0A"/>
    <w:rsid w:val="008C7D9A"/>
    <w:rsid w:val="008D0345"/>
    <w:rsid w:val="008D0C05"/>
    <w:rsid w:val="008D148F"/>
    <w:rsid w:val="008D17F6"/>
    <w:rsid w:val="008D20A5"/>
    <w:rsid w:val="008D26FF"/>
    <w:rsid w:val="008D2B6C"/>
    <w:rsid w:val="008D3289"/>
    <w:rsid w:val="008D3D8D"/>
    <w:rsid w:val="008D4EF4"/>
    <w:rsid w:val="008D4F9D"/>
    <w:rsid w:val="008D5585"/>
    <w:rsid w:val="008D59DF"/>
    <w:rsid w:val="008D625B"/>
    <w:rsid w:val="008D6577"/>
    <w:rsid w:val="008D68F9"/>
    <w:rsid w:val="008D6901"/>
    <w:rsid w:val="008D6D7D"/>
    <w:rsid w:val="008D723F"/>
    <w:rsid w:val="008DEEE2"/>
    <w:rsid w:val="008E0096"/>
    <w:rsid w:val="008E06CC"/>
    <w:rsid w:val="008E077A"/>
    <w:rsid w:val="008E141F"/>
    <w:rsid w:val="008E1746"/>
    <w:rsid w:val="008E17C8"/>
    <w:rsid w:val="008E2367"/>
    <w:rsid w:val="008E38F2"/>
    <w:rsid w:val="008E4619"/>
    <w:rsid w:val="008E4F1F"/>
    <w:rsid w:val="008E54C4"/>
    <w:rsid w:val="008E5713"/>
    <w:rsid w:val="008E58CF"/>
    <w:rsid w:val="008E5BB7"/>
    <w:rsid w:val="008E5F8C"/>
    <w:rsid w:val="008E62F4"/>
    <w:rsid w:val="008E6733"/>
    <w:rsid w:val="008E6897"/>
    <w:rsid w:val="008E6898"/>
    <w:rsid w:val="008E6BEA"/>
    <w:rsid w:val="008E6E36"/>
    <w:rsid w:val="008E6E9F"/>
    <w:rsid w:val="008E749C"/>
    <w:rsid w:val="008F03DC"/>
    <w:rsid w:val="008F0CAB"/>
    <w:rsid w:val="008F0E46"/>
    <w:rsid w:val="008F10CE"/>
    <w:rsid w:val="008F1107"/>
    <w:rsid w:val="008F16B7"/>
    <w:rsid w:val="008F22F1"/>
    <w:rsid w:val="008F3102"/>
    <w:rsid w:val="008F3A92"/>
    <w:rsid w:val="008F4310"/>
    <w:rsid w:val="008F44A8"/>
    <w:rsid w:val="008F4523"/>
    <w:rsid w:val="008F4A38"/>
    <w:rsid w:val="008F4A9B"/>
    <w:rsid w:val="008F4E94"/>
    <w:rsid w:val="008F5156"/>
    <w:rsid w:val="008F5265"/>
    <w:rsid w:val="008F5670"/>
    <w:rsid w:val="008F5938"/>
    <w:rsid w:val="008F5F8B"/>
    <w:rsid w:val="008F6172"/>
    <w:rsid w:val="008F66BD"/>
    <w:rsid w:val="008F69BE"/>
    <w:rsid w:val="008F7244"/>
    <w:rsid w:val="008F76A2"/>
    <w:rsid w:val="008F7AF3"/>
    <w:rsid w:val="008F7E3D"/>
    <w:rsid w:val="0090010B"/>
    <w:rsid w:val="00900141"/>
    <w:rsid w:val="009002D7"/>
    <w:rsid w:val="00900A22"/>
    <w:rsid w:val="00900D13"/>
    <w:rsid w:val="00901435"/>
    <w:rsid w:val="0090184C"/>
    <w:rsid w:val="009018A9"/>
    <w:rsid w:val="00901986"/>
    <w:rsid w:val="00901A0D"/>
    <w:rsid w:val="00901CA6"/>
    <w:rsid w:val="009024EB"/>
    <w:rsid w:val="00902608"/>
    <w:rsid w:val="009026D0"/>
    <w:rsid w:val="00902E00"/>
    <w:rsid w:val="00903564"/>
    <w:rsid w:val="00903622"/>
    <w:rsid w:val="00904931"/>
    <w:rsid w:val="009049E1"/>
    <w:rsid w:val="00904B93"/>
    <w:rsid w:val="00904D0D"/>
    <w:rsid w:val="00905182"/>
    <w:rsid w:val="0090546F"/>
    <w:rsid w:val="009063D5"/>
    <w:rsid w:val="009067BE"/>
    <w:rsid w:val="00906E88"/>
    <w:rsid w:val="00907DED"/>
    <w:rsid w:val="0091000E"/>
    <w:rsid w:val="009109BA"/>
    <w:rsid w:val="0091117A"/>
    <w:rsid w:val="009120D9"/>
    <w:rsid w:val="0091240E"/>
    <w:rsid w:val="00912714"/>
    <w:rsid w:val="00912B71"/>
    <w:rsid w:val="0091344A"/>
    <w:rsid w:val="00913A11"/>
    <w:rsid w:val="00913CDA"/>
    <w:rsid w:val="00914889"/>
    <w:rsid w:val="00914A44"/>
    <w:rsid w:val="00915D38"/>
    <w:rsid w:val="009161A4"/>
    <w:rsid w:val="0091620F"/>
    <w:rsid w:val="009166A3"/>
    <w:rsid w:val="009167C9"/>
    <w:rsid w:val="0091695F"/>
    <w:rsid w:val="00916E64"/>
    <w:rsid w:val="0091797B"/>
    <w:rsid w:val="00917D56"/>
    <w:rsid w:val="00917ED9"/>
    <w:rsid w:val="00920D2E"/>
    <w:rsid w:val="009211E8"/>
    <w:rsid w:val="009220DC"/>
    <w:rsid w:val="0092226A"/>
    <w:rsid w:val="0092227D"/>
    <w:rsid w:val="00922ED4"/>
    <w:rsid w:val="00923200"/>
    <w:rsid w:val="0092390E"/>
    <w:rsid w:val="0092409A"/>
    <w:rsid w:val="009246F0"/>
    <w:rsid w:val="009247BB"/>
    <w:rsid w:val="00924ABE"/>
    <w:rsid w:val="00924F09"/>
    <w:rsid w:val="009250E9"/>
    <w:rsid w:val="00925655"/>
    <w:rsid w:val="00925C1C"/>
    <w:rsid w:val="0092640F"/>
    <w:rsid w:val="009266AA"/>
    <w:rsid w:val="00926E71"/>
    <w:rsid w:val="00926F13"/>
    <w:rsid w:val="009278CB"/>
    <w:rsid w:val="00927A37"/>
    <w:rsid w:val="00927D1F"/>
    <w:rsid w:val="00930169"/>
    <w:rsid w:val="009302BF"/>
    <w:rsid w:val="009304F6"/>
    <w:rsid w:val="009307DF"/>
    <w:rsid w:val="0093166A"/>
    <w:rsid w:val="00932014"/>
    <w:rsid w:val="00932105"/>
    <w:rsid w:val="00932664"/>
    <w:rsid w:val="00933523"/>
    <w:rsid w:val="00933667"/>
    <w:rsid w:val="00933795"/>
    <w:rsid w:val="0093383E"/>
    <w:rsid w:val="00933BA4"/>
    <w:rsid w:val="00933C27"/>
    <w:rsid w:val="00933DDF"/>
    <w:rsid w:val="00933FF9"/>
    <w:rsid w:val="009347E3"/>
    <w:rsid w:val="00934FBB"/>
    <w:rsid w:val="009351AB"/>
    <w:rsid w:val="00935A52"/>
    <w:rsid w:val="00935C9A"/>
    <w:rsid w:val="00935E00"/>
    <w:rsid w:val="009373BE"/>
    <w:rsid w:val="00937E5F"/>
    <w:rsid w:val="009404B9"/>
    <w:rsid w:val="00940505"/>
    <w:rsid w:val="009409AF"/>
    <w:rsid w:val="009409BC"/>
    <w:rsid w:val="009409C3"/>
    <w:rsid w:val="00940E5C"/>
    <w:rsid w:val="00941A42"/>
    <w:rsid w:val="00941C40"/>
    <w:rsid w:val="00941EAA"/>
    <w:rsid w:val="00941F47"/>
    <w:rsid w:val="00942795"/>
    <w:rsid w:val="00942875"/>
    <w:rsid w:val="00942AC0"/>
    <w:rsid w:val="0094331B"/>
    <w:rsid w:val="00943925"/>
    <w:rsid w:val="00943A2B"/>
    <w:rsid w:val="00943AEB"/>
    <w:rsid w:val="00944155"/>
    <w:rsid w:val="009446C2"/>
    <w:rsid w:val="009456FB"/>
    <w:rsid w:val="00945A47"/>
    <w:rsid w:val="00945D84"/>
    <w:rsid w:val="00945EF5"/>
    <w:rsid w:val="00946744"/>
    <w:rsid w:val="0094731A"/>
    <w:rsid w:val="0094744D"/>
    <w:rsid w:val="009479F8"/>
    <w:rsid w:val="00947AE4"/>
    <w:rsid w:val="00947B6B"/>
    <w:rsid w:val="00947CC9"/>
    <w:rsid w:val="009503EC"/>
    <w:rsid w:val="00950B16"/>
    <w:rsid w:val="00951938"/>
    <w:rsid w:val="009522CD"/>
    <w:rsid w:val="009524B5"/>
    <w:rsid w:val="009533CF"/>
    <w:rsid w:val="009534C4"/>
    <w:rsid w:val="00953599"/>
    <w:rsid w:val="00953D49"/>
    <w:rsid w:val="00953F62"/>
    <w:rsid w:val="00954CF5"/>
    <w:rsid w:val="0095500A"/>
    <w:rsid w:val="009555A9"/>
    <w:rsid w:val="009569AF"/>
    <w:rsid w:val="00957076"/>
    <w:rsid w:val="00957B21"/>
    <w:rsid w:val="00960DDF"/>
    <w:rsid w:val="00961295"/>
    <w:rsid w:val="009616DF"/>
    <w:rsid w:val="00961BF9"/>
    <w:rsid w:val="00962950"/>
    <w:rsid w:val="009629A9"/>
    <w:rsid w:val="00962A84"/>
    <w:rsid w:val="0096302D"/>
    <w:rsid w:val="00963551"/>
    <w:rsid w:val="00963747"/>
    <w:rsid w:val="00963A9C"/>
    <w:rsid w:val="00964216"/>
    <w:rsid w:val="00964475"/>
    <w:rsid w:val="00964FDA"/>
    <w:rsid w:val="00965171"/>
    <w:rsid w:val="009651D3"/>
    <w:rsid w:val="009655DF"/>
    <w:rsid w:val="00965D8B"/>
    <w:rsid w:val="00966510"/>
    <w:rsid w:val="0096686E"/>
    <w:rsid w:val="00966A4C"/>
    <w:rsid w:val="009672F3"/>
    <w:rsid w:val="00967406"/>
    <w:rsid w:val="00967A33"/>
    <w:rsid w:val="009706CE"/>
    <w:rsid w:val="00970DA5"/>
    <w:rsid w:val="00971390"/>
    <w:rsid w:val="00971854"/>
    <w:rsid w:val="0097192C"/>
    <w:rsid w:val="00971ACB"/>
    <w:rsid w:val="00971E71"/>
    <w:rsid w:val="00971F11"/>
    <w:rsid w:val="00972D98"/>
    <w:rsid w:val="00972DF4"/>
    <w:rsid w:val="00973915"/>
    <w:rsid w:val="00973B9D"/>
    <w:rsid w:val="00974000"/>
    <w:rsid w:val="00974025"/>
    <w:rsid w:val="009741AD"/>
    <w:rsid w:val="009748A7"/>
    <w:rsid w:val="00974D47"/>
    <w:rsid w:val="00974E17"/>
    <w:rsid w:val="00975770"/>
    <w:rsid w:val="00975E7C"/>
    <w:rsid w:val="00976920"/>
    <w:rsid w:val="00976E28"/>
    <w:rsid w:val="00977008"/>
    <w:rsid w:val="0097782E"/>
    <w:rsid w:val="009805E1"/>
    <w:rsid w:val="009808F3"/>
    <w:rsid w:val="00980A27"/>
    <w:rsid w:val="00980A68"/>
    <w:rsid w:val="00980CF6"/>
    <w:rsid w:val="00980E6E"/>
    <w:rsid w:val="0098178A"/>
    <w:rsid w:val="009819CA"/>
    <w:rsid w:val="0098283B"/>
    <w:rsid w:val="00982AD8"/>
    <w:rsid w:val="00982F6A"/>
    <w:rsid w:val="00982FF7"/>
    <w:rsid w:val="00983641"/>
    <w:rsid w:val="009836B2"/>
    <w:rsid w:val="009842F3"/>
    <w:rsid w:val="009844E4"/>
    <w:rsid w:val="00985D39"/>
    <w:rsid w:val="00986472"/>
    <w:rsid w:val="0098682E"/>
    <w:rsid w:val="009868C2"/>
    <w:rsid w:val="00986D48"/>
    <w:rsid w:val="00986EF3"/>
    <w:rsid w:val="009874A1"/>
    <w:rsid w:val="00987C1D"/>
    <w:rsid w:val="00987DD2"/>
    <w:rsid w:val="00987F33"/>
    <w:rsid w:val="00990174"/>
    <w:rsid w:val="00990237"/>
    <w:rsid w:val="009907F0"/>
    <w:rsid w:val="00990D96"/>
    <w:rsid w:val="00991E7C"/>
    <w:rsid w:val="00991F18"/>
    <w:rsid w:val="009921F7"/>
    <w:rsid w:val="0099235D"/>
    <w:rsid w:val="00992467"/>
    <w:rsid w:val="0099296D"/>
    <w:rsid w:val="00992A49"/>
    <w:rsid w:val="00992B49"/>
    <w:rsid w:val="00992C5E"/>
    <w:rsid w:val="00992CC9"/>
    <w:rsid w:val="00993AA2"/>
    <w:rsid w:val="00993B08"/>
    <w:rsid w:val="00994FFC"/>
    <w:rsid w:val="009963E2"/>
    <w:rsid w:val="0099688E"/>
    <w:rsid w:val="00996A87"/>
    <w:rsid w:val="00996B4A"/>
    <w:rsid w:val="009973C4"/>
    <w:rsid w:val="00997657"/>
    <w:rsid w:val="009A0155"/>
    <w:rsid w:val="009A02E2"/>
    <w:rsid w:val="009A03D1"/>
    <w:rsid w:val="009A07A7"/>
    <w:rsid w:val="009A0FE8"/>
    <w:rsid w:val="009A163A"/>
    <w:rsid w:val="009A1781"/>
    <w:rsid w:val="009A1C79"/>
    <w:rsid w:val="009A2289"/>
    <w:rsid w:val="009A2D2E"/>
    <w:rsid w:val="009A33AF"/>
    <w:rsid w:val="009A39CA"/>
    <w:rsid w:val="009A4690"/>
    <w:rsid w:val="009A4A7B"/>
    <w:rsid w:val="009A4C22"/>
    <w:rsid w:val="009A5F81"/>
    <w:rsid w:val="009A646D"/>
    <w:rsid w:val="009A6826"/>
    <w:rsid w:val="009A6BDD"/>
    <w:rsid w:val="009A707C"/>
    <w:rsid w:val="009A70A0"/>
    <w:rsid w:val="009A76B9"/>
    <w:rsid w:val="009A76DD"/>
    <w:rsid w:val="009A7F28"/>
    <w:rsid w:val="009B0635"/>
    <w:rsid w:val="009B1C9E"/>
    <w:rsid w:val="009B1D46"/>
    <w:rsid w:val="009B1F23"/>
    <w:rsid w:val="009B2580"/>
    <w:rsid w:val="009B2BC3"/>
    <w:rsid w:val="009B2C42"/>
    <w:rsid w:val="009B3054"/>
    <w:rsid w:val="009B306E"/>
    <w:rsid w:val="009B397E"/>
    <w:rsid w:val="009B3B72"/>
    <w:rsid w:val="009B41B2"/>
    <w:rsid w:val="009B4350"/>
    <w:rsid w:val="009B4E44"/>
    <w:rsid w:val="009B4F6C"/>
    <w:rsid w:val="009B55A8"/>
    <w:rsid w:val="009B6529"/>
    <w:rsid w:val="009B6531"/>
    <w:rsid w:val="009B7061"/>
    <w:rsid w:val="009B7241"/>
    <w:rsid w:val="009B7CD1"/>
    <w:rsid w:val="009C03C2"/>
    <w:rsid w:val="009C03FE"/>
    <w:rsid w:val="009C0438"/>
    <w:rsid w:val="009C0979"/>
    <w:rsid w:val="009C12B8"/>
    <w:rsid w:val="009C1D08"/>
    <w:rsid w:val="009C2632"/>
    <w:rsid w:val="009C28BD"/>
    <w:rsid w:val="009C36B1"/>
    <w:rsid w:val="009C36BD"/>
    <w:rsid w:val="009C3DDA"/>
    <w:rsid w:val="009C3E93"/>
    <w:rsid w:val="009C3F52"/>
    <w:rsid w:val="009C446F"/>
    <w:rsid w:val="009C4B71"/>
    <w:rsid w:val="009C4D9B"/>
    <w:rsid w:val="009C5255"/>
    <w:rsid w:val="009C588D"/>
    <w:rsid w:val="009C645A"/>
    <w:rsid w:val="009C6A1A"/>
    <w:rsid w:val="009C7050"/>
    <w:rsid w:val="009C748B"/>
    <w:rsid w:val="009C75B0"/>
    <w:rsid w:val="009C79BF"/>
    <w:rsid w:val="009C7D15"/>
    <w:rsid w:val="009D07CD"/>
    <w:rsid w:val="009D0C8B"/>
    <w:rsid w:val="009D0F5B"/>
    <w:rsid w:val="009D1221"/>
    <w:rsid w:val="009D1559"/>
    <w:rsid w:val="009D1DA1"/>
    <w:rsid w:val="009D1DD7"/>
    <w:rsid w:val="009D2438"/>
    <w:rsid w:val="009D26C6"/>
    <w:rsid w:val="009D3346"/>
    <w:rsid w:val="009D341F"/>
    <w:rsid w:val="009D3752"/>
    <w:rsid w:val="009D3EDA"/>
    <w:rsid w:val="009D5250"/>
    <w:rsid w:val="009D6502"/>
    <w:rsid w:val="009D6D92"/>
    <w:rsid w:val="009D6E9B"/>
    <w:rsid w:val="009D71F4"/>
    <w:rsid w:val="009D7697"/>
    <w:rsid w:val="009D79E4"/>
    <w:rsid w:val="009E0842"/>
    <w:rsid w:val="009E0AC3"/>
    <w:rsid w:val="009E0FD5"/>
    <w:rsid w:val="009E1168"/>
    <w:rsid w:val="009E12B4"/>
    <w:rsid w:val="009E23B9"/>
    <w:rsid w:val="009E2D76"/>
    <w:rsid w:val="009E2FE5"/>
    <w:rsid w:val="009E3104"/>
    <w:rsid w:val="009E31B4"/>
    <w:rsid w:val="009E348D"/>
    <w:rsid w:val="009E3936"/>
    <w:rsid w:val="009E3E5A"/>
    <w:rsid w:val="009E3F47"/>
    <w:rsid w:val="009E4111"/>
    <w:rsid w:val="009E41BA"/>
    <w:rsid w:val="009E451F"/>
    <w:rsid w:val="009E46A5"/>
    <w:rsid w:val="009E4FFF"/>
    <w:rsid w:val="009E5255"/>
    <w:rsid w:val="009E5AE2"/>
    <w:rsid w:val="009E5C13"/>
    <w:rsid w:val="009E5FB2"/>
    <w:rsid w:val="009E6031"/>
    <w:rsid w:val="009E61B6"/>
    <w:rsid w:val="009E638A"/>
    <w:rsid w:val="009E64F9"/>
    <w:rsid w:val="009E6571"/>
    <w:rsid w:val="009E6A74"/>
    <w:rsid w:val="009E70A9"/>
    <w:rsid w:val="009E78BE"/>
    <w:rsid w:val="009E78D5"/>
    <w:rsid w:val="009E7978"/>
    <w:rsid w:val="009E7A84"/>
    <w:rsid w:val="009E7B6D"/>
    <w:rsid w:val="009F03AB"/>
    <w:rsid w:val="009F0BB4"/>
    <w:rsid w:val="009F14B0"/>
    <w:rsid w:val="009F14D8"/>
    <w:rsid w:val="009F181D"/>
    <w:rsid w:val="009F1D3D"/>
    <w:rsid w:val="009F22A3"/>
    <w:rsid w:val="009F264A"/>
    <w:rsid w:val="009F2BC9"/>
    <w:rsid w:val="009F3620"/>
    <w:rsid w:val="009F3D76"/>
    <w:rsid w:val="009F4B22"/>
    <w:rsid w:val="009F4BF6"/>
    <w:rsid w:val="009F5087"/>
    <w:rsid w:val="009F51C6"/>
    <w:rsid w:val="009F5516"/>
    <w:rsid w:val="009F5CAD"/>
    <w:rsid w:val="009F5F7F"/>
    <w:rsid w:val="009F6053"/>
    <w:rsid w:val="009F61CD"/>
    <w:rsid w:val="009F66BB"/>
    <w:rsid w:val="009F685A"/>
    <w:rsid w:val="009F6863"/>
    <w:rsid w:val="009F693E"/>
    <w:rsid w:val="009F6C87"/>
    <w:rsid w:val="009F704E"/>
    <w:rsid w:val="009F7241"/>
    <w:rsid w:val="009F74DE"/>
    <w:rsid w:val="009F7842"/>
    <w:rsid w:val="00A0027E"/>
    <w:rsid w:val="00A0033B"/>
    <w:rsid w:val="00A00559"/>
    <w:rsid w:val="00A00828"/>
    <w:rsid w:val="00A00AEF"/>
    <w:rsid w:val="00A00C97"/>
    <w:rsid w:val="00A00F71"/>
    <w:rsid w:val="00A01866"/>
    <w:rsid w:val="00A01DCC"/>
    <w:rsid w:val="00A01F00"/>
    <w:rsid w:val="00A01FEB"/>
    <w:rsid w:val="00A02FA4"/>
    <w:rsid w:val="00A02FB6"/>
    <w:rsid w:val="00A03703"/>
    <w:rsid w:val="00A038E0"/>
    <w:rsid w:val="00A03E2D"/>
    <w:rsid w:val="00A0464E"/>
    <w:rsid w:val="00A04CF5"/>
    <w:rsid w:val="00A05219"/>
    <w:rsid w:val="00A064AD"/>
    <w:rsid w:val="00A07012"/>
    <w:rsid w:val="00A071AB"/>
    <w:rsid w:val="00A07205"/>
    <w:rsid w:val="00A10AF5"/>
    <w:rsid w:val="00A1113A"/>
    <w:rsid w:val="00A1151E"/>
    <w:rsid w:val="00A11717"/>
    <w:rsid w:val="00A11A9C"/>
    <w:rsid w:val="00A122FE"/>
    <w:rsid w:val="00A12C3F"/>
    <w:rsid w:val="00A14129"/>
    <w:rsid w:val="00A14553"/>
    <w:rsid w:val="00A1506D"/>
    <w:rsid w:val="00A15494"/>
    <w:rsid w:val="00A1570C"/>
    <w:rsid w:val="00A15787"/>
    <w:rsid w:val="00A15A5A"/>
    <w:rsid w:val="00A160AC"/>
    <w:rsid w:val="00A16DB0"/>
    <w:rsid w:val="00A1702C"/>
    <w:rsid w:val="00A1787A"/>
    <w:rsid w:val="00A17958"/>
    <w:rsid w:val="00A17CA3"/>
    <w:rsid w:val="00A17ECC"/>
    <w:rsid w:val="00A17FE7"/>
    <w:rsid w:val="00A204E3"/>
    <w:rsid w:val="00A20826"/>
    <w:rsid w:val="00A20AA3"/>
    <w:rsid w:val="00A21141"/>
    <w:rsid w:val="00A2149E"/>
    <w:rsid w:val="00A2155A"/>
    <w:rsid w:val="00A21570"/>
    <w:rsid w:val="00A22BDB"/>
    <w:rsid w:val="00A22E1B"/>
    <w:rsid w:val="00A23954"/>
    <w:rsid w:val="00A23C3E"/>
    <w:rsid w:val="00A23DA5"/>
    <w:rsid w:val="00A24B90"/>
    <w:rsid w:val="00A24F08"/>
    <w:rsid w:val="00A25496"/>
    <w:rsid w:val="00A25B5A"/>
    <w:rsid w:val="00A263C1"/>
    <w:rsid w:val="00A266F2"/>
    <w:rsid w:val="00A272DF"/>
    <w:rsid w:val="00A2744B"/>
    <w:rsid w:val="00A279CD"/>
    <w:rsid w:val="00A27A28"/>
    <w:rsid w:val="00A30339"/>
    <w:rsid w:val="00A3059C"/>
    <w:rsid w:val="00A30688"/>
    <w:rsid w:val="00A306B9"/>
    <w:rsid w:val="00A3088B"/>
    <w:rsid w:val="00A30EAF"/>
    <w:rsid w:val="00A3198D"/>
    <w:rsid w:val="00A31EE3"/>
    <w:rsid w:val="00A31F6B"/>
    <w:rsid w:val="00A32641"/>
    <w:rsid w:val="00A32643"/>
    <w:rsid w:val="00A32A24"/>
    <w:rsid w:val="00A333C1"/>
    <w:rsid w:val="00A33757"/>
    <w:rsid w:val="00A33B85"/>
    <w:rsid w:val="00A33BB1"/>
    <w:rsid w:val="00A33BF9"/>
    <w:rsid w:val="00A33D7E"/>
    <w:rsid w:val="00A3422E"/>
    <w:rsid w:val="00A3431D"/>
    <w:rsid w:val="00A34424"/>
    <w:rsid w:val="00A3461C"/>
    <w:rsid w:val="00A34670"/>
    <w:rsid w:val="00A3505C"/>
    <w:rsid w:val="00A35A18"/>
    <w:rsid w:val="00A36245"/>
    <w:rsid w:val="00A3640C"/>
    <w:rsid w:val="00A375F4"/>
    <w:rsid w:val="00A3786F"/>
    <w:rsid w:val="00A3791B"/>
    <w:rsid w:val="00A37BBC"/>
    <w:rsid w:val="00A37F3D"/>
    <w:rsid w:val="00A4005E"/>
    <w:rsid w:val="00A40C52"/>
    <w:rsid w:val="00A41018"/>
    <w:rsid w:val="00A41269"/>
    <w:rsid w:val="00A41551"/>
    <w:rsid w:val="00A416C1"/>
    <w:rsid w:val="00A4191A"/>
    <w:rsid w:val="00A4194D"/>
    <w:rsid w:val="00A41F9B"/>
    <w:rsid w:val="00A422F4"/>
    <w:rsid w:val="00A424A3"/>
    <w:rsid w:val="00A42FE4"/>
    <w:rsid w:val="00A4346A"/>
    <w:rsid w:val="00A437C2"/>
    <w:rsid w:val="00A43CCA"/>
    <w:rsid w:val="00A43F38"/>
    <w:rsid w:val="00A444BD"/>
    <w:rsid w:val="00A456D9"/>
    <w:rsid w:val="00A457CF"/>
    <w:rsid w:val="00A463EF"/>
    <w:rsid w:val="00A46593"/>
    <w:rsid w:val="00A46FFF"/>
    <w:rsid w:val="00A47075"/>
    <w:rsid w:val="00A472CB"/>
    <w:rsid w:val="00A476B2"/>
    <w:rsid w:val="00A47EEE"/>
    <w:rsid w:val="00A5050D"/>
    <w:rsid w:val="00A507DE"/>
    <w:rsid w:val="00A50824"/>
    <w:rsid w:val="00A50964"/>
    <w:rsid w:val="00A52103"/>
    <w:rsid w:val="00A52A24"/>
    <w:rsid w:val="00A535F3"/>
    <w:rsid w:val="00A53907"/>
    <w:rsid w:val="00A53E67"/>
    <w:rsid w:val="00A54096"/>
    <w:rsid w:val="00A540F7"/>
    <w:rsid w:val="00A545A4"/>
    <w:rsid w:val="00A54649"/>
    <w:rsid w:val="00A5467C"/>
    <w:rsid w:val="00A54F4C"/>
    <w:rsid w:val="00A55455"/>
    <w:rsid w:val="00A554B9"/>
    <w:rsid w:val="00A56E53"/>
    <w:rsid w:val="00A56F57"/>
    <w:rsid w:val="00A570B2"/>
    <w:rsid w:val="00A57231"/>
    <w:rsid w:val="00A573D6"/>
    <w:rsid w:val="00A575A7"/>
    <w:rsid w:val="00A57990"/>
    <w:rsid w:val="00A57CF3"/>
    <w:rsid w:val="00A57D56"/>
    <w:rsid w:val="00A60272"/>
    <w:rsid w:val="00A60488"/>
    <w:rsid w:val="00A60633"/>
    <w:rsid w:val="00A609CD"/>
    <w:rsid w:val="00A615C0"/>
    <w:rsid w:val="00A61B7F"/>
    <w:rsid w:val="00A61C94"/>
    <w:rsid w:val="00A61D2B"/>
    <w:rsid w:val="00A62615"/>
    <w:rsid w:val="00A62692"/>
    <w:rsid w:val="00A62EBA"/>
    <w:rsid w:val="00A63177"/>
    <w:rsid w:val="00A63427"/>
    <w:rsid w:val="00A643A7"/>
    <w:rsid w:val="00A64B89"/>
    <w:rsid w:val="00A64B9F"/>
    <w:rsid w:val="00A65980"/>
    <w:rsid w:val="00A659B0"/>
    <w:rsid w:val="00A65B19"/>
    <w:rsid w:val="00A65DEE"/>
    <w:rsid w:val="00A6624B"/>
    <w:rsid w:val="00A66478"/>
    <w:rsid w:val="00A6652C"/>
    <w:rsid w:val="00A6664C"/>
    <w:rsid w:val="00A6670E"/>
    <w:rsid w:val="00A66B54"/>
    <w:rsid w:val="00A6728E"/>
    <w:rsid w:val="00A672BB"/>
    <w:rsid w:val="00A674E4"/>
    <w:rsid w:val="00A67D57"/>
    <w:rsid w:val="00A67F87"/>
    <w:rsid w:val="00A701C5"/>
    <w:rsid w:val="00A70684"/>
    <w:rsid w:val="00A70AA3"/>
    <w:rsid w:val="00A70C49"/>
    <w:rsid w:val="00A70E65"/>
    <w:rsid w:val="00A70F27"/>
    <w:rsid w:val="00A7119E"/>
    <w:rsid w:val="00A7175D"/>
    <w:rsid w:val="00A71A32"/>
    <w:rsid w:val="00A71B71"/>
    <w:rsid w:val="00A71CD7"/>
    <w:rsid w:val="00A72463"/>
    <w:rsid w:val="00A72D3F"/>
    <w:rsid w:val="00A72D59"/>
    <w:rsid w:val="00A72F84"/>
    <w:rsid w:val="00A73155"/>
    <w:rsid w:val="00A73665"/>
    <w:rsid w:val="00A73BC7"/>
    <w:rsid w:val="00A73BEB"/>
    <w:rsid w:val="00A73CF4"/>
    <w:rsid w:val="00A740F3"/>
    <w:rsid w:val="00A74227"/>
    <w:rsid w:val="00A7422D"/>
    <w:rsid w:val="00A74A28"/>
    <w:rsid w:val="00A74C7E"/>
    <w:rsid w:val="00A74DEE"/>
    <w:rsid w:val="00A75250"/>
    <w:rsid w:val="00A755D1"/>
    <w:rsid w:val="00A75D26"/>
    <w:rsid w:val="00A760C7"/>
    <w:rsid w:val="00A77259"/>
    <w:rsid w:val="00A77531"/>
    <w:rsid w:val="00A7783A"/>
    <w:rsid w:val="00A77C8F"/>
    <w:rsid w:val="00A77EBF"/>
    <w:rsid w:val="00A80036"/>
    <w:rsid w:val="00A80178"/>
    <w:rsid w:val="00A80462"/>
    <w:rsid w:val="00A80719"/>
    <w:rsid w:val="00A80727"/>
    <w:rsid w:val="00A81C84"/>
    <w:rsid w:val="00A81FF2"/>
    <w:rsid w:val="00A82602"/>
    <w:rsid w:val="00A82B0A"/>
    <w:rsid w:val="00A8338C"/>
    <w:rsid w:val="00A8356C"/>
    <w:rsid w:val="00A83B8D"/>
    <w:rsid w:val="00A83E2B"/>
    <w:rsid w:val="00A83E55"/>
    <w:rsid w:val="00A84C61"/>
    <w:rsid w:val="00A84C64"/>
    <w:rsid w:val="00A8557A"/>
    <w:rsid w:val="00A8604F"/>
    <w:rsid w:val="00A860E6"/>
    <w:rsid w:val="00A8620B"/>
    <w:rsid w:val="00A8749C"/>
    <w:rsid w:val="00A87BAF"/>
    <w:rsid w:val="00A87E4E"/>
    <w:rsid w:val="00A87E5B"/>
    <w:rsid w:val="00A87F73"/>
    <w:rsid w:val="00A906F5"/>
    <w:rsid w:val="00A90775"/>
    <w:rsid w:val="00A91372"/>
    <w:rsid w:val="00A91982"/>
    <w:rsid w:val="00A91C1C"/>
    <w:rsid w:val="00A91CEE"/>
    <w:rsid w:val="00A924AA"/>
    <w:rsid w:val="00A9277E"/>
    <w:rsid w:val="00A92A20"/>
    <w:rsid w:val="00A931D9"/>
    <w:rsid w:val="00A93397"/>
    <w:rsid w:val="00A9371F"/>
    <w:rsid w:val="00A93963"/>
    <w:rsid w:val="00A93971"/>
    <w:rsid w:val="00A93973"/>
    <w:rsid w:val="00A94129"/>
    <w:rsid w:val="00A9473A"/>
    <w:rsid w:val="00A94841"/>
    <w:rsid w:val="00A94B89"/>
    <w:rsid w:val="00A95547"/>
    <w:rsid w:val="00A95AC8"/>
    <w:rsid w:val="00A95C88"/>
    <w:rsid w:val="00A95F95"/>
    <w:rsid w:val="00A96DFD"/>
    <w:rsid w:val="00A9753A"/>
    <w:rsid w:val="00A979F2"/>
    <w:rsid w:val="00AA02EE"/>
    <w:rsid w:val="00AA0304"/>
    <w:rsid w:val="00AA07A2"/>
    <w:rsid w:val="00AA0DD3"/>
    <w:rsid w:val="00AA18A6"/>
    <w:rsid w:val="00AA1977"/>
    <w:rsid w:val="00AA1A9A"/>
    <w:rsid w:val="00AA1C16"/>
    <w:rsid w:val="00AA1D8B"/>
    <w:rsid w:val="00AA2094"/>
    <w:rsid w:val="00AA2351"/>
    <w:rsid w:val="00AA2C49"/>
    <w:rsid w:val="00AA310F"/>
    <w:rsid w:val="00AA332D"/>
    <w:rsid w:val="00AA34CB"/>
    <w:rsid w:val="00AA3647"/>
    <w:rsid w:val="00AA3C80"/>
    <w:rsid w:val="00AA4790"/>
    <w:rsid w:val="00AA4913"/>
    <w:rsid w:val="00AA4A42"/>
    <w:rsid w:val="00AA4B03"/>
    <w:rsid w:val="00AA4E7B"/>
    <w:rsid w:val="00AA51E3"/>
    <w:rsid w:val="00AA580A"/>
    <w:rsid w:val="00AA5813"/>
    <w:rsid w:val="00AA594B"/>
    <w:rsid w:val="00AA59ED"/>
    <w:rsid w:val="00AA5EEF"/>
    <w:rsid w:val="00AA64B6"/>
    <w:rsid w:val="00AA6BF8"/>
    <w:rsid w:val="00AA6EA6"/>
    <w:rsid w:val="00AA7020"/>
    <w:rsid w:val="00AB012D"/>
    <w:rsid w:val="00AB050C"/>
    <w:rsid w:val="00AB0BAB"/>
    <w:rsid w:val="00AB0FD3"/>
    <w:rsid w:val="00AB14F3"/>
    <w:rsid w:val="00AB1791"/>
    <w:rsid w:val="00AB18D1"/>
    <w:rsid w:val="00AB2165"/>
    <w:rsid w:val="00AB2208"/>
    <w:rsid w:val="00AB2CA8"/>
    <w:rsid w:val="00AB3C85"/>
    <w:rsid w:val="00AB3FBA"/>
    <w:rsid w:val="00AB41B6"/>
    <w:rsid w:val="00AB478D"/>
    <w:rsid w:val="00AB47A5"/>
    <w:rsid w:val="00AB4F27"/>
    <w:rsid w:val="00AB5249"/>
    <w:rsid w:val="00AB5392"/>
    <w:rsid w:val="00AB559B"/>
    <w:rsid w:val="00AB55BD"/>
    <w:rsid w:val="00AB5D4C"/>
    <w:rsid w:val="00AB5D9E"/>
    <w:rsid w:val="00AB68DB"/>
    <w:rsid w:val="00AB7602"/>
    <w:rsid w:val="00AB7989"/>
    <w:rsid w:val="00AB7AA3"/>
    <w:rsid w:val="00AB7BE5"/>
    <w:rsid w:val="00AC00D4"/>
    <w:rsid w:val="00AC034C"/>
    <w:rsid w:val="00AC09B0"/>
    <w:rsid w:val="00AC0A81"/>
    <w:rsid w:val="00AC0F73"/>
    <w:rsid w:val="00AC25B9"/>
    <w:rsid w:val="00AC29AD"/>
    <w:rsid w:val="00AC2A4E"/>
    <w:rsid w:val="00AC2FF3"/>
    <w:rsid w:val="00AC3457"/>
    <w:rsid w:val="00AC36DE"/>
    <w:rsid w:val="00AC3C5F"/>
    <w:rsid w:val="00AC43B8"/>
    <w:rsid w:val="00AC54E4"/>
    <w:rsid w:val="00AC5532"/>
    <w:rsid w:val="00AC5ABA"/>
    <w:rsid w:val="00AC5BC4"/>
    <w:rsid w:val="00AC6AC7"/>
    <w:rsid w:val="00AC6C26"/>
    <w:rsid w:val="00AD02F2"/>
    <w:rsid w:val="00AD0937"/>
    <w:rsid w:val="00AD0A2C"/>
    <w:rsid w:val="00AD0E95"/>
    <w:rsid w:val="00AD184B"/>
    <w:rsid w:val="00AD1DC5"/>
    <w:rsid w:val="00AD1FC7"/>
    <w:rsid w:val="00AD24E3"/>
    <w:rsid w:val="00AD24F2"/>
    <w:rsid w:val="00AD2A80"/>
    <w:rsid w:val="00AD2B84"/>
    <w:rsid w:val="00AD34CF"/>
    <w:rsid w:val="00AD3503"/>
    <w:rsid w:val="00AD3A1C"/>
    <w:rsid w:val="00AD41DC"/>
    <w:rsid w:val="00AD4512"/>
    <w:rsid w:val="00AD4E11"/>
    <w:rsid w:val="00AD5069"/>
    <w:rsid w:val="00AD53C9"/>
    <w:rsid w:val="00AD55C7"/>
    <w:rsid w:val="00AD57B7"/>
    <w:rsid w:val="00AD5C30"/>
    <w:rsid w:val="00AD5E3F"/>
    <w:rsid w:val="00AD6AA8"/>
    <w:rsid w:val="00AD7156"/>
    <w:rsid w:val="00AD79B7"/>
    <w:rsid w:val="00AE0374"/>
    <w:rsid w:val="00AE047D"/>
    <w:rsid w:val="00AE065A"/>
    <w:rsid w:val="00AE07F2"/>
    <w:rsid w:val="00AE0822"/>
    <w:rsid w:val="00AE08EA"/>
    <w:rsid w:val="00AE0D50"/>
    <w:rsid w:val="00AE13E8"/>
    <w:rsid w:val="00AE156A"/>
    <w:rsid w:val="00AE1642"/>
    <w:rsid w:val="00AE1695"/>
    <w:rsid w:val="00AE17AC"/>
    <w:rsid w:val="00AE1F23"/>
    <w:rsid w:val="00AE1FA4"/>
    <w:rsid w:val="00AE243C"/>
    <w:rsid w:val="00AE2876"/>
    <w:rsid w:val="00AE2C51"/>
    <w:rsid w:val="00AE2D0B"/>
    <w:rsid w:val="00AE35B9"/>
    <w:rsid w:val="00AE38DD"/>
    <w:rsid w:val="00AE3946"/>
    <w:rsid w:val="00AE3E75"/>
    <w:rsid w:val="00AE471E"/>
    <w:rsid w:val="00AE4B63"/>
    <w:rsid w:val="00AE5AA1"/>
    <w:rsid w:val="00AE606B"/>
    <w:rsid w:val="00AE60DA"/>
    <w:rsid w:val="00AE700B"/>
    <w:rsid w:val="00AE70F6"/>
    <w:rsid w:val="00AE7584"/>
    <w:rsid w:val="00AF081F"/>
    <w:rsid w:val="00AF0D27"/>
    <w:rsid w:val="00AF2064"/>
    <w:rsid w:val="00AF2450"/>
    <w:rsid w:val="00AF2BF1"/>
    <w:rsid w:val="00AF3800"/>
    <w:rsid w:val="00AF3B4B"/>
    <w:rsid w:val="00AF43A2"/>
    <w:rsid w:val="00AF4888"/>
    <w:rsid w:val="00AF4CC8"/>
    <w:rsid w:val="00AF4D3D"/>
    <w:rsid w:val="00AF5119"/>
    <w:rsid w:val="00AF51C0"/>
    <w:rsid w:val="00AF5BC1"/>
    <w:rsid w:val="00AF5DDC"/>
    <w:rsid w:val="00AF5E24"/>
    <w:rsid w:val="00AF60A4"/>
    <w:rsid w:val="00AF6658"/>
    <w:rsid w:val="00AF6D3E"/>
    <w:rsid w:val="00AF71E6"/>
    <w:rsid w:val="00AF72A4"/>
    <w:rsid w:val="00B007E4"/>
    <w:rsid w:val="00B00AA5"/>
    <w:rsid w:val="00B00AAA"/>
    <w:rsid w:val="00B01BB3"/>
    <w:rsid w:val="00B01C0A"/>
    <w:rsid w:val="00B01DE9"/>
    <w:rsid w:val="00B0207A"/>
    <w:rsid w:val="00B02222"/>
    <w:rsid w:val="00B02777"/>
    <w:rsid w:val="00B02D07"/>
    <w:rsid w:val="00B02DB5"/>
    <w:rsid w:val="00B03146"/>
    <w:rsid w:val="00B0352B"/>
    <w:rsid w:val="00B035E1"/>
    <w:rsid w:val="00B03603"/>
    <w:rsid w:val="00B03751"/>
    <w:rsid w:val="00B038AA"/>
    <w:rsid w:val="00B04B60"/>
    <w:rsid w:val="00B050ED"/>
    <w:rsid w:val="00B0510D"/>
    <w:rsid w:val="00B052A9"/>
    <w:rsid w:val="00B05499"/>
    <w:rsid w:val="00B0583A"/>
    <w:rsid w:val="00B05991"/>
    <w:rsid w:val="00B059A0"/>
    <w:rsid w:val="00B05BC2"/>
    <w:rsid w:val="00B06019"/>
    <w:rsid w:val="00B06D95"/>
    <w:rsid w:val="00B07EE8"/>
    <w:rsid w:val="00B1027B"/>
    <w:rsid w:val="00B10489"/>
    <w:rsid w:val="00B104E1"/>
    <w:rsid w:val="00B1082F"/>
    <w:rsid w:val="00B10F92"/>
    <w:rsid w:val="00B112F4"/>
    <w:rsid w:val="00B1150B"/>
    <w:rsid w:val="00B117E4"/>
    <w:rsid w:val="00B11AF4"/>
    <w:rsid w:val="00B11EF0"/>
    <w:rsid w:val="00B1200C"/>
    <w:rsid w:val="00B12376"/>
    <w:rsid w:val="00B12486"/>
    <w:rsid w:val="00B1249C"/>
    <w:rsid w:val="00B12761"/>
    <w:rsid w:val="00B129BE"/>
    <w:rsid w:val="00B12EC1"/>
    <w:rsid w:val="00B12F83"/>
    <w:rsid w:val="00B134FB"/>
    <w:rsid w:val="00B13CB0"/>
    <w:rsid w:val="00B142FC"/>
    <w:rsid w:val="00B145EB"/>
    <w:rsid w:val="00B14653"/>
    <w:rsid w:val="00B151D6"/>
    <w:rsid w:val="00B152FC"/>
    <w:rsid w:val="00B157FF"/>
    <w:rsid w:val="00B15804"/>
    <w:rsid w:val="00B15F64"/>
    <w:rsid w:val="00B17434"/>
    <w:rsid w:val="00B179E2"/>
    <w:rsid w:val="00B17FAE"/>
    <w:rsid w:val="00B20685"/>
    <w:rsid w:val="00B209B5"/>
    <w:rsid w:val="00B20E4D"/>
    <w:rsid w:val="00B210D6"/>
    <w:rsid w:val="00B212B2"/>
    <w:rsid w:val="00B21367"/>
    <w:rsid w:val="00B21611"/>
    <w:rsid w:val="00B2171B"/>
    <w:rsid w:val="00B21D3C"/>
    <w:rsid w:val="00B221FF"/>
    <w:rsid w:val="00B22B78"/>
    <w:rsid w:val="00B22D3E"/>
    <w:rsid w:val="00B23FD6"/>
    <w:rsid w:val="00B2447C"/>
    <w:rsid w:val="00B2469C"/>
    <w:rsid w:val="00B25254"/>
    <w:rsid w:val="00B25442"/>
    <w:rsid w:val="00B25C58"/>
    <w:rsid w:val="00B26294"/>
    <w:rsid w:val="00B26B8B"/>
    <w:rsid w:val="00B27071"/>
    <w:rsid w:val="00B27103"/>
    <w:rsid w:val="00B27488"/>
    <w:rsid w:val="00B27768"/>
    <w:rsid w:val="00B27F9C"/>
    <w:rsid w:val="00B30418"/>
    <w:rsid w:val="00B308A7"/>
    <w:rsid w:val="00B31151"/>
    <w:rsid w:val="00B32288"/>
    <w:rsid w:val="00B323BA"/>
    <w:rsid w:val="00B32ACE"/>
    <w:rsid w:val="00B3310F"/>
    <w:rsid w:val="00B331AC"/>
    <w:rsid w:val="00B331F7"/>
    <w:rsid w:val="00B332CE"/>
    <w:rsid w:val="00B333F2"/>
    <w:rsid w:val="00B33E36"/>
    <w:rsid w:val="00B33E9C"/>
    <w:rsid w:val="00B33EED"/>
    <w:rsid w:val="00B34CF1"/>
    <w:rsid w:val="00B35059"/>
    <w:rsid w:val="00B351B7"/>
    <w:rsid w:val="00B3528A"/>
    <w:rsid w:val="00B355AE"/>
    <w:rsid w:val="00B3562B"/>
    <w:rsid w:val="00B35C8D"/>
    <w:rsid w:val="00B35D93"/>
    <w:rsid w:val="00B360DF"/>
    <w:rsid w:val="00B36C43"/>
    <w:rsid w:val="00B36EAD"/>
    <w:rsid w:val="00B36F54"/>
    <w:rsid w:val="00B371F6"/>
    <w:rsid w:val="00B37473"/>
    <w:rsid w:val="00B40299"/>
    <w:rsid w:val="00B40C3F"/>
    <w:rsid w:val="00B40DF6"/>
    <w:rsid w:val="00B41188"/>
    <w:rsid w:val="00B41814"/>
    <w:rsid w:val="00B41817"/>
    <w:rsid w:val="00B41CDF"/>
    <w:rsid w:val="00B41E8B"/>
    <w:rsid w:val="00B4256E"/>
    <w:rsid w:val="00B42A18"/>
    <w:rsid w:val="00B42A86"/>
    <w:rsid w:val="00B4413B"/>
    <w:rsid w:val="00B444C2"/>
    <w:rsid w:val="00B445BC"/>
    <w:rsid w:val="00B44D36"/>
    <w:rsid w:val="00B457D2"/>
    <w:rsid w:val="00B45BC7"/>
    <w:rsid w:val="00B4667F"/>
    <w:rsid w:val="00B4718D"/>
    <w:rsid w:val="00B47F13"/>
    <w:rsid w:val="00B50246"/>
    <w:rsid w:val="00B5032F"/>
    <w:rsid w:val="00B5066D"/>
    <w:rsid w:val="00B508A9"/>
    <w:rsid w:val="00B50A6B"/>
    <w:rsid w:val="00B50D0B"/>
    <w:rsid w:val="00B510A2"/>
    <w:rsid w:val="00B51587"/>
    <w:rsid w:val="00B51670"/>
    <w:rsid w:val="00B52037"/>
    <w:rsid w:val="00B526AB"/>
    <w:rsid w:val="00B5288A"/>
    <w:rsid w:val="00B529DA"/>
    <w:rsid w:val="00B53158"/>
    <w:rsid w:val="00B53234"/>
    <w:rsid w:val="00B533CE"/>
    <w:rsid w:val="00B5386A"/>
    <w:rsid w:val="00B53CC1"/>
    <w:rsid w:val="00B54A12"/>
    <w:rsid w:val="00B54F4D"/>
    <w:rsid w:val="00B550C7"/>
    <w:rsid w:val="00B556E4"/>
    <w:rsid w:val="00B557A6"/>
    <w:rsid w:val="00B55EAA"/>
    <w:rsid w:val="00B564B6"/>
    <w:rsid w:val="00B56A62"/>
    <w:rsid w:val="00B5773A"/>
    <w:rsid w:val="00B57BE2"/>
    <w:rsid w:val="00B57DB9"/>
    <w:rsid w:val="00B60345"/>
    <w:rsid w:val="00B604EB"/>
    <w:rsid w:val="00B60504"/>
    <w:rsid w:val="00B607FD"/>
    <w:rsid w:val="00B62831"/>
    <w:rsid w:val="00B62D97"/>
    <w:rsid w:val="00B632EB"/>
    <w:rsid w:val="00B63519"/>
    <w:rsid w:val="00B63601"/>
    <w:rsid w:val="00B63B0F"/>
    <w:rsid w:val="00B63C41"/>
    <w:rsid w:val="00B64275"/>
    <w:rsid w:val="00B6504C"/>
    <w:rsid w:val="00B65134"/>
    <w:rsid w:val="00B65B03"/>
    <w:rsid w:val="00B66EF5"/>
    <w:rsid w:val="00B6720E"/>
    <w:rsid w:val="00B700B9"/>
    <w:rsid w:val="00B70314"/>
    <w:rsid w:val="00B70EB3"/>
    <w:rsid w:val="00B71920"/>
    <w:rsid w:val="00B71BB7"/>
    <w:rsid w:val="00B71BC3"/>
    <w:rsid w:val="00B71E34"/>
    <w:rsid w:val="00B71F4B"/>
    <w:rsid w:val="00B71F6F"/>
    <w:rsid w:val="00B726D9"/>
    <w:rsid w:val="00B72947"/>
    <w:rsid w:val="00B72D32"/>
    <w:rsid w:val="00B741AE"/>
    <w:rsid w:val="00B757A0"/>
    <w:rsid w:val="00B75969"/>
    <w:rsid w:val="00B7599D"/>
    <w:rsid w:val="00B759BF"/>
    <w:rsid w:val="00B763B8"/>
    <w:rsid w:val="00B77079"/>
    <w:rsid w:val="00B771D4"/>
    <w:rsid w:val="00B776BD"/>
    <w:rsid w:val="00B778C1"/>
    <w:rsid w:val="00B77AD9"/>
    <w:rsid w:val="00B77C28"/>
    <w:rsid w:val="00B81942"/>
    <w:rsid w:val="00B81F9E"/>
    <w:rsid w:val="00B822F5"/>
    <w:rsid w:val="00B824E5"/>
    <w:rsid w:val="00B82843"/>
    <w:rsid w:val="00B82A3B"/>
    <w:rsid w:val="00B82ACC"/>
    <w:rsid w:val="00B82C7A"/>
    <w:rsid w:val="00B833C5"/>
    <w:rsid w:val="00B83FA2"/>
    <w:rsid w:val="00B840C5"/>
    <w:rsid w:val="00B8438E"/>
    <w:rsid w:val="00B847FC"/>
    <w:rsid w:val="00B84A3A"/>
    <w:rsid w:val="00B853BB"/>
    <w:rsid w:val="00B854EA"/>
    <w:rsid w:val="00B85D38"/>
    <w:rsid w:val="00B8631B"/>
    <w:rsid w:val="00B86F32"/>
    <w:rsid w:val="00B87881"/>
    <w:rsid w:val="00B912F0"/>
    <w:rsid w:val="00B9132F"/>
    <w:rsid w:val="00B914ED"/>
    <w:rsid w:val="00B91D3D"/>
    <w:rsid w:val="00B92029"/>
    <w:rsid w:val="00B92156"/>
    <w:rsid w:val="00B92B56"/>
    <w:rsid w:val="00B93417"/>
    <w:rsid w:val="00B94161"/>
    <w:rsid w:val="00B94217"/>
    <w:rsid w:val="00B94CDE"/>
    <w:rsid w:val="00B94EFB"/>
    <w:rsid w:val="00B96097"/>
    <w:rsid w:val="00B9646C"/>
    <w:rsid w:val="00B96695"/>
    <w:rsid w:val="00B96716"/>
    <w:rsid w:val="00B968F3"/>
    <w:rsid w:val="00B9691A"/>
    <w:rsid w:val="00B97355"/>
    <w:rsid w:val="00B9763F"/>
    <w:rsid w:val="00B97AEB"/>
    <w:rsid w:val="00B97CD2"/>
    <w:rsid w:val="00B97E10"/>
    <w:rsid w:val="00BA0826"/>
    <w:rsid w:val="00BA156E"/>
    <w:rsid w:val="00BA1AE6"/>
    <w:rsid w:val="00BA245D"/>
    <w:rsid w:val="00BA2740"/>
    <w:rsid w:val="00BA2E4A"/>
    <w:rsid w:val="00BA3013"/>
    <w:rsid w:val="00BA3646"/>
    <w:rsid w:val="00BA490F"/>
    <w:rsid w:val="00BA4CFE"/>
    <w:rsid w:val="00BA4D79"/>
    <w:rsid w:val="00BA4EF0"/>
    <w:rsid w:val="00BA62F9"/>
    <w:rsid w:val="00BA6B91"/>
    <w:rsid w:val="00BA6DFC"/>
    <w:rsid w:val="00BA71C2"/>
    <w:rsid w:val="00BA735F"/>
    <w:rsid w:val="00BA7451"/>
    <w:rsid w:val="00BA78AD"/>
    <w:rsid w:val="00BB1FD0"/>
    <w:rsid w:val="00BB21B3"/>
    <w:rsid w:val="00BB226A"/>
    <w:rsid w:val="00BB226C"/>
    <w:rsid w:val="00BB2C62"/>
    <w:rsid w:val="00BB2E0A"/>
    <w:rsid w:val="00BB31FA"/>
    <w:rsid w:val="00BB32DA"/>
    <w:rsid w:val="00BB349D"/>
    <w:rsid w:val="00BB369E"/>
    <w:rsid w:val="00BB3844"/>
    <w:rsid w:val="00BB411E"/>
    <w:rsid w:val="00BB55D1"/>
    <w:rsid w:val="00BB5748"/>
    <w:rsid w:val="00BB5A1F"/>
    <w:rsid w:val="00BB5B78"/>
    <w:rsid w:val="00BB5CF7"/>
    <w:rsid w:val="00BB5D8E"/>
    <w:rsid w:val="00BB616F"/>
    <w:rsid w:val="00BB666F"/>
    <w:rsid w:val="00BB6A21"/>
    <w:rsid w:val="00BB6EE1"/>
    <w:rsid w:val="00BB71B5"/>
    <w:rsid w:val="00BB787E"/>
    <w:rsid w:val="00BC00FF"/>
    <w:rsid w:val="00BC020D"/>
    <w:rsid w:val="00BC02D2"/>
    <w:rsid w:val="00BC0876"/>
    <w:rsid w:val="00BC0959"/>
    <w:rsid w:val="00BC10FC"/>
    <w:rsid w:val="00BC1AEB"/>
    <w:rsid w:val="00BC1C64"/>
    <w:rsid w:val="00BC1F63"/>
    <w:rsid w:val="00BC22C0"/>
    <w:rsid w:val="00BC290E"/>
    <w:rsid w:val="00BC2F38"/>
    <w:rsid w:val="00BC3AF8"/>
    <w:rsid w:val="00BC40F3"/>
    <w:rsid w:val="00BC4174"/>
    <w:rsid w:val="00BC4244"/>
    <w:rsid w:val="00BC4B19"/>
    <w:rsid w:val="00BC507D"/>
    <w:rsid w:val="00BC5132"/>
    <w:rsid w:val="00BC560D"/>
    <w:rsid w:val="00BC580A"/>
    <w:rsid w:val="00BC6196"/>
    <w:rsid w:val="00BC6E48"/>
    <w:rsid w:val="00BC76CA"/>
    <w:rsid w:val="00BC78E1"/>
    <w:rsid w:val="00BC7D50"/>
    <w:rsid w:val="00BC7DDD"/>
    <w:rsid w:val="00BD060B"/>
    <w:rsid w:val="00BD0726"/>
    <w:rsid w:val="00BD073C"/>
    <w:rsid w:val="00BD09A3"/>
    <w:rsid w:val="00BD0B15"/>
    <w:rsid w:val="00BD0F8A"/>
    <w:rsid w:val="00BD12F4"/>
    <w:rsid w:val="00BD1646"/>
    <w:rsid w:val="00BD2035"/>
    <w:rsid w:val="00BD2170"/>
    <w:rsid w:val="00BD264A"/>
    <w:rsid w:val="00BD2924"/>
    <w:rsid w:val="00BD2C76"/>
    <w:rsid w:val="00BD2C95"/>
    <w:rsid w:val="00BD2E54"/>
    <w:rsid w:val="00BD3117"/>
    <w:rsid w:val="00BD34F7"/>
    <w:rsid w:val="00BD3781"/>
    <w:rsid w:val="00BD3B1B"/>
    <w:rsid w:val="00BD3EC2"/>
    <w:rsid w:val="00BD3FFD"/>
    <w:rsid w:val="00BD40C4"/>
    <w:rsid w:val="00BD458B"/>
    <w:rsid w:val="00BD4EC0"/>
    <w:rsid w:val="00BD5126"/>
    <w:rsid w:val="00BD57DC"/>
    <w:rsid w:val="00BD637E"/>
    <w:rsid w:val="00BD6DF2"/>
    <w:rsid w:val="00BD6FFC"/>
    <w:rsid w:val="00BD7455"/>
    <w:rsid w:val="00BD7583"/>
    <w:rsid w:val="00BD75C0"/>
    <w:rsid w:val="00BE00EE"/>
    <w:rsid w:val="00BE0169"/>
    <w:rsid w:val="00BE0788"/>
    <w:rsid w:val="00BE0B0C"/>
    <w:rsid w:val="00BE0B2F"/>
    <w:rsid w:val="00BE0D32"/>
    <w:rsid w:val="00BE13AA"/>
    <w:rsid w:val="00BE1519"/>
    <w:rsid w:val="00BE1BA0"/>
    <w:rsid w:val="00BE1F5A"/>
    <w:rsid w:val="00BE211C"/>
    <w:rsid w:val="00BE2A61"/>
    <w:rsid w:val="00BE3079"/>
    <w:rsid w:val="00BE401D"/>
    <w:rsid w:val="00BE404B"/>
    <w:rsid w:val="00BE5076"/>
    <w:rsid w:val="00BE55B0"/>
    <w:rsid w:val="00BE5B9D"/>
    <w:rsid w:val="00BE77C8"/>
    <w:rsid w:val="00BE7CFD"/>
    <w:rsid w:val="00BF02F5"/>
    <w:rsid w:val="00BF03DA"/>
    <w:rsid w:val="00BF080A"/>
    <w:rsid w:val="00BF090F"/>
    <w:rsid w:val="00BF0E87"/>
    <w:rsid w:val="00BF196F"/>
    <w:rsid w:val="00BF1D6A"/>
    <w:rsid w:val="00BF22F3"/>
    <w:rsid w:val="00BF2500"/>
    <w:rsid w:val="00BF2CE0"/>
    <w:rsid w:val="00BF337B"/>
    <w:rsid w:val="00BF436C"/>
    <w:rsid w:val="00BF4785"/>
    <w:rsid w:val="00BF5F38"/>
    <w:rsid w:val="00BF69CC"/>
    <w:rsid w:val="00BF6D36"/>
    <w:rsid w:val="00BF710E"/>
    <w:rsid w:val="00BF7604"/>
    <w:rsid w:val="00BF766A"/>
    <w:rsid w:val="00BF7736"/>
    <w:rsid w:val="00C0271A"/>
    <w:rsid w:val="00C02E5F"/>
    <w:rsid w:val="00C03132"/>
    <w:rsid w:val="00C0313C"/>
    <w:rsid w:val="00C03722"/>
    <w:rsid w:val="00C03AC4"/>
    <w:rsid w:val="00C04325"/>
    <w:rsid w:val="00C0439E"/>
    <w:rsid w:val="00C04ECE"/>
    <w:rsid w:val="00C053B3"/>
    <w:rsid w:val="00C058EE"/>
    <w:rsid w:val="00C05961"/>
    <w:rsid w:val="00C05EC0"/>
    <w:rsid w:val="00C0629F"/>
    <w:rsid w:val="00C06796"/>
    <w:rsid w:val="00C06C6B"/>
    <w:rsid w:val="00C075FD"/>
    <w:rsid w:val="00C07827"/>
    <w:rsid w:val="00C07AF8"/>
    <w:rsid w:val="00C11082"/>
    <w:rsid w:val="00C1163E"/>
    <w:rsid w:val="00C11679"/>
    <w:rsid w:val="00C12025"/>
    <w:rsid w:val="00C12733"/>
    <w:rsid w:val="00C127E2"/>
    <w:rsid w:val="00C127F7"/>
    <w:rsid w:val="00C13496"/>
    <w:rsid w:val="00C13DB2"/>
    <w:rsid w:val="00C146E9"/>
    <w:rsid w:val="00C152AB"/>
    <w:rsid w:val="00C1578A"/>
    <w:rsid w:val="00C157C7"/>
    <w:rsid w:val="00C15C42"/>
    <w:rsid w:val="00C164C2"/>
    <w:rsid w:val="00C166C9"/>
    <w:rsid w:val="00C16895"/>
    <w:rsid w:val="00C16B6E"/>
    <w:rsid w:val="00C16C29"/>
    <w:rsid w:val="00C16C36"/>
    <w:rsid w:val="00C16C86"/>
    <w:rsid w:val="00C172E3"/>
    <w:rsid w:val="00C1754E"/>
    <w:rsid w:val="00C17C63"/>
    <w:rsid w:val="00C2022E"/>
    <w:rsid w:val="00C20AA0"/>
    <w:rsid w:val="00C2138E"/>
    <w:rsid w:val="00C2144B"/>
    <w:rsid w:val="00C21608"/>
    <w:rsid w:val="00C21639"/>
    <w:rsid w:val="00C21699"/>
    <w:rsid w:val="00C21B96"/>
    <w:rsid w:val="00C22048"/>
    <w:rsid w:val="00C220E5"/>
    <w:rsid w:val="00C22429"/>
    <w:rsid w:val="00C232DF"/>
    <w:rsid w:val="00C235C9"/>
    <w:rsid w:val="00C23708"/>
    <w:rsid w:val="00C23D0D"/>
    <w:rsid w:val="00C23D37"/>
    <w:rsid w:val="00C23F1D"/>
    <w:rsid w:val="00C24552"/>
    <w:rsid w:val="00C247EF"/>
    <w:rsid w:val="00C2598B"/>
    <w:rsid w:val="00C264B1"/>
    <w:rsid w:val="00C26B50"/>
    <w:rsid w:val="00C27BCE"/>
    <w:rsid w:val="00C309D0"/>
    <w:rsid w:val="00C30F61"/>
    <w:rsid w:val="00C313AF"/>
    <w:rsid w:val="00C31A66"/>
    <w:rsid w:val="00C31ED8"/>
    <w:rsid w:val="00C32082"/>
    <w:rsid w:val="00C327BE"/>
    <w:rsid w:val="00C3297B"/>
    <w:rsid w:val="00C32E01"/>
    <w:rsid w:val="00C33851"/>
    <w:rsid w:val="00C33FF9"/>
    <w:rsid w:val="00C34424"/>
    <w:rsid w:val="00C3491C"/>
    <w:rsid w:val="00C353E1"/>
    <w:rsid w:val="00C353E8"/>
    <w:rsid w:val="00C35643"/>
    <w:rsid w:val="00C367B6"/>
    <w:rsid w:val="00C36CD4"/>
    <w:rsid w:val="00C36D1D"/>
    <w:rsid w:val="00C36E55"/>
    <w:rsid w:val="00C372D0"/>
    <w:rsid w:val="00C37472"/>
    <w:rsid w:val="00C378F1"/>
    <w:rsid w:val="00C37C9F"/>
    <w:rsid w:val="00C408C5"/>
    <w:rsid w:val="00C40955"/>
    <w:rsid w:val="00C40A5C"/>
    <w:rsid w:val="00C40C74"/>
    <w:rsid w:val="00C40CFC"/>
    <w:rsid w:val="00C4174C"/>
    <w:rsid w:val="00C41CBD"/>
    <w:rsid w:val="00C420DE"/>
    <w:rsid w:val="00C4266A"/>
    <w:rsid w:val="00C42A46"/>
    <w:rsid w:val="00C42AB6"/>
    <w:rsid w:val="00C42E30"/>
    <w:rsid w:val="00C43817"/>
    <w:rsid w:val="00C438AF"/>
    <w:rsid w:val="00C439BE"/>
    <w:rsid w:val="00C43B34"/>
    <w:rsid w:val="00C43E75"/>
    <w:rsid w:val="00C440A9"/>
    <w:rsid w:val="00C44208"/>
    <w:rsid w:val="00C44E08"/>
    <w:rsid w:val="00C4502E"/>
    <w:rsid w:val="00C45204"/>
    <w:rsid w:val="00C46A9C"/>
    <w:rsid w:val="00C4705B"/>
    <w:rsid w:val="00C476CE"/>
    <w:rsid w:val="00C500C3"/>
    <w:rsid w:val="00C50286"/>
    <w:rsid w:val="00C5046D"/>
    <w:rsid w:val="00C50E6B"/>
    <w:rsid w:val="00C50E72"/>
    <w:rsid w:val="00C5139A"/>
    <w:rsid w:val="00C513A0"/>
    <w:rsid w:val="00C51657"/>
    <w:rsid w:val="00C518DC"/>
    <w:rsid w:val="00C518F7"/>
    <w:rsid w:val="00C51CBE"/>
    <w:rsid w:val="00C51DAD"/>
    <w:rsid w:val="00C5212E"/>
    <w:rsid w:val="00C52C52"/>
    <w:rsid w:val="00C533C6"/>
    <w:rsid w:val="00C536CB"/>
    <w:rsid w:val="00C53A8E"/>
    <w:rsid w:val="00C53D2E"/>
    <w:rsid w:val="00C54599"/>
    <w:rsid w:val="00C554BA"/>
    <w:rsid w:val="00C55532"/>
    <w:rsid w:val="00C5608F"/>
    <w:rsid w:val="00C56129"/>
    <w:rsid w:val="00C562FE"/>
    <w:rsid w:val="00C56459"/>
    <w:rsid w:val="00C568F9"/>
    <w:rsid w:val="00C56992"/>
    <w:rsid w:val="00C56A7E"/>
    <w:rsid w:val="00C571DD"/>
    <w:rsid w:val="00C57490"/>
    <w:rsid w:val="00C60182"/>
    <w:rsid w:val="00C616BE"/>
    <w:rsid w:val="00C61D95"/>
    <w:rsid w:val="00C62435"/>
    <w:rsid w:val="00C62A67"/>
    <w:rsid w:val="00C6386B"/>
    <w:rsid w:val="00C63AD9"/>
    <w:rsid w:val="00C63D4A"/>
    <w:rsid w:val="00C63FD1"/>
    <w:rsid w:val="00C6498B"/>
    <w:rsid w:val="00C64AD3"/>
    <w:rsid w:val="00C64B7C"/>
    <w:rsid w:val="00C64DAF"/>
    <w:rsid w:val="00C65091"/>
    <w:rsid w:val="00C651B6"/>
    <w:rsid w:val="00C7107D"/>
    <w:rsid w:val="00C71642"/>
    <w:rsid w:val="00C71BF9"/>
    <w:rsid w:val="00C72C7F"/>
    <w:rsid w:val="00C745D6"/>
    <w:rsid w:val="00C749BE"/>
    <w:rsid w:val="00C74EC4"/>
    <w:rsid w:val="00C74FEC"/>
    <w:rsid w:val="00C75187"/>
    <w:rsid w:val="00C75865"/>
    <w:rsid w:val="00C76106"/>
    <w:rsid w:val="00C76127"/>
    <w:rsid w:val="00C7613E"/>
    <w:rsid w:val="00C76813"/>
    <w:rsid w:val="00C76AC5"/>
    <w:rsid w:val="00C76DC7"/>
    <w:rsid w:val="00C7704E"/>
    <w:rsid w:val="00C77113"/>
    <w:rsid w:val="00C7742D"/>
    <w:rsid w:val="00C77A47"/>
    <w:rsid w:val="00C77ACA"/>
    <w:rsid w:val="00C805AF"/>
    <w:rsid w:val="00C80D4F"/>
    <w:rsid w:val="00C80D87"/>
    <w:rsid w:val="00C813A2"/>
    <w:rsid w:val="00C81425"/>
    <w:rsid w:val="00C81754"/>
    <w:rsid w:val="00C81A91"/>
    <w:rsid w:val="00C81CF4"/>
    <w:rsid w:val="00C81D23"/>
    <w:rsid w:val="00C81E4B"/>
    <w:rsid w:val="00C8209C"/>
    <w:rsid w:val="00C82B85"/>
    <w:rsid w:val="00C82EBD"/>
    <w:rsid w:val="00C835F9"/>
    <w:rsid w:val="00C841D3"/>
    <w:rsid w:val="00C842B4"/>
    <w:rsid w:val="00C842DA"/>
    <w:rsid w:val="00C848B6"/>
    <w:rsid w:val="00C849A4"/>
    <w:rsid w:val="00C8512D"/>
    <w:rsid w:val="00C854C7"/>
    <w:rsid w:val="00C85662"/>
    <w:rsid w:val="00C85848"/>
    <w:rsid w:val="00C8597C"/>
    <w:rsid w:val="00C8664C"/>
    <w:rsid w:val="00C86C17"/>
    <w:rsid w:val="00C873E5"/>
    <w:rsid w:val="00C87CC6"/>
    <w:rsid w:val="00C90276"/>
    <w:rsid w:val="00C914DA"/>
    <w:rsid w:val="00C91D92"/>
    <w:rsid w:val="00C922F4"/>
    <w:rsid w:val="00C9365E"/>
    <w:rsid w:val="00C9392A"/>
    <w:rsid w:val="00C93933"/>
    <w:rsid w:val="00C93992"/>
    <w:rsid w:val="00C9460D"/>
    <w:rsid w:val="00C95240"/>
    <w:rsid w:val="00C96A11"/>
    <w:rsid w:val="00C96A45"/>
    <w:rsid w:val="00C96B6C"/>
    <w:rsid w:val="00C9715E"/>
    <w:rsid w:val="00C972DE"/>
    <w:rsid w:val="00CA0372"/>
    <w:rsid w:val="00CA0C12"/>
    <w:rsid w:val="00CA0EFD"/>
    <w:rsid w:val="00CA1029"/>
    <w:rsid w:val="00CA182D"/>
    <w:rsid w:val="00CA212B"/>
    <w:rsid w:val="00CA21C3"/>
    <w:rsid w:val="00CA319D"/>
    <w:rsid w:val="00CA3A06"/>
    <w:rsid w:val="00CA3D41"/>
    <w:rsid w:val="00CA3F52"/>
    <w:rsid w:val="00CA3FF0"/>
    <w:rsid w:val="00CA4414"/>
    <w:rsid w:val="00CA443C"/>
    <w:rsid w:val="00CA48B4"/>
    <w:rsid w:val="00CA4AD5"/>
    <w:rsid w:val="00CA4E30"/>
    <w:rsid w:val="00CA4FA0"/>
    <w:rsid w:val="00CA52ED"/>
    <w:rsid w:val="00CA55A6"/>
    <w:rsid w:val="00CA5EF6"/>
    <w:rsid w:val="00CA6256"/>
    <w:rsid w:val="00CA64B8"/>
    <w:rsid w:val="00CA65F0"/>
    <w:rsid w:val="00CA65F9"/>
    <w:rsid w:val="00CA6B68"/>
    <w:rsid w:val="00CA7053"/>
    <w:rsid w:val="00CA71D5"/>
    <w:rsid w:val="00CA7553"/>
    <w:rsid w:val="00CA77D3"/>
    <w:rsid w:val="00CB0323"/>
    <w:rsid w:val="00CB14A7"/>
    <w:rsid w:val="00CB17D1"/>
    <w:rsid w:val="00CB1B0C"/>
    <w:rsid w:val="00CB2288"/>
    <w:rsid w:val="00CB25D4"/>
    <w:rsid w:val="00CB2753"/>
    <w:rsid w:val="00CB290C"/>
    <w:rsid w:val="00CB2FDA"/>
    <w:rsid w:val="00CB31C7"/>
    <w:rsid w:val="00CB3B6A"/>
    <w:rsid w:val="00CB4467"/>
    <w:rsid w:val="00CB47D9"/>
    <w:rsid w:val="00CB48A3"/>
    <w:rsid w:val="00CB4AAC"/>
    <w:rsid w:val="00CB4B3D"/>
    <w:rsid w:val="00CB4BA3"/>
    <w:rsid w:val="00CB4BD5"/>
    <w:rsid w:val="00CB4BF1"/>
    <w:rsid w:val="00CB51DF"/>
    <w:rsid w:val="00CB57BD"/>
    <w:rsid w:val="00CB60E7"/>
    <w:rsid w:val="00CB6BAA"/>
    <w:rsid w:val="00CB7471"/>
    <w:rsid w:val="00CC007B"/>
    <w:rsid w:val="00CC0706"/>
    <w:rsid w:val="00CC08EC"/>
    <w:rsid w:val="00CC0C0F"/>
    <w:rsid w:val="00CC0D15"/>
    <w:rsid w:val="00CC0DD1"/>
    <w:rsid w:val="00CC1171"/>
    <w:rsid w:val="00CC2389"/>
    <w:rsid w:val="00CC246F"/>
    <w:rsid w:val="00CC2744"/>
    <w:rsid w:val="00CC2754"/>
    <w:rsid w:val="00CC2AB8"/>
    <w:rsid w:val="00CC324D"/>
    <w:rsid w:val="00CC378B"/>
    <w:rsid w:val="00CC3F7B"/>
    <w:rsid w:val="00CC4154"/>
    <w:rsid w:val="00CC4DA3"/>
    <w:rsid w:val="00CC51FF"/>
    <w:rsid w:val="00CC5DD1"/>
    <w:rsid w:val="00CC6377"/>
    <w:rsid w:val="00CC6652"/>
    <w:rsid w:val="00CC70C3"/>
    <w:rsid w:val="00CC7539"/>
    <w:rsid w:val="00CC7A88"/>
    <w:rsid w:val="00CC7D1A"/>
    <w:rsid w:val="00CD0187"/>
    <w:rsid w:val="00CD0A2B"/>
    <w:rsid w:val="00CD0AAE"/>
    <w:rsid w:val="00CD0EAA"/>
    <w:rsid w:val="00CD1115"/>
    <w:rsid w:val="00CD13BC"/>
    <w:rsid w:val="00CD1A4E"/>
    <w:rsid w:val="00CD1EA6"/>
    <w:rsid w:val="00CD2396"/>
    <w:rsid w:val="00CD2547"/>
    <w:rsid w:val="00CD2B5B"/>
    <w:rsid w:val="00CD3214"/>
    <w:rsid w:val="00CD3FAE"/>
    <w:rsid w:val="00CD416C"/>
    <w:rsid w:val="00CD461A"/>
    <w:rsid w:val="00CD4BB4"/>
    <w:rsid w:val="00CD5048"/>
    <w:rsid w:val="00CD5081"/>
    <w:rsid w:val="00CD5250"/>
    <w:rsid w:val="00CD6928"/>
    <w:rsid w:val="00CD6D6D"/>
    <w:rsid w:val="00CE005F"/>
    <w:rsid w:val="00CE052A"/>
    <w:rsid w:val="00CE079E"/>
    <w:rsid w:val="00CE16FD"/>
    <w:rsid w:val="00CE1E4C"/>
    <w:rsid w:val="00CE23A2"/>
    <w:rsid w:val="00CE29B8"/>
    <w:rsid w:val="00CE2DED"/>
    <w:rsid w:val="00CE3410"/>
    <w:rsid w:val="00CE4405"/>
    <w:rsid w:val="00CE49D2"/>
    <w:rsid w:val="00CE4ACF"/>
    <w:rsid w:val="00CE510D"/>
    <w:rsid w:val="00CE54E6"/>
    <w:rsid w:val="00CE5C78"/>
    <w:rsid w:val="00CE6246"/>
    <w:rsid w:val="00CE6E06"/>
    <w:rsid w:val="00CE6E75"/>
    <w:rsid w:val="00CE706A"/>
    <w:rsid w:val="00CE70F8"/>
    <w:rsid w:val="00CE7100"/>
    <w:rsid w:val="00CE7508"/>
    <w:rsid w:val="00CE7C69"/>
    <w:rsid w:val="00CE7E22"/>
    <w:rsid w:val="00CF08A9"/>
    <w:rsid w:val="00CF0AE1"/>
    <w:rsid w:val="00CF0DA7"/>
    <w:rsid w:val="00CF1174"/>
    <w:rsid w:val="00CF1441"/>
    <w:rsid w:val="00CF20F9"/>
    <w:rsid w:val="00CF2444"/>
    <w:rsid w:val="00CF24D2"/>
    <w:rsid w:val="00CF2ACD"/>
    <w:rsid w:val="00CF3CD6"/>
    <w:rsid w:val="00CF4627"/>
    <w:rsid w:val="00CF4B82"/>
    <w:rsid w:val="00CF4E60"/>
    <w:rsid w:val="00CF52DA"/>
    <w:rsid w:val="00CF52ED"/>
    <w:rsid w:val="00CF5464"/>
    <w:rsid w:val="00CF56A5"/>
    <w:rsid w:val="00CF5A52"/>
    <w:rsid w:val="00CF5F38"/>
    <w:rsid w:val="00CF70CE"/>
    <w:rsid w:val="00CF7360"/>
    <w:rsid w:val="00CF7534"/>
    <w:rsid w:val="00D00165"/>
    <w:rsid w:val="00D006ED"/>
    <w:rsid w:val="00D008C9"/>
    <w:rsid w:val="00D0098F"/>
    <w:rsid w:val="00D00AAE"/>
    <w:rsid w:val="00D00CCA"/>
    <w:rsid w:val="00D00DFA"/>
    <w:rsid w:val="00D01302"/>
    <w:rsid w:val="00D019E8"/>
    <w:rsid w:val="00D0230C"/>
    <w:rsid w:val="00D02522"/>
    <w:rsid w:val="00D02523"/>
    <w:rsid w:val="00D029C8"/>
    <w:rsid w:val="00D02D21"/>
    <w:rsid w:val="00D02DDE"/>
    <w:rsid w:val="00D03A5A"/>
    <w:rsid w:val="00D03B3E"/>
    <w:rsid w:val="00D03C08"/>
    <w:rsid w:val="00D03E7E"/>
    <w:rsid w:val="00D0463C"/>
    <w:rsid w:val="00D047EB"/>
    <w:rsid w:val="00D04A9F"/>
    <w:rsid w:val="00D04B0B"/>
    <w:rsid w:val="00D04BC9"/>
    <w:rsid w:val="00D05103"/>
    <w:rsid w:val="00D052B4"/>
    <w:rsid w:val="00D05F22"/>
    <w:rsid w:val="00D063F3"/>
    <w:rsid w:val="00D06A99"/>
    <w:rsid w:val="00D06B1F"/>
    <w:rsid w:val="00D06D33"/>
    <w:rsid w:val="00D06E2E"/>
    <w:rsid w:val="00D07362"/>
    <w:rsid w:val="00D073D1"/>
    <w:rsid w:val="00D0774C"/>
    <w:rsid w:val="00D07AC8"/>
    <w:rsid w:val="00D07F88"/>
    <w:rsid w:val="00D100B7"/>
    <w:rsid w:val="00D11034"/>
    <w:rsid w:val="00D1152A"/>
    <w:rsid w:val="00D1178D"/>
    <w:rsid w:val="00D11F39"/>
    <w:rsid w:val="00D1244D"/>
    <w:rsid w:val="00D137F0"/>
    <w:rsid w:val="00D13D2D"/>
    <w:rsid w:val="00D14362"/>
    <w:rsid w:val="00D146C5"/>
    <w:rsid w:val="00D14728"/>
    <w:rsid w:val="00D14FD4"/>
    <w:rsid w:val="00D1548C"/>
    <w:rsid w:val="00D16B64"/>
    <w:rsid w:val="00D201CB"/>
    <w:rsid w:val="00D2112C"/>
    <w:rsid w:val="00D21318"/>
    <w:rsid w:val="00D2134E"/>
    <w:rsid w:val="00D2163E"/>
    <w:rsid w:val="00D21648"/>
    <w:rsid w:val="00D21757"/>
    <w:rsid w:val="00D21857"/>
    <w:rsid w:val="00D21A57"/>
    <w:rsid w:val="00D21AE0"/>
    <w:rsid w:val="00D21FBF"/>
    <w:rsid w:val="00D22002"/>
    <w:rsid w:val="00D2207A"/>
    <w:rsid w:val="00D22378"/>
    <w:rsid w:val="00D22B74"/>
    <w:rsid w:val="00D22D21"/>
    <w:rsid w:val="00D23A69"/>
    <w:rsid w:val="00D23B4F"/>
    <w:rsid w:val="00D23D18"/>
    <w:rsid w:val="00D242E2"/>
    <w:rsid w:val="00D244DB"/>
    <w:rsid w:val="00D24BB6"/>
    <w:rsid w:val="00D2546A"/>
    <w:rsid w:val="00D25E05"/>
    <w:rsid w:val="00D2607F"/>
    <w:rsid w:val="00D264F6"/>
    <w:rsid w:val="00D2658A"/>
    <w:rsid w:val="00D26662"/>
    <w:rsid w:val="00D26902"/>
    <w:rsid w:val="00D273B1"/>
    <w:rsid w:val="00D273C3"/>
    <w:rsid w:val="00D30355"/>
    <w:rsid w:val="00D310C9"/>
    <w:rsid w:val="00D31DBA"/>
    <w:rsid w:val="00D3282C"/>
    <w:rsid w:val="00D328E1"/>
    <w:rsid w:val="00D32BF9"/>
    <w:rsid w:val="00D33B49"/>
    <w:rsid w:val="00D33F0E"/>
    <w:rsid w:val="00D34222"/>
    <w:rsid w:val="00D34867"/>
    <w:rsid w:val="00D349FB"/>
    <w:rsid w:val="00D34D10"/>
    <w:rsid w:val="00D3577A"/>
    <w:rsid w:val="00D359AC"/>
    <w:rsid w:val="00D35E6D"/>
    <w:rsid w:val="00D35EFA"/>
    <w:rsid w:val="00D368CF"/>
    <w:rsid w:val="00D36925"/>
    <w:rsid w:val="00D3748D"/>
    <w:rsid w:val="00D37708"/>
    <w:rsid w:val="00D37C19"/>
    <w:rsid w:val="00D41018"/>
    <w:rsid w:val="00D412AE"/>
    <w:rsid w:val="00D4189C"/>
    <w:rsid w:val="00D41995"/>
    <w:rsid w:val="00D4237E"/>
    <w:rsid w:val="00D424F2"/>
    <w:rsid w:val="00D42AA7"/>
    <w:rsid w:val="00D4355C"/>
    <w:rsid w:val="00D43720"/>
    <w:rsid w:val="00D4373A"/>
    <w:rsid w:val="00D44DE5"/>
    <w:rsid w:val="00D44F72"/>
    <w:rsid w:val="00D450B4"/>
    <w:rsid w:val="00D45403"/>
    <w:rsid w:val="00D45B48"/>
    <w:rsid w:val="00D45D5A"/>
    <w:rsid w:val="00D463BD"/>
    <w:rsid w:val="00D47130"/>
    <w:rsid w:val="00D47488"/>
    <w:rsid w:val="00D47AAD"/>
    <w:rsid w:val="00D5012F"/>
    <w:rsid w:val="00D50686"/>
    <w:rsid w:val="00D50AB3"/>
    <w:rsid w:val="00D50CF5"/>
    <w:rsid w:val="00D5112E"/>
    <w:rsid w:val="00D5127C"/>
    <w:rsid w:val="00D51621"/>
    <w:rsid w:val="00D51661"/>
    <w:rsid w:val="00D51D57"/>
    <w:rsid w:val="00D52456"/>
    <w:rsid w:val="00D52805"/>
    <w:rsid w:val="00D529A5"/>
    <w:rsid w:val="00D53082"/>
    <w:rsid w:val="00D5308B"/>
    <w:rsid w:val="00D531CB"/>
    <w:rsid w:val="00D533A5"/>
    <w:rsid w:val="00D53C87"/>
    <w:rsid w:val="00D53EEC"/>
    <w:rsid w:val="00D54581"/>
    <w:rsid w:val="00D549F9"/>
    <w:rsid w:val="00D54A62"/>
    <w:rsid w:val="00D54E20"/>
    <w:rsid w:val="00D5518F"/>
    <w:rsid w:val="00D55DE9"/>
    <w:rsid w:val="00D55FB3"/>
    <w:rsid w:val="00D561D4"/>
    <w:rsid w:val="00D5697F"/>
    <w:rsid w:val="00D573AF"/>
    <w:rsid w:val="00D5771E"/>
    <w:rsid w:val="00D57DB7"/>
    <w:rsid w:val="00D6002B"/>
    <w:rsid w:val="00D61675"/>
    <w:rsid w:val="00D616C0"/>
    <w:rsid w:val="00D624E3"/>
    <w:rsid w:val="00D62776"/>
    <w:rsid w:val="00D63C81"/>
    <w:rsid w:val="00D640A4"/>
    <w:rsid w:val="00D65146"/>
    <w:rsid w:val="00D653FE"/>
    <w:rsid w:val="00D65573"/>
    <w:rsid w:val="00D65C5C"/>
    <w:rsid w:val="00D66A83"/>
    <w:rsid w:val="00D66D99"/>
    <w:rsid w:val="00D670D3"/>
    <w:rsid w:val="00D678BB"/>
    <w:rsid w:val="00D703E2"/>
    <w:rsid w:val="00D7070B"/>
    <w:rsid w:val="00D70833"/>
    <w:rsid w:val="00D713E0"/>
    <w:rsid w:val="00D71420"/>
    <w:rsid w:val="00D716F4"/>
    <w:rsid w:val="00D71D67"/>
    <w:rsid w:val="00D7236B"/>
    <w:rsid w:val="00D736DE"/>
    <w:rsid w:val="00D74153"/>
    <w:rsid w:val="00D7455E"/>
    <w:rsid w:val="00D74648"/>
    <w:rsid w:val="00D74A5D"/>
    <w:rsid w:val="00D74B24"/>
    <w:rsid w:val="00D74F73"/>
    <w:rsid w:val="00D75483"/>
    <w:rsid w:val="00D75695"/>
    <w:rsid w:val="00D759FF"/>
    <w:rsid w:val="00D75C30"/>
    <w:rsid w:val="00D767A8"/>
    <w:rsid w:val="00D76B84"/>
    <w:rsid w:val="00D76E22"/>
    <w:rsid w:val="00D77293"/>
    <w:rsid w:val="00D80488"/>
    <w:rsid w:val="00D81078"/>
    <w:rsid w:val="00D8117B"/>
    <w:rsid w:val="00D826C0"/>
    <w:rsid w:val="00D82BEF"/>
    <w:rsid w:val="00D837F2"/>
    <w:rsid w:val="00D83BA5"/>
    <w:rsid w:val="00D8433E"/>
    <w:rsid w:val="00D843AC"/>
    <w:rsid w:val="00D847DD"/>
    <w:rsid w:val="00D84E50"/>
    <w:rsid w:val="00D8528A"/>
    <w:rsid w:val="00D853AA"/>
    <w:rsid w:val="00D85F30"/>
    <w:rsid w:val="00D8609F"/>
    <w:rsid w:val="00D8613B"/>
    <w:rsid w:val="00D865B3"/>
    <w:rsid w:val="00D86710"/>
    <w:rsid w:val="00D87427"/>
    <w:rsid w:val="00D87FD4"/>
    <w:rsid w:val="00D90492"/>
    <w:rsid w:val="00D913F1"/>
    <w:rsid w:val="00D91618"/>
    <w:rsid w:val="00D916A6"/>
    <w:rsid w:val="00D91BD1"/>
    <w:rsid w:val="00D920A1"/>
    <w:rsid w:val="00D9218F"/>
    <w:rsid w:val="00D92678"/>
    <w:rsid w:val="00D92816"/>
    <w:rsid w:val="00D92995"/>
    <w:rsid w:val="00D9315A"/>
    <w:rsid w:val="00D93BAE"/>
    <w:rsid w:val="00D943B1"/>
    <w:rsid w:val="00D947C0"/>
    <w:rsid w:val="00D948A2"/>
    <w:rsid w:val="00D94BA1"/>
    <w:rsid w:val="00D952A0"/>
    <w:rsid w:val="00D955CA"/>
    <w:rsid w:val="00D9570A"/>
    <w:rsid w:val="00D95745"/>
    <w:rsid w:val="00D95D5A"/>
    <w:rsid w:val="00D962D5"/>
    <w:rsid w:val="00D964DA"/>
    <w:rsid w:val="00D9656B"/>
    <w:rsid w:val="00D977E5"/>
    <w:rsid w:val="00D97907"/>
    <w:rsid w:val="00DA0A6B"/>
    <w:rsid w:val="00DA1266"/>
    <w:rsid w:val="00DA1324"/>
    <w:rsid w:val="00DA142D"/>
    <w:rsid w:val="00DA185B"/>
    <w:rsid w:val="00DA198F"/>
    <w:rsid w:val="00DA1F4B"/>
    <w:rsid w:val="00DA2478"/>
    <w:rsid w:val="00DA2680"/>
    <w:rsid w:val="00DA2967"/>
    <w:rsid w:val="00DA307E"/>
    <w:rsid w:val="00DA32DB"/>
    <w:rsid w:val="00DA3797"/>
    <w:rsid w:val="00DA39EA"/>
    <w:rsid w:val="00DA43BC"/>
    <w:rsid w:val="00DA467B"/>
    <w:rsid w:val="00DA4CD7"/>
    <w:rsid w:val="00DA6176"/>
    <w:rsid w:val="00DA62C9"/>
    <w:rsid w:val="00DA63E4"/>
    <w:rsid w:val="00DA693A"/>
    <w:rsid w:val="00DA72F4"/>
    <w:rsid w:val="00DA738E"/>
    <w:rsid w:val="00DA7C17"/>
    <w:rsid w:val="00DA7CEE"/>
    <w:rsid w:val="00DB048F"/>
    <w:rsid w:val="00DB0614"/>
    <w:rsid w:val="00DB0E3B"/>
    <w:rsid w:val="00DB148E"/>
    <w:rsid w:val="00DB14DE"/>
    <w:rsid w:val="00DB1ED3"/>
    <w:rsid w:val="00DB2126"/>
    <w:rsid w:val="00DB24DF"/>
    <w:rsid w:val="00DB28F5"/>
    <w:rsid w:val="00DB40DA"/>
    <w:rsid w:val="00DB4424"/>
    <w:rsid w:val="00DB56FE"/>
    <w:rsid w:val="00DB574F"/>
    <w:rsid w:val="00DB5D08"/>
    <w:rsid w:val="00DB6085"/>
    <w:rsid w:val="00DB6276"/>
    <w:rsid w:val="00DB6A5D"/>
    <w:rsid w:val="00DB710C"/>
    <w:rsid w:val="00DB778A"/>
    <w:rsid w:val="00DB7E48"/>
    <w:rsid w:val="00DC0486"/>
    <w:rsid w:val="00DC0599"/>
    <w:rsid w:val="00DC0D55"/>
    <w:rsid w:val="00DC15AF"/>
    <w:rsid w:val="00DC213B"/>
    <w:rsid w:val="00DC216A"/>
    <w:rsid w:val="00DC26C4"/>
    <w:rsid w:val="00DC26D4"/>
    <w:rsid w:val="00DC2AFD"/>
    <w:rsid w:val="00DC2B4B"/>
    <w:rsid w:val="00DC302D"/>
    <w:rsid w:val="00DC324B"/>
    <w:rsid w:val="00DC387F"/>
    <w:rsid w:val="00DC3A46"/>
    <w:rsid w:val="00DC3B1F"/>
    <w:rsid w:val="00DC3B95"/>
    <w:rsid w:val="00DC3CBE"/>
    <w:rsid w:val="00DC408D"/>
    <w:rsid w:val="00DC40EC"/>
    <w:rsid w:val="00DC427C"/>
    <w:rsid w:val="00DC4EF2"/>
    <w:rsid w:val="00DC5B59"/>
    <w:rsid w:val="00DC7CE5"/>
    <w:rsid w:val="00DD17F2"/>
    <w:rsid w:val="00DD22D2"/>
    <w:rsid w:val="00DD2796"/>
    <w:rsid w:val="00DD2927"/>
    <w:rsid w:val="00DD2C2D"/>
    <w:rsid w:val="00DD34DF"/>
    <w:rsid w:val="00DD355E"/>
    <w:rsid w:val="00DD359D"/>
    <w:rsid w:val="00DD3956"/>
    <w:rsid w:val="00DD3BC4"/>
    <w:rsid w:val="00DD3F34"/>
    <w:rsid w:val="00DD4253"/>
    <w:rsid w:val="00DD42CA"/>
    <w:rsid w:val="00DD43C1"/>
    <w:rsid w:val="00DD479B"/>
    <w:rsid w:val="00DD47B1"/>
    <w:rsid w:val="00DD4C41"/>
    <w:rsid w:val="00DD5123"/>
    <w:rsid w:val="00DD59CE"/>
    <w:rsid w:val="00DD6360"/>
    <w:rsid w:val="00DD6A29"/>
    <w:rsid w:val="00DD6B07"/>
    <w:rsid w:val="00DD6C7A"/>
    <w:rsid w:val="00DD705E"/>
    <w:rsid w:val="00DD71F9"/>
    <w:rsid w:val="00DD7E8B"/>
    <w:rsid w:val="00DE0755"/>
    <w:rsid w:val="00DE0CD0"/>
    <w:rsid w:val="00DE1615"/>
    <w:rsid w:val="00DE16EE"/>
    <w:rsid w:val="00DE1795"/>
    <w:rsid w:val="00DE1895"/>
    <w:rsid w:val="00DE1B73"/>
    <w:rsid w:val="00DE30F3"/>
    <w:rsid w:val="00DE3337"/>
    <w:rsid w:val="00DE38A3"/>
    <w:rsid w:val="00DE41CA"/>
    <w:rsid w:val="00DE45AC"/>
    <w:rsid w:val="00DE4F3F"/>
    <w:rsid w:val="00DE4F8A"/>
    <w:rsid w:val="00DE4FBA"/>
    <w:rsid w:val="00DE54DC"/>
    <w:rsid w:val="00DE58F6"/>
    <w:rsid w:val="00DE5DBE"/>
    <w:rsid w:val="00DE6750"/>
    <w:rsid w:val="00DE6AB7"/>
    <w:rsid w:val="00DE6B9B"/>
    <w:rsid w:val="00DE6F52"/>
    <w:rsid w:val="00DE7010"/>
    <w:rsid w:val="00DE7044"/>
    <w:rsid w:val="00DE74CB"/>
    <w:rsid w:val="00DE7C3B"/>
    <w:rsid w:val="00DE7F3D"/>
    <w:rsid w:val="00DF0136"/>
    <w:rsid w:val="00DF01E4"/>
    <w:rsid w:val="00DF0461"/>
    <w:rsid w:val="00DF09A8"/>
    <w:rsid w:val="00DF1BCE"/>
    <w:rsid w:val="00DF215F"/>
    <w:rsid w:val="00DF2709"/>
    <w:rsid w:val="00DF2BFC"/>
    <w:rsid w:val="00DF2C74"/>
    <w:rsid w:val="00DF3029"/>
    <w:rsid w:val="00DF342C"/>
    <w:rsid w:val="00DF343C"/>
    <w:rsid w:val="00DF39C1"/>
    <w:rsid w:val="00DF3AD0"/>
    <w:rsid w:val="00DF3C43"/>
    <w:rsid w:val="00DF403A"/>
    <w:rsid w:val="00DF4216"/>
    <w:rsid w:val="00DF4BBE"/>
    <w:rsid w:val="00DF4E81"/>
    <w:rsid w:val="00DF52A2"/>
    <w:rsid w:val="00DF53DC"/>
    <w:rsid w:val="00DF541E"/>
    <w:rsid w:val="00DF5630"/>
    <w:rsid w:val="00DF5AD2"/>
    <w:rsid w:val="00DF5B25"/>
    <w:rsid w:val="00DF7254"/>
    <w:rsid w:val="00DF72DB"/>
    <w:rsid w:val="00DF7857"/>
    <w:rsid w:val="00DF7D95"/>
    <w:rsid w:val="00E00603"/>
    <w:rsid w:val="00E007AA"/>
    <w:rsid w:val="00E00C49"/>
    <w:rsid w:val="00E0170C"/>
    <w:rsid w:val="00E01BED"/>
    <w:rsid w:val="00E021F3"/>
    <w:rsid w:val="00E023AB"/>
    <w:rsid w:val="00E02E26"/>
    <w:rsid w:val="00E035F1"/>
    <w:rsid w:val="00E03808"/>
    <w:rsid w:val="00E042ED"/>
    <w:rsid w:val="00E043F5"/>
    <w:rsid w:val="00E04514"/>
    <w:rsid w:val="00E047AA"/>
    <w:rsid w:val="00E05440"/>
    <w:rsid w:val="00E054D2"/>
    <w:rsid w:val="00E05A59"/>
    <w:rsid w:val="00E064BE"/>
    <w:rsid w:val="00E0692B"/>
    <w:rsid w:val="00E06B7A"/>
    <w:rsid w:val="00E0700C"/>
    <w:rsid w:val="00E0717B"/>
    <w:rsid w:val="00E072BC"/>
    <w:rsid w:val="00E079D0"/>
    <w:rsid w:val="00E07AC7"/>
    <w:rsid w:val="00E07E36"/>
    <w:rsid w:val="00E10EA6"/>
    <w:rsid w:val="00E11478"/>
    <w:rsid w:val="00E11CE1"/>
    <w:rsid w:val="00E127AD"/>
    <w:rsid w:val="00E12A3B"/>
    <w:rsid w:val="00E13797"/>
    <w:rsid w:val="00E13844"/>
    <w:rsid w:val="00E13864"/>
    <w:rsid w:val="00E14718"/>
    <w:rsid w:val="00E14CCE"/>
    <w:rsid w:val="00E15138"/>
    <w:rsid w:val="00E155BC"/>
    <w:rsid w:val="00E155E7"/>
    <w:rsid w:val="00E15A45"/>
    <w:rsid w:val="00E15EA7"/>
    <w:rsid w:val="00E16415"/>
    <w:rsid w:val="00E167CB"/>
    <w:rsid w:val="00E17761"/>
    <w:rsid w:val="00E17A3F"/>
    <w:rsid w:val="00E17F8B"/>
    <w:rsid w:val="00E202E5"/>
    <w:rsid w:val="00E203DF"/>
    <w:rsid w:val="00E20699"/>
    <w:rsid w:val="00E2096B"/>
    <w:rsid w:val="00E20F49"/>
    <w:rsid w:val="00E21562"/>
    <w:rsid w:val="00E21C6D"/>
    <w:rsid w:val="00E2454A"/>
    <w:rsid w:val="00E246F0"/>
    <w:rsid w:val="00E250AF"/>
    <w:rsid w:val="00E25A0D"/>
    <w:rsid w:val="00E261D7"/>
    <w:rsid w:val="00E269F9"/>
    <w:rsid w:val="00E27223"/>
    <w:rsid w:val="00E278AE"/>
    <w:rsid w:val="00E27930"/>
    <w:rsid w:val="00E27CCC"/>
    <w:rsid w:val="00E30192"/>
    <w:rsid w:val="00E304F1"/>
    <w:rsid w:val="00E308C9"/>
    <w:rsid w:val="00E30C5B"/>
    <w:rsid w:val="00E3136D"/>
    <w:rsid w:val="00E31B50"/>
    <w:rsid w:val="00E31EBB"/>
    <w:rsid w:val="00E32507"/>
    <w:rsid w:val="00E32839"/>
    <w:rsid w:val="00E33C6B"/>
    <w:rsid w:val="00E34320"/>
    <w:rsid w:val="00E3462E"/>
    <w:rsid w:val="00E34D64"/>
    <w:rsid w:val="00E34EC6"/>
    <w:rsid w:val="00E357F8"/>
    <w:rsid w:val="00E359FE"/>
    <w:rsid w:val="00E35CEF"/>
    <w:rsid w:val="00E36051"/>
    <w:rsid w:val="00E36179"/>
    <w:rsid w:val="00E36283"/>
    <w:rsid w:val="00E3690F"/>
    <w:rsid w:val="00E36C93"/>
    <w:rsid w:val="00E36F47"/>
    <w:rsid w:val="00E37078"/>
    <w:rsid w:val="00E37662"/>
    <w:rsid w:val="00E3787B"/>
    <w:rsid w:val="00E37881"/>
    <w:rsid w:val="00E37A12"/>
    <w:rsid w:val="00E37AA5"/>
    <w:rsid w:val="00E37D61"/>
    <w:rsid w:val="00E40206"/>
    <w:rsid w:val="00E406AB"/>
    <w:rsid w:val="00E40950"/>
    <w:rsid w:val="00E40B87"/>
    <w:rsid w:val="00E40D09"/>
    <w:rsid w:val="00E41130"/>
    <w:rsid w:val="00E412DC"/>
    <w:rsid w:val="00E413BD"/>
    <w:rsid w:val="00E41D73"/>
    <w:rsid w:val="00E420D2"/>
    <w:rsid w:val="00E4233F"/>
    <w:rsid w:val="00E42FC6"/>
    <w:rsid w:val="00E43839"/>
    <w:rsid w:val="00E43A45"/>
    <w:rsid w:val="00E43BEB"/>
    <w:rsid w:val="00E44485"/>
    <w:rsid w:val="00E44525"/>
    <w:rsid w:val="00E44B08"/>
    <w:rsid w:val="00E44C20"/>
    <w:rsid w:val="00E44DAA"/>
    <w:rsid w:val="00E44E96"/>
    <w:rsid w:val="00E4539B"/>
    <w:rsid w:val="00E4568A"/>
    <w:rsid w:val="00E45992"/>
    <w:rsid w:val="00E45AB0"/>
    <w:rsid w:val="00E45B97"/>
    <w:rsid w:val="00E4623D"/>
    <w:rsid w:val="00E463A8"/>
    <w:rsid w:val="00E465B3"/>
    <w:rsid w:val="00E466D8"/>
    <w:rsid w:val="00E46846"/>
    <w:rsid w:val="00E46EA8"/>
    <w:rsid w:val="00E46F38"/>
    <w:rsid w:val="00E47495"/>
    <w:rsid w:val="00E475AB"/>
    <w:rsid w:val="00E47E5F"/>
    <w:rsid w:val="00E50297"/>
    <w:rsid w:val="00E5076C"/>
    <w:rsid w:val="00E50A23"/>
    <w:rsid w:val="00E50B43"/>
    <w:rsid w:val="00E51113"/>
    <w:rsid w:val="00E5198E"/>
    <w:rsid w:val="00E52A17"/>
    <w:rsid w:val="00E52BC4"/>
    <w:rsid w:val="00E52E3E"/>
    <w:rsid w:val="00E532A4"/>
    <w:rsid w:val="00E53CD8"/>
    <w:rsid w:val="00E54144"/>
    <w:rsid w:val="00E54AB3"/>
    <w:rsid w:val="00E55455"/>
    <w:rsid w:val="00E55FEF"/>
    <w:rsid w:val="00E56258"/>
    <w:rsid w:val="00E568A1"/>
    <w:rsid w:val="00E569E9"/>
    <w:rsid w:val="00E56E5F"/>
    <w:rsid w:val="00E57788"/>
    <w:rsid w:val="00E60D32"/>
    <w:rsid w:val="00E61534"/>
    <w:rsid w:val="00E61889"/>
    <w:rsid w:val="00E61B16"/>
    <w:rsid w:val="00E61D3E"/>
    <w:rsid w:val="00E62325"/>
    <w:rsid w:val="00E62490"/>
    <w:rsid w:val="00E62B8A"/>
    <w:rsid w:val="00E62CC2"/>
    <w:rsid w:val="00E62DE3"/>
    <w:rsid w:val="00E63E40"/>
    <w:rsid w:val="00E63F46"/>
    <w:rsid w:val="00E64C37"/>
    <w:rsid w:val="00E66648"/>
    <w:rsid w:val="00E672CB"/>
    <w:rsid w:val="00E678D6"/>
    <w:rsid w:val="00E6798A"/>
    <w:rsid w:val="00E67FC0"/>
    <w:rsid w:val="00E70847"/>
    <w:rsid w:val="00E710FF"/>
    <w:rsid w:val="00E71C3E"/>
    <w:rsid w:val="00E71F54"/>
    <w:rsid w:val="00E725C3"/>
    <w:rsid w:val="00E72798"/>
    <w:rsid w:val="00E72C09"/>
    <w:rsid w:val="00E72C1F"/>
    <w:rsid w:val="00E72DE5"/>
    <w:rsid w:val="00E73649"/>
    <w:rsid w:val="00E7389D"/>
    <w:rsid w:val="00E73988"/>
    <w:rsid w:val="00E7414F"/>
    <w:rsid w:val="00E74567"/>
    <w:rsid w:val="00E74AEC"/>
    <w:rsid w:val="00E74CDC"/>
    <w:rsid w:val="00E74FF4"/>
    <w:rsid w:val="00E754A1"/>
    <w:rsid w:val="00E75D6D"/>
    <w:rsid w:val="00E75DAA"/>
    <w:rsid w:val="00E75FEE"/>
    <w:rsid w:val="00E766A8"/>
    <w:rsid w:val="00E774AE"/>
    <w:rsid w:val="00E77CC8"/>
    <w:rsid w:val="00E80709"/>
    <w:rsid w:val="00E812BE"/>
    <w:rsid w:val="00E81603"/>
    <w:rsid w:val="00E81AEF"/>
    <w:rsid w:val="00E81D95"/>
    <w:rsid w:val="00E82AE9"/>
    <w:rsid w:val="00E82B11"/>
    <w:rsid w:val="00E83C4C"/>
    <w:rsid w:val="00E841BD"/>
    <w:rsid w:val="00E84372"/>
    <w:rsid w:val="00E8490B"/>
    <w:rsid w:val="00E84C7A"/>
    <w:rsid w:val="00E85436"/>
    <w:rsid w:val="00E86A76"/>
    <w:rsid w:val="00E873C8"/>
    <w:rsid w:val="00E8741A"/>
    <w:rsid w:val="00E8744A"/>
    <w:rsid w:val="00E87744"/>
    <w:rsid w:val="00E9040F"/>
    <w:rsid w:val="00E90486"/>
    <w:rsid w:val="00E90715"/>
    <w:rsid w:val="00E90757"/>
    <w:rsid w:val="00E90AB9"/>
    <w:rsid w:val="00E91607"/>
    <w:rsid w:val="00E9214C"/>
    <w:rsid w:val="00E92170"/>
    <w:rsid w:val="00E92607"/>
    <w:rsid w:val="00E92A48"/>
    <w:rsid w:val="00E92B64"/>
    <w:rsid w:val="00E9304C"/>
    <w:rsid w:val="00E937F6"/>
    <w:rsid w:val="00E93B32"/>
    <w:rsid w:val="00E93CAD"/>
    <w:rsid w:val="00E94075"/>
    <w:rsid w:val="00E945A9"/>
    <w:rsid w:val="00E95045"/>
    <w:rsid w:val="00E954A5"/>
    <w:rsid w:val="00E95576"/>
    <w:rsid w:val="00E956DB"/>
    <w:rsid w:val="00E96583"/>
    <w:rsid w:val="00E965A0"/>
    <w:rsid w:val="00E9687C"/>
    <w:rsid w:val="00E96932"/>
    <w:rsid w:val="00E9727D"/>
    <w:rsid w:val="00E97292"/>
    <w:rsid w:val="00EA01FD"/>
    <w:rsid w:val="00EA02AC"/>
    <w:rsid w:val="00EA03B6"/>
    <w:rsid w:val="00EA0563"/>
    <w:rsid w:val="00EA0773"/>
    <w:rsid w:val="00EA0814"/>
    <w:rsid w:val="00EA0877"/>
    <w:rsid w:val="00EA0975"/>
    <w:rsid w:val="00EA0A29"/>
    <w:rsid w:val="00EA0AC4"/>
    <w:rsid w:val="00EA0EF4"/>
    <w:rsid w:val="00EA1102"/>
    <w:rsid w:val="00EA12E2"/>
    <w:rsid w:val="00EA1CB9"/>
    <w:rsid w:val="00EA2325"/>
    <w:rsid w:val="00EA2937"/>
    <w:rsid w:val="00EA2C12"/>
    <w:rsid w:val="00EA2E8D"/>
    <w:rsid w:val="00EA319F"/>
    <w:rsid w:val="00EA3892"/>
    <w:rsid w:val="00EA399D"/>
    <w:rsid w:val="00EA3CC9"/>
    <w:rsid w:val="00EA3E4F"/>
    <w:rsid w:val="00EA4EF5"/>
    <w:rsid w:val="00EA5213"/>
    <w:rsid w:val="00EA65D5"/>
    <w:rsid w:val="00EA6B3D"/>
    <w:rsid w:val="00EA742C"/>
    <w:rsid w:val="00EA775F"/>
    <w:rsid w:val="00EB07EA"/>
    <w:rsid w:val="00EB0E7B"/>
    <w:rsid w:val="00EB1381"/>
    <w:rsid w:val="00EB1450"/>
    <w:rsid w:val="00EB15E2"/>
    <w:rsid w:val="00EB2AFD"/>
    <w:rsid w:val="00EB2F81"/>
    <w:rsid w:val="00EB31C1"/>
    <w:rsid w:val="00EB37E0"/>
    <w:rsid w:val="00EB3844"/>
    <w:rsid w:val="00EB3DF5"/>
    <w:rsid w:val="00EB3F32"/>
    <w:rsid w:val="00EB3F71"/>
    <w:rsid w:val="00EB4624"/>
    <w:rsid w:val="00EB4685"/>
    <w:rsid w:val="00EB4A05"/>
    <w:rsid w:val="00EB4E6B"/>
    <w:rsid w:val="00EB519B"/>
    <w:rsid w:val="00EB5627"/>
    <w:rsid w:val="00EB5A75"/>
    <w:rsid w:val="00EB5B71"/>
    <w:rsid w:val="00EB5F9A"/>
    <w:rsid w:val="00EB6942"/>
    <w:rsid w:val="00EB6B67"/>
    <w:rsid w:val="00EB71AF"/>
    <w:rsid w:val="00EB75F7"/>
    <w:rsid w:val="00EB77DB"/>
    <w:rsid w:val="00EB7A5C"/>
    <w:rsid w:val="00EB7CFB"/>
    <w:rsid w:val="00EB7FDF"/>
    <w:rsid w:val="00EC00E3"/>
    <w:rsid w:val="00EC0B10"/>
    <w:rsid w:val="00EC1412"/>
    <w:rsid w:val="00EC1F77"/>
    <w:rsid w:val="00EC214C"/>
    <w:rsid w:val="00EC241B"/>
    <w:rsid w:val="00EC2A90"/>
    <w:rsid w:val="00EC2AB6"/>
    <w:rsid w:val="00EC3001"/>
    <w:rsid w:val="00EC38A4"/>
    <w:rsid w:val="00EC3943"/>
    <w:rsid w:val="00EC4445"/>
    <w:rsid w:val="00EC460D"/>
    <w:rsid w:val="00EC54CD"/>
    <w:rsid w:val="00EC5549"/>
    <w:rsid w:val="00EC55F7"/>
    <w:rsid w:val="00EC5642"/>
    <w:rsid w:val="00EC5A70"/>
    <w:rsid w:val="00EC5F30"/>
    <w:rsid w:val="00EC6FED"/>
    <w:rsid w:val="00EC722F"/>
    <w:rsid w:val="00EC7979"/>
    <w:rsid w:val="00EC7BDA"/>
    <w:rsid w:val="00EC7F56"/>
    <w:rsid w:val="00ED07F5"/>
    <w:rsid w:val="00ED12AE"/>
    <w:rsid w:val="00ED12D1"/>
    <w:rsid w:val="00ED12EB"/>
    <w:rsid w:val="00ED265F"/>
    <w:rsid w:val="00ED2AF7"/>
    <w:rsid w:val="00ED4032"/>
    <w:rsid w:val="00ED4146"/>
    <w:rsid w:val="00ED51D6"/>
    <w:rsid w:val="00ED5BD2"/>
    <w:rsid w:val="00ED66AB"/>
    <w:rsid w:val="00ED6D77"/>
    <w:rsid w:val="00ED6FDC"/>
    <w:rsid w:val="00ED761D"/>
    <w:rsid w:val="00ED7942"/>
    <w:rsid w:val="00ED7EC3"/>
    <w:rsid w:val="00EE080E"/>
    <w:rsid w:val="00EE1314"/>
    <w:rsid w:val="00EE1C69"/>
    <w:rsid w:val="00EE261F"/>
    <w:rsid w:val="00EE2755"/>
    <w:rsid w:val="00EE338C"/>
    <w:rsid w:val="00EE3A20"/>
    <w:rsid w:val="00EE5110"/>
    <w:rsid w:val="00EE5635"/>
    <w:rsid w:val="00EE5B88"/>
    <w:rsid w:val="00EE5C76"/>
    <w:rsid w:val="00EE5DC9"/>
    <w:rsid w:val="00EE70BF"/>
    <w:rsid w:val="00EE748C"/>
    <w:rsid w:val="00EE77C7"/>
    <w:rsid w:val="00EE7CD0"/>
    <w:rsid w:val="00EF1199"/>
    <w:rsid w:val="00EF148E"/>
    <w:rsid w:val="00EF1596"/>
    <w:rsid w:val="00EF178C"/>
    <w:rsid w:val="00EF201A"/>
    <w:rsid w:val="00EF21CE"/>
    <w:rsid w:val="00EF2488"/>
    <w:rsid w:val="00EF2C07"/>
    <w:rsid w:val="00EF2CF6"/>
    <w:rsid w:val="00EF2E45"/>
    <w:rsid w:val="00EF3BB4"/>
    <w:rsid w:val="00EF42BC"/>
    <w:rsid w:val="00EF4631"/>
    <w:rsid w:val="00EF467A"/>
    <w:rsid w:val="00EF46AE"/>
    <w:rsid w:val="00EF46E9"/>
    <w:rsid w:val="00EF4910"/>
    <w:rsid w:val="00EF4A0A"/>
    <w:rsid w:val="00EF516B"/>
    <w:rsid w:val="00EF618E"/>
    <w:rsid w:val="00EF62AF"/>
    <w:rsid w:val="00EF6878"/>
    <w:rsid w:val="00EF6E38"/>
    <w:rsid w:val="00EF7B59"/>
    <w:rsid w:val="00F00141"/>
    <w:rsid w:val="00F00459"/>
    <w:rsid w:val="00F007A4"/>
    <w:rsid w:val="00F0174B"/>
    <w:rsid w:val="00F017DA"/>
    <w:rsid w:val="00F01CDD"/>
    <w:rsid w:val="00F01E61"/>
    <w:rsid w:val="00F022AA"/>
    <w:rsid w:val="00F028DA"/>
    <w:rsid w:val="00F0291F"/>
    <w:rsid w:val="00F02B6F"/>
    <w:rsid w:val="00F02D1B"/>
    <w:rsid w:val="00F03037"/>
    <w:rsid w:val="00F03339"/>
    <w:rsid w:val="00F044E5"/>
    <w:rsid w:val="00F04B69"/>
    <w:rsid w:val="00F04D72"/>
    <w:rsid w:val="00F04E45"/>
    <w:rsid w:val="00F056FA"/>
    <w:rsid w:val="00F05A4F"/>
    <w:rsid w:val="00F05B3A"/>
    <w:rsid w:val="00F05C7F"/>
    <w:rsid w:val="00F06705"/>
    <w:rsid w:val="00F06D56"/>
    <w:rsid w:val="00F06F4E"/>
    <w:rsid w:val="00F06F70"/>
    <w:rsid w:val="00F07028"/>
    <w:rsid w:val="00F07899"/>
    <w:rsid w:val="00F10898"/>
    <w:rsid w:val="00F1096C"/>
    <w:rsid w:val="00F10B10"/>
    <w:rsid w:val="00F11536"/>
    <w:rsid w:val="00F11569"/>
    <w:rsid w:val="00F11639"/>
    <w:rsid w:val="00F11974"/>
    <w:rsid w:val="00F12522"/>
    <w:rsid w:val="00F12567"/>
    <w:rsid w:val="00F12609"/>
    <w:rsid w:val="00F12FAC"/>
    <w:rsid w:val="00F137DE"/>
    <w:rsid w:val="00F14515"/>
    <w:rsid w:val="00F1486A"/>
    <w:rsid w:val="00F1494E"/>
    <w:rsid w:val="00F149B9"/>
    <w:rsid w:val="00F14B76"/>
    <w:rsid w:val="00F1526D"/>
    <w:rsid w:val="00F15310"/>
    <w:rsid w:val="00F159EB"/>
    <w:rsid w:val="00F15A9E"/>
    <w:rsid w:val="00F15B70"/>
    <w:rsid w:val="00F168F4"/>
    <w:rsid w:val="00F17153"/>
    <w:rsid w:val="00F175DB"/>
    <w:rsid w:val="00F17C53"/>
    <w:rsid w:val="00F20463"/>
    <w:rsid w:val="00F2134B"/>
    <w:rsid w:val="00F21918"/>
    <w:rsid w:val="00F21E19"/>
    <w:rsid w:val="00F21E7A"/>
    <w:rsid w:val="00F21F6F"/>
    <w:rsid w:val="00F22B59"/>
    <w:rsid w:val="00F22DC2"/>
    <w:rsid w:val="00F22E18"/>
    <w:rsid w:val="00F22EF6"/>
    <w:rsid w:val="00F2390A"/>
    <w:rsid w:val="00F23BB1"/>
    <w:rsid w:val="00F24719"/>
    <w:rsid w:val="00F24D81"/>
    <w:rsid w:val="00F24DE1"/>
    <w:rsid w:val="00F24EF7"/>
    <w:rsid w:val="00F25757"/>
    <w:rsid w:val="00F25B72"/>
    <w:rsid w:val="00F25FEE"/>
    <w:rsid w:val="00F2610C"/>
    <w:rsid w:val="00F2630B"/>
    <w:rsid w:val="00F265BD"/>
    <w:rsid w:val="00F2709C"/>
    <w:rsid w:val="00F27661"/>
    <w:rsid w:val="00F27679"/>
    <w:rsid w:val="00F30186"/>
    <w:rsid w:val="00F301FA"/>
    <w:rsid w:val="00F30C9B"/>
    <w:rsid w:val="00F31623"/>
    <w:rsid w:val="00F31E98"/>
    <w:rsid w:val="00F32048"/>
    <w:rsid w:val="00F3230F"/>
    <w:rsid w:val="00F32ACF"/>
    <w:rsid w:val="00F32C3E"/>
    <w:rsid w:val="00F334A2"/>
    <w:rsid w:val="00F33507"/>
    <w:rsid w:val="00F34583"/>
    <w:rsid w:val="00F345F4"/>
    <w:rsid w:val="00F348C2"/>
    <w:rsid w:val="00F35042"/>
    <w:rsid w:val="00F35075"/>
    <w:rsid w:val="00F35464"/>
    <w:rsid w:val="00F35B40"/>
    <w:rsid w:val="00F35CF2"/>
    <w:rsid w:val="00F360B9"/>
    <w:rsid w:val="00F36277"/>
    <w:rsid w:val="00F36939"/>
    <w:rsid w:val="00F36B30"/>
    <w:rsid w:val="00F3702D"/>
    <w:rsid w:val="00F3742C"/>
    <w:rsid w:val="00F37F8D"/>
    <w:rsid w:val="00F40125"/>
    <w:rsid w:val="00F40304"/>
    <w:rsid w:val="00F412CE"/>
    <w:rsid w:val="00F4134C"/>
    <w:rsid w:val="00F41571"/>
    <w:rsid w:val="00F42257"/>
    <w:rsid w:val="00F42C16"/>
    <w:rsid w:val="00F43665"/>
    <w:rsid w:val="00F43CA5"/>
    <w:rsid w:val="00F4400E"/>
    <w:rsid w:val="00F44731"/>
    <w:rsid w:val="00F44B1F"/>
    <w:rsid w:val="00F44D92"/>
    <w:rsid w:val="00F45D36"/>
    <w:rsid w:val="00F45F36"/>
    <w:rsid w:val="00F45FD9"/>
    <w:rsid w:val="00F46405"/>
    <w:rsid w:val="00F467C4"/>
    <w:rsid w:val="00F46D02"/>
    <w:rsid w:val="00F47282"/>
    <w:rsid w:val="00F50F78"/>
    <w:rsid w:val="00F518B8"/>
    <w:rsid w:val="00F523EE"/>
    <w:rsid w:val="00F526D4"/>
    <w:rsid w:val="00F52CC6"/>
    <w:rsid w:val="00F5323F"/>
    <w:rsid w:val="00F53398"/>
    <w:rsid w:val="00F536C2"/>
    <w:rsid w:val="00F536F9"/>
    <w:rsid w:val="00F53B20"/>
    <w:rsid w:val="00F53BE7"/>
    <w:rsid w:val="00F54052"/>
    <w:rsid w:val="00F54C7C"/>
    <w:rsid w:val="00F54D60"/>
    <w:rsid w:val="00F55154"/>
    <w:rsid w:val="00F553DB"/>
    <w:rsid w:val="00F554A8"/>
    <w:rsid w:val="00F55D08"/>
    <w:rsid w:val="00F55D91"/>
    <w:rsid w:val="00F56058"/>
    <w:rsid w:val="00F564CA"/>
    <w:rsid w:val="00F56CB5"/>
    <w:rsid w:val="00F56EC0"/>
    <w:rsid w:val="00F573A4"/>
    <w:rsid w:val="00F57A8D"/>
    <w:rsid w:val="00F607B8"/>
    <w:rsid w:val="00F607FD"/>
    <w:rsid w:val="00F6124F"/>
    <w:rsid w:val="00F61444"/>
    <w:rsid w:val="00F615D0"/>
    <w:rsid w:val="00F61E5B"/>
    <w:rsid w:val="00F61F7D"/>
    <w:rsid w:val="00F62757"/>
    <w:rsid w:val="00F62A12"/>
    <w:rsid w:val="00F6309A"/>
    <w:rsid w:val="00F63430"/>
    <w:rsid w:val="00F63F3E"/>
    <w:rsid w:val="00F63F46"/>
    <w:rsid w:val="00F652B8"/>
    <w:rsid w:val="00F653B7"/>
    <w:rsid w:val="00F658FD"/>
    <w:rsid w:val="00F65BC1"/>
    <w:rsid w:val="00F662E9"/>
    <w:rsid w:val="00F6648D"/>
    <w:rsid w:val="00F674E4"/>
    <w:rsid w:val="00F67656"/>
    <w:rsid w:val="00F67B0C"/>
    <w:rsid w:val="00F67BD1"/>
    <w:rsid w:val="00F67CB2"/>
    <w:rsid w:val="00F67E0B"/>
    <w:rsid w:val="00F67F51"/>
    <w:rsid w:val="00F706DA"/>
    <w:rsid w:val="00F70AAC"/>
    <w:rsid w:val="00F70BD1"/>
    <w:rsid w:val="00F70D89"/>
    <w:rsid w:val="00F70E2E"/>
    <w:rsid w:val="00F70FAE"/>
    <w:rsid w:val="00F710BA"/>
    <w:rsid w:val="00F71885"/>
    <w:rsid w:val="00F718A8"/>
    <w:rsid w:val="00F71EA3"/>
    <w:rsid w:val="00F7224B"/>
    <w:rsid w:val="00F727A2"/>
    <w:rsid w:val="00F73264"/>
    <w:rsid w:val="00F73334"/>
    <w:rsid w:val="00F7399D"/>
    <w:rsid w:val="00F73A93"/>
    <w:rsid w:val="00F73AAD"/>
    <w:rsid w:val="00F73BD0"/>
    <w:rsid w:val="00F73D4A"/>
    <w:rsid w:val="00F741E0"/>
    <w:rsid w:val="00F744CD"/>
    <w:rsid w:val="00F74C80"/>
    <w:rsid w:val="00F74CCB"/>
    <w:rsid w:val="00F74FC5"/>
    <w:rsid w:val="00F7538F"/>
    <w:rsid w:val="00F7616B"/>
    <w:rsid w:val="00F76B86"/>
    <w:rsid w:val="00F76BF0"/>
    <w:rsid w:val="00F76ED0"/>
    <w:rsid w:val="00F771B8"/>
    <w:rsid w:val="00F7797F"/>
    <w:rsid w:val="00F80FA0"/>
    <w:rsid w:val="00F813BD"/>
    <w:rsid w:val="00F819AA"/>
    <w:rsid w:val="00F823D4"/>
    <w:rsid w:val="00F830FC"/>
    <w:rsid w:val="00F83470"/>
    <w:rsid w:val="00F83763"/>
    <w:rsid w:val="00F83FF8"/>
    <w:rsid w:val="00F84083"/>
    <w:rsid w:val="00F8463E"/>
    <w:rsid w:val="00F84828"/>
    <w:rsid w:val="00F85244"/>
    <w:rsid w:val="00F859BB"/>
    <w:rsid w:val="00F860A2"/>
    <w:rsid w:val="00F861C9"/>
    <w:rsid w:val="00F87445"/>
    <w:rsid w:val="00F87ADB"/>
    <w:rsid w:val="00F905D1"/>
    <w:rsid w:val="00F91E6F"/>
    <w:rsid w:val="00F91E7E"/>
    <w:rsid w:val="00F92672"/>
    <w:rsid w:val="00F92678"/>
    <w:rsid w:val="00F92962"/>
    <w:rsid w:val="00F93111"/>
    <w:rsid w:val="00F9343C"/>
    <w:rsid w:val="00F93715"/>
    <w:rsid w:val="00F93B23"/>
    <w:rsid w:val="00F93B5C"/>
    <w:rsid w:val="00F94CA0"/>
    <w:rsid w:val="00F9510E"/>
    <w:rsid w:val="00F95CC3"/>
    <w:rsid w:val="00F95F04"/>
    <w:rsid w:val="00F95F54"/>
    <w:rsid w:val="00F96A9E"/>
    <w:rsid w:val="00FA088A"/>
    <w:rsid w:val="00FA16B2"/>
    <w:rsid w:val="00FA1B9F"/>
    <w:rsid w:val="00FA1DA5"/>
    <w:rsid w:val="00FA217D"/>
    <w:rsid w:val="00FA22D6"/>
    <w:rsid w:val="00FA23AE"/>
    <w:rsid w:val="00FA2BE6"/>
    <w:rsid w:val="00FA2F8E"/>
    <w:rsid w:val="00FA31D0"/>
    <w:rsid w:val="00FA3209"/>
    <w:rsid w:val="00FA34F3"/>
    <w:rsid w:val="00FA37ED"/>
    <w:rsid w:val="00FA43D2"/>
    <w:rsid w:val="00FA4520"/>
    <w:rsid w:val="00FA4951"/>
    <w:rsid w:val="00FA4972"/>
    <w:rsid w:val="00FA50FB"/>
    <w:rsid w:val="00FA5DFE"/>
    <w:rsid w:val="00FA5E63"/>
    <w:rsid w:val="00FA5FEA"/>
    <w:rsid w:val="00FA69FD"/>
    <w:rsid w:val="00FA6E7A"/>
    <w:rsid w:val="00FA7BB7"/>
    <w:rsid w:val="00FB0298"/>
    <w:rsid w:val="00FB02EE"/>
    <w:rsid w:val="00FB0460"/>
    <w:rsid w:val="00FB04E4"/>
    <w:rsid w:val="00FB0537"/>
    <w:rsid w:val="00FB0A44"/>
    <w:rsid w:val="00FB0C02"/>
    <w:rsid w:val="00FB0F69"/>
    <w:rsid w:val="00FB1661"/>
    <w:rsid w:val="00FB1C6F"/>
    <w:rsid w:val="00FB2011"/>
    <w:rsid w:val="00FB2159"/>
    <w:rsid w:val="00FB24ED"/>
    <w:rsid w:val="00FB2718"/>
    <w:rsid w:val="00FB289D"/>
    <w:rsid w:val="00FB2D1E"/>
    <w:rsid w:val="00FB3486"/>
    <w:rsid w:val="00FB3BAF"/>
    <w:rsid w:val="00FB3DB4"/>
    <w:rsid w:val="00FB3F8D"/>
    <w:rsid w:val="00FB4161"/>
    <w:rsid w:val="00FB4844"/>
    <w:rsid w:val="00FB4EBD"/>
    <w:rsid w:val="00FB51F4"/>
    <w:rsid w:val="00FB5266"/>
    <w:rsid w:val="00FB5737"/>
    <w:rsid w:val="00FB5A19"/>
    <w:rsid w:val="00FB5D8A"/>
    <w:rsid w:val="00FB6FC1"/>
    <w:rsid w:val="00FB77E9"/>
    <w:rsid w:val="00FB78CA"/>
    <w:rsid w:val="00FC0149"/>
    <w:rsid w:val="00FC04F8"/>
    <w:rsid w:val="00FC097B"/>
    <w:rsid w:val="00FC116E"/>
    <w:rsid w:val="00FC18AF"/>
    <w:rsid w:val="00FC3188"/>
    <w:rsid w:val="00FC3393"/>
    <w:rsid w:val="00FC33AC"/>
    <w:rsid w:val="00FC382B"/>
    <w:rsid w:val="00FC382D"/>
    <w:rsid w:val="00FC39E1"/>
    <w:rsid w:val="00FC3D73"/>
    <w:rsid w:val="00FC50E1"/>
    <w:rsid w:val="00FC5306"/>
    <w:rsid w:val="00FC550D"/>
    <w:rsid w:val="00FC6089"/>
    <w:rsid w:val="00FC664F"/>
    <w:rsid w:val="00FC6F36"/>
    <w:rsid w:val="00FC75FA"/>
    <w:rsid w:val="00FC7E03"/>
    <w:rsid w:val="00FD00D6"/>
    <w:rsid w:val="00FD02EA"/>
    <w:rsid w:val="00FD0308"/>
    <w:rsid w:val="00FD04FF"/>
    <w:rsid w:val="00FD0775"/>
    <w:rsid w:val="00FD1056"/>
    <w:rsid w:val="00FD1159"/>
    <w:rsid w:val="00FD138D"/>
    <w:rsid w:val="00FD15BF"/>
    <w:rsid w:val="00FD21DD"/>
    <w:rsid w:val="00FD2223"/>
    <w:rsid w:val="00FD22C4"/>
    <w:rsid w:val="00FD2307"/>
    <w:rsid w:val="00FD24FA"/>
    <w:rsid w:val="00FD2ACB"/>
    <w:rsid w:val="00FD2BB7"/>
    <w:rsid w:val="00FD3298"/>
    <w:rsid w:val="00FD36B4"/>
    <w:rsid w:val="00FD3ABD"/>
    <w:rsid w:val="00FD40F6"/>
    <w:rsid w:val="00FD4B25"/>
    <w:rsid w:val="00FD4B98"/>
    <w:rsid w:val="00FD52DE"/>
    <w:rsid w:val="00FD569E"/>
    <w:rsid w:val="00FD5BFE"/>
    <w:rsid w:val="00FD6198"/>
    <w:rsid w:val="00FD73B7"/>
    <w:rsid w:val="00FD7406"/>
    <w:rsid w:val="00FD7815"/>
    <w:rsid w:val="00FD78F0"/>
    <w:rsid w:val="00FD7935"/>
    <w:rsid w:val="00FD7B50"/>
    <w:rsid w:val="00FD7CFD"/>
    <w:rsid w:val="00FE0245"/>
    <w:rsid w:val="00FE0320"/>
    <w:rsid w:val="00FE0397"/>
    <w:rsid w:val="00FE0DB2"/>
    <w:rsid w:val="00FE0F74"/>
    <w:rsid w:val="00FE154F"/>
    <w:rsid w:val="00FE16F1"/>
    <w:rsid w:val="00FE2A5C"/>
    <w:rsid w:val="00FE2DF2"/>
    <w:rsid w:val="00FE352A"/>
    <w:rsid w:val="00FE3808"/>
    <w:rsid w:val="00FE43F0"/>
    <w:rsid w:val="00FE4703"/>
    <w:rsid w:val="00FE4B64"/>
    <w:rsid w:val="00FE57E1"/>
    <w:rsid w:val="00FE5EEB"/>
    <w:rsid w:val="00FE5F11"/>
    <w:rsid w:val="00FE7444"/>
    <w:rsid w:val="00FE74FE"/>
    <w:rsid w:val="00FE75A5"/>
    <w:rsid w:val="00FE7B9E"/>
    <w:rsid w:val="00FE7D45"/>
    <w:rsid w:val="00FF0346"/>
    <w:rsid w:val="00FF1220"/>
    <w:rsid w:val="00FF1E33"/>
    <w:rsid w:val="00FF20CF"/>
    <w:rsid w:val="00FF216D"/>
    <w:rsid w:val="00FF281A"/>
    <w:rsid w:val="00FF2ED5"/>
    <w:rsid w:val="00FF2FEF"/>
    <w:rsid w:val="00FF33C1"/>
    <w:rsid w:val="00FF357F"/>
    <w:rsid w:val="00FF38DA"/>
    <w:rsid w:val="00FF3BE4"/>
    <w:rsid w:val="00FF3F7D"/>
    <w:rsid w:val="00FF4459"/>
    <w:rsid w:val="00FF4520"/>
    <w:rsid w:val="00FF499E"/>
    <w:rsid w:val="00FF4F3F"/>
    <w:rsid w:val="00FF507B"/>
    <w:rsid w:val="00FF56C7"/>
    <w:rsid w:val="00FF5801"/>
    <w:rsid w:val="00FF5BDF"/>
    <w:rsid w:val="00FF629E"/>
    <w:rsid w:val="00FF6414"/>
    <w:rsid w:val="00FF69E2"/>
    <w:rsid w:val="00FF6B6E"/>
    <w:rsid w:val="00FF7B55"/>
    <w:rsid w:val="0127093D"/>
    <w:rsid w:val="0136E626"/>
    <w:rsid w:val="0168DB23"/>
    <w:rsid w:val="0168EC92"/>
    <w:rsid w:val="0182D180"/>
    <w:rsid w:val="01A4AB04"/>
    <w:rsid w:val="01FEC2C1"/>
    <w:rsid w:val="021EE974"/>
    <w:rsid w:val="0223CAF6"/>
    <w:rsid w:val="02562A6D"/>
    <w:rsid w:val="025D6817"/>
    <w:rsid w:val="028D2539"/>
    <w:rsid w:val="0294DB1D"/>
    <w:rsid w:val="02984C95"/>
    <w:rsid w:val="02D15413"/>
    <w:rsid w:val="02D20C91"/>
    <w:rsid w:val="02D3C5EA"/>
    <w:rsid w:val="02D812A9"/>
    <w:rsid w:val="02D9BA37"/>
    <w:rsid w:val="02E612A0"/>
    <w:rsid w:val="02EE140D"/>
    <w:rsid w:val="032DE07B"/>
    <w:rsid w:val="03320096"/>
    <w:rsid w:val="0332B694"/>
    <w:rsid w:val="03A858EF"/>
    <w:rsid w:val="03B1D1BD"/>
    <w:rsid w:val="03B56D92"/>
    <w:rsid w:val="03BC9D73"/>
    <w:rsid w:val="0418C275"/>
    <w:rsid w:val="041B8082"/>
    <w:rsid w:val="04263EA6"/>
    <w:rsid w:val="0436634A"/>
    <w:rsid w:val="0461770F"/>
    <w:rsid w:val="046C3124"/>
    <w:rsid w:val="046C3EC3"/>
    <w:rsid w:val="0472B14F"/>
    <w:rsid w:val="04956275"/>
    <w:rsid w:val="04962B95"/>
    <w:rsid w:val="04C32369"/>
    <w:rsid w:val="04D566A5"/>
    <w:rsid w:val="04DD77D5"/>
    <w:rsid w:val="04F3FFD2"/>
    <w:rsid w:val="05364878"/>
    <w:rsid w:val="05540361"/>
    <w:rsid w:val="05592D65"/>
    <w:rsid w:val="055B6BB8"/>
    <w:rsid w:val="055F5483"/>
    <w:rsid w:val="056B08C7"/>
    <w:rsid w:val="0586C78B"/>
    <w:rsid w:val="05F166E6"/>
    <w:rsid w:val="05FA9BD3"/>
    <w:rsid w:val="06124145"/>
    <w:rsid w:val="061C5982"/>
    <w:rsid w:val="06238940"/>
    <w:rsid w:val="06247189"/>
    <w:rsid w:val="0665477D"/>
    <w:rsid w:val="0676725A"/>
    <w:rsid w:val="068CEF19"/>
    <w:rsid w:val="06E6C731"/>
    <w:rsid w:val="06EB4AD3"/>
    <w:rsid w:val="06F10A63"/>
    <w:rsid w:val="06F10B16"/>
    <w:rsid w:val="071A2C14"/>
    <w:rsid w:val="07273332"/>
    <w:rsid w:val="072BAF36"/>
    <w:rsid w:val="0734318B"/>
    <w:rsid w:val="074F4E91"/>
    <w:rsid w:val="076B9D4E"/>
    <w:rsid w:val="0789EF25"/>
    <w:rsid w:val="07EE7FCE"/>
    <w:rsid w:val="07F52C15"/>
    <w:rsid w:val="0809A67A"/>
    <w:rsid w:val="08626FDF"/>
    <w:rsid w:val="089940A7"/>
    <w:rsid w:val="08AA8CE3"/>
    <w:rsid w:val="08AFF5B6"/>
    <w:rsid w:val="08C266A5"/>
    <w:rsid w:val="08C82FD1"/>
    <w:rsid w:val="08DE1690"/>
    <w:rsid w:val="08E37418"/>
    <w:rsid w:val="08EC0243"/>
    <w:rsid w:val="08F9C487"/>
    <w:rsid w:val="090472F0"/>
    <w:rsid w:val="090D15AF"/>
    <w:rsid w:val="090DA194"/>
    <w:rsid w:val="091BC01B"/>
    <w:rsid w:val="092465AF"/>
    <w:rsid w:val="0927B649"/>
    <w:rsid w:val="09491B48"/>
    <w:rsid w:val="097AF7A3"/>
    <w:rsid w:val="097B3CB1"/>
    <w:rsid w:val="0982F34A"/>
    <w:rsid w:val="09C5B0ED"/>
    <w:rsid w:val="09DD2EA8"/>
    <w:rsid w:val="0A3254B9"/>
    <w:rsid w:val="0A375673"/>
    <w:rsid w:val="0A37C41E"/>
    <w:rsid w:val="0A3DD773"/>
    <w:rsid w:val="0ABA3450"/>
    <w:rsid w:val="0AC523A5"/>
    <w:rsid w:val="0ACCBF9C"/>
    <w:rsid w:val="0B0830C9"/>
    <w:rsid w:val="0B1429BC"/>
    <w:rsid w:val="0B1B9D06"/>
    <w:rsid w:val="0B2FC74E"/>
    <w:rsid w:val="0B31F5AE"/>
    <w:rsid w:val="0B43127E"/>
    <w:rsid w:val="0B50F5F5"/>
    <w:rsid w:val="0B5F5223"/>
    <w:rsid w:val="0B6AB53F"/>
    <w:rsid w:val="0B81E0B1"/>
    <w:rsid w:val="0BD1B2B7"/>
    <w:rsid w:val="0BEAF553"/>
    <w:rsid w:val="0C12B52E"/>
    <w:rsid w:val="0C19C33E"/>
    <w:rsid w:val="0C5A4203"/>
    <w:rsid w:val="0C7017B0"/>
    <w:rsid w:val="0C707D52"/>
    <w:rsid w:val="0CA1F04A"/>
    <w:rsid w:val="0CB5BF93"/>
    <w:rsid w:val="0CB9ED3E"/>
    <w:rsid w:val="0CD66619"/>
    <w:rsid w:val="0CDAB70E"/>
    <w:rsid w:val="0CE649D5"/>
    <w:rsid w:val="0CEC4486"/>
    <w:rsid w:val="0D1B76F5"/>
    <w:rsid w:val="0D214D02"/>
    <w:rsid w:val="0D448122"/>
    <w:rsid w:val="0D6F08F8"/>
    <w:rsid w:val="0D72C313"/>
    <w:rsid w:val="0D7611B4"/>
    <w:rsid w:val="0DAE388F"/>
    <w:rsid w:val="0DC56274"/>
    <w:rsid w:val="0DF58336"/>
    <w:rsid w:val="0DFD9E27"/>
    <w:rsid w:val="0E10E8EB"/>
    <w:rsid w:val="0E14AFA1"/>
    <w:rsid w:val="0E1BE8AD"/>
    <w:rsid w:val="0E66AA77"/>
    <w:rsid w:val="0E947529"/>
    <w:rsid w:val="0EA515A1"/>
    <w:rsid w:val="0EC401AE"/>
    <w:rsid w:val="0EE8628B"/>
    <w:rsid w:val="0F026145"/>
    <w:rsid w:val="0F195184"/>
    <w:rsid w:val="0F342FB7"/>
    <w:rsid w:val="0F73DA64"/>
    <w:rsid w:val="0F7501ED"/>
    <w:rsid w:val="0F87A5CD"/>
    <w:rsid w:val="0FAD10D3"/>
    <w:rsid w:val="0FB87820"/>
    <w:rsid w:val="10001917"/>
    <w:rsid w:val="1002C3D4"/>
    <w:rsid w:val="10438BE3"/>
    <w:rsid w:val="10440AE3"/>
    <w:rsid w:val="105A0F40"/>
    <w:rsid w:val="10698CAC"/>
    <w:rsid w:val="1076268E"/>
    <w:rsid w:val="1078EED9"/>
    <w:rsid w:val="1081354D"/>
    <w:rsid w:val="10FF01AE"/>
    <w:rsid w:val="112EBF40"/>
    <w:rsid w:val="114BD126"/>
    <w:rsid w:val="11587E0E"/>
    <w:rsid w:val="115FAE6C"/>
    <w:rsid w:val="11860988"/>
    <w:rsid w:val="11A684F6"/>
    <w:rsid w:val="11FAAFB0"/>
    <w:rsid w:val="120C66D5"/>
    <w:rsid w:val="1226FA90"/>
    <w:rsid w:val="125F972F"/>
    <w:rsid w:val="1270AD96"/>
    <w:rsid w:val="127DCA06"/>
    <w:rsid w:val="12A7023F"/>
    <w:rsid w:val="12F19E51"/>
    <w:rsid w:val="1317A364"/>
    <w:rsid w:val="131B76D4"/>
    <w:rsid w:val="1345D77D"/>
    <w:rsid w:val="13516D3A"/>
    <w:rsid w:val="137B2CA5"/>
    <w:rsid w:val="137FDFB9"/>
    <w:rsid w:val="13A993F8"/>
    <w:rsid w:val="13CA00AC"/>
    <w:rsid w:val="141D7A13"/>
    <w:rsid w:val="14CCF9F2"/>
    <w:rsid w:val="14D43231"/>
    <w:rsid w:val="14D634F7"/>
    <w:rsid w:val="14EDED78"/>
    <w:rsid w:val="1523A1CC"/>
    <w:rsid w:val="1523DC10"/>
    <w:rsid w:val="156054AB"/>
    <w:rsid w:val="156E666D"/>
    <w:rsid w:val="15A072F9"/>
    <w:rsid w:val="15A3D790"/>
    <w:rsid w:val="15B94A74"/>
    <w:rsid w:val="15DA6142"/>
    <w:rsid w:val="15E5D6AE"/>
    <w:rsid w:val="161DCCF6"/>
    <w:rsid w:val="163C206D"/>
    <w:rsid w:val="16617729"/>
    <w:rsid w:val="167A827E"/>
    <w:rsid w:val="16970765"/>
    <w:rsid w:val="16C0A5A4"/>
    <w:rsid w:val="16CE20D3"/>
    <w:rsid w:val="16F8CD84"/>
    <w:rsid w:val="16FB7C7E"/>
    <w:rsid w:val="17072E2D"/>
    <w:rsid w:val="1712DB92"/>
    <w:rsid w:val="17173CFB"/>
    <w:rsid w:val="172183FA"/>
    <w:rsid w:val="1771E233"/>
    <w:rsid w:val="17C2CAF3"/>
    <w:rsid w:val="17E4A2F1"/>
    <w:rsid w:val="17E73763"/>
    <w:rsid w:val="1803808B"/>
    <w:rsid w:val="182D09BF"/>
    <w:rsid w:val="18358BAF"/>
    <w:rsid w:val="18676083"/>
    <w:rsid w:val="18AC1CF0"/>
    <w:rsid w:val="18AF6471"/>
    <w:rsid w:val="18B11DCA"/>
    <w:rsid w:val="18C8DB07"/>
    <w:rsid w:val="18F4AC0F"/>
    <w:rsid w:val="1902365C"/>
    <w:rsid w:val="193674D9"/>
    <w:rsid w:val="19528A82"/>
    <w:rsid w:val="1990DB45"/>
    <w:rsid w:val="19D5F8E0"/>
    <w:rsid w:val="19DBE843"/>
    <w:rsid w:val="19DCF1F8"/>
    <w:rsid w:val="19FD944E"/>
    <w:rsid w:val="1A019816"/>
    <w:rsid w:val="1A05EA0C"/>
    <w:rsid w:val="1A064D7A"/>
    <w:rsid w:val="1A24E994"/>
    <w:rsid w:val="1A3ECEEF"/>
    <w:rsid w:val="1A48F14C"/>
    <w:rsid w:val="1A49B20B"/>
    <w:rsid w:val="1A6ABA30"/>
    <w:rsid w:val="1A97D90F"/>
    <w:rsid w:val="1ABA5DE3"/>
    <w:rsid w:val="1AF332A9"/>
    <w:rsid w:val="1B279C08"/>
    <w:rsid w:val="1B3AC895"/>
    <w:rsid w:val="1B3EF2C6"/>
    <w:rsid w:val="1B3FC3C0"/>
    <w:rsid w:val="1B5483A2"/>
    <w:rsid w:val="1B82472B"/>
    <w:rsid w:val="1B98237A"/>
    <w:rsid w:val="1B992BD2"/>
    <w:rsid w:val="1BC5686A"/>
    <w:rsid w:val="1BDFE4FC"/>
    <w:rsid w:val="1BE8BE8C"/>
    <w:rsid w:val="1C0CDA79"/>
    <w:rsid w:val="1C249905"/>
    <w:rsid w:val="1C567ABE"/>
    <w:rsid w:val="1C63440F"/>
    <w:rsid w:val="1C85D52B"/>
    <w:rsid w:val="1C8CB1BF"/>
    <w:rsid w:val="1CA3DC07"/>
    <w:rsid w:val="1CAAE7CA"/>
    <w:rsid w:val="1CD2CB09"/>
    <w:rsid w:val="1CDE2472"/>
    <w:rsid w:val="1CE5F7AB"/>
    <w:rsid w:val="1D06A936"/>
    <w:rsid w:val="1D12C2F3"/>
    <w:rsid w:val="1D40ACE9"/>
    <w:rsid w:val="1D69847D"/>
    <w:rsid w:val="1D69AD37"/>
    <w:rsid w:val="1D715ADD"/>
    <w:rsid w:val="1D7D8DB1"/>
    <w:rsid w:val="1D800FDB"/>
    <w:rsid w:val="1D8C490A"/>
    <w:rsid w:val="1D9C5D99"/>
    <w:rsid w:val="1DBFCF66"/>
    <w:rsid w:val="1DC45C59"/>
    <w:rsid w:val="1DEDBE56"/>
    <w:rsid w:val="1DF0000E"/>
    <w:rsid w:val="1DF5EC1C"/>
    <w:rsid w:val="1E1A574A"/>
    <w:rsid w:val="1E3445E7"/>
    <w:rsid w:val="1E6A16EF"/>
    <w:rsid w:val="1E74B1CC"/>
    <w:rsid w:val="1EA2E013"/>
    <w:rsid w:val="1EAE6A6E"/>
    <w:rsid w:val="1EB26369"/>
    <w:rsid w:val="1EC803F5"/>
    <w:rsid w:val="1F00EB0C"/>
    <w:rsid w:val="1F057D98"/>
    <w:rsid w:val="1F4A57E6"/>
    <w:rsid w:val="1F778577"/>
    <w:rsid w:val="1F8D7A4E"/>
    <w:rsid w:val="1FA2F933"/>
    <w:rsid w:val="1FE91451"/>
    <w:rsid w:val="202A0E7E"/>
    <w:rsid w:val="20814304"/>
    <w:rsid w:val="20A2443C"/>
    <w:rsid w:val="20AC3E80"/>
    <w:rsid w:val="20B48A66"/>
    <w:rsid w:val="20B9CA13"/>
    <w:rsid w:val="20F38234"/>
    <w:rsid w:val="20FC2074"/>
    <w:rsid w:val="20FF0404"/>
    <w:rsid w:val="211054E0"/>
    <w:rsid w:val="2140853B"/>
    <w:rsid w:val="214290F4"/>
    <w:rsid w:val="2144E30A"/>
    <w:rsid w:val="21582C06"/>
    <w:rsid w:val="216CBAA8"/>
    <w:rsid w:val="216FDDD9"/>
    <w:rsid w:val="21A1D366"/>
    <w:rsid w:val="21A3342C"/>
    <w:rsid w:val="21AB3BB2"/>
    <w:rsid w:val="21FEA96B"/>
    <w:rsid w:val="2216A205"/>
    <w:rsid w:val="223D0EC3"/>
    <w:rsid w:val="22467B60"/>
    <w:rsid w:val="224BDBF9"/>
    <w:rsid w:val="224E3632"/>
    <w:rsid w:val="226FBD4D"/>
    <w:rsid w:val="228692A5"/>
    <w:rsid w:val="22A2D521"/>
    <w:rsid w:val="22C49F93"/>
    <w:rsid w:val="22D01AA4"/>
    <w:rsid w:val="2391B351"/>
    <w:rsid w:val="23E4A654"/>
    <w:rsid w:val="23E55B24"/>
    <w:rsid w:val="23F7866B"/>
    <w:rsid w:val="241D99DD"/>
    <w:rsid w:val="2441A75E"/>
    <w:rsid w:val="246BEB05"/>
    <w:rsid w:val="24A20EA2"/>
    <w:rsid w:val="24E38815"/>
    <w:rsid w:val="24EC5670"/>
    <w:rsid w:val="2508B61F"/>
    <w:rsid w:val="253C4AE5"/>
    <w:rsid w:val="2559F890"/>
    <w:rsid w:val="2574AF85"/>
    <w:rsid w:val="2592F225"/>
    <w:rsid w:val="25A75E0F"/>
    <w:rsid w:val="25AAE0F7"/>
    <w:rsid w:val="25CF6E3E"/>
    <w:rsid w:val="25EEBBC2"/>
    <w:rsid w:val="25FB31F5"/>
    <w:rsid w:val="26240192"/>
    <w:rsid w:val="263CB3AC"/>
    <w:rsid w:val="265962B0"/>
    <w:rsid w:val="265B1D9F"/>
    <w:rsid w:val="2679AD4F"/>
    <w:rsid w:val="267A11F6"/>
    <w:rsid w:val="268C43C3"/>
    <w:rsid w:val="26A2BA4C"/>
    <w:rsid w:val="26B6B9AD"/>
    <w:rsid w:val="26CB08D6"/>
    <w:rsid w:val="26DC598E"/>
    <w:rsid w:val="2726A043"/>
    <w:rsid w:val="273D1620"/>
    <w:rsid w:val="274BE310"/>
    <w:rsid w:val="274FC4F0"/>
    <w:rsid w:val="275FA918"/>
    <w:rsid w:val="27653AA2"/>
    <w:rsid w:val="277861BC"/>
    <w:rsid w:val="278466FC"/>
    <w:rsid w:val="27B1BD67"/>
    <w:rsid w:val="27D2AF72"/>
    <w:rsid w:val="27DE07F1"/>
    <w:rsid w:val="27EA8227"/>
    <w:rsid w:val="27EE1709"/>
    <w:rsid w:val="2830BEB2"/>
    <w:rsid w:val="283E0C89"/>
    <w:rsid w:val="28A2B97C"/>
    <w:rsid w:val="28CBC8AE"/>
    <w:rsid w:val="2945E647"/>
    <w:rsid w:val="2949388D"/>
    <w:rsid w:val="29647155"/>
    <w:rsid w:val="296ED2F7"/>
    <w:rsid w:val="29828217"/>
    <w:rsid w:val="29859EAD"/>
    <w:rsid w:val="29F64500"/>
    <w:rsid w:val="2A094DD7"/>
    <w:rsid w:val="2A0C66AF"/>
    <w:rsid w:val="2A370B15"/>
    <w:rsid w:val="2A68FF15"/>
    <w:rsid w:val="2A85A11E"/>
    <w:rsid w:val="2A999210"/>
    <w:rsid w:val="2A9A647A"/>
    <w:rsid w:val="2ACF4167"/>
    <w:rsid w:val="2AD7C041"/>
    <w:rsid w:val="2ADDA19F"/>
    <w:rsid w:val="2AF05338"/>
    <w:rsid w:val="2AF44226"/>
    <w:rsid w:val="2AF94CD7"/>
    <w:rsid w:val="2B20D180"/>
    <w:rsid w:val="2B46B1DB"/>
    <w:rsid w:val="2B4C49F0"/>
    <w:rsid w:val="2B8E276D"/>
    <w:rsid w:val="2B8E78D0"/>
    <w:rsid w:val="2BC53C89"/>
    <w:rsid w:val="2BE081DA"/>
    <w:rsid w:val="2BEBE927"/>
    <w:rsid w:val="2BFD1966"/>
    <w:rsid w:val="2BFD7736"/>
    <w:rsid w:val="2C522418"/>
    <w:rsid w:val="2C78A7AF"/>
    <w:rsid w:val="2C80F17C"/>
    <w:rsid w:val="2C843401"/>
    <w:rsid w:val="2C852561"/>
    <w:rsid w:val="2CA38B2D"/>
    <w:rsid w:val="2CB1473E"/>
    <w:rsid w:val="2CC0548F"/>
    <w:rsid w:val="2CD007AC"/>
    <w:rsid w:val="2CE089FE"/>
    <w:rsid w:val="2CE1B9AD"/>
    <w:rsid w:val="2D2973F1"/>
    <w:rsid w:val="2D40203B"/>
    <w:rsid w:val="2D5F42A5"/>
    <w:rsid w:val="2DB05EE6"/>
    <w:rsid w:val="2DC371EF"/>
    <w:rsid w:val="2DEE1262"/>
    <w:rsid w:val="2DF0BBA2"/>
    <w:rsid w:val="2DFACA36"/>
    <w:rsid w:val="2E12110C"/>
    <w:rsid w:val="2E1F2790"/>
    <w:rsid w:val="2E36CEDF"/>
    <w:rsid w:val="2E427824"/>
    <w:rsid w:val="2E6C3EE1"/>
    <w:rsid w:val="2E754D4D"/>
    <w:rsid w:val="2E7EAE08"/>
    <w:rsid w:val="2E9F6375"/>
    <w:rsid w:val="2EC2C83F"/>
    <w:rsid w:val="2ED24493"/>
    <w:rsid w:val="2EF3B77E"/>
    <w:rsid w:val="2F1FE609"/>
    <w:rsid w:val="2F2B3C8E"/>
    <w:rsid w:val="2F5E788B"/>
    <w:rsid w:val="2F6122BA"/>
    <w:rsid w:val="2F9FDD5B"/>
    <w:rsid w:val="2FC20190"/>
    <w:rsid w:val="2FE205ED"/>
    <w:rsid w:val="3017EAE5"/>
    <w:rsid w:val="30183D42"/>
    <w:rsid w:val="302033AE"/>
    <w:rsid w:val="3038139F"/>
    <w:rsid w:val="30619890"/>
    <w:rsid w:val="3072FD13"/>
    <w:rsid w:val="30924ABF"/>
    <w:rsid w:val="30933CE0"/>
    <w:rsid w:val="309C61BA"/>
    <w:rsid w:val="309E698F"/>
    <w:rsid w:val="30B93E63"/>
    <w:rsid w:val="30CBA381"/>
    <w:rsid w:val="30D02EA2"/>
    <w:rsid w:val="30DBB119"/>
    <w:rsid w:val="30DF33E2"/>
    <w:rsid w:val="30EAC6A5"/>
    <w:rsid w:val="30FD0662"/>
    <w:rsid w:val="30FED910"/>
    <w:rsid w:val="3103C7DC"/>
    <w:rsid w:val="31352C8F"/>
    <w:rsid w:val="315E6631"/>
    <w:rsid w:val="31883727"/>
    <w:rsid w:val="318D9174"/>
    <w:rsid w:val="31AA7C38"/>
    <w:rsid w:val="31B34B39"/>
    <w:rsid w:val="31BEFDC7"/>
    <w:rsid w:val="31D3ECAC"/>
    <w:rsid w:val="31F9F63F"/>
    <w:rsid w:val="31FA9773"/>
    <w:rsid w:val="3218DD67"/>
    <w:rsid w:val="321E9398"/>
    <w:rsid w:val="323D8C68"/>
    <w:rsid w:val="3240EADB"/>
    <w:rsid w:val="3242E93D"/>
    <w:rsid w:val="32442FE7"/>
    <w:rsid w:val="3247038F"/>
    <w:rsid w:val="3253328D"/>
    <w:rsid w:val="325CBDE2"/>
    <w:rsid w:val="326782D0"/>
    <w:rsid w:val="3268C538"/>
    <w:rsid w:val="327D4F98"/>
    <w:rsid w:val="32AF673B"/>
    <w:rsid w:val="32B01C12"/>
    <w:rsid w:val="32BCBBAE"/>
    <w:rsid w:val="32FEDE54"/>
    <w:rsid w:val="330D667D"/>
    <w:rsid w:val="331348FF"/>
    <w:rsid w:val="331EDF70"/>
    <w:rsid w:val="3344A2B8"/>
    <w:rsid w:val="3347FB5A"/>
    <w:rsid w:val="335BCF8A"/>
    <w:rsid w:val="335C1BAA"/>
    <w:rsid w:val="3370A662"/>
    <w:rsid w:val="33907962"/>
    <w:rsid w:val="339F48B3"/>
    <w:rsid w:val="33B1F071"/>
    <w:rsid w:val="33EAF1A0"/>
    <w:rsid w:val="33FEADB1"/>
    <w:rsid w:val="3426C8C3"/>
    <w:rsid w:val="3451AF2D"/>
    <w:rsid w:val="345A275E"/>
    <w:rsid w:val="34779706"/>
    <w:rsid w:val="34BD50DB"/>
    <w:rsid w:val="34BD648B"/>
    <w:rsid w:val="34C80EEC"/>
    <w:rsid w:val="351CC845"/>
    <w:rsid w:val="351E9099"/>
    <w:rsid w:val="352E65FC"/>
    <w:rsid w:val="357A572E"/>
    <w:rsid w:val="35A5891F"/>
    <w:rsid w:val="35AC7FAF"/>
    <w:rsid w:val="35C93E2E"/>
    <w:rsid w:val="35DC44B7"/>
    <w:rsid w:val="360F0F48"/>
    <w:rsid w:val="362803D9"/>
    <w:rsid w:val="362D67E1"/>
    <w:rsid w:val="36420911"/>
    <w:rsid w:val="3653CC03"/>
    <w:rsid w:val="366736D5"/>
    <w:rsid w:val="366CE608"/>
    <w:rsid w:val="3683D710"/>
    <w:rsid w:val="368EB1C0"/>
    <w:rsid w:val="36A26A23"/>
    <w:rsid w:val="36D7FE25"/>
    <w:rsid w:val="3710FD8B"/>
    <w:rsid w:val="374C1E4D"/>
    <w:rsid w:val="375A225F"/>
    <w:rsid w:val="3761A51A"/>
    <w:rsid w:val="377D6256"/>
    <w:rsid w:val="37949C12"/>
    <w:rsid w:val="37E6C9B9"/>
    <w:rsid w:val="381F469F"/>
    <w:rsid w:val="38600AD9"/>
    <w:rsid w:val="38BE4008"/>
    <w:rsid w:val="38C07932"/>
    <w:rsid w:val="38C83AC4"/>
    <w:rsid w:val="38E9A484"/>
    <w:rsid w:val="39306C73"/>
    <w:rsid w:val="3936C840"/>
    <w:rsid w:val="393C98AB"/>
    <w:rsid w:val="396B65DB"/>
    <w:rsid w:val="3979A811"/>
    <w:rsid w:val="3979E0DF"/>
    <w:rsid w:val="3994FD3E"/>
    <w:rsid w:val="3997E9A2"/>
    <w:rsid w:val="39D73CC6"/>
    <w:rsid w:val="39F561DA"/>
    <w:rsid w:val="3A057AE6"/>
    <w:rsid w:val="3A0738A2"/>
    <w:rsid w:val="3A13FD8C"/>
    <w:rsid w:val="3A5C74D3"/>
    <w:rsid w:val="3A62368D"/>
    <w:rsid w:val="3A6E5812"/>
    <w:rsid w:val="3A7D011C"/>
    <w:rsid w:val="3ADA557C"/>
    <w:rsid w:val="3AE29002"/>
    <w:rsid w:val="3AFC3DC9"/>
    <w:rsid w:val="3B0544BD"/>
    <w:rsid w:val="3B09DB7B"/>
    <w:rsid w:val="3B31C324"/>
    <w:rsid w:val="3B35A968"/>
    <w:rsid w:val="3B6AD3DB"/>
    <w:rsid w:val="3B91323B"/>
    <w:rsid w:val="3B96D53E"/>
    <w:rsid w:val="3BAB970E"/>
    <w:rsid w:val="3BE132E1"/>
    <w:rsid w:val="3BE51346"/>
    <w:rsid w:val="3BE74B8B"/>
    <w:rsid w:val="3C22DC60"/>
    <w:rsid w:val="3C2FD492"/>
    <w:rsid w:val="3C45D9EF"/>
    <w:rsid w:val="3C7672DD"/>
    <w:rsid w:val="3CA29F4A"/>
    <w:rsid w:val="3CA3A330"/>
    <w:rsid w:val="3CC7F6AA"/>
    <w:rsid w:val="3CDE7926"/>
    <w:rsid w:val="3CE6F7A4"/>
    <w:rsid w:val="3CF354C3"/>
    <w:rsid w:val="3D075DF3"/>
    <w:rsid w:val="3D1030E5"/>
    <w:rsid w:val="3D1E334B"/>
    <w:rsid w:val="3D59B75E"/>
    <w:rsid w:val="3D7A2366"/>
    <w:rsid w:val="3D804197"/>
    <w:rsid w:val="3DD78BDF"/>
    <w:rsid w:val="3E06612D"/>
    <w:rsid w:val="3E233115"/>
    <w:rsid w:val="3E3FBD94"/>
    <w:rsid w:val="3E4414CE"/>
    <w:rsid w:val="3EAA3DD8"/>
    <w:rsid w:val="3ECB6FD8"/>
    <w:rsid w:val="3ED861A0"/>
    <w:rsid w:val="3F1A6BCC"/>
    <w:rsid w:val="3F33DAED"/>
    <w:rsid w:val="3F631F13"/>
    <w:rsid w:val="3F774684"/>
    <w:rsid w:val="3F7B58BE"/>
    <w:rsid w:val="3FA8464D"/>
    <w:rsid w:val="3FD7AEBE"/>
    <w:rsid w:val="3FED9BAB"/>
    <w:rsid w:val="3FEEBC80"/>
    <w:rsid w:val="3FFE2F3E"/>
    <w:rsid w:val="405671BA"/>
    <w:rsid w:val="406EFC6A"/>
    <w:rsid w:val="4076E779"/>
    <w:rsid w:val="40BEE93A"/>
    <w:rsid w:val="4117291F"/>
    <w:rsid w:val="412E0281"/>
    <w:rsid w:val="41520F3E"/>
    <w:rsid w:val="41660516"/>
    <w:rsid w:val="416D0DD2"/>
    <w:rsid w:val="41ABA54C"/>
    <w:rsid w:val="41AC916B"/>
    <w:rsid w:val="41E6088C"/>
    <w:rsid w:val="41FE64AE"/>
    <w:rsid w:val="4200707A"/>
    <w:rsid w:val="42108CCB"/>
    <w:rsid w:val="4210E813"/>
    <w:rsid w:val="42294F86"/>
    <w:rsid w:val="4238BB91"/>
    <w:rsid w:val="4267BAB0"/>
    <w:rsid w:val="426FA836"/>
    <w:rsid w:val="42812920"/>
    <w:rsid w:val="42833D6A"/>
    <w:rsid w:val="42AA5F40"/>
    <w:rsid w:val="42AAFD02"/>
    <w:rsid w:val="42B2F980"/>
    <w:rsid w:val="42C8051D"/>
    <w:rsid w:val="42E9F2C1"/>
    <w:rsid w:val="431C8CCC"/>
    <w:rsid w:val="431F9A7E"/>
    <w:rsid w:val="432DEA25"/>
    <w:rsid w:val="43541FE4"/>
    <w:rsid w:val="435F4146"/>
    <w:rsid w:val="437737A2"/>
    <w:rsid w:val="43B7B066"/>
    <w:rsid w:val="43C83C7D"/>
    <w:rsid w:val="43E7CB96"/>
    <w:rsid w:val="43EA652B"/>
    <w:rsid w:val="442A4D1F"/>
    <w:rsid w:val="4474E059"/>
    <w:rsid w:val="447D06D4"/>
    <w:rsid w:val="4493CA32"/>
    <w:rsid w:val="44E471BF"/>
    <w:rsid w:val="44ED0E4C"/>
    <w:rsid w:val="45149D4A"/>
    <w:rsid w:val="452742CA"/>
    <w:rsid w:val="453132B6"/>
    <w:rsid w:val="45320520"/>
    <w:rsid w:val="4575CD1F"/>
    <w:rsid w:val="4586F92A"/>
    <w:rsid w:val="45A8E49F"/>
    <w:rsid w:val="45AA3E64"/>
    <w:rsid w:val="45BA1952"/>
    <w:rsid w:val="45D54D31"/>
    <w:rsid w:val="45D735B7"/>
    <w:rsid w:val="45EDADBC"/>
    <w:rsid w:val="45FE8C12"/>
    <w:rsid w:val="4622C823"/>
    <w:rsid w:val="46512F76"/>
    <w:rsid w:val="465CDD2F"/>
    <w:rsid w:val="469A6677"/>
    <w:rsid w:val="46AD8682"/>
    <w:rsid w:val="46BA8490"/>
    <w:rsid w:val="46CE2590"/>
    <w:rsid w:val="46E66F51"/>
    <w:rsid w:val="47015E71"/>
    <w:rsid w:val="47111816"/>
    <w:rsid w:val="47257F9E"/>
    <w:rsid w:val="4728B0B0"/>
    <w:rsid w:val="47752656"/>
    <w:rsid w:val="47897E1D"/>
    <w:rsid w:val="47A5B274"/>
    <w:rsid w:val="47B2A3C0"/>
    <w:rsid w:val="47BF2A6B"/>
    <w:rsid w:val="47C56B1C"/>
    <w:rsid w:val="47CA135B"/>
    <w:rsid w:val="47D1FE6A"/>
    <w:rsid w:val="47D2829D"/>
    <w:rsid w:val="47DE59B5"/>
    <w:rsid w:val="47F0839C"/>
    <w:rsid w:val="481C2690"/>
    <w:rsid w:val="48308A6D"/>
    <w:rsid w:val="48319047"/>
    <w:rsid w:val="483B6424"/>
    <w:rsid w:val="484B14C9"/>
    <w:rsid w:val="4868D378"/>
    <w:rsid w:val="48805D1B"/>
    <w:rsid w:val="4898F5F3"/>
    <w:rsid w:val="48C833EF"/>
    <w:rsid w:val="48D00940"/>
    <w:rsid w:val="48FE4177"/>
    <w:rsid w:val="491C9D43"/>
    <w:rsid w:val="4924AB30"/>
    <w:rsid w:val="49A09BD3"/>
    <w:rsid w:val="49C2CF19"/>
    <w:rsid w:val="49E156D3"/>
    <w:rsid w:val="49E2B511"/>
    <w:rsid w:val="4A53EEB4"/>
    <w:rsid w:val="4A54DF55"/>
    <w:rsid w:val="4A67F1E5"/>
    <w:rsid w:val="4A7F7CF0"/>
    <w:rsid w:val="4A8897EB"/>
    <w:rsid w:val="4A8FBDC7"/>
    <w:rsid w:val="4AA3BE95"/>
    <w:rsid w:val="4AD53435"/>
    <w:rsid w:val="4AE32560"/>
    <w:rsid w:val="4AEA7AD1"/>
    <w:rsid w:val="4AFF4897"/>
    <w:rsid w:val="4B06AB43"/>
    <w:rsid w:val="4B48C17F"/>
    <w:rsid w:val="4B564771"/>
    <w:rsid w:val="4B5C74D6"/>
    <w:rsid w:val="4B9DF521"/>
    <w:rsid w:val="4B9E34A9"/>
    <w:rsid w:val="4BB32C3A"/>
    <w:rsid w:val="4BB59111"/>
    <w:rsid w:val="4BD2C5CC"/>
    <w:rsid w:val="4C03C246"/>
    <w:rsid w:val="4C13BF49"/>
    <w:rsid w:val="4C25321A"/>
    <w:rsid w:val="4C5DB712"/>
    <w:rsid w:val="4C6E0D84"/>
    <w:rsid w:val="4CAB3204"/>
    <w:rsid w:val="4CB5AA31"/>
    <w:rsid w:val="4CC3BA3D"/>
    <w:rsid w:val="4CC86975"/>
    <w:rsid w:val="4CEC31D5"/>
    <w:rsid w:val="4CF1E6AF"/>
    <w:rsid w:val="4D22867E"/>
    <w:rsid w:val="4D2F9C50"/>
    <w:rsid w:val="4D398CAC"/>
    <w:rsid w:val="4D3C449B"/>
    <w:rsid w:val="4D433BA1"/>
    <w:rsid w:val="4D788A4D"/>
    <w:rsid w:val="4D9F92A7"/>
    <w:rsid w:val="4DA04463"/>
    <w:rsid w:val="4DE307B3"/>
    <w:rsid w:val="4E1144B0"/>
    <w:rsid w:val="4E5C1BC3"/>
    <w:rsid w:val="4E69CEF8"/>
    <w:rsid w:val="4E850A64"/>
    <w:rsid w:val="4E96B734"/>
    <w:rsid w:val="4E9F0F38"/>
    <w:rsid w:val="4EA269C2"/>
    <w:rsid w:val="4EB9B304"/>
    <w:rsid w:val="4ED5A2B7"/>
    <w:rsid w:val="4EEE011A"/>
    <w:rsid w:val="4F98CFB2"/>
    <w:rsid w:val="4FA8DEA7"/>
    <w:rsid w:val="4FAFD88D"/>
    <w:rsid w:val="4FC0D8AD"/>
    <w:rsid w:val="4FC3EA69"/>
    <w:rsid w:val="4FDE9A87"/>
    <w:rsid w:val="4FF3E8E9"/>
    <w:rsid w:val="501148B5"/>
    <w:rsid w:val="501A8807"/>
    <w:rsid w:val="51173F4B"/>
    <w:rsid w:val="5119B015"/>
    <w:rsid w:val="5174C3A6"/>
    <w:rsid w:val="517EA327"/>
    <w:rsid w:val="5187621F"/>
    <w:rsid w:val="5192855B"/>
    <w:rsid w:val="51955FC4"/>
    <w:rsid w:val="51980D25"/>
    <w:rsid w:val="51AF57E3"/>
    <w:rsid w:val="520F995A"/>
    <w:rsid w:val="521C1D75"/>
    <w:rsid w:val="5229EA30"/>
    <w:rsid w:val="5231550F"/>
    <w:rsid w:val="527A352A"/>
    <w:rsid w:val="5294739E"/>
    <w:rsid w:val="52ADAAE6"/>
    <w:rsid w:val="52CF9043"/>
    <w:rsid w:val="52E486E8"/>
    <w:rsid w:val="530AF864"/>
    <w:rsid w:val="531B6AF6"/>
    <w:rsid w:val="536E6546"/>
    <w:rsid w:val="539B1DB2"/>
    <w:rsid w:val="53A9937A"/>
    <w:rsid w:val="53D90372"/>
    <w:rsid w:val="53F9D1E9"/>
    <w:rsid w:val="540786B3"/>
    <w:rsid w:val="541364B5"/>
    <w:rsid w:val="5452F1ED"/>
    <w:rsid w:val="5455D4C7"/>
    <w:rsid w:val="547070B1"/>
    <w:rsid w:val="549D1B8C"/>
    <w:rsid w:val="549F9612"/>
    <w:rsid w:val="54A89663"/>
    <w:rsid w:val="54BAC122"/>
    <w:rsid w:val="54F56DC9"/>
    <w:rsid w:val="552989CC"/>
    <w:rsid w:val="55378BC3"/>
    <w:rsid w:val="553AB2F1"/>
    <w:rsid w:val="556B8E8D"/>
    <w:rsid w:val="55DB2DD4"/>
    <w:rsid w:val="55FFC868"/>
    <w:rsid w:val="560134C1"/>
    <w:rsid w:val="560F9706"/>
    <w:rsid w:val="56168D20"/>
    <w:rsid w:val="562A2B9C"/>
    <w:rsid w:val="562F4C41"/>
    <w:rsid w:val="5656C37C"/>
    <w:rsid w:val="56869051"/>
    <w:rsid w:val="56B3292C"/>
    <w:rsid w:val="56C60B91"/>
    <w:rsid w:val="56D5D25E"/>
    <w:rsid w:val="56DABE46"/>
    <w:rsid w:val="56E9962D"/>
    <w:rsid w:val="56F143A6"/>
    <w:rsid w:val="57358B96"/>
    <w:rsid w:val="57650806"/>
    <w:rsid w:val="5770E23D"/>
    <w:rsid w:val="577619CC"/>
    <w:rsid w:val="577C4C35"/>
    <w:rsid w:val="57AF0EFB"/>
    <w:rsid w:val="583D6B7E"/>
    <w:rsid w:val="58465250"/>
    <w:rsid w:val="584F02F3"/>
    <w:rsid w:val="585F38F8"/>
    <w:rsid w:val="5861DBF2"/>
    <w:rsid w:val="58903219"/>
    <w:rsid w:val="58E58AFB"/>
    <w:rsid w:val="58FEABAA"/>
    <w:rsid w:val="5902FB6B"/>
    <w:rsid w:val="59085179"/>
    <w:rsid w:val="593D52D1"/>
    <w:rsid w:val="59A277C7"/>
    <w:rsid w:val="59ADEDF5"/>
    <w:rsid w:val="59C7BA94"/>
    <w:rsid w:val="59CCDAFB"/>
    <w:rsid w:val="59CF9B03"/>
    <w:rsid w:val="5A61BA3B"/>
    <w:rsid w:val="5AA63EBC"/>
    <w:rsid w:val="5AB9F9FC"/>
    <w:rsid w:val="5ABBF1B2"/>
    <w:rsid w:val="5AD52232"/>
    <w:rsid w:val="5AD78BA1"/>
    <w:rsid w:val="5AF17309"/>
    <w:rsid w:val="5B2BAF79"/>
    <w:rsid w:val="5B636BDA"/>
    <w:rsid w:val="5B6D1422"/>
    <w:rsid w:val="5B7254F0"/>
    <w:rsid w:val="5B8D9A52"/>
    <w:rsid w:val="5B93434D"/>
    <w:rsid w:val="5BAE2F69"/>
    <w:rsid w:val="5BC1DEFE"/>
    <w:rsid w:val="5BDC22B1"/>
    <w:rsid w:val="5C05A2D0"/>
    <w:rsid w:val="5C0B9ADA"/>
    <w:rsid w:val="5C455BB1"/>
    <w:rsid w:val="5C4EE7C4"/>
    <w:rsid w:val="5D0693D9"/>
    <w:rsid w:val="5D1FFA5B"/>
    <w:rsid w:val="5D22E5C4"/>
    <w:rsid w:val="5D41FFF8"/>
    <w:rsid w:val="5D662817"/>
    <w:rsid w:val="5D7FA040"/>
    <w:rsid w:val="5D82C6D2"/>
    <w:rsid w:val="5D82DE4B"/>
    <w:rsid w:val="5DD66C8E"/>
    <w:rsid w:val="5DE92FC4"/>
    <w:rsid w:val="5E1DA1AE"/>
    <w:rsid w:val="5E3DC2BD"/>
    <w:rsid w:val="5E4465E8"/>
    <w:rsid w:val="5E56E901"/>
    <w:rsid w:val="5E57662F"/>
    <w:rsid w:val="5E7117FA"/>
    <w:rsid w:val="5E8AE3A0"/>
    <w:rsid w:val="5EAF6143"/>
    <w:rsid w:val="5EB6A70E"/>
    <w:rsid w:val="5ECF3B63"/>
    <w:rsid w:val="5EDE6E09"/>
    <w:rsid w:val="5EE10FEC"/>
    <w:rsid w:val="5EE83A51"/>
    <w:rsid w:val="5EF6F8B6"/>
    <w:rsid w:val="5EF7588D"/>
    <w:rsid w:val="5F00A33F"/>
    <w:rsid w:val="5F12A3A4"/>
    <w:rsid w:val="5F25768B"/>
    <w:rsid w:val="5F34B924"/>
    <w:rsid w:val="5F3A77B9"/>
    <w:rsid w:val="5F477129"/>
    <w:rsid w:val="5F533CA8"/>
    <w:rsid w:val="5F5EC14E"/>
    <w:rsid w:val="5FAB65E9"/>
    <w:rsid w:val="5FBE2901"/>
    <w:rsid w:val="5FD62FF8"/>
    <w:rsid w:val="5FE7BBB9"/>
    <w:rsid w:val="60300924"/>
    <w:rsid w:val="603DFC4D"/>
    <w:rsid w:val="6044B829"/>
    <w:rsid w:val="605951BB"/>
    <w:rsid w:val="6079A0BA"/>
    <w:rsid w:val="60FDADF7"/>
    <w:rsid w:val="60FFEEC1"/>
    <w:rsid w:val="61001F69"/>
    <w:rsid w:val="612628FC"/>
    <w:rsid w:val="6129BFB5"/>
    <w:rsid w:val="6145435B"/>
    <w:rsid w:val="6167294B"/>
    <w:rsid w:val="616E015D"/>
    <w:rsid w:val="616FA7B3"/>
    <w:rsid w:val="618E8BDC"/>
    <w:rsid w:val="6198F24E"/>
    <w:rsid w:val="61A5999E"/>
    <w:rsid w:val="61FF9CA5"/>
    <w:rsid w:val="620A972D"/>
    <w:rsid w:val="6217B8D0"/>
    <w:rsid w:val="621A9B39"/>
    <w:rsid w:val="6228E9C9"/>
    <w:rsid w:val="622E507C"/>
    <w:rsid w:val="6239993A"/>
    <w:rsid w:val="627CFC3F"/>
    <w:rsid w:val="629395F3"/>
    <w:rsid w:val="629EA6AD"/>
    <w:rsid w:val="62B57C59"/>
    <w:rsid w:val="62E2299B"/>
    <w:rsid w:val="6338E1BB"/>
    <w:rsid w:val="634169FF"/>
    <w:rsid w:val="635EEDE9"/>
    <w:rsid w:val="637174AB"/>
    <w:rsid w:val="63759284"/>
    <w:rsid w:val="6466665B"/>
    <w:rsid w:val="646BE8FA"/>
    <w:rsid w:val="64956C89"/>
    <w:rsid w:val="649C447F"/>
    <w:rsid w:val="64AB9B79"/>
    <w:rsid w:val="654F5992"/>
    <w:rsid w:val="6563752B"/>
    <w:rsid w:val="6569B7F4"/>
    <w:rsid w:val="65760EF8"/>
    <w:rsid w:val="657A2588"/>
    <w:rsid w:val="658B6910"/>
    <w:rsid w:val="65A0BCA4"/>
    <w:rsid w:val="65A14249"/>
    <w:rsid w:val="65F06D35"/>
    <w:rsid w:val="65FF6FEE"/>
    <w:rsid w:val="6646E431"/>
    <w:rsid w:val="6648D4A2"/>
    <w:rsid w:val="66513D3D"/>
    <w:rsid w:val="6669DEED"/>
    <w:rsid w:val="66819CDF"/>
    <w:rsid w:val="66932F3D"/>
    <w:rsid w:val="66BD4B25"/>
    <w:rsid w:val="66C6210C"/>
    <w:rsid w:val="66CC1030"/>
    <w:rsid w:val="670D0A5D"/>
    <w:rsid w:val="67334124"/>
    <w:rsid w:val="67402CC9"/>
    <w:rsid w:val="67479D7F"/>
    <w:rsid w:val="676FAA6A"/>
    <w:rsid w:val="6797CE7A"/>
    <w:rsid w:val="6798C9EE"/>
    <w:rsid w:val="679B404F"/>
    <w:rsid w:val="67D3235E"/>
    <w:rsid w:val="68080C94"/>
    <w:rsid w:val="683461E2"/>
    <w:rsid w:val="6861F16D"/>
    <w:rsid w:val="68812846"/>
    <w:rsid w:val="68912819"/>
    <w:rsid w:val="6897B3DE"/>
    <w:rsid w:val="68DFC94F"/>
    <w:rsid w:val="68EA8FDB"/>
    <w:rsid w:val="68EF6F66"/>
    <w:rsid w:val="68F082F3"/>
    <w:rsid w:val="691C4D35"/>
    <w:rsid w:val="691F4A14"/>
    <w:rsid w:val="691FE11F"/>
    <w:rsid w:val="692009B7"/>
    <w:rsid w:val="6921C672"/>
    <w:rsid w:val="69264157"/>
    <w:rsid w:val="6927379A"/>
    <w:rsid w:val="692CACC9"/>
    <w:rsid w:val="692DEEFD"/>
    <w:rsid w:val="6984233A"/>
    <w:rsid w:val="69953869"/>
    <w:rsid w:val="699CB9B8"/>
    <w:rsid w:val="69ACE8DB"/>
    <w:rsid w:val="69ED5616"/>
    <w:rsid w:val="69EF6C46"/>
    <w:rsid w:val="6A08764F"/>
    <w:rsid w:val="6A307058"/>
    <w:rsid w:val="6A555FED"/>
    <w:rsid w:val="6A9BC739"/>
    <w:rsid w:val="6ABD995B"/>
    <w:rsid w:val="6AE044C1"/>
    <w:rsid w:val="6AFBBB46"/>
    <w:rsid w:val="6B08CEC4"/>
    <w:rsid w:val="6B13FFDE"/>
    <w:rsid w:val="6B33B400"/>
    <w:rsid w:val="6B3FAD56"/>
    <w:rsid w:val="6B3FD087"/>
    <w:rsid w:val="6B41C7A9"/>
    <w:rsid w:val="6B5982A7"/>
    <w:rsid w:val="6B7A1332"/>
    <w:rsid w:val="6B8BD5B7"/>
    <w:rsid w:val="6B9C0462"/>
    <w:rsid w:val="6BAD47CF"/>
    <w:rsid w:val="6BBC5361"/>
    <w:rsid w:val="6BD2B6AF"/>
    <w:rsid w:val="6BD4C618"/>
    <w:rsid w:val="6BE0BBEC"/>
    <w:rsid w:val="6BE8AC4B"/>
    <w:rsid w:val="6C0AABE3"/>
    <w:rsid w:val="6C111746"/>
    <w:rsid w:val="6C6EB172"/>
    <w:rsid w:val="6C80EB57"/>
    <w:rsid w:val="6C863754"/>
    <w:rsid w:val="6C8D1923"/>
    <w:rsid w:val="6CC19A6F"/>
    <w:rsid w:val="6CD1B998"/>
    <w:rsid w:val="6CDA20F5"/>
    <w:rsid w:val="6CFEC46C"/>
    <w:rsid w:val="6D319EC1"/>
    <w:rsid w:val="6D32CDB1"/>
    <w:rsid w:val="6D3F783F"/>
    <w:rsid w:val="6D4B2BC5"/>
    <w:rsid w:val="6D6E8710"/>
    <w:rsid w:val="6D8B6FA0"/>
    <w:rsid w:val="6DAC542E"/>
    <w:rsid w:val="6DAE3511"/>
    <w:rsid w:val="6DB4CB22"/>
    <w:rsid w:val="6E0A81D3"/>
    <w:rsid w:val="6E32BE58"/>
    <w:rsid w:val="6E4326C5"/>
    <w:rsid w:val="6E4C8465"/>
    <w:rsid w:val="6EB46C17"/>
    <w:rsid w:val="6EB85FE6"/>
    <w:rsid w:val="6EC32404"/>
    <w:rsid w:val="6EFA7C65"/>
    <w:rsid w:val="6EFC7F59"/>
    <w:rsid w:val="6F266B31"/>
    <w:rsid w:val="6F2C8A8D"/>
    <w:rsid w:val="6F3CA9B8"/>
    <w:rsid w:val="6F4428E5"/>
    <w:rsid w:val="6F6C1B70"/>
    <w:rsid w:val="6F910A7E"/>
    <w:rsid w:val="6FD1D088"/>
    <w:rsid w:val="6FD39363"/>
    <w:rsid w:val="702CA272"/>
    <w:rsid w:val="7040A7E0"/>
    <w:rsid w:val="70733D4C"/>
    <w:rsid w:val="708EB0EF"/>
    <w:rsid w:val="70C59344"/>
    <w:rsid w:val="70D02562"/>
    <w:rsid w:val="714CF594"/>
    <w:rsid w:val="71756A57"/>
    <w:rsid w:val="71826109"/>
    <w:rsid w:val="718B2C01"/>
    <w:rsid w:val="7199257B"/>
    <w:rsid w:val="71BE5512"/>
    <w:rsid w:val="71C687A4"/>
    <w:rsid w:val="71E13E99"/>
    <w:rsid w:val="71E92BF6"/>
    <w:rsid w:val="71F07076"/>
    <w:rsid w:val="7203497C"/>
    <w:rsid w:val="721B7D6B"/>
    <w:rsid w:val="721EE202"/>
    <w:rsid w:val="72447446"/>
    <w:rsid w:val="7250C3BB"/>
    <w:rsid w:val="726DBA0B"/>
    <w:rsid w:val="729712DA"/>
    <w:rsid w:val="7345E922"/>
    <w:rsid w:val="735C96FE"/>
    <w:rsid w:val="737B7353"/>
    <w:rsid w:val="73924D9D"/>
    <w:rsid w:val="739A9C11"/>
    <w:rsid w:val="73B48C40"/>
    <w:rsid w:val="73BA6CE5"/>
    <w:rsid w:val="73BF581F"/>
    <w:rsid w:val="73E05AD2"/>
    <w:rsid w:val="74361509"/>
    <w:rsid w:val="743AC2B9"/>
    <w:rsid w:val="744A9705"/>
    <w:rsid w:val="745448B1"/>
    <w:rsid w:val="74BC2AB6"/>
    <w:rsid w:val="75176C2B"/>
    <w:rsid w:val="75183674"/>
    <w:rsid w:val="751DB44F"/>
    <w:rsid w:val="75210575"/>
    <w:rsid w:val="75326588"/>
    <w:rsid w:val="75366C72"/>
    <w:rsid w:val="753B5F05"/>
    <w:rsid w:val="7557AE24"/>
    <w:rsid w:val="75E7211D"/>
    <w:rsid w:val="760CB1E5"/>
    <w:rsid w:val="76497DE5"/>
    <w:rsid w:val="76676107"/>
    <w:rsid w:val="766F4C16"/>
    <w:rsid w:val="76741C54"/>
    <w:rsid w:val="76924DA9"/>
    <w:rsid w:val="76FE8E1D"/>
    <w:rsid w:val="77887BFB"/>
    <w:rsid w:val="779C5F29"/>
    <w:rsid w:val="77B07C23"/>
    <w:rsid w:val="77B15B59"/>
    <w:rsid w:val="77BD1FEB"/>
    <w:rsid w:val="77BFAB4E"/>
    <w:rsid w:val="77C5FFC6"/>
    <w:rsid w:val="780BA85C"/>
    <w:rsid w:val="783E90CC"/>
    <w:rsid w:val="786A064A"/>
    <w:rsid w:val="78BE5B22"/>
    <w:rsid w:val="790EA233"/>
    <w:rsid w:val="7915A8A2"/>
    <w:rsid w:val="7946F6BD"/>
    <w:rsid w:val="794E4F17"/>
    <w:rsid w:val="79655D81"/>
    <w:rsid w:val="7995988A"/>
    <w:rsid w:val="79B589FB"/>
    <w:rsid w:val="79DADC42"/>
    <w:rsid w:val="79EC507E"/>
    <w:rsid w:val="79EF7188"/>
    <w:rsid w:val="7A235592"/>
    <w:rsid w:val="7A3108C7"/>
    <w:rsid w:val="7A316982"/>
    <w:rsid w:val="7A464862"/>
    <w:rsid w:val="7A564799"/>
    <w:rsid w:val="7A56797E"/>
    <w:rsid w:val="7AA1523C"/>
    <w:rsid w:val="7AF0180C"/>
    <w:rsid w:val="7B27A4AE"/>
    <w:rsid w:val="7B289852"/>
    <w:rsid w:val="7B52D67A"/>
    <w:rsid w:val="7B5E9FF8"/>
    <w:rsid w:val="7B750999"/>
    <w:rsid w:val="7B83EEBC"/>
    <w:rsid w:val="7B8C53C3"/>
    <w:rsid w:val="7BA55A1F"/>
    <w:rsid w:val="7BA908E0"/>
    <w:rsid w:val="7BBC8A3E"/>
    <w:rsid w:val="7BF88F79"/>
    <w:rsid w:val="7BFC4463"/>
    <w:rsid w:val="7C097CCD"/>
    <w:rsid w:val="7C57421A"/>
    <w:rsid w:val="7C575EC0"/>
    <w:rsid w:val="7C5A8980"/>
    <w:rsid w:val="7C62CB0C"/>
    <w:rsid w:val="7C681900"/>
    <w:rsid w:val="7C73F64C"/>
    <w:rsid w:val="7C76FD49"/>
    <w:rsid w:val="7CBCFF19"/>
    <w:rsid w:val="7CD139E0"/>
    <w:rsid w:val="7CD9368C"/>
    <w:rsid w:val="7CFC72A8"/>
    <w:rsid w:val="7CFE18EE"/>
    <w:rsid w:val="7D148552"/>
    <w:rsid w:val="7D227E10"/>
    <w:rsid w:val="7D282424"/>
    <w:rsid w:val="7D4DF053"/>
    <w:rsid w:val="7D763512"/>
    <w:rsid w:val="7D76B215"/>
    <w:rsid w:val="7D84F9D1"/>
    <w:rsid w:val="7D86B87F"/>
    <w:rsid w:val="7D8D50F2"/>
    <w:rsid w:val="7D9FFA88"/>
    <w:rsid w:val="7DA434EA"/>
    <w:rsid w:val="7DB6FD21"/>
    <w:rsid w:val="7DB7D62C"/>
    <w:rsid w:val="7DCAEEEC"/>
    <w:rsid w:val="7DDEBA74"/>
    <w:rsid w:val="7DE2B445"/>
    <w:rsid w:val="7DEDA4EA"/>
    <w:rsid w:val="7E0CBEAD"/>
    <w:rsid w:val="7E6D0AB0"/>
    <w:rsid w:val="7E7FC68D"/>
    <w:rsid w:val="7E938696"/>
    <w:rsid w:val="7EB320D1"/>
    <w:rsid w:val="7EC41B28"/>
    <w:rsid w:val="7F0081A0"/>
    <w:rsid w:val="7F132024"/>
    <w:rsid w:val="7F36C8FA"/>
    <w:rsid w:val="7F37022B"/>
    <w:rsid w:val="7F53396A"/>
    <w:rsid w:val="7F716CF9"/>
    <w:rsid w:val="7F724627"/>
    <w:rsid w:val="7F726251"/>
    <w:rsid w:val="7F7CCB14"/>
    <w:rsid w:val="7FAC9CE8"/>
    <w:rsid w:val="7FC323C4"/>
    <w:rsid w:val="7FCF55A5"/>
    <w:rsid w:val="7FE3E019"/>
    <w:rsid w:val="7FFB15D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EE6AB7"/>
  <w15:docId w15:val="{1A8899E5-012C-6940-B541-7DC0596CB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011"/>
    <w:pPr>
      <w:widowControl w:val="0"/>
      <w:spacing w:before="120" w:after="240" w:line="360" w:lineRule="auto"/>
    </w:pPr>
    <w:rPr>
      <w:rFonts w:asciiTheme="majorHAnsi" w:hAnsiTheme="majorHAnsi" w:cstheme="majorHAnsi"/>
      <w:bCs/>
      <w:sz w:val="22"/>
      <w:szCs w:val="22"/>
    </w:rPr>
  </w:style>
  <w:style w:type="paragraph" w:styleId="Heading1">
    <w:name w:val="heading 1"/>
    <w:basedOn w:val="Normal"/>
    <w:next w:val="Normal"/>
    <w:link w:val="Heading1Char"/>
    <w:uiPriority w:val="9"/>
    <w:qFormat/>
    <w:rsid w:val="00885021"/>
    <w:pPr>
      <w:keepNext/>
      <w:keepLines/>
      <w:numPr>
        <w:numId w:val="28"/>
      </w:numPr>
      <w:spacing w:before="240" w:after="200" w:line="276" w:lineRule="auto"/>
      <w:outlineLvl w:val="0"/>
    </w:pPr>
    <w:rPr>
      <w:rFonts w:ascii="Calibri" w:eastAsiaTheme="majorEastAsia" w:hAnsi="Calibri"/>
      <w:b/>
      <w:bCs w:val="0"/>
      <w:color w:val="000000" w:themeColor="text1"/>
      <w:sz w:val="24"/>
      <w:szCs w:val="24"/>
    </w:rPr>
  </w:style>
  <w:style w:type="paragraph" w:styleId="Heading2">
    <w:name w:val="heading 2"/>
    <w:basedOn w:val="Heading1"/>
    <w:next w:val="Normal"/>
    <w:link w:val="Heading2Char"/>
    <w:uiPriority w:val="9"/>
    <w:unhideWhenUsed/>
    <w:qFormat/>
    <w:rsid w:val="006F56E2"/>
    <w:pPr>
      <w:numPr>
        <w:ilvl w:val="1"/>
      </w:numPr>
      <w:ind w:left="426"/>
      <w:outlineLvl w:val="1"/>
    </w:pPr>
    <w:rPr>
      <w:rFonts w:ascii="Calibri Light" w:hAnsi="Calibri Light" w:cs="Calibri Light"/>
      <w:b w:val="0"/>
    </w:rPr>
  </w:style>
  <w:style w:type="paragraph" w:styleId="Heading3">
    <w:name w:val="heading 3"/>
    <w:basedOn w:val="Heading2"/>
    <w:next w:val="Normal"/>
    <w:link w:val="Heading3Char"/>
    <w:autoRedefine/>
    <w:uiPriority w:val="9"/>
    <w:unhideWhenUsed/>
    <w:qFormat/>
    <w:rsid w:val="005A2B78"/>
    <w:pPr>
      <w:numPr>
        <w:ilvl w:val="2"/>
      </w:numPr>
      <w:spacing w:before="0" w:after="240" w:line="360" w:lineRule="auto"/>
      <w:outlineLvl w:val="2"/>
    </w:pPr>
    <w:rPr>
      <w:rFonts w:asciiTheme="majorHAnsi" w:eastAsia="Times New Roman" w:hAnsiTheme="majorHAnsi" w:cstheme="majorHAnsi"/>
      <w:bCs/>
      <w:i/>
      <w:iCs/>
      <w:sz w:val="22"/>
      <w:szCs w:val="20"/>
      <w:u w:val="single"/>
      <w:lang w:eastAsia="en-GB"/>
    </w:rPr>
  </w:style>
  <w:style w:type="paragraph" w:styleId="Heading4">
    <w:name w:val="heading 4"/>
    <w:aliases w:val="Sense: Subsection"/>
    <w:basedOn w:val="Normal"/>
    <w:next w:val="Normal"/>
    <w:link w:val="Heading4Char"/>
    <w:autoRedefine/>
    <w:uiPriority w:val="9"/>
    <w:unhideWhenUsed/>
    <w:qFormat/>
    <w:rsid w:val="002E2E9B"/>
    <w:pPr>
      <w:keepNext/>
      <w:keepLines/>
      <w:numPr>
        <w:ilvl w:val="3"/>
        <w:numId w:val="28"/>
      </w:numPr>
      <w:spacing w:before="320" w:after="160"/>
      <w:outlineLvl w:val="3"/>
    </w:pPr>
    <w:rPr>
      <w:rFonts w:eastAsia="Times New Roman"/>
      <w:i/>
      <w:sz w:val="20"/>
      <w:szCs w:val="20"/>
      <w:lang w:val="en-GB" w:eastAsia="en-GB"/>
    </w:rPr>
  </w:style>
  <w:style w:type="paragraph" w:styleId="Heading5">
    <w:name w:val="heading 5"/>
    <w:basedOn w:val="Normal"/>
    <w:next w:val="Normal"/>
    <w:link w:val="Heading5Char"/>
    <w:uiPriority w:val="9"/>
    <w:unhideWhenUsed/>
    <w:qFormat/>
    <w:rsid w:val="005734B8"/>
    <w:pPr>
      <w:keepNext/>
      <w:keepLines/>
      <w:numPr>
        <w:ilvl w:val="4"/>
        <w:numId w:val="28"/>
      </w:numPr>
      <w:spacing w:before="40"/>
      <w:outlineLvl w:val="4"/>
    </w:pPr>
    <w:rPr>
      <w:rFonts w:eastAsiaTheme="majorEastAsia" w:cstheme="majorBidi"/>
      <w:i/>
      <w:iCs/>
      <w:color w:val="000000" w:themeColor="text1"/>
    </w:rPr>
  </w:style>
  <w:style w:type="paragraph" w:styleId="Heading6">
    <w:name w:val="heading 6"/>
    <w:basedOn w:val="Normal"/>
    <w:next w:val="Normal"/>
    <w:link w:val="Heading6Char"/>
    <w:uiPriority w:val="9"/>
    <w:unhideWhenUsed/>
    <w:qFormat/>
    <w:rsid w:val="00805A41"/>
    <w:pPr>
      <w:keepNext/>
      <w:keepLines/>
      <w:numPr>
        <w:ilvl w:val="5"/>
        <w:numId w:val="28"/>
      </w:numPr>
      <w:spacing w:before="40" w:after="0"/>
      <w:outlineLvl w:val="5"/>
    </w:pPr>
    <w:rPr>
      <w:rFonts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5177E5"/>
    <w:pPr>
      <w:keepNext/>
      <w:keepLines/>
      <w:numPr>
        <w:ilvl w:val="6"/>
        <w:numId w:val="28"/>
      </w:numPr>
      <w:spacing w:before="40" w:after="0"/>
      <w:outlineLvl w:val="6"/>
    </w:pPr>
    <w:rPr>
      <w:rFonts w:eastAsiaTheme="majorEastAsia" w:cstheme="majorBidi"/>
      <w:i/>
      <w:iCs/>
      <w:color w:val="1F3763" w:themeColor="accent1" w:themeShade="7F"/>
    </w:rPr>
  </w:style>
  <w:style w:type="paragraph" w:styleId="Heading8">
    <w:name w:val="heading 8"/>
    <w:basedOn w:val="Normal"/>
    <w:next w:val="Normal"/>
    <w:link w:val="Heading8Char"/>
    <w:uiPriority w:val="9"/>
    <w:semiHidden/>
    <w:unhideWhenUsed/>
    <w:qFormat/>
    <w:rsid w:val="005177E5"/>
    <w:pPr>
      <w:keepNext/>
      <w:keepLines/>
      <w:numPr>
        <w:ilvl w:val="7"/>
        <w:numId w:val="28"/>
      </w:numPr>
      <w:spacing w:before="40" w:after="0"/>
      <w:outlineLvl w:val="7"/>
    </w:pPr>
    <w:rPr>
      <w:rFonts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177E5"/>
    <w:pPr>
      <w:keepNext/>
      <w:keepLines/>
      <w:numPr>
        <w:ilvl w:val="8"/>
        <w:numId w:val="28"/>
      </w:numPr>
      <w:spacing w:before="40" w:after="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
    <w:name w:val="Fig"/>
    <w:basedOn w:val="Normal"/>
    <w:autoRedefine/>
    <w:qFormat/>
    <w:rsid w:val="00C745D6"/>
    <w:pPr>
      <w:tabs>
        <w:tab w:val="left" w:pos="227"/>
      </w:tabs>
      <w:spacing w:before="240"/>
    </w:pPr>
    <w:rPr>
      <w:rFonts w:eastAsia="Times New Roman"/>
      <w:i/>
      <w:sz w:val="18"/>
      <w:szCs w:val="20"/>
      <w:lang w:eastAsia="en-GB"/>
    </w:rPr>
  </w:style>
  <w:style w:type="paragraph" w:customStyle="1" w:styleId="Tab">
    <w:name w:val="Tab"/>
    <w:basedOn w:val="Fig"/>
    <w:qFormat/>
    <w:rsid w:val="00E52BC4"/>
    <w:pPr>
      <w:ind w:left="720" w:hanging="720"/>
      <w:contextualSpacing/>
    </w:pPr>
    <w:rPr>
      <w:szCs w:val="24"/>
      <w:lang w:val="en-GB"/>
    </w:rPr>
  </w:style>
  <w:style w:type="paragraph" w:styleId="ListParagraph">
    <w:name w:val="List Paragraph"/>
    <w:aliases w:val="Bullet"/>
    <w:basedOn w:val="Normal"/>
    <w:link w:val="ListParagraphChar"/>
    <w:autoRedefine/>
    <w:uiPriority w:val="34"/>
    <w:qFormat/>
    <w:rsid w:val="005A2B78"/>
    <w:pPr>
      <w:numPr>
        <w:numId w:val="39"/>
      </w:numPr>
      <w:ind w:left="714" w:hanging="357"/>
      <w:contextualSpacing/>
    </w:pPr>
    <w:rPr>
      <w:rFonts w:cstheme="minorBidi"/>
      <w:lang w:val="en-US"/>
    </w:rPr>
  </w:style>
  <w:style w:type="character" w:customStyle="1" w:styleId="Heading4Char">
    <w:name w:val="Heading 4 Char"/>
    <w:aliases w:val="Sense: Subsection Char"/>
    <w:basedOn w:val="DefaultParagraphFont"/>
    <w:link w:val="Heading4"/>
    <w:uiPriority w:val="9"/>
    <w:rsid w:val="002E2E9B"/>
    <w:rPr>
      <w:rFonts w:asciiTheme="majorHAnsi" w:eastAsia="Times New Roman" w:hAnsiTheme="majorHAnsi" w:cstheme="majorHAnsi"/>
      <w:bCs/>
      <w:i/>
      <w:sz w:val="20"/>
      <w:szCs w:val="20"/>
      <w:lang w:val="en-GB" w:eastAsia="en-GB"/>
    </w:rPr>
  </w:style>
  <w:style w:type="character" w:customStyle="1" w:styleId="Heading3Char">
    <w:name w:val="Heading 3 Char"/>
    <w:basedOn w:val="DefaultParagraphFont"/>
    <w:link w:val="Heading3"/>
    <w:uiPriority w:val="9"/>
    <w:rsid w:val="005A2B78"/>
    <w:rPr>
      <w:rFonts w:asciiTheme="majorHAnsi" w:eastAsia="Times New Roman" w:hAnsiTheme="majorHAnsi" w:cstheme="majorHAnsi"/>
      <w:bCs/>
      <w:i/>
      <w:iCs/>
      <w:color w:val="000000" w:themeColor="text1"/>
      <w:sz w:val="22"/>
      <w:szCs w:val="20"/>
      <w:u w:val="single"/>
      <w:lang w:eastAsia="en-GB"/>
    </w:rPr>
  </w:style>
  <w:style w:type="character" w:customStyle="1" w:styleId="ListParagraphChar">
    <w:name w:val="List Paragraph Char"/>
    <w:aliases w:val="Bullet Char"/>
    <w:basedOn w:val="DefaultParagraphFont"/>
    <w:link w:val="ListParagraph"/>
    <w:uiPriority w:val="34"/>
    <w:qFormat/>
    <w:rsid w:val="005A2B78"/>
    <w:rPr>
      <w:rFonts w:asciiTheme="majorHAnsi" w:hAnsiTheme="majorHAnsi"/>
      <w:bCs/>
      <w:sz w:val="22"/>
      <w:szCs w:val="22"/>
      <w:lang w:val="en-US"/>
    </w:rPr>
  </w:style>
  <w:style w:type="numbering" w:customStyle="1" w:styleId="Bulletlist">
    <w:name w:val="Bullet list"/>
    <w:basedOn w:val="NoList"/>
    <w:uiPriority w:val="99"/>
    <w:rsid w:val="00E72DE5"/>
    <w:pPr>
      <w:numPr>
        <w:numId w:val="5"/>
      </w:numPr>
    </w:pPr>
  </w:style>
  <w:style w:type="paragraph" w:customStyle="1" w:styleId="NumberedList">
    <w:name w:val="NumberedList"/>
    <w:basedOn w:val="ListNumber"/>
    <w:autoRedefine/>
    <w:qFormat/>
    <w:rsid w:val="00CD5048"/>
    <w:pPr>
      <w:numPr>
        <w:numId w:val="33"/>
      </w:numPr>
      <w:contextualSpacing w:val="0"/>
    </w:pPr>
    <w:rPr>
      <w:rFonts w:ascii="Calibri Light" w:hAnsi="Calibri Light" w:cs="Calibri Light"/>
    </w:rPr>
  </w:style>
  <w:style w:type="paragraph" w:styleId="NormalWeb">
    <w:name w:val="Normal (Web)"/>
    <w:basedOn w:val="Normal"/>
    <w:uiPriority w:val="99"/>
    <w:semiHidden/>
    <w:unhideWhenUsed/>
    <w:rsid w:val="00E72DE5"/>
    <w:rPr>
      <w:sz w:val="24"/>
      <w:szCs w:val="24"/>
    </w:rPr>
  </w:style>
  <w:style w:type="paragraph" w:customStyle="1" w:styleId="Table">
    <w:name w:val="Table"/>
    <w:basedOn w:val="Normal"/>
    <w:autoRedefine/>
    <w:qFormat/>
    <w:rsid w:val="006B4E5D"/>
    <w:pPr>
      <w:jc w:val="center"/>
    </w:pPr>
    <w:rPr>
      <w:rFonts w:ascii="Calibri Light" w:hAnsi="Calibri Light" w:cs="Calibri Light"/>
      <w:i/>
      <w:iCs/>
      <w:color w:val="000000" w:themeColor="text1"/>
      <w:sz w:val="18"/>
      <w:szCs w:val="18"/>
      <w:lang w:eastAsia="en-GB"/>
    </w:rPr>
  </w:style>
  <w:style w:type="paragraph" w:styleId="Header">
    <w:name w:val="header"/>
    <w:basedOn w:val="Normal"/>
    <w:link w:val="HeaderChar"/>
    <w:uiPriority w:val="99"/>
    <w:unhideWhenUsed/>
    <w:rsid w:val="00591E46"/>
    <w:pPr>
      <w:tabs>
        <w:tab w:val="center" w:pos="4680"/>
        <w:tab w:val="right" w:pos="9360"/>
      </w:tabs>
    </w:pPr>
  </w:style>
  <w:style w:type="character" w:customStyle="1" w:styleId="HeaderChar">
    <w:name w:val="Header Char"/>
    <w:basedOn w:val="DefaultParagraphFont"/>
    <w:link w:val="Header"/>
    <w:uiPriority w:val="99"/>
    <w:rsid w:val="00591E46"/>
    <w:rPr>
      <w:rFonts w:ascii="Times New Roman" w:hAnsi="Times New Roman" w:cs="Times New Roman"/>
      <w:sz w:val="22"/>
      <w:szCs w:val="22"/>
    </w:rPr>
  </w:style>
  <w:style w:type="paragraph" w:styleId="Footer">
    <w:name w:val="footer"/>
    <w:basedOn w:val="Normal"/>
    <w:link w:val="FooterChar"/>
    <w:uiPriority w:val="99"/>
    <w:unhideWhenUsed/>
    <w:rsid w:val="00591E46"/>
    <w:pPr>
      <w:tabs>
        <w:tab w:val="center" w:pos="4680"/>
        <w:tab w:val="right" w:pos="9360"/>
      </w:tabs>
    </w:pPr>
  </w:style>
  <w:style w:type="character" w:customStyle="1" w:styleId="FooterChar">
    <w:name w:val="Footer Char"/>
    <w:basedOn w:val="DefaultParagraphFont"/>
    <w:link w:val="Footer"/>
    <w:uiPriority w:val="99"/>
    <w:rsid w:val="00591E46"/>
    <w:rPr>
      <w:rFonts w:ascii="Times New Roman" w:hAnsi="Times New Roman" w:cs="Times New Roman"/>
      <w:sz w:val="22"/>
      <w:szCs w:val="22"/>
    </w:rPr>
  </w:style>
  <w:style w:type="paragraph" w:styleId="Subtitle">
    <w:name w:val="Subtitle"/>
    <w:aliases w:val="UTS Subtitle"/>
    <w:basedOn w:val="Normal"/>
    <w:next w:val="BodyText"/>
    <w:link w:val="SubtitleChar"/>
    <w:uiPriority w:val="10"/>
    <w:qFormat/>
    <w:rsid w:val="00591E46"/>
    <w:pPr>
      <w:spacing w:before="80" w:after="80"/>
    </w:pPr>
    <w:rPr>
      <w:rFonts w:asciiTheme="minorHAnsi" w:eastAsia="Times New Roman" w:hAnsiTheme="minorHAnsi" w:cstheme="minorBidi"/>
      <w:color w:val="FFFFFF" w:themeColor="background1"/>
      <w:sz w:val="100"/>
      <w:lang w:val="en-US"/>
    </w:rPr>
  </w:style>
  <w:style w:type="character" w:customStyle="1" w:styleId="SubtitleChar">
    <w:name w:val="Subtitle Char"/>
    <w:aliases w:val="UTS Subtitle Char"/>
    <w:basedOn w:val="DefaultParagraphFont"/>
    <w:link w:val="Subtitle"/>
    <w:uiPriority w:val="10"/>
    <w:rsid w:val="00591E46"/>
    <w:rPr>
      <w:rFonts w:eastAsia="Times New Roman"/>
      <w:color w:val="FFFFFF" w:themeColor="background1"/>
      <w:sz w:val="100"/>
      <w:szCs w:val="22"/>
      <w:lang w:val="en-US"/>
    </w:rPr>
  </w:style>
  <w:style w:type="paragraph" w:styleId="BodyText">
    <w:name w:val="Body Text"/>
    <w:basedOn w:val="Normal"/>
    <w:link w:val="BodyTextChar"/>
    <w:uiPriority w:val="1"/>
    <w:unhideWhenUsed/>
    <w:qFormat/>
    <w:rsid w:val="00591E46"/>
  </w:style>
  <w:style w:type="character" w:customStyle="1" w:styleId="BodyTextChar">
    <w:name w:val="Body Text Char"/>
    <w:basedOn w:val="DefaultParagraphFont"/>
    <w:link w:val="BodyText"/>
    <w:uiPriority w:val="1"/>
    <w:rsid w:val="00591E46"/>
    <w:rPr>
      <w:rFonts w:ascii="Times New Roman" w:hAnsi="Times New Roman" w:cs="Times New Roman"/>
      <w:sz w:val="22"/>
      <w:szCs w:val="22"/>
    </w:rPr>
  </w:style>
  <w:style w:type="character" w:customStyle="1" w:styleId="Heading1Char">
    <w:name w:val="Heading 1 Char"/>
    <w:basedOn w:val="DefaultParagraphFont"/>
    <w:link w:val="Heading1"/>
    <w:uiPriority w:val="9"/>
    <w:rsid w:val="00885021"/>
    <w:rPr>
      <w:rFonts w:ascii="Calibri" w:eastAsiaTheme="majorEastAsia" w:hAnsi="Calibri" w:cstheme="majorHAnsi"/>
      <w:b/>
      <w:color w:val="000000" w:themeColor="text1"/>
    </w:rPr>
  </w:style>
  <w:style w:type="character" w:customStyle="1" w:styleId="Heading2Char">
    <w:name w:val="Heading 2 Char"/>
    <w:basedOn w:val="DefaultParagraphFont"/>
    <w:link w:val="Heading2"/>
    <w:uiPriority w:val="9"/>
    <w:rsid w:val="006F56E2"/>
    <w:rPr>
      <w:rFonts w:ascii="Calibri Light" w:eastAsiaTheme="majorEastAsia" w:hAnsi="Calibri Light" w:cs="Calibri Light"/>
      <w:color w:val="000000" w:themeColor="text1"/>
    </w:rPr>
  </w:style>
  <w:style w:type="table" w:styleId="TableGrid">
    <w:name w:val="Table Grid"/>
    <w:basedOn w:val="TableNormal"/>
    <w:uiPriority w:val="39"/>
    <w:rsid w:val="006375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30C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0C5B"/>
    <w:rPr>
      <w:rFonts w:ascii="Times New Roman" w:hAnsi="Times New Roman" w:cs="Times New Roman"/>
      <w:bCs/>
      <w:sz w:val="18"/>
      <w:szCs w:val="18"/>
    </w:rPr>
  </w:style>
  <w:style w:type="character" w:styleId="PageNumber">
    <w:name w:val="page number"/>
    <w:basedOn w:val="DefaultParagraphFont"/>
    <w:uiPriority w:val="99"/>
    <w:semiHidden/>
    <w:unhideWhenUsed/>
    <w:rsid w:val="00880084"/>
  </w:style>
  <w:style w:type="paragraph" w:styleId="Caption">
    <w:name w:val="caption"/>
    <w:basedOn w:val="Normal"/>
    <w:next w:val="Normal"/>
    <w:uiPriority w:val="35"/>
    <w:unhideWhenUsed/>
    <w:qFormat/>
    <w:rsid w:val="00214FB7"/>
    <w:pPr>
      <w:keepNext/>
      <w:spacing w:before="240" w:after="120"/>
    </w:pPr>
    <w:rPr>
      <w:i/>
      <w:iCs/>
      <w:color w:val="000000" w:themeColor="text1"/>
      <w:sz w:val="20"/>
      <w:szCs w:val="20"/>
    </w:rPr>
  </w:style>
  <w:style w:type="paragraph" w:styleId="TOC1">
    <w:name w:val="toc 1"/>
    <w:basedOn w:val="Normal"/>
    <w:next w:val="Normal"/>
    <w:autoRedefine/>
    <w:uiPriority w:val="39"/>
    <w:unhideWhenUsed/>
    <w:rsid w:val="000463C7"/>
    <w:pPr>
      <w:spacing w:before="240"/>
    </w:pPr>
    <w:rPr>
      <w:rFonts w:asciiTheme="minorHAnsi" w:hAnsiTheme="minorHAnsi" w:cstheme="minorHAnsi"/>
      <w:b/>
      <w:sz w:val="20"/>
      <w:szCs w:val="24"/>
    </w:rPr>
  </w:style>
  <w:style w:type="paragraph" w:styleId="TOC2">
    <w:name w:val="toc 2"/>
    <w:basedOn w:val="Normal"/>
    <w:next w:val="Normal"/>
    <w:autoRedefine/>
    <w:uiPriority w:val="39"/>
    <w:unhideWhenUsed/>
    <w:rsid w:val="000463C7"/>
    <w:pPr>
      <w:ind w:left="220"/>
    </w:pPr>
    <w:rPr>
      <w:rFonts w:asciiTheme="minorHAnsi" w:hAnsiTheme="minorHAnsi" w:cstheme="minorHAnsi"/>
      <w:bCs w:val="0"/>
      <w:i/>
      <w:iCs/>
      <w:sz w:val="20"/>
      <w:szCs w:val="24"/>
    </w:rPr>
  </w:style>
  <w:style w:type="paragraph" w:styleId="TOC3">
    <w:name w:val="toc 3"/>
    <w:basedOn w:val="Normal"/>
    <w:next w:val="Normal"/>
    <w:autoRedefine/>
    <w:uiPriority w:val="39"/>
    <w:unhideWhenUsed/>
    <w:rsid w:val="000463C7"/>
    <w:pPr>
      <w:ind w:left="440"/>
    </w:pPr>
    <w:rPr>
      <w:rFonts w:asciiTheme="minorHAnsi" w:hAnsiTheme="minorHAnsi" w:cstheme="minorHAnsi"/>
      <w:bCs w:val="0"/>
      <w:sz w:val="20"/>
      <w:szCs w:val="24"/>
    </w:rPr>
  </w:style>
  <w:style w:type="paragraph" w:styleId="TOC4">
    <w:name w:val="toc 4"/>
    <w:basedOn w:val="Normal"/>
    <w:next w:val="Normal"/>
    <w:autoRedefine/>
    <w:uiPriority w:val="39"/>
    <w:unhideWhenUsed/>
    <w:rsid w:val="000463C7"/>
    <w:pPr>
      <w:ind w:left="660"/>
    </w:pPr>
    <w:rPr>
      <w:rFonts w:asciiTheme="minorHAnsi" w:hAnsiTheme="minorHAnsi" w:cstheme="minorHAnsi"/>
      <w:bCs w:val="0"/>
      <w:sz w:val="20"/>
      <w:szCs w:val="24"/>
    </w:rPr>
  </w:style>
  <w:style w:type="paragraph" w:styleId="TOC5">
    <w:name w:val="toc 5"/>
    <w:basedOn w:val="Normal"/>
    <w:next w:val="Normal"/>
    <w:autoRedefine/>
    <w:uiPriority w:val="39"/>
    <w:unhideWhenUsed/>
    <w:rsid w:val="000463C7"/>
    <w:pPr>
      <w:ind w:left="880"/>
    </w:pPr>
    <w:rPr>
      <w:rFonts w:asciiTheme="minorHAnsi" w:hAnsiTheme="minorHAnsi" w:cstheme="minorHAnsi"/>
      <w:bCs w:val="0"/>
      <w:sz w:val="20"/>
      <w:szCs w:val="24"/>
    </w:rPr>
  </w:style>
  <w:style w:type="paragraph" w:styleId="TOC6">
    <w:name w:val="toc 6"/>
    <w:basedOn w:val="Normal"/>
    <w:next w:val="Normal"/>
    <w:autoRedefine/>
    <w:uiPriority w:val="39"/>
    <w:unhideWhenUsed/>
    <w:rsid w:val="000463C7"/>
    <w:pPr>
      <w:ind w:left="1100"/>
    </w:pPr>
    <w:rPr>
      <w:rFonts w:asciiTheme="minorHAnsi" w:hAnsiTheme="minorHAnsi" w:cstheme="minorHAnsi"/>
      <w:bCs w:val="0"/>
      <w:sz w:val="20"/>
      <w:szCs w:val="24"/>
    </w:rPr>
  </w:style>
  <w:style w:type="paragraph" w:styleId="TOC7">
    <w:name w:val="toc 7"/>
    <w:basedOn w:val="Normal"/>
    <w:next w:val="Normal"/>
    <w:autoRedefine/>
    <w:uiPriority w:val="39"/>
    <w:unhideWhenUsed/>
    <w:rsid w:val="000463C7"/>
    <w:pPr>
      <w:ind w:left="1320"/>
    </w:pPr>
    <w:rPr>
      <w:rFonts w:asciiTheme="minorHAnsi" w:hAnsiTheme="minorHAnsi" w:cstheme="minorHAnsi"/>
      <w:bCs w:val="0"/>
      <w:sz w:val="20"/>
      <w:szCs w:val="24"/>
    </w:rPr>
  </w:style>
  <w:style w:type="paragraph" w:styleId="TOC8">
    <w:name w:val="toc 8"/>
    <w:basedOn w:val="Normal"/>
    <w:next w:val="Normal"/>
    <w:autoRedefine/>
    <w:uiPriority w:val="39"/>
    <w:unhideWhenUsed/>
    <w:rsid w:val="000463C7"/>
    <w:pPr>
      <w:ind w:left="1540"/>
    </w:pPr>
    <w:rPr>
      <w:rFonts w:asciiTheme="minorHAnsi" w:hAnsiTheme="minorHAnsi" w:cstheme="minorHAnsi"/>
      <w:bCs w:val="0"/>
      <w:sz w:val="20"/>
      <w:szCs w:val="24"/>
    </w:rPr>
  </w:style>
  <w:style w:type="paragraph" w:styleId="TOC9">
    <w:name w:val="toc 9"/>
    <w:basedOn w:val="Normal"/>
    <w:next w:val="Normal"/>
    <w:autoRedefine/>
    <w:uiPriority w:val="39"/>
    <w:unhideWhenUsed/>
    <w:rsid w:val="000463C7"/>
    <w:pPr>
      <w:ind w:left="1760"/>
    </w:pPr>
    <w:rPr>
      <w:rFonts w:asciiTheme="minorHAnsi" w:hAnsiTheme="minorHAnsi" w:cstheme="minorHAnsi"/>
      <w:bCs w:val="0"/>
      <w:sz w:val="20"/>
      <w:szCs w:val="24"/>
    </w:rPr>
  </w:style>
  <w:style w:type="character" w:styleId="Hyperlink">
    <w:name w:val="Hyperlink"/>
    <w:basedOn w:val="DefaultParagraphFont"/>
    <w:uiPriority w:val="99"/>
    <w:unhideWhenUsed/>
    <w:rsid w:val="000463C7"/>
    <w:rPr>
      <w:color w:val="0563C1" w:themeColor="hyperlink"/>
      <w:u w:val="single"/>
    </w:rPr>
  </w:style>
  <w:style w:type="character" w:styleId="UnresolvedMention">
    <w:name w:val="Unresolved Mention"/>
    <w:basedOn w:val="DefaultParagraphFont"/>
    <w:uiPriority w:val="99"/>
    <w:semiHidden/>
    <w:unhideWhenUsed/>
    <w:rsid w:val="00D45403"/>
    <w:rPr>
      <w:color w:val="605E5C"/>
      <w:shd w:val="clear" w:color="auto" w:fill="E1DFDD"/>
    </w:rPr>
  </w:style>
  <w:style w:type="character" w:styleId="CommentReference">
    <w:name w:val="annotation reference"/>
    <w:basedOn w:val="DefaultParagraphFont"/>
    <w:uiPriority w:val="99"/>
    <w:semiHidden/>
    <w:unhideWhenUsed/>
    <w:rsid w:val="00350188"/>
    <w:rPr>
      <w:sz w:val="16"/>
      <w:szCs w:val="16"/>
    </w:rPr>
  </w:style>
  <w:style w:type="paragraph" w:styleId="CommentText">
    <w:name w:val="annotation text"/>
    <w:basedOn w:val="Normal"/>
    <w:link w:val="CommentTextChar"/>
    <w:uiPriority w:val="99"/>
    <w:unhideWhenUsed/>
    <w:rsid w:val="00350188"/>
    <w:pPr>
      <w:spacing w:after="200"/>
    </w:pPr>
    <w:rPr>
      <w:rFonts w:asciiTheme="minorHAnsi" w:eastAsiaTheme="minorEastAsia" w:hAnsiTheme="minorHAnsi" w:cstheme="minorBidi"/>
      <w:bCs w:val="0"/>
      <w:sz w:val="20"/>
      <w:szCs w:val="20"/>
      <w:lang w:eastAsia="en-AU"/>
    </w:rPr>
  </w:style>
  <w:style w:type="character" w:customStyle="1" w:styleId="CommentTextChar">
    <w:name w:val="Comment Text Char"/>
    <w:basedOn w:val="DefaultParagraphFont"/>
    <w:link w:val="CommentText"/>
    <w:uiPriority w:val="99"/>
    <w:rsid w:val="00350188"/>
    <w:rPr>
      <w:rFonts w:eastAsiaTheme="minorEastAsia"/>
      <w:sz w:val="20"/>
      <w:szCs w:val="20"/>
      <w:lang w:eastAsia="en-AU"/>
    </w:rPr>
  </w:style>
  <w:style w:type="paragraph" w:customStyle="1" w:styleId="Default">
    <w:name w:val="Default"/>
    <w:rsid w:val="001558D6"/>
    <w:pPr>
      <w:autoSpaceDE w:val="0"/>
      <w:autoSpaceDN w:val="0"/>
      <w:adjustRightInd w:val="0"/>
    </w:pPr>
    <w:rPr>
      <w:rFonts w:ascii="Times New Roman" w:hAnsi="Times New Roman" w:cs="Times New Roman"/>
      <w:color w:val="000000"/>
    </w:rPr>
  </w:style>
  <w:style w:type="paragraph" w:styleId="CommentSubject">
    <w:name w:val="annotation subject"/>
    <w:basedOn w:val="CommentText"/>
    <w:next w:val="CommentText"/>
    <w:link w:val="CommentSubjectChar"/>
    <w:uiPriority w:val="99"/>
    <w:semiHidden/>
    <w:unhideWhenUsed/>
    <w:rsid w:val="00080F59"/>
    <w:pPr>
      <w:spacing w:after="0"/>
    </w:pPr>
    <w:rPr>
      <w:rFonts w:ascii="Calibri" w:eastAsiaTheme="minorHAnsi" w:hAnsi="Calibri" w:cs="Calibri"/>
      <w:b/>
      <w:bCs/>
      <w:lang w:eastAsia="en-US"/>
    </w:rPr>
  </w:style>
  <w:style w:type="character" w:customStyle="1" w:styleId="CommentSubjectChar">
    <w:name w:val="Comment Subject Char"/>
    <w:basedOn w:val="CommentTextChar"/>
    <w:link w:val="CommentSubject"/>
    <w:uiPriority w:val="99"/>
    <w:semiHidden/>
    <w:rsid w:val="00080F59"/>
    <w:rPr>
      <w:rFonts w:ascii="Calibri" w:eastAsiaTheme="minorEastAsia" w:hAnsi="Calibri" w:cs="Calibri"/>
      <w:b/>
      <w:bCs/>
      <w:sz w:val="20"/>
      <w:szCs w:val="20"/>
      <w:lang w:eastAsia="en-AU"/>
    </w:rPr>
  </w:style>
  <w:style w:type="paragraph" w:styleId="Revision">
    <w:name w:val="Revision"/>
    <w:hidden/>
    <w:uiPriority w:val="99"/>
    <w:semiHidden/>
    <w:rsid w:val="00BA245D"/>
    <w:rPr>
      <w:rFonts w:ascii="Calibri" w:hAnsi="Calibri" w:cs="Calibri"/>
      <w:bCs/>
      <w:sz w:val="22"/>
      <w:szCs w:val="22"/>
    </w:rPr>
  </w:style>
  <w:style w:type="character" w:customStyle="1" w:styleId="Heading5Char">
    <w:name w:val="Heading 5 Char"/>
    <w:basedOn w:val="DefaultParagraphFont"/>
    <w:link w:val="Heading5"/>
    <w:uiPriority w:val="9"/>
    <w:rsid w:val="005734B8"/>
    <w:rPr>
      <w:rFonts w:asciiTheme="majorHAnsi" w:eastAsiaTheme="majorEastAsia" w:hAnsiTheme="majorHAnsi" w:cstheme="majorBidi"/>
      <w:bCs/>
      <w:i/>
      <w:iCs/>
      <w:color w:val="000000" w:themeColor="text1"/>
      <w:sz w:val="22"/>
      <w:szCs w:val="22"/>
    </w:rPr>
  </w:style>
  <w:style w:type="paragraph" w:styleId="ListNumber">
    <w:name w:val="List Number"/>
    <w:basedOn w:val="Normal"/>
    <w:uiPriority w:val="99"/>
    <w:semiHidden/>
    <w:unhideWhenUsed/>
    <w:rsid w:val="00521CE7"/>
    <w:pPr>
      <w:numPr>
        <w:numId w:val="3"/>
      </w:numPr>
      <w:contextualSpacing/>
    </w:pPr>
  </w:style>
  <w:style w:type="paragraph" w:customStyle="1" w:styleId="Level3">
    <w:name w:val="Level 3"/>
    <w:basedOn w:val="Heading3"/>
    <w:autoRedefine/>
    <w:qFormat/>
    <w:rsid w:val="007D4625"/>
    <w:pPr>
      <w:numPr>
        <w:numId w:val="8"/>
      </w:numPr>
      <w:adjustRightInd w:val="0"/>
      <w:snapToGrid w:val="0"/>
    </w:pPr>
    <w:rPr>
      <w:rFonts w:eastAsiaTheme="majorEastAsia"/>
      <w:bCs w:val="0"/>
      <w:iCs w:val="0"/>
      <w:szCs w:val="22"/>
    </w:rPr>
  </w:style>
  <w:style w:type="paragraph" w:customStyle="1" w:styleId="Normal0">
    <w:name w:val="[Normal]"/>
    <w:uiPriority w:val="99"/>
    <w:rsid w:val="0013736E"/>
    <w:pPr>
      <w:widowControl w:val="0"/>
      <w:autoSpaceDE w:val="0"/>
      <w:autoSpaceDN w:val="0"/>
      <w:adjustRightInd w:val="0"/>
    </w:pPr>
    <w:rPr>
      <w:rFonts w:ascii="Arial" w:hAnsi="Arial" w:cs="Arial"/>
    </w:rPr>
  </w:style>
  <w:style w:type="paragraph" w:customStyle="1" w:styleId="EndNoteBibliographyTitle">
    <w:name w:val="EndNote Bibliography Title"/>
    <w:basedOn w:val="Normal"/>
    <w:link w:val="EndNoteBibliographyTitleChar"/>
    <w:rsid w:val="00072F16"/>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72F16"/>
    <w:rPr>
      <w:rFonts w:ascii="Calibri" w:hAnsi="Calibri" w:cs="Calibri"/>
      <w:bCs/>
      <w:sz w:val="22"/>
      <w:szCs w:val="22"/>
      <w:lang w:val="en-US"/>
    </w:rPr>
  </w:style>
  <w:style w:type="paragraph" w:customStyle="1" w:styleId="EndNoteBibliography">
    <w:name w:val="EndNote Bibliography"/>
    <w:basedOn w:val="Normal"/>
    <w:link w:val="EndNoteBibliographyChar"/>
    <w:rsid w:val="00072F16"/>
    <w:rPr>
      <w:rFonts w:ascii="Calibri" w:hAnsi="Calibri" w:cs="Calibri"/>
      <w:lang w:val="en-US"/>
    </w:rPr>
  </w:style>
  <w:style w:type="character" w:customStyle="1" w:styleId="EndNoteBibliographyChar">
    <w:name w:val="EndNote Bibliography Char"/>
    <w:basedOn w:val="DefaultParagraphFont"/>
    <w:link w:val="EndNoteBibliography"/>
    <w:rsid w:val="00072F16"/>
    <w:rPr>
      <w:rFonts w:ascii="Calibri" w:hAnsi="Calibri" w:cs="Calibri"/>
      <w:bCs/>
      <w:sz w:val="22"/>
      <w:szCs w:val="22"/>
      <w:lang w:val="en-US"/>
    </w:rPr>
  </w:style>
  <w:style w:type="numbering" w:customStyle="1" w:styleId="CurrentList1">
    <w:name w:val="Current List1"/>
    <w:uiPriority w:val="99"/>
    <w:rsid w:val="006B2A6C"/>
    <w:pPr>
      <w:numPr>
        <w:numId w:val="7"/>
      </w:numPr>
    </w:pPr>
  </w:style>
  <w:style w:type="paragraph" w:styleId="FootnoteText">
    <w:name w:val="footnote text"/>
    <w:basedOn w:val="Normal"/>
    <w:link w:val="FootnoteTextChar"/>
    <w:uiPriority w:val="99"/>
    <w:semiHidden/>
    <w:unhideWhenUsed/>
    <w:rsid w:val="00000835"/>
    <w:pPr>
      <w:spacing w:after="0" w:line="240" w:lineRule="auto"/>
    </w:pPr>
    <w:rPr>
      <w:rFonts w:cs="Calibri"/>
      <w:sz w:val="20"/>
      <w:szCs w:val="20"/>
    </w:rPr>
  </w:style>
  <w:style w:type="character" w:customStyle="1" w:styleId="FootnoteTextChar">
    <w:name w:val="Footnote Text Char"/>
    <w:basedOn w:val="DefaultParagraphFont"/>
    <w:link w:val="FootnoteText"/>
    <w:uiPriority w:val="99"/>
    <w:semiHidden/>
    <w:rsid w:val="00000835"/>
    <w:rPr>
      <w:rFonts w:asciiTheme="majorHAnsi" w:hAnsiTheme="majorHAnsi" w:cs="Calibri"/>
      <w:bCs/>
      <w:sz w:val="20"/>
      <w:szCs w:val="20"/>
    </w:rPr>
  </w:style>
  <w:style w:type="character" w:styleId="FootnoteReference">
    <w:name w:val="footnote reference"/>
    <w:basedOn w:val="DefaultParagraphFont"/>
    <w:uiPriority w:val="99"/>
    <w:semiHidden/>
    <w:unhideWhenUsed/>
    <w:rsid w:val="00000835"/>
    <w:rPr>
      <w:vertAlign w:val="superscript"/>
    </w:rPr>
  </w:style>
  <w:style w:type="table" w:styleId="GridTable1Light-Accent1">
    <w:name w:val="Grid Table 1 Light Accent 1"/>
    <w:basedOn w:val="TableNormal"/>
    <w:uiPriority w:val="46"/>
    <w:rsid w:val="00FA34F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TableParagraph">
    <w:name w:val="Table Paragraph"/>
    <w:basedOn w:val="Normal"/>
    <w:uiPriority w:val="1"/>
    <w:qFormat/>
    <w:rsid w:val="00FA34F3"/>
    <w:pPr>
      <w:autoSpaceDE w:val="0"/>
      <w:autoSpaceDN w:val="0"/>
      <w:spacing w:before="2" w:after="0" w:line="240" w:lineRule="auto"/>
      <w:ind w:left="107"/>
    </w:pPr>
    <w:rPr>
      <w:rFonts w:ascii="Arial" w:eastAsia="Arial" w:hAnsi="Arial" w:cs="Arial"/>
      <w:bCs w:val="0"/>
      <w:lang w:val="en-US"/>
    </w:rPr>
  </w:style>
  <w:style w:type="character" w:customStyle="1" w:styleId="Heading6Char">
    <w:name w:val="Heading 6 Char"/>
    <w:basedOn w:val="DefaultParagraphFont"/>
    <w:link w:val="Heading6"/>
    <w:uiPriority w:val="9"/>
    <w:rsid w:val="00805A41"/>
    <w:rPr>
      <w:rFonts w:asciiTheme="majorHAnsi" w:eastAsiaTheme="majorEastAsia" w:hAnsiTheme="majorHAnsi" w:cstheme="majorBidi"/>
      <w:bCs/>
      <w:color w:val="1F3763" w:themeColor="accent1" w:themeShade="7F"/>
      <w:sz w:val="22"/>
      <w:szCs w:val="22"/>
    </w:rPr>
  </w:style>
  <w:style w:type="numbering" w:customStyle="1" w:styleId="CurrentList2">
    <w:name w:val="Current List2"/>
    <w:uiPriority w:val="99"/>
    <w:rsid w:val="00060E61"/>
    <w:pPr>
      <w:numPr>
        <w:numId w:val="24"/>
      </w:numPr>
    </w:pPr>
  </w:style>
  <w:style w:type="numbering" w:customStyle="1" w:styleId="CurrentList3">
    <w:name w:val="Current List3"/>
    <w:uiPriority w:val="99"/>
    <w:rsid w:val="00C420DE"/>
    <w:pPr>
      <w:numPr>
        <w:numId w:val="25"/>
      </w:numPr>
    </w:pPr>
  </w:style>
  <w:style w:type="paragraph" w:customStyle="1" w:styleId="SubHead-NotNumbered">
    <w:name w:val="SubHead - Not Numbered"/>
    <w:basedOn w:val="Normal"/>
    <w:qFormat/>
    <w:rsid w:val="00AB478D"/>
    <w:pPr>
      <w:spacing w:line="240" w:lineRule="auto"/>
    </w:pPr>
    <w:rPr>
      <w:i/>
      <w:iCs/>
    </w:rPr>
  </w:style>
  <w:style w:type="paragraph" w:customStyle="1" w:styleId="TableNotes">
    <w:name w:val="TableNotes"/>
    <w:basedOn w:val="Normal"/>
    <w:autoRedefine/>
    <w:qFormat/>
    <w:rsid w:val="003A6F1A"/>
    <w:pPr>
      <w:spacing w:before="240" w:after="480" w:line="240" w:lineRule="auto"/>
      <w:ind w:left="1134" w:hanging="1134"/>
      <w:contextualSpacing/>
    </w:pPr>
    <w:rPr>
      <w:rFonts w:ascii="Calibri Light" w:eastAsia="Times New Roman" w:hAnsi="Calibri Light" w:cs="Calibri Light"/>
      <w:color w:val="000000" w:themeColor="text1"/>
      <w:sz w:val="18"/>
      <w:szCs w:val="18"/>
      <w:lang w:eastAsia="en-GB"/>
    </w:rPr>
  </w:style>
  <w:style w:type="paragraph" w:styleId="NoSpacing">
    <w:name w:val="No Spacing"/>
    <w:aliases w:val="Table Text"/>
    <w:link w:val="NoSpacingChar"/>
    <w:uiPriority w:val="1"/>
    <w:qFormat/>
    <w:rsid w:val="00D80488"/>
    <w:rPr>
      <w:rFonts w:ascii="Arial Narrow" w:hAnsi="Arial Narrow"/>
      <w:sz w:val="20"/>
      <w:szCs w:val="22"/>
    </w:rPr>
  </w:style>
  <w:style w:type="character" w:customStyle="1" w:styleId="NoSpacingChar">
    <w:name w:val="No Spacing Char"/>
    <w:aliases w:val="Table Text Char"/>
    <w:basedOn w:val="DefaultParagraphFont"/>
    <w:link w:val="NoSpacing"/>
    <w:uiPriority w:val="1"/>
    <w:rsid w:val="005F7557"/>
    <w:rPr>
      <w:rFonts w:ascii="Arial Narrow" w:hAnsi="Arial Narrow"/>
      <w:sz w:val="20"/>
      <w:szCs w:val="22"/>
    </w:rPr>
  </w:style>
  <w:style w:type="character" w:customStyle="1" w:styleId="fontstyle21">
    <w:name w:val="fontstyle21"/>
    <w:basedOn w:val="DefaultParagraphFont"/>
    <w:rsid w:val="00190B62"/>
    <w:rPr>
      <w:rFonts w:ascii="Calibri-Light" w:hAnsi="Calibri-Light" w:hint="default"/>
      <w:b w:val="0"/>
      <w:bCs w:val="0"/>
      <w:i w:val="0"/>
      <w:iCs w:val="0"/>
      <w:color w:val="000000"/>
      <w:sz w:val="22"/>
      <w:szCs w:val="22"/>
    </w:rPr>
  </w:style>
  <w:style w:type="character" w:customStyle="1" w:styleId="Heading7Char">
    <w:name w:val="Heading 7 Char"/>
    <w:basedOn w:val="DefaultParagraphFont"/>
    <w:link w:val="Heading7"/>
    <w:uiPriority w:val="9"/>
    <w:semiHidden/>
    <w:rsid w:val="005177E5"/>
    <w:rPr>
      <w:rFonts w:asciiTheme="majorHAnsi" w:eastAsiaTheme="majorEastAsia" w:hAnsiTheme="majorHAnsi" w:cstheme="majorBidi"/>
      <w:bCs/>
      <w:i/>
      <w:iCs/>
      <w:color w:val="1F3763" w:themeColor="accent1" w:themeShade="7F"/>
      <w:sz w:val="22"/>
      <w:szCs w:val="22"/>
    </w:rPr>
  </w:style>
  <w:style w:type="character" w:customStyle="1" w:styleId="Heading8Char">
    <w:name w:val="Heading 8 Char"/>
    <w:basedOn w:val="DefaultParagraphFont"/>
    <w:link w:val="Heading8"/>
    <w:uiPriority w:val="9"/>
    <w:semiHidden/>
    <w:rsid w:val="005177E5"/>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5177E5"/>
    <w:rPr>
      <w:rFonts w:asciiTheme="majorHAnsi" w:eastAsiaTheme="majorEastAsia" w:hAnsiTheme="majorHAnsi" w:cstheme="majorBidi"/>
      <w:bCs/>
      <w:i/>
      <w:iCs/>
      <w:color w:val="272727" w:themeColor="text1" w:themeTint="D8"/>
      <w:sz w:val="21"/>
      <w:szCs w:val="21"/>
    </w:rPr>
  </w:style>
  <w:style w:type="paragraph" w:styleId="Title">
    <w:name w:val="Title"/>
    <w:basedOn w:val="Normal"/>
    <w:next w:val="Normal"/>
    <w:link w:val="TitleChar"/>
    <w:uiPriority w:val="10"/>
    <w:qFormat/>
    <w:rsid w:val="003D6D48"/>
    <w:pPr>
      <w:spacing w:before="0" w:after="0" w:line="240" w:lineRule="auto"/>
      <w:contextualSpacing/>
    </w:pPr>
    <w:rPr>
      <w:rFonts w:asciiTheme="minorHAnsi" w:eastAsiaTheme="majorEastAsia" w:hAnsiTheme="minorHAnsi" w:cstheme="majorBidi"/>
      <w:b/>
      <w:spacing w:val="-10"/>
      <w:kern w:val="28"/>
      <w:szCs w:val="56"/>
    </w:rPr>
  </w:style>
  <w:style w:type="character" w:customStyle="1" w:styleId="TitleChar">
    <w:name w:val="Title Char"/>
    <w:basedOn w:val="DefaultParagraphFont"/>
    <w:link w:val="Title"/>
    <w:uiPriority w:val="10"/>
    <w:rsid w:val="003D6D48"/>
    <w:rPr>
      <w:rFonts w:eastAsiaTheme="majorEastAsia" w:cstheme="majorBidi"/>
      <w:b/>
      <w:bCs/>
      <w:spacing w:val="-10"/>
      <w:kern w:val="28"/>
      <w:sz w:val="22"/>
      <w:szCs w:val="56"/>
    </w:rPr>
  </w:style>
  <w:style w:type="character" w:styleId="FollowedHyperlink">
    <w:name w:val="FollowedHyperlink"/>
    <w:basedOn w:val="DefaultParagraphFont"/>
    <w:uiPriority w:val="99"/>
    <w:semiHidden/>
    <w:unhideWhenUsed/>
    <w:rsid w:val="00C313AF"/>
    <w:rPr>
      <w:color w:val="954F72" w:themeColor="followedHyperlink"/>
      <w:u w:val="single"/>
    </w:rPr>
  </w:style>
  <w:style w:type="paragraph" w:styleId="TableofFigures">
    <w:name w:val="table of figures"/>
    <w:basedOn w:val="Normal"/>
    <w:next w:val="Normal"/>
    <w:uiPriority w:val="99"/>
    <w:unhideWhenUsed/>
    <w:rsid w:val="0083553B"/>
    <w:pPr>
      <w:spacing w:after="0"/>
    </w:pPr>
  </w:style>
  <w:style w:type="table" w:styleId="GridTable7Colorful-Accent5">
    <w:name w:val="Grid Table 7 Colorful Accent 5"/>
    <w:basedOn w:val="TableNormal"/>
    <w:uiPriority w:val="52"/>
    <w:rsid w:val="0053327C"/>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6Colorful-Accent5">
    <w:name w:val="Grid Table 6 Colorful Accent 5"/>
    <w:basedOn w:val="TableNormal"/>
    <w:uiPriority w:val="51"/>
    <w:rsid w:val="0053327C"/>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1">
    <w:name w:val="Grid Table 6 Colorful Accent 1"/>
    <w:basedOn w:val="TableNormal"/>
    <w:uiPriority w:val="51"/>
    <w:rsid w:val="0053327C"/>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CaptionNote">
    <w:name w:val="Caption Note"/>
    <w:basedOn w:val="Normal"/>
    <w:next w:val="Normal"/>
    <w:autoRedefine/>
    <w:qFormat/>
    <w:rsid w:val="005C3F78"/>
    <w:pPr>
      <w:spacing w:before="240" w:line="240" w:lineRule="auto"/>
      <w:contextualSpacing/>
    </w:pPr>
    <w:rPr>
      <w:sz w:val="18"/>
    </w:rPr>
  </w:style>
  <w:style w:type="table" w:styleId="TableGridLight">
    <w:name w:val="Grid Table Light"/>
    <w:basedOn w:val="TableNormal"/>
    <w:uiPriority w:val="40"/>
    <w:rsid w:val="00E91607"/>
    <w:rPr>
      <w:sz w:val="22"/>
      <w:szCs w:val="22"/>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Notes0">
    <w:name w:val="Table Notes"/>
    <w:basedOn w:val="NoSpacing"/>
    <w:qFormat/>
    <w:rsid w:val="001A46E6"/>
    <w:pPr>
      <w:keepNext/>
      <w:tabs>
        <w:tab w:val="left" w:pos="1134"/>
      </w:tabs>
      <w:ind w:left="1134" w:hanging="1134"/>
    </w:pPr>
    <w:rPr>
      <w:rFonts w:asciiTheme="majorHAnsi" w:hAnsiTheme="majorHAnsi" w:cstheme="majorHAnsi"/>
      <w:noProof/>
      <w:sz w:val="18"/>
      <w:szCs w:val="18"/>
    </w:rPr>
  </w:style>
  <w:style w:type="paragraph" w:customStyle="1" w:styleId="TableHeader">
    <w:name w:val="Table Header"/>
    <w:basedOn w:val="NoSpacing"/>
    <w:link w:val="TableHeaderChar"/>
    <w:qFormat/>
    <w:rsid w:val="00A95547"/>
    <w:pPr>
      <w:keepNext/>
      <w:jc w:val="center"/>
    </w:pPr>
    <w:rPr>
      <w:rFonts w:asciiTheme="majorHAnsi" w:hAnsiTheme="majorHAnsi"/>
      <w:bCs/>
      <w:i/>
      <w:iCs/>
      <w:noProof/>
      <w:lang w:eastAsia="en-AU"/>
    </w:rPr>
  </w:style>
  <w:style w:type="character" w:customStyle="1" w:styleId="TableHeaderChar">
    <w:name w:val="Table Header Char"/>
    <w:basedOn w:val="NoSpacingChar"/>
    <w:link w:val="TableHeader"/>
    <w:rsid w:val="00A95547"/>
    <w:rPr>
      <w:rFonts w:asciiTheme="majorHAnsi" w:hAnsiTheme="majorHAnsi"/>
      <w:bCs/>
      <w:i/>
      <w:iCs/>
      <w:noProof/>
      <w:sz w:val="20"/>
      <w:szCs w:val="22"/>
      <w:lang w:eastAsia="en-AU"/>
    </w:rPr>
  </w:style>
  <w:style w:type="character" w:customStyle="1" w:styleId="fontstyle01">
    <w:name w:val="fontstyle01"/>
    <w:basedOn w:val="DefaultParagraphFont"/>
    <w:rsid w:val="0044231E"/>
    <w:rPr>
      <w:rFonts w:ascii="Calibri-LightItalic" w:hAnsi="Calibri-LightItalic" w:hint="default"/>
      <w:b w:val="0"/>
      <w:bCs w:val="0"/>
      <w:i/>
      <w:iCs/>
      <w:color w:val="000000"/>
      <w:sz w:val="22"/>
      <w:szCs w:val="22"/>
    </w:rPr>
  </w:style>
  <w:style w:type="character" w:customStyle="1" w:styleId="fontstyle31">
    <w:name w:val="fontstyle31"/>
    <w:basedOn w:val="DefaultParagraphFont"/>
    <w:rsid w:val="0044231E"/>
    <w:rPr>
      <w:rFonts w:ascii="Calibri" w:hAnsi="Calibri" w:cs="Calibri" w:hint="default"/>
      <w:b w:val="0"/>
      <w:bCs w:val="0"/>
      <w:i w:val="0"/>
      <w:iCs w:val="0"/>
      <w:color w:val="000000"/>
      <w:sz w:val="22"/>
      <w:szCs w:val="22"/>
    </w:rPr>
  </w:style>
  <w:style w:type="paragraph" w:customStyle="1" w:styleId="msonormal0">
    <w:name w:val="msonormal"/>
    <w:basedOn w:val="Normal"/>
    <w:rsid w:val="0044231E"/>
    <w:pPr>
      <w:widowControl/>
      <w:spacing w:before="100" w:beforeAutospacing="1" w:after="100" w:afterAutospacing="1" w:line="240" w:lineRule="auto"/>
    </w:pPr>
    <w:rPr>
      <w:rFonts w:ascii="Times New Roman" w:eastAsia="Times New Roman" w:hAnsi="Times New Roman" w:cs="Times New Roman"/>
      <w:bCs w:val="0"/>
      <w:sz w:val="24"/>
      <w:szCs w:val="24"/>
      <w:lang w:eastAsia="en-AU"/>
    </w:rPr>
  </w:style>
  <w:style w:type="paragraph" w:customStyle="1" w:styleId="xl63">
    <w:name w:val="xl63"/>
    <w:basedOn w:val="Normal"/>
    <w:rsid w:val="0044231E"/>
    <w:pPr>
      <w:widowControl/>
      <w:spacing w:before="100" w:beforeAutospacing="1" w:after="100" w:afterAutospacing="1" w:line="240" w:lineRule="auto"/>
      <w:jc w:val="center"/>
    </w:pPr>
    <w:rPr>
      <w:rFonts w:ascii="Arial Narrow" w:eastAsia="Times New Roman" w:hAnsi="Arial Narrow" w:cs="Times New Roman"/>
      <w:b/>
      <w:sz w:val="20"/>
      <w:szCs w:val="20"/>
      <w:lang w:eastAsia="en-AU"/>
    </w:rPr>
  </w:style>
  <w:style w:type="paragraph" w:customStyle="1" w:styleId="xl64">
    <w:name w:val="xl64"/>
    <w:basedOn w:val="Normal"/>
    <w:rsid w:val="0044231E"/>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Narrow" w:eastAsia="Times New Roman" w:hAnsi="Arial Narrow" w:cs="Times New Roman"/>
      <w:bCs w:val="0"/>
      <w:sz w:val="20"/>
      <w:szCs w:val="20"/>
      <w:lang w:eastAsia="en-AU"/>
    </w:rPr>
  </w:style>
  <w:style w:type="paragraph" w:customStyle="1" w:styleId="xl65">
    <w:name w:val="xl65"/>
    <w:basedOn w:val="Normal"/>
    <w:rsid w:val="0044231E"/>
    <w:pPr>
      <w:widowControl/>
      <w:spacing w:before="100" w:beforeAutospacing="1" w:after="100" w:afterAutospacing="1" w:line="240" w:lineRule="auto"/>
    </w:pPr>
    <w:rPr>
      <w:rFonts w:ascii="Arial Narrow" w:eastAsia="Times New Roman" w:hAnsi="Arial Narrow" w:cs="Times New Roman"/>
      <w:bCs w:val="0"/>
      <w:sz w:val="20"/>
      <w:szCs w:val="20"/>
      <w:lang w:eastAsia="en-AU"/>
    </w:rPr>
  </w:style>
  <w:style w:type="paragraph" w:customStyle="1" w:styleId="xl66">
    <w:name w:val="xl66"/>
    <w:basedOn w:val="Normal"/>
    <w:rsid w:val="00A00C97"/>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sz w:val="24"/>
      <w:szCs w:val="24"/>
      <w:lang w:eastAsia="en-AU"/>
    </w:rPr>
  </w:style>
  <w:style w:type="paragraph" w:customStyle="1" w:styleId="xl67">
    <w:name w:val="xl67"/>
    <w:basedOn w:val="Normal"/>
    <w:rsid w:val="00A00C97"/>
    <w:pPr>
      <w:widowControl/>
      <w:spacing w:before="100" w:beforeAutospacing="1" w:after="100" w:afterAutospacing="1" w:line="240" w:lineRule="auto"/>
    </w:pPr>
    <w:rPr>
      <w:rFonts w:ascii="Times New Roman" w:eastAsia="Times New Roman" w:hAnsi="Times New Roman" w:cs="Times New Roman"/>
      <w:b/>
      <w:sz w:val="24"/>
      <w:szCs w:val="24"/>
      <w:lang w:eastAsia="en-AU"/>
    </w:rPr>
  </w:style>
  <w:style w:type="paragraph" w:customStyle="1" w:styleId="xl68">
    <w:name w:val="xl68"/>
    <w:basedOn w:val="Normal"/>
    <w:rsid w:val="00A00C97"/>
    <w:pPr>
      <w:widowControl/>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Cs w:val="0"/>
      <w:sz w:val="24"/>
      <w:szCs w:val="24"/>
      <w:lang w:eastAsia="en-AU"/>
    </w:rPr>
  </w:style>
  <w:style w:type="paragraph" w:customStyle="1" w:styleId="xl69">
    <w:name w:val="xl69"/>
    <w:basedOn w:val="Normal"/>
    <w:rsid w:val="00A00C97"/>
    <w:pPr>
      <w:widowControl/>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Cs w:val="0"/>
      <w:sz w:val="24"/>
      <w:szCs w:val="24"/>
      <w:lang w:eastAsia="en-AU"/>
    </w:rPr>
  </w:style>
  <w:style w:type="paragraph" w:customStyle="1" w:styleId="xl70">
    <w:name w:val="xl70"/>
    <w:basedOn w:val="Normal"/>
    <w:rsid w:val="00A00C97"/>
    <w:pPr>
      <w:widowControl/>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Cs w:val="0"/>
      <w:sz w:val="24"/>
      <w:szCs w:val="24"/>
      <w:lang w:eastAsia="en-AU"/>
    </w:rPr>
  </w:style>
  <w:style w:type="paragraph" w:customStyle="1" w:styleId="xl71">
    <w:name w:val="xl71"/>
    <w:basedOn w:val="Normal"/>
    <w:rsid w:val="00A66B54"/>
    <w:pPr>
      <w:widowControl/>
      <w:pBdr>
        <w:top w:val="single" w:sz="4" w:space="0" w:color="auto"/>
        <w:left w:val="single" w:sz="4" w:space="0" w:color="auto"/>
        <w:bottom w:val="single" w:sz="4" w:space="0" w:color="auto"/>
        <w:right w:val="single" w:sz="4" w:space="0" w:color="auto"/>
      </w:pBdr>
      <w:spacing w:before="100" w:beforeAutospacing="1" w:after="100" w:afterAutospacing="1"/>
    </w:pPr>
    <w:rPr>
      <w:rFonts w:ascii="Arial Narrow" w:eastAsia="Times New Roman" w:hAnsi="Arial Narrow" w:cs="Times New Roman"/>
      <w:b/>
      <w:sz w:val="14"/>
      <w:szCs w:val="14"/>
      <w:lang w:eastAsia="en-AU"/>
    </w:rPr>
  </w:style>
  <w:style w:type="paragraph" w:customStyle="1" w:styleId="xl72">
    <w:name w:val="xl72"/>
    <w:basedOn w:val="Normal"/>
    <w:rsid w:val="00A66B54"/>
    <w:pPr>
      <w:widowControl/>
      <w:pBdr>
        <w:top w:val="single" w:sz="4" w:space="0" w:color="auto"/>
        <w:left w:val="single" w:sz="4" w:space="0" w:color="auto"/>
        <w:bottom w:val="single" w:sz="4" w:space="0" w:color="auto"/>
        <w:right w:val="single" w:sz="4" w:space="0" w:color="auto"/>
      </w:pBdr>
      <w:spacing w:before="100" w:beforeAutospacing="1" w:after="100" w:afterAutospacing="1"/>
    </w:pPr>
    <w:rPr>
      <w:rFonts w:ascii="Arial Narrow" w:eastAsia="Times New Roman" w:hAnsi="Arial Narrow" w:cs="Times New Roman"/>
      <w:bCs w:val="0"/>
      <w:sz w:val="14"/>
      <w:szCs w:val="14"/>
      <w:lang w:eastAsia="en-AU"/>
    </w:rPr>
  </w:style>
  <w:style w:type="character" w:styleId="PlaceholderText">
    <w:name w:val="Placeholder Text"/>
    <w:basedOn w:val="DefaultParagraphFont"/>
    <w:uiPriority w:val="99"/>
    <w:semiHidden/>
    <w:rsid w:val="00A66B54"/>
    <w:rPr>
      <w:color w:val="808080"/>
    </w:rPr>
  </w:style>
  <w:style w:type="paragraph" w:customStyle="1" w:styleId="Pa12">
    <w:name w:val="Pa12"/>
    <w:basedOn w:val="Normal"/>
    <w:next w:val="Normal"/>
    <w:uiPriority w:val="99"/>
    <w:rsid w:val="00B34CF1"/>
    <w:pPr>
      <w:widowControl/>
      <w:autoSpaceDE w:val="0"/>
      <w:autoSpaceDN w:val="0"/>
      <w:adjustRightInd w:val="0"/>
      <w:spacing w:before="0" w:after="0" w:line="191" w:lineRule="atLeast"/>
    </w:pPr>
    <w:rPr>
      <w:rFonts w:ascii="Open Sans" w:hAnsi="Open Sans" w:cs="Times New Roman"/>
      <w:bCs w:val="0"/>
      <w:sz w:val="24"/>
      <w:szCs w:val="24"/>
    </w:rPr>
  </w:style>
  <w:style w:type="paragraph" w:customStyle="1" w:styleId="Pa14">
    <w:name w:val="Pa14"/>
    <w:basedOn w:val="Normal"/>
    <w:next w:val="Normal"/>
    <w:uiPriority w:val="99"/>
    <w:rsid w:val="00B34CF1"/>
    <w:pPr>
      <w:widowControl/>
      <w:autoSpaceDE w:val="0"/>
      <w:autoSpaceDN w:val="0"/>
      <w:adjustRightInd w:val="0"/>
      <w:spacing w:before="0" w:after="0" w:line="191" w:lineRule="atLeast"/>
    </w:pPr>
    <w:rPr>
      <w:rFonts w:ascii="Open Sans" w:hAnsi="Open Sans" w:cs="Times New Roman"/>
      <w:bCs w:val="0"/>
      <w:sz w:val="24"/>
      <w:szCs w:val="24"/>
    </w:rPr>
  </w:style>
  <w:style w:type="character" w:customStyle="1" w:styleId="A10">
    <w:name w:val="A10"/>
    <w:uiPriority w:val="99"/>
    <w:rsid w:val="00B34CF1"/>
    <w:rPr>
      <w:rFonts w:ascii="POJCVS+ZapfDingbatsITC" w:eastAsia="POJCVS+ZapfDingbatsITC" w:cs="POJCVS+ZapfDingbatsITC"/>
      <w:color w:val="000000"/>
      <w:sz w:val="10"/>
      <w:szCs w:val="10"/>
    </w:rPr>
  </w:style>
  <w:style w:type="paragraph" w:customStyle="1" w:styleId="Pa10">
    <w:name w:val="Pa10"/>
    <w:basedOn w:val="Normal"/>
    <w:next w:val="Normal"/>
    <w:uiPriority w:val="99"/>
    <w:rsid w:val="00B34CF1"/>
    <w:pPr>
      <w:widowControl/>
      <w:autoSpaceDE w:val="0"/>
      <w:autoSpaceDN w:val="0"/>
      <w:adjustRightInd w:val="0"/>
      <w:spacing w:before="0" w:after="0" w:line="191" w:lineRule="atLeast"/>
    </w:pPr>
    <w:rPr>
      <w:rFonts w:ascii="Open Sans" w:hAnsi="Open Sans" w:cs="Times New Roman"/>
      <w:bCs w:val="0"/>
      <w:sz w:val="24"/>
      <w:szCs w:val="24"/>
    </w:rPr>
  </w:style>
  <w:style w:type="paragraph" w:customStyle="1" w:styleId="xmsonormal">
    <w:name w:val="x_msonormal"/>
    <w:basedOn w:val="Normal"/>
    <w:rsid w:val="00B34CF1"/>
    <w:pPr>
      <w:widowControl/>
      <w:spacing w:before="0" w:after="0" w:line="240" w:lineRule="auto"/>
    </w:pPr>
    <w:rPr>
      <w:rFonts w:ascii="Calibri" w:hAnsi="Calibri" w:cs="Calibri"/>
      <w:bCs w:val="0"/>
      <w:lang w:eastAsia="en-AU"/>
    </w:rPr>
  </w:style>
  <w:style w:type="numbering" w:customStyle="1" w:styleId="CurrentList4">
    <w:name w:val="Current List4"/>
    <w:uiPriority w:val="99"/>
    <w:rsid w:val="00E359FE"/>
    <w:pPr>
      <w:numPr>
        <w:numId w:val="55"/>
      </w:numPr>
    </w:pPr>
  </w:style>
  <w:style w:type="table" w:styleId="GridTable2-Accent1">
    <w:name w:val="Grid Table 2 Accent 1"/>
    <w:basedOn w:val="TableNormal"/>
    <w:uiPriority w:val="47"/>
    <w:rsid w:val="00EA02AC"/>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cf01">
    <w:name w:val="cf01"/>
    <w:basedOn w:val="DefaultParagraphFont"/>
    <w:rsid w:val="00EA02AC"/>
    <w:rPr>
      <w:rFonts w:ascii="Segoe UI" w:hAnsi="Segoe UI" w:cs="Segoe UI" w:hint="default"/>
      <w:sz w:val="18"/>
      <w:szCs w:val="18"/>
    </w:rPr>
  </w:style>
  <w:style w:type="numbering" w:customStyle="1" w:styleId="CurrentList5">
    <w:name w:val="Current List5"/>
    <w:uiPriority w:val="99"/>
    <w:rsid w:val="00EA02AC"/>
    <w:pPr>
      <w:numPr>
        <w:numId w:val="71"/>
      </w:numPr>
    </w:pPr>
  </w:style>
  <w:style w:type="numbering" w:customStyle="1" w:styleId="CurrentList6">
    <w:name w:val="Current List6"/>
    <w:uiPriority w:val="99"/>
    <w:rsid w:val="00EA02AC"/>
    <w:pPr>
      <w:numPr>
        <w:numId w:val="73"/>
      </w:numPr>
    </w:pPr>
  </w:style>
  <w:style w:type="numbering" w:customStyle="1" w:styleId="CurrentList7">
    <w:name w:val="Current List7"/>
    <w:uiPriority w:val="99"/>
    <w:rsid w:val="00EA02AC"/>
    <w:pPr>
      <w:numPr>
        <w:numId w:val="7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55009">
      <w:bodyDiv w:val="1"/>
      <w:marLeft w:val="0"/>
      <w:marRight w:val="0"/>
      <w:marTop w:val="0"/>
      <w:marBottom w:val="0"/>
      <w:divBdr>
        <w:top w:val="none" w:sz="0" w:space="0" w:color="auto"/>
        <w:left w:val="none" w:sz="0" w:space="0" w:color="auto"/>
        <w:bottom w:val="none" w:sz="0" w:space="0" w:color="auto"/>
        <w:right w:val="none" w:sz="0" w:space="0" w:color="auto"/>
      </w:divBdr>
    </w:div>
    <w:div w:id="35935865">
      <w:bodyDiv w:val="1"/>
      <w:marLeft w:val="0"/>
      <w:marRight w:val="0"/>
      <w:marTop w:val="0"/>
      <w:marBottom w:val="0"/>
      <w:divBdr>
        <w:top w:val="none" w:sz="0" w:space="0" w:color="auto"/>
        <w:left w:val="none" w:sz="0" w:space="0" w:color="auto"/>
        <w:bottom w:val="none" w:sz="0" w:space="0" w:color="auto"/>
        <w:right w:val="none" w:sz="0" w:space="0" w:color="auto"/>
      </w:divBdr>
    </w:div>
    <w:div w:id="53699891">
      <w:bodyDiv w:val="1"/>
      <w:marLeft w:val="0"/>
      <w:marRight w:val="0"/>
      <w:marTop w:val="0"/>
      <w:marBottom w:val="0"/>
      <w:divBdr>
        <w:top w:val="none" w:sz="0" w:space="0" w:color="auto"/>
        <w:left w:val="none" w:sz="0" w:space="0" w:color="auto"/>
        <w:bottom w:val="none" w:sz="0" w:space="0" w:color="auto"/>
        <w:right w:val="none" w:sz="0" w:space="0" w:color="auto"/>
      </w:divBdr>
    </w:div>
    <w:div w:id="81925033">
      <w:bodyDiv w:val="1"/>
      <w:marLeft w:val="0"/>
      <w:marRight w:val="0"/>
      <w:marTop w:val="0"/>
      <w:marBottom w:val="0"/>
      <w:divBdr>
        <w:top w:val="none" w:sz="0" w:space="0" w:color="auto"/>
        <w:left w:val="none" w:sz="0" w:space="0" w:color="auto"/>
        <w:bottom w:val="none" w:sz="0" w:space="0" w:color="auto"/>
        <w:right w:val="none" w:sz="0" w:space="0" w:color="auto"/>
      </w:divBdr>
    </w:div>
    <w:div w:id="97912152">
      <w:bodyDiv w:val="1"/>
      <w:marLeft w:val="0"/>
      <w:marRight w:val="0"/>
      <w:marTop w:val="0"/>
      <w:marBottom w:val="0"/>
      <w:divBdr>
        <w:top w:val="none" w:sz="0" w:space="0" w:color="auto"/>
        <w:left w:val="none" w:sz="0" w:space="0" w:color="auto"/>
        <w:bottom w:val="none" w:sz="0" w:space="0" w:color="auto"/>
        <w:right w:val="none" w:sz="0" w:space="0" w:color="auto"/>
      </w:divBdr>
    </w:div>
    <w:div w:id="137847745">
      <w:bodyDiv w:val="1"/>
      <w:marLeft w:val="0"/>
      <w:marRight w:val="0"/>
      <w:marTop w:val="0"/>
      <w:marBottom w:val="0"/>
      <w:divBdr>
        <w:top w:val="none" w:sz="0" w:space="0" w:color="auto"/>
        <w:left w:val="none" w:sz="0" w:space="0" w:color="auto"/>
        <w:bottom w:val="none" w:sz="0" w:space="0" w:color="auto"/>
        <w:right w:val="none" w:sz="0" w:space="0" w:color="auto"/>
      </w:divBdr>
    </w:div>
    <w:div w:id="176701594">
      <w:bodyDiv w:val="1"/>
      <w:marLeft w:val="0"/>
      <w:marRight w:val="0"/>
      <w:marTop w:val="0"/>
      <w:marBottom w:val="0"/>
      <w:divBdr>
        <w:top w:val="none" w:sz="0" w:space="0" w:color="auto"/>
        <w:left w:val="none" w:sz="0" w:space="0" w:color="auto"/>
        <w:bottom w:val="none" w:sz="0" w:space="0" w:color="auto"/>
        <w:right w:val="none" w:sz="0" w:space="0" w:color="auto"/>
      </w:divBdr>
    </w:div>
    <w:div w:id="268971016">
      <w:bodyDiv w:val="1"/>
      <w:marLeft w:val="0"/>
      <w:marRight w:val="0"/>
      <w:marTop w:val="0"/>
      <w:marBottom w:val="0"/>
      <w:divBdr>
        <w:top w:val="none" w:sz="0" w:space="0" w:color="auto"/>
        <w:left w:val="none" w:sz="0" w:space="0" w:color="auto"/>
        <w:bottom w:val="none" w:sz="0" w:space="0" w:color="auto"/>
        <w:right w:val="none" w:sz="0" w:space="0" w:color="auto"/>
      </w:divBdr>
    </w:div>
    <w:div w:id="277372014">
      <w:bodyDiv w:val="1"/>
      <w:marLeft w:val="0"/>
      <w:marRight w:val="0"/>
      <w:marTop w:val="0"/>
      <w:marBottom w:val="0"/>
      <w:divBdr>
        <w:top w:val="none" w:sz="0" w:space="0" w:color="auto"/>
        <w:left w:val="none" w:sz="0" w:space="0" w:color="auto"/>
        <w:bottom w:val="none" w:sz="0" w:space="0" w:color="auto"/>
        <w:right w:val="none" w:sz="0" w:space="0" w:color="auto"/>
      </w:divBdr>
    </w:div>
    <w:div w:id="300115839">
      <w:bodyDiv w:val="1"/>
      <w:marLeft w:val="0"/>
      <w:marRight w:val="0"/>
      <w:marTop w:val="0"/>
      <w:marBottom w:val="0"/>
      <w:divBdr>
        <w:top w:val="none" w:sz="0" w:space="0" w:color="auto"/>
        <w:left w:val="none" w:sz="0" w:space="0" w:color="auto"/>
        <w:bottom w:val="none" w:sz="0" w:space="0" w:color="auto"/>
        <w:right w:val="none" w:sz="0" w:space="0" w:color="auto"/>
      </w:divBdr>
    </w:div>
    <w:div w:id="321927809">
      <w:bodyDiv w:val="1"/>
      <w:marLeft w:val="0"/>
      <w:marRight w:val="0"/>
      <w:marTop w:val="0"/>
      <w:marBottom w:val="0"/>
      <w:divBdr>
        <w:top w:val="none" w:sz="0" w:space="0" w:color="auto"/>
        <w:left w:val="none" w:sz="0" w:space="0" w:color="auto"/>
        <w:bottom w:val="none" w:sz="0" w:space="0" w:color="auto"/>
        <w:right w:val="none" w:sz="0" w:space="0" w:color="auto"/>
      </w:divBdr>
    </w:div>
    <w:div w:id="336538524">
      <w:bodyDiv w:val="1"/>
      <w:marLeft w:val="0"/>
      <w:marRight w:val="0"/>
      <w:marTop w:val="0"/>
      <w:marBottom w:val="0"/>
      <w:divBdr>
        <w:top w:val="none" w:sz="0" w:space="0" w:color="auto"/>
        <w:left w:val="none" w:sz="0" w:space="0" w:color="auto"/>
        <w:bottom w:val="none" w:sz="0" w:space="0" w:color="auto"/>
        <w:right w:val="none" w:sz="0" w:space="0" w:color="auto"/>
      </w:divBdr>
    </w:div>
    <w:div w:id="343168853">
      <w:bodyDiv w:val="1"/>
      <w:marLeft w:val="0"/>
      <w:marRight w:val="0"/>
      <w:marTop w:val="0"/>
      <w:marBottom w:val="0"/>
      <w:divBdr>
        <w:top w:val="none" w:sz="0" w:space="0" w:color="auto"/>
        <w:left w:val="none" w:sz="0" w:space="0" w:color="auto"/>
        <w:bottom w:val="none" w:sz="0" w:space="0" w:color="auto"/>
        <w:right w:val="none" w:sz="0" w:space="0" w:color="auto"/>
      </w:divBdr>
    </w:div>
    <w:div w:id="344596231">
      <w:bodyDiv w:val="1"/>
      <w:marLeft w:val="0"/>
      <w:marRight w:val="0"/>
      <w:marTop w:val="0"/>
      <w:marBottom w:val="0"/>
      <w:divBdr>
        <w:top w:val="none" w:sz="0" w:space="0" w:color="auto"/>
        <w:left w:val="none" w:sz="0" w:space="0" w:color="auto"/>
        <w:bottom w:val="none" w:sz="0" w:space="0" w:color="auto"/>
        <w:right w:val="none" w:sz="0" w:space="0" w:color="auto"/>
      </w:divBdr>
    </w:div>
    <w:div w:id="365720074">
      <w:bodyDiv w:val="1"/>
      <w:marLeft w:val="0"/>
      <w:marRight w:val="0"/>
      <w:marTop w:val="0"/>
      <w:marBottom w:val="0"/>
      <w:divBdr>
        <w:top w:val="none" w:sz="0" w:space="0" w:color="auto"/>
        <w:left w:val="none" w:sz="0" w:space="0" w:color="auto"/>
        <w:bottom w:val="none" w:sz="0" w:space="0" w:color="auto"/>
        <w:right w:val="none" w:sz="0" w:space="0" w:color="auto"/>
      </w:divBdr>
    </w:div>
    <w:div w:id="397169583">
      <w:bodyDiv w:val="1"/>
      <w:marLeft w:val="0"/>
      <w:marRight w:val="0"/>
      <w:marTop w:val="0"/>
      <w:marBottom w:val="0"/>
      <w:divBdr>
        <w:top w:val="none" w:sz="0" w:space="0" w:color="auto"/>
        <w:left w:val="none" w:sz="0" w:space="0" w:color="auto"/>
        <w:bottom w:val="none" w:sz="0" w:space="0" w:color="auto"/>
        <w:right w:val="none" w:sz="0" w:space="0" w:color="auto"/>
      </w:divBdr>
    </w:div>
    <w:div w:id="409272997">
      <w:bodyDiv w:val="1"/>
      <w:marLeft w:val="0"/>
      <w:marRight w:val="0"/>
      <w:marTop w:val="0"/>
      <w:marBottom w:val="0"/>
      <w:divBdr>
        <w:top w:val="none" w:sz="0" w:space="0" w:color="auto"/>
        <w:left w:val="none" w:sz="0" w:space="0" w:color="auto"/>
        <w:bottom w:val="none" w:sz="0" w:space="0" w:color="auto"/>
        <w:right w:val="none" w:sz="0" w:space="0" w:color="auto"/>
      </w:divBdr>
    </w:div>
    <w:div w:id="435906486">
      <w:bodyDiv w:val="1"/>
      <w:marLeft w:val="0"/>
      <w:marRight w:val="0"/>
      <w:marTop w:val="0"/>
      <w:marBottom w:val="0"/>
      <w:divBdr>
        <w:top w:val="none" w:sz="0" w:space="0" w:color="auto"/>
        <w:left w:val="none" w:sz="0" w:space="0" w:color="auto"/>
        <w:bottom w:val="none" w:sz="0" w:space="0" w:color="auto"/>
        <w:right w:val="none" w:sz="0" w:space="0" w:color="auto"/>
      </w:divBdr>
    </w:div>
    <w:div w:id="450901586">
      <w:bodyDiv w:val="1"/>
      <w:marLeft w:val="0"/>
      <w:marRight w:val="0"/>
      <w:marTop w:val="0"/>
      <w:marBottom w:val="0"/>
      <w:divBdr>
        <w:top w:val="none" w:sz="0" w:space="0" w:color="auto"/>
        <w:left w:val="none" w:sz="0" w:space="0" w:color="auto"/>
        <w:bottom w:val="none" w:sz="0" w:space="0" w:color="auto"/>
        <w:right w:val="none" w:sz="0" w:space="0" w:color="auto"/>
      </w:divBdr>
    </w:div>
    <w:div w:id="462382303">
      <w:bodyDiv w:val="1"/>
      <w:marLeft w:val="0"/>
      <w:marRight w:val="0"/>
      <w:marTop w:val="0"/>
      <w:marBottom w:val="0"/>
      <w:divBdr>
        <w:top w:val="none" w:sz="0" w:space="0" w:color="auto"/>
        <w:left w:val="none" w:sz="0" w:space="0" w:color="auto"/>
        <w:bottom w:val="none" w:sz="0" w:space="0" w:color="auto"/>
        <w:right w:val="none" w:sz="0" w:space="0" w:color="auto"/>
      </w:divBdr>
    </w:div>
    <w:div w:id="472675911">
      <w:bodyDiv w:val="1"/>
      <w:marLeft w:val="0"/>
      <w:marRight w:val="0"/>
      <w:marTop w:val="0"/>
      <w:marBottom w:val="0"/>
      <w:divBdr>
        <w:top w:val="none" w:sz="0" w:space="0" w:color="auto"/>
        <w:left w:val="none" w:sz="0" w:space="0" w:color="auto"/>
        <w:bottom w:val="none" w:sz="0" w:space="0" w:color="auto"/>
        <w:right w:val="none" w:sz="0" w:space="0" w:color="auto"/>
      </w:divBdr>
    </w:div>
    <w:div w:id="490222261">
      <w:bodyDiv w:val="1"/>
      <w:marLeft w:val="0"/>
      <w:marRight w:val="0"/>
      <w:marTop w:val="0"/>
      <w:marBottom w:val="0"/>
      <w:divBdr>
        <w:top w:val="none" w:sz="0" w:space="0" w:color="auto"/>
        <w:left w:val="none" w:sz="0" w:space="0" w:color="auto"/>
        <w:bottom w:val="none" w:sz="0" w:space="0" w:color="auto"/>
        <w:right w:val="none" w:sz="0" w:space="0" w:color="auto"/>
      </w:divBdr>
    </w:div>
    <w:div w:id="505752089">
      <w:bodyDiv w:val="1"/>
      <w:marLeft w:val="0"/>
      <w:marRight w:val="0"/>
      <w:marTop w:val="0"/>
      <w:marBottom w:val="0"/>
      <w:divBdr>
        <w:top w:val="none" w:sz="0" w:space="0" w:color="auto"/>
        <w:left w:val="none" w:sz="0" w:space="0" w:color="auto"/>
        <w:bottom w:val="none" w:sz="0" w:space="0" w:color="auto"/>
        <w:right w:val="none" w:sz="0" w:space="0" w:color="auto"/>
      </w:divBdr>
    </w:div>
    <w:div w:id="581335029">
      <w:bodyDiv w:val="1"/>
      <w:marLeft w:val="0"/>
      <w:marRight w:val="0"/>
      <w:marTop w:val="0"/>
      <w:marBottom w:val="0"/>
      <w:divBdr>
        <w:top w:val="none" w:sz="0" w:space="0" w:color="auto"/>
        <w:left w:val="none" w:sz="0" w:space="0" w:color="auto"/>
        <w:bottom w:val="none" w:sz="0" w:space="0" w:color="auto"/>
        <w:right w:val="none" w:sz="0" w:space="0" w:color="auto"/>
      </w:divBdr>
    </w:div>
    <w:div w:id="583295265">
      <w:bodyDiv w:val="1"/>
      <w:marLeft w:val="0"/>
      <w:marRight w:val="0"/>
      <w:marTop w:val="0"/>
      <w:marBottom w:val="0"/>
      <w:divBdr>
        <w:top w:val="none" w:sz="0" w:space="0" w:color="auto"/>
        <w:left w:val="none" w:sz="0" w:space="0" w:color="auto"/>
        <w:bottom w:val="none" w:sz="0" w:space="0" w:color="auto"/>
        <w:right w:val="none" w:sz="0" w:space="0" w:color="auto"/>
      </w:divBdr>
    </w:div>
    <w:div w:id="602958362">
      <w:bodyDiv w:val="1"/>
      <w:marLeft w:val="0"/>
      <w:marRight w:val="0"/>
      <w:marTop w:val="0"/>
      <w:marBottom w:val="0"/>
      <w:divBdr>
        <w:top w:val="none" w:sz="0" w:space="0" w:color="auto"/>
        <w:left w:val="none" w:sz="0" w:space="0" w:color="auto"/>
        <w:bottom w:val="none" w:sz="0" w:space="0" w:color="auto"/>
        <w:right w:val="none" w:sz="0" w:space="0" w:color="auto"/>
      </w:divBdr>
    </w:div>
    <w:div w:id="616062150">
      <w:bodyDiv w:val="1"/>
      <w:marLeft w:val="0"/>
      <w:marRight w:val="0"/>
      <w:marTop w:val="0"/>
      <w:marBottom w:val="0"/>
      <w:divBdr>
        <w:top w:val="none" w:sz="0" w:space="0" w:color="auto"/>
        <w:left w:val="none" w:sz="0" w:space="0" w:color="auto"/>
        <w:bottom w:val="none" w:sz="0" w:space="0" w:color="auto"/>
        <w:right w:val="none" w:sz="0" w:space="0" w:color="auto"/>
      </w:divBdr>
    </w:div>
    <w:div w:id="660885936">
      <w:bodyDiv w:val="1"/>
      <w:marLeft w:val="0"/>
      <w:marRight w:val="0"/>
      <w:marTop w:val="0"/>
      <w:marBottom w:val="0"/>
      <w:divBdr>
        <w:top w:val="none" w:sz="0" w:space="0" w:color="auto"/>
        <w:left w:val="none" w:sz="0" w:space="0" w:color="auto"/>
        <w:bottom w:val="none" w:sz="0" w:space="0" w:color="auto"/>
        <w:right w:val="none" w:sz="0" w:space="0" w:color="auto"/>
      </w:divBdr>
    </w:div>
    <w:div w:id="673846857">
      <w:bodyDiv w:val="1"/>
      <w:marLeft w:val="0"/>
      <w:marRight w:val="0"/>
      <w:marTop w:val="0"/>
      <w:marBottom w:val="0"/>
      <w:divBdr>
        <w:top w:val="none" w:sz="0" w:space="0" w:color="auto"/>
        <w:left w:val="none" w:sz="0" w:space="0" w:color="auto"/>
        <w:bottom w:val="none" w:sz="0" w:space="0" w:color="auto"/>
        <w:right w:val="none" w:sz="0" w:space="0" w:color="auto"/>
      </w:divBdr>
    </w:div>
    <w:div w:id="681276342">
      <w:bodyDiv w:val="1"/>
      <w:marLeft w:val="0"/>
      <w:marRight w:val="0"/>
      <w:marTop w:val="0"/>
      <w:marBottom w:val="0"/>
      <w:divBdr>
        <w:top w:val="none" w:sz="0" w:space="0" w:color="auto"/>
        <w:left w:val="none" w:sz="0" w:space="0" w:color="auto"/>
        <w:bottom w:val="none" w:sz="0" w:space="0" w:color="auto"/>
        <w:right w:val="none" w:sz="0" w:space="0" w:color="auto"/>
      </w:divBdr>
    </w:div>
    <w:div w:id="690642960">
      <w:bodyDiv w:val="1"/>
      <w:marLeft w:val="0"/>
      <w:marRight w:val="0"/>
      <w:marTop w:val="0"/>
      <w:marBottom w:val="0"/>
      <w:divBdr>
        <w:top w:val="none" w:sz="0" w:space="0" w:color="auto"/>
        <w:left w:val="none" w:sz="0" w:space="0" w:color="auto"/>
        <w:bottom w:val="none" w:sz="0" w:space="0" w:color="auto"/>
        <w:right w:val="none" w:sz="0" w:space="0" w:color="auto"/>
      </w:divBdr>
    </w:div>
    <w:div w:id="755632811">
      <w:bodyDiv w:val="1"/>
      <w:marLeft w:val="0"/>
      <w:marRight w:val="0"/>
      <w:marTop w:val="0"/>
      <w:marBottom w:val="0"/>
      <w:divBdr>
        <w:top w:val="none" w:sz="0" w:space="0" w:color="auto"/>
        <w:left w:val="none" w:sz="0" w:space="0" w:color="auto"/>
        <w:bottom w:val="none" w:sz="0" w:space="0" w:color="auto"/>
        <w:right w:val="none" w:sz="0" w:space="0" w:color="auto"/>
      </w:divBdr>
    </w:div>
    <w:div w:id="756024702">
      <w:bodyDiv w:val="1"/>
      <w:marLeft w:val="0"/>
      <w:marRight w:val="0"/>
      <w:marTop w:val="0"/>
      <w:marBottom w:val="0"/>
      <w:divBdr>
        <w:top w:val="none" w:sz="0" w:space="0" w:color="auto"/>
        <w:left w:val="none" w:sz="0" w:space="0" w:color="auto"/>
        <w:bottom w:val="none" w:sz="0" w:space="0" w:color="auto"/>
        <w:right w:val="none" w:sz="0" w:space="0" w:color="auto"/>
      </w:divBdr>
    </w:div>
    <w:div w:id="784924886">
      <w:bodyDiv w:val="1"/>
      <w:marLeft w:val="0"/>
      <w:marRight w:val="0"/>
      <w:marTop w:val="0"/>
      <w:marBottom w:val="0"/>
      <w:divBdr>
        <w:top w:val="none" w:sz="0" w:space="0" w:color="auto"/>
        <w:left w:val="none" w:sz="0" w:space="0" w:color="auto"/>
        <w:bottom w:val="none" w:sz="0" w:space="0" w:color="auto"/>
        <w:right w:val="none" w:sz="0" w:space="0" w:color="auto"/>
      </w:divBdr>
    </w:div>
    <w:div w:id="837843879">
      <w:bodyDiv w:val="1"/>
      <w:marLeft w:val="0"/>
      <w:marRight w:val="0"/>
      <w:marTop w:val="0"/>
      <w:marBottom w:val="0"/>
      <w:divBdr>
        <w:top w:val="none" w:sz="0" w:space="0" w:color="auto"/>
        <w:left w:val="none" w:sz="0" w:space="0" w:color="auto"/>
        <w:bottom w:val="none" w:sz="0" w:space="0" w:color="auto"/>
        <w:right w:val="none" w:sz="0" w:space="0" w:color="auto"/>
      </w:divBdr>
    </w:div>
    <w:div w:id="901407340">
      <w:bodyDiv w:val="1"/>
      <w:marLeft w:val="0"/>
      <w:marRight w:val="0"/>
      <w:marTop w:val="0"/>
      <w:marBottom w:val="0"/>
      <w:divBdr>
        <w:top w:val="none" w:sz="0" w:space="0" w:color="auto"/>
        <w:left w:val="none" w:sz="0" w:space="0" w:color="auto"/>
        <w:bottom w:val="none" w:sz="0" w:space="0" w:color="auto"/>
        <w:right w:val="none" w:sz="0" w:space="0" w:color="auto"/>
      </w:divBdr>
    </w:div>
    <w:div w:id="941062970">
      <w:bodyDiv w:val="1"/>
      <w:marLeft w:val="0"/>
      <w:marRight w:val="0"/>
      <w:marTop w:val="0"/>
      <w:marBottom w:val="0"/>
      <w:divBdr>
        <w:top w:val="none" w:sz="0" w:space="0" w:color="auto"/>
        <w:left w:val="none" w:sz="0" w:space="0" w:color="auto"/>
        <w:bottom w:val="none" w:sz="0" w:space="0" w:color="auto"/>
        <w:right w:val="none" w:sz="0" w:space="0" w:color="auto"/>
      </w:divBdr>
    </w:div>
    <w:div w:id="998190990">
      <w:bodyDiv w:val="1"/>
      <w:marLeft w:val="0"/>
      <w:marRight w:val="0"/>
      <w:marTop w:val="0"/>
      <w:marBottom w:val="0"/>
      <w:divBdr>
        <w:top w:val="none" w:sz="0" w:space="0" w:color="auto"/>
        <w:left w:val="none" w:sz="0" w:space="0" w:color="auto"/>
        <w:bottom w:val="none" w:sz="0" w:space="0" w:color="auto"/>
        <w:right w:val="none" w:sz="0" w:space="0" w:color="auto"/>
      </w:divBdr>
    </w:div>
    <w:div w:id="1061900493">
      <w:bodyDiv w:val="1"/>
      <w:marLeft w:val="0"/>
      <w:marRight w:val="0"/>
      <w:marTop w:val="0"/>
      <w:marBottom w:val="0"/>
      <w:divBdr>
        <w:top w:val="none" w:sz="0" w:space="0" w:color="auto"/>
        <w:left w:val="none" w:sz="0" w:space="0" w:color="auto"/>
        <w:bottom w:val="none" w:sz="0" w:space="0" w:color="auto"/>
        <w:right w:val="none" w:sz="0" w:space="0" w:color="auto"/>
      </w:divBdr>
    </w:div>
    <w:div w:id="1062293622">
      <w:bodyDiv w:val="1"/>
      <w:marLeft w:val="0"/>
      <w:marRight w:val="0"/>
      <w:marTop w:val="0"/>
      <w:marBottom w:val="0"/>
      <w:divBdr>
        <w:top w:val="none" w:sz="0" w:space="0" w:color="auto"/>
        <w:left w:val="none" w:sz="0" w:space="0" w:color="auto"/>
        <w:bottom w:val="none" w:sz="0" w:space="0" w:color="auto"/>
        <w:right w:val="none" w:sz="0" w:space="0" w:color="auto"/>
      </w:divBdr>
    </w:div>
    <w:div w:id="1062408366">
      <w:bodyDiv w:val="1"/>
      <w:marLeft w:val="0"/>
      <w:marRight w:val="0"/>
      <w:marTop w:val="0"/>
      <w:marBottom w:val="0"/>
      <w:divBdr>
        <w:top w:val="none" w:sz="0" w:space="0" w:color="auto"/>
        <w:left w:val="none" w:sz="0" w:space="0" w:color="auto"/>
        <w:bottom w:val="none" w:sz="0" w:space="0" w:color="auto"/>
        <w:right w:val="none" w:sz="0" w:space="0" w:color="auto"/>
      </w:divBdr>
    </w:div>
    <w:div w:id="1081680775">
      <w:bodyDiv w:val="1"/>
      <w:marLeft w:val="0"/>
      <w:marRight w:val="0"/>
      <w:marTop w:val="0"/>
      <w:marBottom w:val="0"/>
      <w:divBdr>
        <w:top w:val="none" w:sz="0" w:space="0" w:color="auto"/>
        <w:left w:val="none" w:sz="0" w:space="0" w:color="auto"/>
        <w:bottom w:val="none" w:sz="0" w:space="0" w:color="auto"/>
        <w:right w:val="none" w:sz="0" w:space="0" w:color="auto"/>
      </w:divBdr>
      <w:divsChild>
        <w:div w:id="587233407">
          <w:marLeft w:val="0"/>
          <w:marRight w:val="0"/>
          <w:marTop w:val="0"/>
          <w:marBottom w:val="0"/>
          <w:divBdr>
            <w:top w:val="none" w:sz="0" w:space="0" w:color="auto"/>
            <w:left w:val="none" w:sz="0" w:space="0" w:color="auto"/>
            <w:bottom w:val="none" w:sz="0" w:space="0" w:color="auto"/>
            <w:right w:val="none" w:sz="0" w:space="0" w:color="auto"/>
          </w:divBdr>
          <w:divsChild>
            <w:div w:id="2032608736">
              <w:marLeft w:val="0"/>
              <w:marRight w:val="0"/>
              <w:marTop w:val="0"/>
              <w:marBottom w:val="0"/>
              <w:divBdr>
                <w:top w:val="none" w:sz="0" w:space="0" w:color="auto"/>
                <w:left w:val="none" w:sz="0" w:space="0" w:color="auto"/>
                <w:bottom w:val="none" w:sz="0" w:space="0" w:color="auto"/>
                <w:right w:val="none" w:sz="0" w:space="0" w:color="auto"/>
              </w:divBdr>
              <w:divsChild>
                <w:div w:id="459344146">
                  <w:marLeft w:val="0"/>
                  <w:marRight w:val="0"/>
                  <w:marTop w:val="0"/>
                  <w:marBottom w:val="0"/>
                  <w:divBdr>
                    <w:top w:val="none" w:sz="0" w:space="0" w:color="auto"/>
                    <w:left w:val="none" w:sz="0" w:space="0" w:color="auto"/>
                    <w:bottom w:val="none" w:sz="0" w:space="0" w:color="auto"/>
                    <w:right w:val="none" w:sz="0" w:space="0" w:color="auto"/>
                  </w:divBdr>
                  <w:divsChild>
                    <w:div w:id="31827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310938">
      <w:bodyDiv w:val="1"/>
      <w:marLeft w:val="0"/>
      <w:marRight w:val="0"/>
      <w:marTop w:val="0"/>
      <w:marBottom w:val="0"/>
      <w:divBdr>
        <w:top w:val="none" w:sz="0" w:space="0" w:color="auto"/>
        <w:left w:val="none" w:sz="0" w:space="0" w:color="auto"/>
        <w:bottom w:val="none" w:sz="0" w:space="0" w:color="auto"/>
        <w:right w:val="none" w:sz="0" w:space="0" w:color="auto"/>
      </w:divBdr>
    </w:div>
    <w:div w:id="1147359873">
      <w:bodyDiv w:val="1"/>
      <w:marLeft w:val="0"/>
      <w:marRight w:val="0"/>
      <w:marTop w:val="0"/>
      <w:marBottom w:val="0"/>
      <w:divBdr>
        <w:top w:val="none" w:sz="0" w:space="0" w:color="auto"/>
        <w:left w:val="none" w:sz="0" w:space="0" w:color="auto"/>
        <w:bottom w:val="none" w:sz="0" w:space="0" w:color="auto"/>
        <w:right w:val="none" w:sz="0" w:space="0" w:color="auto"/>
      </w:divBdr>
    </w:div>
    <w:div w:id="1148858112">
      <w:bodyDiv w:val="1"/>
      <w:marLeft w:val="0"/>
      <w:marRight w:val="0"/>
      <w:marTop w:val="0"/>
      <w:marBottom w:val="0"/>
      <w:divBdr>
        <w:top w:val="none" w:sz="0" w:space="0" w:color="auto"/>
        <w:left w:val="none" w:sz="0" w:space="0" w:color="auto"/>
        <w:bottom w:val="none" w:sz="0" w:space="0" w:color="auto"/>
        <w:right w:val="none" w:sz="0" w:space="0" w:color="auto"/>
      </w:divBdr>
    </w:div>
    <w:div w:id="1149522319">
      <w:bodyDiv w:val="1"/>
      <w:marLeft w:val="0"/>
      <w:marRight w:val="0"/>
      <w:marTop w:val="0"/>
      <w:marBottom w:val="0"/>
      <w:divBdr>
        <w:top w:val="none" w:sz="0" w:space="0" w:color="auto"/>
        <w:left w:val="none" w:sz="0" w:space="0" w:color="auto"/>
        <w:bottom w:val="none" w:sz="0" w:space="0" w:color="auto"/>
        <w:right w:val="none" w:sz="0" w:space="0" w:color="auto"/>
      </w:divBdr>
    </w:div>
    <w:div w:id="1151407882">
      <w:bodyDiv w:val="1"/>
      <w:marLeft w:val="0"/>
      <w:marRight w:val="0"/>
      <w:marTop w:val="0"/>
      <w:marBottom w:val="0"/>
      <w:divBdr>
        <w:top w:val="none" w:sz="0" w:space="0" w:color="auto"/>
        <w:left w:val="none" w:sz="0" w:space="0" w:color="auto"/>
        <w:bottom w:val="none" w:sz="0" w:space="0" w:color="auto"/>
        <w:right w:val="none" w:sz="0" w:space="0" w:color="auto"/>
      </w:divBdr>
    </w:div>
    <w:div w:id="1178424701">
      <w:bodyDiv w:val="1"/>
      <w:marLeft w:val="0"/>
      <w:marRight w:val="0"/>
      <w:marTop w:val="0"/>
      <w:marBottom w:val="0"/>
      <w:divBdr>
        <w:top w:val="none" w:sz="0" w:space="0" w:color="auto"/>
        <w:left w:val="none" w:sz="0" w:space="0" w:color="auto"/>
        <w:bottom w:val="none" w:sz="0" w:space="0" w:color="auto"/>
        <w:right w:val="none" w:sz="0" w:space="0" w:color="auto"/>
      </w:divBdr>
    </w:div>
    <w:div w:id="1201825696">
      <w:bodyDiv w:val="1"/>
      <w:marLeft w:val="0"/>
      <w:marRight w:val="0"/>
      <w:marTop w:val="0"/>
      <w:marBottom w:val="0"/>
      <w:divBdr>
        <w:top w:val="none" w:sz="0" w:space="0" w:color="auto"/>
        <w:left w:val="none" w:sz="0" w:space="0" w:color="auto"/>
        <w:bottom w:val="none" w:sz="0" w:space="0" w:color="auto"/>
        <w:right w:val="none" w:sz="0" w:space="0" w:color="auto"/>
      </w:divBdr>
    </w:div>
    <w:div w:id="1216576914">
      <w:bodyDiv w:val="1"/>
      <w:marLeft w:val="0"/>
      <w:marRight w:val="0"/>
      <w:marTop w:val="0"/>
      <w:marBottom w:val="0"/>
      <w:divBdr>
        <w:top w:val="none" w:sz="0" w:space="0" w:color="auto"/>
        <w:left w:val="none" w:sz="0" w:space="0" w:color="auto"/>
        <w:bottom w:val="none" w:sz="0" w:space="0" w:color="auto"/>
        <w:right w:val="none" w:sz="0" w:space="0" w:color="auto"/>
      </w:divBdr>
    </w:div>
    <w:div w:id="1277561338">
      <w:bodyDiv w:val="1"/>
      <w:marLeft w:val="0"/>
      <w:marRight w:val="0"/>
      <w:marTop w:val="0"/>
      <w:marBottom w:val="0"/>
      <w:divBdr>
        <w:top w:val="none" w:sz="0" w:space="0" w:color="auto"/>
        <w:left w:val="none" w:sz="0" w:space="0" w:color="auto"/>
        <w:bottom w:val="none" w:sz="0" w:space="0" w:color="auto"/>
        <w:right w:val="none" w:sz="0" w:space="0" w:color="auto"/>
      </w:divBdr>
    </w:div>
    <w:div w:id="1281183264">
      <w:bodyDiv w:val="1"/>
      <w:marLeft w:val="0"/>
      <w:marRight w:val="0"/>
      <w:marTop w:val="0"/>
      <w:marBottom w:val="0"/>
      <w:divBdr>
        <w:top w:val="none" w:sz="0" w:space="0" w:color="auto"/>
        <w:left w:val="none" w:sz="0" w:space="0" w:color="auto"/>
        <w:bottom w:val="none" w:sz="0" w:space="0" w:color="auto"/>
        <w:right w:val="none" w:sz="0" w:space="0" w:color="auto"/>
      </w:divBdr>
    </w:div>
    <w:div w:id="1290358865">
      <w:bodyDiv w:val="1"/>
      <w:marLeft w:val="0"/>
      <w:marRight w:val="0"/>
      <w:marTop w:val="0"/>
      <w:marBottom w:val="0"/>
      <w:divBdr>
        <w:top w:val="none" w:sz="0" w:space="0" w:color="auto"/>
        <w:left w:val="none" w:sz="0" w:space="0" w:color="auto"/>
        <w:bottom w:val="none" w:sz="0" w:space="0" w:color="auto"/>
        <w:right w:val="none" w:sz="0" w:space="0" w:color="auto"/>
      </w:divBdr>
    </w:div>
    <w:div w:id="1329362973">
      <w:bodyDiv w:val="1"/>
      <w:marLeft w:val="0"/>
      <w:marRight w:val="0"/>
      <w:marTop w:val="0"/>
      <w:marBottom w:val="0"/>
      <w:divBdr>
        <w:top w:val="none" w:sz="0" w:space="0" w:color="auto"/>
        <w:left w:val="none" w:sz="0" w:space="0" w:color="auto"/>
        <w:bottom w:val="none" w:sz="0" w:space="0" w:color="auto"/>
        <w:right w:val="none" w:sz="0" w:space="0" w:color="auto"/>
      </w:divBdr>
    </w:div>
    <w:div w:id="1429885724">
      <w:bodyDiv w:val="1"/>
      <w:marLeft w:val="0"/>
      <w:marRight w:val="0"/>
      <w:marTop w:val="0"/>
      <w:marBottom w:val="0"/>
      <w:divBdr>
        <w:top w:val="none" w:sz="0" w:space="0" w:color="auto"/>
        <w:left w:val="none" w:sz="0" w:space="0" w:color="auto"/>
        <w:bottom w:val="none" w:sz="0" w:space="0" w:color="auto"/>
        <w:right w:val="none" w:sz="0" w:space="0" w:color="auto"/>
      </w:divBdr>
    </w:div>
    <w:div w:id="1441871167">
      <w:bodyDiv w:val="1"/>
      <w:marLeft w:val="0"/>
      <w:marRight w:val="0"/>
      <w:marTop w:val="0"/>
      <w:marBottom w:val="0"/>
      <w:divBdr>
        <w:top w:val="none" w:sz="0" w:space="0" w:color="auto"/>
        <w:left w:val="none" w:sz="0" w:space="0" w:color="auto"/>
        <w:bottom w:val="none" w:sz="0" w:space="0" w:color="auto"/>
        <w:right w:val="none" w:sz="0" w:space="0" w:color="auto"/>
      </w:divBdr>
    </w:div>
    <w:div w:id="1448888904">
      <w:bodyDiv w:val="1"/>
      <w:marLeft w:val="0"/>
      <w:marRight w:val="0"/>
      <w:marTop w:val="0"/>
      <w:marBottom w:val="0"/>
      <w:divBdr>
        <w:top w:val="none" w:sz="0" w:space="0" w:color="auto"/>
        <w:left w:val="none" w:sz="0" w:space="0" w:color="auto"/>
        <w:bottom w:val="none" w:sz="0" w:space="0" w:color="auto"/>
        <w:right w:val="none" w:sz="0" w:space="0" w:color="auto"/>
      </w:divBdr>
    </w:div>
    <w:div w:id="1477574962">
      <w:bodyDiv w:val="1"/>
      <w:marLeft w:val="0"/>
      <w:marRight w:val="0"/>
      <w:marTop w:val="0"/>
      <w:marBottom w:val="0"/>
      <w:divBdr>
        <w:top w:val="none" w:sz="0" w:space="0" w:color="auto"/>
        <w:left w:val="none" w:sz="0" w:space="0" w:color="auto"/>
        <w:bottom w:val="none" w:sz="0" w:space="0" w:color="auto"/>
        <w:right w:val="none" w:sz="0" w:space="0" w:color="auto"/>
      </w:divBdr>
    </w:div>
    <w:div w:id="1514609637">
      <w:bodyDiv w:val="1"/>
      <w:marLeft w:val="0"/>
      <w:marRight w:val="0"/>
      <w:marTop w:val="0"/>
      <w:marBottom w:val="0"/>
      <w:divBdr>
        <w:top w:val="none" w:sz="0" w:space="0" w:color="auto"/>
        <w:left w:val="none" w:sz="0" w:space="0" w:color="auto"/>
        <w:bottom w:val="none" w:sz="0" w:space="0" w:color="auto"/>
        <w:right w:val="none" w:sz="0" w:space="0" w:color="auto"/>
      </w:divBdr>
    </w:div>
    <w:div w:id="1528450296">
      <w:bodyDiv w:val="1"/>
      <w:marLeft w:val="0"/>
      <w:marRight w:val="0"/>
      <w:marTop w:val="0"/>
      <w:marBottom w:val="0"/>
      <w:divBdr>
        <w:top w:val="none" w:sz="0" w:space="0" w:color="auto"/>
        <w:left w:val="none" w:sz="0" w:space="0" w:color="auto"/>
        <w:bottom w:val="none" w:sz="0" w:space="0" w:color="auto"/>
        <w:right w:val="none" w:sz="0" w:space="0" w:color="auto"/>
      </w:divBdr>
    </w:div>
    <w:div w:id="1605649405">
      <w:bodyDiv w:val="1"/>
      <w:marLeft w:val="0"/>
      <w:marRight w:val="0"/>
      <w:marTop w:val="0"/>
      <w:marBottom w:val="0"/>
      <w:divBdr>
        <w:top w:val="none" w:sz="0" w:space="0" w:color="auto"/>
        <w:left w:val="none" w:sz="0" w:space="0" w:color="auto"/>
        <w:bottom w:val="none" w:sz="0" w:space="0" w:color="auto"/>
        <w:right w:val="none" w:sz="0" w:space="0" w:color="auto"/>
      </w:divBdr>
    </w:div>
    <w:div w:id="1657494207">
      <w:bodyDiv w:val="1"/>
      <w:marLeft w:val="0"/>
      <w:marRight w:val="0"/>
      <w:marTop w:val="0"/>
      <w:marBottom w:val="0"/>
      <w:divBdr>
        <w:top w:val="none" w:sz="0" w:space="0" w:color="auto"/>
        <w:left w:val="none" w:sz="0" w:space="0" w:color="auto"/>
        <w:bottom w:val="none" w:sz="0" w:space="0" w:color="auto"/>
        <w:right w:val="none" w:sz="0" w:space="0" w:color="auto"/>
      </w:divBdr>
    </w:div>
    <w:div w:id="1676765731">
      <w:bodyDiv w:val="1"/>
      <w:marLeft w:val="0"/>
      <w:marRight w:val="0"/>
      <w:marTop w:val="0"/>
      <w:marBottom w:val="0"/>
      <w:divBdr>
        <w:top w:val="none" w:sz="0" w:space="0" w:color="auto"/>
        <w:left w:val="none" w:sz="0" w:space="0" w:color="auto"/>
        <w:bottom w:val="none" w:sz="0" w:space="0" w:color="auto"/>
        <w:right w:val="none" w:sz="0" w:space="0" w:color="auto"/>
      </w:divBdr>
      <w:divsChild>
        <w:div w:id="840773491">
          <w:marLeft w:val="0"/>
          <w:marRight w:val="0"/>
          <w:marTop w:val="0"/>
          <w:marBottom w:val="0"/>
          <w:divBdr>
            <w:top w:val="none" w:sz="0" w:space="0" w:color="auto"/>
            <w:left w:val="none" w:sz="0" w:space="0" w:color="auto"/>
            <w:bottom w:val="none" w:sz="0" w:space="0" w:color="auto"/>
            <w:right w:val="none" w:sz="0" w:space="0" w:color="auto"/>
          </w:divBdr>
          <w:divsChild>
            <w:div w:id="1461654300">
              <w:marLeft w:val="0"/>
              <w:marRight w:val="0"/>
              <w:marTop w:val="0"/>
              <w:marBottom w:val="0"/>
              <w:divBdr>
                <w:top w:val="none" w:sz="0" w:space="0" w:color="auto"/>
                <w:left w:val="none" w:sz="0" w:space="0" w:color="auto"/>
                <w:bottom w:val="none" w:sz="0" w:space="0" w:color="auto"/>
                <w:right w:val="none" w:sz="0" w:space="0" w:color="auto"/>
              </w:divBdr>
              <w:divsChild>
                <w:div w:id="100876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546223">
      <w:bodyDiv w:val="1"/>
      <w:marLeft w:val="0"/>
      <w:marRight w:val="0"/>
      <w:marTop w:val="0"/>
      <w:marBottom w:val="0"/>
      <w:divBdr>
        <w:top w:val="none" w:sz="0" w:space="0" w:color="auto"/>
        <w:left w:val="none" w:sz="0" w:space="0" w:color="auto"/>
        <w:bottom w:val="none" w:sz="0" w:space="0" w:color="auto"/>
        <w:right w:val="none" w:sz="0" w:space="0" w:color="auto"/>
      </w:divBdr>
    </w:div>
    <w:div w:id="1706785239">
      <w:bodyDiv w:val="1"/>
      <w:marLeft w:val="0"/>
      <w:marRight w:val="0"/>
      <w:marTop w:val="0"/>
      <w:marBottom w:val="0"/>
      <w:divBdr>
        <w:top w:val="none" w:sz="0" w:space="0" w:color="auto"/>
        <w:left w:val="none" w:sz="0" w:space="0" w:color="auto"/>
        <w:bottom w:val="none" w:sz="0" w:space="0" w:color="auto"/>
        <w:right w:val="none" w:sz="0" w:space="0" w:color="auto"/>
      </w:divBdr>
    </w:div>
    <w:div w:id="1713269039">
      <w:bodyDiv w:val="1"/>
      <w:marLeft w:val="0"/>
      <w:marRight w:val="0"/>
      <w:marTop w:val="0"/>
      <w:marBottom w:val="0"/>
      <w:divBdr>
        <w:top w:val="none" w:sz="0" w:space="0" w:color="auto"/>
        <w:left w:val="none" w:sz="0" w:space="0" w:color="auto"/>
        <w:bottom w:val="none" w:sz="0" w:space="0" w:color="auto"/>
        <w:right w:val="none" w:sz="0" w:space="0" w:color="auto"/>
      </w:divBdr>
    </w:div>
    <w:div w:id="1727801866">
      <w:bodyDiv w:val="1"/>
      <w:marLeft w:val="0"/>
      <w:marRight w:val="0"/>
      <w:marTop w:val="0"/>
      <w:marBottom w:val="0"/>
      <w:divBdr>
        <w:top w:val="none" w:sz="0" w:space="0" w:color="auto"/>
        <w:left w:val="none" w:sz="0" w:space="0" w:color="auto"/>
        <w:bottom w:val="none" w:sz="0" w:space="0" w:color="auto"/>
        <w:right w:val="none" w:sz="0" w:space="0" w:color="auto"/>
      </w:divBdr>
    </w:div>
    <w:div w:id="1759596555">
      <w:bodyDiv w:val="1"/>
      <w:marLeft w:val="0"/>
      <w:marRight w:val="0"/>
      <w:marTop w:val="0"/>
      <w:marBottom w:val="0"/>
      <w:divBdr>
        <w:top w:val="none" w:sz="0" w:space="0" w:color="auto"/>
        <w:left w:val="none" w:sz="0" w:space="0" w:color="auto"/>
        <w:bottom w:val="none" w:sz="0" w:space="0" w:color="auto"/>
        <w:right w:val="none" w:sz="0" w:space="0" w:color="auto"/>
      </w:divBdr>
    </w:div>
    <w:div w:id="1787115754">
      <w:bodyDiv w:val="1"/>
      <w:marLeft w:val="0"/>
      <w:marRight w:val="0"/>
      <w:marTop w:val="0"/>
      <w:marBottom w:val="0"/>
      <w:divBdr>
        <w:top w:val="none" w:sz="0" w:space="0" w:color="auto"/>
        <w:left w:val="none" w:sz="0" w:space="0" w:color="auto"/>
        <w:bottom w:val="none" w:sz="0" w:space="0" w:color="auto"/>
        <w:right w:val="none" w:sz="0" w:space="0" w:color="auto"/>
      </w:divBdr>
    </w:div>
    <w:div w:id="1790127324">
      <w:bodyDiv w:val="1"/>
      <w:marLeft w:val="0"/>
      <w:marRight w:val="0"/>
      <w:marTop w:val="0"/>
      <w:marBottom w:val="0"/>
      <w:divBdr>
        <w:top w:val="none" w:sz="0" w:space="0" w:color="auto"/>
        <w:left w:val="none" w:sz="0" w:space="0" w:color="auto"/>
        <w:bottom w:val="none" w:sz="0" w:space="0" w:color="auto"/>
        <w:right w:val="none" w:sz="0" w:space="0" w:color="auto"/>
      </w:divBdr>
    </w:div>
    <w:div w:id="1841046821">
      <w:bodyDiv w:val="1"/>
      <w:marLeft w:val="0"/>
      <w:marRight w:val="0"/>
      <w:marTop w:val="0"/>
      <w:marBottom w:val="0"/>
      <w:divBdr>
        <w:top w:val="none" w:sz="0" w:space="0" w:color="auto"/>
        <w:left w:val="none" w:sz="0" w:space="0" w:color="auto"/>
        <w:bottom w:val="none" w:sz="0" w:space="0" w:color="auto"/>
        <w:right w:val="none" w:sz="0" w:space="0" w:color="auto"/>
      </w:divBdr>
    </w:div>
    <w:div w:id="1898469590">
      <w:bodyDiv w:val="1"/>
      <w:marLeft w:val="0"/>
      <w:marRight w:val="0"/>
      <w:marTop w:val="0"/>
      <w:marBottom w:val="0"/>
      <w:divBdr>
        <w:top w:val="none" w:sz="0" w:space="0" w:color="auto"/>
        <w:left w:val="none" w:sz="0" w:space="0" w:color="auto"/>
        <w:bottom w:val="none" w:sz="0" w:space="0" w:color="auto"/>
        <w:right w:val="none" w:sz="0" w:space="0" w:color="auto"/>
      </w:divBdr>
      <w:divsChild>
        <w:div w:id="492373652">
          <w:marLeft w:val="0"/>
          <w:marRight w:val="0"/>
          <w:marTop w:val="0"/>
          <w:marBottom w:val="0"/>
          <w:divBdr>
            <w:top w:val="none" w:sz="0" w:space="0" w:color="auto"/>
            <w:left w:val="none" w:sz="0" w:space="0" w:color="auto"/>
            <w:bottom w:val="none" w:sz="0" w:space="0" w:color="auto"/>
            <w:right w:val="none" w:sz="0" w:space="0" w:color="auto"/>
          </w:divBdr>
          <w:divsChild>
            <w:div w:id="673917902">
              <w:marLeft w:val="0"/>
              <w:marRight w:val="0"/>
              <w:marTop w:val="0"/>
              <w:marBottom w:val="0"/>
              <w:divBdr>
                <w:top w:val="none" w:sz="0" w:space="0" w:color="auto"/>
                <w:left w:val="none" w:sz="0" w:space="0" w:color="auto"/>
                <w:bottom w:val="none" w:sz="0" w:space="0" w:color="auto"/>
                <w:right w:val="none" w:sz="0" w:space="0" w:color="auto"/>
              </w:divBdr>
              <w:divsChild>
                <w:div w:id="1190800355">
                  <w:marLeft w:val="0"/>
                  <w:marRight w:val="0"/>
                  <w:marTop w:val="0"/>
                  <w:marBottom w:val="0"/>
                  <w:divBdr>
                    <w:top w:val="none" w:sz="0" w:space="0" w:color="auto"/>
                    <w:left w:val="none" w:sz="0" w:space="0" w:color="auto"/>
                    <w:bottom w:val="none" w:sz="0" w:space="0" w:color="auto"/>
                    <w:right w:val="none" w:sz="0" w:space="0" w:color="auto"/>
                  </w:divBdr>
                  <w:divsChild>
                    <w:div w:id="131861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249321">
      <w:bodyDiv w:val="1"/>
      <w:marLeft w:val="0"/>
      <w:marRight w:val="0"/>
      <w:marTop w:val="0"/>
      <w:marBottom w:val="0"/>
      <w:divBdr>
        <w:top w:val="none" w:sz="0" w:space="0" w:color="auto"/>
        <w:left w:val="none" w:sz="0" w:space="0" w:color="auto"/>
        <w:bottom w:val="none" w:sz="0" w:space="0" w:color="auto"/>
        <w:right w:val="none" w:sz="0" w:space="0" w:color="auto"/>
      </w:divBdr>
    </w:div>
    <w:div w:id="1946422017">
      <w:bodyDiv w:val="1"/>
      <w:marLeft w:val="0"/>
      <w:marRight w:val="0"/>
      <w:marTop w:val="0"/>
      <w:marBottom w:val="0"/>
      <w:divBdr>
        <w:top w:val="none" w:sz="0" w:space="0" w:color="auto"/>
        <w:left w:val="none" w:sz="0" w:space="0" w:color="auto"/>
        <w:bottom w:val="none" w:sz="0" w:space="0" w:color="auto"/>
        <w:right w:val="none" w:sz="0" w:space="0" w:color="auto"/>
      </w:divBdr>
    </w:div>
    <w:div w:id="1959414447">
      <w:bodyDiv w:val="1"/>
      <w:marLeft w:val="0"/>
      <w:marRight w:val="0"/>
      <w:marTop w:val="0"/>
      <w:marBottom w:val="0"/>
      <w:divBdr>
        <w:top w:val="none" w:sz="0" w:space="0" w:color="auto"/>
        <w:left w:val="none" w:sz="0" w:space="0" w:color="auto"/>
        <w:bottom w:val="none" w:sz="0" w:space="0" w:color="auto"/>
        <w:right w:val="none" w:sz="0" w:space="0" w:color="auto"/>
      </w:divBdr>
    </w:div>
    <w:div w:id="1962153761">
      <w:bodyDiv w:val="1"/>
      <w:marLeft w:val="0"/>
      <w:marRight w:val="0"/>
      <w:marTop w:val="0"/>
      <w:marBottom w:val="0"/>
      <w:divBdr>
        <w:top w:val="none" w:sz="0" w:space="0" w:color="auto"/>
        <w:left w:val="none" w:sz="0" w:space="0" w:color="auto"/>
        <w:bottom w:val="none" w:sz="0" w:space="0" w:color="auto"/>
        <w:right w:val="none" w:sz="0" w:space="0" w:color="auto"/>
      </w:divBdr>
    </w:div>
    <w:div w:id="2006202822">
      <w:bodyDiv w:val="1"/>
      <w:marLeft w:val="0"/>
      <w:marRight w:val="0"/>
      <w:marTop w:val="0"/>
      <w:marBottom w:val="0"/>
      <w:divBdr>
        <w:top w:val="none" w:sz="0" w:space="0" w:color="auto"/>
        <w:left w:val="none" w:sz="0" w:space="0" w:color="auto"/>
        <w:bottom w:val="none" w:sz="0" w:space="0" w:color="auto"/>
        <w:right w:val="none" w:sz="0" w:space="0" w:color="auto"/>
      </w:divBdr>
    </w:div>
    <w:div w:id="2021278254">
      <w:bodyDiv w:val="1"/>
      <w:marLeft w:val="0"/>
      <w:marRight w:val="0"/>
      <w:marTop w:val="0"/>
      <w:marBottom w:val="0"/>
      <w:divBdr>
        <w:top w:val="none" w:sz="0" w:space="0" w:color="auto"/>
        <w:left w:val="none" w:sz="0" w:space="0" w:color="auto"/>
        <w:bottom w:val="none" w:sz="0" w:space="0" w:color="auto"/>
        <w:right w:val="none" w:sz="0" w:space="0" w:color="auto"/>
      </w:divBdr>
    </w:div>
    <w:div w:id="2041390243">
      <w:bodyDiv w:val="1"/>
      <w:marLeft w:val="0"/>
      <w:marRight w:val="0"/>
      <w:marTop w:val="0"/>
      <w:marBottom w:val="0"/>
      <w:divBdr>
        <w:top w:val="none" w:sz="0" w:space="0" w:color="auto"/>
        <w:left w:val="none" w:sz="0" w:space="0" w:color="auto"/>
        <w:bottom w:val="none" w:sz="0" w:space="0" w:color="auto"/>
        <w:right w:val="none" w:sz="0" w:space="0" w:color="auto"/>
      </w:divBdr>
    </w:div>
    <w:div w:id="2063483909">
      <w:bodyDiv w:val="1"/>
      <w:marLeft w:val="0"/>
      <w:marRight w:val="0"/>
      <w:marTop w:val="0"/>
      <w:marBottom w:val="0"/>
      <w:divBdr>
        <w:top w:val="none" w:sz="0" w:space="0" w:color="auto"/>
        <w:left w:val="none" w:sz="0" w:space="0" w:color="auto"/>
        <w:bottom w:val="none" w:sz="0" w:space="0" w:color="auto"/>
        <w:right w:val="none" w:sz="0" w:space="0" w:color="auto"/>
      </w:divBdr>
    </w:div>
    <w:div w:id="2073041468">
      <w:bodyDiv w:val="1"/>
      <w:marLeft w:val="0"/>
      <w:marRight w:val="0"/>
      <w:marTop w:val="0"/>
      <w:marBottom w:val="0"/>
      <w:divBdr>
        <w:top w:val="none" w:sz="0" w:space="0" w:color="auto"/>
        <w:left w:val="none" w:sz="0" w:space="0" w:color="auto"/>
        <w:bottom w:val="none" w:sz="0" w:space="0" w:color="auto"/>
        <w:right w:val="none" w:sz="0" w:space="0" w:color="auto"/>
      </w:divBdr>
    </w:div>
    <w:div w:id="2089962242">
      <w:bodyDiv w:val="1"/>
      <w:marLeft w:val="0"/>
      <w:marRight w:val="0"/>
      <w:marTop w:val="0"/>
      <w:marBottom w:val="0"/>
      <w:divBdr>
        <w:top w:val="none" w:sz="0" w:space="0" w:color="auto"/>
        <w:left w:val="none" w:sz="0" w:space="0" w:color="auto"/>
        <w:bottom w:val="none" w:sz="0" w:space="0" w:color="auto"/>
        <w:right w:val="none" w:sz="0" w:space="0" w:color="auto"/>
      </w:divBdr>
    </w:div>
    <w:div w:id="2110463470">
      <w:bodyDiv w:val="1"/>
      <w:marLeft w:val="0"/>
      <w:marRight w:val="0"/>
      <w:marTop w:val="0"/>
      <w:marBottom w:val="0"/>
      <w:divBdr>
        <w:top w:val="none" w:sz="0" w:space="0" w:color="auto"/>
        <w:left w:val="none" w:sz="0" w:space="0" w:color="auto"/>
        <w:bottom w:val="none" w:sz="0" w:space="0" w:color="auto"/>
        <w:right w:val="none" w:sz="0" w:space="0" w:color="auto"/>
      </w:divBdr>
    </w:div>
    <w:div w:id="2122798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1" Type="http://schemas.openxmlformats.org/officeDocument/2006/relationships/image" Target="media/image11.png"/><Relationship Id="rId42" Type="http://schemas.openxmlformats.org/officeDocument/2006/relationships/footer" Target="footer1.xml"/><Relationship Id="rId63" Type="http://schemas.openxmlformats.org/officeDocument/2006/relationships/image" Target="media/image47.png"/><Relationship Id="rId84" Type="http://schemas.openxmlformats.org/officeDocument/2006/relationships/footer" Target="footer6.xml"/><Relationship Id="rId138" Type="http://schemas.openxmlformats.org/officeDocument/2006/relationships/image" Target="media/image113.svg"/><Relationship Id="rId159" Type="http://schemas.openxmlformats.org/officeDocument/2006/relationships/image" Target="media/image134.svg"/><Relationship Id="rId170" Type="http://schemas.openxmlformats.org/officeDocument/2006/relationships/image" Target="media/image145.png"/><Relationship Id="rId191" Type="http://schemas.openxmlformats.org/officeDocument/2006/relationships/chart" Target="charts/chart5.xml"/><Relationship Id="rId205" Type="http://schemas.openxmlformats.org/officeDocument/2006/relationships/chart" Target="charts/chart15.xml"/><Relationship Id="rId226" Type="http://schemas.openxmlformats.org/officeDocument/2006/relationships/image" Target="media/image180.png"/><Relationship Id="rId247" Type="http://schemas.openxmlformats.org/officeDocument/2006/relationships/image" Target="media/image197.emf"/><Relationship Id="rId107" Type="http://schemas.openxmlformats.org/officeDocument/2006/relationships/image" Target="media/image83.png"/><Relationship Id="rId268" Type="http://schemas.openxmlformats.org/officeDocument/2006/relationships/image" Target="media/image214.svg"/><Relationship Id="rId11" Type="http://schemas.openxmlformats.org/officeDocument/2006/relationships/image" Target="media/image1.png"/><Relationship Id="rId32" Type="http://schemas.openxmlformats.org/officeDocument/2006/relationships/image" Target="media/image21.png"/><Relationship Id="rId53" Type="http://schemas.openxmlformats.org/officeDocument/2006/relationships/image" Target="media/image37.svg"/><Relationship Id="rId74" Type="http://schemas.openxmlformats.org/officeDocument/2006/relationships/image" Target="media/image58.png"/><Relationship Id="rId128" Type="http://schemas.openxmlformats.org/officeDocument/2006/relationships/image" Target="media/image103.svg"/><Relationship Id="rId149" Type="http://schemas.openxmlformats.org/officeDocument/2006/relationships/image" Target="media/image124.png"/><Relationship Id="rId5" Type="http://schemas.openxmlformats.org/officeDocument/2006/relationships/numbering" Target="numbering.xml"/><Relationship Id="rId95" Type="http://schemas.openxmlformats.org/officeDocument/2006/relationships/image" Target="media/image71.png"/><Relationship Id="rId160" Type="http://schemas.openxmlformats.org/officeDocument/2006/relationships/image" Target="media/image135.png"/><Relationship Id="rId181" Type="http://schemas.openxmlformats.org/officeDocument/2006/relationships/image" Target="media/image156.png"/><Relationship Id="rId216" Type="http://schemas.openxmlformats.org/officeDocument/2006/relationships/image" Target="media/image171.svg"/><Relationship Id="rId237" Type="http://schemas.openxmlformats.org/officeDocument/2006/relationships/image" Target="media/image187.svg"/><Relationship Id="rId258" Type="http://schemas.openxmlformats.org/officeDocument/2006/relationships/footer" Target="footer10.xml"/><Relationship Id="rId279" Type="http://schemas.openxmlformats.org/officeDocument/2006/relationships/hyperlink" Target="https://www.tga.gov.au/sites/default/files/tga-presentation-university-technology-sydney-19-october-2016.pdf" TargetMode="External"/><Relationship Id="rId22" Type="http://schemas.openxmlformats.org/officeDocument/2006/relationships/image" Target="media/image12.png"/><Relationship Id="rId43" Type="http://schemas.openxmlformats.org/officeDocument/2006/relationships/footer" Target="footer2.xml"/><Relationship Id="rId64" Type="http://schemas.openxmlformats.org/officeDocument/2006/relationships/image" Target="media/image48.svg"/><Relationship Id="rId118" Type="http://schemas.openxmlformats.org/officeDocument/2006/relationships/image" Target="media/image94.svg"/><Relationship Id="rId139" Type="http://schemas.openxmlformats.org/officeDocument/2006/relationships/image" Target="media/image114.png"/><Relationship Id="rId85" Type="http://schemas.openxmlformats.org/officeDocument/2006/relationships/image" Target="media/image61.png"/><Relationship Id="rId150" Type="http://schemas.openxmlformats.org/officeDocument/2006/relationships/image" Target="media/image125.svg"/><Relationship Id="rId171" Type="http://schemas.openxmlformats.org/officeDocument/2006/relationships/image" Target="media/image146.png"/><Relationship Id="rId192" Type="http://schemas.openxmlformats.org/officeDocument/2006/relationships/image" Target="media/image162.png"/><Relationship Id="rId206" Type="http://schemas.openxmlformats.org/officeDocument/2006/relationships/chart" Target="charts/chart16.xml"/><Relationship Id="rId227" Type="http://schemas.openxmlformats.org/officeDocument/2006/relationships/image" Target="media/image181.svg"/><Relationship Id="rId248" Type="http://schemas.openxmlformats.org/officeDocument/2006/relationships/image" Target="media/image198.emf"/><Relationship Id="rId269" Type="http://schemas.openxmlformats.org/officeDocument/2006/relationships/image" Target="media/image215.png"/><Relationship Id="rId12" Type="http://schemas.openxmlformats.org/officeDocument/2006/relationships/image" Target="media/image2.svg"/><Relationship Id="rId33" Type="http://schemas.openxmlformats.org/officeDocument/2006/relationships/image" Target="media/image22.png"/><Relationship Id="rId108" Type="http://schemas.openxmlformats.org/officeDocument/2006/relationships/image" Target="media/image84.png"/><Relationship Id="rId129" Type="http://schemas.openxmlformats.org/officeDocument/2006/relationships/image" Target="media/image104.png"/><Relationship Id="rId280" Type="http://schemas.openxmlformats.org/officeDocument/2006/relationships/header" Target="header13.xml"/><Relationship Id="rId54" Type="http://schemas.openxmlformats.org/officeDocument/2006/relationships/image" Target="media/image38.png"/><Relationship Id="rId75" Type="http://schemas.openxmlformats.org/officeDocument/2006/relationships/image" Target="media/image59.svg"/><Relationship Id="rId96" Type="http://schemas.openxmlformats.org/officeDocument/2006/relationships/image" Target="media/image72.png"/><Relationship Id="rId140" Type="http://schemas.openxmlformats.org/officeDocument/2006/relationships/image" Target="media/image115.svg"/><Relationship Id="rId161" Type="http://schemas.openxmlformats.org/officeDocument/2006/relationships/image" Target="media/image136.svg"/><Relationship Id="rId182" Type="http://schemas.openxmlformats.org/officeDocument/2006/relationships/image" Target="media/image157.png"/><Relationship Id="rId217" Type="http://schemas.openxmlformats.org/officeDocument/2006/relationships/image" Target="media/image172.png"/><Relationship Id="rId6" Type="http://schemas.openxmlformats.org/officeDocument/2006/relationships/styles" Target="styles.xml"/><Relationship Id="rId238" Type="http://schemas.openxmlformats.org/officeDocument/2006/relationships/image" Target="media/image188.png"/><Relationship Id="rId259" Type="http://schemas.openxmlformats.org/officeDocument/2006/relationships/image" Target="media/image205.PNG"/><Relationship Id="rId23" Type="http://schemas.openxmlformats.org/officeDocument/2006/relationships/image" Target="media/image13.png"/><Relationship Id="rId119" Type="http://schemas.openxmlformats.org/officeDocument/2006/relationships/image" Target="media/image95.png"/><Relationship Id="rId270" Type="http://schemas.openxmlformats.org/officeDocument/2006/relationships/image" Target="media/image216.svg"/><Relationship Id="rId44" Type="http://schemas.openxmlformats.org/officeDocument/2006/relationships/header" Target="header2.xml"/><Relationship Id="rId65" Type="http://schemas.openxmlformats.org/officeDocument/2006/relationships/image" Target="media/image49.png"/><Relationship Id="rId86" Type="http://schemas.openxmlformats.org/officeDocument/2006/relationships/image" Target="media/image62.png"/><Relationship Id="rId130" Type="http://schemas.openxmlformats.org/officeDocument/2006/relationships/image" Target="media/image105.svg"/><Relationship Id="rId151" Type="http://schemas.openxmlformats.org/officeDocument/2006/relationships/image" Target="media/image126.png"/><Relationship Id="rId172" Type="http://schemas.openxmlformats.org/officeDocument/2006/relationships/image" Target="media/image147.png"/><Relationship Id="rId193" Type="http://schemas.openxmlformats.org/officeDocument/2006/relationships/chart" Target="charts/chart6.xml"/><Relationship Id="rId207" Type="http://schemas.openxmlformats.org/officeDocument/2006/relationships/chart" Target="charts/chart17.xml"/><Relationship Id="rId228" Type="http://schemas.openxmlformats.org/officeDocument/2006/relationships/image" Target="media/image182.png"/><Relationship Id="rId249" Type="http://schemas.openxmlformats.org/officeDocument/2006/relationships/image" Target="media/image199.emf"/><Relationship Id="rId13" Type="http://schemas.openxmlformats.org/officeDocument/2006/relationships/image" Target="media/image3.png"/><Relationship Id="rId18" Type="http://schemas.openxmlformats.org/officeDocument/2006/relationships/image" Target="media/image8.svg"/><Relationship Id="rId39" Type="http://schemas.openxmlformats.org/officeDocument/2006/relationships/image" Target="media/image28.png"/><Relationship Id="rId109" Type="http://schemas.openxmlformats.org/officeDocument/2006/relationships/image" Target="media/image85.png"/><Relationship Id="rId260" Type="http://schemas.openxmlformats.org/officeDocument/2006/relationships/image" Target="media/image206.PNG"/><Relationship Id="rId265" Type="http://schemas.openxmlformats.org/officeDocument/2006/relationships/image" Target="media/image211.png"/><Relationship Id="rId281" Type="http://schemas.openxmlformats.org/officeDocument/2006/relationships/footer" Target="footer12.xml"/><Relationship Id="rId34" Type="http://schemas.openxmlformats.org/officeDocument/2006/relationships/image" Target="media/image23.sv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header" Target="header8.xml"/><Relationship Id="rId125" Type="http://schemas.openxmlformats.org/officeDocument/2006/relationships/image" Target="media/image100.png"/><Relationship Id="rId141" Type="http://schemas.openxmlformats.org/officeDocument/2006/relationships/image" Target="media/image116.png"/><Relationship Id="rId146" Type="http://schemas.openxmlformats.org/officeDocument/2006/relationships/image" Target="media/image121.svg"/><Relationship Id="rId167" Type="http://schemas.openxmlformats.org/officeDocument/2006/relationships/image" Target="media/image142.svg"/><Relationship Id="rId188" Type="http://schemas.openxmlformats.org/officeDocument/2006/relationships/image" Target="media/image160.emf"/><Relationship Id="rId7" Type="http://schemas.openxmlformats.org/officeDocument/2006/relationships/settings" Target="settings.xml"/><Relationship Id="rId71" Type="http://schemas.openxmlformats.org/officeDocument/2006/relationships/image" Target="media/image55.svg"/><Relationship Id="rId92" Type="http://schemas.openxmlformats.org/officeDocument/2006/relationships/image" Target="media/image68.png"/><Relationship Id="rId162" Type="http://schemas.openxmlformats.org/officeDocument/2006/relationships/image" Target="media/image137.png"/><Relationship Id="rId183" Type="http://schemas.openxmlformats.org/officeDocument/2006/relationships/image" Target="media/image158.svg"/><Relationship Id="rId213" Type="http://schemas.openxmlformats.org/officeDocument/2006/relationships/image" Target="media/image168.png"/><Relationship Id="rId218" Type="http://schemas.openxmlformats.org/officeDocument/2006/relationships/image" Target="media/image173.svg"/><Relationship Id="rId234" Type="http://schemas.openxmlformats.org/officeDocument/2006/relationships/image" Target="media/image184.png"/><Relationship Id="rId239" Type="http://schemas.openxmlformats.org/officeDocument/2006/relationships/image" Target="media/image189.svg"/><Relationship Id="rId2" Type="http://schemas.openxmlformats.org/officeDocument/2006/relationships/customXml" Target="../customXml/item2.xml"/><Relationship Id="rId29" Type="http://schemas.openxmlformats.org/officeDocument/2006/relationships/hyperlink" Target="https://www.pbs.gov.au/pbs/industry/pricing/ex-manufacturer-price" TargetMode="External"/><Relationship Id="rId250" Type="http://schemas.openxmlformats.org/officeDocument/2006/relationships/image" Target="media/image200.png"/><Relationship Id="rId255" Type="http://schemas.openxmlformats.org/officeDocument/2006/relationships/header" Target="header11.xml"/><Relationship Id="rId271" Type="http://schemas.openxmlformats.org/officeDocument/2006/relationships/image" Target="media/image217.tiff"/><Relationship Id="rId276" Type="http://schemas.openxmlformats.org/officeDocument/2006/relationships/hyperlink" Target="https://www.pbs.gov.au/statistics/2012-2013-files/expenditure-and-prescriptions-12-months-to-30-06-2013.pdf" TargetMode="External"/><Relationship Id="rId24" Type="http://schemas.openxmlformats.org/officeDocument/2006/relationships/image" Target="media/image14.svg"/><Relationship Id="rId40" Type="http://schemas.openxmlformats.org/officeDocument/2006/relationships/image" Target="media/image29.svg"/><Relationship Id="rId45" Type="http://schemas.openxmlformats.org/officeDocument/2006/relationships/header" Target="header3.xml"/><Relationship Id="rId66" Type="http://schemas.openxmlformats.org/officeDocument/2006/relationships/image" Target="media/image50.png"/><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91.png"/><Relationship Id="rId131" Type="http://schemas.openxmlformats.org/officeDocument/2006/relationships/image" Target="media/image106.png"/><Relationship Id="rId136" Type="http://schemas.openxmlformats.org/officeDocument/2006/relationships/image" Target="media/image111.svg"/><Relationship Id="rId157" Type="http://schemas.openxmlformats.org/officeDocument/2006/relationships/image" Target="media/image132.svg"/><Relationship Id="rId178" Type="http://schemas.openxmlformats.org/officeDocument/2006/relationships/image" Target="media/image153.png"/><Relationship Id="rId61" Type="http://schemas.openxmlformats.org/officeDocument/2006/relationships/image" Target="media/image45.png"/><Relationship Id="rId82" Type="http://schemas.openxmlformats.org/officeDocument/2006/relationships/footer" Target="footer5.xml"/><Relationship Id="rId152" Type="http://schemas.openxmlformats.org/officeDocument/2006/relationships/image" Target="media/image127.svg"/><Relationship Id="rId173" Type="http://schemas.openxmlformats.org/officeDocument/2006/relationships/image" Target="media/image148.png"/><Relationship Id="rId194" Type="http://schemas.openxmlformats.org/officeDocument/2006/relationships/chart" Target="charts/chart7.xml"/><Relationship Id="rId199" Type="http://schemas.openxmlformats.org/officeDocument/2006/relationships/image" Target="media/image163.emf"/><Relationship Id="rId203" Type="http://schemas.openxmlformats.org/officeDocument/2006/relationships/chart" Target="charts/chart14.xml"/><Relationship Id="rId208" Type="http://schemas.openxmlformats.org/officeDocument/2006/relationships/chart" Target="charts/chart18.xml"/><Relationship Id="rId229" Type="http://schemas.openxmlformats.org/officeDocument/2006/relationships/image" Target="media/image183.svg"/><Relationship Id="rId19" Type="http://schemas.openxmlformats.org/officeDocument/2006/relationships/image" Target="media/image9.png"/><Relationship Id="rId224" Type="http://schemas.openxmlformats.org/officeDocument/2006/relationships/image" Target="media/image178.png"/><Relationship Id="rId240" Type="http://schemas.openxmlformats.org/officeDocument/2006/relationships/image" Target="media/image190.png"/><Relationship Id="rId245" Type="http://schemas.openxmlformats.org/officeDocument/2006/relationships/image" Target="media/image195.emf"/><Relationship Id="rId261" Type="http://schemas.openxmlformats.org/officeDocument/2006/relationships/image" Target="media/image207.PNG"/><Relationship Id="rId266" Type="http://schemas.openxmlformats.org/officeDocument/2006/relationships/image" Target="media/image212.sv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0.svg"/><Relationship Id="rId77" Type="http://schemas.openxmlformats.org/officeDocument/2006/relationships/footer" Target="footer3.xml"/><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image" Target="media/image101.svg"/><Relationship Id="rId147" Type="http://schemas.openxmlformats.org/officeDocument/2006/relationships/image" Target="media/image122.png"/><Relationship Id="rId168" Type="http://schemas.openxmlformats.org/officeDocument/2006/relationships/image" Target="media/image143.png"/><Relationship Id="rId282" Type="http://schemas.openxmlformats.org/officeDocument/2006/relationships/footer" Target="footer13.xml"/><Relationship Id="rId8" Type="http://schemas.openxmlformats.org/officeDocument/2006/relationships/webSettings" Target="webSettings.xml"/><Relationship Id="rId51" Type="http://schemas.openxmlformats.org/officeDocument/2006/relationships/image" Target="media/image35.svg"/><Relationship Id="rId72" Type="http://schemas.openxmlformats.org/officeDocument/2006/relationships/image" Target="media/image56.png"/><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image" Target="media/image96.png"/><Relationship Id="rId142" Type="http://schemas.openxmlformats.org/officeDocument/2006/relationships/image" Target="media/image117.svg"/><Relationship Id="rId163" Type="http://schemas.openxmlformats.org/officeDocument/2006/relationships/image" Target="media/image138.svg"/><Relationship Id="rId184" Type="http://schemas.openxmlformats.org/officeDocument/2006/relationships/chart" Target="charts/chart1.xml"/><Relationship Id="rId189" Type="http://schemas.openxmlformats.org/officeDocument/2006/relationships/chart" Target="charts/chart4.xml"/><Relationship Id="rId219" Type="http://schemas.openxmlformats.org/officeDocument/2006/relationships/image" Target="media/image174.png"/><Relationship Id="rId3" Type="http://schemas.openxmlformats.org/officeDocument/2006/relationships/customXml" Target="../customXml/item3.xml"/><Relationship Id="rId214" Type="http://schemas.openxmlformats.org/officeDocument/2006/relationships/image" Target="media/image169.svg"/><Relationship Id="rId230" Type="http://schemas.openxmlformats.org/officeDocument/2006/relationships/header" Target="header9.xml"/><Relationship Id="rId235" Type="http://schemas.openxmlformats.org/officeDocument/2006/relationships/image" Target="media/image185.svg"/><Relationship Id="rId251" Type="http://schemas.openxmlformats.org/officeDocument/2006/relationships/image" Target="media/image201.png"/><Relationship Id="rId256" Type="http://schemas.openxmlformats.org/officeDocument/2006/relationships/footer" Target="footer9.xml"/><Relationship Id="rId277" Type="http://schemas.openxmlformats.org/officeDocument/2006/relationships/hyperlink" Target="http://medicarestatistics.humanservices.gov.au/statistics/pbs_item.jsp" TargetMode="External"/><Relationship Id="rId25" Type="http://schemas.openxmlformats.org/officeDocument/2006/relationships/image" Target="media/image15.png"/><Relationship Id="rId46" Type="http://schemas.openxmlformats.org/officeDocument/2006/relationships/image" Target="media/image30.png"/><Relationship Id="rId67" Type="http://schemas.openxmlformats.org/officeDocument/2006/relationships/image" Target="media/image51.svg"/><Relationship Id="rId116" Type="http://schemas.openxmlformats.org/officeDocument/2006/relationships/image" Target="media/image92.png"/><Relationship Id="rId137" Type="http://schemas.openxmlformats.org/officeDocument/2006/relationships/image" Target="media/image112.png"/><Relationship Id="rId158" Type="http://schemas.openxmlformats.org/officeDocument/2006/relationships/image" Target="media/image133.png"/><Relationship Id="rId272" Type="http://schemas.openxmlformats.org/officeDocument/2006/relationships/image" Target="media/image218.tiff"/><Relationship Id="rId20" Type="http://schemas.openxmlformats.org/officeDocument/2006/relationships/image" Target="media/image10.png"/><Relationship Id="rId41" Type="http://schemas.openxmlformats.org/officeDocument/2006/relationships/header" Target="header1.xml"/><Relationship Id="rId62" Type="http://schemas.openxmlformats.org/officeDocument/2006/relationships/image" Target="media/image46.svg"/><Relationship Id="rId83" Type="http://schemas.openxmlformats.org/officeDocument/2006/relationships/header" Target="header7.xml"/><Relationship Id="rId88" Type="http://schemas.openxmlformats.org/officeDocument/2006/relationships/image" Target="media/image64.png"/><Relationship Id="rId111" Type="http://schemas.openxmlformats.org/officeDocument/2006/relationships/image" Target="media/image87.png"/><Relationship Id="rId132" Type="http://schemas.openxmlformats.org/officeDocument/2006/relationships/image" Target="media/image107.svg"/><Relationship Id="rId153" Type="http://schemas.openxmlformats.org/officeDocument/2006/relationships/image" Target="media/image128.png"/><Relationship Id="rId174" Type="http://schemas.openxmlformats.org/officeDocument/2006/relationships/image" Target="media/image149.png"/><Relationship Id="rId179" Type="http://schemas.openxmlformats.org/officeDocument/2006/relationships/image" Target="media/image154.png"/><Relationship Id="rId195" Type="http://schemas.openxmlformats.org/officeDocument/2006/relationships/chart" Target="charts/chart8.xml"/><Relationship Id="rId209" Type="http://schemas.openxmlformats.org/officeDocument/2006/relationships/chart" Target="charts/chart19.xml"/><Relationship Id="rId190" Type="http://schemas.openxmlformats.org/officeDocument/2006/relationships/image" Target="media/image161.emf"/><Relationship Id="rId204" Type="http://schemas.openxmlformats.org/officeDocument/2006/relationships/image" Target="media/image165.jpg"/><Relationship Id="rId220" Type="http://schemas.openxmlformats.org/officeDocument/2006/relationships/image" Target="media/image175.svg"/><Relationship Id="rId225" Type="http://schemas.openxmlformats.org/officeDocument/2006/relationships/image" Target="media/image179.svg"/><Relationship Id="rId241" Type="http://schemas.openxmlformats.org/officeDocument/2006/relationships/image" Target="media/image191.svg"/><Relationship Id="rId246" Type="http://schemas.openxmlformats.org/officeDocument/2006/relationships/image" Target="media/image196.emf"/><Relationship Id="rId267" Type="http://schemas.openxmlformats.org/officeDocument/2006/relationships/image" Target="media/image213.png"/><Relationship Id="rId15" Type="http://schemas.openxmlformats.org/officeDocument/2006/relationships/image" Target="media/image5.png"/><Relationship Id="rId36" Type="http://schemas.openxmlformats.org/officeDocument/2006/relationships/image" Target="media/image25.svg"/><Relationship Id="rId57" Type="http://schemas.openxmlformats.org/officeDocument/2006/relationships/image" Target="media/image41.png"/><Relationship Id="rId106" Type="http://schemas.openxmlformats.org/officeDocument/2006/relationships/image" Target="media/image82.png"/><Relationship Id="rId127" Type="http://schemas.openxmlformats.org/officeDocument/2006/relationships/image" Target="media/image102.png"/><Relationship Id="rId262" Type="http://schemas.openxmlformats.org/officeDocument/2006/relationships/image" Target="media/image208.png"/><Relationship Id="rId283" Type="http://schemas.openxmlformats.org/officeDocument/2006/relationships/header" Target="header14.xml"/><Relationship Id="rId10" Type="http://schemas.openxmlformats.org/officeDocument/2006/relationships/endnotes" Target="endnotes.xml"/><Relationship Id="rId31" Type="http://schemas.openxmlformats.org/officeDocument/2006/relationships/image" Target="media/image20.png"/><Relationship Id="rId52" Type="http://schemas.openxmlformats.org/officeDocument/2006/relationships/image" Target="media/image36.png"/><Relationship Id="rId73" Type="http://schemas.openxmlformats.org/officeDocument/2006/relationships/image" Target="media/image57.svg"/><Relationship Id="rId78" Type="http://schemas.openxmlformats.org/officeDocument/2006/relationships/header" Target="header4.xml"/><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7.svg"/><Relationship Id="rId143" Type="http://schemas.openxmlformats.org/officeDocument/2006/relationships/image" Target="media/image118.png"/><Relationship Id="rId148" Type="http://schemas.openxmlformats.org/officeDocument/2006/relationships/image" Target="media/image123.svg"/><Relationship Id="rId164" Type="http://schemas.openxmlformats.org/officeDocument/2006/relationships/image" Target="media/image139.png"/><Relationship Id="rId169" Type="http://schemas.openxmlformats.org/officeDocument/2006/relationships/image" Target="media/image144.svg"/><Relationship Id="rId185" Type="http://schemas.openxmlformats.org/officeDocument/2006/relationships/image" Target="media/image159.emf"/><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55.png"/><Relationship Id="rId210" Type="http://schemas.openxmlformats.org/officeDocument/2006/relationships/chart" Target="charts/chart20.xml"/><Relationship Id="rId215" Type="http://schemas.openxmlformats.org/officeDocument/2006/relationships/image" Target="media/image170.png"/><Relationship Id="rId236" Type="http://schemas.openxmlformats.org/officeDocument/2006/relationships/image" Target="media/image186.png"/><Relationship Id="rId257" Type="http://schemas.openxmlformats.org/officeDocument/2006/relationships/header" Target="header12.xml"/><Relationship Id="rId278" Type="http://schemas.openxmlformats.org/officeDocument/2006/relationships/hyperlink" Target="https://www.tga.gov.au/about-daen-medicines" TargetMode="External"/><Relationship Id="rId26" Type="http://schemas.openxmlformats.org/officeDocument/2006/relationships/image" Target="media/image16.png"/><Relationship Id="rId231" Type="http://schemas.openxmlformats.org/officeDocument/2006/relationships/footer" Target="footer7.xml"/><Relationship Id="rId252" Type="http://schemas.openxmlformats.org/officeDocument/2006/relationships/image" Target="media/image202.png"/><Relationship Id="rId273" Type="http://schemas.openxmlformats.org/officeDocument/2006/relationships/footer" Target="footer11.xml"/><Relationship Id="rId47" Type="http://schemas.openxmlformats.org/officeDocument/2006/relationships/image" Target="media/image31.svg"/><Relationship Id="rId68" Type="http://schemas.openxmlformats.org/officeDocument/2006/relationships/image" Target="media/image52.png"/><Relationship Id="rId89" Type="http://schemas.openxmlformats.org/officeDocument/2006/relationships/image" Target="media/image65.png"/><Relationship Id="rId112" Type="http://schemas.openxmlformats.org/officeDocument/2006/relationships/image" Target="media/image88.png"/><Relationship Id="rId133" Type="http://schemas.openxmlformats.org/officeDocument/2006/relationships/image" Target="media/image108.png"/><Relationship Id="rId154" Type="http://schemas.openxmlformats.org/officeDocument/2006/relationships/image" Target="media/image129.svg"/><Relationship Id="rId175" Type="http://schemas.openxmlformats.org/officeDocument/2006/relationships/image" Target="media/image150.png"/><Relationship Id="rId196" Type="http://schemas.openxmlformats.org/officeDocument/2006/relationships/chart" Target="charts/chart9.xml"/><Relationship Id="rId200" Type="http://schemas.openxmlformats.org/officeDocument/2006/relationships/chart" Target="charts/chart12.xml"/><Relationship Id="rId16" Type="http://schemas.openxmlformats.org/officeDocument/2006/relationships/image" Target="media/image6.svg"/><Relationship Id="rId221" Type="http://schemas.openxmlformats.org/officeDocument/2006/relationships/chart" Target="charts/chart21.xml"/><Relationship Id="rId242" Type="http://schemas.openxmlformats.org/officeDocument/2006/relationships/image" Target="media/image192.emf"/><Relationship Id="rId263" Type="http://schemas.openxmlformats.org/officeDocument/2006/relationships/image" Target="media/image209.png"/><Relationship Id="rId284" Type="http://schemas.openxmlformats.org/officeDocument/2006/relationships/fontTable" Target="fontTable.xml"/><Relationship Id="rId37" Type="http://schemas.openxmlformats.org/officeDocument/2006/relationships/image" Target="media/image26.png"/><Relationship Id="rId58" Type="http://schemas.openxmlformats.org/officeDocument/2006/relationships/image" Target="media/image42.svg"/><Relationship Id="rId79" Type="http://schemas.openxmlformats.org/officeDocument/2006/relationships/header" Target="header5.xml"/><Relationship Id="rId102" Type="http://schemas.openxmlformats.org/officeDocument/2006/relationships/image" Target="media/image78.png"/><Relationship Id="rId123" Type="http://schemas.openxmlformats.org/officeDocument/2006/relationships/image" Target="media/image98.png"/><Relationship Id="rId144" Type="http://schemas.openxmlformats.org/officeDocument/2006/relationships/image" Target="media/image119.svg"/><Relationship Id="rId90" Type="http://schemas.openxmlformats.org/officeDocument/2006/relationships/image" Target="media/image66.png"/><Relationship Id="rId165" Type="http://schemas.openxmlformats.org/officeDocument/2006/relationships/image" Target="media/image140.svg"/><Relationship Id="rId186" Type="http://schemas.openxmlformats.org/officeDocument/2006/relationships/chart" Target="charts/chart2.xml"/><Relationship Id="rId211" Type="http://schemas.openxmlformats.org/officeDocument/2006/relationships/image" Target="media/image166.png"/><Relationship Id="rId232" Type="http://schemas.openxmlformats.org/officeDocument/2006/relationships/header" Target="header10.xml"/><Relationship Id="rId253" Type="http://schemas.openxmlformats.org/officeDocument/2006/relationships/image" Target="media/image203.svg"/><Relationship Id="rId274" Type="http://schemas.openxmlformats.org/officeDocument/2006/relationships/image" Target="media/image219.png"/><Relationship Id="rId27" Type="http://schemas.openxmlformats.org/officeDocument/2006/relationships/image" Target="media/image17.png"/><Relationship Id="rId48" Type="http://schemas.openxmlformats.org/officeDocument/2006/relationships/image" Target="media/image32.png"/><Relationship Id="rId69" Type="http://schemas.openxmlformats.org/officeDocument/2006/relationships/image" Target="media/image53.svg"/><Relationship Id="rId113" Type="http://schemas.openxmlformats.org/officeDocument/2006/relationships/image" Target="media/image89.png"/><Relationship Id="rId134" Type="http://schemas.openxmlformats.org/officeDocument/2006/relationships/image" Target="media/image109.svg"/><Relationship Id="rId80" Type="http://schemas.openxmlformats.org/officeDocument/2006/relationships/footer" Target="footer4.xml"/><Relationship Id="rId155" Type="http://schemas.openxmlformats.org/officeDocument/2006/relationships/image" Target="media/image130.svg"/><Relationship Id="rId176" Type="http://schemas.openxmlformats.org/officeDocument/2006/relationships/image" Target="media/image151.png"/><Relationship Id="rId197" Type="http://schemas.openxmlformats.org/officeDocument/2006/relationships/chart" Target="charts/chart10.xml"/><Relationship Id="rId201" Type="http://schemas.openxmlformats.org/officeDocument/2006/relationships/image" Target="media/image164.jpeg"/><Relationship Id="rId222" Type="http://schemas.openxmlformats.org/officeDocument/2006/relationships/image" Target="media/image176.png"/><Relationship Id="rId243" Type="http://schemas.openxmlformats.org/officeDocument/2006/relationships/image" Target="media/image193.emf"/><Relationship Id="rId264" Type="http://schemas.openxmlformats.org/officeDocument/2006/relationships/image" Target="media/image210.emf"/><Relationship Id="rId285" Type="http://schemas.openxmlformats.org/officeDocument/2006/relationships/theme" Target="theme/theme1.xml"/><Relationship Id="rId17" Type="http://schemas.openxmlformats.org/officeDocument/2006/relationships/image" Target="media/image7.png"/><Relationship Id="rId38" Type="http://schemas.openxmlformats.org/officeDocument/2006/relationships/image" Target="media/image27.svg"/><Relationship Id="rId59" Type="http://schemas.openxmlformats.org/officeDocument/2006/relationships/image" Target="media/image43.png"/><Relationship Id="rId103" Type="http://schemas.openxmlformats.org/officeDocument/2006/relationships/image" Target="media/image79.png"/><Relationship Id="rId124" Type="http://schemas.openxmlformats.org/officeDocument/2006/relationships/image" Target="media/image99.svg"/><Relationship Id="rId70" Type="http://schemas.openxmlformats.org/officeDocument/2006/relationships/image" Target="media/image54.png"/><Relationship Id="rId91" Type="http://schemas.openxmlformats.org/officeDocument/2006/relationships/image" Target="media/image67.png"/><Relationship Id="rId145" Type="http://schemas.openxmlformats.org/officeDocument/2006/relationships/image" Target="media/image120.png"/><Relationship Id="rId166" Type="http://schemas.openxmlformats.org/officeDocument/2006/relationships/image" Target="media/image141.png"/><Relationship Id="rId187" Type="http://schemas.openxmlformats.org/officeDocument/2006/relationships/chart" Target="charts/chart3.xml"/><Relationship Id="rId1" Type="http://schemas.openxmlformats.org/officeDocument/2006/relationships/customXml" Target="../customXml/item1.xml"/><Relationship Id="rId212" Type="http://schemas.openxmlformats.org/officeDocument/2006/relationships/image" Target="media/image167.svg"/><Relationship Id="rId233" Type="http://schemas.openxmlformats.org/officeDocument/2006/relationships/footer" Target="footer8.xml"/><Relationship Id="rId254" Type="http://schemas.openxmlformats.org/officeDocument/2006/relationships/image" Target="media/image204.PNG"/><Relationship Id="rId28" Type="http://schemas.openxmlformats.org/officeDocument/2006/relationships/image" Target="media/image18.png"/><Relationship Id="rId49" Type="http://schemas.openxmlformats.org/officeDocument/2006/relationships/image" Target="media/image33.svg"/><Relationship Id="rId114" Type="http://schemas.openxmlformats.org/officeDocument/2006/relationships/image" Target="media/image90.png"/><Relationship Id="rId275" Type="http://schemas.openxmlformats.org/officeDocument/2006/relationships/image" Target="media/image220.png"/><Relationship Id="rId60" Type="http://schemas.openxmlformats.org/officeDocument/2006/relationships/image" Target="media/image44.svg"/><Relationship Id="rId81" Type="http://schemas.openxmlformats.org/officeDocument/2006/relationships/header" Target="header6.xml"/><Relationship Id="rId135" Type="http://schemas.openxmlformats.org/officeDocument/2006/relationships/image" Target="media/image110.png"/><Relationship Id="rId156" Type="http://schemas.openxmlformats.org/officeDocument/2006/relationships/image" Target="media/image131.png"/><Relationship Id="rId177" Type="http://schemas.openxmlformats.org/officeDocument/2006/relationships/image" Target="media/image152.png"/><Relationship Id="rId198" Type="http://schemas.openxmlformats.org/officeDocument/2006/relationships/chart" Target="charts/chart11.xml"/><Relationship Id="rId202" Type="http://schemas.openxmlformats.org/officeDocument/2006/relationships/chart" Target="charts/chart13.xml"/><Relationship Id="rId223" Type="http://schemas.openxmlformats.org/officeDocument/2006/relationships/image" Target="media/image177.svg"/><Relationship Id="rId244" Type="http://schemas.openxmlformats.org/officeDocument/2006/relationships/image" Target="media/image194.emf"/></Relationships>
</file>

<file path=word/charts/_rels/chart1.xml.rels><?xml version="1.0" encoding="UTF-8" standalone="yes"?>
<Relationships xmlns="http://schemas.openxmlformats.org/package/2006/relationships"><Relationship Id="rId3" Type="http://schemas.openxmlformats.org/officeDocument/2006/relationships/oleObject" Target="file:///\\utsdf1.adsroot.uts.edu.au\grpshare$\chere_grp\Projects\Current\EFC%20Review\Anna's%20Work\PBS%20Review\PBS%20Utilisation%20Comparisons\Distanced%20travelled%20by%20patients\Distanced%20Travelled%20By%20Patien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tsdf1.adsroot.uts.edu.au\grpshare$\chere_grp\Projects\Current\EFC%20Review\Anna's%20Work\PBS%20Review\PBS%20Utilisation%20Comparisons\Distanced%20travelled%20by%20patients\Distanced%20Travelled%20By%20Patien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tsdf1.adsroot.uts.edu.au\grpshare$\chere_grp\Projects\Current\EFC%20Review\Anna's%20Work\PBS%20Review\PBS%20Utilisation%20Comparisons\Distanced%20travelled%20by%20patients\Distanced%20Travelled%20By%20Patien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sers\annacrothers\Downloads\Distanced%20travelled%20by%20patients\Distanced%20Travelled%20By%20Patients%20To%20Prescriber.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Users\annacrothers\Downloads\Distanced%20travelled%20by%20patients\Distanced%20Travelled%20By%20Patients%20To%20Prescriber.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Users\annacrothers\Downloads\Distanced%20travelled%20by%20patients\Distanced%20Travelled%20By%20Patients%20To%20Prescriber.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Users\annacrothers\Downloads\Distanced%20travelled%20by%20patients\Distanced%20Travelled%20By%20Patients%20To%20Prescriber.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Users\annacrothers\Downloads\Distanced%20travelled%20by%20patients\Distanced%20Travelled%20By%20Patients%20To%20Prescriber.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Users\annacrothers\Downloads\Distanced%20travelled%20by%20patients\Distanced%20Travelled%20By%20Patients%20To%20Prescriber.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Users\annacrothers\Downloads\Distanced%20travelled%20by%20patients\Distanced%20Travelled%20By%20Patients%20To%20Prescriber.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Users\annacrothers\Downloads\Distanced%20travelled%20by%20patients\Distanced%20Travelled%20By%20Patients%20To%20Prescriber.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utsdf1.adsroot.uts.edu.au\grpshare$\chere_grp\Projects\Current\EFC%20Review\Anna's%20Work\PBS%20Review\PBS%20Utilisation%20Comparisons\Distanced%20travelled%20by%20patients\Distanced%20Travelled%20By%20Patients.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Users\annacrothers\Downloads\Distanced%20travelled%20by%20patients\Distanced%20Travelled%20By%20Patients%20To%20Prescriber.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https://studentutsedu-my.sharepoint.com/personal/anna_crothers_uts_edu_au/Documents/Desktop/For%20Mark/iQVIA%20Sales%20Data/iQIVA%20Sales%20by%20Channel.xls" TargetMode="External"/><Relationship Id="rId2" Type="http://schemas.microsoft.com/office/2011/relationships/chartColorStyle" Target="colors21.xml"/><Relationship Id="rId1" Type="http://schemas.microsoft.com/office/2011/relationships/chartStyle" Target="style21.xml"/></Relationships>
</file>

<file path=word/charts/_rels/chart3.xml.rels><?xml version="1.0" encoding="UTF-8" standalone="yes"?>
<Relationships xmlns="http://schemas.openxmlformats.org/package/2006/relationships"><Relationship Id="rId3" Type="http://schemas.openxmlformats.org/officeDocument/2006/relationships/oleObject" Target="file:///\\utsdf1.adsroot.uts.edu.au\grpshare$\chere_grp\Projects\Current\EFC%20Review\Anna's%20Work\PBS%20Review\PBS%20Utilisation%20Comparisons\Distanced%20travelled%20by%20patients\Distanced%20Travelled%20By%20Patien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nacrothers\Downloads\Distanced%20travelled%20by%20patients\Distanced%20Travelled%20By%20Patien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tsdf1.adsroot.uts.edu.au\grpshare$\chere_grp\Projects\Current\EFC%20Review\Anna's%20Work\PBS%20Review\PBS%20Utilisation%20Comparisons\Distanced%20travelled%20by%20patients\Distanced%20Travelled%20By%20Patien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tsdf1.adsroot.uts.edu.au\grpshare$\chere_grp\Projects\Current\EFC%20Review\Anna's%20Work\PBS%20Review\PBS%20Utilisation%20Comparisons\Distanced%20travelled%20by%20patients\Distanced%20Travelled%20By%20Patien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tsdf1.adsroot.uts.edu.au\grpshare$\chere_grp\Projects\Current\EFC%20Review\Anna's%20Work\PBS%20Review\PBS%20Utilisation%20Comparisons\Distanced%20travelled%20by%20patients\Distanced%20Travelled%20By%20Patien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tsdf1.adsroot.uts.edu.au\grpshare$\chere_grp\Projects\Current\EFC%20Review\Anna's%20Work\PBS%20Review\PBS%20Utilisation%20Comparisons\Distanced%20travelled%20by%20patients\Distanced%20Travelled%20By%20Patien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tsdf1.adsroot.uts.edu.au\grpshare$\chere_grp\Projects\Current\EFC%20Review\Anna's%20Work\PBS%20Review\PBS%20Utilisation%20Comparisons\Distanced%20travelled%20by%20patients\Distanced%20Travelled%20By%20Patien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Mean 95% CI'!$C$2</c:f>
              <c:strCache>
                <c:ptCount val="1"/>
                <c:pt idx="0">
                  <c:v>Mean</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Arial Narrow" panose="020B0606020202030204" pitchFamily="34"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an 95% CI'!$A$3:$A$8</c:f>
              <c:strCache>
                <c:ptCount val="6"/>
                <c:pt idx="0">
                  <c:v>Overall</c:v>
                </c:pt>
                <c:pt idx="1">
                  <c:v>Major Cities of Australia</c:v>
                </c:pt>
                <c:pt idx="2">
                  <c:v>Inner Regional Australia</c:v>
                </c:pt>
                <c:pt idx="3">
                  <c:v>Outer Regional Australia</c:v>
                </c:pt>
                <c:pt idx="4">
                  <c:v>Remote Australia</c:v>
                </c:pt>
                <c:pt idx="5">
                  <c:v>Very Remote Australia</c:v>
                </c:pt>
              </c:strCache>
            </c:strRef>
          </c:cat>
          <c:val>
            <c:numRef>
              <c:f>'Mean 95% CI'!$C$3:$C$8</c:f>
              <c:numCache>
                <c:formatCode>_(* #,##0.00_);_(* \(#,##0.00\);_(* "-"??_);_(@_)</c:formatCode>
                <c:ptCount val="6"/>
                <c:pt idx="0">
                  <c:v>158.7099</c:v>
                </c:pt>
                <c:pt idx="1">
                  <c:v>95.956770000000006</c:v>
                </c:pt>
                <c:pt idx="2">
                  <c:v>166.4813</c:v>
                </c:pt>
                <c:pt idx="3">
                  <c:v>316.31959999999998</c:v>
                </c:pt>
                <c:pt idx="4">
                  <c:v>478.61720000000003</c:v>
                </c:pt>
                <c:pt idx="5">
                  <c:v>849.43600000000004</c:v>
                </c:pt>
              </c:numCache>
            </c:numRef>
          </c:val>
          <c:extLst>
            <c:ext xmlns:c16="http://schemas.microsoft.com/office/drawing/2014/chart" uri="{C3380CC4-5D6E-409C-BE32-E72D297353CC}">
              <c16:uniqueId val="{00000000-093F-984F-A402-639F3E248454}"/>
            </c:ext>
          </c:extLst>
        </c:ser>
        <c:dLbls>
          <c:dLblPos val="outEnd"/>
          <c:showLegendKey val="0"/>
          <c:showVal val="1"/>
          <c:showCatName val="0"/>
          <c:showSerName val="0"/>
          <c:showPercent val="0"/>
          <c:showBubbleSize val="0"/>
        </c:dLbls>
        <c:gapWidth val="219"/>
        <c:overlap val="-27"/>
        <c:axId val="542716863"/>
        <c:axId val="583077039"/>
      </c:barChart>
      <c:catAx>
        <c:axId val="542716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Narrow" panose="020B0606020202030204" pitchFamily="34" charset="0"/>
                <a:ea typeface="+mn-ea"/>
                <a:cs typeface="+mn-cs"/>
              </a:defRPr>
            </a:pPr>
            <a:endParaRPr lang="en-US"/>
          </a:p>
        </c:txPr>
        <c:crossAx val="583077039"/>
        <c:crosses val="autoZero"/>
        <c:auto val="1"/>
        <c:lblAlgn val="ctr"/>
        <c:lblOffset val="100"/>
        <c:noMultiLvlLbl val="0"/>
      </c:catAx>
      <c:valAx>
        <c:axId val="58307703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Narrow" panose="020B0606020202030204" pitchFamily="34" charset="0"/>
                <a:ea typeface="+mn-ea"/>
                <a:cs typeface="+mn-cs"/>
              </a:defRPr>
            </a:pPr>
            <a:endParaRPr lang="en-US"/>
          </a:p>
        </c:txPr>
        <c:crossAx val="5427168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Arial Narrow" panose="020B060602020203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Mean distance by drug'!$C$2</c:f>
              <c:strCache>
                <c:ptCount val="1"/>
                <c:pt idx="0">
                  <c:v>Distance (km)</c:v>
                </c:pt>
              </c:strCache>
            </c:strRef>
          </c:tx>
          <c:spPr>
            <a:solidFill>
              <a:schemeClr val="accent1"/>
            </a:solidFill>
            <a:ln>
              <a:noFill/>
            </a:ln>
            <a:effectLst/>
          </c:spPr>
          <c:invertIfNegative val="0"/>
          <c:cat>
            <c:strRef>
              <c:f>'Mean distance by drug'!$B$3:$B$14</c:f>
              <c:strCache>
                <c:ptCount val="12"/>
                <c:pt idx="0">
                  <c:v>Mesna</c:v>
                </c:pt>
                <c:pt idx="1">
                  <c:v>Fosaprepitant</c:v>
                </c:pt>
                <c:pt idx="2">
                  <c:v>Aprepitant</c:v>
                </c:pt>
                <c:pt idx="3">
                  <c:v>Netupitant + Palonosetron</c:v>
                </c:pt>
                <c:pt idx="4">
                  <c:v>Mycobacterium Bovis (Bacillus Calmette And Guerin (Bcg)) Tice Strain</c:v>
                </c:pt>
                <c:pt idx="5">
                  <c:v>Palonosetron</c:v>
                </c:pt>
                <c:pt idx="6">
                  <c:v>Granisetron</c:v>
                </c:pt>
                <c:pt idx="7">
                  <c:v>Ondansetron</c:v>
                </c:pt>
                <c:pt idx="8">
                  <c:v>Folinic Acid</c:v>
                </c:pt>
                <c:pt idx="9">
                  <c:v>Interferon Alfa-2a</c:v>
                </c:pt>
                <c:pt idx="10">
                  <c:v>Interferon Alfa-2b</c:v>
                </c:pt>
                <c:pt idx="11">
                  <c:v>Tropisetron</c:v>
                </c:pt>
              </c:strCache>
            </c:strRef>
          </c:cat>
          <c:val>
            <c:numRef>
              <c:f>'Mean distance by drug'!$C$3:$C$14</c:f>
              <c:numCache>
                <c:formatCode>General</c:formatCode>
                <c:ptCount val="12"/>
                <c:pt idx="0">
                  <c:v>220.43860000000001</c:v>
                </c:pt>
                <c:pt idx="1">
                  <c:v>195.96619999999999</c:v>
                </c:pt>
                <c:pt idx="2">
                  <c:v>156.41630000000001</c:v>
                </c:pt>
                <c:pt idx="3">
                  <c:v>146.28639999999999</c:v>
                </c:pt>
                <c:pt idx="4">
                  <c:v>135.19880000000001</c:v>
                </c:pt>
                <c:pt idx="5">
                  <c:v>120.0878</c:v>
                </c:pt>
                <c:pt idx="6">
                  <c:v>116.4563</c:v>
                </c:pt>
                <c:pt idx="7">
                  <c:v>109.1528</c:v>
                </c:pt>
                <c:pt idx="8">
                  <c:v>75.818420000000003</c:v>
                </c:pt>
                <c:pt idx="9">
                  <c:v>59.174390000000002</c:v>
                </c:pt>
                <c:pt idx="10">
                  <c:v>48.937170000000002</c:v>
                </c:pt>
                <c:pt idx="11">
                  <c:v>21.085930000000001</c:v>
                </c:pt>
              </c:numCache>
            </c:numRef>
          </c:val>
          <c:extLst>
            <c:ext xmlns:c16="http://schemas.microsoft.com/office/drawing/2014/chart" uri="{C3380CC4-5D6E-409C-BE32-E72D297353CC}">
              <c16:uniqueId val="{00000000-ACC7-194F-8359-51FA650C7F03}"/>
            </c:ext>
          </c:extLst>
        </c:ser>
        <c:dLbls>
          <c:showLegendKey val="0"/>
          <c:showVal val="0"/>
          <c:showCatName val="0"/>
          <c:showSerName val="0"/>
          <c:showPercent val="0"/>
          <c:showBubbleSize val="0"/>
        </c:dLbls>
        <c:gapWidth val="182"/>
        <c:axId val="1505737487"/>
        <c:axId val="1287665807"/>
      </c:barChart>
      <c:catAx>
        <c:axId val="150573748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1287665807"/>
        <c:crosses val="autoZero"/>
        <c:auto val="1"/>
        <c:lblAlgn val="ctr"/>
        <c:lblOffset val="100"/>
        <c:tickLblSkip val="1"/>
        <c:noMultiLvlLbl val="0"/>
      </c:catAx>
      <c:valAx>
        <c:axId val="1287665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Distance (k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15057374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Arial Narrow" panose="020B0606020202030204" pitchFamily="34"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te of interstate travel'!$A$32</c:f>
              <c:strCache>
                <c:ptCount val="1"/>
                <c:pt idx="0">
                  <c:v>Overall </c:v>
                </c:pt>
              </c:strCache>
            </c:strRef>
          </c:tx>
          <c:spPr>
            <a:ln w="28575" cap="rnd">
              <a:solidFill>
                <a:schemeClr val="accent1"/>
              </a:solidFill>
              <a:round/>
            </a:ln>
            <a:effectLst/>
          </c:spPr>
          <c:marker>
            <c:symbol val="none"/>
          </c:marker>
          <c:cat>
            <c:strRef>
              <c:f>'Rate of interstate travel'!$B$31:$H$31</c:f>
              <c:strCache>
                <c:ptCount val="7"/>
                <c:pt idx="0">
                  <c:v>2016</c:v>
                </c:pt>
                <c:pt idx="1">
                  <c:v>2017</c:v>
                </c:pt>
                <c:pt idx="2">
                  <c:v>2018</c:v>
                </c:pt>
                <c:pt idx="3">
                  <c:v>2019</c:v>
                </c:pt>
                <c:pt idx="4">
                  <c:v>2020</c:v>
                </c:pt>
                <c:pt idx="5">
                  <c:v>2021</c:v>
                </c:pt>
                <c:pt idx="6">
                  <c:v>Total</c:v>
                </c:pt>
              </c:strCache>
            </c:strRef>
          </c:cat>
          <c:val>
            <c:numRef>
              <c:f>'Rate of interstate travel'!$B$32:$H$32</c:f>
              <c:numCache>
                <c:formatCode>0.00%</c:formatCode>
                <c:ptCount val="7"/>
                <c:pt idx="0">
                  <c:v>4.6639250503840081E-2</c:v>
                </c:pt>
                <c:pt idx="1">
                  <c:v>4.1398917319001444E-2</c:v>
                </c:pt>
                <c:pt idx="2">
                  <c:v>4.1637770558820307E-2</c:v>
                </c:pt>
                <c:pt idx="3">
                  <c:v>4.7082243533856434E-2</c:v>
                </c:pt>
                <c:pt idx="4">
                  <c:v>5.3432472174221042E-2</c:v>
                </c:pt>
                <c:pt idx="5">
                  <c:v>3.8936660426652406E-2</c:v>
                </c:pt>
                <c:pt idx="6">
                  <c:v>4.5416465091033524E-2</c:v>
                </c:pt>
              </c:numCache>
            </c:numRef>
          </c:val>
          <c:smooth val="0"/>
          <c:extLst>
            <c:ext xmlns:c16="http://schemas.microsoft.com/office/drawing/2014/chart" uri="{C3380CC4-5D6E-409C-BE32-E72D297353CC}">
              <c16:uniqueId val="{00000000-AF2A-074E-BD26-47B776F74DBA}"/>
            </c:ext>
          </c:extLst>
        </c:ser>
        <c:ser>
          <c:idx val="1"/>
          <c:order val="1"/>
          <c:tx>
            <c:strRef>
              <c:f>'Rate of interstate travel'!$A$33</c:f>
              <c:strCache>
                <c:ptCount val="1"/>
                <c:pt idx="0">
                  <c:v>No</c:v>
                </c:pt>
              </c:strCache>
            </c:strRef>
          </c:tx>
          <c:spPr>
            <a:ln w="28575" cap="rnd">
              <a:solidFill>
                <a:schemeClr val="accent2"/>
              </a:solidFill>
              <a:round/>
            </a:ln>
            <a:effectLst/>
          </c:spPr>
          <c:marker>
            <c:symbol val="none"/>
          </c:marker>
          <c:cat>
            <c:strRef>
              <c:f>'Rate of interstate travel'!$B$31:$H$31</c:f>
              <c:strCache>
                <c:ptCount val="7"/>
                <c:pt idx="0">
                  <c:v>2016</c:v>
                </c:pt>
                <c:pt idx="1">
                  <c:v>2017</c:v>
                </c:pt>
                <c:pt idx="2">
                  <c:v>2018</c:v>
                </c:pt>
                <c:pt idx="3">
                  <c:v>2019</c:v>
                </c:pt>
                <c:pt idx="4">
                  <c:v>2020</c:v>
                </c:pt>
                <c:pt idx="5">
                  <c:v>2021</c:v>
                </c:pt>
                <c:pt idx="6">
                  <c:v>Total</c:v>
                </c:pt>
              </c:strCache>
            </c:strRef>
          </c:cat>
          <c:val>
            <c:numRef>
              <c:f>'Rate of interstate travel'!$B$33:$H$33</c:f>
              <c:numCache>
                <c:formatCode>0.00%</c:formatCode>
                <c:ptCount val="7"/>
                <c:pt idx="0">
                  <c:v>3.3705967508444588E-2</c:v>
                </c:pt>
                <c:pt idx="1">
                  <c:v>2.8255256081163672E-2</c:v>
                </c:pt>
                <c:pt idx="2">
                  <c:v>2.8075493874274823E-2</c:v>
                </c:pt>
                <c:pt idx="3">
                  <c:v>3.3963437128530241E-2</c:v>
                </c:pt>
                <c:pt idx="4">
                  <c:v>3.9322997757375029E-2</c:v>
                </c:pt>
                <c:pt idx="5">
                  <c:v>2.7768100621073242E-2</c:v>
                </c:pt>
                <c:pt idx="6">
                  <c:v>3.2232278174731378E-2</c:v>
                </c:pt>
              </c:numCache>
            </c:numRef>
          </c:val>
          <c:smooth val="0"/>
          <c:extLst>
            <c:ext xmlns:c16="http://schemas.microsoft.com/office/drawing/2014/chart" uri="{C3380CC4-5D6E-409C-BE32-E72D297353CC}">
              <c16:uniqueId val="{00000001-AF2A-074E-BD26-47B776F74DBA}"/>
            </c:ext>
          </c:extLst>
        </c:ser>
        <c:ser>
          <c:idx val="2"/>
          <c:order val="2"/>
          <c:tx>
            <c:strRef>
              <c:f>'Rate of interstate travel'!$A$34</c:f>
              <c:strCache>
                <c:ptCount val="1"/>
                <c:pt idx="0">
                  <c:v>Cross-border community </c:v>
                </c:pt>
              </c:strCache>
            </c:strRef>
          </c:tx>
          <c:spPr>
            <a:ln w="28575" cap="rnd">
              <a:solidFill>
                <a:schemeClr val="accent3"/>
              </a:solidFill>
              <a:round/>
            </a:ln>
            <a:effectLst/>
          </c:spPr>
          <c:marker>
            <c:symbol val="none"/>
          </c:marker>
          <c:cat>
            <c:strRef>
              <c:f>'Rate of interstate travel'!$B$31:$H$31</c:f>
              <c:strCache>
                <c:ptCount val="7"/>
                <c:pt idx="0">
                  <c:v>2016</c:v>
                </c:pt>
                <c:pt idx="1">
                  <c:v>2017</c:v>
                </c:pt>
                <c:pt idx="2">
                  <c:v>2018</c:v>
                </c:pt>
                <c:pt idx="3">
                  <c:v>2019</c:v>
                </c:pt>
                <c:pt idx="4">
                  <c:v>2020</c:v>
                </c:pt>
                <c:pt idx="5">
                  <c:v>2021</c:v>
                </c:pt>
                <c:pt idx="6">
                  <c:v>Total</c:v>
                </c:pt>
              </c:strCache>
            </c:strRef>
          </c:cat>
          <c:val>
            <c:numRef>
              <c:f>'Rate of interstate travel'!$B$34:$H$34</c:f>
              <c:numCache>
                <c:formatCode>0.00%</c:formatCode>
                <c:ptCount val="7"/>
                <c:pt idx="0">
                  <c:v>0.11800994141665187</c:v>
                </c:pt>
                <c:pt idx="1">
                  <c:v>0.11566519899853234</c:v>
                </c:pt>
                <c:pt idx="2">
                  <c:v>0.11779857128483751</c:v>
                </c:pt>
                <c:pt idx="3">
                  <c:v>0.12188376441258959</c:v>
                </c:pt>
                <c:pt idx="4">
                  <c:v>0.13537309343319023</c:v>
                </c:pt>
                <c:pt idx="5">
                  <c:v>0.10544388010587309</c:v>
                </c:pt>
                <c:pt idx="6">
                  <c:v>0.12069784565687276</c:v>
                </c:pt>
              </c:numCache>
            </c:numRef>
          </c:val>
          <c:smooth val="0"/>
          <c:extLst>
            <c:ext xmlns:c16="http://schemas.microsoft.com/office/drawing/2014/chart" uri="{C3380CC4-5D6E-409C-BE32-E72D297353CC}">
              <c16:uniqueId val="{00000002-AF2A-074E-BD26-47B776F74DBA}"/>
            </c:ext>
          </c:extLst>
        </c:ser>
        <c:dLbls>
          <c:showLegendKey val="0"/>
          <c:showVal val="0"/>
          <c:showCatName val="0"/>
          <c:showSerName val="0"/>
          <c:showPercent val="0"/>
          <c:showBubbleSize val="0"/>
        </c:dLbls>
        <c:smooth val="0"/>
        <c:axId val="1500150975"/>
        <c:axId val="1417637903"/>
      </c:lineChart>
      <c:catAx>
        <c:axId val="150015097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crossAx val="1417637903"/>
        <c:crosses val="autoZero"/>
        <c:auto val="1"/>
        <c:lblAlgn val="ctr"/>
        <c:lblOffset val="100"/>
        <c:tickLblSkip val="1"/>
        <c:noMultiLvlLbl val="0"/>
      </c:catAx>
      <c:valAx>
        <c:axId val="141763790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crossAx val="1500150975"/>
        <c:crosses val="autoZero"/>
        <c:crossBetween val="midCat"/>
        <c:majorUnit val="2.0000000000000004E-2"/>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Arial Narrow" panose="020B0606020202030204" pitchFamily="34"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Mean 95% CI'!$C$2</c:f>
              <c:strCache>
                <c:ptCount val="1"/>
                <c:pt idx="0">
                  <c:v> Mean </c:v>
                </c:pt>
              </c:strCache>
            </c:strRef>
          </c:tx>
          <c:spPr>
            <a:solidFill>
              <a:schemeClr val="accent2"/>
            </a:solidFill>
            <a:ln>
              <a:noFill/>
            </a:ln>
            <a:effectLst/>
          </c:spPr>
          <c:invertIfNegative val="0"/>
          <c:cat>
            <c:strRef>
              <c:f>'Mean 95% CI'!$A$3:$A$8</c:f>
              <c:strCache>
                <c:ptCount val="6"/>
                <c:pt idx="0">
                  <c:v>Overall</c:v>
                </c:pt>
                <c:pt idx="1">
                  <c:v>Major Cities of Australia</c:v>
                </c:pt>
                <c:pt idx="2">
                  <c:v>Inner Regional Australia</c:v>
                </c:pt>
                <c:pt idx="3">
                  <c:v>Outer Regional Australia</c:v>
                </c:pt>
                <c:pt idx="4">
                  <c:v>Remote Australia</c:v>
                </c:pt>
                <c:pt idx="5">
                  <c:v>Very Remote Australia</c:v>
                </c:pt>
              </c:strCache>
            </c:strRef>
          </c:cat>
          <c:val>
            <c:numRef>
              <c:f>'Mean 95% CI'!$C$3:$C$8</c:f>
              <c:numCache>
                <c:formatCode>_(* #,##0.00_);_(* \(#,##0.00\);_(* "-"??_);_(@_)</c:formatCode>
                <c:ptCount val="6"/>
                <c:pt idx="0">
                  <c:v>152.69659999999999</c:v>
                </c:pt>
                <c:pt idx="1">
                  <c:v>100.66800000000001</c:v>
                </c:pt>
                <c:pt idx="2">
                  <c:v>172.90969999999999</c:v>
                </c:pt>
                <c:pt idx="3">
                  <c:v>449.60860000000002</c:v>
                </c:pt>
                <c:pt idx="4">
                  <c:v>1040.74</c:v>
                </c:pt>
                <c:pt idx="5">
                  <c:v>1630.2080000000001</c:v>
                </c:pt>
              </c:numCache>
            </c:numRef>
          </c:val>
          <c:extLst>
            <c:ext xmlns:c16="http://schemas.microsoft.com/office/drawing/2014/chart" uri="{C3380CC4-5D6E-409C-BE32-E72D297353CC}">
              <c16:uniqueId val="{00000000-44E9-4E43-A210-03984C97357C}"/>
            </c:ext>
          </c:extLst>
        </c:ser>
        <c:dLbls>
          <c:showLegendKey val="0"/>
          <c:showVal val="0"/>
          <c:showCatName val="0"/>
          <c:showSerName val="0"/>
          <c:showPercent val="0"/>
          <c:showBubbleSize val="0"/>
        </c:dLbls>
        <c:gapWidth val="219"/>
        <c:overlap val="-27"/>
        <c:axId val="542716863"/>
        <c:axId val="583077039"/>
      </c:barChart>
      <c:catAx>
        <c:axId val="542716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Narrow" panose="020B0606020202030204" pitchFamily="34" charset="0"/>
                <a:ea typeface="+mn-ea"/>
                <a:cs typeface="+mn-cs"/>
              </a:defRPr>
            </a:pPr>
            <a:endParaRPr lang="en-US"/>
          </a:p>
        </c:txPr>
        <c:crossAx val="583077039"/>
        <c:crosses val="autoZero"/>
        <c:auto val="1"/>
        <c:lblAlgn val="ctr"/>
        <c:lblOffset val="100"/>
        <c:noMultiLvlLbl val="0"/>
      </c:catAx>
      <c:valAx>
        <c:axId val="58307703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Narrow" panose="020B0606020202030204" pitchFamily="34" charset="0"/>
                <a:ea typeface="+mn-ea"/>
                <a:cs typeface="+mn-cs"/>
              </a:defRPr>
            </a:pPr>
            <a:endParaRPr lang="en-US"/>
          </a:p>
        </c:txPr>
        <c:crossAx val="5427168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Arial Narrow" panose="020B0606020202030204" pitchFamily="34"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ean 95% CI'!$A$75</c:f>
              <c:strCache>
                <c:ptCount val="1"/>
                <c:pt idx="0">
                  <c:v>Overall</c:v>
                </c:pt>
              </c:strCache>
            </c:strRef>
          </c:tx>
          <c:spPr>
            <a:solidFill>
              <a:schemeClr val="accent1"/>
            </a:solidFill>
            <a:ln>
              <a:noFill/>
            </a:ln>
            <a:effectLst/>
          </c:spPr>
          <c:invertIfNegative val="0"/>
          <c:cat>
            <c:strRef>
              <c:f>'Mean 95% CI'!$B$74:$G$74</c:f>
              <c:strCache>
                <c:ptCount val="6"/>
                <c:pt idx="0">
                  <c:v> Overall </c:v>
                </c:pt>
                <c:pt idx="1">
                  <c:v> Major Cities of Australia </c:v>
                </c:pt>
                <c:pt idx="2">
                  <c:v> Inner Regional Australia </c:v>
                </c:pt>
                <c:pt idx="3">
                  <c:v> Outer Regional Australia </c:v>
                </c:pt>
                <c:pt idx="4">
                  <c:v> Remote Australia </c:v>
                </c:pt>
                <c:pt idx="5">
                  <c:v>Very Remote Australia</c:v>
                </c:pt>
              </c:strCache>
            </c:strRef>
          </c:cat>
          <c:val>
            <c:numRef>
              <c:f>'Mean 95% CI'!$B$75:$G$75</c:f>
              <c:numCache>
                <c:formatCode>_-* #,##0_-;\-* #,##0_-;_-* "-"??_-;_-@_-</c:formatCode>
                <c:ptCount val="6"/>
                <c:pt idx="0">
                  <c:v>152.69659999999999</c:v>
                </c:pt>
                <c:pt idx="1">
                  <c:v>100.66800000000001</c:v>
                </c:pt>
                <c:pt idx="2">
                  <c:v>172.90969999999999</c:v>
                </c:pt>
                <c:pt idx="3">
                  <c:v>449.60860000000002</c:v>
                </c:pt>
                <c:pt idx="4">
                  <c:v>1040.74</c:v>
                </c:pt>
                <c:pt idx="5">
                  <c:v>1630.2080000000001</c:v>
                </c:pt>
              </c:numCache>
            </c:numRef>
          </c:val>
          <c:extLst>
            <c:ext xmlns:c16="http://schemas.microsoft.com/office/drawing/2014/chart" uri="{C3380CC4-5D6E-409C-BE32-E72D297353CC}">
              <c16:uniqueId val="{00000000-8D3A-0A47-86DA-E41F15AB19E7}"/>
            </c:ext>
          </c:extLst>
        </c:ser>
        <c:ser>
          <c:idx val="1"/>
          <c:order val="1"/>
          <c:tx>
            <c:strRef>
              <c:f>'Mean 95% CI'!$A$76</c:f>
              <c:strCache>
                <c:ptCount val="1"/>
                <c:pt idx="0">
                  <c:v>2016</c:v>
                </c:pt>
              </c:strCache>
            </c:strRef>
          </c:tx>
          <c:spPr>
            <a:solidFill>
              <a:schemeClr val="accent2"/>
            </a:solidFill>
            <a:ln>
              <a:noFill/>
            </a:ln>
            <a:effectLst/>
          </c:spPr>
          <c:invertIfNegative val="0"/>
          <c:val>
            <c:numRef>
              <c:f>'Mean 95% CI'!$B$76:$G$76</c:f>
              <c:numCache>
                <c:formatCode>_-* #,##0_-;\-* #,##0_-;_-* "-"??_-;_-@_-</c:formatCode>
                <c:ptCount val="6"/>
                <c:pt idx="0">
                  <c:v>176.57159999999999</c:v>
                </c:pt>
                <c:pt idx="1">
                  <c:v>126.7884</c:v>
                </c:pt>
                <c:pt idx="2">
                  <c:v>212.49959999999999</c:v>
                </c:pt>
                <c:pt idx="3">
                  <c:v>406.74020000000002</c:v>
                </c:pt>
                <c:pt idx="4">
                  <c:v>930.25040000000001</c:v>
                </c:pt>
                <c:pt idx="5">
                  <c:v>1677.1859999999999</c:v>
                </c:pt>
              </c:numCache>
            </c:numRef>
          </c:val>
          <c:extLst>
            <c:ext xmlns:c16="http://schemas.microsoft.com/office/drawing/2014/chart" uri="{C3380CC4-5D6E-409C-BE32-E72D297353CC}">
              <c16:uniqueId val="{00000001-8D3A-0A47-86DA-E41F15AB19E7}"/>
            </c:ext>
          </c:extLst>
        </c:ser>
        <c:ser>
          <c:idx val="2"/>
          <c:order val="2"/>
          <c:tx>
            <c:strRef>
              <c:f>'Mean 95% CI'!$A$77</c:f>
              <c:strCache>
                <c:ptCount val="1"/>
                <c:pt idx="0">
                  <c:v>2017</c:v>
                </c:pt>
              </c:strCache>
            </c:strRef>
          </c:tx>
          <c:spPr>
            <a:solidFill>
              <a:schemeClr val="accent3"/>
            </a:solidFill>
            <a:ln>
              <a:noFill/>
            </a:ln>
            <a:effectLst/>
          </c:spPr>
          <c:invertIfNegative val="0"/>
          <c:val>
            <c:numRef>
              <c:f>'Mean 95% CI'!$B$77:$G$77</c:f>
              <c:numCache>
                <c:formatCode>_-* #,##0_-;\-* #,##0_-;_-* "-"??_-;_-@_-</c:formatCode>
                <c:ptCount val="6"/>
                <c:pt idx="0">
                  <c:v>157.46019999999999</c:v>
                </c:pt>
                <c:pt idx="1">
                  <c:v>103.9858</c:v>
                </c:pt>
                <c:pt idx="2">
                  <c:v>172.36529999999999</c:v>
                </c:pt>
                <c:pt idx="3">
                  <c:v>457.8954</c:v>
                </c:pt>
                <c:pt idx="4">
                  <c:v>1108.8910000000001</c:v>
                </c:pt>
                <c:pt idx="5">
                  <c:v>1717.0260000000001</c:v>
                </c:pt>
              </c:numCache>
            </c:numRef>
          </c:val>
          <c:extLst>
            <c:ext xmlns:c16="http://schemas.microsoft.com/office/drawing/2014/chart" uri="{C3380CC4-5D6E-409C-BE32-E72D297353CC}">
              <c16:uniqueId val="{00000002-8D3A-0A47-86DA-E41F15AB19E7}"/>
            </c:ext>
          </c:extLst>
        </c:ser>
        <c:ser>
          <c:idx val="3"/>
          <c:order val="3"/>
          <c:tx>
            <c:strRef>
              <c:f>'Mean 95% CI'!$A$78</c:f>
              <c:strCache>
                <c:ptCount val="1"/>
                <c:pt idx="0">
                  <c:v>2018</c:v>
                </c:pt>
              </c:strCache>
            </c:strRef>
          </c:tx>
          <c:spPr>
            <a:solidFill>
              <a:schemeClr val="accent4"/>
            </a:solidFill>
            <a:ln>
              <a:noFill/>
            </a:ln>
            <a:effectLst/>
          </c:spPr>
          <c:invertIfNegative val="0"/>
          <c:val>
            <c:numRef>
              <c:f>'Mean 95% CI'!$B$78:$G$78</c:f>
              <c:numCache>
                <c:formatCode>_-* #,##0_-;\-* #,##0_-;_-* "-"??_-;_-@_-</c:formatCode>
                <c:ptCount val="6"/>
                <c:pt idx="0">
                  <c:v>136.36529999999999</c:v>
                </c:pt>
                <c:pt idx="1">
                  <c:v>82.539940000000001</c:v>
                </c:pt>
                <c:pt idx="2">
                  <c:v>159.93629999999999</c:v>
                </c:pt>
                <c:pt idx="3">
                  <c:v>448.76609999999999</c:v>
                </c:pt>
                <c:pt idx="4">
                  <c:v>917.65650000000005</c:v>
                </c:pt>
                <c:pt idx="5">
                  <c:v>1550.366</c:v>
                </c:pt>
              </c:numCache>
            </c:numRef>
          </c:val>
          <c:extLst>
            <c:ext xmlns:c16="http://schemas.microsoft.com/office/drawing/2014/chart" uri="{C3380CC4-5D6E-409C-BE32-E72D297353CC}">
              <c16:uniqueId val="{00000003-8D3A-0A47-86DA-E41F15AB19E7}"/>
            </c:ext>
          </c:extLst>
        </c:ser>
        <c:ser>
          <c:idx val="4"/>
          <c:order val="4"/>
          <c:tx>
            <c:strRef>
              <c:f>'Mean 95% CI'!$A$79</c:f>
              <c:strCache>
                <c:ptCount val="1"/>
                <c:pt idx="0">
                  <c:v>2019</c:v>
                </c:pt>
              </c:strCache>
            </c:strRef>
          </c:tx>
          <c:spPr>
            <a:solidFill>
              <a:schemeClr val="accent5"/>
            </a:solidFill>
            <a:ln>
              <a:noFill/>
            </a:ln>
            <a:effectLst/>
          </c:spPr>
          <c:invertIfNegative val="0"/>
          <c:val>
            <c:numRef>
              <c:f>'Mean 95% CI'!$B$79:$G$79</c:f>
              <c:numCache>
                <c:formatCode>_-* #,##0_-;\-* #,##0_-;_-* "-"??_-;_-@_-</c:formatCode>
                <c:ptCount val="6"/>
                <c:pt idx="0">
                  <c:v>159.5514</c:v>
                </c:pt>
                <c:pt idx="1">
                  <c:v>110.85720000000001</c:v>
                </c:pt>
                <c:pt idx="2">
                  <c:v>176.50970000000001</c:v>
                </c:pt>
                <c:pt idx="3">
                  <c:v>448.18349999999998</c:v>
                </c:pt>
                <c:pt idx="4">
                  <c:v>1055.9059999999999</c:v>
                </c:pt>
                <c:pt idx="5">
                  <c:v>1581.038</c:v>
                </c:pt>
              </c:numCache>
            </c:numRef>
          </c:val>
          <c:extLst>
            <c:ext xmlns:c16="http://schemas.microsoft.com/office/drawing/2014/chart" uri="{C3380CC4-5D6E-409C-BE32-E72D297353CC}">
              <c16:uniqueId val="{00000004-8D3A-0A47-86DA-E41F15AB19E7}"/>
            </c:ext>
          </c:extLst>
        </c:ser>
        <c:ser>
          <c:idx val="5"/>
          <c:order val="5"/>
          <c:tx>
            <c:strRef>
              <c:f>'Mean 95% CI'!$A$80</c:f>
              <c:strCache>
                <c:ptCount val="1"/>
                <c:pt idx="0">
                  <c:v>2020</c:v>
                </c:pt>
              </c:strCache>
            </c:strRef>
          </c:tx>
          <c:spPr>
            <a:solidFill>
              <a:schemeClr val="accent6"/>
            </a:solidFill>
            <a:ln>
              <a:noFill/>
            </a:ln>
            <a:effectLst/>
          </c:spPr>
          <c:invertIfNegative val="0"/>
          <c:val>
            <c:numRef>
              <c:f>'Mean 95% CI'!$B$80:$G$80</c:f>
              <c:numCache>
                <c:formatCode>_-* #,##0_-;\-* #,##0_-;_-* "-"??_-;_-@_-</c:formatCode>
                <c:ptCount val="6"/>
                <c:pt idx="0">
                  <c:v>157.2484</c:v>
                </c:pt>
                <c:pt idx="1">
                  <c:v>102.2187</c:v>
                </c:pt>
                <c:pt idx="2">
                  <c:v>184.07660000000001</c:v>
                </c:pt>
                <c:pt idx="3">
                  <c:v>469.5283</c:v>
                </c:pt>
                <c:pt idx="4">
                  <c:v>1083.6990000000001</c:v>
                </c:pt>
                <c:pt idx="5">
                  <c:v>1753.0530000000001</c:v>
                </c:pt>
              </c:numCache>
            </c:numRef>
          </c:val>
          <c:extLst>
            <c:ext xmlns:c16="http://schemas.microsoft.com/office/drawing/2014/chart" uri="{C3380CC4-5D6E-409C-BE32-E72D297353CC}">
              <c16:uniqueId val="{00000005-8D3A-0A47-86DA-E41F15AB19E7}"/>
            </c:ext>
          </c:extLst>
        </c:ser>
        <c:ser>
          <c:idx val="6"/>
          <c:order val="6"/>
          <c:tx>
            <c:strRef>
              <c:f>'Mean 95% CI'!$A$81</c:f>
              <c:strCache>
                <c:ptCount val="1"/>
                <c:pt idx="0">
                  <c:v>2021</c:v>
                </c:pt>
              </c:strCache>
            </c:strRef>
          </c:tx>
          <c:spPr>
            <a:solidFill>
              <a:schemeClr val="accent1">
                <a:lumMod val="60000"/>
              </a:schemeClr>
            </a:solidFill>
            <a:ln>
              <a:noFill/>
            </a:ln>
            <a:effectLst/>
          </c:spPr>
          <c:invertIfNegative val="0"/>
          <c:val>
            <c:numRef>
              <c:f>'Mean 95% CI'!$B$81:$G$81</c:f>
              <c:numCache>
                <c:formatCode>_-* #,##0_-;\-* #,##0_-;_-* "-"??_-;_-@_-</c:formatCode>
                <c:ptCount val="6"/>
                <c:pt idx="0">
                  <c:v>132.9511</c:v>
                </c:pt>
                <c:pt idx="1">
                  <c:v>84.918459999999996</c:v>
                </c:pt>
                <c:pt idx="2">
                  <c:v>134.9375</c:v>
                </c:pt>
                <c:pt idx="3">
                  <c:v>443.93060000000003</c:v>
                </c:pt>
                <c:pt idx="4">
                  <c:v>1186.327</c:v>
                </c:pt>
                <c:pt idx="5">
                  <c:v>1410.9449999999999</c:v>
                </c:pt>
              </c:numCache>
            </c:numRef>
          </c:val>
          <c:extLst>
            <c:ext xmlns:c16="http://schemas.microsoft.com/office/drawing/2014/chart" uri="{C3380CC4-5D6E-409C-BE32-E72D297353CC}">
              <c16:uniqueId val="{00000006-8D3A-0A47-86DA-E41F15AB19E7}"/>
            </c:ext>
          </c:extLst>
        </c:ser>
        <c:dLbls>
          <c:showLegendKey val="0"/>
          <c:showVal val="0"/>
          <c:showCatName val="0"/>
          <c:showSerName val="0"/>
          <c:showPercent val="0"/>
          <c:showBubbleSize val="0"/>
        </c:dLbls>
        <c:gapWidth val="182"/>
        <c:axId val="774782480"/>
        <c:axId val="1057972608"/>
      </c:barChart>
      <c:catAx>
        <c:axId val="77478248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ARI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crossAx val="1057972608"/>
        <c:crosses val="autoZero"/>
        <c:auto val="1"/>
        <c:lblAlgn val="ctr"/>
        <c:lblOffset val="100"/>
        <c:noMultiLvlLbl val="0"/>
      </c:catAx>
      <c:valAx>
        <c:axId val="1057972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DIstance</a:t>
                </a:r>
                <a:r>
                  <a:rPr lang="en-AU" baseline="0"/>
                  <a:t> (km)</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crossAx val="774782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Arial Narrow" panose="020B0606020202030204" pitchFamily="34"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c:f>
              <c:strCache>
                <c:ptCount val="1"/>
                <c:pt idx="0">
                  <c:v>Distance (km)</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B$2:$B$3180</c:f>
              <c:numCache>
                <c:formatCode>General</c:formatCode>
                <c:ptCount val="3179"/>
                <c:pt idx="0">
                  <c:v>5</c:v>
                </c:pt>
                <c:pt idx="1">
                  <c:v>6</c:v>
                </c:pt>
                <c:pt idx="2">
                  <c:v>7</c:v>
                </c:pt>
                <c:pt idx="3">
                  <c:v>8</c:v>
                </c:pt>
                <c:pt idx="4">
                  <c:v>5</c:v>
                </c:pt>
                <c:pt idx="5">
                  <c:v>6</c:v>
                </c:pt>
                <c:pt idx="6">
                  <c:v>7</c:v>
                </c:pt>
                <c:pt idx="7">
                  <c:v>8</c:v>
                </c:pt>
                <c:pt idx="8">
                  <c:v>9</c:v>
                </c:pt>
                <c:pt idx="9">
                  <c:v>10</c:v>
                </c:pt>
                <c:pt idx="10">
                  <c:v>11</c:v>
                </c:pt>
                <c:pt idx="11">
                  <c:v>3</c:v>
                </c:pt>
                <c:pt idx="12">
                  <c:v>4</c:v>
                </c:pt>
                <c:pt idx="13">
                  <c:v>5</c:v>
                </c:pt>
                <c:pt idx="14">
                  <c:v>6</c:v>
                </c:pt>
                <c:pt idx="15">
                  <c:v>7</c:v>
                </c:pt>
                <c:pt idx="16">
                  <c:v>8</c:v>
                </c:pt>
                <c:pt idx="17">
                  <c:v>9</c:v>
                </c:pt>
                <c:pt idx="18">
                  <c:v>10</c:v>
                </c:pt>
                <c:pt idx="19">
                  <c:v>11</c:v>
                </c:pt>
                <c:pt idx="20">
                  <c:v>12</c:v>
                </c:pt>
                <c:pt idx="21">
                  <c:v>1</c:v>
                </c:pt>
                <c:pt idx="22">
                  <c:v>2</c:v>
                </c:pt>
                <c:pt idx="23">
                  <c:v>3</c:v>
                </c:pt>
                <c:pt idx="24">
                  <c:v>4</c:v>
                </c:pt>
                <c:pt idx="25">
                  <c:v>5</c:v>
                </c:pt>
                <c:pt idx="26">
                  <c:v>6</c:v>
                </c:pt>
                <c:pt idx="27">
                  <c:v>7</c:v>
                </c:pt>
                <c:pt idx="28">
                  <c:v>8</c:v>
                </c:pt>
                <c:pt idx="29">
                  <c:v>9</c:v>
                </c:pt>
                <c:pt idx="30">
                  <c:v>1</c:v>
                </c:pt>
                <c:pt idx="31">
                  <c:v>1</c:v>
                </c:pt>
                <c:pt idx="32">
                  <c:v>2</c:v>
                </c:pt>
                <c:pt idx="33">
                  <c:v>3</c:v>
                </c:pt>
                <c:pt idx="34">
                  <c:v>1</c:v>
                </c:pt>
                <c:pt idx="35">
                  <c:v>1</c:v>
                </c:pt>
                <c:pt idx="36">
                  <c:v>2</c:v>
                </c:pt>
                <c:pt idx="37">
                  <c:v>1</c:v>
                </c:pt>
                <c:pt idx="38">
                  <c:v>2</c:v>
                </c:pt>
                <c:pt idx="39">
                  <c:v>3</c:v>
                </c:pt>
                <c:pt idx="40">
                  <c:v>4</c:v>
                </c:pt>
                <c:pt idx="41">
                  <c:v>5</c:v>
                </c:pt>
                <c:pt idx="42">
                  <c:v>6</c:v>
                </c:pt>
                <c:pt idx="43">
                  <c:v>7</c:v>
                </c:pt>
                <c:pt idx="44">
                  <c:v>8</c:v>
                </c:pt>
                <c:pt idx="45">
                  <c:v>10</c:v>
                </c:pt>
                <c:pt idx="46">
                  <c:v>1</c:v>
                </c:pt>
                <c:pt idx="47">
                  <c:v>2</c:v>
                </c:pt>
                <c:pt idx="48">
                  <c:v>3</c:v>
                </c:pt>
                <c:pt idx="49">
                  <c:v>4</c:v>
                </c:pt>
                <c:pt idx="50">
                  <c:v>2</c:v>
                </c:pt>
                <c:pt idx="51">
                  <c:v>3</c:v>
                </c:pt>
                <c:pt idx="52">
                  <c:v>4</c:v>
                </c:pt>
                <c:pt idx="53">
                  <c:v>5</c:v>
                </c:pt>
                <c:pt idx="54">
                  <c:v>6</c:v>
                </c:pt>
                <c:pt idx="55">
                  <c:v>2</c:v>
                </c:pt>
                <c:pt idx="56">
                  <c:v>3</c:v>
                </c:pt>
                <c:pt idx="57">
                  <c:v>4</c:v>
                </c:pt>
                <c:pt idx="58">
                  <c:v>5</c:v>
                </c:pt>
                <c:pt idx="59">
                  <c:v>6</c:v>
                </c:pt>
                <c:pt idx="60">
                  <c:v>7</c:v>
                </c:pt>
                <c:pt idx="61">
                  <c:v>8</c:v>
                </c:pt>
                <c:pt idx="62">
                  <c:v>9</c:v>
                </c:pt>
                <c:pt idx="63">
                  <c:v>1</c:v>
                </c:pt>
                <c:pt idx="64">
                  <c:v>2</c:v>
                </c:pt>
                <c:pt idx="65">
                  <c:v>3</c:v>
                </c:pt>
                <c:pt idx="66">
                  <c:v>4</c:v>
                </c:pt>
                <c:pt idx="67">
                  <c:v>5</c:v>
                </c:pt>
                <c:pt idx="68">
                  <c:v>2</c:v>
                </c:pt>
                <c:pt idx="69">
                  <c:v>3</c:v>
                </c:pt>
                <c:pt idx="70">
                  <c:v>4</c:v>
                </c:pt>
                <c:pt idx="71">
                  <c:v>5</c:v>
                </c:pt>
                <c:pt idx="72">
                  <c:v>6</c:v>
                </c:pt>
                <c:pt idx="73">
                  <c:v>7</c:v>
                </c:pt>
                <c:pt idx="74">
                  <c:v>8</c:v>
                </c:pt>
                <c:pt idx="75">
                  <c:v>9</c:v>
                </c:pt>
                <c:pt idx="76">
                  <c:v>1</c:v>
                </c:pt>
                <c:pt idx="77">
                  <c:v>1</c:v>
                </c:pt>
                <c:pt idx="78">
                  <c:v>1</c:v>
                </c:pt>
                <c:pt idx="79">
                  <c:v>2</c:v>
                </c:pt>
                <c:pt idx="80">
                  <c:v>1</c:v>
                </c:pt>
                <c:pt idx="81">
                  <c:v>2</c:v>
                </c:pt>
                <c:pt idx="82">
                  <c:v>3</c:v>
                </c:pt>
                <c:pt idx="83">
                  <c:v>6</c:v>
                </c:pt>
                <c:pt idx="84">
                  <c:v>7</c:v>
                </c:pt>
                <c:pt idx="85">
                  <c:v>8</c:v>
                </c:pt>
                <c:pt idx="86">
                  <c:v>9</c:v>
                </c:pt>
                <c:pt idx="87">
                  <c:v>10</c:v>
                </c:pt>
                <c:pt idx="88">
                  <c:v>11</c:v>
                </c:pt>
                <c:pt idx="89">
                  <c:v>12</c:v>
                </c:pt>
                <c:pt idx="90">
                  <c:v>13</c:v>
                </c:pt>
                <c:pt idx="91">
                  <c:v>14</c:v>
                </c:pt>
                <c:pt idx="92">
                  <c:v>5</c:v>
                </c:pt>
                <c:pt idx="93">
                  <c:v>6</c:v>
                </c:pt>
                <c:pt idx="94">
                  <c:v>7</c:v>
                </c:pt>
                <c:pt idx="95">
                  <c:v>8</c:v>
                </c:pt>
                <c:pt idx="96">
                  <c:v>9</c:v>
                </c:pt>
                <c:pt idx="97">
                  <c:v>10</c:v>
                </c:pt>
                <c:pt idx="98">
                  <c:v>11</c:v>
                </c:pt>
                <c:pt idx="99">
                  <c:v>12</c:v>
                </c:pt>
                <c:pt idx="100">
                  <c:v>13</c:v>
                </c:pt>
                <c:pt idx="101">
                  <c:v>14</c:v>
                </c:pt>
                <c:pt idx="102">
                  <c:v>15</c:v>
                </c:pt>
                <c:pt idx="103">
                  <c:v>1</c:v>
                </c:pt>
                <c:pt idx="104">
                  <c:v>2</c:v>
                </c:pt>
                <c:pt idx="105">
                  <c:v>3</c:v>
                </c:pt>
                <c:pt idx="106">
                  <c:v>1</c:v>
                </c:pt>
                <c:pt idx="107">
                  <c:v>2</c:v>
                </c:pt>
                <c:pt idx="108">
                  <c:v>3</c:v>
                </c:pt>
                <c:pt idx="109">
                  <c:v>4</c:v>
                </c:pt>
                <c:pt idx="110">
                  <c:v>1</c:v>
                </c:pt>
                <c:pt idx="111">
                  <c:v>2</c:v>
                </c:pt>
                <c:pt idx="112">
                  <c:v>1</c:v>
                </c:pt>
                <c:pt idx="113">
                  <c:v>2</c:v>
                </c:pt>
                <c:pt idx="114">
                  <c:v>3</c:v>
                </c:pt>
                <c:pt idx="115">
                  <c:v>4</c:v>
                </c:pt>
                <c:pt idx="116">
                  <c:v>5</c:v>
                </c:pt>
                <c:pt idx="117">
                  <c:v>6</c:v>
                </c:pt>
                <c:pt idx="118">
                  <c:v>1</c:v>
                </c:pt>
                <c:pt idx="119">
                  <c:v>2</c:v>
                </c:pt>
                <c:pt idx="120">
                  <c:v>4</c:v>
                </c:pt>
                <c:pt idx="121">
                  <c:v>11</c:v>
                </c:pt>
                <c:pt idx="122">
                  <c:v>12</c:v>
                </c:pt>
                <c:pt idx="123">
                  <c:v>13</c:v>
                </c:pt>
                <c:pt idx="124">
                  <c:v>14</c:v>
                </c:pt>
                <c:pt idx="125">
                  <c:v>15</c:v>
                </c:pt>
                <c:pt idx="126">
                  <c:v>16</c:v>
                </c:pt>
                <c:pt idx="127">
                  <c:v>17</c:v>
                </c:pt>
                <c:pt idx="128">
                  <c:v>18</c:v>
                </c:pt>
                <c:pt idx="129">
                  <c:v>19</c:v>
                </c:pt>
                <c:pt idx="130">
                  <c:v>20</c:v>
                </c:pt>
                <c:pt idx="131">
                  <c:v>21</c:v>
                </c:pt>
                <c:pt idx="132">
                  <c:v>1</c:v>
                </c:pt>
                <c:pt idx="133">
                  <c:v>1</c:v>
                </c:pt>
                <c:pt idx="134">
                  <c:v>1</c:v>
                </c:pt>
                <c:pt idx="135">
                  <c:v>2</c:v>
                </c:pt>
                <c:pt idx="136">
                  <c:v>3</c:v>
                </c:pt>
                <c:pt idx="137">
                  <c:v>4</c:v>
                </c:pt>
                <c:pt idx="138">
                  <c:v>5</c:v>
                </c:pt>
                <c:pt idx="139">
                  <c:v>6</c:v>
                </c:pt>
                <c:pt idx="140">
                  <c:v>7</c:v>
                </c:pt>
                <c:pt idx="141">
                  <c:v>13</c:v>
                </c:pt>
                <c:pt idx="142">
                  <c:v>14</c:v>
                </c:pt>
                <c:pt idx="143">
                  <c:v>15</c:v>
                </c:pt>
                <c:pt idx="144">
                  <c:v>16</c:v>
                </c:pt>
                <c:pt idx="145">
                  <c:v>17</c:v>
                </c:pt>
                <c:pt idx="146">
                  <c:v>18</c:v>
                </c:pt>
                <c:pt idx="147">
                  <c:v>19</c:v>
                </c:pt>
                <c:pt idx="148">
                  <c:v>20</c:v>
                </c:pt>
                <c:pt idx="149">
                  <c:v>22</c:v>
                </c:pt>
                <c:pt idx="150">
                  <c:v>24</c:v>
                </c:pt>
                <c:pt idx="151">
                  <c:v>1</c:v>
                </c:pt>
                <c:pt idx="152">
                  <c:v>1</c:v>
                </c:pt>
                <c:pt idx="153">
                  <c:v>2</c:v>
                </c:pt>
                <c:pt idx="154">
                  <c:v>3</c:v>
                </c:pt>
                <c:pt idx="155">
                  <c:v>4</c:v>
                </c:pt>
                <c:pt idx="156">
                  <c:v>5</c:v>
                </c:pt>
                <c:pt idx="157">
                  <c:v>6</c:v>
                </c:pt>
                <c:pt idx="158">
                  <c:v>7</c:v>
                </c:pt>
                <c:pt idx="159">
                  <c:v>8</c:v>
                </c:pt>
                <c:pt idx="160">
                  <c:v>1</c:v>
                </c:pt>
                <c:pt idx="161">
                  <c:v>2</c:v>
                </c:pt>
                <c:pt idx="162">
                  <c:v>3</c:v>
                </c:pt>
                <c:pt idx="163">
                  <c:v>4</c:v>
                </c:pt>
                <c:pt idx="164">
                  <c:v>5</c:v>
                </c:pt>
                <c:pt idx="165">
                  <c:v>4</c:v>
                </c:pt>
                <c:pt idx="166">
                  <c:v>5</c:v>
                </c:pt>
                <c:pt idx="167">
                  <c:v>6</c:v>
                </c:pt>
                <c:pt idx="168">
                  <c:v>7</c:v>
                </c:pt>
                <c:pt idx="169">
                  <c:v>8</c:v>
                </c:pt>
                <c:pt idx="170">
                  <c:v>9</c:v>
                </c:pt>
                <c:pt idx="171">
                  <c:v>10</c:v>
                </c:pt>
                <c:pt idx="172">
                  <c:v>11</c:v>
                </c:pt>
                <c:pt idx="173">
                  <c:v>1</c:v>
                </c:pt>
                <c:pt idx="174">
                  <c:v>1</c:v>
                </c:pt>
                <c:pt idx="175">
                  <c:v>2</c:v>
                </c:pt>
                <c:pt idx="176">
                  <c:v>3</c:v>
                </c:pt>
                <c:pt idx="177">
                  <c:v>4</c:v>
                </c:pt>
                <c:pt idx="178">
                  <c:v>5</c:v>
                </c:pt>
                <c:pt idx="179">
                  <c:v>6</c:v>
                </c:pt>
                <c:pt idx="180">
                  <c:v>8</c:v>
                </c:pt>
                <c:pt idx="181">
                  <c:v>1</c:v>
                </c:pt>
                <c:pt idx="182">
                  <c:v>2</c:v>
                </c:pt>
                <c:pt idx="183">
                  <c:v>3</c:v>
                </c:pt>
                <c:pt idx="184">
                  <c:v>4</c:v>
                </c:pt>
                <c:pt idx="185">
                  <c:v>1</c:v>
                </c:pt>
                <c:pt idx="186">
                  <c:v>1</c:v>
                </c:pt>
                <c:pt idx="187">
                  <c:v>2</c:v>
                </c:pt>
                <c:pt idx="188">
                  <c:v>3</c:v>
                </c:pt>
                <c:pt idx="189">
                  <c:v>4</c:v>
                </c:pt>
                <c:pt idx="190">
                  <c:v>1</c:v>
                </c:pt>
                <c:pt idx="191">
                  <c:v>7</c:v>
                </c:pt>
                <c:pt idx="192">
                  <c:v>8</c:v>
                </c:pt>
                <c:pt idx="193">
                  <c:v>9</c:v>
                </c:pt>
                <c:pt idx="194">
                  <c:v>10</c:v>
                </c:pt>
                <c:pt idx="195">
                  <c:v>11</c:v>
                </c:pt>
                <c:pt idx="196">
                  <c:v>12</c:v>
                </c:pt>
                <c:pt idx="197">
                  <c:v>13</c:v>
                </c:pt>
                <c:pt idx="198">
                  <c:v>14</c:v>
                </c:pt>
                <c:pt idx="199">
                  <c:v>15</c:v>
                </c:pt>
                <c:pt idx="200">
                  <c:v>16</c:v>
                </c:pt>
                <c:pt idx="201">
                  <c:v>17</c:v>
                </c:pt>
                <c:pt idx="202">
                  <c:v>18</c:v>
                </c:pt>
                <c:pt idx="203">
                  <c:v>19</c:v>
                </c:pt>
                <c:pt idx="204">
                  <c:v>20</c:v>
                </c:pt>
                <c:pt idx="205">
                  <c:v>21</c:v>
                </c:pt>
                <c:pt idx="206">
                  <c:v>22</c:v>
                </c:pt>
                <c:pt idx="207">
                  <c:v>23</c:v>
                </c:pt>
                <c:pt idx="208">
                  <c:v>1</c:v>
                </c:pt>
                <c:pt idx="209">
                  <c:v>1</c:v>
                </c:pt>
                <c:pt idx="210">
                  <c:v>2</c:v>
                </c:pt>
                <c:pt idx="211">
                  <c:v>3</c:v>
                </c:pt>
                <c:pt idx="212">
                  <c:v>5</c:v>
                </c:pt>
                <c:pt idx="213">
                  <c:v>6</c:v>
                </c:pt>
                <c:pt idx="214">
                  <c:v>7</c:v>
                </c:pt>
                <c:pt idx="215">
                  <c:v>8</c:v>
                </c:pt>
                <c:pt idx="216">
                  <c:v>9</c:v>
                </c:pt>
                <c:pt idx="217">
                  <c:v>10</c:v>
                </c:pt>
                <c:pt idx="218">
                  <c:v>11</c:v>
                </c:pt>
                <c:pt idx="219">
                  <c:v>12</c:v>
                </c:pt>
                <c:pt idx="220">
                  <c:v>13</c:v>
                </c:pt>
                <c:pt idx="221">
                  <c:v>15</c:v>
                </c:pt>
                <c:pt idx="222">
                  <c:v>16</c:v>
                </c:pt>
                <c:pt idx="223">
                  <c:v>17</c:v>
                </c:pt>
                <c:pt idx="224">
                  <c:v>1</c:v>
                </c:pt>
                <c:pt idx="225">
                  <c:v>1</c:v>
                </c:pt>
                <c:pt idx="226">
                  <c:v>1</c:v>
                </c:pt>
                <c:pt idx="227">
                  <c:v>2</c:v>
                </c:pt>
                <c:pt idx="228">
                  <c:v>3</c:v>
                </c:pt>
                <c:pt idx="229">
                  <c:v>4</c:v>
                </c:pt>
                <c:pt idx="230">
                  <c:v>1</c:v>
                </c:pt>
                <c:pt idx="231">
                  <c:v>8</c:v>
                </c:pt>
                <c:pt idx="232">
                  <c:v>9</c:v>
                </c:pt>
                <c:pt idx="233">
                  <c:v>10</c:v>
                </c:pt>
                <c:pt idx="234">
                  <c:v>11</c:v>
                </c:pt>
                <c:pt idx="235">
                  <c:v>12</c:v>
                </c:pt>
                <c:pt idx="236">
                  <c:v>13</c:v>
                </c:pt>
                <c:pt idx="237">
                  <c:v>14</c:v>
                </c:pt>
                <c:pt idx="238">
                  <c:v>15</c:v>
                </c:pt>
                <c:pt idx="239">
                  <c:v>16</c:v>
                </c:pt>
                <c:pt idx="240">
                  <c:v>18</c:v>
                </c:pt>
                <c:pt idx="241">
                  <c:v>1</c:v>
                </c:pt>
                <c:pt idx="242">
                  <c:v>2</c:v>
                </c:pt>
                <c:pt idx="243">
                  <c:v>3</c:v>
                </c:pt>
                <c:pt idx="244">
                  <c:v>4</c:v>
                </c:pt>
                <c:pt idx="245">
                  <c:v>5</c:v>
                </c:pt>
                <c:pt idx="246">
                  <c:v>6</c:v>
                </c:pt>
                <c:pt idx="247">
                  <c:v>7</c:v>
                </c:pt>
                <c:pt idx="248">
                  <c:v>1</c:v>
                </c:pt>
                <c:pt idx="249">
                  <c:v>1</c:v>
                </c:pt>
                <c:pt idx="250">
                  <c:v>2</c:v>
                </c:pt>
                <c:pt idx="251">
                  <c:v>1</c:v>
                </c:pt>
                <c:pt idx="252">
                  <c:v>2</c:v>
                </c:pt>
                <c:pt idx="253">
                  <c:v>1</c:v>
                </c:pt>
                <c:pt idx="254">
                  <c:v>1</c:v>
                </c:pt>
                <c:pt idx="255">
                  <c:v>7</c:v>
                </c:pt>
                <c:pt idx="256">
                  <c:v>8</c:v>
                </c:pt>
                <c:pt idx="257">
                  <c:v>9</c:v>
                </c:pt>
                <c:pt idx="258">
                  <c:v>10</c:v>
                </c:pt>
                <c:pt idx="259">
                  <c:v>11</c:v>
                </c:pt>
                <c:pt idx="260">
                  <c:v>12</c:v>
                </c:pt>
                <c:pt idx="261">
                  <c:v>13</c:v>
                </c:pt>
                <c:pt idx="262">
                  <c:v>14</c:v>
                </c:pt>
                <c:pt idx="263">
                  <c:v>15</c:v>
                </c:pt>
                <c:pt idx="264">
                  <c:v>16</c:v>
                </c:pt>
                <c:pt idx="265">
                  <c:v>26</c:v>
                </c:pt>
                <c:pt idx="266">
                  <c:v>28</c:v>
                </c:pt>
                <c:pt idx="267">
                  <c:v>29</c:v>
                </c:pt>
                <c:pt idx="268">
                  <c:v>30</c:v>
                </c:pt>
                <c:pt idx="269">
                  <c:v>31</c:v>
                </c:pt>
                <c:pt idx="270">
                  <c:v>32</c:v>
                </c:pt>
                <c:pt idx="271">
                  <c:v>33</c:v>
                </c:pt>
                <c:pt idx="272">
                  <c:v>34</c:v>
                </c:pt>
                <c:pt idx="273">
                  <c:v>35</c:v>
                </c:pt>
                <c:pt idx="274">
                  <c:v>36</c:v>
                </c:pt>
                <c:pt idx="275">
                  <c:v>37</c:v>
                </c:pt>
                <c:pt idx="276">
                  <c:v>38</c:v>
                </c:pt>
                <c:pt idx="277">
                  <c:v>39</c:v>
                </c:pt>
                <c:pt idx="278">
                  <c:v>40</c:v>
                </c:pt>
                <c:pt idx="279">
                  <c:v>41</c:v>
                </c:pt>
                <c:pt idx="280">
                  <c:v>1</c:v>
                </c:pt>
                <c:pt idx="281">
                  <c:v>1</c:v>
                </c:pt>
                <c:pt idx="282">
                  <c:v>1</c:v>
                </c:pt>
                <c:pt idx="283">
                  <c:v>2</c:v>
                </c:pt>
                <c:pt idx="284">
                  <c:v>3</c:v>
                </c:pt>
                <c:pt idx="285">
                  <c:v>4</c:v>
                </c:pt>
                <c:pt idx="286">
                  <c:v>1</c:v>
                </c:pt>
                <c:pt idx="287">
                  <c:v>2</c:v>
                </c:pt>
                <c:pt idx="288">
                  <c:v>1</c:v>
                </c:pt>
                <c:pt idx="289">
                  <c:v>2</c:v>
                </c:pt>
                <c:pt idx="290">
                  <c:v>3</c:v>
                </c:pt>
                <c:pt idx="291">
                  <c:v>5</c:v>
                </c:pt>
                <c:pt idx="292">
                  <c:v>1</c:v>
                </c:pt>
                <c:pt idx="293">
                  <c:v>2</c:v>
                </c:pt>
                <c:pt idx="294">
                  <c:v>3</c:v>
                </c:pt>
                <c:pt idx="295">
                  <c:v>1</c:v>
                </c:pt>
                <c:pt idx="296">
                  <c:v>1</c:v>
                </c:pt>
                <c:pt idx="297">
                  <c:v>2</c:v>
                </c:pt>
                <c:pt idx="298">
                  <c:v>1</c:v>
                </c:pt>
                <c:pt idx="299">
                  <c:v>2</c:v>
                </c:pt>
                <c:pt idx="300">
                  <c:v>3</c:v>
                </c:pt>
                <c:pt idx="301">
                  <c:v>4</c:v>
                </c:pt>
                <c:pt idx="302">
                  <c:v>5</c:v>
                </c:pt>
                <c:pt idx="303">
                  <c:v>1</c:v>
                </c:pt>
                <c:pt idx="304">
                  <c:v>1</c:v>
                </c:pt>
                <c:pt idx="305">
                  <c:v>6</c:v>
                </c:pt>
                <c:pt idx="306">
                  <c:v>7</c:v>
                </c:pt>
                <c:pt idx="307">
                  <c:v>8</c:v>
                </c:pt>
                <c:pt idx="308">
                  <c:v>9</c:v>
                </c:pt>
                <c:pt idx="309">
                  <c:v>10</c:v>
                </c:pt>
                <c:pt idx="310">
                  <c:v>11</c:v>
                </c:pt>
                <c:pt idx="311">
                  <c:v>1</c:v>
                </c:pt>
                <c:pt idx="312">
                  <c:v>2</c:v>
                </c:pt>
                <c:pt idx="313">
                  <c:v>3</c:v>
                </c:pt>
                <c:pt idx="314">
                  <c:v>4</c:v>
                </c:pt>
                <c:pt idx="315">
                  <c:v>5</c:v>
                </c:pt>
                <c:pt idx="316">
                  <c:v>6</c:v>
                </c:pt>
                <c:pt idx="317">
                  <c:v>7</c:v>
                </c:pt>
                <c:pt idx="318">
                  <c:v>1</c:v>
                </c:pt>
                <c:pt idx="319">
                  <c:v>2</c:v>
                </c:pt>
                <c:pt idx="320">
                  <c:v>3</c:v>
                </c:pt>
                <c:pt idx="321">
                  <c:v>4</c:v>
                </c:pt>
                <c:pt idx="322">
                  <c:v>5</c:v>
                </c:pt>
                <c:pt idx="323">
                  <c:v>6</c:v>
                </c:pt>
                <c:pt idx="324">
                  <c:v>4</c:v>
                </c:pt>
                <c:pt idx="325">
                  <c:v>5</c:v>
                </c:pt>
                <c:pt idx="326">
                  <c:v>6</c:v>
                </c:pt>
                <c:pt idx="327">
                  <c:v>7</c:v>
                </c:pt>
                <c:pt idx="328">
                  <c:v>8</c:v>
                </c:pt>
                <c:pt idx="329">
                  <c:v>9</c:v>
                </c:pt>
                <c:pt idx="330">
                  <c:v>10</c:v>
                </c:pt>
                <c:pt idx="331">
                  <c:v>1</c:v>
                </c:pt>
                <c:pt idx="332">
                  <c:v>2</c:v>
                </c:pt>
                <c:pt idx="333">
                  <c:v>4</c:v>
                </c:pt>
                <c:pt idx="334">
                  <c:v>5</c:v>
                </c:pt>
                <c:pt idx="335">
                  <c:v>6</c:v>
                </c:pt>
                <c:pt idx="336">
                  <c:v>7</c:v>
                </c:pt>
                <c:pt idx="337">
                  <c:v>8</c:v>
                </c:pt>
                <c:pt idx="338">
                  <c:v>9</c:v>
                </c:pt>
                <c:pt idx="339">
                  <c:v>10</c:v>
                </c:pt>
                <c:pt idx="340">
                  <c:v>11</c:v>
                </c:pt>
                <c:pt idx="341">
                  <c:v>12</c:v>
                </c:pt>
                <c:pt idx="342">
                  <c:v>14</c:v>
                </c:pt>
                <c:pt idx="343">
                  <c:v>15</c:v>
                </c:pt>
                <c:pt idx="344">
                  <c:v>1</c:v>
                </c:pt>
                <c:pt idx="345">
                  <c:v>1</c:v>
                </c:pt>
                <c:pt idx="346">
                  <c:v>3</c:v>
                </c:pt>
                <c:pt idx="347">
                  <c:v>4</c:v>
                </c:pt>
                <c:pt idx="348">
                  <c:v>5</c:v>
                </c:pt>
                <c:pt idx="349">
                  <c:v>6</c:v>
                </c:pt>
                <c:pt idx="350">
                  <c:v>7</c:v>
                </c:pt>
                <c:pt idx="351">
                  <c:v>8</c:v>
                </c:pt>
                <c:pt idx="352">
                  <c:v>9</c:v>
                </c:pt>
                <c:pt idx="353">
                  <c:v>10</c:v>
                </c:pt>
                <c:pt idx="354">
                  <c:v>11</c:v>
                </c:pt>
                <c:pt idx="355">
                  <c:v>1</c:v>
                </c:pt>
                <c:pt idx="356">
                  <c:v>2</c:v>
                </c:pt>
                <c:pt idx="357">
                  <c:v>3</c:v>
                </c:pt>
                <c:pt idx="358">
                  <c:v>4</c:v>
                </c:pt>
                <c:pt idx="359">
                  <c:v>5</c:v>
                </c:pt>
                <c:pt idx="360">
                  <c:v>6</c:v>
                </c:pt>
                <c:pt idx="361">
                  <c:v>8</c:v>
                </c:pt>
                <c:pt idx="362">
                  <c:v>11</c:v>
                </c:pt>
                <c:pt idx="363">
                  <c:v>12</c:v>
                </c:pt>
                <c:pt idx="364">
                  <c:v>13</c:v>
                </c:pt>
                <c:pt idx="365">
                  <c:v>14</c:v>
                </c:pt>
                <c:pt idx="366">
                  <c:v>15</c:v>
                </c:pt>
                <c:pt idx="367">
                  <c:v>16</c:v>
                </c:pt>
                <c:pt idx="368">
                  <c:v>17</c:v>
                </c:pt>
                <c:pt idx="369">
                  <c:v>18</c:v>
                </c:pt>
                <c:pt idx="370">
                  <c:v>20</c:v>
                </c:pt>
                <c:pt idx="371">
                  <c:v>6</c:v>
                </c:pt>
                <c:pt idx="372">
                  <c:v>7</c:v>
                </c:pt>
                <c:pt idx="373">
                  <c:v>8</c:v>
                </c:pt>
                <c:pt idx="374">
                  <c:v>9</c:v>
                </c:pt>
                <c:pt idx="375">
                  <c:v>10</c:v>
                </c:pt>
                <c:pt idx="376">
                  <c:v>11</c:v>
                </c:pt>
                <c:pt idx="377">
                  <c:v>12</c:v>
                </c:pt>
                <c:pt idx="378">
                  <c:v>13</c:v>
                </c:pt>
                <c:pt idx="379">
                  <c:v>2</c:v>
                </c:pt>
                <c:pt idx="380">
                  <c:v>3</c:v>
                </c:pt>
                <c:pt idx="381">
                  <c:v>4</c:v>
                </c:pt>
                <c:pt idx="382">
                  <c:v>5</c:v>
                </c:pt>
                <c:pt idx="383">
                  <c:v>6</c:v>
                </c:pt>
                <c:pt idx="384">
                  <c:v>7</c:v>
                </c:pt>
                <c:pt idx="385">
                  <c:v>8</c:v>
                </c:pt>
                <c:pt idx="386">
                  <c:v>9</c:v>
                </c:pt>
                <c:pt idx="387">
                  <c:v>10</c:v>
                </c:pt>
                <c:pt idx="388">
                  <c:v>7</c:v>
                </c:pt>
                <c:pt idx="389">
                  <c:v>8</c:v>
                </c:pt>
                <c:pt idx="390">
                  <c:v>9</c:v>
                </c:pt>
                <c:pt idx="391">
                  <c:v>10</c:v>
                </c:pt>
                <c:pt idx="392">
                  <c:v>11</c:v>
                </c:pt>
                <c:pt idx="393">
                  <c:v>12</c:v>
                </c:pt>
                <c:pt idx="394">
                  <c:v>13</c:v>
                </c:pt>
                <c:pt idx="395">
                  <c:v>14</c:v>
                </c:pt>
                <c:pt idx="396">
                  <c:v>3</c:v>
                </c:pt>
                <c:pt idx="397">
                  <c:v>4</c:v>
                </c:pt>
                <c:pt idx="398">
                  <c:v>5</c:v>
                </c:pt>
                <c:pt idx="399">
                  <c:v>6</c:v>
                </c:pt>
                <c:pt idx="400">
                  <c:v>7</c:v>
                </c:pt>
                <c:pt idx="401">
                  <c:v>8</c:v>
                </c:pt>
                <c:pt idx="402">
                  <c:v>9</c:v>
                </c:pt>
                <c:pt idx="403">
                  <c:v>10</c:v>
                </c:pt>
                <c:pt idx="404">
                  <c:v>11</c:v>
                </c:pt>
                <c:pt idx="405">
                  <c:v>12</c:v>
                </c:pt>
                <c:pt idx="406">
                  <c:v>8</c:v>
                </c:pt>
                <c:pt idx="407">
                  <c:v>9</c:v>
                </c:pt>
                <c:pt idx="408">
                  <c:v>10</c:v>
                </c:pt>
                <c:pt idx="409">
                  <c:v>11</c:v>
                </c:pt>
                <c:pt idx="410">
                  <c:v>12</c:v>
                </c:pt>
                <c:pt idx="411">
                  <c:v>13</c:v>
                </c:pt>
                <c:pt idx="412">
                  <c:v>14</c:v>
                </c:pt>
                <c:pt idx="413">
                  <c:v>15</c:v>
                </c:pt>
                <c:pt idx="414">
                  <c:v>16</c:v>
                </c:pt>
                <c:pt idx="415">
                  <c:v>17</c:v>
                </c:pt>
                <c:pt idx="416">
                  <c:v>18</c:v>
                </c:pt>
                <c:pt idx="417">
                  <c:v>19</c:v>
                </c:pt>
                <c:pt idx="418">
                  <c:v>20</c:v>
                </c:pt>
                <c:pt idx="419">
                  <c:v>21</c:v>
                </c:pt>
                <c:pt idx="420">
                  <c:v>1</c:v>
                </c:pt>
                <c:pt idx="421">
                  <c:v>2</c:v>
                </c:pt>
                <c:pt idx="422">
                  <c:v>1</c:v>
                </c:pt>
                <c:pt idx="423">
                  <c:v>1</c:v>
                </c:pt>
                <c:pt idx="424">
                  <c:v>2</c:v>
                </c:pt>
                <c:pt idx="425">
                  <c:v>1</c:v>
                </c:pt>
                <c:pt idx="426">
                  <c:v>2</c:v>
                </c:pt>
                <c:pt idx="427">
                  <c:v>3</c:v>
                </c:pt>
                <c:pt idx="428">
                  <c:v>18</c:v>
                </c:pt>
                <c:pt idx="429">
                  <c:v>19</c:v>
                </c:pt>
                <c:pt idx="430">
                  <c:v>20</c:v>
                </c:pt>
                <c:pt idx="431">
                  <c:v>21</c:v>
                </c:pt>
                <c:pt idx="432">
                  <c:v>22</c:v>
                </c:pt>
                <c:pt idx="433">
                  <c:v>23</c:v>
                </c:pt>
                <c:pt idx="434">
                  <c:v>24</c:v>
                </c:pt>
                <c:pt idx="435">
                  <c:v>25</c:v>
                </c:pt>
                <c:pt idx="436">
                  <c:v>26</c:v>
                </c:pt>
                <c:pt idx="437">
                  <c:v>27</c:v>
                </c:pt>
                <c:pt idx="438">
                  <c:v>28</c:v>
                </c:pt>
                <c:pt idx="439">
                  <c:v>1</c:v>
                </c:pt>
                <c:pt idx="440">
                  <c:v>2</c:v>
                </c:pt>
                <c:pt idx="441">
                  <c:v>3</c:v>
                </c:pt>
                <c:pt idx="442">
                  <c:v>4</c:v>
                </c:pt>
                <c:pt idx="443">
                  <c:v>5</c:v>
                </c:pt>
                <c:pt idx="444">
                  <c:v>6</c:v>
                </c:pt>
                <c:pt idx="445">
                  <c:v>7</c:v>
                </c:pt>
                <c:pt idx="446">
                  <c:v>1</c:v>
                </c:pt>
                <c:pt idx="447">
                  <c:v>1</c:v>
                </c:pt>
                <c:pt idx="448">
                  <c:v>2</c:v>
                </c:pt>
                <c:pt idx="449">
                  <c:v>3</c:v>
                </c:pt>
                <c:pt idx="450">
                  <c:v>4</c:v>
                </c:pt>
                <c:pt idx="451">
                  <c:v>5</c:v>
                </c:pt>
                <c:pt idx="452">
                  <c:v>1</c:v>
                </c:pt>
                <c:pt idx="453">
                  <c:v>1</c:v>
                </c:pt>
                <c:pt idx="454">
                  <c:v>1</c:v>
                </c:pt>
                <c:pt idx="455">
                  <c:v>3</c:v>
                </c:pt>
                <c:pt idx="456">
                  <c:v>4</c:v>
                </c:pt>
                <c:pt idx="457">
                  <c:v>5</c:v>
                </c:pt>
                <c:pt idx="458">
                  <c:v>6</c:v>
                </c:pt>
                <c:pt idx="459">
                  <c:v>7</c:v>
                </c:pt>
                <c:pt idx="460">
                  <c:v>1</c:v>
                </c:pt>
                <c:pt idx="461">
                  <c:v>7</c:v>
                </c:pt>
                <c:pt idx="462">
                  <c:v>8</c:v>
                </c:pt>
                <c:pt idx="463">
                  <c:v>9</c:v>
                </c:pt>
                <c:pt idx="464">
                  <c:v>10</c:v>
                </c:pt>
                <c:pt idx="465">
                  <c:v>11</c:v>
                </c:pt>
                <c:pt idx="466">
                  <c:v>12</c:v>
                </c:pt>
                <c:pt idx="467">
                  <c:v>13</c:v>
                </c:pt>
                <c:pt idx="468">
                  <c:v>14</c:v>
                </c:pt>
                <c:pt idx="469">
                  <c:v>15</c:v>
                </c:pt>
                <c:pt idx="470">
                  <c:v>16</c:v>
                </c:pt>
                <c:pt idx="471">
                  <c:v>17</c:v>
                </c:pt>
                <c:pt idx="472">
                  <c:v>1</c:v>
                </c:pt>
                <c:pt idx="473">
                  <c:v>1</c:v>
                </c:pt>
                <c:pt idx="474">
                  <c:v>1</c:v>
                </c:pt>
                <c:pt idx="475">
                  <c:v>2</c:v>
                </c:pt>
                <c:pt idx="476">
                  <c:v>3</c:v>
                </c:pt>
                <c:pt idx="477">
                  <c:v>2</c:v>
                </c:pt>
                <c:pt idx="478">
                  <c:v>3</c:v>
                </c:pt>
                <c:pt idx="479">
                  <c:v>4</c:v>
                </c:pt>
                <c:pt idx="480">
                  <c:v>5</c:v>
                </c:pt>
                <c:pt idx="481">
                  <c:v>6</c:v>
                </c:pt>
                <c:pt idx="482">
                  <c:v>7</c:v>
                </c:pt>
                <c:pt idx="483">
                  <c:v>8</c:v>
                </c:pt>
                <c:pt idx="484">
                  <c:v>1</c:v>
                </c:pt>
                <c:pt idx="485">
                  <c:v>1</c:v>
                </c:pt>
                <c:pt idx="486">
                  <c:v>2</c:v>
                </c:pt>
                <c:pt idx="487">
                  <c:v>3</c:v>
                </c:pt>
                <c:pt idx="488">
                  <c:v>4</c:v>
                </c:pt>
                <c:pt idx="489">
                  <c:v>5</c:v>
                </c:pt>
                <c:pt idx="490">
                  <c:v>6</c:v>
                </c:pt>
                <c:pt idx="491">
                  <c:v>7</c:v>
                </c:pt>
                <c:pt idx="492">
                  <c:v>9</c:v>
                </c:pt>
                <c:pt idx="493">
                  <c:v>2</c:v>
                </c:pt>
                <c:pt idx="494">
                  <c:v>3</c:v>
                </c:pt>
                <c:pt idx="495">
                  <c:v>4</c:v>
                </c:pt>
                <c:pt idx="496">
                  <c:v>5</c:v>
                </c:pt>
                <c:pt idx="497">
                  <c:v>6</c:v>
                </c:pt>
                <c:pt idx="498">
                  <c:v>7</c:v>
                </c:pt>
                <c:pt idx="499">
                  <c:v>8</c:v>
                </c:pt>
                <c:pt idx="500">
                  <c:v>9</c:v>
                </c:pt>
                <c:pt idx="501">
                  <c:v>1</c:v>
                </c:pt>
                <c:pt idx="502">
                  <c:v>2</c:v>
                </c:pt>
                <c:pt idx="503">
                  <c:v>1</c:v>
                </c:pt>
                <c:pt idx="504">
                  <c:v>2</c:v>
                </c:pt>
                <c:pt idx="505">
                  <c:v>3</c:v>
                </c:pt>
                <c:pt idx="506">
                  <c:v>4</c:v>
                </c:pt>
                <c:pt idx="507">
                  <c:v>1</c:v>
                </c:pt>
                <c:pt idx="508">
                  <c:v>2</c:v>
                </c:pt>
                <c:pt idx="509">
                  <c:v>3</c:v>
                </c:pt>
                <c:pt idx="510">
                  <c:v>4</c:v>
                </c:pt>
                <c:pt idx="511">
                  <c:v>5</c:v>
                </c:pt>
                <c:pt idx="512">
                  <c:v>6</c:v>
                </c:pt>
                <c:pt idx="513">
                  <c:v>7</c:v>
                </c:pt>
                <c:pt idx="514">
                  <c:v>8</c:v>
                </c:pt>
                <c:pt idx="515">
                  <c:v>9</c:v>
                </c:pt>
                <c:pt idx="516">
                  <c:v>10</c:v>
                </c:pt>
                <c:pt idx="517">
                  <c:v>11</c:v>
                </c:pt>
                <c:pt idx="518">
                  <c:v>12</c:v>
                </c:pt>
                <c:pt idx="519">
                  <c:v>4</c:v>
                </c:pt>
                <c:pt idx="520">
                  <c:v>5</c:v>
                </c:pt>
                <c:pt idx="521">
                  <c:v>6</c:v>
                </c:pt>
                <c:pt idx="522">
                  <c:v>7</c:v>
                </c:pt>
                <c:pt idx="523">
                  <c:v>8</c:v>
                </c:pt>
                <c:pt idx="524">
                  <c:v>9</c:v>
                </c:pt>
                <c:pt idx="525">
                  <c:v>10</c:v>
                </c:pt>
                <c:pt idx="526">
                  <c:v>11</c:v>
                </c:pt>
                <c:pt idx="527">
                  <c:v>12</c:v>
                </c:pt>
                <c:pt idx="528">
                  <c:v>13</c:v>
                </c:pt>
                <c:pt idx="529">
                  <c:v>14</c:v>
                </c:pt>
                <c:pt idx="530">
                  <c:v>15</c:v>
                </c:pt>
                <c:pt idx="531">
                  <c:v>19</c:v>
                </c:pt>
                <c:pt idx="532">
                  <c:v>2</c:v>
                </c:pt>
                <c:pt idx="533">
                  <c:v>3</c:v>
                </c:pt>
                <c:pt idx="534">
                  <c:v>4</c:v>
                </c:pt>
                <c:pt idx="535">
                  <c:v>5</c:v>
                </c:pt>
                <c:pt idx="536">
                  <c:v>6</c:v>
                </c:pt>
                <c:pt idx="537">
                  <c:v>1</c:v>
                </c:pt>
                <c:pt idx="538">
                  <c:v>1</c:v>
                </c:pt>
                <c:pt idx="539">
                  <c:v>1</c:v>
                </c:pt>
                <c:pt idx="540">
                  <c:v>2</c:v>
                </c:pt>
                <c:pt idx="541">
                  <c:v>3</c:v>
                </c:pt>
                <c:pt idx="542">
                  <c:v>4</c:v>
                </c:pt>
                <c:pt idx="543">
                  <c:v>1</c:v>
                </c:pt>
                <c:pt idx="544">
                  <c:v>2</c:v>
                </c:pt>
                <c:pt idx="545">
                  <c:v>1</c:v>
                </c:pt>
                <c:pt idx="546">
                  <c:v>2</c:v>
                </c:pt>
                <c:pt idx="547">
                  <c:v>3</c:v>
                </c:pt>
                <c:pt idx="548">
                  <c:v>4</c:v>
                </c:pt>
                <c:pt idx="549">
                  <c:v>5</c:v>
                </c:pt>
                <c:pt idx="550">
                  <c:v>1</c:v>
                </c:pt>
                <c:pt idx="551">
                  <c:v>1</c:v>
                </c:pt>
                <c:pt idx="552">
                  <c:v>2</c:v>
                </c:pt>
                <c:pt idx="553">
                  <c:v>1</c:v>
                </c:pt>
                <c:pt idx="554">
                  <c:v>2</c:v>
                </c:pt>
                <c:pt idx="555">
                  <c:v>3</c:v>
                </c:pt>
                <c:pt idx="556">
                  <c:v>4</c:v>
                </c:pt>
                <c:pt idx="557">
                  <c:v>5</c:v>
                </c:pt>
                <c:pt idx="558">
                  <c:v>1</c:v>
                </c:pt>
                <c:pt idx="559">
                  <c:v>2</c:v>
                </c:pt>
                <c:pt idx="560">
                  <c:v>2</c:v>
                </c:pt>
                <c:pt idx="561">
                  <c:v>3</c:v>
                </c:pt>
                <c:pt idx="562">
                  <c:v>4</c:v>
                </c:pt>
                <c:pt idx="563">
                  <c:v>5</c:v>
                </c:pt>
                <c:pt idx="564">
                  <c:v>6</c:v>
                </c:pt>
                <c:pt idx="565">
                  <c:v>7</c:v>
                </c:pt>
                <c:pt idx="566">
                  <c:v>8</c:v>
                </c:pt>
                <c:pt idx="567">
                  <c:v>1</c:v>
                </c:pt>
                <c:pt idx="568">
                  <c:v>3</c:v>
                </c:pt>
                <c:pt idx="569">
                  <c:v>4</c:v>
                </c:pt>
                <c:pt idx="570">
                  <c:v>5</c:v>
                </c:pt>
                <c:pt idx="571">
                  <c:v>6</c:v>
                </c:pt>
                <c:pt idx="572">
                  <c:v>7</c:v>
                </c:pt>
                <c:pt idx="573">
                  <c:v>8</c:v>
                </c:pt>
                <c:pt idx="574">
                  <c:v>1</c:v>
                </c:pt>
                <c:pt idx="575">
                  <c:v>2</c:v>
                </c:pt>
                <c:pt idx="576">
                  <c:v>3</c:v>
                </c:pt>
                <c:pt idx="577">
                  <c:v>1</c:v>
                </c:pt>
                <c:pt idx="578">
                  <c:v>2</c:v>
                </c:pt>
                <c:pt idx="579">
                  <c:v>3</c:v>
                </c:pt>
                <c:pt idx="580">
                  <c:v>4</c:v>
                </c:pt>
                <c:pt idx="581">
                  <c:v>1</c:v>
                </c:pt>
                <c:pt idx="582">
                  <c:v>1</c:v>
                </c:pt>
                <c:pt idx="583">
                  <c:v>2</c:v>
                </c:pt>
                <c:pt idx="584">
                  <c:v>3</c:v>
                </c:pt>
                <c:pt idx="585">
                  <c:v>4</c:v>
                </c:pt>
                <c:pt idx="586">
                  <c:v>1</c:v>
                </c:pt>
                <c:pt idx="587">
                  <c:v>2</c:v>
                </c:pt>
                <c:pt idx="588">
                  <c:v>3</c:v>
                </c:pt>
                <c:pt idx="589">
                  <c:v>1</c:v>
                </c:pt>
                <c:pt idx="590">
                  <c:v>1</c:v>
                </c:pt>
                <c:pt idx="591">
                  <c:v>2</c:v>
                </c:pt>
                <c:pt idx="592">
                  <c:v>1</c:v>
                </c:pt>
                <c:pt idx="593">
                  <c:v>2</c:v>
                </c:pt>
                <c:pt idx="594">
                  <c:v>3</c:v>
                </c:pt>
                <c:pt idx="595">
                  <c:v>4</c:v>
                </c:pt>
                <c:pt idx="596">
                  <c:v>1</c:v>
                </c:pt>
                <c:pt idx="597">
                  <c:v>1</c:v>
                </c:pt>
                <c:pt idx="598">
                  <c:v>2</c:v>
                </c:pt>
                <c:pt idx="599">
                  <c:v>3</c:v>
                </c:pt>
                <c:pt idx="600">
                  <c:v>4</c:v>
                </c:pt>
                <c:pt idx="601">
                  <c:v>2</c:v>
                </c:pt>
                <c:pt idx="602">
                  <c:v>3</c:v>
                </c:pt>
                <c:pt idx="603">
                  <c:v>4</c:v>
                </c:pt>
                <c:pt idx="604">
                  <c:v>5</c:v>
                </c:pt>
                <c:pt idx="605">
                  <c:v>6</c:v>
                </c:pt>
                <c:pt idx="606">
                  <c:v>7</c:v>
                </c:pt>
                <c:pt idx="607">
                  <c:v>12</c:v>
                </c:pt>
                <c:pt idx="608">
                  <c:v>13</c:v>
                </c:pt>
                <c:pt idx="609">
                  <c:v>14</c:v>
                </c:pt>
                <c:pt idx="610">
                  <c:v>15</c:v>
                </c:pt>
                <c:pt idx="611">
                  <c:v>16</c:v>
                </c:pt>
                <c:pt idx="612">
                  <c:v>17</c:v>
                </c:pt>
                <c:pt idx="613">
                  <c:v>18</c:v>
                </c:pt>
                <c:pt idx="614">
                  <c:v>19</c:v>
                </c:pt>
                <c:pt idx="615">
                  <c:v>20</c:v>
                </c:pt>
                <c:pt idx="616">
                  <c:v>21</c:v>
                </c:pt>
                <c:pt idx="617">
                  <c:v>22</c:v>
                </c:pt>
                <c:pt idx="618">
                  <c:v>23</c:v>
                </c:pt>
                <c:pt idx="619">
                  <c:v>24</c:v>
                </c:pt>
                <c:pt idx="620">
                  <c:v>25</c:v>
                </c:pt>
                <c:pt idx="621">
                  <c:v>26</c:v>
                </c:pt>
                <c:pt idx="622">
                  <c:v>27</c:v>
                </c:pt>
                <c:pt idx="623">
                  <c:v>3</c:v>
                </c:pt>
                <c:pt idx="624">
                  <c:v>4</c:v>
                </c:pt>
                <c:pt idx="625">
                  <c:v>5</c:v>
                </c:pt>
                <c:pt idx="626">
                  <c:v>6</c:v>
                </c:pt>
                <c:pt idx="627">
                  <c:v>7</c:v>
                </c:pt>
                <c:pt idx="628">
                  <c:v>8</c:v>
                </c:pt>
                <c:pt idx="629">
                  <c:v>9</c:v>
                </c:pt>
                <c:pt idx="630">
                  <c:v>10</c:v>
                </c:pt>
                <c:pt idx="631">
                  <c:v>11</c:v>
                </c:pt>
                <c:pt idx="632">
                  <c:v>12</c:v>
                </c:pt>
                <c:pt idx="633">
                  <c:v>13</c:v>
                </c:pt>
                <c:pt idx="634">
                  <c:v>14</c:v>
                </c:pt>
                <c:pt idx="635">
                  <c:v>15</c:v>
                </c:pt>
                <c:pt idx="636">
                  <c:v>16</c:v>
                </c:pt>
                <c:pt idx="637">
                  <c:v>18</c:v>
                </c:pt>
                <c:pt idx="638">
                  <c:v>1</c:v>
                </c:pt>
                <c:pt idx="639">
                  <c:v>2</c:v>
                </c:pt>
                <c:pt idx="640">
                  <c:v>3</c:v>
                </c:pt>
                <c:pt idx="641">
                  <c:v>4</c:v>
                </c:pt>
                <c:pt idx="642">
                  <c:v>5</c:v>
                </c:pt>
                <c:pt idx="643">
                  <c:v>6</c:v>
                </c:pt>
                <c:pt idx="644">
                  <c:v>7</c:v>
                </c:pt>
                <c:pt idx="645">
                  <c:v>2</c:v>
                </c:pt>
                <c:pt idx="646">
                  <c:v>3</c:v>
                </c:pt>
                <c:pt idx="647">
                  <c:v>4</c:v>
                </c:pt>
                <c:pt idx="648">
                  <c:v>5</c:v>
                </c:pt>
                <c:pt idx="649">
                  <c:v>6</c:v>
                </c:pt>
                <c:pt idx="650">
                  <c:v>7</c:v>
                </c:pt>
                <c:pt idx="651">
                  <c:v>8</c:v>
                </c:pt>
                <c:pt idx="652">
                  <c:v>9</c:v>
                </c:pt>
                <c:pt idx="653">
                  <c:v>1</c:v>
                </c:pt>
                <c:pt idx="654">
                  <c:v>2</c:v>
                </c:pt>
                <c:pt idx="655">
                  <c:v>3</c:v>
                </c:pt>
                <c:pt idx="656">
                  <c:v>4</c:v>
                </c:pt>
                <c:pt idx="657">
                  <c:v>1</c:v>
                </c:pt>
                <c:pt idx="658">
                  <c:v>1</c:v>
                </c:pt>
                <c:pt idx="659">
                  <c:v>1</c:v>
                </c:pt>
                <c:pt idx="660">
                  <c:v>2</c:v>
                </c:pt>
                <c:pt idx="661">
                  <c:v>3</c:v>
                </c:pt>
                <c:pt idx="662">
                  <c:v>4</c:v>
                </c:pt>
                <c:pt idx="663">
                  <c:v>1</c:v>
                </c:pt>
                <c:pt idx="664">
                  <c:v>1</c:v>
                </c:pt>
                <c:pt idx="665">
                  <c:v>2</c:v>
                </c:pt>
                <c:pt idx="666">
                  <c:v>3</c:v>
                </c:pt>
                <c:pt idx="667">
                  <c:v>1</c:v>
                </c:pt>
                <c:pt idx="668">
                  <c:v>2</c:v>
                </c:pt>
                <c:pt idx="669">
                  <c:v>1</c:v>
                </c:pt>
                <c:pt idx="670">
                  <c:v>1</c:v>
                </c:pt>
                <c:pt idx="671">
                  <c:v>3</c:v>
                </c:pt>
                <c:pt idx="672">
                  <c:v>1</c:v>
                </c:pt>
                <c:pt idx="673">
                  <c:v>2</c:v>
                </c:pt>
                <c:pt idx="674">
                  <c:v>3</c:v>
                </c:pt>
                <c:pt idx="675">
                  <c:v>1</c:v>
                </c:pt>
                <c:pt idx="676">
                  <c:v>2</c:v>
                </c:pt>
                <c:pt idx="677">
                  <c:v>1</c:v>
                </c:pt>
                <c:pt idx="678">
                  <c:v>1</c:v>
                </c:pt>
                <c:pt idx="679">
                  <c:v>2</c:v>
                </c:pt>
                <c:pt idx="680">
                  <c:v>3</c:v>
                </c:pt>
                <c:pt idx="681">
                  <c:v>4</c:v>
                </c:pt>
                <c:pt idx="682">
                  <c:v>5</c:v>
                </c:pt>
                <c:pt idx="683">
                  <c:v>6</c:v>
                </c:pt>
                <c:pt idx="684">
                  <c:v>6</c:v>
                </c:pt>
                <c:pt idx="685">
                  <c:v>7</c:v>
                </c:pt>
                <c:pt idx="686">
                  <c:v>8</c:v>
                </c:pt>
                <c:pt idx="687">
                  <c:v>9</c:v>
                </c:pt>
                <c:pt idx="688">
                  <c:v>10</c:v>
                </c:pt>
                <c:pt idx="689">
                  <c:v>11</c:v>
                </c:pt>
                <c:pt idx="690">
                  <c:v>12</c:v>
                </c:pt>
                <c:pt idx="691">
                  <c:v>13</c:v>
                </c:pt>
                <c:pt idx="692">
                  <c:v>14</c:v>
                </c:pt>
                <c:pt idx="693">
                  <c:v>15</c:v>
                </c:pt>
                <c:pt idx="694">
                  <c:v>16</c:v>
                </c:pt>
                <c:pt idx="695">
                  <c:v>20</c:v>
                </c:pt>
                <c:pt idx="696">
                  <c:v>1</c:v>
                </c:pt>
                <c:pt idx="697">
                  <c:v>2</c:v>
                </c:pt>
                <c:pt idx="698">
                  <c:v>3</c:v>
                </c:pt>
                <c:pt idx="699">
                  <c:v>1</c:v>
                </c:pt>
                <c:pt idx="700">
                  <c:v>2</c:v>
                </c:pt>
                <c:pt idx="701">
                  <c:v>1</c:v>
                </c:pt>
                <c:pt idx="702">
                  <c:v>2</c:v>
                </c:pt>
                <c:pt idx="703">
                  <c:v>3</c:v>
                </c:pt>
                <c:pt idx="704">
                  <c:v>4</c:v>
                </c:pt>
                <c:pt idx="705">
                  <c:v>5</c:v>
                </c:pt>
                <c:pt idx="706">
                  <c:v>6</c:v>
                </c:pt>
                <c:pt idx="707">
                  <c:v>7</c:v>
                </c:pt>
                <c:pt idx="708">
                  <c:v>8</c:v>
                </c:pt>
                <c:pt idx="709">
                  <c:v>9</c:v>
                </c:pt>
                <c:pt idx="710">
                  <c:v>10</c:v>
                </c:pt>
                <c:pt idx="711">
                  <c:v>11</c:v>
                </c:pt>
                <c:pt idx="712">
                  <c:v>12</c:v>
                </c:pt>
                <c:pt idx="713">
                  <c:v>13</c:v>
                </c:pt>
                <c:pt idx="714">
                  <c:v>14</c:v>
                </c:pt>
                <c:pt idx="715">
                  <c:v>1</c:v>
                </c:pt>
                <c:pt idx="716">
                  <c:v>2</c:v>
                </c:pt>
                <c:pt idx="717">
                  <c:v>3</c:v>
                </c:pt>
                <c:pt idx="718">
                  <c:v>4</c:v>
                </c:pt>
                <c:pt idx="719">
                  <c:v>5</c:v>
                </c:pt>
                <c:pt idx="720">
                  <c:v>6</c:v>
                </c:pt>
                <c:pt idx="721">
                  <c:v>7</c:v>
                </c:pt>
                <c:pt idx="722">
                  <c:v>8</c:v>
                </c:pt>
                <c:pt idx="723">
                  <c:v>6</c:v>
                </c:pt>
                <c:pt idx="724">
                  <c:v>7</c:v>
                </c:pt>
                <c:pt idx="725">
                  <c:v>8</c:v>
                </c:pt>
                <c:pt idx="726">
                  <c:v>9</c:v>
                </c:pt>
                <c:pt idx="727">
                  <c:v>10</c:v>
                </c:pt>
                <c:pt idx="728">
                  <c:v>11</c:v>
                </c:pt>
                <c:pt idx="729">
                  <c:v>12</c:v>
                </c:pt>
                <c:pt idx="730">
                  <c:v>13</c:v>
                </c:pt>
                <c:pt idx="731">
                  <c:v>14</c:v>
                </c:pt>
                <c:pt idx="732">
                  <c:v>15</c:v>
                </c:pt>
                <c:pt idx="733">
                  <c:v>1</c:v>
                </c:pt>
                <c:pt idx="734">
                  <c:v>2</c:v>
                </c:pt>
                <c:pt idx="735">
                  <c:v>3</c:v>
                </c:pt>
                <c:pt idx="736">
                  <c:v>4</c:v>
                </c:pt>
                <c:pt idx="737">
                  <c:v>5</c:v>
                </c:pt>
                <c:pt idx="738">
                  <c:v>1</c:v>
                </c:pt>
                <c:pt idx="739">
                  <c:v>2</c:v>
                </c:pt>
                <c:pt idx="740">
                  <c:v>1</c:v>
                </c:pt>
                <c:pt idx="741">
                  <c:v>2</c:v>
                </c:pt>
                <c:pt idx="742">
                  <c:v>1</c:v>
                </c:pt>
                <c:pt idx="743">
                  <c:v>2</c:v>
                </c:pt>
                <c:pt idx="744">
                  <c:v>3</c:v>
                </c:pt>
                <c:pt idx="745">
                  <c:v>14</c:v>
                </c:pt>
                <c:pt idx="746">
                  <c:v>15</c:v>
                </c:pt>
                <c:pt idx="747">
                  <c:v>16</c:v>
                </c:pt>
                <c:pt idx="748">
                  <c:v>17</c:v>
                </c:pt>
                <c:pt idx="749">
                  <c:v>18</c:v>
                </c:pt>
                <c:pt idx="750">
                  <c:v>19</c:v>
                </c:pt>
                <c:pt idx="751">
                  <c:v>20</c:v>
                </c:pt>
                <c:pt idx="752">
                  <c:v>21</c:v>
                </c:pt>
                <c:pt idx="753">
                  <c:v>22</c:v>
                </c:pt>
                <c:pt idx="754">
                  <c:v>23</c:v>
                </c:pt>
                <c:pt idx="755">
                  <c:v>24</c:v>
                </c:pt>
                <c:pt idx="756">
                  <c:v>26</c:v>
                </c:pt>
                <c:pt idx="757">
                  <c:v>11</c:v>
                </c:pt>
                <c:pt idx="758">
                  <c:v>12</c:v>
                </c:pt>
                <c:pt idx="759">
                  <c:v>13</c:v>
                </c:pt>
                <c:pt idx="760">
                  <c:v>14</c:v>
                </c:pt>
                <c:pt idx="761">
                  <c:v>15</c:v>
                </c:pt>
                <c:pt idx="762">
                  <c:v>16</c:v>
                </c:pt>
                <c:pt idx="763">
                  <c:v>17</c:v>
                </c:pt>
                <c:pt idx="764">
                  <c:v>18</c:v>
                </c:pt>
                <c:pt idx="765">
                  <c:v>19</c:v>
                </c:pt>
                <c:pt idx="766">
                  <c:v>20</c:v>
                </c:pt>
                <c:pt idx="767">
                  <c:v>21</c:v>
                </c:pt>
                <c:pt idx="768">
                  <c:v>22</c:v>
                </c:pt>
                <c:pt idx="769">
                  <c:v>23</c:v>
                </c:pt>
                <c:pt idx="770">
                  <c:v>24</c:v>
                </c:pt>
                <c:pt idx="771">
                  <c:v>27</c:v>
                </c:pt>
                <c:pt idx="772">
                  <c:v>3</c:v>
                </c:pt>
                <c:pt idx="773">
                  <c:v>4</c:v>
                </c:pt>
                <c:pt idx="774">
                  <c:v>5</c:v>
                </c:pt>
                <c:pt idx="775">
                  <c:v>6</c:v>
                </c:pt>
                <c:pt idx="776">
                  <c:v>7</c:v>
                </c:pt>
                <c:pt idx="777">
                  <c:v>8</c:v>
                </c:pt>
                <c:pt idx="778">
                  <c:v>9</c:v>
                </c:pt>
                <c:pt idx="779">
                  <c:v>10</c:v>
                </c:pt>
                <c:pt idx="780">
                  <c:v>12</c:v>
                </c:pt>
                <c:pt idx="781">
                  <c:v>13</c:v>
                </c:pt>
                <c:pt idx="782">
                  <c:v>1</c:v>
                </c:pt>
                <c:pt idx="783">
                  <c:v>2</c:v>
                </c:pt>
                <c:pt idx="784">
                  <c:v>3</c:v>
                </c:pt>
                <c:pt idx="785">
                  <c:v>4</c:v>
                </c:pt>
                <c:pt idx="786">
                  <c:v>1</c:v>
                </c:pt>
                <c:pt idx="787">
                  <c:v>1</c:v>
                </c:pt>
                <c:pt idx="788">
                  <c:v>2</c:v>
                </c:pt>
                <c:pt idx="789">
                  <c:v>3</c:v>
                </c:pt>
                <c:pt idx="790">
                  <c:v>3</c:v>
                </c:pt>
                <c:pt idx="791">
                  <c:v>4</c:v>
                </c:pt>
                <c:pt idx="792">
                  <c:v>5</c:v>
                </c:pt>
                <c:pt idx="793">
                  <c:v>6</c:v>
                </c:pt>
                <c:pt idx="794">
                  <c:v>7</c:v>
                </c:pt>
                <c:pt idx="795">
                  <c:v>8</c:v>
                </c:pt>
                <c:pt idx="796">
                  <c:v>9</c:v>
                </c:pt>
                <c:pt idx="797">
                  <c:v>10</c:v>
                </c:pt>
                <c:pt idx="798">
                  <c:v>1</c:v>
                </c:pt>
                <c:pt idx="799">
                  <c:v>2</c:v>
                </c:pt>
                <c:pt idx="800">
                  <c:v>3</c:v>
                </c:pt>
                <c:pt idx="801">
                  <c:v>1</c:v>
                </c:pt>
                <c:pt idx="802">
                  <c:v>2</c:v>
                </c:pt>
                <c:pt idx="803">
                  <c:v>3</c:v>
                </c:pt>
                <c:pt idx="804">
                  <c:v>4</c:v>
                </c:pt>
                <c:pt idx="805">
                  <c:v>5</c:v>
                </c:pt>
                <c:pt idx="806">
                  <c:v>6</c:v>
                </c:pt>
                <c:pt idx="807">
                  <c:v>7</c:v>
                </c:pt>
                <c:pt idx="808">
                  <c:v>9</c:v>
                </c:pt>
                <c:pt idx="809">
                  <c:v>5</c:v>
                </c:pt>
                <c:pt idx="810">
                  <c:v>7</c:v>
                </c:pt>
                <c:pt idx="811">
                  <c:v>8</c:v>
                </c:pt>
                <c:pt idx="812">
                  <c:v>9</c:v>
                </c:pt>
                <c:pt idx="813">
                  <c:v>10</c:v>
                </c:pt>
                <c:pt idx="814">
                  <c:v>11</c:v>
                </c:pt>
                <c:pt idx="815">
                  <c:v>12</c:v>
                </c:pt>
                <c:pt idx="816">
                  <c:v>13</c:v>
                </c:pt>
                <c:pt idx="817">
                  <c:v>14</c:v>
                </c:pt>
                <c:pt idx="818">
                  <c:v>15</c:v>
                </c:pt>
                <c:pt idx="819">
                  <c:v>16</c:v>
                </c:pt>
                <c:pt idx="820">
                  <c:v>1</c:v>
                </c:pt>
                <c:pt idx="821">
                  <c:v>2</c:v>
                </c:pt>
                <c:pt idx="822">
                  <c:v>3</c:v>
                </c:pt>
                <c:pt idx="823">
                  <c:v>4</c:v>
                </c:pt>
                <c:pt idx="824">
                  <c:v>12</c:v>
                </c:pt>
                <c:pt idx="825">
                  <c:v>13</c:v>
                </c:pt>
                <c:pt idx="826">
                  <c:v>14</c:v>
                </c:pt>
                <c:pt idx="827">
                  <c:v>15</c:v>
                </c:pt>
                <c:pt idx="828">
                  <c:v>16</c:v>
                </c:pt>
                <c:pt idx="829">
                  <c:v>17</c:v>
                </c:pt>
                <c:pt idx="830">
                  <c:v>18</c:v>
                </c:pt>
                <c:pt idx="831">
                  <c:v>19</c:v>
                </c:pt>
                <c:pt idx="832">
                  <c:v>20</c:v>
                </c:pt>
                <c:pt idx="833">
                  <c:v>21</c:v>
                </c:pt>
                <c:pt idx="834">
                  <c:v>22</c:v>
                </c:pt>
                <c:pt idx="835">
                  <c:v>23</c:v>
                </c:pt>
                <c:pt idx="836">
                  <c:v>24</c:v>
                </c:pt>
                <c:pt idx="837">
                  <c:v>1</c:v>
                </c:pt>
                <c:pt idx="838">
                  <c:v>1</c:v>
                </c:pt>
                <c:pt idx="839">
                  <c:v>2</c:v>
                </c:pt>
                <c:pt idx="840">
                  <c:v>3</c:v>
                </c:pt>
                <c:pt idx="841">
                  <c:v>4</c:v>
                </c:pt>
                <c:pt idx="842">
                  <c:v>5</c:v>
                </c:pt>
                <c:pt idx="843">
                  <c:v>6</c:v>
                </c:pt>
                <c:pt idx="844">
                  <c:v>1</c:v>
                </c:pt>
                <c:pt idx="845">
                  <c:v>2</c:v>
                </c:pt>
                <c:pt idx="846">
                  <c:v>3</c:v>
                </c:pt>
                <c:pt idx="847">
                  <c:v>4</c:v>
                </c:pt>
                <c:pt idx="848">
                  <c:v>5</c:v>
                </c:pt>
                <c:pt idx="849">
                  <c:v>1</c:v>
                </c:pt>
                <c:pt idx="850">
                  <c:v>1</c:v>
                </c:pt>
                <c:pt idx="851">
                  <c:v>20</c:v>
                </c:pt>
                <c:pt idx="852">
                  <c:v>23</c:v>
                </c:pt>
                <c:pt idx="853">
                  <c:v>24</c:v>
                </c:pt>
                <c:pt idx="854">
                  <c:v>25</c:v>
                </c:pt>
                <c:pt idx="855">
                  <c:v>26</c:v>
                </c:pt>
                <c:pt idx="856">
                  <c:v>27</c:v>
                </c:pt>
                <c:pt idx="857">
                  <c:v>28</c:v>
                </c:pt>
                <c:pt idx="858">
                  <c:v>29</c:v>
                </c:pt>
                <c:pt idx="859">
                  <c:v>30</c:v>
                </c:pt>
                <c:pt idx="860">
                  <c:v>31</c:v>
                </c:pt>
                <c:pt idx="861">
                  <c:v>32</c:v>
                </c:pt>
                <c:pt idx="862">
                  <c:v>33</c:v>
                </c:pt>
                <c:pt idx="863">
                  <c:v>34</c:v>
                </c:pt>
                <c:pt idx="864">
                  <c:v>35</c:v>
                </c:pt>
                <c:pt idx="865">
                  <c:v>36</c:v>
                </c:pt>
                <c:pt idx="866">
                  <c:v>37</c:v>
                </c:pt>
                <c:pt idx="867">
                  <c:v>38</c:v>
                </c:pt>
                <c:pt idx="868">
                  <c:v>39</c:v>
                </c:pt>
                <c:pt idx="869">
                  <c:v>40</c:v>
                </c:pt>
                <c:pt idx="870">
                  <c:v>1</c:v>
                </c:pt>
                <c:pt idx="871">
                  <c:v>2</c:v>
                </c:pt>
                <c:pt idx="872">
                  <c:v>3</c:v>
                </c:pt>
                <c:pt idx="873">
                  <c:v>4</c:v>
                </c:pt>
                <c:pt idx="874">
                  <c:v>1</c:v>
                </c:pt>
                <c:pt idx="875">
                  <c:v>1</c:v>
                </c:pt>
                <c:pt idx="876">
                  <c:v>2</c:v>
                </c:pt>
                <c:pt idx="877">
                  <c:v>3</c:v>
                </c:pt>
                <c:pt idx="878">
                  <c:v>4</c:v>
                </c:pt>
                <c:pt idx="879">
                  <c:v>5</c:v>
                </c:pt>
                <c:pt idx="880">
                  <c:v>6</c:v>
                </c:pt>
                <c:pt idx="881">
                  <c:v>6</c:v>
                </c:pt>
                <c:pt idx="882">
                  <c:v>7</c:v>
                </c:pt>
                <c:pt idx="883">
                  <c:v>8</c:v>
                </c:pt>
                <c:pt idx="884">
                  <c:v>9</c:v>
                </c:pt>
                <c:pt idx="885">
                  <c:v>10</c:v>
                </c:pt>
                <c:pt idx="886">
                  <c:v>11</c:v>
                </c:pt>
                <c:pt idx="887">
                  <c:v>12</c:v>
                </c:pt>
                <c:pt idx="888">
                  <c:v>13</c:v>
                </c:pt>
                <c:pt idx="889">
                  <c:v>14</c:v>
                </c:pt>
                <c:pt idx="890">
                  <c:v>9</c:v>
                </c:pt>
                <c:pt idx="891">
                  <c:v>10</c:v>
                </c:pt>
                <c:pt idx="892">
                  <c:v>11</c:v>
                </c:pt>
                <c:pt idx="893">
                  <c:v>12</c:v>
                </c:pt>
                <c:pt idx="894">
                  <c:v>13</c:v>
                </c:pt>
                <c:pt idx="895">
                  <c:v>14</c:v>
                </c:pt>
                <c:pt idx="896">
                  <c:v>15</c:v>
                </c:pt>
                <c:pt idx="897">
                  <c:v>16</c:v>
                </c:pt>
                <c:pt idx="898">
                  <c:v>17</c:v>
                </c:pt>
                <c:pt idx="899">
                  <c:v>18</c:v>
                </c:pt>
                <c:pt idx="900">
                  <c:v>19</c:v>
                </c:pt>
                <c:pt idx="901">
                  <c:v>1</c:v>
                </c:pt>
                <c:pt idx="902">
                  <c:v>1</c:v>
                </c:pt>
                <c:pt idx="903">
                  <c:v>2</c:v>
                </c:pt>
                <c:pt idx="904">
                  <c:v>3</c:v>
                </c:pt>
                <c:pt idx="905">
                  <c:v>4</c:v>
                </c:pt>
                <c:pt idx="906">
                  <c:v>5</c:v>
                </c:pt>
                <c:pt idx="907">
                  <c:v>7</c:v>
                </c:pt>
                <c:pt idx="908">
                  <c:v>1</c:v>
                </c:pt>
                <c:pt idx="909">
                  <c:v>4</c:v>
                </c:pt>
                <c:pt idx="910">
                  <c:v>5</c:v>
                </c:pt>
                <c:pt idx="911">
                  <c:v>6</c:v>
                </c:pt>
                <c:pt idx="912">
                  <c:v>7</c:v>
                </c:pt>
                <c:pt idx="913">
                  <c:v>8</c:v>
                </c:pt>
                <c:pt idx="914">
                  <c:v>9</c:v>
                </c:pt>
                <c:pt idx="915">
                  <c:v>10</c:v>
                </c:pt>
                <c:pt idx="916">
                  <c:v>11</c:v>
                </c:pt>
                <c:pt idx="917">
                  <c:v>15</c:v>
                </c:pt>
                <c:pt idx="918">
                  <c:v>1</c:v>
                </c:pt>
                <c:pt idx="919">
                  <c:v>2</c:v>
                </c:pt>
                <c:pt idx="920">
                  <c:v>3</c:v>
                </c:pt>
                <c:pt idx="921">
                  <c:v>4</c:v>
                </c:pt>
                <c:pt idx="922">
                  <c:v>5</c:v>
                </c:pt>
                <c:pt idx="923">
                  <c:v>6</c:v>
                </c:pt>
                <c:pt idx="924">
                  <c:v>7</c:v>
                </c:pt>
                <c:pt idx="925">
                  <c:v>8</c:v>
                </c:pt>
                <c:pt idx="926">
                  <c:v>9</c:v>
                </c:pt>
                <c:pt idx="927">
                  <c:v>10</c:v>
                </c:pt>
                <c:pt idx="928">
                  <c:v>11</c:v>
                </c:pt>
                <c:pt idx="929">
                  <c:v>11</c:v>
                </c:pt>
                <c:pt idx="930">
                  <c:v>12</c:v>
                </c:pt>
                <c:pt idx="931">
                  <c:v>13</c:v>
                </c:pt>
                <c:pt idx="932">
                  <c:v>14</c:v>
                </c:pt>
                <c:pt idx="933">
                  <c:v>15</c:v>
                </c:pt>
                <c:pt idx="934">
                  <c:v>16</c:v>
                </c:pt>
                <c:pt idx="935">
                  <c:v>17</c:v>
                </c:pt>
                <c:pt idx="936">
                  <c:v>18</c:v>
                </c:pt>
                <c:pt idx="937">
                  <c:v>19</c:v>
                </c:pt>
                <c:pt idx="938">
                  <c:v>20</c:v>
                </c:pt>
                <c:pt idx="939">
                  <c:v>21</c:v>
                </c:pt>
                <c:pt idx="940">
                  <c:v>22</c:v>
                </c:pt>
                <c:pt idx="941">
                  <c:v>23</c:v>
                </c:pt>
                <c:pt idx="942">
                  <c:v>24</c:v>
                </c:pt>
                <c:pt idx="943">
                  <c:v>7</c:v>
                </c:pt>
                <c:pt idx="944">
                  <c:v>8</c:v>
                </c:pt>
                <c:pt idx="945">
                  <c:v>9</c:v>
                </c:pt>
                <c:pt idx="946">
                  <c:v>10</c:v>
                </c:pt>
                <c:pt idx="947">
                  <c:v>11</c:v>
                </c:pt>
                <c:pt idx="948">
                  <c:v>12</c:v>
                </c:pt>
                <c:pt idx="949">
                  <c:v>13</c:v>
                </c:pt>
                <c:pt idx="950">
                  <c:v>14</c:v>
                </c:pt>
                <c:pt idx="951">
                  <c:v>15</c:v>
                </c:pt>
                <c:pt idx="952">
                  <c:v>16</c:v>
                </c:pt>
                <c:pt idx="953">
                  <c:v>17</c:v>
                </c:pt>
                <c:pt idx="954">
                  <c:v>18</c:v>
                </c:pt>
                <c:pt idx="955">
                  <c:v>1</c:v>
                </c:pt>
                <c:pt idx="956">
                  <c:v>3</c:v>
                </c:pt>
                <c:pt idx="957">
                  <c:v>7</c:v>
                </c:pt>
                <c:pt idx="958">
                  <c:v>8</c:v>
                </c:pt>
                <c:pt idx="959">
                  <c:v>9</c:v>
                </c:pt>
                <c:pt idx="960">
                  <c:v>10</c:v>
                </c:pt>
                <c:pt idx="961">
                  <c:v>11</c:v>
                </c:pt>
                <c:pt idx="962">
                  <c:v>12</c:v>
                </c:pt>
                <c:pt idx="963">
                  <c:v>13</c:v>
                </c:pt>
                <c:pt idx="964">
                  <c:v>14</c:v>
                </c:pt>
                <c:pt idx="965">
                  <c:v>15</c:v>
                </c:pt>
                <c:pt idx="966">
                  <c:v>16</c:v>
                </c:pt>
                <c:pt idx="967">
                  <c:v>17</c:v>
                </c:pt>
                <c:pt idx="968">
                  <c:v>1</c:v>
                </c:pt>
                <c:pt idx="969">
                  <c:v>2</c:v>
                </c:pt>
                <c:pt idx="970">
                  <c:v>3</c:v>
                </c:pt>
                <c:pt idx="971">
                  <c:v>4</c:v>
                </c:pt>
                <c:pt idx="972">
                  <c:v>5</c:v>
                </c:pt>
                <c:pt idx="973">
                  <c:v>6</c:v>
                </c:pt>
                <c:pt idx="974">
                  <c:v>7</c:v>
                </c:pt>
                <c:pt idx="975">
                  <c:v>8</c:v>
                </c:pt>
                <c:pt idx="976">
                  <c:v>9</c:v>
                </c:pt>
                <c:pt idx="977">
                  <c:v>10</c:v>
                </c:pt>
                <c:pt idx="978">
                  <c:v>11</c:v>
                </c:pt>
                <c:pt idx="979">
                  <c:v>1</c:v>
                </c:pt>
                <c:pt idx="980">
                  <c:v>2</c:v>
                </c:pt>
                <c:pt idx="981">
                  <c:v>3</c:v>
                </c:pt>
                <c:pt idx="982">
                  <c:v>1</c:v>
                </c:pt>
                <c:pt idx="983">
                  <c:v>1</c:v>
                </c:pt>
                <c:pt idx="984">
                  <c:v>1</c:v>
                </c:pt>
                <c:pt idx="985">
                  <c:v>2</c:v>
                </c:pt>
                <c:pt idx="986">
                  <c:v>3</c:v>
                </c:pt>
                <c:pt idx="987">
                  <c:v>4</c:v>
                </c:pt>
                <c:pt idx="988">
                  <c:v>5</c:v>
                </c:pt>
                <c:pt idx="989">
                  <c:v>6</c:v>
                </c:pt>
                <c:pt idx="990">
                  <c:v>1</c:v>
                </c:pt>
                <c:pt idx="991">
                  <c:v>2</c:v>
                </c:pt>
                <c:pt idx="992">
                  <c:v>3</c:v>
                </c:pt>
                <c:pt idx="993">
                  <c:v>2</c:v>
                </c:pt>
                <c:pt idx="994">
                  <c:v>3</c:v>
                </c:pt>
                <c:pt idx="995">
                  <c:v>4</c:v>
                </c:pt>
                <c:pt idx="996">
                  <c:v>5</c:v>
                </c:pt>
                <c:pt idx="997">
                  <c:v>6</c:v>
                </c:pt>
                <c:pt idx="998">
                  <c:v>7</c:v>
                </c:pt>
                <c:pt idx="999">
                  <c:v>8</c:v>
                </c:pt>
                <c:pt idx="1000">
                  <c:v>9</c:v>
                </c:pt>
                <c:pt idx="1001">
                  <c:v>10</c:v>
                </c:pt>
                <c:pt idx="1002">
                  <c:v>11</c:v>
                </c:pt>
                <c:pt idx="1003">
                  <c:v>1</c:v>
                </c:pt>
                <c:pt idx="1004">
                  <c:v>2</c:v>
                </c:pt>
                <c:pt idx="1005">
                  <c:v>3</c:v>
                </c:pt>
                <c:pt idx="1006">
                  <c:v>4</c:v>
                </c:pt>
                <c:pt idx="1007">
                  <c:v>2</c:v>
                </c:pt>
                <c:pt idx="1008">
                  <c:v>3</c:v>
                </c:pt>
                <c:pt idx="1009">
                  <c:v>4</c:v>
                </c:pt>
                <c:pt idx="1010">
                  <c:v>5</c:v>
                </c:pt>
                <c:pt idx="1011">
                  <c:v>6</c:v>
                </c:pt>
                <c:pt idx="1012">
                  <c:v>7</c:v>
                </c:pt>
                <c:pt idx="1013">
                  <c:v>2</c:v>
                </c:pt>
                <c:pt idx="1014">
                  <c:v>3</c:v>
                </c:pt>
                <c:pt idx="1015">
                  <c:v>4</c:v>
                </c:pt>
                <c:pt idx="1016">
                  <c:v>5</c:v>
                </c:pt>
                <c:pt idx="1017">
                  <c:v>6</c:v>
                </c:pt>
                <c:pt idx="1018">
                  <c:v>7</c:v>
                </c:pt>
                <c:pt idx="1019">
                  <c:v>1</c:v>
                </c:pt>
                <c:pt idx="1020">
                  <c:v>2</c:v>
                </c:pt>
                <c:pt idx="1021">
                  <c:v>3</c:v>
                </c:pt>
                <c:pt idx="1022">
                  <c:v>4</c:v>
                </c:pt>
                <c:pt idx="1023">
                  <c:v>5</c:v>
                </c:pt>
                <c:pt idx="1024">
                  <c:v>1</c:v>
                </c:pt>
                <c:pt idx="1025">
                  <c:v>2</c:v>
                </c:pt>
                <c:pt idx="1026">
                  <c:v>3</c:v>
                </c:pt>
                <c:pt idx="1027">
                  <c:v>2</c:v>
                </c:pt>
                <c:pt idx="1028">
                  <c:v>3</c:v>
                </c:pt>
                <c:pt idx="1029">
                  <c:v>4</c:v>
                </c:pt>
                <c:pt idx="1030">
                  <c:v>5</c:v>
                </c:pt>
                <c:pt idx="1031">
                  <c:v>6</c:v>
                </c:pt>
                <c:pt idx="1032">
                  <c:v>1</c:v>
                </c:pt>
                <c:pt idx="1033">
                  <c:v>2</c:v>
                </c:pt>
                <c:pt idx="1034">
                  <c:v>1</c:v>
                </c:pt>
                <c:pt idx="1035">
                  <c:v>2</c:v>
                </c:pt>
                <c:pt idx="1036">
                  <c:v>3</c:v>
                </c:pt>
                <c:pt idx="1037">
                  <c:v>4</c:v>
                </c:pt>
                <c:pt idx="1038">
                  <c:v>5</c:v>
                </c:pt>
                <c:pt idx="1039">
                  <c:v>7</c:v>
                </c:pt>
                <c:pt idx="1040">
                  <c:v>8</c:v>
                </c:pt>
                <c:pt idx="1041">
                  <c:v>9</c:v>
                </c:pt>
                <c:pt idx="1042">
                  <c:v>10</c:v>
                </c:pt>
                <c:pt idx="1043">
                  <c:v>11</c:v>
                </c:pt>
                <c:pt idx="1044">
                  <c:v>12</c:v>
                </c:pt>
                <c:pt idx="1045">
                  <c:v>13</c:v>
                </c:pt>
                <c:pt idx="1046">
                  <c:v>14</c:v>
                </c:pt>
                <c:pt idx="1047">
                  <c:v>15</c:v>
                </c:pt>
                <c:pt idx="1048">
                  <c:v>16</c:v>
                </c:pt>
                <c:pt idx="1049">
                  <c:v>1</c:v>
                </c:pt>
                <c:pt idx="1050">
                  <c:v>3</c:v>
                </c:pt>
                <c:pt idx="1051">
                  <c:v>4</c:v>
                </c:pt>
                <c:pt idx="1052">
                  <c:v>5</c:v>
                </c:pt>
                <c:pt idx="1053">
                  <c:v>6</c:v>
                </c:pt>
                <c:pt idx="1054">
                  <c:v>7</c:v>
                </c:pt>
                <c:pt idx="1055">
                  <c:v>8</c:v>
                </c:pt>
                <c:pt idx="1056">
                  <c:v>9</c:v>
                </c:pt>
                <c:pt idx="1057">
                  <c:v>10</c:v>
                </c:pt>
                <c:pt idx="1058">
                  <c:v>11</c:v>
                </c:pt>
                <c:pt idx="1059">
                  <c:v>8</c:v>
                </c:pt>
                <c:pt idx="1060">
                  <c:v>9</c:v>
                </c:pt>
                <c:pt idx="1061">
                  <c:v>10</c:v>
                </c:pt>
                <c:pt idx="1062">
                  <c:v>11</c:v>
                </c:pt>
                <c:pt idx="1063">
                  <c:v>12</c:v>
                </c:pt>
                <c:pt idx="1064">
                  <c:v>13</c:v>
                </c:pt>
                <c:pt idx="1065">
                  <c:v>14</c:v>
                </c:pt>
                <c:pt idx="1066">
                  <c:v>15</c:v>
                </c:pt>
                <c:pt idx="1067">
                  <c:v>16</c:v>
                </c:pt>
                <c:pt idx="1068">
                  <c:v>17</c:v>
                </c:pt>
                <c:pt idx="1069">
                  <c:v>1</c:v>
                </c:pt>
                <c:pt idx="1070">
                  <c:v>2</c:v>
                </c:pt>
                <c:pt idx="1071">
                  <c:v>3</c:v>
                </c:pt>
                <c:pt idx="1072">
                  <c:v>4</c:v>
                </c:pt>
                <c:pt idx="1073">
                  <c:v>5</c:v>
                </c:pt>
                <c:pt idx="1074">
                  <c:v>6</c:v>
                </c:pt>
                <c:pt idx="1075">
                  <c:v>7</c:v>
                </c:pt>
                <c:pt idx="1076">
                  <c:v>8</c:v>
                </c:pt>
                <c:pt idx="1077">
                  <c:v>10</c:v>
                </c:pt>
                <c:pt idx="1078">
                  <c:v>8</c:v>
                </c:pt>
                <c:pt idx="1079">
                  <c:v>9</c:v>
                </c:pt>
                <c:pt idx="1080">
                  <c:v>10</c:v>
                </c:pt>
                <c:pt idx="1081">
                  <c:v>11</c:v>
                </c:pt>
                <c:pt idx="1082">
                  <c:v>12</c:v>
                </c:pt>
                <c:pt idx="1083">
                  <c:v>13</c:v>
                </c:pt>
                <c:pt idx="1084">
                  <c:v>14</c:v>
                </c:pt>
                <c:pt idx="1085">
                  <c:v>15</c:v>
                </c:pt>
                <c:pt idx="1086">
                  <c:v>16</c:v>
                </c:pt>
                <c:pt idx="1087">
                  <c:v>17</c:v>
                </c:pt>
                <c:pt idx="1088">
                  <c:v>18</c:v>
                </c:pt>
                <c:pt idx="1089">
                  <c:v>20</c:v>
                </c:pt>
                <c:pt idx="1090">
                  <c:v>1</c:v>
                </c:pt>
                <c:pt idx="1091">
                  <c:v>1</c:v>
                </c:pt>
                <c:pt idx="1092">
                  <c:v>2</c:v>
                </c:pt>
                <c:pt idx="1093">
                  <c:v>3</c:v>
                </c:pt>
                <c:pt idx="1094">
                  <c:v>3</c:v>
                </c:pt>
                <c:pt idx="1095">
                  <c:v>4</c:v>
                </c:pt>
                <c:pt idx="1096">
                  <c:v>5</c:v>
                </c:pt>
                <c:pt idx="1097">
                  <c:v>6</c:v>
                </c:pt>
                <c:pt idx="1098">
                  <c:v>7</c:v>
                </c:pt>
                <c:pt idx="1099">
                  <c:v>8</c:v>
                </c:pt>
                <c:pt idx="1100">
                  <c:v>9</c:v>
                </c:pt>
                <c:pt idx="1101">
                  <c:v>10</c:v>
                </c:pt>
                <c:pt idx="1102">
                  <c:v>1</c:v>
                </c:pt>
                <c:pt idx="1103">
                  <c:v>2</c:v>
                </c:pt>
                <c:pt idx="1104">
                  <c:v>1</c:v>
                </c:pt>
                <c:pt idx="1105">
                  <c:v>2</c:v>
                </c:pt>
                <c:pt idx="1106">
                  <c:v>3</c:v>
                </c:pt>
                <c:pt idx="1107">
                  <c:v>4</c:v>
                </c:pt>
                <c:pt idx="1108">
                  <c:v>5</c:v>
                </c:pt>
                <c:pt idx="1109">
                  <c:v>6</c:v>
                </c:pt>
                <c:pt idx="1110">
                  <c:v>7</c:v>
                </c:pt>
                <c:pt idx="1111">
                  <c:v>10</c:v>
                </c:pt>
                <c:pt idx="1112">
                  <c:v>11</c:v>
                </c:pt>
                <c:pt idx="1113">
                  <c:v>12</c:v>
                </c:pt>
                <c:pt idx="1114">
                  <c:v>13</c:v>
                </c:pt>
                <c:pt idx="1115">
                  <c:v>14</c:v>
                </c:pt>
                <c:pt idx="1116">
                  <c:v>15</c:v>
                </c:pt>
                <c:pt idx="1117">
                  <c:v>16</c:v>
                </c:pt>
                <c:pt idx="1118">
                  <c:v>17</c:v>
                </c:pt>
                <c:pt idx="1119">
                  <c:v>18</c:v>
                </c:pt>
                <c:pt idx="1120">
                  <c:v>19</c:v>
                </c:pt>
                <c:pt idx="1121">
                  <c:v>20</c:v>
                </c:pt>
                <c:pt idx="1122">
                  <c:v>1</c:v>
                </c:pt>
                <c:pt idx="1123">
                  <c:v>2</c:v>
                </c:pt>
                <c:pt idx="1124">
                  <c:v>3</c:v>
                </c:pt>
                <c:pt idx="1125">
                  <c:v>4</c:v>
                </c:pt>
                <c:pt idx="1126">
                  <c:v>5</c:v>
                </c:pt>
                <c:pt idx="1127">
                  <c:v>6</c:v>
                </c:pt>
                <c:pt idx="1128">
                  <c:v>2</c:v>
                </c:pt>
                <c:pt idx="1129">
                  <c:v>3</c:v>
                </c:pt>
                <c:pt idx="1130">
                  <c:v>4</c:v>
                </c:pt>
                <c:pt idx="1131">
                  <c:v>5</c:v>
                </c:pt>
                <c:pt idx="1132">
                  <c:v>6</c:v>
                </c:pt>
                <c:pt idx="1133">
                  <c:v>7</c:v>
                </c:pt>
                <c:pt idx="1134">
                  <c:v>8</c:v>
                </c:pt>
                <c:pt idx="1135">
                  <c:v>1</c:v>
                </c:pt>
                <c:pt idx="1136">
                  <c:v>2</c:v>
                </c:pt>
                <c:pt idx="1137">
                  <c:v>3</c:v>
                </c:pt>
                <c:pt idx="1138">
                  <c:v>1</c:v>
                </c:pt>
                <c:pt idx="1139">
                  <c:v>2</c:v>
                </c:pt>
                <c:pt idx="1140">
                  <c:v>3</c:v>
                </c:pt>
                <c:pt idx="1141">
                  <c:v>6</c:v>
                </c:pt>
                <c:pt idx="1142">
                  <c:v>7</c:v>
                </c:pt>
                <c:pt idx="1143">
                  <c:v>8</c:v>
                </c:pt>
                <c:pt idx="1144">
                  <c:v>9</c:v>
                </c:pt>
                <c:pt idx="1145">
                  <c:v>10</c:v>
                </c:pt>
                <c:pt idx="1146">
                  <c:v>11</c:v>
                </c:pt>
                <c:pt idx="1147">
                  <c:v>12</c:v>
                </c:pt>
                <c:pt idx="1148">
                  <c:v>13</c:v>
                </c:pt>
                <c:pt idx="1149">
                  <c:v>14</c:v>
                </c:pt>
                <c:pt idx="1150">
                  <c:v>15</c:v>
                </c:pt>
                <c:pt idx="1151">
                  <c:v>19</c:v>
                </c:pt>
                <c:pt idx="1152">
                  <c:v>1</c:v>
                </c:pt>
                <c:pt idx="1153">
                  <c:v>2</c:v>
                </c:pt>
                <c:pt idx="1154">
                  <c:v>3</c:v>
                </c:pt>
                <c:pt idx="1155">
                  <c:v>4</c:v>
                </c:pt>
                <c:pt idx="1156">
                  <c:v>8</c:v>
                </c:pt>
                <c:pt idx="1157">
                  <c:v>9</c:v>
                </c:pt>
                <c:pt idx="1158">
                  <c:v>10</c:v>
                </c:pt>
                <c:pt idx="1159">
                  <c:v>11</c:v>
                </c:pt>
                <c:pt idx="1160">
                  <c:v>12</c:v>
                </c:pt>
                <c:pt idx="1161">
                  <c:v>13</c:v>
                </c:pt>
                <c:pt idx="1162">
                  <c:v>14</c:v>
                </c:pt>
                <c:pt idx="1163">
                  <c:v>15</c:v>
                </c:pt>
                <c:pt idx="1164">
                  <c:v>16</c:v>
                </c:pt>
                <c:pt idx="1165">
                  <c:v>2</c:v>
                </c:pt>
                <c:pt idx="1166">
                  <c:v>3</c:v>
                </c:pt>
                <c:pt idx="1167">
                  <c:v>4</c:v>
                </c:pt>
                <c:pt idx="1168">
                  <c:v>5</c:v>
                </c:pt>
                <c:pt idx="1169">
                  <c:v>6</c:v>
                </c:pt>
                <c:pt idx="1170">
                  <c:v>7</c:v>
                </c:pt>
                <c:pt idx="1171">
                  <c:v>8</c:v>
                </c:pt>
                <c:pt idx="1172">
                  <c:v>9</c:v>
                </c:pt>
                <c:pt idx="1173">
                  <c:v>10</c:v>
                </c:pt>
                <c:pt idx="1174">
                  <c:v>11</c:v>
                </c:pt>
                <c:pt idx="1175">
                  <c:v>12</c:v>
                </c:pt>
                <c:pt idx="1176">
                  <c:v>13</c:v>
                </c:pt>
                <c:pt idx="1177">
                  <c:v>2</c:v>
                </c:pt>
                <c:pt idx="1178">
                  <c:v>3</c:v>
                </c:pt>
                <c:pt idx="1179">
                  <c:v>4</c:v>
                </c:pt>
                <c:pt idx="1180">
                  <c:v>5</c:v>
                </c:pt>
                <c:pt idx="1181">
                  <c:v>6</c:v>
                </c:pt>
                <c:pt idx="1182">
                  <c:v>7</c:v>
                </c:pt>
                <c:pt idx="1183">
                  <c:v>8</c:v>
                </c:pt>
                <c:pt idx="1184">
                  <c:v>1</c:v>
                </c:pt>
                <c:pt idx="1185">
                  <c:v>2</c:v>
                </c:pt>
                <c:pt idx="1186">
                  <c:v>1</c:v>
                </c:pt>
                <c:pt idx="1187">
                  <c:v>1</c:v>
                </c:pt>
                <c:pt idx="1188">
                  <c:v>2</c:v>
                </c:pt>
                <c:pt idx="1189">
                  <c:v>1</c:v>
                </c:pt>
                <c:pt idx="1190">
                  <c:v>2</c:v>
                </c:pt>
                <c:pt idx="1191">
                  <c:v>3</c:v>
                </c:pt>
                <c:pt idx="1192">
                  <c:v>4</c:v>
                </c:pt>
                <c:pt idx="1193">
                  <c:v>5</c:v>
                </c:pt>
                <c:pt idx="1194">
                  <c:v>6</c:v>
                </c:pt>
                <c:pt idx="1195">
                  <c:v>7</c:v>
                </c:pt>
                <c:pt idx="1196">
                  <c:v>8</c:v>
                </c:pt>
                <c:pt idx="1197">
                  <c:v>10</c:v>
                </c:pt>
                <c:pt idx="1198">
                  <c:v>11</c:v>
                </c:pt>
                <c:pt idx="1199">
                  <c:v>13</c:v>
                </c:pt>
                <c:pt idx="1200">
                  <c:v>1</c:v>
                </c:pt>
                <c:pt idx="1201">
                  <c:v>2</c:v>
                </c:pt>
                <c:pt idx="1202">
                  <c:v>3</c:v>
                </c:pt>
                <c:pt idx="1203">
                  <c:v>1</c:v>
                </c:pt>
                <c:pt idx="1204">
                  <c:v>1</c:v>
                </c:pt>
                <c:pt idx="1205">
                  <c:v>2</c:v>
                </c:pt>
                <c:pt idx="1206">
                  <c:v>3</c:v>
                </c:pt>
                <c:pt idx="1207">
                  <c:v>4</c:v>
                </c:pt>
                <c:pt idx="1208">
                  <c:v>5</c:v>
                </c:pt>
                <c:pt idx="1209">
                  <c:v>6</c:v>
                </c:pt>
                <c:pt idx="1210">
                  <c:v>1</c:v>
                </c:pt>
                <c:pt idx="1211">
                  <c:v>2</c:v>
                </c:pt>
                <c:pt idx="1212">
                  <c:v>3</c:v>
                </c:pt>
                <c:pt idx="1213">
                  <c:v>1</c:v>
                </c:pt>
                <c:pt idx="1214">
                  <c:v>2</c:v>
                </c:pt>
                <c:pt idx="1215">
                  <c:v>3</c:v>
                </c:pt>
                <c:pt idx="1216">
                  <c:v>1</c:v>
                </c:pt>
                <c:pt idx="1217">
                  <c:v>2</c:v>
                </c:pt>
                <c:pt idx="1218">
                  <c:v>3</c:v>
                </c:pt>
                <c:pt idx="1219">
                  <c:v>4</c:v>
                </c:pt>
                <c:pt idx="1220">
                  <c:v>5</c:v>
                </c:pt>
                <c:pt idx="1221">
                  <c:v>6</c:v>
                </c:pt>
                <c:pt idx="1222">
                  <c:v>7</c:v>
                </c:pt>
                <c:pt idx="1223">
                  <c:v>18</c:v>
                </c:pt>
                <c:pt idx="1224">
                  <c:v>19</c:v>
                </c:pt>
                <c:pt idx="1225">
                  <c:v>20</c:v>
                </c:pt>
                <c:pt idx="1226">
                  <c:v>21</c:v>
                </c:pt>
                <c:pt idx="1227">
                  <c:v>22</c:v>
                </c:pt>
                <c:pt idx="1228">
                  <c:v>23</c:v>
                </c:pt>
                <c:pt idx="1229">
                  <c:v>24</c:v>
                </c:pt>
                <c:pt idx="1230">
                  <c:v>25</c:v>
                </c:pt>
                <c:pt idx="1231">
                  <c:v>26</c:v>
                </c:pt>
                <c:pt idx="1232">
                  <c:v>27</c:v>
                </c:pt>
                <c:pt idx="1233">
                  <c:v>28</c:v>
                </c:pt>
                <c:pt idx="1234">
                  <c:v>29</c:v>
                </c:pt>
                <c:pt idx="1235">
                  <c:v>10</c:v>
                </c:pt>
                <c:pt idx="1236">
                  <c:v>12</c:v>
                </c:pt>
                <c:pt idx="1237">
                  <c:v>13</c:v>
                </c:pt>
                <c:pt idx="1238">
                  <c:v>14</c:v>
                </c:pt>
                <c:pt idx="1239">
                  <c:v>15</c:v>
                </c:pt>
                <c:pt idx="1240">
                  <c:v>16</c:v>
                </c:pt>
                <c:pt idx="1241">
                  <c:v>17</c:v>
                </c:pt>
                <c:pt idx="1242">
                  <c:v>18</c:v>
                </c:pt>
                <c:pt idx="1243">
                  <c:v>19</c:v>
                </c:pt>
                <c:pt idx="1244">
                  <c:v>20</c:v>
                </c:pt>
                <c:pt idx="1245">
                  <c:v>21</c:v>
                </c:pt>
                <c:pt idx="1246">
                  <c:v>23</c:v>
                </c:pt>
                <c:pt idx="1247">
                  <c:v>3</c:v>
                </c:pt>
                <c:pt idx="1248">
                  <c:v>4</c:v>
                </c:pt>
                <c:pt idx="1249">
                  <c:v>5</c:v>
                </c:pt>
                <c:pt idx="1250">
                  <c:v>6</c:v>
                </c:pt>
                <c:pt idx="1251">
                  <c:v>7</c:v>
                </c:pt>
                <c:pt idx="1252">
                  <c:v>8</c:v>
                </c:pt>
                <c:pt idx="1253">
                  <c:v>9</c:v>
                </c:pt>
                <c:pt idx="1254">
                  <c:v>10</c:v>
                </c:pt>
                <c:pt idx="1255">
                  <c:v>11</c:v>
                </c:pt>
                <c:pt idx="1256">
                  <c:v>12</c:v>
                </c:pt>
                <c:pt idx="1257">
                  <c:v>13</c:v>
                </c:pt>
                <c:pt idx="1258">
                  <c:v>1</c:v>
                </c:pt>
                <c:pt idx="1259">
                  <c:v>2</c:v>
                </c:pt>
                <c:pt idx="1260">
                  <c:v>3</c:v>
                </c:pt>
                <c:pt idx="1261">
                  <c:v>4</c:v>
                </c:pt>
                <c:pt idx="1262">
                  <c:v>1</c:v>
                </c:pt>
                <c:pt idx="1263">
                  <c:v>2</c:v>
                </c:pt>
                <c:pt idx="1264">
                  <c:v>1</c:v>
                </c:pt>
                <c:pt idx="1265">
                  <c:v>2</c:v>
                </c:pt>
                <c:pt idx="1266">
                  <c:v>4</c:v>
                </c:pt>
                <c:pt idx="1267">
                  <c:v>5</c:v>
                </c:pt>
                <c:pt idx="1268">
                  <c:v>6</c:v>
                </c:pt>
                <c:pt idx="1269">
                  <c:v>7</c:v>
                </c:pt>
                <c:pt idx="1270">
                  <c:v>8</c:v>
                </c:pt>
                <c:pt idx="1271">
                  <c:v>9</c:v>
                </c:pt>
                <c:pt idx="1272">
                  <c:v>10</c:v>
                </c:pt>
                <c:pt idx="1273">
                  <c:v>11</c:v>
                </c:pt>
                <c:pt idx="1274">
                  <c:v>12</c:v>
                </c:pt>
                <c:pt idx="1275">
                  <c:v>13</c:v>
                </c:pt>
                <c:pt idx="1276">
                  <c:v>14</c:v>
                </c:pt>
                <c:pt idx="1277">
                  <c:v>4</c:v>
                </c:pt>
                <c:pt idx="1278">
                  <c:v>5</c:v>
                </c:pt>
                <c:pt idx="1279">
                  <c:v>6</c:v>
                </c:pt>
                <c:pt idx="1280">
                  <c:v>7</c:v>
                </c:pt>
                <c:pt idx="1281">
                  <c:v>8</c:v>
                </c:pt>
                <c:pt idx="1282">
                  <c:v>9</c:v>
                </c:pt>
                <c:pt idx="1283">
                  <c:v>10</c:v>
                </c:pt>
                <c:pt idx="1284">
                  <c:v>11</c:v>
                </c:pt>
                <c:pt idx="1285">
                  <c:v>12</c:v>
                </c:pt>
                <c:pt idx="1286">
                  <c:v>1</c:v>
                </c:pt>
                <c:pt idx="1287">
                  <c:v>1</c:v>
                </c:pt>
                <c:pt idx="1288">
                  <c:v>2</c:v>
                </c:pt>
                <c:pt idx="1289">
                  <c:v>3</c:v>
                </c:pt>
                <c:pt idx="1290">
                  <c:v>1</c:v>
                </c:pt>
                <c:pt idx="1291">
                  <c:v>2</c:v>
                </c:pt>
                <c:pt idx="1292">
                  <c:v>5</c:v>
                </c:pt>
                <c:pt idx="1293">
                  <c:v>6</c:v>
                </c:pt>
                <c:pt idx="1294">
                  <c:v>7</c:v>
                </c:pt>
                <c:pt idx="1295">
                  <c:v>8</c:v>
                </c:pt>
                <c:pt idx="1296">
                  <c:v>9</c:v>
                </c:pt>
                <c:pt idx="1297">
                  <c:v>10</c:v>
                </c:pt>
                <c:pt idx="1298">
                  <c:v>11</c:v>
                </c:pt>
                <c:pt idx="1299">
                  <c:v>12</c:v>
                </c:pt>
                <c:pt idx="1300">
                  <c:v>13</c:v>
                </c:pt>
                <c:pt idx="1301">
                  <c:v>14</c:v>
                </c:pt>
                <c:pt idx="1302">
                  <c:v>15</c:v>
                </c:pt>
                <c:pt idx="1303">
                  <c:v>1</c:v>
                </c:pt>
                <c:pt idx="1304">
                  <c:v>6</c:v>
                </c:pt>
                <c:pt idx="1305">
                  <c:v>7</c:v>
                </c:pt>
                <c:pt idx="1306">
                  <c:v>8</c:v>
                </c:pt>
                <c:pt idx="1307">
                  <c:v>9</c:v>
                </c:pt>
                <c:pt idx="1308">
                  <c:v>10</c:v>
                </c:pt>
                <c:pt idx="1309">
                  <c:v>11</c:v>
                </c:pt>
                <c:pt idx="1310">
                  <c:v>12</c:v>
                </c:pt>
                <c:pt idx="1311">
                  <c:v>13</c:v>
                </c:pt>
                <c:pt idx="1312">
                  <c:v>14</c:v>
                </c:pt>
                <c:pt idx="1313">
                  <c:v>15</c:v>
                </c:pt>
                <c:pt idx="1314">
                  <c:v>18</c:v>
                </c:pt>
                <c:pt idx="1315">
                  <c:v>19</c:v>
                </c:pt>
                <c:pt idx="1316">
                  <c:v>1</c:v>
                </c:pt>
                <c:pt idx="1317">
                  <c:v>2</c:v>
                </c:pt>
                <c:pt idx="1318">
                  <c:v>3</c:v>
                </c:pt>
                <c:pt idx="1319">
                  <c:v>4</c:v>
                </c:pt>
                <c:pt idx="1320">
                  <c:v>5</c:v>
                </c:pt>
                <c:pt idx="1321">
                  <c:v>6</c:v>
                </c:pt>
                <c:pt idx="1322">
                  <c:v>1</c:v>
                </c:pt>
                <c:pt idx="1323">
                  <c:v>2</c:v>
                </c:pt>
                <c:pt idx="1324">
                  <c:v>1</c:v>
                </c:pt>
                <c:pt idx="1325">
                  <c:v>2</c:v>
                </c:pt>
                <c:pt idx="1326">
                  <c:v>5</c:v>
                </c:pt>
                <c:pt idx="1327">
                  <c:v>6</c:v>
                </c:pt>
                <c:pt idx="1328">
                  <c:v>7</c:v>
                </c:pt>
                <c:pt idx="1329">
                  <c:v>8</c:v>
                </c:pt>
                <c:pt idx="1330">
                  <c:v>9</c:v>
                </c:pt>
                <c:pt idx="1331">
                  <c:v>10</c:v>
                </c:pt>
                <c:pt idx="1332">
                  <c:v>11</c:v>
                </c:pt>
                <c:pt idx="1333">
                  <c:v>12</c:v>
                </c:pt>
                <c:pt idx="1334">
                  <c:v>13</c:v>
                </c:pt>
                <c:pt idx="1335">
                  <c:v>1</c:v>
                </c:pt>
                <c:pt idx="1336">
                  <c:v>2</c:v>
                </c:pt>
                <c:pt idx="1337">
                  <c:v>5</c:v>
                </c:pt>
                <c:pt idx="1338">
                  <c:v>6</c:v>
                </c:pt>
                <c:pt idx="1339">
                  <c:v>7</c:v>
                </c:pt>
                <c:pt idx="1340">
                  <c:v>8</c:v>
                </c:pt>
                <c:pt idx="1341">
                  <c:v>9</c:v>
                </c:pt>
                <c:pt idx="1342">
                  <c:v>10</c:v>
                </c:pt>
                <c:pt idx="1343">
                  <c:v>11</c:v>
                </c:pt>
                <c:pt idx="1344">
                  <c:v>12</c:v>
                </c:pt>
                <c:pt idx="1345">
                  <c:v>1</c:v>
                </c:pt>
                <c:pt idx="1346">
                  <c:v>1</c:v>
                </c:pt>
                <c:pt idx="1347">
                  <c:v>2</c:v>
                </c:pt>
                <c:pt idx="1348">
                  <c:v>3</c:v>
                </c:pt>
                <c:pt idx="1349">
                  <c:v>4</c:v>
                </c:pt>
                <c:pt idx="1350">
                  <c:v>5</c:v>
                </c:pt>
                <c:pt idx="1351">
                  <c:v>2</c:v>
                </c:pt>
                <c:pt idx="1352">
                  <c:v>3</c:v>
                </c:pt>
                <c:pt idx="1353">
                  <c:v>4</c:v>
                </c:pt>
                <c:pt idx="1354">
                  <c:v>5</c:v>
                </c:pt>
                <c:pt idx="1355">
                  <c:v>6</c:v>
                </c:pt>
                <c:pt idx="1356">
                  <c:v>7</c:v>
                </c:pt>
                <c:pt idx="1357">
                  <c:v>8</c:v>
                </c:pt>
                <c:pt idx="1358">
                  <c:v>7</c:v>
                </c:pt>
                <c:pt idx="1359">
                  <c:v>8</c:v>
                </c:pt>
                <c:pt idx="1360">
                  <c:v>9</c:v>
                </c:pt>
                <c:pt idx="1361">
                  <c:v>10</c:v>
                </c:pt>
                <c:pt idx="1362">
                  <c:v>11</c:v>
                </c:pt>
                <c:pt idx="1363">
                  <c:v>12</c:v>
                </c:pt>
                <c:pt idx="1364">
                  <c:v>13</c:v>
                </c:pt>
                <c:pt idx="1365">
                  <c:v>14</c:v>
                </c:pt>
                <c:pt idx="1366">
                  <c:v>15</c:v>
                </c:pt>
                <c:pt idx="1367">
                  <c:v>16</c:v>
                </c:pt>
                <c:pt idx="1368">
                  <c:v>1</c:v>
                </c:pt>
                <c:pt idx="1369">
                  <c:v>2</c:v>
                </c:pt>
                <c:pt idx="1370">
                  <c:v>3</c:v>
                </c:pt>
                <c:pt idx="1371">
                  <c:v>1</c:v>
                </c:pt>
                <c:pt idx="1372">
                  <c:v>1</c:v>
                </c:pt>
                <c:pt idx="1373">
                  <c:v>2</c:v>
                </c:pt>
                <c:pt idx="1374">
                  <c:v>3</c:v>
                </c:pt>
                <c:pt idx="1375">
                  <c:v>4</c:v>
                </c:pt>
                <c:pt idx="1376">
                  <c:v>5</c:v>
                </c:pt>
                <c:pt idx="1377">
                  <c:v>6</c:v>
                </c:pt>
                <c:pt idx="1378">
                  <c:v>7</c:v>
                </c:pt>
                <c:pt idx="1379">
                  <c:v>1</c:v>
                </c:pt>
                <c:pt idx="1380">
                  <c:v>2</c:v>
                </c:pt>
                <c:pt idx="1381">
                  <c:v>3</c:v>
                </c:pt>
                <c:pt idx="1382">
                  <c:v>4</c:v>
                </c:pt>
                <c:pt idx="1383">
                  <c:v>5</c:v>
                </c:pt>
                <c:pt idx="1384">
                  <c:v>6</c:v>
                </c:pt>
                <c:pt idx="1385">
                  <c:v>7</c:v>
                </c:pt>
                <c:pt idx="1386">
                  <c:v>10</c:v>
                </c:pt>
                <c:pt idx="1387">
                  <c:v>11</c:v>
                </c:pt>
                <c:pt idx="1388">
                  <c:v>12</c:v>
                </c:pt>
                <c:pt idx="1389">
                  <c:v>13</c:v>
                </c:pt>
                <c:pt idx="1390">
                  <c:v>14</c:v>
                </c:pt>
                <c:pt idx="1391">
                  <c:v>15</c:v>
                </c:pt>
                <c:pt idx="1392">
                  <c:v>16</c:v>
                </c:pt>
                <c:pt idx="1393">
                  <c:v>17</c:v>
                </c:pt>
                <c:pt idx="1394">
                  <c:v>18</c:v>
                </c:pt>
                <c:pt idx="1395">
                  <c:v>19</c:v>
                </c:pt>
                <c:pt idx="1396">
                  <c:v>20</c:v>
                </c:pt>
                <c:pt idx="1397">
                  <c:v>21</c:v>
                </c:pt>
                <c:pt idx="1398">
                  <c:v>22</c:v>
                </c:pt>
                <c:pt idx="1399">
                  <c:v>24</c:v>
                </c:pt>
                <c:pt idx="1400">
                  <c:v>1</c:v>
                </c:pt>
                <c:pt idx="1401">
                  <c:v>2</c:v>
                </c:pt>
                <c:pt idx="1402">
                  <c:v>3</c:v>
                </c:pt>
                <c:pt idx="1403">
                  <c:v>4</c:v>
                </c:pt>
                <c:pt idx="1404">
                  <c:v>1</c:v>
                </c:pt>
                <c:pt idx="1405">
                  <c:v>1</c:v>
                </c:pt>
                <c:pt idx="1406">
                  <c:v>2</c:v>
                </c:pt>
                <c:pt idx="1407">
                  <c:v>3</c:v>
                </c:pt>
                <c:pt idx="1408">
                  <c:v>4</c:v>
                </c:pt>
                <c:pt idx="1409">
                  <c:v>5</c:v>
                </c:pt>
                <c:pt idx="1410">
                  <c:v>6</c:v>
                </c:pt>
                <c:pt idx="1411">
                  <c:v>7</c:v>
                </c:pt>
                <c:pt idx="1412">
                  <c:v>8</c:v>
                </c:pt>
                <c:pt idx="1413">
                  <c:v>1</c:v>
                </c:pt>
                <c:pt idx="1414">
                  <c:v>9</c:v>
                </c:pt>
                <c:pt idx="1415">
                  <c:v>10</c:v>
                </c:pt>
                <c:pt idx="1416">
                  <c:v>11</c:v>
                </c:pt>
                <c:pt idx="1417">
                  <c:v>12</c:v>
                </c:pt>
                <c:pt idx="1418">
                  <c:v>13</c:v>
                </c:pt>
                <c:pt idx="1419">
                  <c:v>14</c:v>
                </c:pt>
                <c:pt idx="1420">
                  <c:v>15</c:v>
                </c:pt>
                <c:pt idx="1421">
                  <c:v>16</c:v>
                </c:pt>
                <c:pt idx="1422">
                  <c:v>17</c:v>
                </c:pt>
                <c:pt idx="1423">
                  <c:v>18</c:v>
                </c:pt>
                <c:pt idx="1424">
                  <c:v>19</c:v>
                </c:pt>
                <c:pt idx="1425">
                  <c:v>20</c:v>
                </c:pt>
                <c:pt idx="1426">
                  <c:v>1</c:v>
                </c:pt>
                <c:pt idx="1427">
                  <c:v>2</c:v>
                </c:pt>
                <c:pt idx="1428">
                  <c:v>3</c:v>
                </c:pt>
                <c:pt idx="1429">
                  <c:v>4</c:v>
                </c:pt>
                <c:pt idx="1430">
                  <c:v>5</c:v>
                </c:pt>
                <c:pt idx="1431">
                  <c:v>6</c:v>
                </c:pt>
                <c:pt idx="1432">
                  <c:v>3</c:v>
                </c:pt>
                <c:pt idx="1433">
                  <c:v>4</c:v>
                </c:pt>
                <c:pt idx="1434">
                  <c:v>5</c:v>
                </c:pt>
                <c:pt idx="1435">
                  <c:v>6</c:v>
                </c:pt>
                <c:pt idx="1436">
                  <c:v>7</c:v>
                </c:pt>
                <c:pt idx="1437">
                  <c:v>11</c:v>
                </c:pt>
                <c:pt idx="1438">
                  <c:v>1</c:v>
                </c:pt>
                <c:pt idx="1439">
                  <c:v>5</c:v>
                </c:pt>
                <c:pt idx="1440">
                  <c:v>6</c:v>
                </c:pt>
                <c:pt idx="1441">
                  <c:v>7</c:v>
                </c:pt>
                <c:pt idx="1442">
                  <c:v>8</c:v>
                </c:pt>
                <c:pt idx="1443">
                  <c:v>9</c:v>
                </c:pt>
                <c:pt idx="1444">
                  <c:v>10</c:v>
                </c:pt>
                <c:pt idx="1445">
                  <c:v>11</c:v>
                </c:pt>
                <c:pt idx="1446">
                  <c:v>12</c:v>
                </c:pt>
                <c:pt idx="1447">
                  <c:v>13</c:v>
                </c:pt>
                <c:pt idx="1448">
                  <c:v>14</c:v>
                </c:pt>
                <c:pt idx="1449">
                  <c:v>15</c:v>
                </c:pt>
                <c:pt idx="1450">
                  <c:v>1</c:v>
                </c:pt>
                <c:pt idx="1451">
                  <c:v>2</c:v>
                </c:pt>
                <c:pt idx="1452">
                  <c:v>3</c:v>
                </c:pt>
                <c:pt idx="1453">
                  <c:v>4</c:v>
                </c:pt>
                <c:pt idx="1454">
                  <c:v>5</c:v>
                </c:pt>
                <c:pt idx="1455">
                  <c:v>6</c:v>
                </c:pt>
                <c:pt idx="1456">
                  <c:v>7</c:v>
                </c:pt>
                <c:pt idx="1457">
                  <c:v>2</c:v>
                </c:pt>
                <c:pt idx="1458">
                  <c:v>3</c:v>
                </c:pt>
                <c:pt idx="1459">
                  <c:v>4</c:v>
                </c:pt>
                <c:pt idx="1460">
                  <c:v>5</c:v>
                </c:pt>
                <c:pt idx="1461">
                  <c:v>6</c:v>
                </c:pt>
                <c:pt idx="1462">
                  <c:v>7</c:v>
                </c:pt>
                <c:pt idx="1463">
                  <c:v>8</c:v>
                </c:pt>
                <c:pt idx="1464">
                  <c:v>9</c:v>
                </c:pt>
                <c:pt idx="1465">
                  <c:v>11</c:v>
                </c:pt>
                <c:pt idx="1466">
                  <c:v>6</c:v>
                </c:pt>
                <c:pt idx="1467">
                  <c:v>7</c:v>
                </c:pt>
                <c:pt idx="1468">
                  <c:v>8</c:v>
                </c:pt>
                <c:pt idx="1469">
                  <c:v>9</c:v>
                </c:pt>
                <c:pt idx="1470">
                  <c:v>10</c:v>
                </c:pt>
                <c:pt idx="1471">
                  <c:v>11</c:v>
                </c:pt>
                <c:pt idx="1472">
                  <c:v>12</c:v>
                </c:pt>
                <c:pt idx="1473">
                  <c:v>13</c:v>
                </c:pt>
                <c:pt idx="1474">
                  <c:v>14</c:v>
                </c:pt>
                <c:pt idx="1475">
                  <c:v>15</c:v>
                </c:pt>
                <c:pt idx="1476">
                  <c:v>16</c:v>
                </c:pt>
                <c:pt idx="1477">
                  <c:v>17</c:v>
                </c:pt>
                <c:pt idx="1478">
                  <c:v>18</c:v>
                </c:pt>
                <c:pt idx="1479">
                  <c:v>21</c:v>
                </c:pt>
                <c:pt idx="1480">
                  <c:v>1</c:v>
                </c:pt>
                <c:pt idx="1481">
                  <c:v>2</c:v>
                </c:pt>
                <c:pt idx="1482">
                  <c:v>3</c:v>
                </c:pt>
                <c:pt idx="1483">
                  <c:v>4</c:v>
                </c:pt>
                <c:pt idx="1484">
                  <c:v>5</c:v>
                </c:pt>
                <c:pt idx="1485">
                  <c:v>6</c:v>
                </c:pt>
                <c:pt idx="1486">
                  <c:v>7</c:v>
                </c:pt>
                <c:pt idx="1487">
                  <c:v>1</c:v>
                </c:pt>
                <c:pt idx="1488">
                  <c:v>2</c:v>
                </c:pt>
                <c:pt idx="1489">
                  <c:v>3</c:v>
                </c:pt>
                <c:pt idx="1490">
                  <c:v>5</c:v>
                </c:pt>
                <c:pt idx="1491">
                  <c:v>6</c:v>
                </c:pt>
                <c:pt idx="1492">
                  <c:v>7</c:v>
                </c:pt>
                <c:pt idx="1493">
                  <c:v>8</c:v>
                </c:pt>
                <c:pt idx="1494">
                  <c:v>9</c:v>
                </c:pt>
                <c:pt idx="1495">
                  <c:v>10</c:v>
                </c:pt>
                <c:pt idx="1496">
                  <c:v>11</c:v>
                </c:pt>
                <c:pt idx="1497">
                  <c:v>12</c:v>
                </c:pt>
                <c:pt idx="1498">
                  <c:v>13</c:v>
                </c:pt>
                <c:pt idx="1499">
                  <c:v>14</c:v>
                </c:pt>
                <c:pt idx="1500">
                  <c:v>6</c:v>
                </c:pt>
                <c:pt idx="1501">
                  <c:v>7</c:v>
                </c:pt>
                <c:pt idx="1502">
                  <c:v>8</c:v>
                </c:pt>
                <c:pt idx="1503">
                  <c:v>9</c:v>
                </c:pt>
                <c:pt idx="1504">
                  <c:v>10</c:v>
                </c:pt>
                <c:pt idx="1505">
                  <c:v>11</c:v>
                </c:pt>
                <c:pt idx="1506">
                  <c:v>12</c:v>
                </c:pt>
                <c:pt idx="1507">
                  <c:v>13</c:v>
                </c:pt>
                <c:pt idx="1508">
                  <c:v>14</c:v>
                </c:pt>
                <c:pt idx="1509">
                  <c:v>7</c:v>
                </c:pt>
                <c:pt idx="1510">
                  <c:v>8</c:v>
                </c:pt>
                <c:pt idx="1511">
                  <c:v>9</c:v>
                </c:pt>
                <c:pt idx="1512">
                  <c:v>11</c:v>
                </c:pt>
                <c:pt idx="1513">
                  <c:v>12</c:v>
                </c:pt>
                <c:pt idx="1514">
                  <c:v>13</c:v>
                </c:pt>
                <c:pt idx="1515">
                  <c:v>14</c:v>
                </c:pt>
                <c:pt idx="1516">
                  <c:v>15</c:v>
                </c:pt>
                <c:pt idx="1517">
                  <c:v>16</c:v>
                </c:pt>
                <c:pt idx="1518">
                  <c:v>17</c:v>
                </c:pt>
                <c:pt idx="1519">
                  <c:v>18</c:v>
                </c:pt>
                <c:pt idx="1520">
                  <c:v>19</c:v>
                </c:pt>
                <c:pt idx="1521">
                  <c:v>2</c:v>
                </c:pt>
                <c:pt idx="1522">
                  <c:v>3</c:v>
                </c:pt>
                <c:pt idx="1523">
                  <c:v>4</c:v>
                </c:pt>
                <c:pt idx="1524">
                  <c:v>5</c:v>
                </c:pt>
                <c:pt idx="1525">
                  <c:v>6</c:v>
                </c:pt>
                <c:pt idx="1526">
                  <c:v>7</c:v>
                </c:pt>
                <c:pt idx="1527">
                  <c:v>8</c:v>
                </c:pt>
                <c:pt idx="1528">
                  <c:v>1</c:v>
                </c:pt>
                <c:pt idx="1529">
                  <c:v>3</c:v>
                </c:pt>
                <c:pt idx="1530">
                  <c:v>4</c:v>
                </c:pt>
                <c:pt idx="1531">
                  <c:v>5</c:v>
                </c:pt>
                <c:pt idx="1532">
                  <c:v>6</c:v>
                </c:pt>
                <c:pt idx="1533">
                  <c:v>7</c:v>
                </c:pt>
                <c:pt idx="1534">
                  <c:v>8</c:v>
                </c:pt>
                <c:pt idx="1535">
                  <c:v>9</c:v>
                </c:pt>
                <c:pt idx="1536">
                  <c:v>10</c:v>
                </c:pt>
                <c:pt idx="1537">
                  <c:v>11</c:v>
                </c:pt>
                <c:pt idx="1538">
                  <c:v>1</c:v>
                </c:pt>
                <c:pt idx="1539">
                  <c:v>2</c:v>
                </c:pt>
                <c:pt idx="1540">
                  <c:v>3</c:v>
                </c:pt>
                <c:pt idx="1541">
                  <c:v>7</c:v>
                </c:pt>
                <c:pt idx="1542">
                  <c:v>9</c:v>
                </c:pt>
                <c:pt idx="1543">
                  <c:v>10</c:v>
                </c:pt>
                <c:pt idx="1544">
                  <c:v>11</c:v>
                </c:pt>
                <c:pt idx="1545">
                  <c:v>12</c:v>
                </c:pt>
                <c:pt idx="1546">
                  <c:v>13</c:v>
                </c:pt>
                <c:pt idx="1547">
                  <c:v>14</c:v>
                </c:pt>
                <c:pt idx="1548">
                  <c:v>15</c:v>
                </c:pt>
                <c:pt idx="1549">
                  <c:v>16</c:v>
                </c:pt>
                <c:pt idx="1550">
                  <c:v>17</c:v>
                </c:pt>
                <c:pt idx="1551">
                  <c:v>18</c:v>
                </c:pt>
                <c:pt idx="1552">
                  <c:v>10</c:v>
                </c:pt>
                <c:pt idx="1553">
                  <c:v>11</c:v>
                </c:pt>
                <c:pt idx="1554">
                  <c:v>12</c:v>
                </c:pt>
                <c:pt idx="1555">
                  <c:v>13</c:v>
                </c:pt>
                <c:pt idx="1556">
                  <c:v>14</c:v>
                </c:pt>
                <c:pt idx="1557">
                  <c:v>15</c:v>
                </c:pt>
                <c:pt idx="1558">
                  <c:v>16</c:v>
                </c:pt>
                <c:pt idx="1559">
                  <c:v>17</c:v>
                </c:pt>
                <c:pt idx="1560">
                  <c:v>18</c:v>
                </c:pt>
                <c:pt idx="1561">
                  <c:v>19</c:v>
                </c:pt>
                <c:pt idx="1562">
                  <c:v>20</c:v>
                </c:pt>
                <c:pt idx="1563">
                  <c:v>21</c:v>
                </c:pt>
                <c:pt idx="1564">
                  <c:v>23</c:v>
                </c:pt>
                <c:pt idx="1565">
                  <c:v>6</c:v>
                </c:pt>
                <c:pt idx="1566">
                  <c:v>7</c:v>
                </c:pt>
                <c:pt idx="1567">
                  <c:v>8</c:v>
                </c:pt>
                <c:pt idx="1568">
                  <c:v>9</c:v>
                </c:pt>
                <c:pt idx="1569">
                  <c:v>10</c:v>
                </c:pt>
                <c:pt idx="1570">
                  <c:v>11</c:v>
                </c:pt>
                <c:pt idx="1571">
                  <c:v>12</c:v>
                </c:pt>
                <c:pt idx="1572">
                  <c:v>13</c:v>
                </c:pt>
                <c:pt idx="1573">
                  <c:v>14</c:v>
                </c:pt>
                <c:pt idx="1574">
                  <c:v>15</c:v>
                </c:pt>
                <c:pt idx="1575">
                  <c:v>16</c:v>
                </c:pt>
                <c:pt idx="1576">
                  <c:v>1</c:v>
                </c:pt>
                <c:pt idx="1577">
                  <c:v>1</c:v>
                </c:pt>
                <c:pt idx="1578">
                  <c:v>2</c:v>
                </c:pt>
                <c:pt idx="1579">
                  <c:v>3</c:v>
                </c:pt>
                <c:pt idx="1580">
                  <c:v>4</c:v>
                </c:pt>
                <c:pt idx="1581">
                  <c:v>4</c:v>
                </c:pt>
                <c:pt idx="1582">
                  <c:v>5</c:v>
                </c:pt>
                <c:pt idx="1583">
                  <c:v>6</c:v>
                </c:pt>
                <c:pt idx="1584">
                  <c:v>7</c:v>
                </c:pt>
                <c:pt idx="1585">
                  <c:v>8</c:v>
                </c:pt>
                <c:pt idx="1586">
                  <c:v>9</c:v>
                </c:pt>
                <c:pt idx="1587">
                  <c:v>10</c:v>
                </c:pt>
                <c:pt idx="1588">
                  <c:v>1</c:v>
                </c:pt>
                <c:pt idx="1589">
                  <c:v>2</c:v>
                </c:pt>
                <c:pt idx="1590">
                  <c:v>3</c:v>
                </c:pt>
                <c:pt idx="1591">
                  <c:v>4</c:v>
                </c:pt>
                <c:pt idx="1592">
                  <c:v>5</c:v>
                </c:pt>
                <c:pt idx="1593">
                  <c:v>6</c:v>
                </c:pt>
                <c:pt idx="1594">
                  <c:v>7</c:v>
                </c:pt>
                <c:pt idx="1595">
                  <c:v>8</c:v>
                </c:pt>
                <c:pt idx="1596">
                  <c:v>9</c:v>
                </c:pt>
                <c:pt idx="1597">
                  <c:v>7</c:v>
                </c:pt>
                <c:pt idx="1598">
                  <c:v>8</c:v>
                </c:pt>
                <c:pt idx="1599">
                  <c:v>9</c:v>
                </c:pt>
                <c:pt idx="1600">
                  <c:v>10</c:v>
                </c:pt>
                <c:pt idx="1601">
                  <c:v>11</c:v>
                </c:pt>
                <c:pt idx="1602">
                  <c:v>12</c:v>
                </c:pt>
                <c:pt idx="1603">
                  <c:v>13</c:v>
                </c:pt>
                <c:pt idx="1604">
                  <c:v>14</c:v>
                </c:pt>
                <c:pt idx="1605">
                  <c:v>1</c:v>
                </c:pt>
                <c:pt idx="1606">
                  <c:v>2</c:v>
                </c:pt>
                <c:pt idx="1607">
                  <c:v>3</c:v>
                </c:pt>
                <c:pt idx="1608">
                  <c:v>7</c:v>
                </c:pt>
                <c:pt idx="1609">
                  <c:v>8</c:v>
                </c:pt>
                <c:pt idx="1610">
                  <c:v>9</c:v>
                </c:pt>
                <c:pt idx="1611">
                  <c:v>10</c:v>
                </c:pt>
                <c:pt idx="1612">
                  <c:v>11</c:v>
                </c:pt>
                <c:pt idx="1613">
                  <c:v>12</c:v>
                </c:pt>
                <c:pt idx="1614">
                  <c:v>13</c:v>
                </c:pt>
                <c:pt idx="1615">
                  <c:v>14</c:v>
                </c:pt>
                <c:pt idx="1616">
                  <c:v>15</c:v>
                </c:pt>
                <c:pt idx="1617">
                  <c:v>5</c:v>
                </c:pt>
                <c:pt idx="1618">
                  <c:v>6</c:v>
                </c:pt>
                <c:pt idx="1619">
                  <c:v>7</c:v>
                </c:pt>
                <c:pt idx="1620">
                  <c:v>8</c:v>
                </c:pt>
                <c:pt idx="1621">
                  <c:v>9</c:v>
                </c:pt>
                <c:pt idx="1622">
                  <c:v>10</c:v>
                </c:pt>
                <c:pt idx="1623">
                  <c:v>11</c:v>
                </c:pt>
                <c:pt idx="1624">
                  <c:v>12</c:v>
                </c:pt>
                <c:pt idx="1625">
                  <c:v>13</c:v>
                </c:pt>
                <c:pt idx="1626">
                  <c:v>15</c:v>
                </c:pt>
                <c:pt idx="1627">
                  <c:v>5</c:v>
                </c:pt>
                <c:pt idx="1628">
                  <c:v>6</c:v>
                </c:pt>
                <c:pt idx="1629">
                  <c:v>7</c:v>
                </c:pt>
                <c:pt idx="1630">
                  <c:v>8</c:v>
                </c:pt>
                <c:pt idx="1631">
                  <c:v>9</c:v>
                </c:pt>
                <c:pt idx="1632">
                  <c:v>10</c:v>
                </c:pt>
                <c:pt idx="1633">
                  <c:v>11</c:v>
                </c:pt>
                <c:pt idx="1634">
                  <c:v>12</c:v>
                </c:pt>
                <c:pt idx="1635">
                  <c:v>13</c:v>
                </c:pt>
                <c:pt idx="1636">
                  <c:v>17</c:v>
                </c:pt>
                <c:pt idx="1637">
                  <c:v>18</c:v>
                </c:pt>
                <c:pt idx="1638">
                  <c:v>19</c:v>
                </c:pt>
                <c:pt idx="1639">
                  <c:v>20</c:v>
                </c:pt>
                <c:pt idx="1640">
                  <c:v>21</c:v>
                </c:pt>
                <c:pt idx="1641">
                  <c:v>22</c:v>
                </c:pt>
                <c:pt idx="1642">
                  <c:v>23</c:v>
                </c:pt>
                <c:pt idx="1643">
                  <c:v>24</c:v>
                </c:pt>
                <c:pt idx="1644">
                  <c:v>25</c:v>
                </c:pt>
                <c:pt idx="1645">
                  <c:v>26</c:v>
                </c:pt>
                <c:pt idx="1646">
                  <c:v>27</c:v>
                </c:pt>
                <c:pt idx="1647">
                  <c:v>28</c:v>
                </c:pt>
                <c:pt idx="1648">
                  <c:v>29</c:v>
                </c:pt>
                <c:pt idx="1649">
                  <c:v>30</c:v>
                </c:pt>
                <c:pt idx="1650">
                  <c:v>13</c:v>
                </c:pt>
                <c:pt idx="1651">
                  <c:v>14</c:v>
                </c:pt>
                <c:pt idx="1652">
                  <c:v>15</c:v>
                </c:pt>
                <c:pt idx="1653">
                  <c:v>16</c:v>
                </c:pt>
                <c:pt idx="1654">
                  <c:v>17</c:v>
                </c:pt>
                <c:pt idx="1655">
                  <c:v>18</c:v>
                </c:pt>
                <c:pt idx="1656">
                  <c:v>19</c:v>
                </c:pt>
                <c:pt idx="1657">
                  <c:v>20</c:v>
                </c:pt>
                <c:pt idx="1658">
                  <c:v>21</c:v>
                </c:pt>
                <c:pt idx="1659">
                  <c:v>22</c:v>
                </c:pt>
                <c:pt idx="1660">
                  <c:v>23</c:v>
                </c:pt>
                <c:pt idx="1661">
                  <c:v>24</c:v>
                </c:pt>
                <c:pt idx="1662">
                  <c:v>25</c:v>
                </c:pt>
                <c:pt idx="1663">
                  <c:v>26</c:v>
                </c:pt>
                <c:pt idx="1664">
                  <c:v>1</c:v>
                </c:pt>
                <c:pt idx="1665">
                  <c:v>2</c:v>
                </c:pt>
                <c:pt idx="1666">
                  <c:v>3</c:v>
                </c:pt>
                <c:pt idx="1667">
                  <c:v>4</c:v>
                </c:pt>
                <c:pt idx="1668">
                  <c:v>2</c:v>
                </c:pt>
                <c:pt idx="1669">
                  <c:v>3</c:v>
                </c:pt>
                <c:pt idx="1670">
                  <c:v>4</c:v>
                </c:pt>
                <c:pt idx="1671">
                  <c:v>5</c:v>
                </c:pt>
                <c:pt idx="1672">
                  <c:v>6</c:v>
                </c:pt>
                <c:pt idx="1673">
                  <c:v>7</c:v>
                </c:pt>
                <c:pt idx="1674">
                  <c:v>8</c:v>
                </c:pt>
                <c:pt idx="1675">
                  <c:v>9</c:v>
                </c:pt>
                <c:pt idx="1676">
                  <c:v>10</c:v>
                </c:pt>
                <c:pt idx="1677">
                  <c:v>1</c:v>
                </c:pt>
                <c:pt idx="1678">
                  <c:v>1</c:v>
                </c:pt>
                <c:pt idx="1679">
                  <c:v>2</c:v>
                </c:pt>
                <c:pt idx="1680">
                  <c:v>3</c:v>
                </c:pt>
                <c:pt idx="1681">
                  <c:v>4</c:v>
                </c:pt>
                <c:pt idx="1682">
                  <c:v>5</c:v>
                </c:pt>
                <c:pt idx="1683">
                  <c:v>6</c:v>
                </c:pt>
                <c:pt idx="1684">
                  <c:v>11</c:v>
                </c:pt>
                <c:pt idx="1685">
                  <c:v>12</c:v>
                </c:pt>
                <c:pt idx="1686">
                  <c:v>13</c:v>
                </c:pt>
                <c:pt idx="1687">
                  <c:v>14</c:v>
                </c:pt>
                <c:pt idx="1688">
                  <c:v>15</c:v>
                </c:pt>
                <c:pt idx="1689">
                  <c:v>16</c:v>
                </c:pt>
                <c:pt idx="1690">
                  <c:v>17</c:v>
                </c:pt>
                <c:pt idx="1691">
                  <c:v>18</c:v>
                </c:pt>
                <c:pt idx="1692">
                  <c:v>19</c:v>
                </c:pt>
                <c:pt idx="1693">
                  <c:v>20</c:v>
                </c:pt>
                <c:pt idx="1694">
                  <c:v>21</c:v>
                </c:pt>
                <c:pt idx="1695">
                  <c:v>22</c:v>
                </c:pt>
                <c:pt idx="1696">
                  <c:v>18</c:v>
                </c:pt>
                <c:pt idx="1697">
                  <c:v>19</c:v>
                </c:pt>
                <c:pt idx="1698">
                  <c:v>20</c:v>
                </c:pt>
                <c:pt idx="1699">
                  <c:v>21</c:v>
                </c:pt>
                <c:pt idx="1700">
                  <c:v>22</c:v>
                </c:pt>
                <c:pt idx="1701">
                  <c:v>23</c:v>
                </c:pt>
                <c:pt idx="1702">
                  <c:v>24</c:v>
                </c:pt>
                <c:pt idx="1703">
                  <c:v>25</c:v>
                </c:pt>
                <c:pt idx="1704">
                  <c:v>26</c:v>
                </c:pt>
                <c:pt idx="1705">
                  <c:v>27</c:v>
                </c:pt>
                <c:pt idx="1706">
                  <c:v>28</c:v>
                </c:pt>
                <c:pt idx="1707">
                  <c:v>29</c:v>
                </c:pt>
                <c:pt idx="1708">
                  <c:v>30</c:v>
                </c:pt>
                <c:pt idx="1709">
                  <c:v>31</c:v>
                </c:pt>
                <c:pt idx="1710">
                  <c:v>32</c:v>
                </c:pt>
                <c:pt idx="1711">
                  <c:v>34</c:v>
                </c:pt>
                <c:pt idx="1712">
                  <c:v>1</c:v>
                </c:pt>
                <c:pt idx="1713">
                  <c:v>2</c:v>
                </c:pt>
                <c:pt idx="1714">
                  <c:v>18</c:v>
                </c:pt>
                <c:pt idx="1715">
                  <c:v>19</c:v>
                </c:pt>
                <c:pt idx="1716">
                  <c:v>20</c:v>
                </c:pt>
                <c:pt idx="1717">
                  <c:v>21</c:v>
                </c:pt>
                <c:pt idx="1718">
                  <c:v>22</c:v>
                </c:pt>
                <c:pt idx="1719">
                  <c:v>23</c:v>
                </c:pt>
                <c:pt idx="1720">
                  <c:v>24</c:v>
                </c:pt>
                <c:pt idx="1721">
                  <c:v>25</c:v>
                </c:pt>
                <c:pt idx="1722">
                  <c:v>26</c:v>
                </c:pt>
                <c:pt idx="1723">
                  <c:v>27</c:v>
                </c:pt>
                <c:pt idx="1724">
                  <c:v>28</c:v>
                </c:pt>
                <c:pt idx="1725">
                  <c:v>30</c:v>
                </c:pt>
                <c:pt idx="1726">
                  <c:v>31</c:v>
                </c:pt>
                <c:pt idx="1727">
                  <c:v>32</c:v>
                </c:pt>
                <c:pt idx="1728">
                  <c:v>33</c:v>
                </c:pt>
                <c:pt idx="1729">
                  <c:v>3</c:v>
                </c:pt>
                <c:pt idx="1730">
                  <c:v>4</c:v>
                </c:pt>
                <c:pt idx="1731">
                  <c:v>5</c:v>
                </c:pt>
                <c:pt idx="1732">
                  <c:v>6</c:v>
                </c:pt>
                <c:pt idx="1733">
                  <c:v>7</c:v>
                </c:pt>
                <c:pt idx="1734">
                  <c:v>8</c:v>
                </c:pt>
                <c:pt idx="1735">
                  <c:v>9</c:v>
                </c:pt>
                <c:pt idx="1736">
                  <c:v>10</c:v>
                </c:pt>
                <c:pt idx="1737">
                  <c:v>1</c:v>
                </c:pt>
                <c:pt idx="1738">
                  <c:v>2</c:v>
                </c:pt>
                <c:pt idx="1739">
                  <c:v>3</c:v>
                </c:pt>
                <c:pt idx="1740">
                  <c:v>4</c:v>
                </c:pt>
                <c:pt idx="1741">
                  <c:v>5</c:v>
                </c:pt>
                <c:pt idx="1742">
                  <c:v>6</c:v>
                </c:pt>
                <c:pt idx="1743">
                  <c:v>7</c:v>
                </c:pt>
                <c:pt idx="1744">
                  <c:v>8</c:v>
                </c:pt>
                <c:pt idx="1745">
                  <c:v>1</c:v>
                </c:pt>
                <c:pt idx="1746">
                  <c:v>2</c:v>
                </c:pt>
                <c:pt idx="1747">
                  <c:v>3</c:v>
                </c:pt>
                <c:pt idx="1748">
                  <c:v>4</c:v>
                </c:pt>
                <c:pt idx="1749">
                  <c:v>5</c:v>
                </c:pt>
                <c:pt idx="1750">
                  <c:v>6</c:v>
                </c:pt>
                <c:pt idx="1751">
                  <c:v>7</c:v>
                </c:pt>
                <c:pt idx="1752">
                  <c:v>8</c:v>
                </c:pt>
                <c:pt idx="1753">
                  <c:v>9</c:v>
                </c:pt>
                <c:pt idx="1754">
                  <c:v>6</c:v>
                </c:pt>
                <c:pt idx="1755">
                  <c:v>7</c:v>
                </c:pt>
                <c:pt idx="1756">
                  <c:v>8</c:v>
                </c:pt>
                <c:pt idx="1757">
                  <c:v>9</c:v>
                </c:pt>
                <c:pt idx="1758">
                  <c:v>10</c:v>
                </c:pt>
                <c:pt idx="1759">
                  <c:v>11</c:v>
                </c:pt>
                <c:pt idx="1760">
                  <c:v>12</c:v>
                </c:pt>
                <c:pt idx="1761">
                  <c:v>13</c:v>
                </c:pt>
                <c:pt idx="1762">
                  <c:v>14</c:v>
                </c:pt>
                <c:pt idx="1763">
                  <c:v>15</c:v>
                </c:pt>
                <c:pt idx="1764">
                  <c:v>16</c:v>
                </c:pt>
                <c:pt idx="1765">
                  <c:v>1</c:v>
                </c:pt>
                <c:pt idx="1766">
                  <c:v>1</c:v>
                </c:pt>
                <c:pt idx="1767">
                  <c:v>1</c:v>
                </c:pt>
                <c:pt idx="1768">
                  <c:v>2</c:v>
                </c:pt>
                <c:pt idx="1769">
                  <c:v>3</c:v>
                </c:pt>
                <c:pt idx="1770">
                  <c:v>1</c:v>
                </c:pt>
                <c:pt idx="1771">
                  <c:v>2</c:v>
                </c:pt>
                <c:pt idx="1772">
                  <c:v>3</c:v>
                </c:pt>
                <c:pt idx="1773">
                  <c:v>1</c:v>
                </c:pt>
                <c:pt idx="1774">
                  <c:v>2</c:v>
                </c:pt>
                <c:pt idx="1775">
                  <c:v>3</c:v>
                </c:pt>
                <c:pt idx="1776">
                  <c:v>4</c:v>
                </c:pt>
                <c:pt idx="1777">
                  <c:v>5</c:v>
                </c:pt>
                <c:pt idx="1778">
                  <c:v>6</c:v>
                </c:pt>
                <c:pt idx="1779">
                  <c:v>7</c:v>
                </c:pt>
                <c:pt idx="1780">
                  <c:v>8</c:v>
                </c:pt>
                <c:pt idx="1781">
                  <c:v>4</c:v>
                </c:pt>
                <c:pt idx="1782">
                  <c:v>5</c:v>
                </c:pt>
                <c:pt idx="1783">
                  <c:v>6</c:v>
                </c:pt>
                <c:pt idx="1784">
                  <c:v>7</c:v>
                </c:pt>
                <c:pt idx="1785">
                  <c:v>8</c:v>
                </c:pt>
                <c:pt idx="1786">
                  <c:v>9</c:v>
                </c:pt>
                <c:pt idx="1787">
                  <c:v>10</c:v>
                </c:pt>
                <c:pt idx="1788">
                  <c:v>4</c:v>
                </c:pt>
                <c:pt idx="1789">
                  <c:v>5</c:v>
                </c:pt>
                <c:pt idx="1790">
                  <c:v>6</c:v>
                </c:pt>
                <c:pt idx="1791">
                  <c:v>7</c:v>
                </c:pt>
                <c:pt idx="1792">
                  <c:v>8</c:v>
                </c:pt>
                <c:pt idx="1793">
                  <c:v>9</c:v>
                </c:pt>
                <c:pt idx="1794">
                  <c:v>1</c:v>
                </c:pt>
                <c:pt idx="1795">
                  <c:v>1</c:v>
                </c:pt>
                <c:pt idx="1796">
                  <c:v>2</c:v>
                </c:pt>
                <c:pt idx="1797">
                  <c:v>3</c:v>
                </c:pt>
                <c:pt idx="1798">
                  <c:v>4</c:v>
                </c:pt>
                <c:pt idx="1799">
                  <c:v>5</c:v>
                </c:pt>
                <c:pt idx="1800">
                  <c:v>1</c:v>
                </c:pt>
                <c:pt idx="1801">
                  <c:v>2</c:v>
                </c:pt>
                <c:pt idx="1802">
                  <c:v>3</c:v>
                </c:pt>
                <c:pt idx="1803">
                  <c:v>4</c:v>
                </c:pt>
                <c:pt idx="1804">
                  <c:v>5</c:v>
                </c:pt>
                <c:pt idx="1805">
                  <c:v>6</c:v>
                </c:pt>
                <c:pt idx="1806">
                  <c:v>1</c:v>
                </c:pt>
                <c:pt idx="1807">
                  <c:v>2</c:v>
                </c:pt>
                <c:pt idx="1808">
                  <c:v>3</c:v>
                </c:pt>
                <c:pt idx="1809">
                  <c:v>4</c:v>
                </c:pt>
                <c:pt idx="1810">
                  <c:v>5</c:v>
                </c:pt>
                <c:pt idx="1811">
                  <c:v>6</c:v>
                </c:pt>
                <c:pt idx="1812">
                  <c:v>7</c:v>
                </c:pt>
                <c:pt idx="1813">
                  <c:v>8</c:v>
                </c:pt>
                <c:pt idx="1814">
                  <c:v>9</c:v>
                </c:pt>
                <c:pt idx="1815">
                  <c:v>1</c:v>
                </c:pt>
                <c:pt idx="1816">
                  <c:v>2</c:v>
                </c:pt>
                <c:pt idx="1817">
                  <c:v>3</c:v>
                </c:pt>
                <c:pt idx="1818">
                  <c:v>4</c:v>
                </c:pt>
                <c:pt idx="1819">
                  <c:v>5</c:v>
                </c:pt>
                <c:pt idx="1820">
                  <c:v>6</c:v>
                </c:pt>
                <c:pt idx="1821">
                  <c:v>1</c:v>
                </c:pt>
                <c:pt idx="1822">
                  <c:v>2</c:v>
                </c:pt>
                <c:pt idx="1823">
                  <c:v>3</c:v>
                </c:pt>
                <c:pt idx="1824">
                  <c:v>4</c:v>
                </c:pt>
                <c:pt idx="1825">
                  <c:v>5</c:v>
                </c:pt>
                <c:pt idx="1826">
                  <c:v>2</c:v>
                </c:pt>
                <c:pt idx="1827">
                  <c:v>3</c:v>
                </c:pt>
                <c:pt idx="1828">
                  <c:v>4</c:v>
                </c:pt>
                <c:pt idx="1829">
                  <c:v>5</c:v>
                </c:pt>
                <c:pt idx="1830">
                  <c:v>6</c:v>
                </c:pt>
                <c:pt idx="1831">
                  <c:v>7</c:v>
                </c:pt>
                <c:pt idx="1832">
                  <c:v>1</c:v>
                </c:pt>
                <c:pt idx="1833">
                  <c:v>2</c:v>
                </c:pt>
                <c:pt idx="1834">
                  <c:v>3</c:v>
                </c:pt>
                <c:pt idx="1835">
                  <c:v>4</c:v>
                </c:pt>
                <c:pt idx="1836">
                  <c:v>5</c:v>
                </c:pt>
                <c:pt idx="1837">
                  <c:v>6</c:v>
                </c:pt>
                <c:pt idx="1838">
                  <c:v>7</c:v>
                </c:pt>
                <c:pt idx="1839">
                  <c:v>8</c:v>
                </c:pt>
                <c:pt idx="1840">
                  <c:v>1</c:v>
                </c:pt>
                <c:pt idx="1841">
                  <c:v>2</c:v>
                </c:pt>
                <c:pt idx="1842">
                  <c:v>3</c:v>
                </c:pt>
                <c:pt idx="1843">
                  <c:v>4</c:v>
                </c:pt>
                <c:pt idx="1844">
                  <c:v>5</c:v>
                </c:pt>
                <c:pt idx="1845">
                  <c:v>6</c:v>
                </c:pt>
                <c:pt idx="1846">
                  <c:v>7</c:v>
                </c:pt>
                <c:pt idx="1847">
                  <c:v>1</c:v>
                </c:pt>
                <c:pt idx="1848">
                  <c:v>2</c:v>
                </c:pt>
                <c:pt idx="1849">
                  <c:v>3</c:v>
                </c:pt>
                <c:pt idx="1850">
                  <c:v>1</c:v>
                </c:pt>
                <c:pt idx="1851">
                  <c:v>2</c:v>
                </c:pt>
                <c:pt idx="1852">
                  <c:v>3</c:v>
                </c:pt>
                <c:pt idx="1853">
                  <c:v>1</c:v>
                </c:pt>
                <c:pt idx="1854">
                  <c:v>2</c:v>
                </c:pt>
                <c:pt idx="1855">
                  <c:v>3</c:v>
                </c:pt>
                <c:pt idx="1856">
                  <c:v>1</c:v>
                </c:pt>
                <c:pt idx="1857">
                  <c:v>2</c:v>
                </c:pt>
                <c:pt idx="1858">
                  <c:v>3</c:v>
                </c:pt>
                <c:pt idx="1859">
                  <c:v>4</c:v>
                </c:pt>
                <c:pt idx="1860">
                  <c:v>5</c:v>
                </c:pt>
                <c:pt idx="1861">
                  <c:v>1</c:v>
                </c:pt>
                <c:pt idx="1862">
                  <c:v>1</c:v>
                </c:pt>
                <c:pt idx="1863">
                  <c:v>2</c:v>
                </c:pt>
                <c:pt idx="1864">
                  <c:v>3</c:v>
                </c:pt>
                <c:pt idx="1865">
                  <c:v>2</c:v>
                </c:pt>
                <c:pt idx="1866">
                  <c:v>3</c:v>
                </c:pt>
                <c:pt idx="1867">
                  <c:v>4</c:v>
                </c:pt>
                <c:pt idx="1868">
                  <c:v>5</c:v>
                </c:pt>
                <c:pt idx="1869">
                  <c:v>6</c:v>
                </c:pt>
                <c:pt idx="1870">
                  <c:v>7</c:v>
                </c:pt>
                <c:pt idx="1871">
                  <c:v>8</c:v>
                </c:pt>
                <c:pt idx="1872">
                  <c:v>9</c:v>
                </c:pt>
                <c:pt idx="1873">
                  <c:v>10</c:v>
                </c:pt>
                <c:pt idx="1874">
                  <c:v>11</c:v>
                </c:pt>
                <c:pt idx="1875">
                  <c:v>3</c:v>
                </c:pt>
                <c:pt idx="1876">
                  <c:v>4</c:v>
                </c:pt>
                <c:pt idx="1877">
                  <c:v>5</c:v>
                </c:pt>
                <c:pt idx="1878">
                  <c:v>6</c:v>
                </c:pt>
                <c:pt idx="1879">
                  <c:v>7</c:v>
                </c:pt>
                <c:pt idx="1880">
                  <c:v>8</c:v>
                </c:pt>
                <c:pt idx="1881">
                  <c:v>9</c:v>
                </c:pt>
                <c:pt idx="1882">
                  <c:v>10</c:v>
                </c:pt>
                <c:pt idx="1883">
                  <c:v>1</c:v>
                </c:pt>
                <c:pt idx="1884">
                  <c:v>2</c:v>
                </c:pt>
                <c:pt idx="1885">
                  <c:v>5</c:v>
                </c:pt>
                <c:pt idx="1886">
                  <c:v>7</c:v>
                </c:pt>
                <c:pt idx="1887">
                  <c:v>8</c:v>
                </c:pt>
                <c:pt idx="1888">
                  <c:v>9</c:v>
                </c:pt>
                <c:pt idx="1889">
                  <c:v>10</c:v>
                </c:pt>
                <c:pt idx="1890">
                  <c:v>11</c:v>
                </c:pt>
                <c:pt idx="1891">
                  <c:v>12</c:v>
                </c:pt>
                <c:pt idx="1892">
                  <c:v>13</c:v>
                </c:pt>
                <c:pt idx="1893">
                  <c:v>14</c:v>
                </c:pt>
                <c:pt idx="1894">
                  <c:v>15</c:v>
                </c:pt>
                <c:pt idx="1895">
                  <c:v>18</c:v>
                </c:pt>
                <c:pt idx="1896">
                  <c:v>1</c:v>
                </c:pt>
                <c:pt idx="1897">
                  <c:v>2</c:v>
                </c:pt>
                <c:pt idx="1898">
                  <c:v>3</c:v>
                </c:pt>
                <c:pt idx="1899">
                  <c:v>4</c:v>
                </c:pt>
                <c:pt idx="1900">
                  <c:v>5</c:v>
                </c:pt>
                <c:pt idx="1901">
                  <c:v>6</c:v>
                </c:pt>
                <c:pt idx="1902">
                  <c:v>7</c:v>
                </c:pt>
                <c:pt idx="1903">
                  <c:v>8</c:v>
                </c:pt>
                <c:pt idx="1904">
                  <c:v>9</c:v>
                </c:pt>
                <c:pt idx="1905">
                  <c:v>4</c:v>
                </c:pt>
                <c:pt idx="1906">
                  <c:v>5</c:v>
                </c:pt>
                <c:pt idx="1907">
                  <c:v>6</c:v>
                </c:pt>
                <c:pt idx="1908">
                  <c:v>7</c:v>
                </c:pt>
                <c:pt idx="1909">
                  <c:v>8</c:v>
                </c:pt>
                <c:pt idx="1910">
                  <c:v>9</c:v>
                </c:pt>
                <c:pt idx="1911">
                  <c:v>10</c:v>
                </c:pt>
                <c:pt idx="1912">
                  <c:v>11</c:v>
                </c:pt>
                <c:pt idx="1913">
                  <c:v>3</c:v>
                </c:pt>
                <c:pt idx="1914">
                  <c:v>4</c:v>
                </c:pt>
                <c:pt idx="1915">
                  <c:v>5</c:v>
                </c:pt>
                <c:pt idx="1916">
                  <c:v>6</c:v>
                </c:pt>
                <c:pt idx="1917">
                  <c:v>7</c:v>
                </c:pt>
                <c:pt idx="1918">
                  <c:v>9</c:v>
                </c:pt>
                <c:pt idx="1919">
                  <c:v>1</c:v>
                </c:pt>
                <c:pt idx="1920">
                  <c:v>2</c:v>
                </c:pt>
                <c:pt idx="1921">
                  <c:v>3</c:v>
                </c:pt>
                <c:pt idx="1922">
                  <c:v>4</c:v>
                </c:pt>
                <c:pt idx="1923">
                  <c:v>5</c:v>
                </c:pt>
                <c:pt idx="1924">
                  <c:v>6</c:v>
                </c:pt>
                <c:pt idx="1925">
                  <c:v>1</c:v>
                </c:pt>
                <c:pt idx="1926">
                  <c:v>1</c:v>
                </c:pt>
                <c:pt idx="1927">
                  <c:v>2</c:v>
                </c:pt>
                <c:pt idx="1928">
                  <c:v>1</c:v>
                </c:pt>
                <c:pt idx="1929">
                  <c:v>2</c:v>
                </c:pt>
                <c:pt idx="1930">
                  <c:v>3</c:v>
                </c:pt>
                <c:pt idx="1931">
                  <c:v>4</c:v>
                </c:pt>
                <c:pt idx="1932">
                  <c:v>5</c:v>
                </c:pt>
                <c:pt idx="1933">
                  <c:v>6</c:v>
                </c:pt>
                <c:pt idx="1934">
                  <c:v>7</c:v>
                </c:pt>
                <c:pt idx="1935">
                  <c:v>8</c:v>
                </c:pt>
                <c:pt idx="1936">
                  <c:v>9</c:v>
                </c:pt>
                <c:pt idx="1937">
                  <c:v>10</c:v>
                </c:pt>
                <c:pt idx="1938">
                  <c:v>11</c:v>
                </c:pt>
                <c:pt idx="1939">
                  <c:v>12</c:v>
                </c:pt>
                <c:pt idx="1940">
                  <c:v>13</c:v>
                </c:pt>
                <c:pt idx="1941">
                  <c:v>2</c:v>
                </c:pt>
                <c:pt idx="1942">
                  <c:v>2</c:v>
                </c:pt>
                <c:pt idx="1943">
                  <c:v>3</c:v>
                </c:pt>
                <c:pt idx="1944">
                  <c:v>4</c:v>
                </c:pt>
                <c:pt idx="1945">
                  <c:v>5</c:v>
                </c:pt>
                <c:pt idx="1946">
                  <c:v>6</c:v>
                </c:pt>
                <c:pt idx="1947">
                  <c:v>7</c:v>
                </c:pt>
                <c:pt idx="1948">
                  <c:v>8</c:v>
                </c:pt>
                <c:pt idx="1949">
                  <c:v>11</c:v>
                </c:pt>
                <c:pt idx="1950">
                  <c:v>12</c:v>
                </c:pt>
                <c:pt idx="1951">
                  <c:v>13</c:v>
                </c:pt>
                <c:pt idx="1952">
                  <c:v>14</c:v>
                </c:pt>
                <c:pt idx="1953">
                  <c:v>15</c:v>
                </c:pt>
                <c:pt idx="1954">
                  <c:v>16</c:v>
                </c:pt>
                <c:pt idx="1955">
                  <c:v>17</c:v>
                </c:pt>
                <c:pt idx="1956">
                  <c:v>18</c:v>
                </c:pt>
                <c:pt idx="1957">
                  <c:v>19</c:v>
                </c:pt>
                <c:pt idx="1958">
                  <c:v>20</c:v>
                </c:pt>
                <c:pt idx="1959">
                  <c:v>21</c:v>
                </c:pt>
                <c:pt idx="1960">
                  <c:v>23</c:v>
                </c:pt>
                <c:pt idx="1961">
                  <c:v>25</c:v>
                </c:pt>
                <c:pt idx="1962">
                  <c:v>1</c:v>
                </c:pt>
                <c:pt idx="1963">
                  <c:v>1</c:v>
                </c:pt>
                <c:pt idx="1964">
                  <c:v>1</c:v>
                </c:pt>
                <c:pt idx="1965">
                  <c:v>1</c:v>
                </c:pt>
                <c:pt idx="1966">
                  <c:v>1</c:v>
                </c:pt>
                <c:pt idx="1967">
                  <c:v>2</c:v>
                </c:pt>
                <c:pt idx="1968">
                  <c:v>3</c:v>
                </c:pt>
                <c:pt idx="1969">
                  <c:v>4</c:v>
                </c:pt>
                <c:pt idx="1970">
                  <c:v>5</c:v>
                </c:pt>
                <c:pt idx="1971">
                  <c:v>6</c:v>
                </c:pt>
                <c:pt idx="1972">
                  <c:v>7</c:v>
                </c:pt>
                <c:pt idx="1973">
                  <c:v>8</c:v>
                </c:pt>
                <c:pt idx="1974">
                  <c:v>1</c:v>
                </c:pt>
                <c:pt idx="1975">
                  <c:v>2</c:v>
                </c:pt>
                <c:pt idx="1976">
                  <c:v>1</c:v>
                </c:pt>
                <c:pt idx="1977">
                  <c:v>7</c:v>
                </c:pt>
                <c:pt idx="1978">
                  <c:v>8</c:v>
                </c:pt>
                <c:pt idx="1979">
                  <c:v>9</c:v>
                </c:pt>
                <c:pt idx="1980">
                  <c:v>10</c:v>
                </c:pt>
                <c:pt idx="1981">
                  <c:v>11</c:v>
                </c:pt>
                <c:pt idx="1982">
                  <c:v>12</c:v>
                </c:pt>
                <c:pt idx="1983">
                  <c:v>13</c:v>
                </c:pt>
                <c:pt idx="1984">
                  <c:v>14</c:v>
                </c:pt>
                <c:pt idx="1985">
                  <c:v>15</c:v>
                </c:pt>
                <c:pt idx="1986">
                  <c:v>16</c:v>
                </c:pt>
                <c:pt idx="1987">
                  <c:v>17</c:v>
                </c:pt>
                <c:pt idx="1988">
                  <c:v>18</c:v>
                </c:pt>
                <c:pt idx="1989">
                  <c:v>19</c:v>
                </c:pt>
                <c:pt idx="1990">
                  <c:v>21</c:v>
                </c:pt>
                <c:pt idx="1991">
                  <c:v>8</c:v>
                </c:pt>
                <c:pt idx="1992">
                  <c:v>9</c:v>
                </c:pt>
                <c:pt idx="1993">
                  <c:v>10</c:v>
                </c:pt>
                <c:pt idx="1994">
                  <c:v>11</c:v>
                </c:pt>
                <c:pt idx="1995">
                  <c:v>12</c:v>
                </c:pt>
                <c:pt idx="1996">
                  <c:v>13</c:v>
                </c:pt>
                <c:pt idx="1997">
                  <c:v>14</c:v>
                </c:pt>
                <c:pt idx="1998">
                  <c:v>15</c:v>
                </c:pt>
                <c:pt idx="1999">
                  <c:v>16</c:v>
                </c:pt>
                <c:pt idx="2000">
                  <c:v>17</c:v>
                </c:pt>
                <c:pt idx="2001">
                  <c:v>18</c:v>
                </c:pt>
                <c:pt idx="2002">
                  <c:v>19</c:v>
                </c:pt>
                <c:pt idx="2003">
                  <c:v>1</c:v>
                </c:pt>
                <c:pt idx="2004">
                  <c:v>2</c:v>
                </c:pt>
                <c:pt idx="2005">
                  <c:v>3</c:v>
                </c:pt>
                <c:pt idx="2006">
                  <c:v>4</c:v>
                </c:pt>
                <c:pt idx="2007">
                  <c:v>5</c:v>
                </c:pt>
                <c:pt idx="2008">
                  <c:v>6</c:v>
                </c:pt>
                <c:pt idx="2009">
                  <c:v>1</c:v>
                </c:pt>
                <c:pt idx="2010">
                  <c:v>2</c:v>
                </c:pt>
                <c:pt idx="2011">
                  <c:v>1</c:v>
                </c:pt>
                <c:pt idx="2012">
                  <c:v>1</c:v>
                </c:pt>
                <c:pt idx="2013">
                  <c:v>2</c:v>
                </c:pt>
                <c:pt idx="2014">
                  <c:v>3</c:v>
                </c:pt>
                <c:pt idx="2015">
                  <c:v>4</c:v>
                </c:pt>
                <c:pt idx="2016">
                  <c:v>5</c:v>
                </c:pt>
                <c:pt idx="2017">
                  <c:v>1</c:v>
                </c:pt>
                <c:pt idx="2018">
                  <c:v>3</c:v>
                </c:pt>
                <c:pt idx="2019">
                  <c:v>4</c:v>
                </c:pt>
                <c:pt idx="2020">
                  <c:v>5</c:v>
                </c:pt>
                <c:pt idx="2021">
                  <c:v>6</c:v>
                </c:pt>
                <c:pt idx="2022">
                  <c:v>7</c:v>
                </c:pt>
                <c:pt idx="2023">
                  <c:v>8</c:v>
                </c:pt>
                <c:pt idx="2024">
                  <c:v>9</c:v>
                </c:pt>
                <c:pt idx="2025">
                  <c:v>1</c:v>
                </c:pt>
                <c:pt idx="2026">
                  <c:v>2</c:v>
                </c:pt>
                <c:pt idx="2027">
                  <c:v>3</c:v>
                </c:pt>
                <c:pt idx="2028">
                  <c:v>4</c:v>
                </c:pt>
                <c:pt idx="2029">
                  <c:v>5</c:v>
                </c:pt>
                <c:pt idx="2030">
                  <c:v>6</c:v>
                </c:pt>
                <c:pt idx="2031">
                  <c:v>7</c:v>
                </c:pt>
                <c:pt idx="2032">
                  <c:v>5</c:v>
                </c:pt>
                <c:pt idx="2033">
                  <c:v>6</c:v>
                </c:pt>
                <c:pt idx="2034">
                  <c:v>7</c:v>
                </c:pt>
                <c:pt idx="2035">
                  <c:v>8</c:v>
                </c:pt>
                <c:pt idx="2036">
                  <c:v>9</c:v>
                </c:pt>
                <c:pt idx="2037">
                  <c:v>10</c:v>
                </c:pt>
                <c:pt idx="2038">
                  <c:v>1</c:v>
                </c:pt>
                <c:pt idx="2039">
                  <c:v>8</c:v>
                </c:pt>
                <c:pt idx="2040">
                  <c:v>9</c:v>
                </c:pt>
                <c:pt idx="2041">
                  <c:v>10</c:v>
                </c:pt>
                <c:pt idx="2042">
                  <c:v>12</c:v>
                </c:pt>
                <c:pt idx="2043">
                  <c:v>13</c:v>
                </c:pt>
                <c:pt idx="2044">
                  <c:v>14</c:v>
                </c:pt>
                <c:pt idx="2045">
                  <c:v>15</c:v>
                </c:pt>
                <c:pt idx="2046">
                  <c:v>16</c:v>
                </c:pt>
                <c:pt idx="2047">
                  <c:v>17</c:v>
                </c:pt>
                <c:pt idx="2048">
                  <c:v>18</c:v>
                </c:pt>
                <c:pt idx="2049">
                  <c:v>20</c:v>
                </c:pt>
                <c:pt idx="2050">
                  <c:v>1</c:v>
                </c:pt>
                <c:pt idx="2051">
                  <c:v>2</c:v>
                </c:pt>
                <c:pt idx="2052">
                  <c:v>3</c:v>
                </c:pt>
                <c:pt idx="2053">
                  <c:v>1</c:v>
                </c:pt>
                <c:pt idx="2054">
                  <c:v>4</c:v>
                </c:pt>
                <c:pt idx="2055">
                  <c:v>5</c:v>
                </c:pt>
                <c:pt idx="2056">
                  <c:v>6</c:v>
                </c:pt>
                <c:pt idx="2057">
                  <c:v>7</c:v>
                </c:pt>
                <c:pt idx="2058">
                  <c:v>8</c:v>
                </c:pt>
                <c:pt idx="2059">
                  <c:v>9</c:v>
                </c:pt>
                <c:pt idx="2060">
                  <c:v>10</c:v>
                </c:pt>
                <c:pt idx="2061">
                  <c:v>11</c:v>
                </c:pt>
                <c:pt idx="2062">
                  <c:v>12</c:v>
                </c:pt>
                <c:pt idx="2063">
                  <c:v>4</c:v>
                </c:pt>
                <c:pt idx="2064">
                  <c:v>5</c:v>
                </c:pt>
                <c:pt idx="2065">
                  <c:v>6</c:v>
                </c:pt>
                <c:pt idx="2066">
                  <c:v>7</c:v>
                </c:pt>
                <c:pt idx="2067">
                  <c:v>8</c:v>
                </c:pt>
                <c:pt idx="2068">
                  <c:v>9</c:v>
                </c:pt>
                <c:pt idx="2069">
                  <c:v>10</c:v>
                </c:pt>
                <c:pt idx="2070">
                  <c:v>11</c:v>
                </c:pt>
                <c:pt idx="2071">
                  <c:v>12</c:v>
                </c:pt>
                <c:pt idx="2072">
                  <c:v>13</c:v>
                </c:pt>
                <c:pt idx="2073">
                  <c:v>14</c:v>
                </c:pt>
                <c:pt idx="2074">
                  <c:v>15</c:v>
                </c:pt>
                <c:pt idx="2075">
                  <c:v>16</c:v>
                </c:pt>
                <c:pt idx="2076">
                  <c:v>18</c:v>
                </c:pt>
                <c:pt idx="2077">
                  <c:v>14</c:v>
                </c:pt>
                <c:pt idx="2078">
                  <c:v>15</c:v>
                </c:pt>
                <c:pt idx="2079">
                  <c:v>16</c:v>
                </c:pt>
                <c:pt idx="2080">
                  <c:v>17</c:v>
                </c:pt>
                <c:pt idx="2081">
                  <c:v>18</c:v>
                </c:pt>
                <c:pt idx="2082">
                  <c:v>19</c:v>
                </c:pt>
                <c:pt idx="2083">
                  <c:v>20</c:v>
                </c:pt>
                <c:pt idx="2084">
                  <c:v>21</c:v>
                </c:pt>
                <c:pt idx="2085">
                  <c:v>22</c:v>
                </c:pt>
                <c:pt idx="2086">
                  <c:v>23</c:v>
                </c:pt>
                <c:pt idx="2087">
                  <c:v>25</c:v>
                </c:pt>
                <c:pt idx="2088">
                  <c:v>3</c:v>
                </c:pt>
                <c:pt idx="2089">
                  <c:v>4</c:v>
                </c:pt>
                <c:pt idx="2090">
                  <c:v>5</c:v>
                </c:pt>
                <c:pt idx="2091">
                  <c:v>6</c:v>
                </c:pt>
                <c:pt idx="2092">
                  <c:v>7</c:v>
                </c:pt>
                <c:pt idx="2093">
                  <c:v>8</c:v>
                </c:pt>
                <c:pt idx="2094">
                  <c:v>9</c:v>
                </c:pt>
                <c:pt idx="2095">
                  <c:v>6</c:v>
                </c:pt>
                <c:pt idx="2096">
                  <c:v>7</c:v>
                </c:pt>
                <c:pt idx="2097">
                  <c:v>8</c:v>
                </c:pt>
                <c:pt idx="2098">
                  <c:v>9</c:v>
                </c:pt>
                <c:pt idx="2099">
                  <c:v>10</c:v>
                </c:pt>
                <c:pt idx="2100">
                  <c:v>11</c:v>
                </c:pt>
                <c:pt idx="2101">
                  <c:v>12</c:v>
                </c:pt>
                <c:pt idx="2102">
                  <c:v>13</c:v>
                </c:pt>
                <c:pt idx="2103">
                  <c:v>15</c:v>
                </c:pt>
                <c:pt idx="2104">
                  <c:v>16</c:v>
                </c:pt>
                <c:pt idx="2105">
                  <c:v>17</c:v>
                </c:pt>
                <c:pt idx="2106">
                  <c:v>4</c:v>
                </c:pt>
                <c:pt idx="2107">
                  <c:v>5</c:v>
                </c:pt>
                <c:pt idx="2108">
                  <c:v>6</c:v>
                </c:pt>
                <c:pt idx="2109">
                  <c:v>7</c:v>
                </c:pt>
                <c:pt idx="2110">
                  <c:v>8</c:v>
                </c:pt>
                <c:pt idx="2111">
                  <c:v>9</c:v>
                </c:pt>
                <c:pt idx="2112">
                  <c:v>10</c:v>
                </c:pt>
                <c:pt idx="2113">
                  <c:v>3</c:v>
                </c:pt>
                <c:pt idx="2114">
                  <c:v>4</c:v>
                </c:pt>
                <c:pt idx="2115">
                  <c:v>5</c:v>
                </c:pt>
                <c:pt idx="2116">
                  <c:v>6</c:v>
                </c:pt>
                <c:pt idx="2117">
                  <c:v>7</c:v>
                </c:pt>
                <c:pt idx="2118">
                  <c:v>8</c:v>
                </c:pt>
                <c:pt idx="2119">
                  <c:v>9</c:v>
                </c:pt>
                <c:pt idx="2120">
                  <c:v>10</c:v>
                </c:pt>
                <c:pt idx="2121">
                  <c:v>11</c:v>
                </c:pt>
                <c:pt idx="2122">
                  <c:v>12</c:v>
                </c:pt>
                <c:pt idx="2123">
                  <c:v>15</c:v>
                </c:pt>
                <c:pt idx="2124">
                  <c:v>1</c:v>
                </c:pt>
                <c:pt idx="2125">
                  <c:v>2</c:v>
                </c:pt>
                <c:pt idx="2126">
                  <c:v>3</c:v>
                </c:pt>
                <c:pt idx="2127">
                  <c:v>4</c:v>
                </c:pt>
                <c:pt idx="2128">
                  <c:v>5</c:v>
                </c:pt>
                <c:pt idx="2129">
                  <c:v>6</c:v>
                </c:pt>
                <c:pt idx="2130">
                  <c:v>7</c:v>
                </c:pt>
                <c:pt idx="2131">
                  <c:v>8</c:v>
                </c:pt>
                <c:pt idx="2132">
                  <c:v>1</c:v>
                </c:pt>
                <c:pt idx="2133">
                  <c:v>2</c:v>
                </c:pt>
                <c:pt idx="2134">
                  <c:v>3</c:v>
                </c:pt>
                <c:pt idx="2135">
                  <c:v>4</c:v>
                </c:pt>
                <c:pt idx="2136">
                  <c:v>5</c:v>
                </c:pt>
                <c:pt idx="2137">
                  <c:v>1</c:v>
                </c:pt>
                <c:pt idx="2138">
                  <c:v>2</c:v>
                </c:pt>
                <c:pt idx="2139">
                  <c:v>3</c:v>
                </c:pt>
                <c:pt idx="2140">
                  <c:v>5</c:v>
                </c:pt>
                <c:pt idx="2141">
                  <c:v>5</c:v>
                </c:pt>
                <c:pt idx="2142">
                  <c:v>6</c:v>
                </c:pt>
                <c:pt idx="2143">
                  <c:v>7</c:v>
                </c:pt>
                <c:pt idx="2144">
                  <c:v>8</c:v>
                </c:pt>
                <c:pt idx="2145">
                  <c:v>9</c:v>
                </c:pt>
                <c:pt idx="2146">
                  <c:v>10</c:v>
                </c:pt>
                <c:pt idx="2147">
                  <c:v>11</c:v>
                </c:pt>
                <c:pt idx="2148">
                  <c:v>12</c:v>
                </c:pt>
                <c:pt idx="2149">
                  <c:v>13</c:v>
                </c:pt>
                <c:pt idx="2150">
                  <c:v>2</c:v>
                </c:pt>
                <c:pt idx="2151">
                  <c:v>3</c:v>
                </c:pt>
                <c:pt idx="2152">
                  <c:v>4</c:v>
                </c:pt>
                <c:pt idx="2153">
                  <c:v>5</c:v>
                </c:pt>
                <c:pt idx="2154">
                  <c:v>6</c:v>
                </c:pt>
                <c:pt idx="2155">
                  <c:v>7</c:v>
                </c:pt>
                <c:pt idx="2156">
                  <c:v>8</c:v>
                </c:pt>
                <c:pt idx="2157">
                  <c:v>9</c:v>
                </c:pt>
                <c:pt idx="2158">
                  <c:v>11</c:v>
                </c:pt>
                <c:pt idx="2159">
                  <c:v>12</c:v>
                </c:pt>
                <c:pt idx="2160">
                  <c:v>13</c:v>
                </c:pt>
                <c:pt idx="2161">
                  <c:v>14</c:v>
                </c:pt>
                <c:pt idx="2162">
                  <c:v>15</c:v>
                </c:pt>
                <c:pt idx="2163">
                  <c:v>16</c:v>
                </c:pt>
                <c:pt idx="2164">
                  <c:v>17</c:v>
                </c:pt>
                <c:pt idx="2165">
                  <c:v>18</c:v>
                </c:pt>
                <c:pt idx="2166">
                  <c:v>19</c:v>
                </c:pt>
                <c:pt idx="2167">
                  <c:v>20</c:v>
                </c:pt>
                <c:pt idx="2168">
                  <c:v>21</c:v>
                </c:pt>
                <c:pt idx="2169">
                  <c:v>22</c:v>
                </c:pt>
                <c:pt idx="2170">
                  <c:v>3</c:v>
                </c:pt>
                <c:pt idx="2171">
                  <c:v>4</c:v>
                </c:pt>
                <c:pt idx="2172">
                  <c:v>5</c:v>
                </c:pt>
                <c:pt idx="2173">
                  <c:v>6</c:v>
                </c:pt>
                <c:pt idx="2174">
                  <c:v>7</c:v>
                </c:pt>
                <c:pt idx="2175">
                  <c:v>8</c:v>
                </c:pt>
                <c:pt idx="2176">
                  <c:v>9</c:v>
                </c:pt>
                <c:pt idx="2177">
                  <c:v>1</c:v>
                </c:pt>
                <c:pt idx="2178">
                  <c:v>2</c:v>
                </c:pt>
                <c:pt idx="2179">
                  <c:v>3</c:v>
                </c:pt>
                <c:pt idx="2180">
                  <c:v>4</c:v>
                </c:pt>
                <c:pt idx="2181">
                  <c:v>5</c:v>
                </c:pt>
                <c:pt idx="2182">
                  <c:v>6</c:v>
                </c:pt>
                <c:pt idx="2183">
                  <c:v>7</c:v>
                </c:pt>
                <c:pt idx="2184">
                  <c:v>8</c:v>
                </c:pt>
                <c:pt idx="2185">
                  <c:v>9</c:v>
                </c:pt>
                <c:pt idx="2186">
                  <c:v>10</c:v>
                </c:pt>
                <c:pt idx="2187">
                  <c:v>1</c:v>
                </c:pt>
                <c:pt idx="2188">
                  <c:v>2</c:v>
                </c:pt>
                <c:pt idx="2189">
                  <c:v>3</c:v>
                </c:pt>
                <c:pt idx="2190">
                  <c:v>4</c:v>
                </c:pt>
                <c:pt idx="2191">
                  <c:v>5</c:v>
                </c:pt>
                <c:pt idx="2192">
                  <c:v>5</c:v>
                </c:pt>
                <c:pt idx="2193">
                  <c:v>6</c:v>
                </c:pt>
                <c:pt idx="2194">
                  <c:v>7</c:v>
                </c:pt>
                <c:pt idx="2195">
                  <c:v>8</c:v>
                </c:pt>
                <c:pt idx="2196">
                  <c:v>9</c:v>
                </c:pt>
                <c:pt idx="2197">
                  <c:v>10</c:v>
                </c:pt>
                <c:pt idx="2198">
                  <c:v>11</c:v>
                </c:pt>
                <c:pt idx="2199">
                  <c:v>12</c:v>
                </c:pt>
                <c:pt idx="2200">
                  <c:v>13</c:v>
                </c:pt>
                <c:pt idx="2201">
                  <c:v>3</c:v>
                </c:pt>
                <c:pt idx="2202">
                  <c:v>4</c:v>
                </c:pt>
                <c:pt idx="2203">
                  <c:v>5</c:v>
                </c:pt>
                <c:pt idx="2204">
                  <c:v>6</c:v>
                </c:pt>
                <c:pt idx="2205">
                  <c:v>7</c:v>
                </c:pt>
                <c:pt idx="2206">
                  <c:v>8</c:v>
                </c:pt>
                <c:pt idx="2207">
                  <c:v>9</c:v>
                </c:pt>
                <c:pt idx="2208">
                  <c:v>10</c:v>
                </c:pt>
                <c:pt idx="2209">
                  <c:v>11</c:v>
                </c:pt>
                <c:pt idx="2210">
                  <c:v>12</c:v>
                </c:pt>
                <c:pt idx="2211">
                  <c:v>13</c:v>
                </c:pt>
                <c:pt idx="2212">
                  <c:v>6</c:v>
                </c:pt>
                <c:pt idx="2213">
                  <c:v>7</c:v>
                </c:pt>
                <c:pt idx="2214">
                  <c:v>8</c:v>
                </c:pt>
                <c:pt idx="2215">
                  <c:v>9</c:v>
                </c:pt>
                <c:pt idx="2216">
                  <c:v>10</c:v>
                </c:pt>
                <c:pt idx="2217">
                  <c:v>11</c:v>
                </c:pt>
                <c:pt idx="2218">
                  <c:v>12</c:v>
                </c:pt>
                <c:pt idx="2219">
                  <c:v>13</c:v>
                </c:pt>
                <c:pt idx="2220">
                  <c:v>14</c:v>
                </c:pt>
                <c:pt idx="2221">
                  <c:v>15</c:v>
                </c:pt>
                <c:pt idx="2222">
                  <c:v>16</c:v>
                </c:pt>
                <c:pt idx="2223">
                  <c:v>17</c:v>
                </c:pt>
                <c:pt idx="2224">
                  <c:v>20</c:v>
                </c:pt>
                <c:pt idx="2225">
                  <c:v>1</c:v>
                </c:pt>
                <c:pt idx="2226">
                  <c:v>2</c:v>
                </c:pt>
                <c:pt idx="2227">
                  <c:v>3</c:v>
                </c:pt>
                <c:pt idx="2228">
                  <c:v>4</c:v>
                </c:pt>
                <c:pt idx="2229">
                  <c:v>5</c:v>
                </c:pt>
                <c:pt idx="2230">
                  <c:v>6</c:v>
                </c:pt>
                <c:pt idx="2231">
                  <c:v>7</c:v>
                </c:pt>
                <c:pt idx="2232">
                  <c:v>8</c:v>
                </c:pt>
                <c:pt idx="2233">
                  <c:v>2</c:v>
                </c:pt>
                <c:pt idx="2234">
                  <c:v>3</c:v>
                </c:pt>
                <c:pt idx="2235">
                  <c:v>4</c:v>
                </c:pt>
                <c:pt idx="2236">
                  <c:v>5</c:v>
                </c:pt>
                <c:pt idx="2237">
                  <c:v>6</c:v>
                </c:pt>
                <c:pt idx="2238">
                  <c:v>7</c:v>
                </c:pt>
                <c:pt idx="2239">
                  <c:v>8</c:v>
                </c:pt>
                <c:pt idx="2240">
                  <c:v>9</c:v>
                </c:pt>
                <c:pt idx="2241">
                  <c:v>10</c:v>
                </c:pt>
                <c:pt idx="2242">
                  <c:v>12</c:v>
                </c:pt>
                <c:pt idx="2243">
                  <c:v>1</c:v>
                </c:pt>
                <c:pt idx="2244">
                  <c:v>4</c:v>
                </c:pt>
                <c:pt idx="2245">
                  <c:v>5</c:v>
                </c:pt>
                <c:pt idx="2246">
                  <c:v>6</c:v>
                </c:pt>
                <c:pt idx="2247">
                  <c:v>7</c:v>
                </c:pt>
                <c:pt idx="2248">
                  <c:v>8</c:v>
                </c:pt>
                <c:pt idx="2249">
                  <c:v>9</c:v>
                </c:pt>
                <c:pt idx="2250">
                  <c:v>10</c:v>
                </c:pt>
                <c:pt idx="2251">
                  <c:v>11</c:v>
                </c:pt>
                <c:pt idx="2252">
                  <c:v>12</c:v>
                </c:pt>
                <c:pt idx="2253">
                  <c:v>13</c:v>
                </c:pt>
                <c:pt idx="2254">
                  <c:v>14</c:v>
                </c:pt>
                <c:pt idx="2255">
                  <c:v>7</c:v>
                </c:pt>
                <c:pt idx="2256">
                  <c:v>8</c:v>
                </c:pt>
                <c:pt idx="2257">
                  <c:v>9</c:v>
                </c:pt>
                <c:pt idx="2258">
                  <c:v>10</c:v>
                </c:pt>
                <c:pt idx="2259">
                  <c:v>11</c:v>
                </c:pt>
                <c:pt idx="2260">
                  <c:v>12</c:v>
                </c:pt>
                <c:pt idx="2261">
                  <c:v>13</c:v>
                </c:pt>
                <c:pt idx="2262">
                  <c:v>14</c:v>
                </c:pt>
                <c:pt idx="2263">
                  <c:v>15</c:v>
                </c:pt>
                <c:pt idx="2264">
                  <c:v>16</c:v>
                </c:pt>
                <c:pt idx="2265">
                  <c:v>19</c:v>
                </c:pt>
                <c:pt idx="2266">
                  <c:v>1</c:v>
                </c:pt>
                <c:pt idx="2267">
                  <c:v>17</c:v>
                </c:pt>
                <c:pt idx="2268">
                  <c:v>18</c:v>
                </c:pt>
                <c:pt idx="2269">
                  <c:v>19</c:v>
                </c:pt>
                <c:pt idx="2270">
                  <c:v>20</c:v>
                </c:pt>
                <c:pt idx="2271">
                  <c:v>21</c:v>
                </c:pt>
                <c:pt idx="2272">
                  <c:v>22</c:v>
                </c:pt>
                <c:pt idx="2273">
                  <c:v>23</c:v>
                </c:pt>
                <c:pt idx="2274">
                  <c:v>24</c:v>
                </c:pt>
                <c:pt idx="2275">
                  <c:v>25</c:v>
                </c:pt>
                <c:pt idx="2276">
                  <c:v>26</c:v>
                </c:pt>
                <c:pt idx="2277">
                  <c:v>27</c:v>
                </c:pt>
                <c:pt idx="2278">
                  <c:v>29</c:v>
                </c:pt>
                <c:pt idx="2279">
                  <c:v>1</c:v>
                </c:pt>
                <c:pt idx="2280">
                  <c:v>2</c:v>
                </c:pt>
                <c:pt idx="2281">
                  <c:v>3</c:v>
                </c:pt>
                <c:pt idx="2282">
                  <c:v>4</c:v>
                </c:pt>
                <c:pt idx="2283">
                  <c:v>5</c:v>
                </c:pt>
                <c:pt idx="2284">
                  <c:v>6</c:v>
                </c:pt>
                <c:pt idx="2285">
                  <c:v>7</c:v>
                </c:pt>
                <c:pt idx="2286">
                  <c:v>1</c:v>
                </c:pt>
                <c:pt idx="2287">
                  <c:v>2</c:v>
                </c:pt>
                <c:pt idx="2288">
                  <c:v>3</c:v>
                </c:pt>
                <c:pt idx="2289">
                  <c:v>3</c:v>
                </c:pt>
                <c:pt idx="2290">
                  <c:v>4</c:v>
                </c:pt>
                <c:pt idx="2291">
                  <c:v>5</c:v>
                </c:pt>
                <c:pt idx="2292">
                  <c:v>6</c:v>
                </c:pt>
                <c:pt idx="2293">
                  <c:v>7</c:v>
                </c:pt>
                <c:pt idx="2294">
                  <c:v>8</c:v>
                </c:pt>
                <c:pt idx="2295">
                  <c:v>9</c:v>
                </c:pt>
                <c:pt idx="2296">
                  <c:v>5</c:v>
                </c:pt>
                <c:pt idx="2297">
                  <c:v>7</c:v>
                </c:pt>
                <c:pt idx="2298">
                  <c:v>8</c:v>
                </c:pt>
                <c:pt idx="2299">
                  <c:v>9</c:v>
                </c:pt>
                <c:pt idx="2300">
                  <c:v>10</c:v>
                </c:pt>
                <c:pt idx="2301">
                  <c:v>11</c:v>
                </c:pt>
                <c:pt idx="2302">
                  <c:v>12</c:v>
                </c:pt>
                <c:pt idx="2303">
                  <c:v>13</c:v>
                </c:pt>
                <c:pt idx="2304">
                  <c:v>14</c:v>
                </c:pt>
                <c:pt idx="2305">
                  <c:v>15</c:v>
                </c:pt>
                <c:pt idx="2306">
                  <c:v>16</c:v>
                </c:pt>
                <c:pt idx="2307">
                  <c:v>17</c:v>
                </c:pt>
                <c:pt idx="2308">
                  <c:v>18</c:v>
                </c:pt>
                <c:pt idx="2309">
                  <c:v>19</c:v>
                </c:pt>
                <c:pt idx="2310">
                  <c:v>2</c:v>
                </c:pt>
                <c:pt idx="2311">
                  <c:v>3</c:v>
                </c:pt>
                <c:pt idx="2312">
                  <c:v>4</c:v>
                </c:pt>
                <c:pt idx="2313">
                  <c:v>5</c:v>
                </c:pt>
                <c:pt idx="2314">
                  <c:v>6</c:v>
                </c:pt>
                <c:pt idx="2315">
                  <c:v>7</c:v>
                </c:pt>
                <c:pt idx="2316">
                  <c:v>8</c:v>
                </c:pt>
                <c:pt idx="2317">
                  <c:v>1</c:v>
                </c:pt>
                <c:pt idx="2318">
                  <c:v>2</c:v>
                </c:pt>
                <c:pt idx="2319">
                  <c:v>3</c:v>
                </c:pt>
                <c:pt idx="2320">
                  <c:v>4</c:v>
                </c:pt>
                <c:pt idx="2321">
                  <c:v>4</c:v>
                </c:pt>
                <c:pt idx="2322">
                  <c:v>5</c:v>
                </c:pt>
                <c:pt idx="2323">
                  <c:v>6</c:v>
                </c:pt>
                <c:pt idx="2324">
                  <c:v>7</c:v>
                </c:pt>
                <c:pt idx="2325">
                  <c:v>8</c:v>
                </c:pt>
                <c:pt idx="2326">
                  <c:v>9</c:v>
                </c:pt>
                <c:pt idx="2327">
                  <c:v>10</c:v>
                </c:pt>
                <c:pt idx="2328">
                  <c:v>11</c:v>
                </c:pt>
                <c:pt idx="2329">
                  <c:v>12</c:v>
                </c:pt>
                <c:pt idx="2330">
                  <c:v>13</c:v>
                </c:pt>
                <c:pt idx="2331">
                  <c:v>1</c:v>
                </c:pt>
                <c:pt idx="2332">
                  <c:v>2</c:v>
                </c:pt>
                <c:pt idx="2333">
                  <c:v>2</c:v>
                </c:pt>
                <c:pt idx="2334">
                  <c:v>3</c:v>
                </c:pt>
                <c:pt idx="2335">
                  <c:v>4</c:v>
                </c:pt>
                <c:pt idx="2336">
                  <c:v>5</c:v>
                </c:pt>
                <c:pt idx="2337">
                  <c:v>6</c:v>
                </c:pt>
                <c:pt idx="2338">
                  <c:v>7</c:v>
                </c:pt>
                <c:pt idx="2339">
                  <c:v>8</c:v>
                </c:pt>
                <c:pt idx="2340">
                  <c:v>9</c:v>
                </c:pt>
                <c:pt idx="2341">
                  <c:v>8</c:v>
                </c:pt>
                <c:pt idx="2342">
                  <c:v>9</c:v>
                </c:pt>
                <c:pt idx="2343">
                  <c:v>10</c:v>
                </c:pt>
                <c:pt idx="2344">
                  <c:v>11</c:v>
                </c:pt>
                <c:pt idx="2345">
                  <c:v>12</c:v>
                </c:pt>
                <c:pt idx="2346">
                  <c:v>13</c:v>
                </c:pt>
                <c:pt idx="2347">
                  <c:v>14</c:v>
                </c:pt>
                <c:pt idx="2348">
                  <c:v>15</c:v>
                </c:pt>
                <c:pt idx="2349">
                  <c:v>16</c:v>
                </c:pt>
                <c:pt idx="2350">
                  <c:v>17</c:v>
                </c:pt>
                <c:pt idx="2351">
                  <c:v>18</c:v>
                </c:pt>
                <c:pt idx="2352">
                  <c:v>3</c:v>
                </c:pt>
                <c:pt idx="2353">
                  <c:v>4</c:v>
                </c:pt>
                <c:pt idx="2354">
                  <c:v>5</c:v>
                </c:pt>
                <c:pt idx="2355">
                  <c:v>6</c:v>
                </c:pt>
                <c:pt idx="2356">
                  <c:v>7</c:v>
                </c:pt>
                <c:pt idx="2357">
                  <c:v>8</c:v>
                </c:pt>
                <c:pt idx="2358">
                  <c:v>9</c:v>
                </c:pt>
                <c:pt idx="2359">
                  <c:v>10</c:v>
                </c:pt>
                <c:pt idx="2360">
                  <c:v>2</c:v>
                </c:pt>
                <c:pt idx="2361">
                  <c:v>3</c:v>
                </c:pt>
                <c:pt idx="2362">
                  <c:v>4</c:v>
                </c:pt>
                <c:pt idx="2363">
                  <c:v>5</c:v>
                </c:pt>
                <c:pt idx="2364">
                  <c:v>6</c:v>
                </c:pt>
                <c:pt idx="2365">
                  <c:v>7</c:v>
                </c:pt>
                <c:pt idx="2366">
                  <c:v>2</c:v>
                </c:pt>
                <c:pt idx="2367">
                  <c:v>3</c:v>
                </c:pt>
                <c:pt idx="2368">
                  <c:v>4</c:v>
                </c:pt>
                <c:pt idx="2369">
                  <c:v>5</c:v>
                </c:pt>
                <c:pt idx="2370">
                  <c:v>6</c:v>
                </c:pt>
                <c:pt idx="2371">
                  <c:v>7</c:v>
                </c:pt>
                <c:pt idx="2372">
                  <c:v>8</c:v>
                </c:pt>
                <c:pt idx="2373">
                  <c:v>9</c:v>
                </c:pt>
                <c:pt idx="2374">
                  <c:v>10</c:v>
                </c:pt>
                <c:pt idx="2375">
                  <c:v>11</c:v>
                </c:pt>
                <c:pt idx="2376">
                  <c:v>1</c:v>
                </c:pt>
                <c:pt idx="2377">
                  <c:v>2</c:v>
                </c:pt>
                <c:pt idx="2378">
                  <c:v>3</c:v>
                </c:pt>
                <c:pt idx="2379">
                  <c:v>4</c:v>
                </c:pt>
                <c:pt idx="2380">
                  <c:v>1</c:v>
                </c:pt>
                <c:pt idx="2381">
                  <c:v>2</c:v>
                </c:pt>
                <c:pt idx="2382">
                  <c:v>3</c:v>
                </c:pt>
                <c:pt idx="2383">
                  <c:v>4</c:v>
                </c:pt>
                <c:pt idx="2384">
                  <c:v>5</c:v>
                </c:pt>
                <c:pt idx="2385">
                  <c:v>6</c:v>
                </c:pt>
                <c:pt idx="2386">
                  <c:v>9</c:v>
                </c:pt>
                <c:pt idx="2387">
                  <c:v>10</c:v>
                </c:pt>
                <c:pt idx="2388">
                  <c:v>11</c:v>
                </c:pt>
                <c:pt idx="2389">
                  <c:v>12</c:v>
                </c:pt>
                <c:pt idx="2390">
                  <c:v>13</c:v>
                </c:pt>
                <c:pt idx="2391">
                  <c:v>14</c:v>
                </c:pt>
                <c:pt idx="2392">
                  <c:v>15</c:v>
                </c:pt>
                <c:pt idx="2393">
                  <c:v>16</c:v>
                </c:pt>
                <c:pt idx="2394">
                  <c:v>17</c:v>
                </c:pt>
                <c:pt idx="2395">
                  <c:v>18</c:v>
                </c:pt>
                <c:pt idx="2396">
                  <c:v>11</c:v>
                </c:pt>
                <c:pt idx="2397">
                  <c:v>12</c:v>
                </c:pt>
                <c:pt idx="2398">
                  <c:v>13</c:v>
                </c:pt>
                <c:pt idx="2399">
                  <c:v>14</c:v>
                </c:pt>
                <c:pt idx="2400">
                  <c:v>15</c:v>
                </c:pt>
                <c:pt idx="2401">
                  <c:v>16</c:v>
                </c:pt>
                <c:pt idx="2402">
                  <c:v>17</c:v>
                </c:pt>
                <c:pt idx="2403">
                  <c:v>18</c:v>
                </c:pt>
                <c:pt idx="2404">
                  <c:v>19</c:v>
                </c:pt>
                <c:pt idx="2405">
                  <c:v>20</c:v>
                </c:pt>
                <c:pt idx="2406">
                  <c:v>21</c:v>
                </c:pt>
                <c:pt idx="2407">
                  <c:v>23</c:v>
                </c:pt>
                <c:pt idx="2408">
                  <c:v>2</c:v>
                </c:pt>
                <c:pt idx="2409">
                  <c:v>3</c:v>
                </c:pt>
                <c:pt idx="2410">
                  <c:v>4</c:v>
                </c:pt>
                <c:pt idx="2411">
                  <c:v>5</c:v>
                </c:pt>
                <c:pt idx="2412">
                  <c:v>6</c:v>
                </c:pt>
                <c:pt idx="2413">
                  <c:v>7</c:v>
                </c:pt>
                <c:pt idx="2414">
                  <c:v>8</c:v>
                </c:pt>
                <c:pt idx="2415">
                  <c:v>9</c:v>
                </c:pt>
                <c:pt idx="2416">
                  <c:v>10</c:v>
                </c:pt>
                <c:pt idx="2417">
                  <c:v>11</c:v>
                </c:pt>
                <c:pt idx="2418">
                  <c:v>12</c:v>
                </c:pt>
                <c:pt idx="2419">
                  <c:v>6</c:v>
                </c:pt>
                <c:pt idx="2420">
                  <c:v>7</c:v>
                </c:pt>
                <c:pt idx="2421">
                  <c:v>8</c:v>
                </c:pt>
                <c:pt idx="2422">
                  <c:v>9</c:v>
                </c:pt>
                <c:pt idx="2423">
                  <c:v>10</c:v>
                </c:pt>
                <c:pt idx="2424">
                  <c:v>11</c:v>
                </c:pt>
                <c:pt idx="2425">
                  <c:v>12</c:v>
                </c:pt>
                <c:pt idx="2426">
                  <c:v>13</c:v>
                </c:pt>
                <c:pt idx="2427">
                  <c:v>1</c:v>
                </c:pt>
                <c:pt idx="2428">
                  <c:v>2</c:v>
                </c:pt>
                <c:pt idx="2429">
                  <c:v>3</c:v>
                </c:pt>
                <c:pt idx="2430">
                  <c:v>4</c:v>
                </c:pt>
                <c:pt idx="2431">
                  <c:v>4</c:v>
                </c:pt>
                <c:pt idx="2432">
                  <c:v>5</c:v>
                </c:pt>
                <c:pt idx="2433">
                  <c:v>6</c:v>
                </c:pt>
                <c:pt idx="2434">
                  <c:v>7</c:v>
                </c:pt>
                <c:pt idx="2435">
                  <c:v>8</c:v>
                </c:pt>
                <c:pt idx="2436">
                  <c:v>9</c:v>
                </c:pt>
                <c:pt idx="2437">
                  <c:v>10</c:v>
                </c:pt>
                <c:pt idx="2438">
                  <c:v>11</c:v>
                </c:pt>
                <c:pt idx="2439">
                  <c:v>12</c:v>
                </c:pt>
                <c:pt idx="2440">
                  <c:v>14</c:v>
                </c:pt>
                <c:pt idx="2441">
                  <c:v>16</c:v>
                </c:pt>
                <c:pt idx="2442">
                  <c:v>17</c:v>
                </c:pt>
                <c:pt idx="2443">
                  <c:v>18</c:v>
                </c:pt>
                <c:pt idx="2444">
                  <c:v>19</c:v>
                </c:pt>
                <c:pt idx="2445">
                  <c:v>20</c:v>
                </c:pt>
                <c:pt idx="2446">
                  <c:v>21</c:v>
                </c:pt>
                <c:pt idx="2447">
                  <c:v>22</c:v>
                </c:pt>
                <c:pt idx="2448">
                  <c:v>23</c:v>
                </c:pt>
                <c:pt idx="2449">
                  <c:v>24</c:v>
                </c:pt>
                <c:pt idx="2450">
                  <c:v>25</c:v>
                </c:pt>
                <c:pt idx="2451">
                  <c:v>26</c:v>
                </c:pt>
                <c:pt idx="2452">
                  <c:v>27</c:v>
                </c:pt>
                <c:pt idx="2453">
                  <c:v>28</c:v>
                </c:pt>
                <c:pt idx="2454">
                  <c:v>29</c:v>
                </c:pt>
                <c:pt idx="2455">
                  <c:v>4</c:v>
                </c:pt>
                <c:pt idx="2456">
                  <c:v>5</c:v>
                </c:pt>
                <c:pt idx="2457">
                  <c:v>6</c:v>
                </c:pt>
                <c:pt idx="2458">
                  <c:v>7</c:v>
                </c:pt>
                <c:pt idx="2459">
                  <c:v>8</c:v>
                </c:pt>
                <c:pt idx="2460">
                  <c:v>9</c:v>
                </c:pt>
                <c:pt idx="2461">
                  <c:v>10</c:v>
                </c:pt>
                <c:pt idx="2462">
                  <c:v>11</c:v>
                </c:pt>
                <c:pt idx="2463">
                  <c:v>12</c:v>
                </c:pt>
                <c:pt idx="2464">
                  <c:v>14</c:v>
                </c:pt>
                <c:pt idx="2465">
                  <c:v>16</c:v>
                </c:pt>
                <c:pt idx="2466">
                  <c:v>7</c:v>
                </c:pt>
                <c:pt idx="2467">
                  <c:v>8</c:v>
                </c:pt>
                <c:pt idx="2468">
                  <c:v>9</c:v>
                </c:pt>
                <c:pt idx="2469">
                  <c:v>10</c:v>
                </c:pt>
                <c:pt idx="2470">
                  <c:v>11</c:v>
                </c:pt>
                <c:pt idx="2471">
                  <c:v>12</c:v>
                </c:pt>
                <c:pt idx="2472">
                  <c:v>13</c:v>
                </c:pt>
                <c:pt idx="2473">
                  <c:v>14</c:v>
                </c:pt>
                <c:pt idx="2474">
                  <c:v>15</c:v>
                </c:pt>
                <c:pt idx="2475">
                  <c:v>16</c:v>
                </c:pt>
                <c:pt idx="2476">
                  <c:v>17</c:v>
                </c:pt>
                <c:pt idx="2477">
                  <c:v>18</c:v>
                </c:pt>
                <c:pt idx="2478">
                  <c:v>9</c:v>
                </c:pt>
                <c:pt idx="2479">
                  <c:v>10</c:v>
                </c:pt>
                <c:pt idx="2480">
                  <c:v>11</c:v>
                </c:pt>
                <c:pt idx="2481">
                  <c:v>12</c:v>
                </c:pt>
                <c:pt idx="2482">
                  <c:v>13</c:v>
                </c:pt>
                <c:pt idx="2483">
                  <c:v>14</c:v>
                </c:pt>
                <c:pt idx="2484">
                  <c:v>15</c:v>
                </c:pt>
                <c:pt idx="2485">
                  <c:v>16</c:v>
                </c:pt>
                <c:pt idx="2486">
                  <c:v>17</c:v>
                </c:pt>
                <c:pt idx="2487">
                  <c:v>18</c:v>
                </c:pt>
                <c:pt idx="2488">
                  <c:v>19</c:v>
                </c:pt>
                <c:pt idx="2489">
                  <c:v>1</c:v>
                </c:pt>
                <c:pt idx="2490">
                  <c:v>2</c:v>
                </c:pt>
                <c:pt idx="2491">
                  <c:v>3</c:v>
                </c:pt>
                <c:pt idx="2492">
                  <c:v>4</c:v>
                </c:pt>
                <c:pt idx="2493">
                  <c:v>5</c:v>
                </c:pt>
                <c:pt idx="2494">
                  <c:v>6</c:v>
                </c:pt>
                <c:pt idx="2495">
                  <c:v>7</c:v>
                </c:pt>
                <c:pt idx="2496">
                  <c:v>8</c:v>
                </c:pt>
                <c:pt idx="2497">
                  <c:v>9</c:v>
                </c:pt>
                <c:pt idx="2498">
                  <c:v>10</c:v>
                </c:pt>
                <c:pt idx="2499">
                  <c:v>11</c:v>
                </c:pt>
                <c:pt idx="2500">
                  <c:v>12</c:v>
                </c:pt>
                <c:pt idx="2501">
                  <c:v>13</c:v>
                </c:pt>
                <c:pt idx="2502">
                  <c:v>14</c:v>
                </c:pt>
                <c:pt idx="2503">
                  <c:v>15</c:v>
                </c:pt>
                <c:pt idx="2504">
                  <c:v>16</c:v>
                </c:pt>
                <c:pt idx="2505">
                  <c:v>17</c:v>
                </c:pt>
                <c:pt idx="2506">
                  <c:v>18</c:v>
                </c:pt>
                <c:pt idx="2507">
                  <c:v>3</c:v>
                </c:pt>
                <c:pt idx="2508">
                  <c:v>4</c:v>
                </c:pt>
                <c:pt idx="2509">
                  <c:v>5</c:v>
                </c:pt>
                <c:pt idx="2510">
                  <c:v>6</c:v>
                </c:pt>
                <c:pt idx="2511">
                  <c:v>7</c:v>
                </c:pt>
                <c:pt idx="2512">
                  <c:v>8</c:v>
                </c:pt>
                <c:pt idx="2513">
                  <c:v>9</c:v>
                </c:pt>
                <c:pt idx="2514">
                  <c:v>10</c:v>
                </c:pt>
                <c:pt idx="2515">
                  <c:v>11</c:v>
                </c:pt>
                <c:pt idx="2516">
                  <c:v>12</c:v>
                </c:pt>
                <c:pt idx="2517">
                  <c:v>13</c:v>
                </c:pt>
                <c:pt idx="2518">
                  <c:v>1</c:v>
                </c:pt>
                <c:pt idx="2519">
                  <c:v>1</c:v>
                </c:pt>
                <c:pt idx="2520">
                  <c:v>2</c:v>
                </c:pt>
                <c:pt idx="2521">
                  <c:v>3</c:v>
                </c:pt>
                <c:pt idx="2522">
                  <c:v>1</c:v>
                </c:pt>
                <c:pt idx="2523">
                  <c:v>2</c:v>
                </c:pt>
                <c:pt idx="2524">
                  <c:v>3</c:v>
                </c:pt>
                <c:pt idx="2525">
                  <c:v>4</c:v>
                </c:pt>
                <c:pt idx="2526">
                  <c:v>1</c:v>
                </c:pt>
                <c:pt idx="2527">
                  <c:v>2</c:v>
                </c:pt>
                <c:pt idx="2528">
                  <c:v>3</c:v>
                </c:pt>
                <c:pt idx="2529">
                  <c:v>4</c:v>
                </c:pt>
                <c:pt idx="2530">
                  <c:v>5</c:v>
                </c:pt>
                <c:pt idx="2531">
                  <c:v>6</c:v>
                </c:pt>
                <c:pt idx="2532">
                  <c:v>7</c:v>
                </c:pt>
                <c:pt idx="2533">
                  <c:v>9</c:v>
                </c:pt>
                <c:pt idx="2534">
                  <c:v>10</c:v>
                </c:pt>
                <c:pt idx="2535">
                  <c:v>11</c:v>
                </c:pt>
                <c:pt idx="2536">
                  <c:v>12</c:v>
                </c:pt>
                <c:pt idx="2537">
                  <c:v>13</c:v>
                </c:pt>
                <c:pt idx="2538">
                  <c:v>14</c:v>
                </c:pt>
                <c:pt idx="2539">
                  <c:v>15</c:v>
                </c:pt>
                <c:pt idx="2540">
                  <c:v>16</c:v>
                </c:pt>
                <c:pt idx="2541">
                  <c:v>17</c:v>
                </c:pt>
                <c:pt idx="2542">
                  <c:v>18</c:v>
                </c:pt>
                <c:pt idx="2543">
                  <c:v>1</c:v>
                </c:pt>
                <c:pt idx="2544">
                  <c:v>2</c:v>
                </c:pt>
                <c:pt idx="2545">
                  <c:v>3</c:v>
                </c:pt>
                <c:pt idx="2546">
                  <c:v>4</c:v>
                </c:pt>
                <c:pt idx="2547">
                  <c:v>1</c:v>
                </c:pt>
                <c:pt idx="2548">
                  <c:v>2</c:v>
                </c:pt>
                <c:pt idx="2549">
                  <c:v>3</c:v>
                </c:pt>
                <c:pt idx="2550">
                  <c:v>4</c:v>
                </c:pt>
                <c:pt idx="2551">
                  <c:v>2</c:v>
                </c:pt>
                <c:pt idx="2552">
                  <c:v>3</c:v>
                </c:pt>
                <c:pt idx="2553">
                  <c:v>4</c:v>
                </c:pt>
                <c:pt idx="2554">
                  <c:v>5</c:v>
                </c:pt>
                <c:pt idx="2555">
                  <c:v>6</c:v>
                </c:pt>
                <c:pt idx="2556">
                  <c:v>7</c:v>
                </c:pt>
                <c:pt idx="2557">
                  <c:v>9</c:v>
                </c:pt>
                <c:pt idx="2558">
                  <c:v>10</c:v>
                </c:pt>
                <c:pt idx="2559">
                  <c:v>11</c:v>
                </c:pt>
                <c:pt idx="2560">
                  <c:v>12</c:v>
                </c:pt>
                <c:pt idx="2561">
                  <c:v>13</c:v>
                </c:pt>
                <c:pt idx="2562">
                  <c:v>14</c:v>
                </c:pt>
                <c:pt idx="2563">
                  <c:v>15</c:v>
                </c:pt>
                <c:pt idx="2564">
                  <c:v>16</c:v>
                </c:pt>
                <c:pt idx="2565">
                  <c:v>17</c:v>
                </c:pt>
                <c:pt idx="2566">
                  <c:v>18</c:v>
                </c:pt>
                <c:pt idx="2567">
                  <c:v>19</c:v>
                </c:pt>
                <c:pt idx="2568">
                  <c:v>22</c:v>
                </c:pt>
                <c:pt idx="2569">
                  <c:v>1</c:v>
                </c:pt>
                <c:pt idx="2570">
                  <c:v>2</c:v>
                </c:pt>
                <c:pt idx="2571">
                  <c:v>3</c:v>
                </c:pt>
                <c:pt idx="2572">
                  <c:v>1</c:v>
                </c:pt>
                <c:pt idx="2573">
                  <c:v>1</c:v>
                </c:pt>
                <c:pt idx="2574">
                  <c:v>2</c:v>
                </c:pt>
                <c:pt idx="2575">
                  <c:v>3</c:v>
                </c:pt>
                <c:pt idx="2576">
                  <c:v>4</c:v>
                </c:pt>
                <c:pt idx="2577">
                  <c:v>2</c:v>
                </c:pt>
                <c:pt idx="2578">
                  <c:v>3</c:v>
                </c:pt>
                <c:pt idx="2579">
                  <c:v>4</c:v>
                </c:pt>
                <c:pt idx="2580">
                  <c:v>5</c:v>
                </c:pt>
                <c:pt idx="2581">
                  <c:v>6</c:v>
                </c:pt>
                <c:pt idx="2582">
                  <c:v>7</c:v>
                </c:pt>
                <c:pt idx="2583">
                  <c:v>8</c:v>
                </c:pt>
                <c:pt idx="2584">
                  <c:v>9</c:v>
                </c:pt>
                <c:pt idx="2585">
                  <c:v>10</c:v>
                </c:pt>
                <c:pt idx="2586">
                  <c:v>11</c:v>
                </c:pt>
                <c:pt idx="2587">
                  <c:v>12</c:v>
                </c:pt>
                <c:pt idx="2588">
                  <c:v>13</c:v>
                </c:pt>
                <c:pt idx="2589">
                  <c:v>1</c:v>
                </c:pt>
                <c:pt idx="2590">
                  <c:v>3</c:v>
                </c:pt>
                <c:pt idx="2591">
                  <c:v>4</c:v>
                </c:pt>
                <c:pt idx="2592">
                  <c:v>5</c:v>
                </c:pt>
                <c:pt idx="2593">
                  <c:v>6</c:v>
                </c:pt>
                <c:pt idx="2594">
                  <c:v>7</c:v>
                </c:pt>
                <c:pt idx="2595">
                  <c:v>8</c:v>
                </c:pt>
                <c:pt idx="2596">
                  <c:v>9</c:v>
                </c:pt>
                <c:pt idx="2597">
                  <c:v>10</c:v>
                </c:pt>
                <c:pt idx="2598">
                  <c:v>11</c:v>
                </c:pt>
                <c:pt idx="2599">
                  <c:v>12</c:v>
                </c:pt>
                <c:pt idx="2600">
                  <c:v>13</c:v>
                </c:pt>
                <c:pt idx="2601">
                  <c:v>15</c:v>
                </c:pt>
                <c:pt idx="2602">
                  <c:v>17</c:v>
                </c:pt>
                <c:pt idx="2603">
                  <c:v>1</c:v>
                </c:pt>
                <c:pt idx="2604">
                  <c:v>2</c:v>
                </c:pt>
                <c:pt idx="2605">
                  <c:v>3</c:v>
                </c:pt>
                <c:pt idx="2606">
                  <c:v>1</c:v>
                </c:pt>
                <c:pt idx="2607">
                  <c:v>2</c:v>
                </c:pt>
                <c:pt idx="2608">
                  <c:v>3</c:v>
                </c:pt>
                <c:pt idx="2609">
                  <c:v>1</c:v>
                </c:pt>
                <c:pt idx="2610">
                  <c:v>2</c:v>
                </c:pt>
                <c:pt idx="2611">
                  <c:v>3</c:v>
                </c:pt>
                <c:pt idx="2612">
                  <c:v>1</c:v>
                </c:pt>
                <c:pt idx="2613">
                  <c:v>2</c:v>
                </c:pt>
                <c:pt idx="2614">
                  <c:v>3</c:v>
                </c:pt>
                <c:pt idx="2615">
                  <c:v>4</c:v>
                </c:pt>
                <c:pt idx="2616">
                  <c:v>5</c:v>
                </c:pt>
                <c:pt idx="2617">
                  <c:v>3</c:v>
                </c:pt>
                <c:pt idx="2618">
                  <c:v>4</c:v>
                </c:pt>
                <c:pt idx="2619">
                  <c:v>5</c:v>
                </c:pt>
                <c:pt idx="2620">
                  <c:v>6</c:v>
                </c:pt>
                <c:pt idx="2621">
                  <c:v>7</c:v>
                </c:pt>
                <c:pt idx="2622">
                  <c:v>8</c:v>
                </c:pt>
                <c:pt idx="2623">
                  <c:v>9</c:v>
                </c:pt>
                <c:pt idx="2624">
                  <c:v>10</c:v>
                </c:pt>
                <c:pt idx="2625">
                  <c:v>9</c:v>
                </c:pt>
                <c:pt idx="2626">
                  <c:v>10</c:v>
                </c:pt>
                <c:pt idx="2627">
                  <c:v>11</c:v>
                </c:pt>
                <c:pt idx="2628">
                  <c:v>12</c:v>
                </c:pt>
                <c:pt idx="2629">
                  <c:v>13</c:v>
                </c:pt>
                <c:pt idx="2630">
                  <c:v>14</c:v>
                </c:pt>
                <c:pt idx="2631">
                  <c:v>15</c:v>
                </c:pt>
                <c:pt idx="2632">
                  <c:v>16</c:v>
                </c:pt>
                <c:pt idx="2633">
                  <c:v>17</c:v>
                </c:pt>
                <c:pt idx="2634">
                  <c:v>19</c:v>
                </c:pt>
                <c:pt idx="2635">
                  <c:v>20</c:v>
                </c:pt>
                <c:pt idx="2636">
                  <c:v>22</c:v>
                </c:pt>
                <c:pt idx="2637">
                  <c:v>1</c:v>
                </c:pt>
                <c:pt idx="2638">
                  <c:v>2</c:v>
                </c:pt>
                <c:pt idx="2639">
                  <c:v>3</c:v>
                </c:pt>
                <c:pt idx="2640">
                  <c:v>4</c:v>
                </c:pt>
                <c:pt idx="2641">
                  <c:v>13</c:v>
                </c:pt>
                <c:pt idx="2642">
                  <c:v>15</c:v>
                </c:pt>
                <c:pt idx="2643">
                  <c:v>16</c:v>
                </c:pt>
                <c:pt idx="2644">
                  <c:v>17</c:v>
                </c:pt>
                <c:pt idx="2645">
                  <c:v>18</c:v>
                </c:pt>
                <c:pt idx="2646">
                  <c:v>19</c:v>
                </c:pt>
                <c:pt idx="2647">
                  <c:v>20</c:v>
                </c:pt>
                <c:pt idx="2648">
                  <c:v>21</c:v>
                </c:pt>
                <c:pt idx="2649">
                  <c:v>22</c:v>
                </c:pt>
                <c:pt idx="2650">
                  <c:v>23</c:v>
                </c:pt>
                <c:pt idx="2651">
                  <c:v>24</c:v>
                </c:pt>
                <c:pt idx="2652">
                  <c:v>25</c:v>
                </c:pt>
                <c:pt idx="2653">
                  <c:v>27</c:v>
                </c:pt>
                <c:pt idx="2654">
                  <c:v>28</c:v>
                </c:pt>
                <c:pt idx="2655">
                  <c:v>4</c:v>
                </c:pt>
                <c:pt idx="2656">
                  <c:v>5</c:v>
                </c:pt>
                <c:pt idx="2657">
                  <c:v>6</c:v>
                </c:pt>
                <c:pt idx="2658">
                  <c:v>7</c:v>
                </c:pt>
                <c:pt idx="2659">
                  <c:v>8</c:v>
                </c:pt>
                <c:pt idx="2660">
                  <c:v>9</c:v>
                </c:pt>
                <c:pt idx="2661">
                  <c:v>10</c:v>
                </c:pt>
                <c:pt idx="2662">
                  <c:v>11</c:v>
                </c:pt>
                <c:pt idx="2663">
                  <c:v>12</c:v>
                </c:pt>
                <c:pt idx="2664">
                  <c:v>1</c:v>
                </c:pt>
                <c:pt idx="2665">
                  <c:v>2</c:v>
                </c:pt>
                <c:pt idx="2666">
                  <c:v>3</c:v>
                </c:pt>
                <c:pt idx="2667">
                  <c:v>4</c:v>
                </c:pt>
                <c:pt idx="2668">
                  <c:v>5</c:v>
                </c:pt>
                <c:pt idx="2669">
                  <c:v>6</c:v>
                </c:pt>
                <c:pt idx="2670">
                  <c:v>7</c:v>
                </c:pt>
                <c:pt idx="2671">
                  <c:v>8</c:v>
                </c:pt>
                <c:pt idx="2672">
                  <c:v>9</c:v>
                </c:pt>
                <c:pt idx="2673">
                  <c:v>10</c:v>
                </c:pt>
                <c:pt idx="2674">
                  <c:v>11</c:v>
                </c:pt>
                <c:pt idx="2675">
                  <c:v>12</c:v>
                </c:pt>
                <c:pt idx="2676">
                  <c:v>13</c:v>
                </c:pt>
                <c:pt idx="2677">
                  <c:v>2</c:v>
                </c:pt>
                <c:pt idx="2678">
                  <c:v>3</c:v>
                </c:pt>
                <c:pt idx="2679">
                  <c:v>4</c:v>
                </c:pt>
                <c:pt idx="2680">
                  <c:v>5</c:v>
                </c:pt>
                <c:pt idx="2681">
                  <c:v>6</c:v>
                </c:pt>
                <c:pt idx="2682">
                  <c:v>8</c:v>
                </c:pt>
                <c:pt idx="2683">
                  <c:v>6</c:v>
                </c:pt>
                <c:pt idx="2684">
                  <c:v>7</c:v>
                </c:pt>
                <c:pt idx="2685">
                  <c:v>8</c:v>
                </c:pt>
                <c:pt idx="2686">
                  <c:v>9</c:v>
                </c:pt>
                <c:pt idx="2687">
                  <c:v>10</c:v>
                </c:pt>
                <c:pt idx="2688">
                  <c:v>11</c:v>
                </c:pt>
                <c:pt idx="2689">
                  <c:v>12</c:v>
                </c:pt>
                <c:pt idx="2690">
                  <c:v>2</c:v>
                </c:pt>
                <c:pt idx="2691">
                  <c:v>1</c:v>
                </c:pt>
                <c:pt idx="2692">
                  <c:v>2</c:v>
                </c:pt>
                <c:pt idx="2693">
                  <c:v>3</c:v>
                </c:pt>
                <c:pt idx="2694">
                  <c:v>4</c:v>
                </c:pt>
                <c:pt idx="2695">
                  <c:v>5</c:v>
                </c:pt>
                <c:pt idx="2696">
                  <c:v>6</c:v>
                </c:pt>
                <c:pt idx="2697">
                  <c:v>1</c:v>
                </c:pt>
                <c:pt idx="2698">
                  <c:v>2</c:v>
                </c:pt>
                <c:pt idx="2699">
                  <c:v>3</c:v>
                </c:pt>
                <c:pt idx="2700">
                  <c:v>4</c:v>
                </c:pt>
                <c:pt idx="2701">
                  <c:v>5</c:v>
                </c:pt>
                <c:pt idx="2702">
                  <c:v>6</c:v>
                </c:pt>
                <c:pt idx="2703">
                  <c:v>7</c:v>
                </c:pt>
                <c:pt idx="2704">
                  <c:v>1</c:v>
                </c:pt>
                <c:pt idx="2705">
                  <c:v>2</c:v>
                </c:pt>
                <c:pt idx="2706">
                  <c:v>3</c:v>
                </c:pt>
                <c:pt idx="2707">
                  <c:v>4</c:v>
                </c:pt>
                <c:pt idx="2708">
                  <c:v>5</c:v>
                </c:pt>
                <c:pt idx="2709">
                  <c:v>1</c:v>
                </c:pt>
                <c:pt idx="2710">
                  <c:v>2</c:v>
                </c:pt>
                <c:pt idx="2711">
                  <c:v>3</c:v>
                </c:pt>
                <c:pt idx="2712">
                  <c:v>4</c:v>
                </c:pt>
                <c:pt idx="2713">
                  <c:v>4</c:v>
                </c:pt>
                <c:pt idx="2714">
                  <c:v>5</c:v>
                </c:pt>
                <c:pt idx="2715">
                  <c:v>6</c:v>
                </c:pt>
                <c:pt idx="2716">
                  <c:v>7</c:v>
                </c:pt>
                <c:pt idx="2717">
                  <c:v>8</c:v>
                </c:pt>
                <c:pt idx="2718">
                  <c:v>9</c:v>
                </c:pt>
                <c:pt idx="2719">
                  <c:v>10</c:v>
                </c:pt>
                <c:pt idx="2720">
                  <c:v>11</c:v>
                </c:pt>
                <c:pt idx="2721">
                  <c:v>5</c:v>
                </c:pt>
                <c:pt idx="2722">
                  <c:v>6</c:v>
                </c:pt>
                <c:pt idx="2723">
                  <c:v>7</c:v>
                </c:pt>
                <c:pt idx="2724">
                  <c:v>8</c:v>
                </c:pt>
                <c:pt idx="2725">
                  <c:v>9</c:v>
                </c:pt>
                <c:pt idx="2726">
                  <c:v>10</c:v>
                </c:pt>
                <c:pt idx="2727">
                  <c:v>11</c:v>
                </c:pt>
                <c:pt idx="2728">
                  <c:v>12</c:v>
                </c:pt>
                <c:pt idx="2729">
                  <c:v>13</c:v>
                </c:pt>
                <c:pt idx="2730">
                  <c:v>14</c:v>
                </c:pt>
                <c:pt idx="2731">
                  <c:v>15</c:v>
                </c:pt>
                <c:pt idx="2732">
                  <c:v>1</c:v>
                </c:pt>
                <c:pt idx="2733">
                  <c:v>2</c:v>
                </c:pt>
                <c:pt idx="2734">
                  <c:v>3</c:v>
                </c:pt>
                <c:pt idx="2735">
                  <c:v>1</c:v>
                </c:pt>
                <c:pt idx="2736">
                  <c:v>2</c:v>
                </c:pt>
                <c:pt idx="2737">
                  <c:v>3</c:v>
                </c:pt>
                <c:pt idx="2738">
                  <c:v>4</c:v>
                </c:pt>
                <c:pt idx="2739">
                  <c:v>5</c:v>
                </c:pt>
                <c:pt idx="2740">
                  <c:v>6</c:v>
                </c:pt>
                <c:pt idx="2741">
                  <c:v>7</c:v>
                </c:pt>
                <c:pt idx="2742">
                  <c:v>8</c:v>
                </c:pt>
                <c:pt idx="2743">
                  <c:v>9</c:v>
                </c:pt>
                <c:pt idx="2744">
                  <c:v>10</c:v>
                </c:pt>
                <c:pt idx="2745">
                  <c:v>11</c:v>
                </c:pt>
                <c:pt idx="2746">
                  <c:v>1</c:v>
                </c:pt>
                <c:pt idx="2747">
                  <c:v>2</c:v>
                </c:pt>
                <c:pt idx="2748">
                  <c:v>3</c:v>
                </c:pt>
                <c:pt idx="2749">
                  <c:v>4</c:v>
                </c:pt>
                <c:pt idx="2750">
                  <c:v>5</c:v>
                </c:pt>
                <c:pt idx="2751">
                  <c:v>6</c:v>
                </c:pt>
                <c:pt idx="2752">
                  <c:v>7</c:v>
                </c:pt>
                <c:pt idx="2753">
                  <c:v>8</c:v>
                </c:pt>
                <c:pt idx="2754">
                  <c:v>9</c:v>
                </c:pt>
                <c:pt idx="2755">
                  <c:v>10</c:v>
                </c:pt>
                <c:pt idx="2756">
                  <c:v>11</c:v>
                </c:pt>
                <c:pt idx="2757">
                  <c:v>12</c:v>
                </c:pt>
                <c:pt idx="2758">
                  <c:v>13</c:v>
                </c:pt>
                <c:pt idx="2759">
                  <c:v>14</c:v>
                </c:pt>
                <c:pt idx="2760">
                  <c:v>1</c:v>
                </c:pt>
                <c:pt idx="2761">
                  <c:v>4</c:v>
                </c:pt>
                <c:pt idx="2762">
                  <c:v>5</c:v>
                </c:pt>
                <c:pt idx="2763">
                  <c:v>6</c:v>
                </c:pt>
                <c:pt idx="2764">
                  <c:v>7</c:v>
                </c:pt>
                <c:pt idx="2765">
                  <c:v>8</c:v>
                </c:pt>
                <c:pt idx="2766">
                  <c:v>9</c:v>
                </c:pt>
                <c:pt idx="2767">
                  <c:v>11</c:v>
                </c:pt>
                <c:pt idx="2768">
                  <c:v>1</c:v>
                </c:pt>
                <c:pt idx="2769">
                  <c:v>1</c:v>
                </c:pt>
                <c:pt idx="2770">
                  <c:v>2</c:v>
                </c:pt>
                <c:pt idx="2771">
                  <c:v>3</c:v>
                </c:pt>
                <c:pt idx="2772">
                  <c:v>4</c:v>
                </c:pt>
                <c:pt idx="2773">
                  <c:v>1</c:v>
                </c:pt>
                <c:pt idx="2774">
                  <c:v>2</c:v>
                </c:pt>
                <c:pt idx="2775">
                  <c:v>3</c:v>
                </c:pt>
                <c:pt idx="2776">
                  <c:v>4</c:v>
                </c:pt>
                <c:pt idx="2777">
                  <c:v>4</c:v>
                </c:pt>
                <c:pt idx="2778">
                  <c:v>5</c:v>
                </c:pt>
                <c:pt idx="2779">
                  <c:v>6</c:v>
                </c:pt>
                <c:pt idx="2780">
                  <c:v>7</c:v>
                </c:pt>
                <c:pt idx="2781">
                  <c:v>8</c:v>
                </c:pt>
                <c:pt idx="2782">
                  <c:v>9</c:v>
                </c:pt>
                <c:pt idx="2783">
                  <c:v>10</c:v>
                </c:pt>
                <c:pt idx="2784">
                  <c:v>1</c:v>
                </c:pt>
                <c:pt idx="2785">
                  <c:v>2</c:v>
                </c:pt>
                <c:pt idx="2786">
                  <c:v>3</c:v>
                </c:pt>
                <c:pt idx="2787">
                  <c:v>4</c:v>
                </c:pt>
                <c:pt idx="2788">
                  <c:v>1</c:v>
                </c:pt>
                <c:pt idx="2789">
                  <c:v>2</c:v>
                </c:pt>
                <c:pt idx="2790">
                  <c:v>3</c:v>
                </c:pt>
                <c:pt idx="2791">
                  <c:v>4</c:v>
                </c:pt>
                <c:pt idx="2792">
                  <c:v>5</c:v>
                </c:pt>
                <c:pt idx="2793">
                  <c:v>6</c:v>
                </c:pt>
                <c:pt idx="2794">
                  <c:v>7</c:v>
                </c:pt>
                <c:pt idx="2795">
                  <c:v>8</c:v>
                </c:pt>
                <c:pt idx="2796">
                  <c:v>9</c:v>
                </c:pt>
                <c:pt idx="2797">
                  <c:v>7</c:v>
                </c:pt>
                <c:pt idx="2798">
                  <c:v>8</c:v>
                </c:pt>
                <c:pt idx="2799">
                  <c:v>9</c:v>
                </c:pt>
                <c:pt idx="2800">
                  <c:v>10</c:v>
                </c:pt>
                <c:pt idx="2801">
                  <c:v>11</c:v>
                </c:pt>
                <c:pt idx="2802">
                  <c:v>12</c:v>
                </c:pt>
                <c:pt idx="2803">
                  <c:v>13</c:v>
                </c:pt>
                <c:pt idx="2804">
                  <c:v>14</c:v>
                </c:pt>
                <c:pt idx="2805">
                  <c:v>15</c:v>
                </c:pt>
                <c:pt idx="2806">
                  <c:v>16</c:v>
                </c:pt>
                <c:pt idx="2807">
                  <c:v>17</c:v>
                </c:pt>
                <c:pt idx="2808">
                  <c:v>18</c:v>
                </c:pt>
                <c:pt idx="2809">
                  <c:v>1</c:v>
                </c:pt>
                <c:pt idx="2810">
                  <c:v>2</c:v>
                </c:pt>
                <c:pt idx="2811">
                  <c:v>3</c:v>
                </c:pt>
                <c:pt idx="2812">
                  <c:v>4</c:v>
                </c:pt>
                <c:pt idx="2813">
                  <c:v>5</c:v>
                </c:pt>
                <c:pt idx="2814">
                  <c:v>1</c:v>
                </c:pt>
                <c:pt idx="2815">
                  <c:v>2</c:v>
                </c:pt>
                <c:pt idx="2816">
                  <c:v>3</c:v>
                </c:pt>
                <c:pt idx="2817">
                  <c:v>4</c:v>
                </c:pt>
                <c:pt idx="2818">
                  <c:v>1</c:v>
                </c:pt>
                <c:pt idx="2819">
                  <c:v>2</c:v>
                </c:pt>
                <c:pt idx="2820">
                  <c:v>3</c:v>
                </c:pt>
                <c:pt idx="2821">
                  <c:v>4</c:v>
                </c:pt>
                <c:pt idx="2822">
                  <c:v>8</c:v>
                </c:pt>
                <c:pt idx="2823">
                  <c:v>9</c:v>
                </c:pt>
                <c:pt idx="2824">
                  <c:v>10</c:v>
                </c:pt>
                <c:pt idx="2825">
                  <c:v>11</c:v>
                </c:pt>
                <c:pt idx="2826">
                  <c:v>12</c:v>
                </c:pt>
                <c:pt idx="2827">
                  <c:v>13</c:v>
                </c:pt>
                <c:pt idx="2828">
                  <c:v>14</c:v>
                </c:pt>
                <c:pt idx="2829">
                  <c:v>15</c:v>
                </c:pt>
                <c:pt idx="2830">
                  <c:v>16</c:v>
                </c:pt>
                <c:pt idx="2831">
                  <c:v>17</c:v>
                </c:pt>
                <c:pt idx="2832">
                  <c:v>18</c:v>
                </c:pt>
                <c:pt idx="2833">
                  <c:v>19</c:v>
                </c:pt>
                <c:pt idx="2834">
                  <c:v>4</c:v>
                </c:pt>
                <c:pt idx="2835">
                  <c:v>5</c:v>
                </c:pt>
                <c:pt idx="2836">
                  <c:v>6</c:v>
                </c:pt>
                <c:pt idx="2837">
                  <c:v>7</c:v>
                </c:pt>
                <c:pt idx="2838">
                  <c:v>8</c:v>
                </c:pt>
                <c:pt idx="2839">
                  <c:v>9</c:v>
                </c:pt>
                <c:pt idx="2840">
                  <c:v>10</c:v>
                </c:pt>
                <c:pt idx="2841">
                  <c:v>11</c:v>
                </c:pt>
                <c:pt idx="2842">
                  <c:v>12</c:v>
                </c:pt>
                <c:pt idx="2843">
                  <c:v>13</c:v>
                </c:pt>
                <c:pt idx="2844">
                  <c:v>1</c:v>
                </c:pt>
                <c:pt idx="2845">
                  <c:v>2</c:v>
                </c:pt>
                <c:pt idx="2846">
                  <c:v>3</c:v>
                </c:pt>
                <c:pt idx="2847">
                  <c:v>4</c:v>
                </c:pt>
                <c:pt idx="2848">
                  <c:v>5</c:v>
                </c:pt>
                <c:pt idx="2849">
                  <c:v>6</c:v>
                </c:pt>
                <c:pt idx="2850">
                  <c:v>7</c:v>
                </c:pt>
                <c:pt idx="2851">
                  <c:v>8</c:v>
                </c:pt>
                <c:pt idx="2852">
                  <c:v>9</c:v>
                </c:pt>
                <c:pt idx="2853">
                  <c:v>10</c:v>
                </c:pt>
                <c:pt idx="2854">
                  <c:v>3</c:v>
                </c:pt>
                <c:pt idx="2855">
                  <c:v>4</c:v>
                </c:pt>
                <c:pt idx="2856">
                  <c:v>5</c:v>
                </c:pt>
                <c:pt idx="2857">
                  <c:v>6</c:v>
                </c:pt>
                <c:pt idx="2858">
                  <c:v>7</c:v>
                </c:pt>
                <c:pt idx="2859">
                  <c:v>8</c:v>
                </c:pt>
                <c:pt idx="2860">
                  <c:v>9</c:v>
                </c:pt>
                <c:pt idx="2861">
                  <c:v>10</c:v>
                </c:pt>
                <c:pt idx="2862">
                  <c:v>11</c:v>
                </c:pt>
                <c:pt idx="2863">
                  <c:v>12</c:v>
                </c:pt>
                <c:pt idx="2864">
                  <c:v>13</c:v>
                </c:pt>
                <c:pt idx="2865">
                  <c:v>14</c:v>
                </c:pt>
                <c:pt idx="2866">
                  <c:v>15</c:v>
                </c:pt>
                <c:pt idx="2867">
                  <c:v>3</c:v>
                </c:pt>
                <c:pt idx="2868">
                  <c:v>4</c:v>
                </c:pt>
                <c:pt idx="2869">
                  <c:v>5</c:v>
                </c:pt>
                <c:pt idx="2870">
                  <c:v>6</c:v>
                </c:pt>
                <c:pt idx="2871">
                  <c:v>7</c:v>
                </c:pt>
                <c:pt idx="2872">
                  <c:v>8</c:v>
                </c:pt>
                <c:pt idx="2873">
                  <c:v>9</c:v>
                </c:pt>
                <c:pt idx="2874">
                  <c:v>10</c:v>
                </c:pt>
                <c:pt idx="2875">
                  <c:v>1</c:v>
                </c:pt>
                <c:pt idx="2876">
                  <c:v>2</c:v>
                </c:pt>
                <c:pt idx="2877">
                  <c:v>3</c:v>
                </c:pt>
                <c:pt idx="2878">
                  <c:v>4</c:v>
                </c:pt>
                <c:pt idx="2879">
                  <c:v>5</c:v>
                </c:pt>
                <c:pt idx="2880">
                  <c:v>6</c:v>
                </c:pt>
                <c:pt idx="2881">
                  <c:v>1</c:v>
                </c:pt>
                <c:pt idx="2882">
                  <c:v>2</c:v>
                </c:pt>
                <c:pt idx="2883">
                  <c:v>3</c:v>
                </c:pt>
                <c:pt idx="2884">
                  <c:v>13</c:v>
                </c:pt>
                <c:pt idx="2885">
                  <c:v>14</c:v>
                </c:pt>
                <c:pt idx="2886">
                  <c:v>15</c:v>
                </c:pt>
                <c:pt idx="2887">
                  <c:v>16</c:v>
                </c:pt>
                <c:pt idx="2888">
                  <c:v>17</c:v>
                </c:pt>
                <c:pt idx="2889">
                  <c:v>18</c:v>
                </c:pt>
                <c:pt idx="2890">
                  <c:v>19</c:v>
                </c:pt>
                <c:pt idx="2891">
                  <c:v>20</c:v>
                </c:pt>
                <c:pt idx="2892">
                  <c:v>21</c:v>
                </c:pt>
                <c:pt idx="2893">
                  <c:v>22</c:v>
                </c:pt>
                <c:pt idx="2894">
                  <c:v>23</c:v>
                </c:pt>
                <c:pt idx="2895">
                  <c:v>24</c:v>
                </c:pt>
                <c:pt idx="2896">
                  <c:v>25</c:v>
                </c:pt>
                <c:pt idx="2897">
                  <c:v>1</c:v>
                </c:pt>
                <c:pt idx="2898">
                  <c:v>2</c:v>
                </c:pt>
                <c:pt idx="2899">
                  <c:v>3</c:v>
                </c:pt>
                <c:pt idx="2900">
                  <c:v>4</c:v>
                </c:pt>
                <c:pt idx="2901">
                  <c:v>1</c:v>
                </c:pt>
                <c:pt idx="2902">
                  <c:v>3</c:v>
                </c:pt>
                <c:pt idx="2903">
                  <c:v>4</c:v>
                </c:pt>
                <c:pt idx="2904">
                  <c:v>5</c:v>
                </c:pt>
                <c:pt idx="2905">
                  <c:v>6</c:v>
                </c:pt>
                <c:pt idx="2906">
                  <c:v>7</c:v>
                </c:pt>
                <c:pt idx="2907">
                  <c:v>8</c:v>
                </c:pt>
                <c:pt idx="2908">
                  <c:v>9</c:v>
                </c:pt>
                <c:pt idx="2909">
                  <c:v>1</c:v>
                </c:pt>
                <c:pt idx="2910">
                  <c:v>2</c:v>
                </c:pt>
                <c:pt idx="2911">
                  <c:v>3</c:v>
                </c:pt>
                <c:pt idx="2912">
                  <c:v>4</c:v>
                </c:pt>
                <c:pt idx="2913">
                  <c:v>5</c:v>
                </c:pt>
                <c:pt idx="2914">
                  <c:v>2</c:v>
                </c:pt>
                <c:pt idx="2915">
                  <c:v>3</c:v>
                </c:pt>
                <c:pt idx="2916">
                  <c:v>4</c:v>
                </c:pt>
                <c:pt idx="2917">
                  <c:v>5</c:v>
                </c:pt>
                <c:pt idx="2918">
                  <c:v>6</c:v>
                </c:pt>
                <c:pt idx="2919">
                  <c:v>7</c:v>
                </c:pt>
                <c:pt idx="2920">
                  <c:v>8</c:v>
                </c:pt>
                <c:pt idx="2921">
                  <c:v>9</c:v>
                </c:pt>
                <c:pt idx="2922">
                  <c:v>10</c:v>
                </c:pt>
                <c:pt idx="2923">
                  <c:v>11</c:v>
                </c:pt>
                <c:pt idx="2924">
                  <c:v>12</c:v>
                </c:pt>
                <c:pt idx="2925">
                  <c:v>9</c:v>
                </c:pt>
                <c:pt idx="2926">
                  <c:v>10</c:v>
                </c:pt>
                <c:pt idx="2927">
                  <c:v>11</c:v>
                </c:pt>
                <c:pt idx="2928">
                  <c:v>12</c:v>
                </c:pt>
                <c:pt idx="2929">
                  <c:v>13</c:v>
                </c:pt>
                <c:pt idx="2930">
                  <c:v>14</c:v>
                </c:pt>
                <c:pt idx="2931">
                  <c:v>15</c:v>
                </c:pt>
                <c:pt idx="2932">
                  <c:v>16</c:v>
                </c:pt>
                <c:pt idx="2933">
                  <c:v>17</c:v>
                </c:pt>
                <c:pt idx="2934">
                  <c:v>1</c:v>
                </c:pt>
                <c:pt idx="2935">
                  <c:v>2</c:v>
                </c:pt>
                <c:pt idx="2936">
                  <c:v>3</c:v>
                </c:pt>
                <c:pt idx="2937">
                  <c:v>4</c:v>
                </c:pt>
                <c:pt idx="2938">
                  <c:v>5</c:v>
                </c:pt>
                <c:pt idx="2939">
                  <c:v>4</c:v>
                </c:pt>
                <c:pt idx="2940">
                  <c:v>5</c:v>
                </c:pt>
                <c:pt idx="2941">
                  <c:v>6</c:v>
                </c:pt>
                <c:pt idx="2942">
                  <c:v>7</c:v>
                </c:pt>
                <c:pt idx="2943">
                  <c:v>8</c:v>
                </c:pt>
                <c:pt idx="2944">
                  <c:v>9</c:v>
                </c:pt>
                <c:pt idx="2945">
                  <c:v>10</c:v>
                </c:pt>
                <c:pt idx="2946">
                  <c:v>11</c:v>
                </c:pt>
                <c:pt idx="2947">
                  <c:v>12</c:v>
                </c:pt>
                <c:pt idx="2948">
                  <c:v>13</c:v>
                </c:pt>
                <c:pt idx="2949">
                  <c:v>1</c:v>
                </c:pt>
                <c:pt idx="2950">
                  <c:v>13</c:v>
                </c:pt>
                <c:pt idx="2951">
                  <c:v>15</c:v>
                </c:pt>
                <c:pt idx="2952">
                  <c:v>17</c:v>
                </c:pt>
                <c:pt idx="2953">
                  <c:v>18</c:v>
                </c:pt>
                <c:pt idx="2954">
                  <c:v>19</c:v>
                </c:pt>
                <c:pt idx="2955">
                  <c:v>20</c:v>
                </c:pt>
                <c:pt idx="2956">
                  <c:v>21</c:v>
                </c:pt>
                <c:pt idx="2957">
                  <c:v>22</c:v>
                </c:pt>
                <c:pt idx="2958">
                  <c:v>23</c:v>
                </c:pt>
                <c:pt idx="2959">
                  <c:v>24</c:v>
                </c:pt>
                <c:pt idx="2960">
                  <c:v>25</c:v>
                </c:pt>
                <c:pt idx="2961">
                  <c:v>26</c:v>
                </c:pt>
                <c:pt idx="2962">
                  <c:v>27</c:v>
                </c:pt>
                <c:pt idx="2963">
                  <c:v>29</c:v>
                </c:pt>
                <c:pt idx="2964">
                  <c:v>3</c:v>
                </c:pt>
                <c:pt idx="2965">
                  <c:v>4</c:v>
                </c:pt>
                <c:pt idx="2966">
                  <c:v>5</c:v>
                </c:pt>
                <c:pt idx="2967">
                  <c:v>6</c:v>
                </c:pt>
                <c:pt idx="2968">
                  <c:v>7</c:v>
                </c:pt>
                <c:pt idx="2969">
                  <c:v>8</c:v>
                </c:pt>
                <c:pt idx="2970">
                  <c:v>9</c:v>
                </c:pt>
                <c:pt idx="2971">
                  <c:v>10</c:v>
                </c:pt>
                <c:pt idx="2972">
                  <c:v>11</c:v>
                </c:pt>
                <c:pt idx="2973">
                  <c:v>12</c:v>
                </c:pt>
                <c:pt idx="2974">
                  <c:v>12</c:v>
                </c:pt>
                <c:pt idx="2975">
                  <c:v>13</c:v>
                </c:pt>
                <c:pt idx="2976">
                  <c:v>15</c:v>
                </c:pt>
                <c:pt idx="2977">
                  <c:v>16</c:v>
                </c:pt>
                <c:pt idx="2978">
                  <c:v>17</c:v>
                </c:pt>
                <c:pt idx="2979">
                  <c:v>18</c:v>
                </c:pt>
                <c:pt idx="2980">
                  <c:v>19</c:v>
                </c:pt>
                <c:pt idx="2981">
                  <c:v>20</c:v>
                </c:pt>
                <c:pt idx="2982">
                  <c:v>21</c:v>
                </c:pt>
                <c:pt idx="2983">
                  <c:v>22</c:v>
                </c:pt>
                <c:pt idx="2984">
                  <c:v>23</c:v>
                </c:pt>
                <c:pt idx="2985">
                  <c:v>24</c:v>
                </c:pt>
                <c:pt idx="2986">
                  <c:v>25</c:v>
                </c:pt>
                <c:pt idx="2987">
                  <c:v>27</c:v>
                </c:pt>
                <c:pt idx="2988">
                  <c:v>2</c:v>
                </c:pt>
                <c:pt idx="2989">
                  <c:v>3</c:v>
                </c:pt>
                <c:pt idx="2990">
                  <c:v>4</c:v>
                </c:pt>
                <c:pt idx="2991">
                  <c:v>5</c:v>
                </c:pt>
                <c:pt idx="2992">
                  <c:v>6</c:v>
                </c:pt>
                <c:pt idx="2993">
                  <c:v>7</c:v>
                </c:pt>
                <c:pt idx="2994">
                  <c:v>1</c:v>
                </c:pt>
                <c:pt idx="2995">
                  <c:v>2</c:v>
                </c:pt>
                <c:pt idx="2996">
                  <c:v>3</c:v>
                </c:pt>
                <c:pt idx="2997">
                  <c:v>4</c:v>
                </c:pt>
                <c:pt idx="2998">
                  <c:v>1</c:v>
                </c:pt>
                <c:pt idx="2999">
                  <c:v>2</c:v>
                </c:pt>
                <c:pt idx="3000">
                  <c:v>3</c:v>
                </c:pt>
                <c:pt idx="3001">
                  <c:v>4</c:v>
                </c:pt>
                <c:pt idx="3002">
                  <c:v>6</c:v>
                </c:pt>
                <c:pt idx="3003">
                  <c:v>7</c:v>
                </c:pt>
                <c:pt idx="3004">
                  <c:v>8</c:v>
                </c:pt>
                <c:pt idx="3005">
                  <c:v>9</c:v>
                </c:pt>
                <c:pt idx="3006">
                  <c:v>10</c:v>
                </c:pt>
                <c:pt idx="3007">
                  <c:v>11</c:v>
                </c:pt>
                <c:pt idx="3008">
                  <c:v>12</c:v>
                </c:pt>
                <c:pt idx="3009">
                  <c:v>13</c:v>
                </c:pt>
                <c:pt idx="3010">
                  <c:v>1</c:v>
                </c:pt>
                <c:pt idx="3011">
                  <c:v>2</c:v>
                </c:pt>
                <c:pt idx="3012">
                  <c:v>8</c:v>
                </c:pt>
                <c:pt idx="3013">
                  <c:v>9</c:v>
                </c:pt>
                <c:pt idx="3014">
                  <c:v>10</c:v>
                </c:pt>
                <c:pt idx="3015">
                  <c:v>11</c:v>
                </c:pt>
                <c:pt idx="3016">
                  <c:v>12</c:v>
                </c:pt>
                <c:pt idx="3017">
                  <c:v>13</c:v>
                </c:pt>
                <c:pt idx="3018">
                  <c:v>14</c:v>
                </c:pt>
                <c:pt idx="3019">
                  <c:v>15</c:v>
                </c:pt>
                <c:pt idx="3020">
                  <c:v>16</c:v>
                </c:pt>
                <c:pt idx="3021">
                  <c:v>17</c:v>
                </c:pt>
                <c:pt idx="3022">
                  <c:v>18</c:v>
                </c:pt>
                <c:pt idx="3023">
                  <c:v>1</c:v>
                </c:pt>
                <c:pt idx="3024">
                  <c:v>2</c:v>
                </c:pt>
                <c:pt idx="3025">
                  <c:v>3</c:v>
                </c:pt>
                <c:pt idx="3026">
                  <c:v>1</c:v>
                </c:pt>
                <c:pt idx="3027">
                  <c:v>2</c:v>
                </c:pt>
                <c:pt idx="3028">
                  <c:v>3</c:v>
                </c:pt>
                <c:pt idx="3029">
                  <c:v>7</c:v>
                </c:pt>
                <c:pt idx="3030">
                  <c:v>8</c:v>
                </c:pt>
                <c:pt idx="3031">
                  <c:v>9</c:v>
                </c:pt>
                <c:pt idx="3032">
                  <c:v>10</c:v>
                </c:pt>
                <c:pt idx="3033">
                  <c:v>11</c:v>
                </c:pt>
                <c:pt idx="3034">
                  <c:v>12</c:v>
                </c:pt>
                <c:pt idx="3035">
                  <c:v>13</c:v>
                </c:pt>
                <c:pt idx="3036">
                  <c:v>14</c:v>
                </c:pt>
                <c:pt idx="3037">
                  <c:v>15</c:v>
                </c:pt>
                <c:pt idx="3038">
                  <c:v>16</c:v>
                </c:pt>
                <c:pt idx="3039">
                  <c:v>17</c:v>
                </c:pt>
                <c:pt idx="3040">
                  <c:v>9</c:v>
                </c:pt>
                <c:pt idx="3041">
                  <c:v>10</c:v>
                </c:pt>
                <c:pt idx="3042">
                  <c:v>11</c:v>
                </c:pt>
                <c:pt idx="3043">
                  <c:v>12</c:v>
                </c:pt>
                <c:pt idx="3044">
                  <c:v>13</c:v>
                </c:pt>
                <c:pt idx="3045">
                  <c:v>14</c:v>
                </c:pt>
                <c:pt idx="3046">
                  <c:v>15</c:v>
                </c:pt>
                <c:pt idx="3047">
                  <c:v>16</c:v>
                </c:pt>
                <c:pt idx="3048">
                  <c:v>17</c:v>
                </c:pt>
                <c:pt idx="3049">
                  <c:v>18</c:v>
                </c:pt>
                <c:pt idx="3050">
                  <c:v>19</c:v>
                </c:pt>
                <c:pt idx="3051">
                  <c:v>20</c:v>
                </c:pt>
                <c:pt idx="3052">
                  <c:v>21</c:v>
                </c:pt>
                <c:pt idx="3053">
                  <c:v>23</c:v>
                </c:pt>
                <c:pt idx="3054">
                  <c:v>1</c:v>
                </c:pt>
                <c:pt idx="3055">
                  <c:v>2</c:v>
                </c:pt>
                <c:pt idx="3056">
                  <c:v>3</c:v>
                </c:pt>
                <c:pt idx="3057">
                  <c:v>4</c:v>
                </c:pt>
                <c:pt idx="3058">
                  <c:v>5</c:v>
                </c:pt>
                <c:pt idx="3059">
                  <c:v>3</c:v>
                </c:pt>
                <c:pt idx="3060">
                  <c:v>4</c:v>
                </c:pt>
                <c:pt idx="3061">
                  <c:v>5</c:v>
                </c:pt>
                <c:pt idx="3062">
                  <c:v>6</c:v>
                </c:pt>
                <c:pt idx="3063">
                  <c:v>7</c:v>
                </c:pt>
                <c:pt idx="3064">
                  <c:v>8</c:v>
                </c:pt>
                <c:pt idx="3065">
                  <c:v>9</c:v>
                </c:pt>
                <c:pt idx="3066">
                  <c:v>10</c:v>
                </c:pt>
                <c:pt idx="3067">
                  <c:v>1</c:v>
                </c:pt>
                <c:pt idx="3068">
                  <c:v>2</c:v>
                </c:pt>
                <c:pt idx="3069">
                  <c:v>3</c:v>
                </c:pt>
                <c:pt idx="3070">
                  <c:v>1</c:v>
                </c:pt>
                <c:pt idx="3071">
                  <c:v>2</c:v>
                </c:pt>
                <c:pt idx="3072">
                  <c:v>3</c:v>
                </c:pt>
                <c:pt idx="3073">
                  <c:v>1</c:v>
                </c:pt>
                <c:pt idx="3074">
                  <c:v>2</c:v>
                </c:pt>
                <c:pt idx="3075">
                  <c:v>14</c:v>
                </c:pt>
                <c:pt idx="3076">
                  <c:v>15</c:v>
                </c:pt>
                <c:pt idx="3077">
                  <c:v>16</c:v>
                </c:pt>
                <c:pt idx="3078">
                  <c:v>17</c:v>
                </c:pt>
                <c:pt idx="3079">
                  <c:v>18</c:v>
                </c:pt>
                <c:pt idx="3080">
                  <c:v>19</c:v>
                </c:pt>
                <c:pt idx="3081">
                  <c:v>20</c:v>
                </c:pt>
                <c:pt idx="3082">
                  <c:v>21</c:v>
                </c:pt>
                <c:pt idx="3083">
                  <c:v>22</c:v>
                </c:pt>
                <c:pt idx="3084">
                  <c:v>23</c:v>
                </c:pt>
                <c:pt idx="3085">
                  <c:v>24</c:v>
                </c:pt>
                <c:pt idx="3086">
                  <c:v>25</c:v>
                </c:pt>
                <c:pt idx="3087">
                  <c:v>27</c:v>
                </c:pt>
                <c:pt idx="3088">
                  <c:v>1</c:v>
                </c:pt>
                <c:pt idx="3089">
                  <c:v>2</c:v>
                </c:pt>
                <c:pt idx="3090">
                  <c:v>3</c:v>
                </c:pt>
                <c:pt idx="3091">
                  <c:v>4</c:v>
                </c:pt>
                <c:pt idx="3092">
                  <c:v>5</c:v>
                </c:pt>
                <c:pt idx="3093">
                  <c:v>6</c:v>
                </c:pt>
                <c:pt idx="3094">
                  <c:v>6</c:v>
                </c:pt>
                <c:pt idx="3095">
                  <c:v>7</c:v>
                </c:pt>
                <c:pt idx="3096">
                  <c:v>8</c:v>
                </c:pt>
                <c:pt idx="3097">
                  <c:v>9</c:v>
                </c:pt>
                <c:pt idx="3098">
                  <c:v>10</c:v>
                </c:pt>
                <c:pt idx="3099">
                  <c:v>11</c:v>
                </c:pt>
                <c:pt idx="3100">
                  <c:v>12</c:v>
                </c:pt>
                <c:pt idx="3101">
                  <c:v>13</c:v>
                </c:pt>
                <c:pt idx="3102">
                  <c:v>14</c:v>
                </c:pt>
                <c:pt idx="3103">
                  <c:v>15</c:v>
                </c:pt>
                <c:pt idx="3104">
                  <c:v>16</c:v>
                </c:pt>
                <c:pt idx="3105">
                  <c:v>17</c:v>
                </c:pt>
                <c:pt idx="3106">
                  <c:v>18</c:v>
                </c:pt>
                <c:pt idx="3107">
                  <c:v>19</c:v>
                </c:pt>
                <c:pt idx="3108">
                  <c:v>20</c:v>
                </c:pt>
                <c:pt idx="3109">
                  <c:v>21</c:v>
                </c:pt>
                <c:pt idx="3110">
                  <c:v>22</c:v>
                </c:pt>
                <c:pt idx="3111">
                  <c:v>23</c:v>
                </c:pt>
                <c:pt idx="3112">
                  <c:v>1</c:v>
                </c:pt>
                <c:pt idx="3113">
                  <c:v>2</c:v>
                </c:pt>
                <c:pt idx="3114">
                  <c:v>3</c:v>
                </c:pt>
                <c:pt idx="3115">
                  <c:v>4</c:v>
                </c:pt>
                <c:pt idx="3116">
                  <c:v>5</c:v>
                </c:pt>
                <c:pt idx="3117">
                  <c:v>6</c:v>
                </c:pt>
                <c:pt idx="3118">
                  <c:v>7</c:v>
                </c:pt>
                <c:pt idx="3119">
                  <c:v>8</c:v>
                </c:pt>
                <c:pt idx="3120">
                  <c:v>10</c:v>
                </c:pt>
                <c:pt idx="3121">
                  <c:v>11</c:v>
                </c:pt>
                <c:pt idx="3122">
                  <c:v>12</c:v>
                </c:pt>
                <c:pt idx="3123">
                  <c:v>13</c:v>
                </c:pt>
                <c:pt idx="3124">
                  <c:v>14</c:v>
                </c:pt>
                <c:pt idx="3125">
                  <c:v>15</c:v>
                </c:pt>
                <c:pt idx="3126">
                  <c:v>16</c:v>
                </c:pt>
                <c:pt idx="3127">
                  <c:v>17</c:v>
                </c:pt>
                <c:pt idx="3128">
                  <c:v>18</c:v>
                </c:pt>
                <c:pt idx="3129">
                  <c:v>19</c:v>
                </c:pt>
                <c:pt idx="3130">
                  <c:v>20</c:v>
                </c:pt>
                <c:pt idx="3131">
                  <c:v>21</c:v>
                </c:pt>
                <c:pt idx="3132">
                  <c:v>22</c:v>
                </c:pt>
                <c:pt idx="3133">
                  <c:v>23</c:v>
                </c:pt>
                <c:pt idx="3134">
                  <c:v>24</c:v>
                </c:pt>
                <c:pt idx="3135">
                  <c:v>25</c:v>
                </c:pt>
                <c:pt idx="3136">
                  <c:v>26</c:v>
                </c:pt>
                <c:pt idx="3137">
                  <c:v>27</c:v>
                </c:pt>
                <c:pt idx="3138">
                  <c:v>28</c:v>
                </c:pt>
                <c:pt idx="3139">
                  <c:v>29</c:v>
                </c:pt>
                <c:pt idx="3140">
                  <c:v>30</c:v>
                </c:pt>
                <c:pt idx="3141">
                  <c:v>1</c:v>
                </c:pt>
                <c:pt idx="3142">
                  <c:v>2</c:v>
                </c:pt>
                <c:pt idx="3143">
                  <c:v>3</c:v>
                </c:pt>
                <c:pt idx="3144">
                  <c:v>4</c:v>
                </c:pt>
                <c:pt idx="3145">
                  <c:v>5</c:v>
                </c:pt>
                <c:pt idx="3146">
                  <c:v>6</c:v>
                </c:pt>
                <c:pt idx="3147">
                  <c:v>7</c:v>
                </c:pt>
                <c:pt idx="3148">
                  <c:v>4</c:v>
                </c:pt>
                <c:pt idx="3149">
                  <c:v>5</c:v>
                </c:pt>
                <c:pt idx="3150">
                  <c:v>6</c:v>
                </c:pt>
                <c:pt idx="3151">
                  <c:v>7</c:v>
                </c:pt>
                <c:pt idx="3152">
                  <c:v>8</c:v>
                </c:pt>
                <c:pt idx="3153">
                  <c:v>9</c:v>
                </c:pt>
                <c:pt idx="3154">
                  <c:v>10</c:v>
                </c:pt>
                <c:pt idx="3155">
                  <c:v>11</c:v>
                </c:pt>
                <c:pt idx="3156">
                  <c:v>12</c:v>
                </c:pt>
                <c:pt idx="3157">
                  <c:v>13</c:v>
                </c:pt>
                <c:pt idx="3158">
                  <c:v>14</c:v>
                </c:pt>
                <c:pt idx="3159">
                  <c:v>1</c:v>
                </c:pt>
                <c:pt idx="3160">
                  <c:v>2</c:v>
                </c:pt>
                <c:pt idx="3161">
                  <c:v>2</c:v>
                </c:pt>
                <c:pt idx="3162">
                  <c:v>3</c:v>
                </c:pt>
                <c:pt idx="3163">
                  <c:v>4</c:v>
                </c:pt>
                <c:pt idx="3164">
                  <c:v>5</c:v>
                </c:pt>
                <c:pt idx="3165">
                  <c:v>6</c:v>
                </c:pt>
                <c:pt idx="3166">
                  <c:v>7</c:v>
                </c:pt>
                <c:pt idx="3167">
                  <c:v>5</c:v>
                </c:pt>
                <c:pt idx="3168">
                  <c:v>6</c:v>
                </c:pt>
                <c:pt idx="3169">
                  <c:v>7</c:v>
                </c:pt>
                <c:pt idx="3170">
                  <c:v>8</c:v>
                </c:pt>
                <c:pt idx="3171">
                  <c:v>9</c:v>
                </c:pt>
                <c:pt idx="3172">
                  <c:v>10</c:v>
                </c:pt>
                <c:pt idx="3173">
                  <c:v>11</c:v>
                </c:pt>
                <c:pt idx="3174">
                  <c:v>13</c:v>
                </c:pt>
                <c:pt idx="3175">
                  <c:v>1</c:v>
                </c:pt>
                <c:pt idx="3176">
                  <c:v>2</c:v>
                </c:pt>
                <c:pt idx="3177">
                  <c:v>3</c:v>
                </c:pt>
                <c:pt idx="3178">
                  <c:v>4</c:v>
                </c:pt>
              </c:numCache>
            </c:numRef>
          </c:xVal>
          <c:yVal>
            <c:numRef>
              <c:f>Sheet1!$C$2:$C$3180</c:f>
              <c:numCache>
                <c:formatCode>General</c:formatCode>
                <c:ptCount val="3179"/>
                <c:pt idx="0">
                  <c:v>41.015050000000002</c:v>
                </c:pt>
                <c:pt idx="1">
                  <c:v>10.834009999999999</c:v>
                </c:pt>
                <c:pt idx="2">
                  <c:v>34.352179999999997</c:v>
                </c:pt>
                <c:pt idx="3">
                  <c:v>55.188470000000002</c:v>
                </c:pt>
                <c:pt idx="4">
                  <c:v>34.198529999999998</c:v>
                </c:pt>
                <c:pt idx="5">
                  <c:v>59.349330000000002</c:v>
                </c:pt>
                <c:pt idx="6">
                  <c:v>52.818379999999998</c:v>
                </c:pt>
                <c:pt idx="7">
                  <c:v>59.92933</c:v>
                </c:pt>
                <c:pt idx="8">
                  <c:v>71.395660000000007</c:v>
                </c:pt>
                <c:pt idx="9">
                  <c:v>176.2955</c:v>
                </c:pt>
                <c:pt idx="10">
                  <c:v>67.873369999999994</c:v>
                </c:pt>
                <c:pt idx="11">
                  <c:v>509.63279999999997</c:v>
                </c:pt>
                <c:pt idx="12">
                  <c:v>607.29520000000002</c:v>
                </c:pt>
                <c:pt idx="13">
                  <c:v>839.62829999999997</c:v>
                </c:pt>
                <c:pt idx="14">
                  <c:v>509.55529999999999</c:v>
                </c:pt>
                <c:pt idx="15">
                  <c:v>769.8211</c:v>
                </c:pt>
                <c:pt idx="16">
                  <c:v>682.05709999999999</c:v>
                </c:pt>
                <c:pt idx="17">
                  <c:v>362.28840000000002</c:v>
                </c:pt>
                <c:pt idx="18">
                  <c:v>962.3</c:v>
                </c:pt>
                <c:pt idx="19">
                  <c:v>1796.8320000000001</c:v>
                </c:pt>
                <c:pt idx="20">
                  <c:v>933.9991</c:v>
                </c:pt>
                <c:pt idx="21">
                  <c:v>468.9436</c:v>
                </c:pt>
                <c:pt idx="22">
                  <c:v>483.11380000000003</c:v>
                </c:pt>
                <c:pt idx="23">
                  <c:v>652.98410000000001</c:v>
                </c:pt>
                <c:pt idx="24">
                  <c:v>93.484179999999995</c:v>
                </c:pt>
                <c:pt idx="25">
                  <c:v>126.8771</c:v>
                </c:pt>
                <c:pt idx="26">
                  <c:v>113.5544</c:v>
                </c:pt>
                <c:pt idx="27">
                  <c:v>176.4384</c:v>
                </c:pt>
                <c:pt idx="28">
                  <c:v>167.92830000000001</c:v>
                </c:pt>
                <c:pt idx="29">
                  <c:v>177.82679999999999</c:v>
                </c:pt>
                <c:pt idx="30">
                  <c:v>783.96280000000002</c:v>
                </c:pt>
                <c:pt idx="31">
                  <c:v>483.3109</c:v>
                </c:pt>
                <c:pt idx="32">
                  <c:v>300.2296</c:v>
                </c:pt>
                <c:pt idx="33">
                  <c:v>341.68529999999998</c:v>
                </c:pt>
                <c:pt idx="34">
                  <c:v>1617.1210000000001</c:v>
                </c:pt>
                <c:pt idx="35">
                  <c:v>143.97829999999999</c:v>
                </c:pt>
                <c:pt idx="36">
                  <c:v>261.67779999999999</c:v>
                </c:pt>
                <c:pt idx="37">
                  <c:v>31.273990000000001</c:v>
                </c:pt>
                <c:pt idx="38">
                  <c:v>273.55430000000001</c:v>
                </c:pt>
                <c:pt idx="39">
                  <c:v>239.01419999999999</c:v>
                </c:pt>
                <c:pt idx="40">
                  <c:v>265.28320000000002</c:v>
                </c:pt>
                <c:pt idx="41">
                  <c:v>334.17140000000001</c:v>
                </c:pt>
                <c:pt idx="42">
                  <c:v>328.13940000000002</c:v>
                </c:pt>
                <c:pt idx="43">
                  <c:v>339.9316</c:v>
                </c:pt>
                <c:pt idx="44">
                  <c:v>383.67790000000002</c:v>
                </c:pt>
                <c:pt idx="45">
                  <c:v>321.10719999999998</c:v>
                </c:pt>
                <c:pt idx="46">
                  <c:v>2158.6640000000002</c:v>
                </c:pt>
                <c:pt idx="47">
                  <c:v>2077.2310000000002</c:v>
                </c:pt>
                <c:pt idx="48">
                  <c:v>1959.9839999999999</c:v>
                </c:pt>
                <c:pt idx="49">
                  <c:v>1755.8040000000001</c:v>
                </c:pt>
                <c:pt idx="50">
                  <c:v>8.1205999999999996</c:v>
                </c:pt>
                <c:pt idx="51">
                  <c:v>12.228149999999999</c:v>
                </c:pt>
                <c:pt idx="52">
                  <c:v>43.275500000000001</c:v>
                </c:pt>
                <c:pt idx="53">
                  <c:v>38.923079999999999</c:v>
                </c:pt>
                <c:pt idx="54">
                  <c:v>37.806260000000002</c:v>
                </c:pt>
                <c:pt idx="55">
                  <c:v>20.88768</c:v>
                </c:pt>
                <c:pt idx="56">
                  <c:v>20.33681</c:v>
                </c:pt>
                <c:pt idx="57">
                  <c:v>23.886109999999999</c:v>
                </c:pt>
                <c:pt idx="58">
                  <c:v>98.696960000000004</c:v>
                </c:pt>
                <c:pt idx="59">
                  <c:v>64.089370000000002</c:v>
                </c:pt>
                <c:pt idx="60">
                  <c:v>75.070779999999999</c:v>
                </c:pt>
                <c:pt idx="61">
                  <c:v>84.124089999999995</c:v>
                </c:pt>
                <c:pt idx="62">
                  <c:v>52.695639999999997</c:v>
                </c:pt>
                <c:pt idx="63">
                  <c:v>187.43770000000001</c:v>
                </c:pt>
                <c:pt idx="64">
                  <c:v>186.5044</c:v>
                </c:pt>
                <c:pt idx="65">
                  <c:v>230.5026</c:v>
                </c:pt>
                <c:pt idx="66">
                  <c:v>292.98180000000002</c:v>
                </c:pt>
                <c:pt idx="67">
                  <c:v>603.62260000000003</c:v>
                </c:pt>
                <c:pt idx="68">
                  <c:v>53.57011</c:v>
                </c:pt>
                <c:pt idx="69">
                  <c:v>161.4658</c:v>
                </c:pt>
                <c:pt idx="70">
                  <c:v>111.3591</c:v>
                </c:pt>
                <c:pt idx="71">
                  <c:v>131.1354</c:v>
                </c:pt>
                <c:pt idx="72">
                  <c:v>214.32810000000001</c:v>
                </c:pt>
                <c:pt idx="73">
                  <c:v>195.27189999999999</c:v>
                </c:pt>
                <c:pt idx="74">
                  <c:v>707.84529999999995</c:v>
                </c:pt>
                <c:pt idx="75">
                  <c:v>415.2903</c:v>
                </c:pt>
                <c:pt idx="76">
                  <c:v>65.812190000000001</c:v>
                </c:pt>
                <c:pt idx="77">
                  <c:v>833.9126</c:v>
                </c:pt>
                <c:pt idx="78">
                  <c:v>133.4958</c:v>
                </c:pt>
                <c:pt idx="79">
                  <c:v>260.98129999999998</c:v>
                </c:pt>
                <c:pt idx="80">
                  <c:v>332.54739999999998</c:v>
                </c:pt>
                <c:pt idx="81">
                  <c:v>745.95669999999996</c:v>
                </c:pt>
                <c:pt idx="82">
                  <c:v>1402.058</c:v>
                </c:pt>
                <c:pt idx="83">
                  <c:v>13.315</c:v>
                </c:pt>
                <c:pt idx="84">
                  <c:v>16.62114</c:v>
                </c:pt>
                <c:pt idx="85">
                  <c:v>20.247330000000002</c:v>
                </c:pt>
                <c:pt idx="86">
                  <c:v>30.421299999999999</c:v>
                </c:pt>
                <c:pt idx="87">
                  <c:v>60.98292</c:v>
                </c:pt>
                <c:pt idx="88">
                  <c:v>55.649850000000001</c:v>
                </c:pt>
                <c:pt idx="89">
                  <c:v>50.216880000000003</c:v>
                </c:pt>
                <c:pt idx="90">
                  <c:v>43.25141</c:v>
                </c:pt>
                <c:pt idx="91">
                  <c:v>104.9256</c:v>
                </c:pt>
                <c:pt idx="92">
                  <c:v>109.31950000000001</c:v>
                </c:pt>
                <c:pt idx="93">
                  <c:v>183.5591</c:v>
                </c:pt>
                <c:pt idx="94">
                  <c:v>97.811970000000002</c:v>
                </c:pt>
                <c:pt idx="95">
                  <c:v>148.02879999999999</c:v>
                </c:pt>
                <c:pt idx="96">
                  <c:v>300.88810000000001</c:v>
                </c:pt>
                <c:pt idx="97">
                  <c:v>345.58460000000002</c:v>
                </c:pt>
                <c:pt idx="98">
                  <c:v>256.9579</c:v>
                </c:pt>
                <c:pt idx="99">
                  <c:v>205.63059999999999</c:v>
                </c:pt>
                <c:pt idx="100">
                  <c:v>100.2073</c:v>
                </c:pt>
                <c:pt idx="101">
                  <c:v>1227.8340000000001</c:v>
                </c:pt>
                <c:pt idx="102">
                  <c:v>199.49080000000001</c:v>
                </c:pt>
                <c:pt idx="103">
                  <c:v>814.0385</c:v>
                </c:pt>
                <c:pt idx="104">
                  <c:v>829.74300000000005</c:v>
                </c:pt>
                <c:pt idx="105">
                  <c:v>909.52670000000001</c:v>
                </c:pt>
                <c:pt idx="106">
                  <c:v>1095.1220000000001</c:v>
                </c:pt>
                <c:pt idx="107">
                  <c:v>1186.4480000000001</c:v>
                </c:pt>
                <c:pt idx="108">
                  <c:v>1219.9939999999999</c:v>
                </c:pt>
                <c:pt idx="109">
                  <c:v>1399.82</c:v>
                </c:pt>
                <c:pt idx="110">
                  <c:v>2120.8879999999999</c:v>
                </c:pt>
                <c:pt idx="111">
                  <c:v>2610.0610000000001</c:v>
                </c:pt>
                <c:pt idx="112">
                  <c:v>75.770070000000004</c:v>
                </c:pt>
                <c:pt idx="113">
                  <c:v>73.733440000000002</c:v>
                </c:pt>
                <c:pt idx="114">
                  <c:v>101.7577</c:v>
                </c:pt>
                <c:pt idx="115">
                  <c:v>191.09360000000001</c:v>
                </c:pt>
                <c:pt idx="116">
                  <c:v>572.05089999999996</c:v>
                </c:pt>
                <c:pt idx="117">
                  <c:v>188.92259999999999</c:v>
                </c:pt>
                <c:pt idx="118">
                  <c:v>190.43109999999999</c:v>
                </c:pt>
                <c:pt idx="119">
                  <c:v>195.8622</c:v>
                </c:pt>
                <c:pt idx="120">
                  <c:v>137.62899999999999</c:v>
                </c:pt>
                <c:pt idx="121">
                  <c:v>127.20780000000001</c:v>
                </c:pt>
                <c:pt idx="122">
                  <c:v>133.6234</c:v>
                </c:pt>
                <c:pt idx="123">
                  <c:v>135.327</c:v>
                </c:pt>
                <c:pt idx="124">
                  <c:v>125.5763</c:v>
                </c:pt>
                <c:pt idx="125">
                  <c:v>156.90799999999999</c:v>
                </c:pt>
                <c:pt idx="126">
                  <c:v>151.90559999999999</c:v>
                </c:pt>
                <c:pt idx="127">
                  <c:v>217.78290000000001</c:v>
                </c:pt>
                <c:pt idx="128">
                  <c:v>260.84010000000001</c:v>
                </c:pt>
                <c:pt idx="129">
                  <c:v>163.89689999999999</c:v>
                </c:pt>
                <c:pt idx="130">
                  <c:v>440.99829999999997</c:v>
                </c:pt>
                <c:pt idx="131">
                  <c:v>160.4622</c:v>
                </c:pt>
                <c:pt idx="132">
                  <c:v>608.49770000000001</c:v>
                </c:pt>
                <c:pt idx="133">
                  <c:v>122.7597</c:v>
                </c:pt>
                <c:pt idx="134">
                  <c:v>92.456190000000007</c:v>
                </c:pt>
                <c:pt idx="135">
                  <c:v>134.93389999999999</c:v>
                </c:pt>
                <c:pt idx="136">
                  <c:v>260.7824</c:v>
                </c:pt>
                <c:pt idx="137">
                  <c:v>134.59219999999999</c:v>
                </c:pt>
                <c:pt idx="138">
                  <c:v>194.4957</c:v>
                </c:pt>
                <c:pt idx="139">
                  <c:v>221.03</c:v>
                </c:pt>
                <c:pt idx="140">
                  <c:v>174.65610000000001</c:v>
                </c:pt>
                <c:pt idx="141">
                  <c:v>13.99714</c:v>
                </c:pt>
                <c:pt idx="142">
                  <c:v>77.633830000000003</c:v>
                </c:pt>
                <c:pt idx="143">
                  <c:v>27.762440000000002</c:v>
                </c:pt>
                <c:pt idx="144">
                  <c:v>41.959870000000002</c:v>
                </c:pt>
                <c:pt idx="145">
                  <c:v>45.147239999999996</c:v>
                </c:pt>
                <c:pt idx="146">
                  <c:v>28.34882</c:v>
                </c:pt>
                <c:pt idx="147">
                  <c:v>77.721429999999998</c:v>
                </c:pt>
                <c:pt idx="148">
                  <c:v>128.6078</c:v>
                </c:pt>
                <c:pt idx="149">
                  <c:v>94.070449999999994</c:v>
                </c:pt>
                <c:pt idx="150">
                  <c:v>161.5538</c:v>
                </c:pt>
                <c:pt idx="151">
                  <c:v>875.24090000000001</c:v>
                </c:pt>
                <c:pt idx="152">
                  <c:v>291.82679999999999</c:v>
                </c:pt>
                <c:pt idx="153">
                  <c:v>229.0326</c:v>
                </c:pt>
                <c:pt idx="154">
                  <c:v>358.98439999999999</c:v>
                </c:pt>
                <c:pt idx="155">
                  <c:v>288.67189999999999</c:v>
                </c:pt>
                <c:pt idx="156">
                  <c:v>339.58769999999998</c:v>
                </c:pt>
                <c:pt idx="157">
                  <c:v>415.22239999999999</c:v>
                </c:pt>
                <c:pt idx="158">
                  <c:v>429.28980000000001</c:v>
                </c:pt>
                <c:pt idx="159">
                  <c:v>519.10940000000005</c:v>
                </c:pt>
                <c:pt idx="160">
                  <c:v>55.659689999999998</c:v>
                </c:pt>
                <c:pt idx="161">
                  <c:v>340.63159999999999</c:v>
                </c:pt>
                <c:pt idx="162">
                  <c:v>103.1782</c:v>
                </c:pt>
                <c:pt idx="163">
                  <c:v>309.22770000000003</c:v>
                </c:pt>
                <c:pt idx="164">
                  <c:v>201.3229</c:v>
                </c:pt>
                <c:pt idx="165">
                  <c:v>22.918089999999999</c:v>
                </c:pt>
                <c:pt idx="166">
                  <c:v>62.601619999999997</c:v>
                </c:pt>
                <c:pt idx="167">
                  <c:v>138.6181</c:v>
                </c:pt>
                <c:pt idx="168">
                  <c:v>258.7124</c:v>
                </c:pt>
                <c:pt idx="169">
                  <c:v>387.4126</c:v>
                </c:pt>
                <c:pt idx="170">
                  <c:v>120.898</c:v>
                </c:pt>
                <c:pt idx="171">
                  <c:v>155.98249999999999</c:v>
                </c:pt>
                <c:pt idx="172">
                  <c:v>106.0749</c:v>
                </c:pt>
                <c:pt idx="173">
                  <c:v>861.74699999999996</c:v>
                </c:pt>
                <c:pt idx="174">
                  <c:v>70.888869999999997</c:v>
                </c:pt>
                <c:pt idx="175">
                  <c:v>163.83000000000001</c:v>
                </c:pt>
                <c:pt idx="176">
                  <c:v>296.8467</c:v>
                </c:pt>
                <c:pt idx="177">
                  <c:v>318.75810000000001</c:v>
                </c:pt>
                <c:pt idx="178">
                  <c:v>258.55259999999998</c:v>
                </c:pt>
                <c:pt idx="179">
                  <c:v>273.62979999999999</c:v>
                </c:pt>
                <c:pt idx="180">
                  <c:v>290.32639999999998</c:v>
                </c:pt>
                <c:pt idx="181">
                  <c:v>312.96010000000001</c:v>
                </c:pt>
                <c:pt idx="182">
                  <c:v>314.29770000000002</c:v>
                </c:pt>
                <c:pt idx="183">
                  <c:v>308.42599999999999</c:v>
                </c:pt>
                <c:pt idx="184">
                  <c:v>480.91289999999998</c:v>
                </c:pt>
                <c:pt idx="185">
                  <c:v>420.5111</c:v>
                </c:pt>
                <c:pt idx="186">
                  <c:v>165.11519999999999</c:v>
                </c:pt>
                <c:pt idx="187">
                  <c:v>402.03379999999999</c:v>
                </c:pt>
                <c:pt idx="188">
                  <c:v>474.03579999999999</c:v>
                </c:pt>
                <c:pt idx="189">
                  <c:v>1011.931</c:v>
                </c:pt>
                <c:pt idx="190">
                  <c:v>820.92819999999995</c:v>
                </c:pt>
                <c:pt idx="191">
                  <c:v>29.037410000000001</c:v>
                </c:pt>
                <c:pt idx="192">
                  <c:v>28.382059999999999</c:v>
                </c:pt>
                <c:pt idx="193">
                  <c:v>55.685029999999998</c:v>
                </c:pt>
                <c:pt idx="194">
                  <c:v>38.112580000000001</c:v>
                </c:pt>
                <c:pt idx="195">
                  <c:v>67.432209999999998</c:v>
                </c:pt>
                <c:pt idx="196">
                  <c:v>57.135330000000003</c:v>
                </c:pt>
                <c:pt idx="197">
                  <c:v>102.2492</c:v>
                </c:pt>
                <c:pt idx="198">
                  <c:v>104.6888</c:v>
                </c:pt>
                <c:pt idx="199">
                  <c:v>123.7629</c:v>
                </c:pt>
                <c:pt idx="200">
                  <c:v>138.1377</c:v>
                </c:pt>
                <c:pt idx="201">
                  <c:v>119.44329999999999</c:v>
                </c:pt>
                <c:pt idx="202">
                  <c:v>135.3374</c:v>
                </c:pt>
                <c:pt idx="203">
                  <c:v>100.1521</c:v>
                </c:pt>
                <c:pt idx="204">
                  <c:v>117.5449</c:v>
                </c:pt>
                <c:pt idx="205">
                  <c:v>138.59700000000001</c:v>
                </c:pt>
                <c:pt idx="206">
                  <c:v>128.34190000000001</c:v>
                </c:pt>
                <c:pt idx="207">
                  <c:v>145.46279999999999</c:v>
                </c:pt>
                <c:pt idx="208">
                  <c:v>229.10509999999999</c:v>
                </c:pt>
                <c:pt idx="209">
                  <c:v>301.39409999999998</c:v>
                </c:pt>
                <c:pt idx="210">
                  <c:v>1108.8520000000001</c:v>
                </c:pt>
                <c:pt idx="211">
                  <c:v>758.89</c:v>
                </c:pt>
                <c:pt idx="212">
                  <c:v>42.089410000000001</c:v>
                </c:pt>
                <c:pt idx="213">
                  <c:v>49.658349999999999</c:v>
                </c:pt>
                <c:pt idx="214">
                  <c:v>64.409270000000006</c:v>
                </c:pt>
                <c:pt idx="215">
                  <c:v>61.086300000000001</c:v>
                </c:pt>
                <c:pt idx="216">
                  <c:v>79.067629999999994</c:v>
                </c:pt>
                <c:pt idx="217">
                  <c:v>85.359359999999995</c:v>
                </c:pt>
                <c:pt idx="218">
                  <c:v>92.086879999999994</c:v>
                </c:pt>
                <c:pt idx="219">
                  <c:v>103.8443</c:v>
                </c:pt>
                <c:pt idx="220">
                  <c:v>114.0809</c:v>
                </c:pt>
                <c:pt idx="221">
                  <c:v>86.303730000000002</c:v>
                </c:pt>
                <c:pt idx="222">
                  <c:v>122.4148</c:v>
                </c:pt>
                <c:pt idx="223">
                  <c:v>137.3801</c:v>
                </c:pt>
                <c:pt idx="224">
                  <c:v>132.1292</c:v>
                </c:pt>
                <c:pt idx="225">
                  <c:v>1357.9639999999999</c:v>
                </c:pt>
                <c:pt idx="226">
                  <c:v>349.7099</c:v>
                </c:pt>
                <c:pt idx="227">
                  <c:v>294.27019999999999</c:v>
                </c:pt>
                <c:pt idx="228">
                  <c:v>342.84589999999997</c:v>
                </c:pt>
                <c:pt idx="229">
                  <c:v>475.21780000000001</c:v>
                </c:pt>
                <c:pt idx="230">
                  <c:v>221.9905</c:v>
                </c:pt>
                <c:pt idx="231">
                  <c:v>15.60317</c:v>
                </c:pt>
                <c:pt idx="232">
                  <c:v>17.12959</c:v>
                </c:pt>
                <c:pt idx="233">
                  <c:v>22.23537</c:v>
                </c:pt>
                <c:pt idx="234">
                  <c:v>31.098880000000001</c:v>
                </c:pt>
                <c:pt idx="235">
                  <c:v>39.257219999999997</c:v>
                </c:pt>
                <c:pt idx="236">
                  <c:v>40.56165</c:v>
                </c:pt>
                <c:pt idx="237">
                  <c:v>32.316980000000001</c:v>
                </c:pt>
                <c:pt idx="238">
                  <c:v>22.915050000000001</c:v>
                </c:pt>
                <c:pt idx="239">
                  <c:v>72.704620000000006</c:v>
                </c:pt>
                <c:pt idx="240">
                  <c:v>61.667879999999997</c:v>
                </c:pt>
                <c:pt idx="241">
                  <c:v>9.5346080000000004</c:v>
                </c:pt>
                <c:pt idx="242">
                  <c:v>9.5110650000000003</c:v>
                </c:pt>
                <c:pt idx="243">
                  <c:v>53.951390000000004</c:v>
                </c:pt>
                <c:pt idx="244">
                  <c:v>65.168689999999998</c:v>
                </c:pt>
                <c:pt idx="245">
                  <c:v>95.925550000000001</c:v>
                </c:pt>
                <c:pt idx="246">
                  <c:v>77.790180000000007</c:v>
                </c:pt>
                <c:pt idx="247">
                  <c:v>29.636299999999999</c:v>
                </c:pt>
                <c:pt idx="248">
                  <c:v>2297.0909999999999</c:v>
                </c:pt>
                <c:pt idx="249">
                  <c:v>89.124459999999999</c:v>
                </c:pt>
                <c:pt idx="250">
                  <c:v>242.38059999999999</c:v>
                </c:pt>
                <c:pt idx="251">
                  <c:v>103.6773</c:v>
                </c:pt>
                <c:pt idx="252">
                  <c:v>240.66050000000001</c:v>
                </c:pt>
                <c:pt idx="253">
                  <c:v>859.51750000000004</c:v>
                </c:pt>
                <c:pt idx="254">
                  <c:v>100.9337</c:v>
                </c:pt>
                <c:pt idx="255">
                  <c:v>159.91319999999999</c:v>
                </c:pt>
                <c:pt idx="256">
                  <c:v>163.82509999999999</c:v>
                </c:pt>
                <c:pt idx="257">
                  <c:v>118.81310000000001</c:v>
                </c:pt>
                <c:pt idx="258">
                  <c:v>118.7176</c:v>
                </c:pt>
                <c:pt idx="259">
                  <c:v>435.50380000000001</c:v>
                </c:pt>
                <c:pt idx="260">
                  <c:v>322.26920000000001</c:v>
                </c:pt>
                <c:pt idx="261">
                  <c:v>171.87809999999999</c:v>
                </c:pt>
                <c:pt idx="262">
                  <c:v>169.85919999999999</c:v>
                </c:pt>
                <c:pt idx="263">
                  <c:v>137.5566</c:v>
                </c:pt>
                <c:pt idx="264">
                  <c:v>127.37390000000001</c:v>
                </c:pt>
                <c:pt idx="265">
                  <c:v>86.397459999999995</c:v>
                </c:pt>
                <c:pt idx="266">
                  <c:v>61.410380000000004</c:v>
                </c:pt>
                <c:pt idx="267">
                  <c:v>78.458110000000005</c:v>
                </c:pt>
                <c:pt idx="268">
                  <c:v>94.339910000000003</c:v>
                </c:pt>
                <c:pt idx="269">
                  <c:v>110.7587</c:v>
                </c:pt>
                <c:pt idx="270">
                  <c:v>98.499350000000007</c:v>
                </c:pt>
                <c:pt idx="271">
                  <c:v>91.802629999999994</c:v>
                </c:pt>
                <c:pt idx="272">
                  <c:v>83.063630000000003</c:v>
                </c:pt>
                <c:pt idx="273">
                  <c:v>95.954729999999998</c:v>
                </c:pt>
                <c:pt idx="274">
                  <c:v>96.146360000000001</c:v>
                </c:pt>
                <c:pt idx="275">
                  <c:v>109.2217</c:v>
                </c:pt>
                <c:pt idx="276">
                  <c:v>100.2076</c:v>
                </c:pt>
                <c:pt idx="277">
                  <c:v>111.1818</c:v>
                </c:pt>
                <c:pt idx="278">
                  <c:v>71.454679999999996</c:v>
                </c:pt>
                <c:pt idx="279">
                  <c:v>116.0155</c:v>
                </c:pt>
                <c:pt idx="280">
                  <c:v>877.66679999999997</c:v>
                </c:pt>
                <c:pt idx="281">
                  <c:v>199.8141</c:v>
                </c:pt>
                <c:pt idx="282">
                  <c:v>2691.96</c:v>
                </c:pt>
                <c:pt idx="283">
                  <c:v>2690.989</c:v>
                </c:pt>
                <c:pt idx="284">
                  <c:v>2353.3670000000002</c:v>
                </c:pt>
                <c:pt idx="285">
                  <c:v>2734.7649999999999</c:v>
                </c:pt>
                <c:pt idx="286">
                  <c:v>700.94650000000001</c:v>
                </c:pt>
                <c:pt idx="287">
                  <c:v>696.83439999999996</c:v>
                </c:pt>
                <c:pt idx="288">
                  <c:v>709.2731</c:v>
                </c:pt>
                <c:pt idx="289">
                  <c:v>572.53229999999996</c:v>
                </c:pt>
                <c:pt idx="290">
                  <c:v>564.62009999999998</c:v>
                </c:pt>
                <c:pt idx="291">
                  <c:v>647.39229999999998</c:v>
                </c:pt>
                <c:pt idx="292">
                  <c:v>407.54649999999998</c:v>
                </c:pt>
                <c:pt idx="293">
                  <c:v>389.98579999999998</c:v>
                </c:pt>
                <c:pt idx="294">
                  <c:v>328.35570000000001</c:v>
                </c:pt>
                <c:pt idx="295">
                  <c:v>14.817909999999999</c:v>
                </c:pt>
                <c:pt idx="296">
                  <c:v>493.47089999999997</c:v>
                </c:pt>
                <c:pt idx="297">
                  <c:v>458.5086</c:v>
                </c:pt>
                <c:pt idx="298">
                  <c:v>143.3629</c:v>
                </c:pt>
                <c:pt idx="299">
                  <c:v>177.1405</c:v>
                </c:pt>
                <c:pt idx="300">
                  <c:v>455.92829999999998</c:v>
                </c:pt>
                <c:pt idx="301">
                  <c:v>560.27480000000003</c:v>
                </c:pt>
                <c:pt idx="302">
                  <c:v>687.18190000000004</c:v>
                </c:pt>
                <c:pt idx="303">
                  <c:v>1998.047</c:v>
                </c:pt>
                <c:pt idx="304">
                  <c:v>133.70339999999999</c:v>
                </c:pt>
                <c:pt idx="305">
                  <c:v>20.659289999999999</c:v>
                </c:pt>
                <c:pt idx="306">
                  <c:v>26.890450000000001</c:v>
                </c:pt>
                <c:pt idx="307">
                  <c:v>44.773069999999997</c:v>
                </c:pt>
                <c:pt idx="308">
                  <c:v>46.836069999999999</c:v>
                </c:pt>
                <c:pt idx="309">
                  <c:v>34.414520000000003</c:v>
                </c:pt>
                <c:pt idx="310">
                  <c:v>84.879810000000006</c:v>
                </c:pt>
                <c:pt idx="311">
                  <c:v>10.96543</c:v>
                </c:pt>
                <c:pt idx="312">
                  <c:v>9.5988749999999996</c:v>
                </c:pt>
                <c:pt idx="313">
                  <c:v>25.914650000000002</c:v>
                </c:pt>
                <c:pt idx="314">
                  <c:v>29.358740000000001</c:v>
                </c:pt>
                <c:pt idx="315">
                  <c:v>33.852119999999999</c:v>
                </c:pt>
                <c:pt idx="316">
                  <c:v>77.904499999999999</c:v>
                </c:pt>
                <c:pt idx="317">
                  <c:v>44.542200000000001</c:v>
                </c:pt>
                <c:pt idx="318">
                  <c:v>94.834760000000003</c:v>
                </c:pt>
                <c:pt idx="319">
                  <c:v>159.05289999999999</c:v>
                </c:pt>
                <c:pt idx="320">
                  <c:v>429.15050000000002</c:v>
                </c:pt>
                <c:pt idx="321">
                  <c:v>250.51300000000001</c:v>
                </c:pt>
                <c:pt idx="322">
                  <c:v>257.1771</c:v>
                </c:pt>
                <c:pt idx="323">
                  <c:v>280.49639999999999</c:v>
                </c:pt>
                <c:pt idx="324">
                  <c:v>85.445660000000004</c:v>
                </c:pt>
                <c:pt idx="325">
                  <c:v>97.704700000000003</c:v>
                </c:pt>
                <c:pt idx="326">
                  <c:v>120.44580000000001</c:v>
                </c:pt>
                <c:pt idx="327">
                  <c:v>193.65440000000001</c:v>
                </c:pt>
                <c:pt idx="328">
                  <c:v>164.79419999999999</c:v>
                </c:pt>
                <c:pt idx="329">
                  <c:v>184.20509999999999</c:v>
                </c:pt>
                <c:pt idx="330">
                  <c:v>280.09320000000002</c:v>
                </c:pt>
                <c:pt idx="331">
                  <c:v>69.163210000000007</c:v>
                </c:pt>
                <c:pt idx="332">
                  <c:v>145.18049999999999</c:v>
                </c:pt>
                <c:pt idx="333">
                  <c:v>2383.2950000000001</c:v>
                </c:pt>
                <c:pt idx="334">
                  <c:v>2272.0680000000002</c:v>
                </c:pt>
                <c:pt idx="335">
                  <c:v>2207.933</c:v>
                </c:pt>
                <c:pt idx="336">
                  <c:v>2236.674</c:v>
                </c:pt>
                <c:pt idx="337">
                  <c:v>2117.8530000000001</c:v>
                </c:pt>
                <c:pt idx="338">
                  <c:v>2215.1509999999998</c:v>
                </c:pt>
                <c:pt idx="339">
                  <c:v>2287.636</c:v>
                </c:pt>
                <c:pt idx="340">
                  <c:v>2465.2080000000001</c:v>
                </c:pt>
                <c:pt idx="341">
                  <c:v>2369.5070000000001</c:v>
                </c:pt>
                <c:pt idx="342">
                  <c:v>2319.7530000000002</c:v>
                </c:pt>
                <c:pt idx="343">
                  <c:v>2524.2150000000001</c:v>
                </c:pt>
                <c:pt idx="344">
                  <c:v>10.01061</c:v>
                </c:pt>
                <c:pt idx="345">
                  <c:v>84.488600000000005</c:v>
                </c:pt>
                <c:pt idx="346">
                  <c:v>320.74869999999999</c:v>
                </c:pt>
                <c:pt idx="347">
                  <c:v>135.95179999999999</c:v>
                </c:pt>
                <c:pt idx="348">
                  <c:v>198.6634</c:v>
                </c:pt>
                <c:pt idx="349">
                  <c:v>110.7037</c:v>
                </c:pt>
                <c:pt idx="350">
                  <c:v>180.499</c:v>
                </c:pt>
                <c:pt idx="351">
                  <c:v>240.24700000000001</c:v>
                </c:pt>
                <c:pt idx="352">
                  <c:v>766.74480000000005</c:v>
                </c:pt>
                <c:pt idx="353">
                  <c:v>173.89019999999999</c:v>
                </c:pt>
                <c:pt idx="354">
                  <c:v>115.53319999999999</c:v>
                </c:pt>
                <c:pt idx="355">
                  <c:v>83.334909999999994</c:v>
                </c:pt>
                <c:pt idx="356">
                  <c:v>143.4314</c:v>
                </c:pt>
                <c:pt idx="357">
                  <c:v>226.37020000000001</c:v>
                </c:pt>
                <c:pt idx="358">
                  <c:v>248.28020000000001</c:v>
                </c:pt>
                <c:pt idx="359">
                  <c:v>314.33510000000001</c:v>
                </c:pt>
                <c:pt idx="360">
                  <c:v>409.64499999999998</c:v>
                </c:pt>
                <c:pt idx="361">
                  <c:v>273.79399999999998</c:v>
                </c:pt>
                <c:pt idx="362">
                  <c:v>58.834429999999998</c:v>
                </c:pt>
                <c:pt idx="363">
                  <c:v>101.1258</c:v>
                </c:pt>
                <c:pt idx="364">
                  <c:v>60.792920000000002</c:v>
                </c:pt>
                <c:pt idx="365">
                  <c:v>79.183530000000005</c:v>
                </c:pt>
                <c:pt idx="366">
                  <c:v>84.727249999999998</c:v>
                </c:pt>
                <c:pt idx="367">
                  <c:v>118.45</c:v>
                </c:pt>
                <c:pt idx="368">
                  <c:v>96.653369999999995</c:v>
                </c:pt>
                <c:pt idx="369">
                  <c:v>100.52249999999999</c:v>
                </c:pt>
                <c:pt idx="370">
                  <c:v>151.44229999999999</c:v>
                </c:pt>
                <c:pt idx="371">
                  <c:v>42.540399999999998</c:v>
                </c:pt>
                <c:pt idx="372">
                  <c:v>31.820070000000001</c:v>
                </c:pt>
                <c:pt idx="373">
                  <c:v>58.077979999999997</c:v>
                </c:pt>
                <c:pt idx="374">
                  <c:v>26.522760000000002</c:v>
                </c:pt>
                <c:pt idx="375">
                  <c:v>35.337560000000003</c:v>
                </c:pt>
                <c:pt idx="376">
                  <c:v>42.443420000000003</c:v>
                </c:pt>
                <c:pt idx="377">
                  <c:v>35.48359</c:v>
                </c:pt>
                <c:pt idx="378">
                  <c:v>32.120220000000003</c:v>
                </c:pt>
                <c:pt idx="379">
                  <c:v>11.85093</c:v>
                </c:pt>
                <c:pt idx="380">
                  <c:v>17.439219999999999</c:v>
                </c:pt>
                <c:pt idx="381">
                  <c:v>28.487629999999999</c:v>
                </c:pt>
                <c:pt idx="382">
                  <c:v>103.3767</c:v>
                </c:pt>
                <c:pt idx="383">
                  <c:v>167.1797</c:v>
                </c:pt>
                <c:pt idx="384">
                  <c:v>290.05669999999998</c:v>
                </c:pt>
                <c:pt idx="385">
                  <c:v>92.507580000000004</c:v>
                </c:pt>
                <c:pt idx="386">
                  <c:v>76.22963</c:v>
                </c:pt>
                <c:pt idx="387">
                  <c:v>366.42500000000001</c:v>
                </c:pt>
                <c:pt idx="388">
                  <c:v>14.2165</c:v>
                </c:pt>
                <c:pt idx="389">
                  <c:v>19.66311</c:v>
                </c:pt>
                <c:pt idx="390">
                  <c:v>27.15814</c:v>
                </c:pt>
                <c:pt idx="391">
                  <c:v>36.798070000000003</c:v>
                </c:pt>
                <c:pt idx="392">
                  <c:v>41.513199999999998</c:v>
                </c:pt>
                <c:pt idx="393">
                  <c:v>51.03398</c:v>
                </c:pt>
                <c:pt idx="394">
                  <c:v>71.202259999999995</c:v>
                </c:pt>
                <c:pt idx="395">
                  <c:v>42.302880000000002</c:v>
                </c:pt>
                <c:pt idx="396">
                  <c:v>75.440029999999993</c:v>
                </c:pt>
                <c:pt idx="397">
                  <c:v>78.735849999999999</c:v>
                </c:pt>
                <c:pt idx="398">
                  <c:v>76.588089999999994</c:v>
                </c:pt>
                <c:pt idx="399">
                  <c:v>116.2379</c:v>
                </c:pt>
                <c:pt idx="400">
                  <c:v>137.14850000000001</c:v>
                </c:pt>
                <c:pt idx="401">
                  <c:v>184.12729999999999</c:v>
                </c:pt>
                <c:pt idx="402">
                  <c:v>130.78110000000001</c:v>
                </c:pt>
                <c:pt idx="403">
                  <c:v>208.32220000000001</c:v>
                </c:pt>
                <c:pt idx="404">
                  <c:v>236.6336</c:v>
                </c:pt>
                <c:pt idx="405">
                  <c:v>129.6925</c:v>
                </c:pt>
                <c:pt idx="406">
                  <c:v>38.17745</c:v>
                </c:pt>
                <c:pt idx="407">
                  <c:v>51.819450000000003</c:v>
                </c:pt>
                <c:pt idx="408">
                  <c:v>45.92933</c:v>
                </c:pt>
                <c:pt idx="409">
                  <c:v>81.720569999999995</c:v>
                </c:pt>
                <c:pt idx="410">
                  <c:v>54.994779999999999</c:v>
                </c:pt>
                <c:pt idx="411">
                  <c:v>140.6249</c:v>
                </c:pt>
                <c:pt idx="412">
                  <c:v>155.16810000000001</c:v>
                </c:pt>
                <c:pt idx="413">
                  <c:v>220.41820000000001</c:v>
                </c:pt>
                <c:pt idx="414">
                  <c:v>172.9667</c:v>
                </c:pt>
                <c:pt idx="415">
                  <c:v>216.5445</c:v>
                </c:pt>
                <c:pt idx="416">
                  <c:v>153.85059999999999</c:v>
                </c:pt>
                <c:pt idx="417">
                  <c:v>77.292320000000004</c:v>
                </c:pt>
                <c:pt idx="418">
                  <c:v>125.59439999999999</c:v>
                </c:pt>
                <c:pt idx="419">
                  <c:v>132.79669999999999</c:v>
                </c:pt>
                <c:pt idx="420">
                  <c:v>379.3417</c:v>
                </c:pt>
                <c:pt idx="421">
                  <c:v>383.09190000000001</c:v>
                </c:pt>
                <c:pt idx="422">
                  <c:v>1494.059</c:v>
                </c:pt>
                <c:pt idx="423">
                  <c:v>1303.6010000000001</c:v>
                </c:pt>
                <c:pt idx="424">
                  <c:v>1514.126</c:v>
                </c:pt>
                <c:pt idx="425">
                  <c:v>665.82809999999995</c:v>
                </c:pt>
                <c:pt idx="426">
                  <c:v>725.64250000000004</c:v>
                </c:pt>
                <c:pt idx="427">
                  <c:v>866.5077</c:v>
                </c:pt>
                <c:pt idx="428">
                  <c:v>40.283880000000003</c:v>
                </c:pt>
                <c:pt idx="429">
                  <c:v>54.214649999999999</c:v>
                </c:pt>
                <c:pt idx="430">
                  <c:v>55.455289999999998</c:v>
                </c:pt>
                <c:pt idx="431">
                  <c:v>89.690790000000007</c:v>
                </c:pt>
                <c:pt idx="432">
                  <c:v>116.0273</c:v>
                </c:pt>
                <c:pt idx="433">
                  <c:v>71.297089999999997</c:v>
                </c:pt>
                <c:pt idx="434">
                  <c:v>108.09220000000001</c:v>
                </c:pt>
                <c:pt idx="435">
                  <c:v>168.70009999999999</c:v>
                </c:pt>
                <c:pt idx="436">
                  <c:v>208.0224</c:v>
                </c:pt>
                <c:pt idx="437">
                  <c:v>168.977</c:v>
                </c:pt>
                <c:pt idx="438">
                  <c:v>399.29059999999998</c:v>
                </c:pt>
                <c:pt idx="439">
                  <c:v>3241.4830000000002</c:v>
                </c:pt>
                <c:pt idx="440">
                  <c:v>1515.1859999999999</c:v>
                </c:pt>
                <c:pt idx="441">
                  <c:v>1217.1769999999999</c:v>
                </c:pt>
                <c:pt idx="442">
                  <c:v>1262.2270000000001</c:v>
                </c:pt>
                <c:pt idx="443">
                  <c:v>1465.222</c:v>
                </c:pt>
                <c:pt idx="444">
                  <c:v>1886.8309999999999</c:v>
                </c:pt>
                <c:pt idx="445">
                  <c:v>2239.9650000000001</c:v>
                </c:pt>
                <c:pt idx="446">
                  <c:v>657.20799999999997</c:v>
                </c:pt>
                <c:pt idx="447">
                  <c:v>162.39009999999999</c:v>
                </c:pt>
                <c:pt idx="448">
                  <c:v>242.38820000000001</c:v>
                </c:pt>
                <c:pt idx="449">
                  <c:v>567.8682</c:v>
                </c:pt>
                <c:pt idx="450">
                  <c:v>551.92790000000002</c:v>
                </c:pt>
                <c:pt idx="451">
                  <c:v>500.54969999999997</c:v>
                </c:pt>
                <c:pt idx="452">
                  <c:v>554.20339999999999</c:v>
                </c:pt>
                <c:pt idx="453">
                  <c:v>2417.4009999999998</c:v>
                </c:pt>
                <c:pt idx="454">
                  <c:v>139.68690000000001</c:v>
                </c:pt>
                <c:pt idx="455">
                  <c:v>558.32899999999995</c:v>
                </c:pt>
                <c:pt idx="456">
                  <c:v>668.16759999999999</c:v>
                </c:pt>
                <c:pt idx="457">
                  <c:v>622.26840000000004</c:v>
                </c:pt>
                <c:pt idx="458">
                  <c:v>754.01189999999997</c:v>
                </c:pt>
                <c:pt idx="459">
                  <c:v>847.72580000000005</c:v>
                </c:pt>
                <c:pt idx="460">
                  <c:v>55.054659999999998</c:v>
                </c:pt>
                <c:pt idx="461">
                  <c:v>12.8927</c:v>
                </c:pt>
                <c:pt idx="462">
                  <c:v>28.750889999999998</c:v>
                </c:pt>
                <c:pt idx="463">
                  <c:v>18.555389999999999</c:v>
                </c:pt>
                <c:pt idx="464">
                  <c:v>52.706969999999998</c:v>
                </c:pt>
                <c:pt idx="465">
                  <c:v>55.814</c:v>
                </c:pt>
                <c:pt idx="466">
                  <c:v>54.894880000000001</c:v>
                </c:pt>
                <c:pt idx="467">
                  <c:v>83.023380000000003</c:v>
                </c:pt>
                <c:pt idx="468">
                  <c:v>99.531850000000006</c:v>
                </c:pt>
                <c:pt idx="469">
                  <c:v>135.38239999999999</c:v>
                </c:pt>
                <c:pt idx="470">
                  <c:v>103.9264</c:v>
                </c:pt>
                <c:pt idx="471">
                  <c:v>94.154640000000001</c:v>
                </c:pt>
                <c:pt idx="472">
                  <c:v>399.08749999999998</c:v>
                </c:pt>
                <c:pt idx="473">
                  <c:v>294.30560000000003</c:v>
                </c:pt>
                <c:pt idx="474">
                  <c:v>64.392359999999996</c:v>
                </c:pt>
                <c:pt idx="475">
                  <c:v>64.641170000000002</c:v>
                </c:pt>
                <c:pt idx="476">
                  <c:v>53.189</c:v>
                </c:pt>
                <c:pt idx="477">
                  <c:v>147.28659999999999</c:v>
                </c:pt>
                <c:pt idx="478">
                  <c:v>146.08029999999999</c:v>
                </c:pt>
                <c:pt idx="479">
                  <c:v>174.709</c:v>
                </c:pt>
                <c:pt idx="480">
                  <c:v>179.92850000000001</c:v>
                </c:pt>
                <c:pt idx="481">
                  <c:v>239.97479999999999</c:v>
                </c:pt>
                <c:pt idx="482">
                  <c:v>204.98560000000001</c:v>
                </c:pt>
                <c:pt idx="483">
                  <c:v>157.624</c:v>
                </c:pt>
                <c:pt idx="484">
                  <c:v>18.527670000000001</c:v>
                </c:pt>
                <c:pt idx="485">
                  <c:v>20.577390000000001</c:v>
                </c:pt>
                <c:pt idx="486">
                  <c:v>54.758429999999997</c:v>
                </c:pt>
                <c:pt idx="487">
                  <c:v>147.78659999999999</c:v>
                </c:pt>
                <c:pt idx="488">
                  <c:v>314.56459999999998</c:v>
                </c:pt>
                <c:pt idx="489">
                  <c:v>425.25990000000002</c:v>
                </c:pt>
                <c:pt idx="490">
                  <c:v>420.29169999999999</c:v>
                </c:pt>
                <c:pt idx="491">
                  <c:v>393.12040000000002</c:v>
                </c:pt>
                <c:pt idx="492">
                  <c:v>537.47889999999995</c:v>
                </c:pt>
                <c:pt idx="493">
                  <c:v>127.2698</c:v>
                </c:pt>
                <c:pt idx="494">
                  <c:v>151.29599999999999</c:v>
                </c:pt>
                <c:pt idx="495">
                  <c:v>174.55609999999999</c:v>
                </c:pt>
                <c:pt idx="496">
                  <c:v>183.87280000000001</c:v>
                </c:pt>
                <c:pt idx="497">
                  <c:v>188.06720000000001</c:v>
                </c:pt>
                <c:pt idx="498">
                  <c:v>215.3929</c:v>
                </c:pt>
                <c:pt idx="499">
                  <c:v>258.39870000000002</c:v>
                </c:pt>
                <c:pt idx="500">
                  <c:v>217.52780000000001</c:v>
                </c:pt>
                <c:pt idx="501">
                  <c:v>614.29250000000002</c:v>
                </c:pt>
                <c:pt idx="502">
                  <c:v>399.13119999999998</c:v>
                </c:pt>
                <c:pt idx="503">
                  <c:v>1433.5119999999999</c:v>
                </c:pt>
                <c:pt idx="504">
                  <c:v>1027.6510000000001</c:v>
                </c:pt>
                <c:pt idx="505">
                  <c:v>1192.412</c:v>
                </c:pt>
                <c:pt idx="506">
                  <c:v>1619.568</c:v>
                </c:pt>
                <c:pt idx="507">
                  <c:v>384.48430000000002</c:v>
                </c:pt>
                <c:pt idx="508">
                  <c:v>510.44299999999998</c:v>
                </c:pt>
                <c:pt idx="509">
                  <c:v>666.95489999999995</c:v>
                </c:pt>
                <c:pt idx="510">
                  <c:v>21.413329999999998</c:v>
                </c:pt>
                <c:pt idx="511">
                  <c:v>32.511139999999997</c:v>
                </c:pt>
                <c:pt idx="512">
                  <c:v>42.906599999999997</c:v>
                </c:pt>
                <c:pt idx="513">
                  <c:v>58.888449999999999</c:v>
                </c:pt>
                <c:pt idx="514">
                  <c:v>70.591899999999995</c:v>
                </c:pt>
                <c:pt idx="515">
                  <c:v>165.2415</c:v>
                </c:pt>
                <c:pt idx="516">
                  <c:v>332.78120000000001</c:v>
                </c:pt>
                <c:pt idx="517">
                  <c:v>169.00120000000001</c:v>
                </c:pt>
                <c:pt idx="518">
                  <c:v>392.7731</c:v>
                </c:pt>
                <c:pt idx="519">
                  <c:v>88.512410000000003</c:v>
                </c:pt>
                <c:pt idx="520">
                  <c:v>65.384799999999998</c:v>
                </c:pt>
                <c:pt idx="521">
                  <c:v>84.531000000000006</c:v>
                </c:pt>
                <c:pt idx="522">
                  <c:v>104.4573</c:v>
                </c:pt>
                <c:pt idx="523">
                  <c:v>119.0077</c:v>
                </c:pt>
                <c:pt idx="524">
                  <c:v>168.45760000000001</c:v>
                </c:pt>
                <c:pt idx="525">
                  <c:v>126.7405</c:v>
                </c:pt>
                <c:pt idx="526">
                  <c:v>113.52160000000001</c:v>
                </c:pt>
                <c:pt idx="527">
                  <c:v>142.71260000000001</c:v>
                </c:pt>
                <c:pt idx="528">
                  <c:v>148.495</c:v>
                </c:pt>
                <c:pt idx="529">
                  <c:v>159.0702</c:v>
                </c:pt>
                <c:pt idx="530">
                  <c:v>123.1752</c:v>
                </c:pt>
                <c:pt idx="531">
                  <c:v>266.79680000000002</c:v>
                </c:pt>
                <c:pt idx="532">
                  <c:v>118.1614</c:v>
                </c:pt>
                <c:pt idx="533">
                  <c:v>127.99160000000001</c:v>
                </c:pt>
                <c:pt idx="534">
                  <c:v>126.41630000000001</c:v>
                </c:pt>
                <c:pt idx="535">
                  <c:v>140.02500000000001</c:v>
                </c:pt>
                <c:pt idx="536">
                  <c:v>123.5454</c:v>
                </c:pt>
                <c:pt idx="537">
                  <c:v>94.418059999999997</c:v>
                </c:pt>
                <c:pt idx="538">
                  <c:v>316.16609999999997</c:v>
                </c:pt>
                <c:pt idx="539">
                  <c:v>1185.1759999999999</c:v>
                </c:pt>
                <c:pt idx="540">
                  <c:v>1187.038</c:v>
                </c:pt>
                <c:pt idx="541">
                  <c:v>1183.3119999999999</c:v>
                </c:pt>
                <c:pt idx="542">
                  <c:v>1184.278</c:v>
                </c:pt>
                <c:pt idx="543">
                  <c:v>106.34050000000001</c:v>
                </c:pt>
                <c:pt idx="544">
                  <c:v>272.94740000000002</c:v>
                </c:pt>
                <c:pt idx="545">
                  <c:v>969.63250000000005</c:v>
                </c:pt>
                <c:pt idx="546">
                  <c:v>969.45100000000002</c:v>
                </c:pt>
                <c:pt idx="547">
                  <c:v>1247.3810000000001</c:v>
                </c:pt>
                <c:pt idx="548">
                  <c:v>1340.01</c:v>
                </c:pt>
                <c:pt idx="549">
                  <c:v>1066.3409999999999</c:v>
                </c:pt>
                <c:pt idx="550">
                  <c:v>172.6069</c:v>
                </c:pt>
                <c:pt idx="551">
                  <c:v>239.83860000000001</c:v>
                </c:pt>
                <c:pt idx="552">
                  <c:v>492.63069999999999</c:v>
                </c:pt>
                <c:pt idx="553">
                  <c:v>358.34030000000001</c:v>
                </c:pt>
                <c:pt idx="554">
                  <c:v>434.30810000000002</c:v>
                </c:pt>
                <c:pt idx="555">
                  <c:v>352.47500000000002</c:v>
                </c:pt>
                <c:pt idx="556">
                  <c:v>397.09399999999999</c:v>
                </c:pt>
                <c:pt idx="557">
                  <c:v>366.95010000000002</c:v>
                </c:pt>
                <c:pt idx="558">
                  <c:v>170.84469999999999</c:v>
                </c:pt>
                <c:pt idx="559">
                  <c:v>194.3492</c:v>
                </c:pt>
                <c:pt idx="560">
                  <c:v>226.60040000000001</c:v>
                </c:pt>
                <c:pt idx="561">
                  <c:v>225.7132</c:v>
                </c:pt>
                <c:pt idx="562">
                  <c:v>224.97810000000001</c:v>
                </c:pt>
                <c:pt idx="563">
                  <c:v>268.03590000000003</c:v>
                </c:pt>
                <c:pt idx="564">
                  <c:v>247.88470000000001</c:v>
                </c:pt>
                <c:pt idx="565">
                  <c:v>365.07470000000001</c:v>
                </c:pt>
                <c:pt idx="566">
                  <c:v>225.90369999999999</c:v>
                </c:pt>
                <c:pt idx="567">
                  <c:v>100.6476</c:v>
                </c:pt>
                <c:pt idx="568">
                  <c:v>125.2379</c:v>
                </c:pt>
                <c:pt idx="569">
                  <c:v>141.6508</c:v>
                </c:pt>
                <c:pt idx="570">
                  <c:v>173.28309999999999</c:v>
                </c:pt>
                <c:pt idx="571">
                  <c:v>133.2697</c:v>
                </c:pt>
                <c:pt idx="572">
                  <c:v>234.0729</c:v>
                </c:pt>
                <c:pt idx="573">
                  <c:v>141.35910000000001</c:v>
                </c:pt>
                <c:pt idx="574">
                  <c:v>555.05010000000004</c:v>
                </c:pt>
                <c:pt idx="575">
                  <c:v>368.67590000000001</c:v>
                </c:pt>
                <c:pt idx="576">
                  <c:v>407.62619999999998</c:v>
                </c:pt>
                <c:pt idx="577">
                  <c:v>289.99299999999999</c:v>
                </c:pt>
                <c:pt idx="578">
                  <c:v>290.6225</c:v>
                </c:pt>
                <c:pt idx="579">
                  <c:v>394.61450000000002</c:v>
                </c:pt>
                <c:pt idx="580">
                  <c:v>933.28139999999996</c:v>
                </c:pt>
                <c:pt idx="581">
                  <c:v>10.77416</c:v>
                </c:pt>
                <c:pt idx="582">
                  <c:v>68.181200000000004</c:v>
                </c:pt>
                <c:pt idx="583">
                  <c:v>93.433520000000001</c:v>
                </c:pt>
                <c:pt idx="584">
                  <c:v>112.44840000000001</c:v>
                </c:pt>
                <c:pt idx="585">
                  <c:v>126.39400000000001</c:v>
                </c:pt>
                <c:pt idx="586">
                  <c:v>700.45180000000005</c:v>
                </c:pt>
                <c:pt idx="587">
                  <c:v>453.90679999999998</c:v>
                </c:pt>
                <c:pt idx="588">
                  <c:v>343.28129999999999</c:v>
                </c:pt>
                <c:pt idx="589">
                  <c:v>675.67679999999996</c:v>
                </c:pt>
                <c:pt idx="590">
                  <c:v>241.9451</c:v>
                </c:pt>
                <c:pt idx="591">
                  <c:v>242.19110000000001</c:v>
                </c:pt>
                <c:pt idx="592">
                  <c:v>273.851</c:v>
                </c:pt>
                <c:pt idx="593">
                  <c:v>274.36349999999999</c:v>
                </c:pt>
                <c:pt idx="594">
                  <c:v>366.64069999999998</c:v>
                </c:pt>
                <c:pt idx="595">
                  <c:v>455.1891</c:v>
                </c:pt>
                <c:pt idx="596">
                  <c:v>355.03019999999998</c:v>
                </c:pt>
                <c:pt idx="597">
                  <c:v>308.9701</c:v>
                </c:pt>
                <c:pt idx="598">
                  <c:v>307.89729999999997</c:v>
                </c:pt>
                <c:pt idx="599">
                  <c:v>345.92880000000002</c:v>
                </c:pt>
                <c:pt idx="600">
                  <c:v>313.59219999999999</c:v>
                </c:pt>
                <c:pt idx="601">
                  <c:v>33.327599999999997</c:v>
                </c:pt>
                <c:pt idx="602">
                  <c:v>113.6508</c:v>
                </c:pt>
                <c:pt idx="603">
                  <c:v>108.8527</c:v>
                </c:pt>
                <c:pt idx="604">
                  <c:v>192.8169</c:v>
                </c:pt>
                <c:pt idx="605">
                  <c:v>236.3014</c:v>
                </c:pt>
                <c:pt idx="606">
                  <c:v>396.2242</c:v>
                </c:pt>
                <c:pt idx="607">
                  <c:v>212.94220000000001</c:v>
                </c:pt>
                <c:pt idx="608">
                  <c:v>566.68700000000001</c:v>
                </c:pt>
                <c:pt idx="609">
                  <c:v>92.425269999999998</c:v>
                </c:pt>
                <c:pt idx="610">
                  <c:v>100.2178</c:v>
                </c:pt>
                <c:pt idx="611">
                  <c:v>453.39920000000001</c:v>
                </c:pt>
                <c:pt idx="612">
                  <c:v>274.78590000000003</c:v>
                </c:pt>
                <c:pt idx="613">
                  <c:v>216.2064</c:v>
                </c:pt>
                <c:pt idx="614">
                  <c:v>146.34289999999999</c:v>
                </c:pt>
                <c:pt idx="615">
                  <c:v>255.1146</c:v>
                </c:pt>
                <c:pt idx="616">
                  <c:v>220.17429999999999</c:v>
                </c:pt>
                <c:pt idx="617">
                  <c:v>223.86750000000001</c:v>
                </c:pt>
                <c:pt idx="618">
                  <c:v>238.9479</c:v>
                </c:pt>
                <c:pt idx="619">
                  <c:v>213.37209999999999</c:v>
                </c:pt>
                <c:pt idx="620">
                  <c:v>458.8612</c:v>
                </c:pt>
                <c:pt idx="621">
                  <c:v>200.94120000000001</c:v>
                </c:pt>
                <c:pt idx="622">
                  <c:v>172.2</c:v>
                </c:pt>
                <c:pt idx="623">
                  <c:v>233.726</c:v>
                </c:pt>
                <c:pt idx="624">
                  <c:v>239.22649999999999</c:v>
                </c:pt>
                <c:pt idx="625">
                  <c:v>435.8372</c:v>
                </c:pt>
                <c:pt idx="626">
                  <c:v>382.11410000000001</c:v>
                </c:pt>
                <c:pt idx="627">
                  <c:v>486.47609999999997</c:v>
                </c:pt>
                <c:pt idx="628">
                  <c:v>604.21640000000002</c:v>
                </c:pt>
                <c:pt idx="629">
                  <c:v>968.43730000000005</c:v>
                </c:pt>
                <c:pt idx="630">
                  <c:v>702.52369999999996</c:v>
                </c:pt>
                <c:pt idx="631">
                  <c:v>767.80430000000001</c:v>
                </c:pt>
                <c:pt idx="632">
                  <c:v>984.87159999999994</c:v>
                </c:pt>
                <c:pt idx="633">
                  <c:v>1205.326</c:v>
                </c:pt>
                <c:pt idx="634">
                  <c:v>818.45650000000001</c:v>
                </c:pt>
                <c:pt idx="635">
                  <c:v>1179.0309999999999</c:v>
                </c:pt>
                <c:pt idx="636">
                  <c:v>1381.807</c:v>
                </c:pt>
                <c:pt idx="637">
                  <c:v>1052.0409999999999</c:v>
                </c:pt>
                <c:pt idx="638">
                  <c:v>535.15650000000005</c:v>
                </c:pt>
                <c:pt idx="639">
                  <c:v>406.74990000000003</c:v>
                </c:pt>
                <c:pt idx="640">
                  <c:v>962.28970000000004</c:v>
                </c:pt>
                <c:pt idx="641">
                  <c:v>772.19410000000005</c:v>
                </c:pt>
                <c:pt idx="642">
                  <c:v>990.34829999999999</c:v>
                </c:pt>
                <c:pt idx="643">
                  <c:v>1027.5060000000001</c:v>
                </c:pt>
                <c:pt idx="644">
                  <c:v>689.21230000000003</c:v>
                </c:pt>
                <c:pt idx="645">
                  <c:v>2488.5569999999998</c:v>
                </c:pt>
                <c:pt idx="646">
                  <c:v>2877.3319999999999</c:v>
                </c:pt>
                <c:pt idx="647">
                  <c:v>2943.0390000000002</c:v>
                </c:pt>
                <c:pt idx="648">
                  <c:v>2771.614</c:v>
                </c:pt>
                <c:pt idx="649">
                  <c:v>2756.4749999999999</c:v>
                </c:pt>
                <c:pt idx="650">
                  <c:v>2966.2950000000001</c:v>
                </c:pt>
                <c:pt idx="651">
                  <c:v>3357.9760000000001</c:v>
                </c:pt>
                <c:pt idx="652">
                  <c:v>3519.9589999999998</c:v>
                </c:pt>
                <c:pt idx="653">
                  <c:v>134.27799999999999</c:v>
                </c:pt>
                <c:pt idx="654">
                  <c:v>298.51979999999998</c:v>
                </c:pt>
                <c:pt idx="655">
                  <c:v>333.51220000000001</c:v>
                </c:pt>
                <c:pt idx="656">
                  <c:v>932.51289999999995</c:v>
                </c:pt>
                <c:pt idx="657">
                  <c:v>118.0727</c:v>
                </c:pt>
                <c:pt idx="658">
                  <c:v>1997.3979999999999</c:v>
                </c:pt>
                <c:pt idx="659">
                  <c:v>323.92790000000002</c:v>
                </c:pt>
                <c:pt idx="660">
                  <c:v>132.05889999999999</c:v>
                </c:pt>
                <c:pt idx="661">
                  <c:v>120.217</c:v>
                </c:pt>
                <c:pt idx="662">
                  <c:v>2688.9870000000001</c:v>
                </c:pt>
                <c:pt idx="663">
                  <c:v>2257.4589999999998</c:v>
                </c:pt>
                <c:pt idx="664">
                  <c:v>110.49209999999999</c:v>
                </c:pt>
                <c:pt idx="665">
                  <c:v>686.29369999999994</c:v>
                </c:pt>
                <c:pt idx="666">
                  <c:v>159.93639999999999</c:v>
                </c:pt>
                <c:pt idx="667">
                  <c:v>248.88849999999999</c:v>
                </c:pt>
                <c:pt idx="668">
                  <c:v>297.21300000000002</c:v>
                </c:pt>
                <c:pt idx="669">
                  <c:v>122.33240000000001</c:v>
                </c:pt>
                <c:pt idx="670">
                  <c:v>332.04309999999998</c:v>
                </c:pt>
                <c:pt idx="671">
                  <c:v>1137.6489999999999</c:v>
                </c:pt>
                <c:pt idx="672">
                  <c:v>1254.029</c:v>
                </c:pt>
                <c:pt idx="673">
                  <c:v>1306.9590000000001</c:v>
                </c:pt>
                <c:pt idx="674">
                  <c:v>1236.4480000000001</c:v>
                </c:pt>
                <c:pt idx="675">
                  <c:v>155.63749999999999</c:v>
                </c:pt>
                <c:pt idx="676">
                  <c:v>73.211789999999993</c:v>
                </c:pt>
                <c:pt idx="677">
                  <c:v>1715.595</c:v>
                </c:pt>
                <c:pt idx="678">
                  <c:v>11.178559999999999</c:v>
                </c:pt>
                <c:pt idx="679">
                  <c:v>12.48766</c:v>
                </c:pt>
                <c:pt idx="680">
                  <c:v>49.165819999999997</c:v>
                </c:pt>
                <c:pt idx="681">
                  <c:v>221.9254</c:v>
                </c:pt>
                <c:pt idx="682">
                  <c:v>699.72720000000004</c:v>
                </c:pt>
                <c:pt idx="683">
                  <c:v>851.37159999999994</c:v>
                </c:pt>
                <c:pt idx="684">
                  <c:v>132.3536</c:v>
                </c:pt>
                <c:pt idx="685">
                  <c:v>149.9605</c:v>
                </c:pt>
                <c:pt idx="686">
                  <c:v>124.51949999999999</c:v>
                </c:pt>
                <c:pt idx="687">
                  <c:v>165.67949999999999</c:v>
                </c:pt>
                <c:pt idx="688">
                  <c:v>199.49619999999999</c:v>
                </c:pt>
                <c:pt idx="689">
                  <c:v>212.00810000000001</c:v>
                </c:pt>
                <c:pt idx="690">
                  <c:v>206.53749999999999</c:v>
                </c:pt>
                <c:pt idx="691">
                  <c:v>175.19200000000001</c:v>
                </c:pt>
                <c:pt idx="692">
                  <c:v>222.10830000000001</c:v>
                </c:pt>
                <c:pt idx="693">
                  <c:v>255.69030000000001</c:v>
                </c:pt>
                <c:pt idx="694">
                  <c:v>245.80840000000001</c:v>
                </c:pt>
                <c:pt idx="695">
                  <c:v>315.447</c:v>
                </c:pt>
                <c:pt idx="696">
                  <c:v>2476.3719999999998</c:v>
                </c:pt>
                <c:pt idx="697">
                  <c:v>2083.4769999999999</c:v>
                </c:pt>
                <c:pt idx="698">
                  <c:v>1912.8040000000001</c:v>
                </c:pt>
                <c:pt idx="699">
                  <c:v>623.74839999999995</c:v>
                </c:pt>
                <c:pt idx="700">
                  <c:v>2393.9479999999999</c:v>
                </c:pt>
                <c:pt idx="701">
                  <c:v>948.19380000000001</c:v>
                </c:pt>
                <c:pt idx="702">
                  <c:v>956.55449999999996</c:v>
                </c:pt>
                <c:pt idx="703">
                  <c:v>234.69200000000001</c:v>
                </c:pt>
                <c:pt idx="704">
                  <c:v>228.4742</c:v>
                </c:pt>
                <c:pt idx="705">
                  <c:v>254.15469999999999</c:v>
                </c:pt>
                <c:pt idx="706">
                  <c:v>211.65809999999999</c:v>
                </c:pt>
                <c:pt idx="707">
                  <c:v>215.71870000000001</c:v>
                </c:pt>
                <c:pt idx="708">
                  <c:v>243.1371</c:v>
                </c:pt>
                <c:pt idx="709">
                  <c:v>305.98349999999999</c:v>
                </c:pt>
                <c:pt idx="710">
                  <c:v>281.77859999999998</c:v>
                </c:pt>
                <c:pt idx="711">
                  <c:v>287.52159999999998</c:v>
                </c:pt>
                <c:pt idx="712">
                  <c:v>280.44240000000002</c:v>
                </c:pt>
                <c:pt idx="713">
                  <c:v>252.67339999999999</c:v>
                </c:pt>
                <c:pt idx="714">
                  <c:v>453.68729999999999</c:v>
                </c:pt>
                <c:pt idx="715">
                  <c:v>1486.1</c:v>
                </c:pt>
                <c:pt idx="716">
                  <c:v>1442.077</c:v>
                </c:pt>
                <c:pt idx="717">
                  <c:v>1642.8530000000001</c:v>
                </c:pt>
                <c:pt idx="718">
                  <c:v>1495.4169999999999</c:v>
                </c:pt>
                <c:pt idx="719">
                  <c:v>1762.182</c:v>
                </c:pt>
                <c:pt idx="720">
                  <c:v>1634.7270000000001</c:v>
                </c:pt>
                <c:pt idx="721">
                  <c:v>1787.7339999999999</c:v>
                </c:pt>
                <c:pt idx="722">
                  <c:v>2334.6579999999999</c:v>
                </c:pt>
                <c:pt idx="723">
                  <c:v>79.964070000000007</c:v>
                </c:pt>
                <c:pt idx="724">
                  <c:v>113.6212</c:v>
                </c:pt>
                <c:pt idx="725">
                  <c:v>93.137010000000004</c:v>
                </c:pt>
                <c:pt idx="726">
                  <c:v>87.307339999999996</c:v>
                </c:pt>
                <c:pt idx="727">
                  <c:v>175.37729999999999</c:v>
                </c:pt>
                <c:pt idx="728">
                  <c:v>116.4288</c:v>
                </c:pt>
                <c:pt idx="729">
                  <c:v>241.1515</c:v>
                </c:pt>
                <c:pt idx="730">
                  <c:v>130.4324</c:v>
                </c:pt>
                <c:pt idx="731">
                  <c:v>257.55970000000002</c:v>
                </c:pt>
                <c:pt idx="732">
                  <c:v>232.1189</c:v>
                </c:pt>
                <c:pt idx="733">
                  <c:v>312.91320000000002</c:v>
                </c:pt>
                <c:pt idx="734">
                  <c:v>386.57990000000001</c:v>
                </c:pt>
                <c:pt idx="735">
                  <c:v>729.40300000000002</c:v>
                </c:pt>
                <c:pt idx="736">
                  <c:v>640.03599999999994</c:v>
                </c:pt>
                <c:pt idx="737">
                  <c:v>440.47989999999999</c:v>
                </c:pt>
                <c:pt idx="738">
                  <c:v>602.71839999999997</c:v>
                </c:pt>
                <c:pt idx="739">
                  <c:v>580.95069999999998</c:v>
                </c:pt>
                <c:pt idx="740">
                  <c:v>167.34</c:v>
                </c:pt>
                <c:pt idx="741">
                  <c:v>280.0883</c:v>
                </c:pt>
                <c:pt idx="742">
                  <c:v>385.87779999999998</c:v>
                </c:pt>
                <c:pt idx="743">
                  <c:v>438.87310000000002</c:v>
                </c:pt>
                <c:pt idx="744">
                  <c:v>373.70049999999998</c:v>
                </c:pt>
                <c:pt idx="745">
                  <c:v>29.32855</c:v>
                </c:pt>
                <c:pt idx="746">
                  <c:v>22.892309999999998</c:v>
                </c:pt>
                <c:pt idx="747">
                  <c:v>34.288600000000002</c:v>
                </c:pt>
                <c:pt idx="748">
                  <c:v>71.363110000000006</c:v>
                </c:pt>
                <c:pt idx="749">
                  <c:v>56.399900000000002</c:v>
                </c:pt>
                <c:pt idx="750">
                  <c:v>62.70946</c:v>
                </c:pt>
                <c:pt idx="751">
                  <c:v>63.577030000000001</c:v>
                </c:pt>
                <c:pt idx="752">
                  <c:v>49.640909999999998</c:v>
                </c:pt>
                <c:pt idx="753">
                  <c:v>77.139049999999997</c:v>
                </c:pt>
                <c:pt idx="754">
                  <c:v>104.81570000000001</c:v>
                </c:pt>
                <c:pt idx="755">
                  <c:v>72.207030000000003</c:v>
                </c:pt>
                <c:pt idx="756">
                  <c:v>161.77430000000001</c:v>
                </c:pt>
                <c:pt idx="757">
                  <c:v>120.96639999999999</c:v>
                </c:pt>
                <c:pt idx="758">
                  <c:v>213.05449999999999</c:v>
                </c:pt>
                <c:pt idx="759">
                  <c:v>152.14590000000001</c:v>
                </c:pt>
                <c:pt idx="760">
                  <c:v>195.90369999999999</c:v>
                </c:pt>
                <c:pt idx="761">
                  <c:v>154.9263</c:v>
                </c:pt>
                <c:pt idx="762">
                  <c:v>172.93510000000001</c:v>
                </c:pt>
                <c:pt idx="763">
                  <c:v>176.61619999999999</c:v>
                </c:pt>
                <c:pt idx="764">
                  <c:v>200.53790000000001</c:v>
                </c:pt>
                <c:pt idx="765">
                  <c:v>248.88210000000001</c:v>
                </c:pt>
                <c:pt idx="766">
                  <c:v>191.47290000000001</c:v>
                </c:pt>
                <c:pt idx="767">
                  <c:v>175.72489999999999</c:v>
                </c:pt>
                <c:pt idx="768">
                  <c:v>229.6156</c:v>
                </c:pt>
                <c:pt idx="769">
                  <c:v>253.16759999999999</c:v>
                </c:pt>
                <c:pt idx="770">
                  <c:v>339.5369</c:v>
                </c:pt>
                <c:pt idx="771">
                  <c:v>345.02969999999999</c:v>
                </c:pt>
                <c:pt idx="772">
                  <c:v>14.149699999999999</c:v>
                </c:pt>
                <c:pt idx="773">
                  <c:v>53.984920000000002</c:v>
                </c:pt>
                <c:pt idx="774">
                  <c:v>209.90129999999999</c:v>
                </c:pt>
                <c:pt idx="775">
                  <c:v>153.8972</c:v>
                </c:pt>
                <c:pt idx="776">
                  <c:v>246.20679999999999</c:v>
                </c:pt>
                <c:pt idx="777">
                  <c:v>128.90119999999999</c:v>
                </c:pt>
                <c:pt idx="778">
                  <c:v>265.7937</c:v>
                </c:pt>
                <c:pt idx="779">
                  <c:v>354.6549</c:v>
                </c:pt>
                <c:pt idx="780">
                  <c:v>146.9272</c:v>
                </c:pt>
                <c:pt idx="781">
                  <c:v>431.6275</c:v>
                </c:pt>
                <c:pt idx="782">
                  <c:v>619.18780000000004</c:v>
                </c:pt>
                <c:pt idx="783">
                  <c:v>411.19690000000003</c:v>
                </c:pt>
                <c:pt idx="784">
                  <c:v>411.30459999999999</c:v>
                </c:pt>
                <c:pt idx="785">
                  <c:v>385.25060000000002</c:v>
                </c:pt>
                <c:pt idx="786">
                  <c:v>46.888919999999999</c:v>
                </c:pt>
                <c:pt idx="787">
                  <c:v>70.668490000000006</c:v>
                </c:pt>
                <c:pt idx="788">
                  <c:v>357.36450000000002</c:v>
                </c:pt>
                <c:pt idx="789">
                  <c:v>391.1927</c:v>
                </c:pt>
                <c:pt idx="790">
                  <c:v>742.01750000000004</c:v>
                </c:pt>
                <c:pt idx="791">
                  <c:v>1522.5840000000001</c:v>
                </c:pt>
                <c:pt idx="792">
                  <c:v>784.65139999999997</c:v>
                </c:pt>
                <c:pt idx="793">
                  <c:v>807.10310000000004</c:v>
                </c:pt>
                <c:pt idx="794">
                  <c:v>870.37620000000004</c:v>
                </c:pt>
                <c:pt idx="795">
                  <c:v>782.64959999999996</c:v>
                </c:pt>
                <c:pt idx="796">
                  <c:v>1014.958</c:v>
                </c:pt>
                <c:pt idx="797">
                  <c:v>1066.7650000000001</c:v>
                </c:pt>
                <c:pt idx="798">
                  <c:v>695.27930000000003</c:v>
                </c:pt>
                <c:pt idx="799">
                  <c:v>3047.8049999999998</c:v>
                </c:pt>
                <c:pt idx="800">
                  <c:v>2473.6610000000001</c:v>
                </c:pt>
                <c:pt idx="801">
                  <c:v>150.45760000000001</c:v>
                </c:pt>
                <c:pt idx="802">
                  <c:v>124.6889</c:v>
                </c:pt>
                <c:pt idx="803">
                  <c:v>128.16390000000001</c:v>
                </c:pt>
                <c:pt idx="804">
                  <c:v>116.94499999999999</c:v>
                </c:pt>
                <c:pt idx="805">
                  <c:v>182.54599999999999</c:v>
                </c:pt>
                <c:pt idx="806">
                  <c:v>189.52799999999999</c:v>
                </c:pt>
                <c:pt idx="807">
                  <c:v>210.6181</c:v>
                </c:pt>
                <c:pt idx="808">
                  <c:v>268.54509999999999</c:v>
                </c:pt>
                <c:pt idx="809">
                  <c:v>345.28190000000001</c:v>
                </c:pt>
                <c:pt idx="810">
                  <c:v>343.98160000000001</c:v>
                </c:pt>
                <c:pt idx="811">
                  <c:v>298.53269999999998</c:v>
                </c:pt>
                <c:pt idx="812">
                  <c:v>303.14879999999999</c:v>
                </c:pt>
                <c:pt idx="813">
                  <c:v>344.0763</c:v>
                </c:pt>
                <c:pt idx="814">
                  <c:v>391.66699999999997</c:v>
                </c:pt>
                <c:pt idx="815">
                  <c:v>417.58949999999999</c:v>
                </c:pt>
                <c:pt idx="816">
                  <c:v>444.0462</c:v>
                </c:pt>
                <c:pt idx="817">
                  <c:v>389.11759999999998</c:v>
                </c:pt>
                <c:pt idx="818">
                  <c:v>666.10969999999998</c:v>
                </c:pt>
                <c:pt idx="819">
                  <c:v>288.16250000000002</c:v>
                </c:pt>
                <c:pt idx="820">
                  <c:v>156.16079999999999</c:v>
                </c:pt>
                <c:pt idx="821">
                  <c:v>311.0401</c:v>
                </c:pt>
                <c:pt idx="822">
                  <c:v>539.09540000000004</c:v>
                </c:pt>
                <c:pt idx="823">
                  <c:v>667.37829999999997</c:v>
                </c:pt>
                <c:pt idx="824">
                  <c:v>9.4796270000000007</c:v>
                </c:pt>
                <c:pt idx="825">
                  <c:v>10.30151</c:v>
                </c:pt>
                <c:pt idx="826">
                  <c:v>30.563359999999999</c:v>
                </c:pt>
                <c:pt idx="827">
                  <c:v>31.37059</c:v>
                </c:pt>
                <c:pt idx="828">
                  <c:v>33.110970000000002</c:v>
                </c:pt>
                <c:pt idx="829">
                  <c:v>18.56073</c:v>
                </c:pt>
                <c:pt idx="830">
                  <c:v>26.441400000000002</c:v>
                </c:pt>
                <c:pt idx="831">
                  <c:v>64.856629999999996</c:v>
                </c:pt>
                <c:pt idx="832">
                  <c:v>77.47345</c:v>
                </c:pt>
                <c:pt idx="833">
                  <c:v>52.837420000000002</c:v>
                </c:pt>
                <c:pt idx="834">
                  <c:v>84.713920000000002</c:v>
                </c:pt>
                <c:pt idx="835">
                  <c:v>97.490480000000005</c:v>
                </c:pt>
                <c:pt idx="836">
                  <c:v>96.766649999999998</c:v>
                </c:pt>
                <c:pt idx="837">
                  <c:v>507.12259999999998</c:v>
                </c:pt>
                <c:pt idx="838">
                  <c:v>254.93559999999999</c:v>
                </c:pt>
                <c:pt idx="839">
                  <c:v>316.4554</c:v>
                </c:pt>
                <c:pt idx="840">
                  <c:v>348.05430000000001</c:v>
                </c:pt>
                <c:pt idx="841">
                  <c:v>460.65129999999999</c:v>
                </c:pt>
                <c:pt idx="842">
                  <c:v>420.58499999999998</c:v>
                </c:pt>
                <c:pt idx="843">
                  <c:v>411.27760000000001</c:v>
                </c:pt>
                <c:pt idx="844">
                  <c:v>15.648960000000001</c:v>
                </c:pt>
                <c:pt idx="845">
                  <c:v>74.583370000000002</c:v>
                </c:pt>
                <c:pt idx="846">
                  <c:v>57.764560000000003</c:v>
                </c:pt>
                <c:pt idx="847">
                  <c:v>91.408730000000006</c:v>
                </c:pt>
                <c:pt idx="848">
                  <c:v>333.29160000000002</c:v>
                </c:pt>
                <c:pt idx="849">
                  <c:v>38.482779999999998</c:v>
                </c:pt>
                <c:pt idx="850">
                  <c:v>2160.364</c:v>
                </c:pt>
                <c:pt idx="851">
                  <c:v>43.780369999999998</c:v>
                </c:pt>
                <c:pt idx="852">
                  <c:v>55.963479999999997</c:v>
                </c:pt>
                <c:pt idx="853">
                  <c:v>88.029030000000006</c:v>
                </c:pt>
                <c:pt idx="854">
                  <c:v>199.15360000000001</c:v>
                </c:pt>
                <c:pt idx="855">
                  <c:v>76.441209999999998</c:v>
                </c:pt>
                <c:pt idx="856">
                  <c:v>72.357569999999996</c:v>
                </c:pt>
                <c:pt idx="857">
                  <c:v>119.23009999999999</c:v>
                </c:pt>
                <c:pt idx="858">
                  <c:v>96.220280000000002</c:v>
                </c:pt>
                <c:pt idx="859">
                  <c:v>94.506649999999993</c:v>
                </c:pt>
                <c:pt idx="860">
                  <c:v>88.872889999999998</c:v>
                </c:pt>
                <c:pt idx="861">
                  <c:v>67.871189999999999</c:v>
                </c:pt>
                <c:pt idx="862">
                  <c:v>76.247039999999998</c:v>
                </c:pt>
                <c:pt idx="863">
                  <c:v>96.275019999999998</c:v>
                </c:pt>
                <c:pt idx="864">
                  <c:v>110.834</c:v>
                </c:pt>
                <c:pt idx="865">
                  <c:v>75.728340000000003</c:v>
                </c:pt>
                <c:pt idx="866">
                  <c:v>108.75530000000001</c:v>
                </c:pt>
                <c:pt idx="867">
                  <c:v>101.62269999999999</c:v>
                </c:pt>
                <c:pt idx="868">
                  <c:v>130.2921</c:v>
                </c:pt>
                <c:pt idx="869">
                  <c:v>100.67100000000001</c:v>
                </c:pt>
                <c:pt idx="870">
                  <c:v>48.820399999999999</c:v>
                </c:pt>
                <c:pt idx="871">
                  <c:v>74.945689999999999</c:v>
                </c:pt>
                <c:pt idx="872">
                  <c:v>67.430859999999996</c:v>
                </c:pt>
                <c:pt idx="873">
                  <c:v>54.364400000000003</c:v>
                </c:pt>
                <c:pt idx="874">
                  <c:v>194.7484</c:v>
                </c:pt>
                <c:pt idx="875">
                  <c:v>418.18049999999999</c:v>
                </c:pt>
                <c:pt idx="876">
                  <c:v>417.53769999999997</c:v>
                </c:pt>
                <c:pt idx="877">
                  <c:v>435.8897</c:v>
                </c:pt>
                <c:pt idx="878">
                  <c:v>515.05110000000002</c:v>
                </c:pt>
                <c:pt idx="879">
                  <c:v>539.73440000000005</c:v>
                </c:pt>
                <c:pt idx="880">
                  <c:v>494.5591</c:v>
                </c:pt>
                <c:pt idx="881">
                  <c:v>187.4282</c:v>
                </c:pt>
                <c:pt idx="882">
                  <c:v>190.51660000000001</c:v>
                </c:pt>
                <c:pt idx="883">
                  <c:v>174.6482</c:v>
                </c:pt>
                <c:pt idx="884">
                  <c:v>159.30590000000001</c:v>
                </c:pt>
                <c:pt idx="885">
                  <c:v>232.94589999999999</c:v>
                </c:pt>
                <c:pt idx="886">
                  <c:v>160.48060000000001</c:v>
                </c:pt>
                <c:pt idx="887">
                  <c:v>171.26009999999999</c:v>
                </c:pt>
                <c:pt idx="888">
                  <c:v>176.18790000000001</c:v>
                </c:pt>
                <c:pt idx="889">
                  <c:v>345.19819999999999</c:v>
                </c:pt>
                <c:pt idx="890">
                  <c:v>36.42942</c:v>
                </c:pt>
                <c:pt idx="891">
                  <c:v>81.076440000000005</c:v>
                </c:pt>
                <c:pt idx="892">
                  <c:v>94.541600000000003</c:v>
                </c:pt>
                <c:pt idx="893">
                  <c:v>150.7903</c:v>
                </c:pt>
                <c:pt idx="894">
                  <c:v>236.60849999999999</c:v>
                </c:pt>
                <c:pt idx="895">
                  <c:v>299.90879999999999</c:v>
                </c:pt>
                <c:pt idx="896">
                  <c:v>321.17669999999998</c:v>
                </c:pt>
                <c:pt idx="897">
                  <c:v>348.46690000000001</c:v>
                </c:pt>
                <c:pt idx="898">
                  <c:v>391.13440000000003</c:v>
                </c:pt>
                <c:pt idx="899">
                  <c:v>230.50749999999999</c:v>
                </c:pt>
                <c:pt idx="900">
                  <c:v>227.6086</c:v>
                </c:pt>
                <c:pt idx="901">
                  <c:v>1794.277</c:v>
                </c:pt>
                <c:pt idx="902">
                  <c:v>335.20409999999998</c:v>
                </c:pt>
                <c:pt idx="903">
                  <c:v>226.75700000000001</c:v>
                </c:pt>
                <c:pt idx="904">
                  <c:v>347.13490000000002</c:v>
                </c:pt>
                <c:pt idx="905">
                  <c:v>194.12909999999999</c:v>
                </c:pt>
                <c:pt idx="906">
                  <c:v>290.93439999999998</c:v>
                </c:pt>
                <c:pt idx="907">
                  <c:v>260.75209999999998</c:v>
                </c:pt>
                <c:pt idx="908">
                  <c:v>533.39679999999998</c:v>
                </c:pt>
                <c:pt idx="909">
                  <c:v>93.365740000000002</c:v>
                </c:pt>
                <c:pt idx="910">
                  <c:v>102.4589</c:v>
                </c:pt>
                <c:pt idx="911">
                  <c:v>137.05289999999999</c:v>
                </c:pt>
                <c:pt idx="912">
                  <c:v>144.53290000000001</c:v>
                </c:pt>
                <c:pt idx="913">
                  <c:v>149.30359999999999</c:v>
                </c:pt>
                <c:pt idx="914">
                  <c:v>146.4563</c:v>
                </c:pt>
                <c:pt idx="915">
                  <c:v>311.83699999999999</c:v>
                </c:pt>
                <c:pt idx="916">
                  <c:v>436.49369999999999</c:v>
                </c:pt>
                <c:pt idx="917">
                  <c:v>494.56369999999998</c:v>
                </c:pt>
                <c:pt idx="918">
                  <c:v>224.61410000000001</c:v>
                </c:pt>
                <c:pt idx="919">
                  <c:v>228.7834</c:v>
                </c:pt>
                <c:pt idx="920">
                  <c:v>485.54450000000003</c:v>
                </c:pt>
                <c:pt idx="921">
                  <c:v>420.93020000000001</c:v>
                </c:pt>
                <c:pt idx="922">
                  <c:v>694.13760000000002</c:v>
                </c:pt>
                <c:pt idx="923">
                  <c:v>520.3442</c:v>
                </c:pt>
                <c:pt idx="924">
                  <c:v>516.45590000000004</c:v>
                </c:pt>
                <c:pt idx="925">
                  <c:v>398.9282</c:v>
                </c:pt>
                <c:pt idx="926">
                  <c:v>284.7894</c:v>
                </c:pt>
                <c:pt idx="927">
                  <c:v>389.04259999999999</c:v>
                </c:pt>
                <c:pt idx="928">
                  <c:v>323.59390000000002</c:v>
                </c:pt>
                <c:pt idx="929">
                  <c:v>70.867159999999998</c:v>
                </c:pt>
                <c:pt idx="930">
                  <c:v>211.36240000000001</c:v>
                </c:pt>
                <c:pt idx="931">
                  <c:v>43.390749999999997</c:v>
                </c:pt>
                <c:pt idx="932">
                  <c:v>32.166130000000003</c:v>
                </c:pt>
                <c:pt idx="933">
                  <c:v>51.432459999999999</c:v>
                </c:pt>
                <c:pt idx="934">
                  <c:v>267.11970000000002</c:v>
                </c:pt>
                <c:pt idx="935">
                  <c:v>180.23939999999999</c:v>
                </c:pt>
                <c:pt idx="936">
                  <c:v>177.34450000000001</c:v>
                </c:pt>
                <c:pt idx="937">
                  <c:v>87.57141</c:v>
                </c:pt>
                <c:pt idx="938">
                  <c:v>117.9556</c:v>
                </c:pt>
                <c:pt idx="939">
                  <c:v>93.241330000000005</c:v>
                </c:pt>
                <c:pt idx="940">
                  <c:v>69.757679999999993</c:v>
                </c:pt>
                <c:pt idx="941">
                  <c:v>51.006369999999997</c:v>
                </c:pt>
                <c:pt idx="942">
                  <c:v>35.093510000000002</c:v>
                </c:pt>
                <c:pt idx="943">
                  <c:v>42.798859999999998</c:v>
                </c:pt>
                <c:pt idx="944">
                  <c:v>36.177230000000002</c:v>
                </c:pt>
                <c:pt idx="945">
                  <c:v>37.851550000000003</c:v>
                </c:pt>
                <c:pt idx="946">
                  <c:v>33.05688</c:v>
                </c:pt>
                <c:pt idx="947">
                  <c:v>57.25311</c:v>
                </c:pt>
                <c:pt idx="948">
                  <c:v>54.561039999999998</c:v>
                </c:pt>
                <c:pt idx="949">
                  <c:v>52.45393</c:v>
                </c:pt>
                <c:pt idx="950">
                  <c:v>56.361640000000001</c:v>
                </c:pt>
                <c:pt idx="951">
                  <c:v>82.452479999999994</c:v>
                </c:pt>
                <c:pt idx="952">
                  <c:v>113.14190000000001</c:v>
                </c:pt>
                <c:pt idx="953">
                  <c:v>58.917270000000002</c:v>
                </c:pt>
                <c:pt idx="954">
                  <c:v>54.649560000000001</c:v>
                </c:pt>
                <c:pt idx="955">
                  <c:v>95.64228</c:v>
                </c:pt>
                <c:pt idx="956">
                  <c:v>653.97450000000003</c:v>
                </c:pt>
                <c:pt idx="957">
                  <c:v>135.1559</c:v>
                </c:pt>
                <c:pt idx="958">
                  <c:v>96.149249999999995</c:v>
                </c:pt>
                <c:pt idx="959">
                  <c:v>99.824029999999993</c:v>
                </c:pt>
                <c:pt idx="960">
                  <c:v>148.81219999999999</c:v>
                </c:pt>
                <c:pt idx="961">
                  <c:v>157.24199999999999</c:v>
                </c:pt>
                <c:pt idx="962">
                  <c:v>175.95400000000001</c:v>
                </c:pt>
                <c:pt idx="963">
                  <c:v>159.51669999999999</c:v>
                </c:pt>
                <c:pt idx="964">
                  <c:v>204.44739999999999</c:v>
                </c:pt>
                <c:pt idx="965">
                  <c:v>184.01750000000001</c:v>
                </c:pt>
                <c:pt idx="966">
                  <c:v>157.619</c:v>
                </c:pt>
                <c:pt idx="967">
                  <c:v>207.74430000000001</c:v>
                </c:pt>
                <c:pt idx="968">
                  <c:v>3.2481080000000002</c:v>
                </c:pt>
                <c:pt idx="969">
                  <c:v>4.5395089999999998</c:v>
                </c:pt>
                <c:pt idx="970">
                  <c:v>44.2669</c:v>
                </c:pt>
                <c:pt idx="971">
                  <c:v>54.581000000000003</c:v>
                </c:pt>
                <c:pt idx="972">
                  <c:v>85.703130000000002</c:v>
                </c:pt>
                <c:pt idx="973">
                  <c:v>130.334</c:v>
                </c:pt>
                <c:pt idx="974">
                  <c:v>135.00880000000001</c:v>
                </c:pt>
                <c:pt idx="975">
                  <c:v>162.8981</c:v>
                </c:pt>
                <c:pt idx="976">
                  <c:v>147.0668</c:v>
                </c:pt>
                <c:pt idx="977">
                  <c:v>170.43299999999999</c:v>
                </c:pt>
                <c:pt idx="978">
                  <c:v>204.62970000000001</c:v>
                </c:pt>
                <c:pt idx="979">
                  <c:v>494.54259999999999</c:v>
                </c:pt>
                <c:pt idx="980">
                  <c:v>686.952</c:v>
                </c:pt>
                <c:pt idx="981">
                  <c:v>756.73900000000003</c:v>
                </c:pt>
                <c:pt idx="982">
                  <c:v>141.71700000000001</c:v>
                </c:pt>
                <c:pt idx="983">
                  <c:v>319.44690000000003</c:v>
                </c:pt>
                <c:pt idx="984">
                  <c:v>70.514610000000005</c:v>
                </c:pt>
                <c:pt idx="985">
                  <c:v>640.28579999999999</c:v>
                </c:pt>
                <c:pt idx="986">
                  <c:v>679.17899999999997</c:v>
                </c:pt>
                <c:pt idx="987">
                  <c:v>891.14239999999995</c:v>
                </c:pt>
                <c:pt idx="988">
                  <c:v>357.10829999999999</c:v>
                </c:pt>
                <c:pt idx="989">
                  <c:v>500.0505</c:v>
                </c:pt>
                <c:pt idx="990">
                  <c:v>624.21990000000005</c:v>
                </c:pt>
                <c:pt idx="991">
                  <c:v>513.73400000000004</c:v>
                </c:pt>
                <c:pt idx="992">
                  <c:v>450.24939999999998</c:v>
                </c:pt>
                <c:pt idx="993">
                  <c:v>161.44210000000001</c:v>
                </c:pt>
                <c:pt idx="994">
                  <c:v>199.27869999999999</c:v>
                </c:pt>
                <c:pt idx="995">
                  <c:v>236.6541</c:v>
                </c:pt>
                <c:pt idx="996">
                  <c:v>243.55529999999999</c:v>
                </c:pt>
                <c:pt idx="997">
                  <c:v>265.98399999999998</c:v>
                </c:pt>
                <c:pt idx="998">
                  <c:v>229.0684</c:v>
                </c:pt>
                <c:pt idx="999">
                  <c:v>290.25970000000001</c:v>
                </c:pt>
                <c:pt idx="1000">
                  <c:v>243.08709999999999</c:v>
                </c:pt>
                <c:pt idx="1001">
                  <c:v>228.76410000000001</c:v>
                </c:pt>
                <c:pt idx="1002">
                  <c:v>221.6507</c:v>
                </c:pt>
                <c:pt idx="1003">
                  <c:v>2962.9639999999999</c:v>
                </c:pt>
                <c:pt idx="1004">
                  <c:v>3144.087</c:v>
                </c:pt>
                <c:pt idx="1005">
                  <c:v>3293.12</c:v>
                </c:pt>
                <c:pt idx="1006">
                  <c:v>3118.625</c:v>
                </c:pt>
                <c:pt idx="1007">
                  <c:v>76.563609999999997</c:v>
                </c:pt>
                <c:pt idx="1008">
                  <c:v>114.71469999999999</c:v>
                </c:pt>
                <c:pt idx="1009">
                  <c:v>290.41570000000002</c:v>
                </c:pt>
                <c:pt idx="1010">
                  <c:v>222.58940000000001</c:v>
                </c:pt>
                <c:pt idx="1011">
                  <c:v>218.6781</c:v>
                </c:pt>
                <c:pt idx="1012">
                  <c:v>329.8098</c:v>
                </c:pt>
                <c:pt idx="1013">
                  <c:v>70.090670000000003</c:v>
                </c:pt>
                <c:pt idx="1014">
                  <c:v>80.776579999999996</c:v>
                </c:pt>
                <c:pt idx="1015">
                  <c:v>171.3871</c:v>
                </c:pt>
                <c:pt idx="1016">
                  <c:v>174.00540000000001</c:v>
                </c:pt>
                <c:pt idx="1017">
                  <c:v>443.14679999999998</c:v>
                </c:pt>
                <c:pt idx="1018">
                  <c:v>302.6318</c:v>
                </c:pt>
                <c:pt idx="1019">
                  <c:v>31.96707</c:v>
                </c:pt>
                <c:pt idx="1020">
                  <c:v>110.0706</c:v>
                </c:pt>
                <c:pt idx="1021">
                  <c:v>193.02789999999999</c:v>
                </c:pt>
                <c:pt idx="1022">
                  <c:v>179.6337</c:v>
                </c:pt>
                <c:pt idx="1023">
                  <c:v>191.21430000000001</c:v>
                </c:pt>
                <c:pt idx="1024">
                  <c:v>65.273709999999994</c:v>
                </c:pt>
                <c:pt idx="1025">
                  <c:v>198.10140000000001</c:v>
                </c:pt>
                <c:pt idx="1026">
                  <c:v>1061.8009999999999</c:v>
                </c:pt>
                <c:pt idx="1027">
                  <c:v>212.0462</c:v>
                </c:pt>
                <c:pt idx="1028">
                  <c:v>335.83249999999998</c:v>
                </c:pt>
                <c:pt idx="1029">
                  <c:v>355.54390000000001</c:v>
                </c:pt>
                <c:pt idx="1030">
                  <c:v>356.20580000000001</c:v>
                </c:pt>
                <c:pt idx="1031">
                  <c:v>373.33280000000002</c:v>
                </c:pt>
                <c:pt idx="1032">
                  <c:v>363.86419999999998</c:v>
                </c:pt>
                <c:pt idx="1033">
                  <c:v>367.57870000000003</c:v>
                </c:pt>
                <c:pt idx="1034">
                  <c:v>6.2264520000000001</c:v>
                </c:pt>
                <c:pt idx="1035">
                  <c:v>96.2346</c:v>
                </c:pt>
                <c:pt idx="1036">
                  <c:v>164.50890000000001</c:v>
                </c:pt>
                <c:pt idx="1037">
                  <c:v>317.38380000000001</c:v>
                </c:pt>
                <c:pt idx="1038">
                  <c:v>534.07500000000005</c:v>
                </c:pt>
                <c:pt idx="1039">
                  <c:v>28.075990000000001</c:v>
                </c:pt>
                <c:pt idx="1040">
                  <c:v>25.899329999999999</c:v>
                </c:pt>
                <c:pt idx="1041">
                  <c:v>63.378570000000003</c:v>
                </c:pt>
                <c:pt idx="1042">
                  <c:v>131.2124</c:v>
                </c:pt>
                <c:pt idx="1043">
                  <c:v>70.560429999999997</c:v>
                </c:pt>
                <c:pt idx="1044">
                  <c:v>187.44970000000001</c:v>
                </c:pt>
                <c:pt idx="1045">
                  <c:v>250.40889999999999</c:v>
                </c:pt>
                <c:pt idx="1046">
                  <c:v>50.405839999999998</c:v>
                </c:pt>
                <c:pt idx="1047">
                  <c:v>200.9057</c:v>
                </c:pt>
                <c:pt idx="1048">
                  <c:v>117.0587</c:v>
                </c:pt>
                <c:pt idx="1049">
                  <c:v>9.7920739999999995</c:v>
                </c:pt>
                <c:pt idx="1050">
                  <c:v>39.450389999999999</c:v>
                </c:pt>
                <c:pt idx="1051">
                  <c:v>81.156940000000006</c:v>
                </c:pt>
                <c:pt idx="1052">
                  <c:v>53.940710000000003</c:v>
                </c:pt>
                <c:pt idx="1053">
                  <c:v>232.62989999999999</c:v>
                </c:pt>
                <c:pt idx="1054">
                  <c:v>97.706460000000007</c:v>
                </c:pt>
                <c:pt idx="1055">
                  <c:v>167.67</c:v>
                </c:pt>
                <c:pt idx="1056">
                  <c:v>74.178989999999999</c:v>
                </c:pt>
                <c:pt idx="1057">
                  <c:v>111.4308</c:v>
                </c:pt>
                <c:pt idx="1058">
                  <c:v>99.748400000000004</c:v>
                </c:pt>
                <c:pt idx="1059">
                  <c:v>51.377459999999999</c:v>
                </c:pt>
                <c:pt idx="1060">
                  <c:v>55.926909999999999</c:v>
                </c:pt>
                <c:pt idx="1061">
                  <c:v>72.445530000000005</c:v>
                </c:pt>
                <c:pt idx="1062">
                  <c:v>52.604399999999998</c:v>
                </c:pt>
                <c:pt idx="1063">
                  <c:v>78.402990000000003</c:v>
                </c:pt>
                <c:pt idx="1064">
                  <c:v>85.286050000000003</c:v>
                </c:pt>
                <c:pt idx="1065">
                  <c:v>87.898510000000002</c:v>
                </c:pt>
                <c:pt idx="1066">
                  <c:v>163.05799999999999</c:v>
                </c:pt>
                <c:pt idx="1067">
                  <c:v>247.56209999999999</c:v>
                </c:pt>
                <c:pt idx="1068">
                  <c:v>177.8845</c:v>
                </c:pt>
                <c:pt idx="1069">
                  <c:v>269.52640000000002</c:v>
                </c:pt>
                <c:pt idx="1070">
                  <c:v>296.73590000000002</c:v>
                </c:pt>
                <c:pt idx="1071">
                  <c:v>293.52330000000001</c:v>
                </c:pt>
                <c:pt idx="1072">
                  <c:v>302.7253</c:v>
                </c:pt>
                <c:pt idx="1073">
                  <c:v>317.75560000000002</c:v>
                </c:pt>
                <c:pt idx="1074">
                  <c:v>290.45420000000001</c:v>
                </c:pt>
                <c:pt idx="1075">
                  <c:v>363.12520000000001</c:v>
                </c:pt>
                <c:pt idx="1076">
                  <c:v>372.65519999999998</c:v>
                </c:pt>
                <c:pt idx="1077">
                  <c:v>416.46769999999998</c:v>
                </c:pt>
                <c:pt idx="1078">
                  <c:v>46.27825</c:v>
                </c:pt>
                <c:pt idx="1079">
                  <c:v>71.079830000000001</c:v>
                </c:pt>
                <c:pt idx="1080">
                  <c:v>89.796340000000001</c:v>
                </c:pt>
                <c:pt idx="1081">
                  <c:v>78.595179999999999</c:v>
                </c:pt>
                <c:pt idx="1082">
                  <c:v>121.7317</c:v>
                </c:pt>
                <c:pt idx="1083">
                  <c:v>122.675</c:v>
                </c:pt>
                <c:pt idx="1084">
                  <c:v>110.4055</c:v>
                </c:pt>
                <c:pt idx="1085">
                  <c:v>145.7116</c:v>
                </c:pt>
                <c:pt idx="1086">
                  <c:v>136.65289999999999</c:v>
                </c:pt>
                <c:pt idx="1087">
                  <c:v>118.1687</c:v>
                </c:pt>
                <c:pt idx="1088">
                  <c:v>138.708</c:v>
                </c:pt>
                <c:pt idx="1089">
                  <c:v>215.989</c:v>
                </c:pt>
                <c:pt idx="1090">
                  <c:v>611.90060000000005</c:v>
                </c:pt>
                <c:pt idx="1091">
                  <c:v>106.75960000000001</c:v>
                </c:pt>
                <c:pt idx="1092">
                  <c:v>314.8426</c:v>
                </c:pt>
                <c:pt idx="1093">
                  <c:v>1492.6990000000001</c:v>
                </c:pt>
                <c:pt idx="1094">
                  <c:v>13.868679999999999</c:v>
                </c:pt>
                <c:pt idx="1095">
                  <c:v>14.49714</c:v>
                </c:pt>
                <c:pt idx="1096">
                  <c:v>20.268630000000002</c:v>
                </c:pt>
                <c:pt idx="1097">
                  <c:v>33.503630000000001</c:v>
                </c:pt>
                <c:pt idx="1098">
                  <c:v>43.092390000000002</c:v>
                </c:pt>
                <c:pt idx="1099">
                  <c:v>117.9049</c:v>
                </c:pt>
                <c:pt idx="1100">
                  <c:v>38.20149</c:v>
                </c:pt>
                <c:pt idx="1101">
                  <c:v>27.390229999999999</c:v>
                </c:pt>
                <c:pt idx="1102">
                  <c:v>457.48309999999998</c:v>
                </c:pt>
                <c:pt idx="1103">
                  <c:v>379.95420000000001</c:v>
                </c:pt>
                <c:pt idx="1104">
                  <c:v>139.46379999999999</c:v>
                </c:pt>
                <c:pt idx="1105">
                  <c:v>335.09989999999999</c:v>
                </c:pt>
                <c:pt idx="1106">
                  <c:v>561.57560000000001</c:v>
                </c:pt>
                <c:pt idx="1107">
                  <c:v>484.06729999999999</c:v>
                </c:pt>
                <c:pt idx="1108">
                  <c:v>510.75069999999999</c:v>
                </c:pt>
                <c:pt idx="1109">
                  <c:v>535.95450000000005</c:v>
                </c:pt>
                <c:pt idx="1110">
                  <c:v>658.58749999999998</c:v>
                </c:pt>
                <c:pt idx="1111">
                  <c:v>40.425699999999999</c:v>
                </c:pt>
                <c:pt idx="1112">
                  <c:v>42.287289999999999</c:v>
                </c:pt>
                <c:pt idx="1113">
                  <c:v>44.159860000000002</c:v>
                </c:pt>
                <c:pt idx="1114">
                  <c:v>54.835459999999998</c:v>
                </c:pt>
                <c:pt idx="1115">
                  <c:v>56.147399999999998</c:v>
                </c:pt>
                <c:pt idx="1116">
                  <c:v>65.434719999999999</c:v>
                </c:pt>
                <c:pt idx="1117">
                  <c:v>72.486919999999998</c:v>
                </c:pt>
                <c:pt idx="1118">
                  <c:v>68.303659999999994</c:v>
                </c:pt>
                <c:pt idx="1119">
                  <c:v>77.534970000000001</c:v>
                </c:pt>
                <c:pt idx="1120">
                  <c:v>236.58359999999999</c:v>
                </c:pt>
                <c:pt idx="1121">
                  <c:v>103.62860000000001</c:v>
                </c:pt>
                <c:pt idx="1122">
                  <c:v>682.40610000000004</c:v>
                </c:pt>
                <c:pt idx="1123">
                  <c:v>576.32799999999997</c:v>
                </c:pt>
                <c:pt idx="1124">
                  <c:v>516.53499999999997</c:v>
                </c:pt>
                <c:pt idx="1125">
                  <c:v>803.44860000000006</c:v>
                </c:pt>
                <c:pt idx="1126">
                  <c:v>830.32140000000004</c:v>
                </c:pt>
                <c:pt idx="1127">
                  <c:v>542.34040000000005</c:v>
                </c:pt>
                <c:pt idx="1128">
                  <c:v>310.90989999999999</c:v>
                </c:pt>
                <c:pt idx="1129">
                  <c:v>333.01670000000001</c:v>
                </c:pt>
                <c:pt idx="1130">
                  <c:v>401.5874</c:v>
                </c:pt>
                <c:pt idx="1131">
                  <c:v>476.54180000000002</c:v>
                </c:pt>
                <c:pt idx="1132">
                  <c:v>554.67399999999998</c:v>
                </c:pt>
                <c:pt idx="1133">
                  <c:v>603.18039999999996</c:v>
                </c:pt>
                <c:pt idx="1134">
                  <c:v>840.07780000000002</c:v>
                </c:pt>
                <c:pt idx="1135">
                  <c:v>466.04410000000001</c:v>
                </c:pt>
                <c:pt idx="1136">
                  <c:v>491.78489999999999</c:v>
                </c:pt>
                <c:pt idx="1137">
                  <c:v>292.69240000000002</c:v>
                </c:pt>
                <c:pt idx="1138">
                  <c:v>630.94939999999997</c:v>
                </c:pt>
                <c:pt idx="1139">
                  <c:v>716.35410000000002</c:v>
                </c:pt>
                <c:pt idx="1140">
                  <c:v>446.30220000000003</c:v>
                </c:pt>
                <c:pt idx="1141">
                  <c:v>178.47900000000001</c:v>
                </c:pt>
                <c:pt idx="1142">
                  <c:v>70.447460000000007</c:v>
                </c:pt>
                <c:pt idx="1143">
                  <c:v>67.738720000000001</c:v>
                </c:pt>
                <c:pt idx="1144">
                  <c:v>108.1841</c:v>
                </c:pt>
                <c:pt idx="1145">
                  <c:v>120.40900000000001</c:v>
                </c:pt>
                <c:pt idx="1146">
                  <c:v>145.41919999999999</c:v>
                </c:pt>
                <c:pt idx="1147">
                  <c:v>128.4693</c:v>
                </c:pt>
                <c:pt idx="1148">
                  <c:v>156.14160000000001</c:v>
                </c:pt>
                <c:pt idx="1149">
                  <c:v>262.14060000000001</c:v>
                </c:pt>
                <c:pt idx="1150">
                  <c:v>563.04989999999998</c:v>
                </c:pt>
                <c:pt idx="1151">
                  <c:v>497.92570000000001</c:v>
                </c:pt>
                <c:pt idx="1152">
                  <c:v>75.665949999999995</c:v>
                </c:pt>
                <c:pt idx="1153">
                  <c:v>192.97559999999999</c:v>
                </c:pt>
                <c:pt idx="1154">
                  <c:v>301.47590000000002</c:v>
                </c:pt>
                <c:pt idx="1155">
                  <c:v>398.66930000000002</c:v>
                </c:pt>
                <c:pt idx="1156">
                  <c:v>90.113939999999999</c:v>
                </c:pt>
                <c:pt idx="1157">
                  <c:v>132.96870000000001</c:v>
                </c:pt>
                <c:pt idx="1158">
                  <c:v>171.8665</c:v>
                </c:pt>
                <c:pt idx="1159">
                  <c:v>290.35300000000001</c:v>
                </c:pt>
                <c:pt idx="1160">
                  <c:v>328.89269999999999</c:v>
                </c:pt>
                <c:pt idx="1161">
                  <c:v>308.89980000000003</c:v>
                </c:pt>
                <c:pt idx="1162">
                  <c:v>360.04250000000002</c:v>
                </c:pt>
                <c:pt idx="1163">
                  <c:v>446.94349999999997</c:v>
                </c:pt>
                <c:pt idx="1164">
                  <c:v>628.4769</c:v>
                </c:pt>
                <c:pt idx="1165">
                  <c:v>893.98410000000001</c:v>
                </c:pt>
                <c:pt idx="1166">
                  <c:v>893.17070000000001</c:v>
                </c:pt>
                <c:pt idx="1167">
                  <c:v>901.48540000000003</c:v>
                </c:pt>
                <c:pt idx="1168">
                  <c:v>910.50480000000005</c:v>
                </c:pt>
                <c:pt idx="1169">
                  <c:v>1081.2850000000001</c:v>
                </c:pt>
                <c:pt idx="1170">
                  <c:v>942.93010000000004</c:v>
                </c:pt>
                <c:pt idx="1171">
                  <c:v>1152.6679999999999</c:v>
                </c:pt>
                <c:pt idx="1172">
                  <c:v>1007.247</c:v>
                </c:pt>
                <c:pt idx="1173">
                  <c:v>1041.9549999999999</c:v>
                </c:pt>
                <c:pt idx="1174">
                  <c:v>1097.056</c:v>
                </c:pt>
                <c:pt idx="1175">
                  <c:v>939.45429999999999</c:v>
                </c:pt>
                <c:pt idx="1176">
                  <c:v>1039.1179999999999</c:v>
                </c:pt>
                <c:pt idx="1177">
                  <c:v>225.49469999999999</c:v>
                </c:pt>
                <c:pt idx="1178">
                  <c:v>293.3897</c:v>
                </c:pt>
                <c:pt idx="1179">
                  <c:v>235.60849999999999</c:v>
                </c:pt>
                <c:pt idx="1180">
                  <c:v>262.07490000000001</c:v>
                </c:pt>
                <c:pt idx="1181">
                  <c:v>268.3141</c:v>
                </c:pt>
                <c:pt idx="1182">
                  <c:v>381.13819999999998</c:v>
                </c:pt>
                <c:pt idx="1183">
                  <c:v>224.21190000000001</c:v>
                </c:pt>
                <c:pt idx="1184">
                  <c:v>323.24450000000002</c:v>
                </c:pt>
                <c:pt idx="1185">
                  <c:v>329.54289999999997</c:v>
                </c:pt>
                <c:pt idx="1186">
                  <c:v>420.61500000000001</c:v>
                </c:pt>
                <c:pt idx="1187">
                  <c:v>3777.3429999999998</c:v>
                </c:pt>
                <c:pt idx="1188">
                  <c:v>3856.5509999999999</c:v>
                </c:pt>
                <c:pt idx="1189">
                  <c:v>121.0318</c:v>
                </c:pt>
                <c:pt idx="1190">
                  <c:v>130.1011</c:v>
                </c:pt>
                <c:pt idx="1191">
                  <c:v>176.0977</c:v>
                </c:pt>
                <c:pt idx="1192">
                  <c:v>176.46299999999999</c:v>
                </c:pt>
                <c:pt idx="1193">
                  <c:v>205.50229999999999</c:v>
                </c:pt>
                <c:pt idx="1194">
                  <c:v>217.56899999999999</c:v>
                </c:pt>
                <c:pt idx="1195">
                  <c:v>277.17230000000001</c:v>
                </c:pt>
                <c:pt idx="1196">
                  <c:v>589.47190000000001</c:v>
                </c:pt>
                <c:pt idx="1197">
                  <c:v>654.03110000000004</c:v>
                </c:pt>
                <c:pt idx="1198">
                  <c:v>629.47299999999996</c:v>
                </c:pt>
                <c:pt idx="1199">
                  <c:v>538.05399999999997</c:v>
                </c:pt>
                <c:pt idx="1200">
                  <c:v>464.947</c:v>
                </c:pt>
                <c:pt idx="1201">
                  <c:v>588.57470000000001</c:v>
                </c:pt>
                <c:pt idx="1202">
                  <c:v>864.54570000000001</c:v>
                </c:pt>
                <c:pt idx="1203">
                  <c:v>0</c:v>
                </c:pt>
                <c:pt idx="1204">
                  <c:v>56.50714</c:v>
                </c:pt>
                <c:pt idx="1205">
                  <c:v>234.88640000000001</c:v>
                </c:pt>
                <c:pt idx="1206">
                  <c:v>267.2647</c:v>
                </c:pt>
                <c:pt idx="1207">
                  <c:v>93.515050000000002</c:v>
                </c:pt>
                <c:pt idx="1208">
                  <c:v>380.79919999999998</c:v>
                </c:pt>
                <c:pt idx="1209">
                  <c:v>486.68720000000002</c:v>
                </c:pt>
                <c:pt idx="1210">
                  <c:v>532.42520000000002</c:v>
                </c:pt>
                <c:pt idx="1211">
                  <c:v>979.33839999999998</c:v>
                </c:pt>
                <c:pt idx="1212">
                  <c:v>398.44540000000001</c:v>
                </c:pt>
                <c:pt idx="1213">
                  <c:v>664.99530000000004</c:v>
                </c:pt>
                <c:pt idx="1214">
                  <c:v>820.05520000000001</c:v>
                </c:pt>
                <c:pt idx="1215">
                  <c:v>447.99509999999998</c:v>
                </c:pt>
                <c:pt idx="1216">
                  <c:v>30.14113</c:v>
                </c:pt>
                <c:pt idx="1217">
                  <c:v>63.384709999999998</c:v>
                </c:pt>
                <c:pt idx="1218">
                  <c:v>217.62970000000001</c:v>
                </c:pt>
                <c:pt idx="1219">
                  <c:v>237.5119</c:v>
                </c:pt>
                <c:pt idx="1220">
                  <c:v>481.32209999999998</c:v>
                </c:pt>
                <c:pt idx="1221">
                  <c:v>530.94579999999996</c:v>
                </c:pt>
                <c:pt idx="1222">
                  <c:v>745.94600000000003</c:v>
                </c:pt>
                <c:pt idx="1223">
                  <c:v>31.750969999999999</c:v>
                </c:pt>
                <c:pt idx="1224">
                  <c:v>28.55809</c:v>
                </c:pt>
                <c:pt idx="1225">
                  <c:v>48.018729999999998</c:v>
                </c:pt>
                <c:pt idx="1226">
                  <c:v>43.953290000000003</c:v>
                </c:pt>
                <c:pt idx="1227">
                  <c:v>40.430169999999997</c:v>
                </c:pt>
                <c:pt idx="1228">
                  <c:v>73.074280000000002</c:v>
                </c:pt>
                <c:pt idx="1229">
                  <c:v>174.61240000000001</c:v>
                </c:pt>
                <c:pt idx="1230">
                  <c:v>176.1797</c:v>
                </c:pt>
                <c:pt idx="1231">
                  <c:v>124.34139999999999</c:v>
                </c:pt>
                <c:pt idx="1232">
                  <c:v>100.9552</c:v>
                </c:pt>
                <c:pt idx="1233">
                  <c:v>58.507680000000001</c:v>
                </c:pt>
                <c:pt idx="1234">
                  <c:v>55.124650000000003</c:v>
                </c:pt>
                <c:pt idx="1235">
                  <c:v>64.238730000000004</c:v>
                </c:pt>
                <c:pt idx="1236">
                  <c:v>54.542079999999999</c:v>
                </c:pt>
                <c:pt idx="1237">
                  <c:v>49.417969999999997</c:v>
                </c:pt>
                <c:pt idx="1238">
                  <c:v>53.93018</c:v>
                </c:pt>
                <c:pt idx="1239">
                  <c:v>53.8063</c:v>
                </c:pt>
                <c:pt idx="1240">
                  <c:v>63.456609999999998</c:v>
                </c:pt>
                <c:pt idx="1241">
                  <c:v>101.37050000000001</c:v>
                </c:pt>
                <c:pt idx="1242">
                  <c:v>93.337620000000001</c:v>
                </c:pt>
                <c:pt idx="1243">
                  <c:v>74.057910000000007</c:v>
                </c:pt>
                <c:pt idx="1244">
                  <c:v>131.8193</c:v>
                </c:pt>
                <c:pt idx="1245">
                  <c:v>95.745069999999998</c:v>
                </c:pt>
                <c:pt idx="1246">
                  <c:v>146.70359999999999</c:v>
                </c:pt>
                <c:pt idx="1247">
                  <c:v>46.885669999999998</c:v>
                </c:pt>
                <c:pt idx="1248">
                  <c:v>24.382670000000001</c:v>
                </c:pt>
                <c:pt idx="1249">
                  <c:v>25.612649999999999</c:v>
                </c:pt>
                <c:pt idx="1250">
                  <c:v>36.470469999999999</c:v>
                </c:pt>
                <c:pt idx="1251">
                  <c:v>40.020449999999997</c:v>
                </c:pt>
                <c:pt idx="1252">
                  <c:v>36.69265</c:v>
                </c:pt>
                <c:pt idx="1253">
                  <c:v>36.66695</c:v>
                </c:pt>
                <c:pt idx="1254">
                  <c:v>31.55536</c:v>
                </c:pt>
                <c:pt idx="1255">
                  <c:v>38.865229999999997</c:v>
                </c:pt>
                <c:pt idx="1256">
                  <c:v>52.125399999999999</c:v>
                </c:pt>
                <c:pt idx="1257">
                  <c:v>37.994959999999999</c:v>
                </c:pt>
                <c:pt idx="1258">
                  <c:v>302.20249999999999</c:v>
                </c:pt>
                <c:pt idx="1259">
                  <c:v>430.18150000000003</c:v>
                </c:pt>
                <c:pt idx="1260">
                  <c:v>1113.587</c:v>
                </c:pt>
                <c:pt idx="1261">
                  <c:v>848.43650000000002</c:v>
                </c:pt>
                <c:pt idx="1262">
                  <c:v>373.02319999999997</c:v>
                </c:pt>
                <c:pt idx="1263">
                  <c:v>400.83800000000002</c:v>
                </c:pt>
                <c:pt idx="1264">
                  <c:v>362.68799999999999</c:v>
                </c:pt>
                <c:pt idx="1265">
                  <c:v>329.51249999999999</c:v>
                </c:pt>
                <c:pt idx="1266">
                  <c:v>17.772490000000001</c:v>
                </c:pt>
                <c:pt idx="1267">
                  <c:v>19.535810000000001</c:v>
                </c:pt>
                <c:pt idx="1268">
                  <c:v>18.859279999999998</c:v>
                </c:pt>
                <c:pt idx="1269">
                  <c:v>99.885769999999994</c:v>
                </c:pt>
                <c:pt idx="1270">
                  <c:v>99.722530000000006</c:v>
                </c:pt>
                <c:pt idx="1271">
                  <c:v>57.157170000000001</c:v>
                </c:pt>
                <c:pt idx="1272">
                  <c:v>243.6198</c:v>
                </c:pt>
                <c:pt idx="1273">
                  <c:v>146.30279999999999</c:v>
                </c:pt>
                <c:pt idx="1274">
                  <c:v>67.346119999999999</c:v>
                </c:pt>
                <c:pt idx="1275">
                  <c:v>255.20359999999999</c:v>
                </c:pt>
                <c:pt idx="1276">
                  <c:v>259.04969999999997</c:v>
                </c:pt>
                <c:pt idx="1277">
                  <c:v>33.853450000000002</c:v>
                </c:pt>
                <c:pt idx="1278">
                  <c:v>87.994680000000002</c:v>
                </c:pt>
                <c:pt idx="1279">
                  <c:v>151.8999</c:v>
                </c:pt>
                <c:pt idx="1280">
                  <c:v>235.27690000000001</c:v>
                </c:pt>
                <c:pt idx="1281">
                  <c:v>120.5887</c:v>
                </c:pt>
                <c:pt idx="1282">
                  <c:v>335.58730000000003</c:v>
                </c:pt>
                <c:pt idx="1283">
                  <c:v>303.5806</c:v>
                </c:pt>
                <c:pt idx="1284">
                  <c:v>115.45140000000001</c:v>
                </c:pt>
                <c:pt idx="1285">
                  <c:v>699.95259999999996</c:v>
                </c:pt>
                <c:pt idx="1286">
                  <c:v>301.22750000000002</c:v>
                </c:pt>
                <c:pt idx="1287">
                  <c:v>494.46769999999998</c:v>
                </c:pt>
                <c:pt idx="1288">
                  <c:v>544.73450000000003</c:v>
                </c:pt>
                <c:pt idx="1289">
                  <c:v>600.24890000000005</c:v>
                </c:pt>
                <c:pt idx="1290">
                  <c:v>644.88679999999999</c:v>
                </c:pt>
                <c:pt idx="1291">
                  <c:v>1195.155</c:v>
                </c:pt>
                <c:pt idx="1292">
                  <c:v>32.491349999999997</c:v>
                </c:pt>
                <c:pt idx="1293">
                  <c:v>31.955190000000002</c:v>
                </c:pt>
                <c:pt idx="1294">
                  <c:v>41.459769999999999</c:v>
                </c:pt>
                <c:pt idx="1295">
                  <c:v>46.897469999999998</c:v>
                </c:pt>
                <c:pt idx="1296">
                  <c:v>44.110199999999999</c:v>
                </c:pt>
                <c:pt idx="1297">
                  <c:v>56.535690000000002</c:v>
                </c:pt>
                <c:pt idx="1298">
                  <c:v>51.844810000000003</c:v>
                </c:pt>
                <c:pt idx="1299">
                  <c:v>72.195959999999999</c:v>
                </c:pt>
                <c:pt idx="1300">
                  <c:v>80.054609999999997</c:v>
                </c:pt>
                <c:pt idx="1301">
                  <c:v>103.88590000000001</c:v>
                </c:pt>
                <c:pt idx="1302">
                  <c:v>61.465899999999998</c:v>
                </c:pt>
                <c:pt idx="1303">
                  <c:v>2.5487329999999999</c:v>
                </c:pt>
                <c:pt idx="1304">
                  <c:v>74.111519999999999</c:v>
                </c:pt>
                <c:pt idx="1305">
                  <c:v>181.4965</c:v>
                </c:pt>
                <c:pt idx="1306">
                  <c:v>182.98779999999999</c:v>
                </c:pt>
                <c:pt idx="1307">
                  <c:v>103.63679999999999</c:v>
                </c:pt>
                <c:pt idx="1308">
                  <c:v>140.94069999999999</c:v>
                </c:pt>
                <c:pt idx="1309">
                  <c:v>165.08969999999999</c:v>
                </c:pt>
                <c:pt idx="1310">
                  <c:v>176.3</c:v>
                </c:pt>
                <c:pt idx="1311">
                  <c:v>189.8142</c:v>
                </c:pt>
                <c:pt idx="1312">
                  <c:v>216.41200000000001</c:v>
                </c:pt>
                <c:pt idx="1313">
                  <c:v>195.51929999999999</c:v>
                </c:pt>
                <c:pt idx="1314">
                  <c:v>306.24189999999999</c:v>
                </c:pt>
                <c:pt idx="1315">
                  <c:v>328.90480000000002</c:v>
                </c:pt>
                <c:pt idx="1316">
                  <c:v>14.786860000000001</c:v>
                </c:pt>
                <c:pt idx="1317">
                  <c:v>41.078580000000002</c:v>
                </c:pt>
                <c:pt idx="1318">
                  <c:v>41.6235</c:v>
                </c:pt>
                <c:pt idx="1319">
                  <c:v>64.320679999999996</c:v>
                </c:pt>
                <c:pt idx="1320">
                  <c:v>95.080590000000001</c:v>
                </c:pt>
                <c:pt idx="1321">
                  <c:v>93.018569999999997</c:v>
                </c:pt>
                <c:pt idx="1322">
                  <c:v>1648.7339999999999</c:v>
                </c:pt>
                <c:pt idx="1323">
                  <c:v>1662.7429999999999</c:v>
                </c:pt>
                <c:pt idx="1324">
                  <c:v>248.6558</c:v>
                </c:pt>
                <c:pt idx="1325">
                  <c:v>378.22829999999999</c:v>
                </c:pt>
                <c:pt idx="1326">
                  <c:v>5.5086659999999998</c:v>
                </c:pt>
                <c:pt idx="1327">
                  <c:v>24.082509999999999</c:v>
                </c:pt>
                <c:pt idx="1328">
                  <c:v>24.707059999999998</c:v>
                </c:pt>
                <c:pt idx="1329">
                  <c:v>31.504740000000002</c:v>
                </c:pt>
                <c:pt idx="1330">
                  <c:v>27.497129999999999</c:v>
                </c:pt>
                <c:pt idx="1331">
                  <c:v>26.355920000000001</c:v>
                </c:pt>
                <c:pt idx="1332">
                  <c:v>49.387700000000002</c:v>
                </c:pt>
                <c:pt idx="1333">
                  <c:v>79.577950000000001</c:v>
                </c:pt>
                <c:pt idx="1334">
                  <c:v>40.454729999999998</c:v>
                </c:pt>
                <c:pt idx="1335">
                  <c:v>2358.3609999999999</c:v>
                </c:pt>
                <c:pt idx="1336">
                  <c:v>1082.4590000000001</c:v>
                </c:pt>
                <c:pt idx="1337">
                  <c:v>78.479309999999998</c:v>
                </c:pt>
                <c:pt idx="1338">
                  <c:v>107.2397</c:v>
                </c:pt>
                <c:pt idx="1339">
                  <c:v>145.79830000000001</c:v>
                </c:pt>
                <c:pt idx="1340">
                  <c:v>171.1995</c:v>
                </c:pt>
                <c:pt idx="1341">
                  <c:v>238.1448</c:v>
                </c:pt>
                <c:pt idx="1342">
                  <c:v>243.77350000000001</c:v>
                </c:pt>
                <c:pt idx="1343">
                  <c:v>253.50540000000001</c:v>
                </c:pt>
                <c:pt idx="1344">
                  <c:v>298.68349999999998</c:v>
                </c:pt>
                <c:pt idx="1345">
                  <c:v>68.432820000000007</c:v>
                </c:pt>
                <c:pt idx="1346">
                  <c:v>52.662849999999999</c:v>
                </c:pt>
                <c:pt idx="1347">
                  <c:v>387.67720000000003</c:v>
                </c:pt>
                <c:pt idx="1348">
                  <c:v>535.89940000000001</c:v>
                </c:pt>
                <c:pt idx="1349">
                  <c:v>572.52229999999997</c:v>
                </c:pt>
                <c:pt idx="1350">
                  <c:v>765.11929999999995</c:v>
                </c:pt>
                <c:pt idx="1351">
                  <c:v>118.99250000000001</c:v>
                </c:pt>
                <c:pt idx="1352">
                  <c:v>102.52630000000001</c:v>
                </c:pt>
                <c:pt idx="1353">
                  <c:v>167.28540000000001</c:v>
                </c:pt>
                <c:pt idx="1354">
                  <c:v>142.4803</c:v>
                </c:pt>
                <c:pt idx="1355">
                  <c:v>185.673</c:v>
                </c:pt>
                <c:pt idx="1356">
                  <c:v>228.9889</c:v>
                </c:pt>
                <c:pt idx="1357">
                  <c:v>167.1551</c:v>
                </c:pt>
                <c:pt idx="1358">
                  <c:v>167.55289999999999</c:v>
                </c:pt>
                <c:pt idx="1359">
                  <c:v>153.8211</c:v>
                </c:pt>
                <c:pt idx="1360">
                  <c:v>203.49270000000001</c:v>
                </c:pt>
                <c:pt idx="1361">
                  <c:v>355.07409999999999</c:v>
                </c:pt>
                <c:pt idx="1362">
                  <c:v>154.40219999999999</c:v>
                </c:pt>
                <c:pt idx="1363">
                  <c:v>164.32820000000001</c:v>
                </c:pt>
                <c:pt idx="1364">
                  <c:v>385.88839999999999</c:v>
                </c:pt>
                <c:pt idx="1365">
                  <c:v>208.3075</c:v>
                </c:pt>
                <c:pt idx="1366">
                  <c:v>127.0197</c:v>
                </c:pt>
                <c:pt idx="1367">
                  <c:v>202.68870000000001</c:v>
                </c:pt>
                <c:pt idx="1368">
                  <c:v>326.30259999999998</c:v>
                </c:pt>
                <c:pt idx="1369">
                  <c:v>362.94909999999999</c:v>
                </c:pt>
                <c:pt idx="1370">
                  <c:v>528.47990000000004</c:v>
                </c:pt>
                <c:pt idx="1371">
                  <c:v>92.053280000000001</c:v>
                </c:pt>
                <c:pt idx="1372">
                  <c:v>119.10550000000001</c:v>
                </c:pt>
                <c:pt idx="1373">
                  <c:v>97.222449999999995</c:v>
                </c:pt>
                <c:pt idx="1374">
                  <c:v>108.0012</c:v>
                </c:pt>
                <c:pt idx="1375">
                  <c:v>114.3321</c:v>
                </c:pt>
                <c:pt idx="1376">
                  <c:v>131.57220000000001</c:v>
                </c:pt>
                <c:pt idx="1377">
                  <c:v>209.39250000000001</c:v>
                </c:pt>
                <c:pt idx="1378">
                  <c:v>127.7</c:v>
                </c:pt>
                <c:pt idx="1379">
                  <c:v>450.25959999999998</c:v>
                </c:pt>
                <c:pt idx="1380">
                  <c:v>289.7013</c:v>
                </c:pt>
                <c:pt idx="1381">
                  <c:v>435.84730000000002</c:v>
                </c:pt>
                <c:pt idx="1382">
                  <c:v>514.47339999999997</c:v>
                </c:pt>
                <c:pt idx="1383">
                  <c:v>450.49430000000001</c:v>
                </c:pt>
                <c:pt idx="1384">
                  <c:v>270.99110000000002</c:v>
                </c:pt>
                <c:pt idx="1385">
                  <c:v>397.24180000000001</c:v>
                </c:pt>
                <c:pt idx="1386">
                  <c:v>105.3165</c:v>
                </c:pt>
                <c:pt idx="1387">
                  <c:v>58.813270000000003</c:v>
                </c:pt>
                <c:pt idx="1388">
                  <c:v>155.10380000000001</c:v>
                </c:pt>
                <c:pt idx="1389">
                  <c:v>66.719160000000002</c:v>
                </c:pt>
                <c:pt idx="1390">
                  <c:v>98.82441</c:v>
                </c:pt>
                <c:pt idx="1391">
                  <c:v>99.652900000000002</c:v>
                </c:pt>
                <c:pt idx="1392">
                  <c:v>91.745679999999993</c:v>
                </c:pt>
                <c:pt idx="1393">
                  <c:v>120.9816</c:v>
                </c:pt>
                <c:pt idx="1394">
                  <c:v>93.49315</c:v>
                </c:pt>
                <c:pt idx="1395">
                  <c:v>84.024159999999995</c:v>
                </c:pt>
                <c:pt idx="1396">
                  <c:v>120.0081</c:v>
                </c:pt>
                <c:pt idx="1397">
                  <c:v>174.42670000000001</c:v>
                </c:pt>
                <c:pt idx="1398">
                  <c:v>126.65470000000001</c:v>
                </c:pt>
                <c:pt idx="1399">
                  <c:v>161.00460000000001</c:v>
                </c:pt>
                <c:pt idx="1400">
                  <c:v>1693.7829999999999</c:v>
                </c:pt>
                <c:pt idx="1401">
                  <c:v>1546.7</c:v>
                </c:pt>
                <c:pt idx="1402">
                  <c:v>1630.077</c:v>
                </c:pt>
                <c:pt idx="1403">
                  <c:v>1677.61</c:v>
                </c:pt>
                <c:pt idx="1404">
                  <c:v>532.14859999999999</c:v>
                </c:pt>
                <c:pt idx="1405">
                  <c:v>290.65069999999997</c:v>
                </c:pt>
                <c:pt idx="1406">
                  <c:v>278.35950000000003</c:v>
                </c:pt>
                <c:pt idx="1407">
                  <c:v>338.71190000000001</c:v>
                </c:pt>
                <c:pt idx="1408">
                  <c:v>285.92599999999999</c:v>
                </c:pt>
                <c:pt idx="1409">
                  <c:v>442.33960000000002</c:v>
                </c:pt>
                <c:pt idx="1410">
                  <c:v>353.4255</c:v>
                </c:pt>
                <c:pt idx="1411">
                  <c:v>420.65429999999998</c:v>
                </c:pt>
                <c:pt idx="1412">
                  <c:v>379.21589999999998</c:v>
                </c:pt>
                <c:pt idx="1413">
                  <c:v>1660.396</c:v>
                </c:pt>
                <c:pt idx="1414">
                  <c:v>162.32149999999999</c:v>
                </c:pt>
                <c:pt idx="1415">
                  <c:v>228.60749999999999</c:v>
                </c:pt>
                <c:pt idx="1416">
                  <c:v>141.75409999999999</c:v>
                </c:pt>
                <c:pt idx="1417">
                  <c:v>168.00569999999999</c:v>
                </c:pt>
                <c:pt idx="1418">
                  <c:v>147.09119999999999</c:v>
                </c:pt>
                <c:pt idx="1419">
                  <c:v>198.58789999999999</c:v>
                </c:pt>
                <c:pt idx="1420">
                  <c:v>238.256</c:v>
                </c:pt>
                <c:pt idx="1421">
                  <c:v>112.9315</c:v>
                </c:pt>
                <c:pt idx="1422">
                  <c:v>229.66820000000001</c:v>
                </c:pt>
                <c:pt idx="1423">
                  <c:v>363.98320000000001</c:v>
                </c:pt>
                <c:pt idx="1424">
                  <c:v>128.95349999999999</c:v>
                </c:pt>
                <c:pt idx="1425">
                  <c:v>103.7401</c:v>
                </c:pt>
                <c:pt idx="1426">
                  <c:v>521.98030000000006</c:v>
                </c:pt>
                <c:pt idx="1427">
                  <c:v>581.19889999999998</c:v>
                </c:pt>
                <c:pt idx="1428">
                  <c:v>682.03679999999997</c:v>
                </c:pt>
                <c:pt idx="1429">
                  <c:v>743.79790000000003</c:v>
                </c:pt>
                <c:pt idx="1430">
                  <c:v>822.92830000000004</c:v>
                </c:pt>
                <c:pt idx="1431">
                  <c:v>938.53</c:v>
                </c:pt>
                <c:pt idx="1432">
                  <c:v>37.174370000000003</c:v>
                </c:pt>
                <c:pt idx="1433">
                  <c:v>55.177</c:v>
                </c:pt>
                <c:pt idx="1434">
                  <c:v>90.77834</c:v>
                </c:pt>
                <c:pt idx="1435">
                  <c:v>153.4376</c:v>
                </c:pt>
                <c:pt idx="1436">
                  <c:v>129.7525</c:v>
                </c:pt>
                <c:pt idx="1437">
                  <c:v>227.9537</c:v>
                </c:pt>
                <c:pt idx="1438">
                  <c:v>62.768009999999997</c:v>
                </c:pt>
                <c:pt idx="1439">
                  <c:v>93.032759999999996</c:v>
                </c:pt>
                <c:pt idx="1440">
                  <c:v>94.824200000000005</c:v>
                </c:pt>
                <c:pt idx="1441">
                  <c:v>136.38740000000001</c:v>
                </c:pt>
                <c:pt idx="1442">
                  <c:v>179.11580000000001</c:v>
                </c:pt>
                <c:pt idx="1443">
                  <c:v>145.84180000000001</c:v>
                </c:pt>
                <c:pt idx="1444">
                  <c:v>156.4742</c:v>
                </c:pt>
                <c:pt idx="1445">
                  <c:v>159.87549999999999</c:v>
                </c:pt>
                <c:pt idx="1446">
                  <c:v>162.7654</c:v>
                </c:pt>
                <c:pt idx="1447">
                  <c:v>201.17920000000001</c:v>
                </c:pt>
                <c:pt idx="1448">
                  <c:v>451.2226</c:v>
                </c:pt>
                <c:pt idx="1449">
                  <c:v>187.45320000000001</c:v>
                </c:pt>
                <c:pt idx="1450">
                  <c:v>300.27379999999999</c:v>
                </c:pt>
                <c:pt idx="1451">
                  <c:v>435.45060000000001</c:v>
                </c:pt>
                <c:pt idx="1452">
                  <c:v>503.02629999999999</c:v>
                </c:pt>
                <c:pt idx="1453">
                  <c:v>1161.212</c:v>
                </c:pt>
                <c:pt idx="1454">
                  <c:v>681.99630000000002</c:v>
                </c:pt>
                <c:pt idx="1455">
                  <c:v>618.60940000000005</c:v>
                </c:pt>
                <c:pt idx="1456">
                  <c:v>1302.489</c:v>
                </c:pt>
                <c:pt idx="1457">
                  <c:v>14.000970000000001</c:v>
                </c:pt>
                <c:pt idx="1458">
                  <c:v>13.91662</c:v>
                </c:pt>
                <c:pt idx="1459">
                  <c:v>23.96874</c:v>
                </c:pt>
                <c:pt idx="1460">
                  <c:v>32.578360000000004</c:v>
                </c:pt>
                <c:pt idx="1461">
                  <c:v>27.023040000000002</c:v>
                </c:pt>
                <c:pt idx="1462">
                  <c:v>26.55358</c:v>
                </c:pt>
                <c:pt idx="1463">
                  <c:v>54.928789999999999</c:v>
                </c:pt>
                <c:pt idx="1464">
                  <c:v>68.549769999999995</c:v>
                </c:pt>
                <c:pt idx="1465">
                  <c:v>67.133390000000006</c:v>
                </c:pt>
                <c:pt idx="1466">
                  <c:v>14.18558</c:v>
                </c:pt>
                <c:pt idx="1467">
                  <c:v>17.428909999999998</c:v>
                </c:pt>
                <c:pt idx="1468">
                  <c:v>14.99785</c:v>
                </c:pt>
                <c:pt idx="1469">
                  <c:v>64.771079999999998</c:v>
                </c:pt>
                <c:pt idx="1470">
                  <c:v>23.37792</c:v>
                </c:pt>
                <c:pt idx="1471">
                  <c:v>88.510639999999995</c:v>
                </c:pt>
                <c:pt idx="1472">
                  <c:v>69.418450000000007</c:v>
                </c:pt>
                <c:pt idx="1473">
                  <c:v>79.102440000000001</c:v>
                </c:pt>
                <c:pt idx="1474">
                  <c:v>90.398520000000005</c:v>
                </c:pt>
                <c:pt idx="1475">
                  <c:v>211.63159999999999</c:v>
                </c:pt>
                <c:pt idx="1476">
                  <c:v>70.177250000000001</c:v>
                </c:pt>
                <c:pt idx="1477">
                  <c:v>99.964579999999998</c:v>
                </c:pt>
                <c:pt idx="1478">
                  <c:v>139.00829999999999</c:v>
                </c:pt>
                <c:pt idx="1479">
                  <c:v>381.55009999999999</c:v>
                </c:pt>
                <c:pt idx="1480">
                  <c:v>161.67169999999999</c:v>
                </c:pt>
                <c:pt idx="1481">
                  <c:v>219.00139999999999</c:v>
                </c:pt>
                <c:pt idx="1482">
                  <c:v>248.8501</c:v>
                </c:pt>
                <c:pt idx="1483">
                  <c:v>245.3494</c:v>
                </c:pt>
                <c:pt idx="1484">
                  <c:v>284.25459999999998</c:v>
                </c:pt>
                <c:pt idx="1485">
                  <c:v>279.17750000000001</c:v>
                </c:pt>
                <c:pt idx="1486">
                  <c:v>288.35890000000001</c:v>
                </c:pt>
                <c:pt idx="1487">
                  <c:v>725.26530000000002</c:v>
                </c:pt>
                <c:pt idx="1488">
                  <c:v>716.51639999999998</c:v>
                </c:pt>
                <c:pt idx="1489">
                  <c:v>660.26430000000005</c:v>
                </c:pt>
                <c:pt idx="1490">
                  <c:v>20.483720000000002</c:v>
                </c:pt>
                <c:pt idx="1491">
                  <c:v>41.254159999999999</c:v>
                </c:pt>
                <c:pt idx="1492">
                  <c:v>70.197590000000005</c:v>
                </c:pt>
                <c:pt idx="1493">
                  <c:v>51.969670000000001</c:v>
                </c:pt>
                <c:pt idx="1494">
                  <c:v>166.87039999999999</c:v>
                </c:pt>
                <c:pt idx="1495">
                  <c:v>729.61789999999996</c:v>
                </c:pt>
                <c:pt idx="1496">
                  <c:v>346.04500000000002</c:v>
                </c:pt>
                <c:pt idx="1497">
                  <c:v>54.110579999999999</c:v>
                </c:pt>
                <c:pt idx="1498">
                  <c:v>70.473070000000007</c:v>
                </c:pt>
                <c:pt idx="1499">
                  <c:v>130.4683</c:v>
                </c:pt>
                <c:pt idx="1500">
                  <c:v>11.124639999999999</c:v>
                </c:pt>
                <c:pt idx="1501">
                  <c:v>66.382450000000006</c:v>
                </c:pt>
                <c:pt idx="1502">
                  <c:v>47.16742</c:v>
                </c:pt>
                <c:pt idx="1503">
                  <c:v>57.795279999999998</c:v>
                </c:pt>
                <c:pt idx="1504">
                  <c:v>68.20975</c:v>
                </c:pt>
                <c:pt idx="1505">
                  <c:v>38.275260000000003</c:v>
                </c:pt>
                <c:pt idx="1506">
                  <c:v>80.929239999999993</c:v>
                </c:pt>
                <c:pt idx="1507">
                  <c:v>55.352899999999998</c:v>
                </c:pt>
                <c:pt idx="1508">
                  <c:v>70.448620000000005</c:v>
                </c:pt>
                <c:pt idx="1509">
                  <c:v>28.186710000000001</c:v>
                </c:pt>
                <c:pt idx="1510">
                  <c:v>152.52379999999999</c:v>
                </c:pt>
                <c:pt idx="1511">
                  <c:v>44.99541</c:v>
                </c:pt>
                <c:pt idx="1512">
                  <c:v>124.61709999999999</c:v>
                </c:pt>
                <c:pt idx="1513">
                  <c:v>167.06909999999999</c:v>
                </c:pt>
                <c:pt idx="1514">
                  <c:v>177.02</c:v>
                </c:pt>
                <c:pt idx="1515">
                  <c:v>81.386250000000004</c:v>
                </c:pt>
                <c:pt idx="1516">
                  <c:v>128.09710000000001</c:v>
                </c:pt>
                <c:pt idx="1517">
                  <c:v>79.001940000000005</c:v>
                </c:pt>
                <c:pt idx="1518">
                  <c:v>66.861080000000001</c:v>
                </c:pt>
                <c:pt idx="1519">
                  <c:v>113.5955</c:v>
                </c:pt>
                <c:pt idx="1520">
                  <c:v>74.835530000000006</c:v>
                </c:pt>
                <c:pt idx="1521">
                  <c:v>7.1355360000000001</c:v>
                </c:pt>
                <c:pt idx="1522">
                  <c:v>11.1318</c:v>
                </c:pt>
                <c:pt idx="1523">
                  <c:v>23.374739999999999</c:v>
                </c:pt>
                <c:pt idx="1524">
                  <c:v>49.612900000000003</c:v>
                </c:pt>
                <c:pt idx="1525">
                  <c:v>112.61320000000001</c:v>
                </c:pt>
                <c:pt idx="1526">
                  <c:v>113.1339</c:v>
                </c:pt>
                <c:pt idx="1527">
                  <c:v>81.640429999999995</c:v>
                </c:pt>
                <c:pt idx="1528">
                  <c:v>2421.8330000000001</c:v>
                </c:pt>
                <c:pt idx="1529">
                  <c:v>123.1095</c:v>
                </c:pt>
                <c:pt idx="1530">
                  <c:v>106.31140000000001</c:v>
                </c:pt>
                <c:pt idx="1531">
                  <c:v>201.5531</c:v>
                </c:pt>
                <c:pt idx="1532">
                  <c:v>200.50550000000001</c:v>
                </c:pt>
                <c:pt idx="1533">
                  <c:v>270.77870000000001</c:v>
                </c:pt>
                <c:pt idx="1534">
                  <c:v>319.15350000000001</c:v>
                </c:pt>
                <c:pt idx="1535">
                  <c:v>319.01889999999997</c:v>
                </c:pt>
                <c:pt idx="1536">
                  <c:v>148.69290000000001</c:v>
                </c:pt>
                <c:pt idx="1537">
                  <c:v>477.53769999999997</c:v>
                </c:pt>
                <c:pt idx="1538">
                  <c:v>1442.37</c:v>
                </c:pt>
                <c:pt idx="1539">
                  <c:v>1332.529</c:v>
                </c:pt>
                <c:pt idx="1540">
                  <c:v>1405.4110000000001</c:v>
                </c:pt>
                <c:pt idx="1541">
                  <c:v>12.64235</c:v>
                </c:pt>
                <c:pt idx="1542">
                  <c:v>14.74343</c:v>
                </c:pt>
                <c:pt idx="1543">
                  <c:v>75.042339999999996</c:v>
                </c:pt>
                <c:pt idx="1544">
                  <c:v>89.676299999999998</c:v>
                </c:pt>
                <c:pt idx="1545">
                  <c:v>60.70646</c:v>
                </c:pt>
                <c:pt idx="1546">
                  <c:v>60.933909999999997</c:v>
                </c:pt>
                <c:pt idx="1547">
                  <c:v>138.10579999999999</c:v>
                </c:pt>
                <c:pt idx="1548">
                  <c:v>149.98949999999999</c:v>
                </c:pt>
                <c:pt idx="1549">
                  <c:v>140.86750000000001</c:v>
                </c:pt>
                <c:pt idx="1550">
                  <c:v>88.1524</c:v>
                </c:pt>
                <c:pt idx="1551">
                  <c:v>238.14490000000001</c:v>
                </c:pt>
                <c:pt idx="1552">
                  <c:v>48.195860000000003</c:v>
                </c:pt>
                <c:pt idx="1553">
                  <c:v>84.876090000000005</c:v>
                </c:pt>
                <c:pt idx="1554">
                  <c:v>305.44760000000002</c:v>
                </c:pt>
                <c:pt idx="1555">
                  <c:v>91.413700000000006</c:v>
                </c:pt>
                <c:pt idx="1556">
                  <c:v>102.7633</c:v>
                </c:pt>
                <c:pt idx="1557">
                  <c:v>599.4606</c:v>
                </c:pt>
                <c:pt idx="1558">
                  <c:v>298.57850000000002</c:v>
                </c:pt>
                <c:pt idx="1559">
                  <c:v>143.9272</c:v>
                </c:pt>
                <c:pt idx="1560">
                  <c:v>214.84639999999999</c:v>
                </c:pt>
                <c:pt idx="1561">
                  <c:v>169.33109999999999</c:v>
                </c:pt>
                <c:pt idx="1562">
                  <c:v>52.372810000000001</c:v>
                </c:pt>
                <c:pt idx="1563">
                  <c:v>108.4541</c:v>
                </c:pt>
                <c:pt idx="1564">
                  <c:v>119.6041</c:v>
                </c:pt>
                <c:pt idx="1565">
                  <c:v>125.49339999999999</c:v>
                </c:pt>
                <c:pt idx="1566">
                  <c:v>78.583950000000002</c:v>
                </c:pt>
                <c:pt idx="1567">
                  <c:v>87.501670000000004</c:v>
                </c:pt>
                <c:pt idx="1568">
                  <c:v>86.375979999999998</c:v>
                </c:pt>
                <c:pt idx="1569">
                  <c:v>127.6224</c:v>
                </c:pt>
                <c:pt idx="1570">
                  <c:v>119.94759999999999</c:v>
                </c:pt>
                <c:pt idx="1571">
                  <c:v>211.964</c:v>
                </c:pt>
                <c:pt idx="1572">
                  <c:v>124.13679999999999</c:v>
                </c:pt>
                <c:pt idx="1573">
                  <c:v>382.93169999999998</c:v>
                </c:pt>
                <c:pt idx="1574">
                  <c:v>310.89460000000003</c:v>
                </c:pt>
                <c:pt idx="1575">
                  <c:v>249.24080000000001</c:v>
                </c:pt>
                <c:pt idx="1576">
                  <c:v>1141.434</c:v>
                </c:pt>
                <c:pt idx="1577">
                  <c:v>393.49209999999999</c:v>
                </c:pt>
                <c:pt idx="1578">
                  <c:v>492.91860000000003</c:v>
                </c:pt>
                <c:pt idx="1579">
                  <c:v>496.98169999999999</c:v>
                </c:pt>
                <c:pt idx="1580">
                  <c:v>396.4966</c:v>
                </c:pt>
                <c:pt idx="1581">
                  <c:v>168.42429999999999</c:v>
                </c:pt>
                <c:pt idx="1582">
                  <c:v>192.7355</c:v>
                </c:pt>
                <c:pt idx="1583">
                  <c:v>220.64689999999999</c:v>
                </c:pt>
                <c:pt idx="1584">
                  <c:v>258.6404</c:v>
                </c:pt>
                <c:pt idx="1585">
                  <c:v>415.28859999999997</c:v>
                </c:pt>
                <c:pt idx="1586">
                  <c:v>475.95670000000001</c:v>
                </c:pt>
                <c:pt idx="1587">
                  <c:v>829.11860000000001</c:v>
                </c:pt>
                <c:pt idx="1588">
                  <c:v>232.24950000000001</c:v>
                </c:pt>
                <c:pt idx="1589">
                  <c:v>188.78309999999999</c:v>
                </c:pt>
                <c:pt idx="1590">
                  <c:v>258.15660000000003</c:v>
                </c:pt>
                <c:pt idx="1591">
                  <c:v>255.82050000000001</c:v>
                </c:pt>
                <c:pt idx="1592">
                  <c:v>408.66669999999999</c:v>
                </c:pt>
                <c:pt idx="1593">
                  <c:v>483.52010000000001</c:v>
                </c:pt>
                <c:pt idx="1594">
                  <c:v>536.46379999999999</c:v>
                </c:pt>
                <c:pt idx="1595">
                  <c:v>661.66480000000001</c:v>
                </c:pt>
                <c:pt idx="1596">
                  <c:v>654.95979999999997</c:v>
                </c:pt>
                <c:pt idx="1597">
                  <c:v>141.07589999999999</c:v>
                </c:pt>
                <c:pt idx="1598">
                  <c:v>116.256</c:v>
                </c:pt>
                <c:pt idx="1599">
                  <c:v>179.13990000000001</c:v>
                </c:pt>
                <c:pt idx="1600">
                  <c:v>175.18170000000001</c:v>
                </c:pt>
                <c:pt idx="1601">
                  <c:v>213.9751</c:v>
                </c:pt>
                <c:pt idx="1602">
                  <c:v>198.98699999999999</c:v>
                </c:pt>
                <c:pt idx="1603">
                  <c:v>260.6721</c:v>
                </c:pt>
                <c:pt idx="1604">
                  <c:v>227.28700000000001</c:v>
                </c:pt>
                <c:pt idx="1605">
                  <c:v>490.12990000000002</c:v>
                </c:pt>
                <c:pt idx="1606">
                  <c:v>499.7466</c:v>
                </c:pt>
                <c:pt idx="1607">
                  <c:v>494.2038</c:v>
                </c:pt>
                <c:pt idx="1608">
                  <c:v>50.342849999999999</c:v>
                </c:pt>
                <c:pt idx="1609">
                  <c:v>46.65014</c:v>
                </c:pt>
                <c:pt idx="1610">
                  <c:v>59.780059999999999</c:v>
                </c:pt>
                <c:pt idx="1611">
                  <c:v>55.569310000000002</c:v>
                </c:pt>
                <c:pt idx="1612">
                  <c:v>56.422310000000003</c:v>
                </c:pt>
                <c:pt idx="1613">
                  <c:v>126.3372</c:v>
                </c:pt>
                <c:pt idx="1614">
                  <c:v>199.9812</c:v>
                </c:pt>
                <c:pt idx="1615">
                  <c:v>108.9546</c:v>
                </c:pt>
                <c:pt idx="1616">
                  <c:v>78.001289999999997</c:v>
                </c:pt>
                <c:pt idx="1617">
                  <c:v>104.09439999999999</c:v>
                </c:pt>
                <c:pt idx="1618">
                  <c:v>156.9674</c:v>
                </c:pt>
                <c:pt idx="1619">
                  <c:v>156.77289999999999</c:v>
                </c:pt>
                <c:pt idx="1620">
                  <c:v>178.0488</c:v>
                </c:pt>
                <c:pt idx="1621">
                  <c:v>169.83150000000001</c:v>
                </c:pt>
                <c:pt idx="1622">
                  <c:v>256.42329999999998</c:v>
                </c:pt>
                <c:pt idx="1623">
                  <c:v>448.09809999999999</c:v>
                </c:pt>
                <c:pt idx="1624">
                  <c:v>207.48570000000001</c:v>
                </c:pt>
                <c:pt idx="1625">
                  <c:v>269.7364</c:v>
                </c:pt>
                <c:pt idx="1626">
                  <c:v>342.55840000000001</c:v>
                </c:pt>
                <c:pt idx="1627">
                  <c:v>154.5943</c:v>
                </c:pt>
                <c:pt idx="1628">
                  <c:v>152.10910000000001</c:v>
                </c:pt>
                <c:pt idx="1629">
                  <c:v>191.8451</c:v>
                </c:pt>
                <c:pt idx="1630">
                  <c:v>187.73609999999999</c:v>
                </c:pt>
                <c:pt idx="1631">
                  <c:v>228.62389999999999</c:v>
                </c:pt>
                <c:pt idx="1632">
                  <c:v>242.06360000000001</c:v>
                </c:pt>
                <c:pt idx="1633">
                  <c:v>247.33680000000001</c:v>
                </c:pt>
                <c:pt idx="1634">
                  <c:v>196.3252</c:v>
                </c:pt>
                <c:pt idx="1635">
                  <c:v>305.87830000000002</c:v>
                </c:pt>
                <c:pt idx="1636">
                  <c:v>18.27298</c:v>
                </c:pt>
                <c:pt idx="1637">
                  <c:v>27.176259999999999</c:v>
                </c:pt>
                <c:pt idx="1638">
                  <c:v>20.196490000000001</c:v>
                </c:pt>
                <c:pt idx="1639">
                  <c:v>227.54769999999999</c:v>
                </c:pt>
                <c:pt idx="1640">
                  <c:v>92.512169999999998</c:v>
                </c:pt>
                <c:pt idx="1641">
                  <c:v>113.9389</c:v>
                </c:pt>
                <c:pt idx="1642">
                  <c:v>56.368380000000002</c:v>
                </c:pt>
                <c:pt idx="1643">
                  <c:v>50.588079999999998</c:v>
                </c:pt>
                <c:pt idx="1644">
                  <c:v>115.76309999999999</c:v>
                </c:pt>
                <c:pt idx="1645">
                  <c:v>58.526789999999998</c:v>
                </c:pt>
                <c:pt idx="1646">
                  <c:v>86.834569999999999</c:v>
                </c:pt>
                <c:pt idx="1647">
                  <c:v>52.420380000000002</c:v>
                </c:pt>
                <c:pt idx="1648">
                  <c:v>271.45060000000001</c:v>
                </c:pt>
                <c:pt idx="1649">
                  <c:v>52.247959999999999</c:v>
                </c:pt>
                <c:pt idx="1650">
                  <c:v>237.43610000000001</c:v>
                </c:pt>
                <c:pt idx="1651">
                  <c:v>73.478639999999999</c:v>
                </c:pt>
                <c:pt idx="1652">
                  <c:v>21.544229999999999</c:v>
                </c:pt>
                <c:pt idx="1653">
                  <c:v>39.061329999999998</c:v>
                </c:pt>
                <c:pt idx="1654">
                  <c:v>115.2659</c:v>
                </c:pt>
                <c:pt idx="1655">
                  <c:v>64.275040000000004</c:v>
                </c:pt>
                <c:pt idx="1656">
                  <c:v>81.497730000000004</c:v>
                </c:pt>
                <c:pt idx="1657">
                  <c:v>82.944779999999994</c:v>
                </c:pt>
                <c:pt idx="1658">
                  <c:v>125.9881</c:v>
                </c:pt>
                <c:pt idx="1659">
                  <c:v>70.002949999999998</c:v>
                </c:pt>
                <c:pt idx="1660">
                  <c:v>108.2983</c:v>
                </c:pt>
                <c:pt idx="1661">
                  <c:v>57.693860000000001</c:v>
                </c:pt>
                <c:pt idx="1662">
                  <c:v>72.768230000000003</c:v>
                </c:pt>
                <c:pt idx="1663">
                  <c:v>128.24539999999999</c:v>
                </c:pt>
                <c:pt idx="1664">
                  <c:v>288.27159999999998</c:v>
                </c:pt>
                <c:pt idx="1665">
                  <c:v>467.52870000000001</c:v>
                </c:pt>
                <c:pt idx="1666">
                  <c:v>660.01480000000004</c:v>
                </c:pt>
                <c:pt idx="1667">
                  <c:v>790.45060000000001</c:v>
                </c:pt>
                <c:pt idx="1668">
                  <c:v>34.929630000000003</c:v>
                </c:pt>
                <c:pt idx="1669">
                  <c:v>60.470559999999999</c:v>
                </c:pt>
                <c:pt idx="1670">
                  <c:v>59.575780000000002</c:v>
                </c:pt>
                <c:pt idx="1671">
                  <c:v>99.771180000000001</c:v>
                </c:pt>
                <c:pt idx="1672">
                  <c:v>303.41539999999998</c:v>
                </c:pt>
                <c:pt idx="1673">
                  <c:v>305.52600000000001</c:v>
                </c:pt>
                <c:pt idx="1674">
                  <c:v>278.13099999999997</c:v>
                </c:pt>
                <c:pt idx="1675">
                  <c:v>238.5171</c:v>
                </c:pt>
                <c:pt idx="1676">
                  <c:v>405.12900000000002</c:v>
                </c:pt>
                <c:pt idx="1677">
                  <c:v>768.12080000000003</c:v>
                </c:pt>
                <c:pt idx="1678">
                  <c:v>615.1336</c:v>
                </c:pt>
                <c:pt idx="1679">
                  <c:v>744.80709999999999</c:v>
                </c:pt>
                <c:pt idx="1680">
                  <c:v>677.2029</c:v>
                </c:pt>
                <c:pt idx="1681">
                  <c:v>642.02610000000004</c:v>
                </c:pt>
                <c:pt idx="1682">
                  <c:v>637.75019999999995</c:v>
                </c:pt>
                <c:pt idx="1683">
                  <c:v>695.67139999999995</c:v>
                </c:pt>
                <c:pt idx="1684">
                  <c:v>27.832750000000001</c:v>
                </c:pt>
                <c:pt idx="1685">
                  <c:v>63.794060000000002</c:v>
                </c:pt>
                <c:pt idx="1686">
                  <c:v>41.797800000000002</c:v>
                </c:pt>
                <c:pt idx="1687">
                  <c:v>64.521770000000004</c:v>
                </c:pt>
                <c:pt idx="1688">
                  <c:v>117.5026</c:v>
                </c:pt>
                <c:pt idx="1689">
                  <c:v>123.7163</c:v>
                </c:pt>
                <c:pt idx="1690">
                  <c:v>54.667310000000001</c:v>
                </c:pt>
                <c:pt idx="1691">
                  <c:v>87.133300000000006</c:v>
                </c:pt>
                <c:pt idx="1692">
                  <c:v>193.70500000000001</c:v>
                </c:pt>
                <c:pt idx="1693">
                  <c:v>180.33029999999999</c:v>
                </c:pt>
                <c:pt idx="1694">
                  <c:v>156.03880000000001</c:v>
                </c:pt>
                <c:pt idx="1695">
                  <c:v>114.24209999999999</c:v>
                </c:pt>
                <c:pt idx="1696">
                  <c:v>149.4838</c:v>
                </c:pt>
                <c:pt idx="1697">
                  <c:v>111.3258</c:v>
                </c:pt>
                <c:pt idx="1698">
                  <c:v>96.323689999999999</c:v>
                </c:pt>
                <c:pt idx="1699">
                  <c:v>104.3228</c:v>
                </c:pt>
                <c:pt idx="1700">
                  <c:v>135.20849999999999</c:v>
                </c:pt>
                <c:pt idx="1701">
                  <c:v>140.9297</c:v>
                </c:pt>
                <c:pt idx="1702">
                  <c:v>143.44929999999999</c:v>
                </c:pt>
                <c:pt idx="1703">
                  <c:v>160.54390000000001</c:v>
                </c:pt>
                <c:pt idx="1704">
                  <c:v>154.54560000000001</c:v>
                </c:pt>
                <c:pt idx="1705">
                  <c:v>144.3536</c:v>
                </c:pt>
                <c:pt idx="1706">
                  <c:v>132.476</c:v>
                </c:pt>
                <c:pt idx="1707">
                  <c:v>104.973</c:v>
                </c:pt>
                <c:pt idx="1708">
                  <c:v>177.0446</c:v>
                </c:pt>
                <c:pt idx="1709">
                  <c:v>205.4485</c:v>
                </c:pt>
                <c:pt idx="1710">
                  <c:v>157.04669999999999</c:v>
                </c:pt>
                <c:pt idx="1711">
                  <c:v>231.7561</c:v>
                </c:pt>
                <c:pt idx="1712">
                  <c:v>69.276970000000006</c:v>
                </c:pt>
                <c:pt idx="1713">
                  <c:v>95.218220000000002</c:v>
                </c:pt>
                <c:pt idx="1714">
                  <c:v>41.012920000000001</c:v>
                </c:pt>
                <c:pt idx="1715">
                  <c:v>83.742819999999995</c:v>
                </c:pt>
                <c:pt idx="1716">
                  <c:v>53.039230000000003</c:v>
                </c:pt>
                <c:pt idx="1717">
                  <c:v>50.75123</c:v>
                </c:pt>
                <c:pt idx="1718">
                  <c:v>64.982990000000001</c:v>
                </c:pt>
                <c:pt idx="1719">
                  <c:v>62.671259999999997</c:v>
                </c:pt>
                <c:pt idx="1720">
                  <c:v>79.453829999999996</c:v>
                </c:pt>
                <c:pt idx="1721">
                  <c:v>82.850700000000003</c:v>
                </c:pt>
                <c:pt idx="1722">
                  <c:v>111.47329999999999</c:v>
                </c:pt>
                <c:pt idx="1723">
                  <c:v>125.3955</c:v>
                </c:pt>
                <c:pt idx="1724">
                  <c:v>168.00980000000001</c:v>
                </c:pt>
                <c:pt idx="1725">
                  <c:v>128.25360000000001</c:v>
                </c:pt>
                <c:pt idx="1726">
                  <c:v>189.71619999999999</c:v>
                </c:pt>
                <c:pt idx="1727">
                  <c:v>152.0582</c:v>
                </c:pt>
                <c:pt idx="1728">
                  <c:v>65.139750000000006</c:v>
                </c:pt>
                <c:pt idx="1729">
                  <c:v>8.4038360000000001</c:v>
                </c:pt>
                <c:pt idx="1730">
                  <c:v>35.398099999999999</c:v>
                </c:pt>
                <c:pt idx="1731">
                  <c:v>18.481380000000001</c:v>
                </c:pt>
                <c:pt idx="1732">
                  <c:v>38.893270000000001</c:v>
                </c:pt>
                <c:pt idx="1733">
                  <c:v>63.507649999999998</c:v>
                </c:pt>
                <c:pt idx="1734">
                  <c:v>109.6606</c:v>
                </c:pt>
                <c:pt idx="1735">
                  <c:v>93.46884</c:v>
                </c:pt>
                <c:pt idx="1736">
                  <c:v>130.65770000000001</c:v>
                </c:pt>
                <c:pt idx="1737">
                  <c:v>8.0852839999999997</c:v>
                </c:pt>
                <c:pt idx="1738">
                  <c:v>72.265240000000006</c:v>
                </c:pt>
                <c:pt idx="1739">
                  <c:v>227.60380000000001</c:v>
                </c:pt>
                <c:pt idx="1740">
                  <c:v>49.435510000000001</c:v>
                </c:pt>
                <c:pt idx="1741">
                  <c:v>106.5475</c:v>
                </c:pt>
                <c:pt idx="1742">
                  <c:v>115.9747</c:v>
                </c:pt>
                <c:pt idx="1743">
                  <c:v>401.45359999999999</c:v>
                </c:pt>
                <c:pt idx="1744">
                  <c:v>361.86239999999998</c:v>
                </c:pt>
                <c:pt idx="1745">
                  <c:v>152.12289999999999</c:v>
                </c:pt>
                <c:pt idx="1746">
                  <c:v>174.62629999999999</c:v>
                </c:pt>
                <c:pt idx="1747">
                  <c:v>569.61369999999999</c:v>
                </c:pt>
                <c:pt idx="1748">
                  <c:v>283.7312</c:v>
                </c:pt>
                <c:pt idx="1749">
                  <c:v>299.80290000000002</c:v>
                </c:pt>
                <c:pt idx="1750">
                  <c:v>316.9753</c:v>
                </c:pt>
                <c:pt idx="1751">
                  <c:v>369.04230000000001</c:v>
                </c:pt>
                <c:pt idx="1752">
                  <c:v>189.12970000000001</c:v>
                </c:pt>
                <c:pt idx="1753">
                  <c:v>174.46209999999999</c:v>
                </c:pt>
                <c:pt idx="1754">
                  <c:v>56.54148</c:v>
                </c:pt>
                <c:pt idx="1755">
                  <c:v>65.018320000000003</c:v>
                </c:pt>
                <c:pt idx="1756">
                  <c:v>64.927409999999995</c:v>
                </c:pt>
                <c:pt idx="1757">
                  <c:v>63.348089999999999</c:v>
                </c:pt>
                <c:pt idx="1758">
                  <c:v>121.9482</c:v>
                </c:pt>
                <c:pt idx="1759">
                  <c:v>112.9374</c:v>
                </c:pt>
                <c:pt idx="1760">
                  <c:v>137.5241</c:v>
                </c:pt>
                <c:pt idx="1761">
                  <c:v>168.9477</c:v>
                </c:pt>
                <c:pt idx="1762">
                  <c:v>137.63939999999999</c:v>
                </c:pt>
                <c:pt idx="1763">
                  <c:v>227.8313</c:v>
                </c:pt>
                <c:pt idx="1764">
                  <c:v>263.76499999999999</c:v>
                </c:pt>
                <c:pt idx="1765">
                  <c:v>430.36869999999999</c:v>
                </c:pt>
                <c:pt idx="1766">
                  <c:v>1395.856</c:v>
                </c:pt>
                <c:pt idx="1767">
                  <c:v>1167.712</c:v>
                </c:pt>
                <c:pt idx="1768">
                  <c:v>862.24440000000004</c:v>
                </c:pt>
                <c:pt idx="1769">
                  <c:v>1268.0899999999999</c:v>
                </c:pt>
                <c:pt idx="1770">
                  <c:v>349.05270000000002</c:v>
                </c:pt>
                <c:pt idx="1771">
                  <c:v>840.2527</c:v>
                </c:pt>
                <c:pt idx="1772">
                  <c:v>3227.92</c:v>
                </c:pt>
                <c:pt idx="1773">
                  <c:v>152.67179999999999</c:v>
                </c:pt>
                <c:pt idx="1774">
                  <c:v>372.16559999999998</c:v>
                </c:pt>
                <c:pt idx="1775">
                  <c:v>355.47660000000002</c:v>
                </c:pt>
                <c:pt idx="1776">
                  <c:v>412.41989999999998</c:v>
                </c:pt>
                <c:pt idx="1777">
                  <c:v>634.05690000000004</c:v>
                </c:pt>
                <c:pt idx="1778">
                  <c:v>640.23</c:v>
                </c:pt>
                <c:pt idx="1779">
                  <c:v>456.5172</c:v>
                </c:pt>
                <c:pt idx="1780">
                  <c:v>328.76130000000001</c:v>
                </c:pt>
                <c:pt idx="1781">
                  <c:v>156.11969999999999</c:v>
                </c:pt>
                <c:pt idx="1782">
                  <c:v>176.26339999999999</c:v>
                </c:pt>
                <c:pt idx="1783">
                  <c:v>201.3956</c:v>
                </c:pt>
                <c:pt idx="1784">
                  <c:v>208.67140000000001</c:v>
                </c:pt>
                <c:pt idx="1785">
                  <c:v>192.65180000000001</c:v>
                </c:pt>
                <c:pt idx="1786">
                  <c:v>234.95740000000001</c:v>
                </c:pt>
                <c:pt idx="1787">
                  <c:v>245.51660000000001</c:v>
                </c:pt>
                <c:pt idx="1788">
                  <c:v>225.53100000000001</c:v>
                </c:pt>
                <c:pt idx="1789">
                  <c:v>55.261299999999999</c:v>
                </c:pt>
                <c:pt idx="1790">
                  <c:v>135.57169999999999</c:v>
                </c:pt>
                <c:pt idx="1791">
                  <c:v>360.51670000000001</c:v>
                </c:pt>
                <c:pt idx="1792">
                  <c:v>315.80110000000002</c:v>
                </c:pt>
                <c:pt idx="1793">
                  <c:v>710.74879999999996</c:v>
                </c:pt>
                <c:pt idx="1794">
                  <c:v>727.22149999999999</c:v>
                </c:pt>
                <c:pt idx="1795">
                  <c:v>100.6035</c:v>
                </c:pt>
                <c:pt idx="1796">
                  <c:v>133.50450000000001</c:v>
                </c:pt>
                <c:pt idx="1797">
                  <c:v>538.76089999999999</c:v>
                </c:pt>
                <c:pt idx="1798">
                  <c:v>104.6801</c:v>
                </c:pt>
                <c:pt idx="1799">
                  <c:v>120.3682</c:v>
                </c:pt>
                <c:pt idx="1800">
                  <c:v>84.097700000000003</c:v>
                </c:pt>
                <c:pt idx="1801">
                  <c:v>100.6542</c:v>
                </c:pt>
                <c:pt idx="1802">
                  <c:v>95.744860000000003</c:v>
                </c:pt>
                <c:pt idx="1803">
                  <c:v>114.31440000000001</c:v>
                </c:pt>
                <c:pt idx="1804">
                  <c:v>160.41679999999999</c:v>
                </c:pt>
                <c:pt idx="1805">
                  <c:v>297.78730000000002</c:v>
                </c:pt>
                <c:pt idx="1806">
                  <c:v>122.4462</c:v>
                </c:pt>
                <c:pt idx="1807">
                  <c:v>144.20429999999999</c:v>
                </c:pt>
                <c:pt idx="1808">
                  <c:v>145.96950000000001</c:v>
                </c:pt>
                <c:pt idx="1809">
                  <c:v>235.19880000000001</c:v>
                </c:pt>
                <c:pt idx="1810">
                  <c:v>230.85249999999999</c:v>
                </c:pt>
                <c:pt idx="1811">
                  <c:v>277.10930000000002</c:v>
                </c:pt>
                <c:pt idx="1812">
                  <c:v>137.40549999999999</c:v>
                </c:pt>
                <c:pt idx="1813">
                  <c:v>239.24700000000001</c:v>
                </c:pt>
                <c:pt idx="1814">
                  <c:v>234.1301</c:v>
                </c:pt>
                <c:pt idx="1815">
                  <c:v>404.33519999999999</c:v>
                </c:pt>
                <c:pt idx="1816">
                  <c:v>509.42720000000003</c:v>
                </c:pt>
                <c:pt idx="1817">
                  <c:v>726.07389999999998</c:v>
                </c:pt>
                <c:pt idx="1818">
                  <c:v>814.94470000000001</c:v>
                </c:pt>
                <c:pt idx="1819">
                  <c:v>891.40800000000002</c:v>
                </c:pt>
                <c:pt idx="1820">
                  <c:v>850.69259999999997</c:v>
                </c:pt>
                <c:pt idx="1821">
                  <c:v>1043.8209999999999</c:v>
                </c:pt>
                <c:pt idx="1822">
                  <c:v>1128.42</c:v>
                </c:pt>
                <c:pt idx="1823">
                  <c:v>1116.038</c:v>
                </c:pt>
                <c:pt idx="1824">
                  <c:v>1162.0250000000001</c:v>
                </c:pt>
                <c:pt idx="1825">
                  <c:v>1646.011</c:v>
                </c:pt>
                <c:pt idx="1826">
                  <c:v>141.41399999999999</c:v>
                </c:pt>
                <c:pt idx="1827">
                  <c:v>153.52709999999999</c:v>
                </c:pt>
                <c:pt idx="1828">
                  <c:v>154.7012</c:v>
                </c:pt>
                <c:pt idx="1829">
                  <c:v>138.40989999999999</c:v>
                </c:pt>
                <c:pt idx="1830">
                  <c:v>224.4794</c:v>
                </c:pt>
                <c:pt idx="1831">
                  <c:v>356.71870000000001</c:v>
                </c:pt>
                <c:pt idx="1832">
                  <c:v>82.464920000000006</c:v>
                </c:pt>
                <c:pt idx="1833">
                  <c:v>97.054820000000007</c:v>
                </c:pt>
                <c:pt idx="1834">
                  <c:v>142.7192</c:v>
                </c:pt>
                <c:pt idx="1835">
                  <c:v>189.59059999999999</c:v>
                </c:pt>
                <c:pt idx="1836">
                  <c:v>219.8409</c:v>
                </c:pt>
                <c:pt idx="1837">
                  <c:v>206.18459999999999</c:v>
                </c:pt>
                <c:pt idx="1838">
                  <c:v>382.7552</c:v>
                </c:pt>
                <c:pt idx="1839">
                  <c:v>610.4461</c:v>
                </c:pt>
                <c:pt idx="1840">
                  <c:v>167.69470000000001</c:v>
                </c:pt>
                <c:pt idx="1841">
                  <c:v>257.68060000000003</c:v>
                </c:pt>
                <c:pt idx="1842">
                  <c:v>279.12799999999999</c:v>
                </c:pt>
                <c:pt idx="1843">
                  <c:v>333.55029999999999</c:v>
                </c:pt>
                <c:pt idx="1844">
                  <c:v>449.125</c:v>
                </c:pt>
                <c:pt idx="1845">
                  <c:v>518.8569</c:v>
                </c:pt>
                <c:pt idx="1846">
                  <c:v>569.48869999999999</c:v>
                </c:pt>
                <c:pt idx="1847">
                  <c:v>387.35219999999998</c:v>
                </c:pt>
                <c:pt idx="1848">
                  <c:v>420.70190000000002</c:v>
                </c:pt>
                <c:pt idx="1849">
                  <c:v>556.26289999999995</c:v>
                </c:pt>
                <c:pt idx="1850">
                  <c:v>506.97480000000002</c:v>
                </c:pt>
                <c:pt idx="1851">
                  <c:v>581.62950000000001</c:v>
                </c:pt>
                <c:pt idx="1852">
                  <c:v>896.99009999999998</c:v>
                </c:pt>
                <c:pt idx="1853">
                  <c:v>598.0308</c:v>
                </c:pt>
                <c:pt idx="1854">
                  <c:v>623.76089999999999</c:v>
                </c:pt>
                <c:pt idx="1855">
                  <c:v>635.85170000000005</c:v>
                </c:pt>
                <c:pt idx="1856">
                  <c:v>203.89930000000001</c:v>
                </c:pt>
                <c:pt idx="1857">
                  <c:v>302.4597</c:v>
                </c:pt>
                <c:pt idx="1858">
                  <c:v>412.87079999999997</c:v>
                </c:pt>
                <c:pt idx="1859">
                  <c:v>488.52260000000001</c:v>
                </c:pt>
                <c:pt idx="1860">
                  <c:v>463.8845</c:v>
                </c:pt>
                <c:pt idx="1861">
                  <c:v>277.07010000000002</c:v>
                </c:pt>
                <c:pt idx="1862">
                  <c:v>458.81169999999997</c:v>
                </c:pt>
                <c:pt idx="1863">
                  <c:v>440.61930000000001</c:v>
                </c:pt>
                <c:pt idx="1864">
                  <c:v>470.30290000000002</c:v>
                </c:pt>
                <c:pt idx="1865">
                  <c:v>6.5481420000000004</c:v>
                </c:pt>
                <c:pt idx="1866">
                  <c:v>33.194360000000003</c:v>
                </c:pt>
                <c:pt idx="1867">
                  <c:v>68.078680000000006</c:v>
                </c:pt>
                <c:pt idx="1868">
                  <c:v>46.493360000000003</c:v>
                </c:pt>
                <c:pt idx="1869">
                  <c:v>147.01929999999999</c:v>
                </c:pt>
                <c:pt idx="1870">
                  <c:v>136.08680000000001</c:v>
                </c:pt>
                <c:pt idx="1871">
                  <c:v>180.71010000000001</c:v>
                </c:pt>
                <c:pt idx="1872">
                  <c:v>328.7269</c:v>
                </c:pt>
                <c:pt idx="1873">
                  <c:v>468.11649999999997</c:v>
                </c:pt>
                <c:pt idx="1874">
                  <c:v>213.95740000000001</c:v>
                </c:pt>
                <c:pt idx="1875">
                  <c:v>6.5842450000000001</c:v>
                </c:pt>
                <c:pt idx="1876">
                  <c:v>10.698230000000001</c:v>
                </c:pt>
                <c:pt idx="1877">
                  <c:v>29.53492</c:v>
                </c:pt>
                <c:pt idx="1878">
                  <c:v>44.602170000000001</c:v>
                </c:pt>
                <c:pt idx="1879">
                  <c:v>68.700519999999997</c:v>
                </c:pt>
                <c:pt idx="1880">
                  <c:v>62.343690000000002</c:v>
                </c:pt>
                <c:pt idx="1881">
                  <c:v>89.380849999999995</c:v>
                </c:pt>
                <c:pt idx="1882">
                  <c:v>114.8339</c:v>
                </c:pt>
                <c:pt idx="1883">
                  <c:v>1479.242</c:v>
                </c:pt>
                <c:pt idx="1884">
                  <c:v>1468.5239999999999</c:v>
                </c:pt>
                <c:pt idx="1885">
                  <c:v>37.216760000000001</c:v>
                </c:pt>
                <c:pt idx="1886">
                  <c:v>32.575940000000003</c:v>
                </c:pt>
                <c:pt idx="1887">
                  <c:v>27.53877</c:v>
                </c:pt>
                <c:pt idx="1888">
                  <c:v>86.109080000000006</c:v>
                </c:pt>
                <c:pt idx="1889">
                  <c:v>56.182040000000001</c:v>
                </c:pt>
                <c:pt idx="1890">
                  <c:v>204.83959999999999</c:v>
                </c:pt>
                <c:pt idx="1891">
                  <c:v>387.57900000000001</c:v>
                </c:pt>
                <c:pt idx="1892">
                  <c:v>365.2679</c:v>
                </c:pt>
                <c:pt idx="1893">
                  <c:v>419.17110000000002</c:v>
                </c:pt>
                <c:pt idx="1894">
                  <c:v>658.72969999999998</c:v>
                </c:pt>
                <c:pt idx="1895">
                  <c:v>325.05309999999997</c:v>
                </c:pt>
                <c:pt idx="1896">
                  <c:v>385.2962</c:v>
                </c:pt>
                <c:pt idx="1897">
                  <c:v>439.20370000000003</c:v>
                </c:pt>
                <c:pt idx="1898">
                  <c:v>667.44889999999998</c:v>
                </c:pt>
                <c:pt idx="1899">
                  <c:v>585.38319999999999</c:v>
                </c:pt>
                <c:pt idx="1900">
                  <c:v>543.46969999999999</c:v>
                </c:pt>
                <c:pt idx="1901">
                  <c:v>762.92610000000002</c:v>
                </c:pt>
                <c:pt idx="1902">
                  <c:v>441.68939999999998</c:v>
                </c:pt>
                <c:pt idx="1903">
                  <c:v>1072.3779999999999</c:v>
                </c:pt>
                <c:pt idx="1904">
                  <c:v>504.3186</c:v>
                </c:pt>
                <c:pt idx="1905">
                  <c:v>30.565619999999999</c:v>
                </c:pt>
                <c:pt idx="1906">
                  <c:v>47.476300000000002</c:v>
                </c:pt>
                <c:pt idx="1907">
                  <c:v>52.800539999999998</c:v>
                </c:pt>
                <c:pt idx="1908">
                  <c:v>121.2891</c:v>
                </c:pt>
                <c:pt idx="1909">
                  <c:v>95.738910000000004</c:v>
                </c:pt>
                <c:pt idx="1910">
                  <c:v>159.10919999999999</c:v>
                </c:pt>
                <c:pt idx="1911">
                  <c:v>120.52079999999999</c:v>
                </c:pt>
                <c:pt idx="1912">
                  <c:v>114.7471</c:v>
                </c:pt>
                <c:pt idx="1913">
                  <c:v>117.6824</c:v>
                </c:pt>
                <c:pt idx="1914">
                  <c:v>171.27879999999999</c:v>
                </c:pt>
                <c:pt idx="1915">
                  <c:v>240.029</c:v>
                </c:pt>
                <c:pt idx="1916">
                  <c:v>317.70850000000002</c:v>
                </c:pt>
                <c:pt idx="1917">
                  <c:v>417.40359999999998</c:v>
                </c:pt>
                <c:pt idx="1918">
                  <c:v>559.40260000000001</c:v>
                </c:pt>
                <c:pt idx="1919">
                  <c:v>993.28470000000004</c:v>
                </c:pt>
                <c:pt idx="1920">
                  <c:v>735.70609999999999</c:v>
                </c:pt>
                <c:pt idx="1921">
                  <c:v>1568.5340000000001</c:v>
                </c:pt>
                <c:pt idx="1922">
                  <c:v>1012.187</c:v>
                </c:pt>
                <c:pt idx="1923">
                  <c:v>2265.6390000000001</c:v>
                </c:pt>
                <c:pt idx="1924">
                  <c:v>2185.7939999999999</c:v>
                </c:pt>
                <c:pt idx="1925">
                  <c:v>308.78739999999999</c:v>
                </c:pt>
                <c:pt idx="1926">
                  <c:v>198.8141</c:v>
                </c:pt>
                <c:pt idx="1927">
                  <c:v>223.9717</c:v>
                </c:pt>
                <c:pt idx="1928">
                  <c:v>46.898719999999997</c:v>
                </c:pt>
                <c:pt idx="1929">
                  <c:v>67.077259999999995</c:v>
                </c:pt>
                <c:pt idx="1930">
                  <c:v>67.405940000000001</c:v>
                </c:pt>
                <c:pt idx="1931">
                  <c:v>441.16289999999998</c:v>
                </c:pt>
                <c:pt idx="1932">
                  <c:v>10.83432</c:v>
                </c:pt>
                <c:pt idx="1933">
                  <c:v>15.32715</c:v>
                </c:pt>
                <c:pt idx="1934">
                  <c:v>23.02459</c:v>
                </c:pt>
                <c:pt idx="1935">
                  <c:v>24.277889999999999</c:v>
                </c:pt>
                <c:pt idx="1936">
                  <c:v>34.891620000000003</c:v>
                </c:pt>
                <c:pt idx="1937">
                  <c:v>78.764070000000004</c:v>
                </c:pt>
                <c:pt idx="1938">
                  <c:v>88.259280000000004</c:v>
                </c:pt>
                <c:pt idx="1939">
                  <c:v>104.68770000000001</c:v>
                </c:pt>
                <c:pt idx="1940">
                  <c:v>253.20609999999999</c:v>
                </c:pt>
                <c:pt idx="1941">
                  <c:v>747.38350000000003</c:v>
                </c:pt>
                <c:pt idx="1942">
                  <c:v>131.34780000000001</c:v>
                </c:pt>
                <c:pt idx="1943">
                  <c:v>144.97020000000001</c:v>
                </c:pt>
                <c:pt idx="1944">
                  <c:v>155.28360000000001</c:v>
                </c:pt>
                <c:pt idx="1945">
                  <c:v>253.8398</c:v>
                </c:pt>
                <c:pt idx="1946">
                  <c:v>179.714</c:v>
                </c:pt>
                <c:pt idx="1947">
                  <c:v>180.44730000000001</c:v>
                </c:pt>
                <c:pt idx="1948">
                  <c:v>133.0051</c:v>
                </c:pt>
                <c:pt idx="1949">
                  <c:v>27.936260000000001</c:v>
                </c:pt>
                <c:pt idx="1950">
                  <c:v>52.59601</c:v>
                </c:pt>
                <c:pt idx="1951">
                  <c:v>55.725119999999997</c:v>
                </c:pt>
                <c:pt idx="1952">
                  <c:v>83.676839999999999</c:v>
                </c:pt>
                <c:pt idx="1953">
                  <c:v>47.140369999999997</c:v>
                </c:pt>
                <c:pt idx="1954">
                  <c:v>78.54665</c:v>
                </c:pt>
                <c:pt idx="1955">
                  <c:v>49.1965</c:v>
                </c:pt>
                <c:pt idx="1956">
                  <c:v>97.900270000000006</c:v>
                </c:pt>
                <c:pt idx="1957">
                  <c:v>65.274640000000005</c:v>
                </c:pt>
                <c:pt idx="1958">
                  <c:v>64.197779999999995</c:v>
                </c:pt>
                <c:pt idx="1959">
                  <c:v>92.189850000000007</c:v>
                </c:pt>
                <c:pt idx="1960">
                  <c:v>54.502369999999999</c:v>
                </c:pt>
                <c:pt idx="1961">
                  <c:v>74.713160000000002</c:v>
                </c:pt>
                <c:pt idx="1962">
                  <c:v>0</c:v>
                </c:pt>
                <c:pt idx="1963">
                  <c:v>486.11579999999998</c:v>
                </c:pt>
                <c:pt idx="1964">
                  <c:v>883.82389999999998</c:v>
                </c:pt>
                <c:pt idx="1965">
                  <c:v>210.5829</c:v>
                </c:pt>
                <c:pt idx="1966">
                  <c:v>30.497229999999998</c:v>
                </c:pt>
                <c:pt idx="1967">
                  <c:v>458.24079999999998</c:v>
                </c:pt>
                <c:pt idx="1968">
                  <c:v>569.10209999999995</c:v>
                </c:pt>
                <c:pt idx="1969">
                  <c:v>973.78930000000003</c:v>
                </c:pt>
                <c:pt idx="1970">
                  <c:v>1213.672</c:v>
                </c:pt>
                <c:pt idx="1971">
                  <c:v>1860.809</c:v>
                </c:pt>
                <c:pt idx="1972">
                  <c:v>1602.864</c:v>
                </c:pt>
                <c:pt idx="1973">
                  <c:v>2186.04</c:v>
                </c:pt>
                <c:pt idx="1974">
                  <c:v>224.6343</c:v>
                </c:pt>
                <c:pt idx="1975">
                  <c:v>474.52179999999998</c:v>
                </c:pt>
                <c:pt idx="1976">
                  <c:v>888.96950000000004</c:v>
                </c:pt>
                <c:pt idx="1977">
                  <c:v>36.309600000000003</c:v>
                </c:pt>
                <c:pt idx="1978">
                  <c:v>64.871510000000001</c:v>
                </c:pt>
                <c:pt idx="1979">
                  <c:v>187.04050000000001</c:v>
                </c:pt>
                <c:pt idx="1980">
                  <c:v>146.87430000000001</c:v>
                </c:pt>
                <c:pt idx="1981">
                  <c:v>101.4743</c:v>
                </c:pt>
                <c:pt idx="1982">
                  <c:v>83.775649999999999</c:v>
                </c:pt>
                <c:pt idx="1983">
                  <c:v>82.705759999999998</c:v>
                </c:pt>
                <c:pt idx="1984">
                  <c:v>61.727910000000001</c:v>
                </c:pt>
                <c:pt idx="1985">
                  <c:v>62.975569999999998</c:v>
                </c:pt>
                <c:pt idx="1986">
                  <c:v>103.67619999999999</c:v>
                </c:pt>
                <c:pt idx="1987">
                  <c:v>115.4302</c:v>
                </c:pt>
                <c:pt idx="1988">
                  <c:v>116.06229999999999</c:v>
                </c:pt>
                <c:pt idx="1989">
                  <c:v>73.297229999999999</c:v>
                </c:pt>
                <c:pt idx="1990">
                  <c:v>49.802529999999997</c:v>
                </c:pt>
                <c:pt idx="1991">
                  <c:v>38.320650000000001</c:v>
                </c:pt>
                <c:pt idx="1992">
                  <c:v>40.643090000000001</c:v>
                </c:pt>
                <c:pt idx="1993">
                  <c:v>43.610759999999999</c:v>
                </c:pt>
                <c:pt idx="1994">
                  <c:v>41.823790000000002</c:v>
                </c:pt>
                <c:pt idx="1995">
                  <c:v>47.054789999999997</c:v>
                </c:pt>
                <c:pt idx="1996">
                  <c:v>55.194479999999999</c:v>
                </c:pt>
                <c:pt idx="1997">
                  <c:v>59.674010000000003</c:v>
                </c:pt>
                <c:pt idx="1998">
                  <c:v>59.207819999999998</c:v>
                </c:pt>
                <c:pt idx="1999">
                  <c:v>71.36448</c:v>
                </c:pt>
                <c:pt idx="2000">
                  <c:v>74.826679999999996</c:v>
                </c:pt>
                <c:pt idx="2001">
                  <c:v>63.340359999999997</c:v>
                </c:pt>
                <c:pt idx="2002">
                  <c:v>63.095820000000003</c:v>
                </c:pt>
                <c:pt idx="2003">
                  <c:v>7.1662720000000002</c:v>
                </c:pt>
                <c:pt idx="2004">
                  <c:v>13.305120000000001</c:v>
                </c:pt>
                <c:pt idx="2005">
                  <c:v>47.137680000000003</c:v>
                </c:pt>
                <c:pt idx="2006">
                  <c:v>265.76549999999997</c:v>
                </c:pt>
                <c:pt idx="2007">
                  <c:v>183.0103</c:v>
                </c:pt>
                <c:pt idx="2008">
                  <c:v>86.290409999999994</c:v>
                </c:pt>
                <c:pt idx="2009">
                  <c:v>488.02370000000002</c:v>
                </c:pt>
                <c:pt idx="2010">
                  <c:v>644.65610000000004</c:v>
                </c:pt>
                <c:pt idx="2011">
                  <c:v>3.4610300000000001</c:v>
                </c:pt>
                <c:pt idx="2012">
                  <c:v>337.65050000000002</c:v>
                </c:pt>
                <c:pt idx="2013">
                  <c:v>304.49709999999999</c:v>
                </c:pt>
                <c:pt idx="2014">
                  <c:v>308.36219999999997</c:v>
                </c:pt>
                <c:pt idx="2015">
                  <c:v>303.56970000000001</c:v>
                </c:pt>
                <c:pt idx="2016">
                  <c:v>290.36810000000003</c:v>
                </c:pt>
                <c:pt idx="2017">
                  <c:v>153.9375</c:v>
                </c:pt>
                <c:pt idx="2018">
                  <c:v>31.032129999999999</c:v>
                </c:pt>
                <c:pt idx="2019">
                  <c:v>34.406779999999998</c:v>
                </c:pt>
                <c:pt idx="2020">
                  <c:v>45.22287</c:v>
                </c:pt>
                <c:pt idx="2021">
                  <c:v>49.618259999999999</c:v>
                </c:pt>
                <c:pt idx="2022">
                  <c:v>70.45335</c:v>
                </c:pt>
                <c:pt idx="2023">
                  <c:v>128.5239</c:v>
                </c:pt>
                <c:pt idx="2024">
                  <c:v>64.276470000000003</c:v>
                </c:pt>
                <c:pt idx="2025">
                  <c:v>1501.566</c:v>
                </c:pt>
                <c:pt idx="2026">
                  <c:v>1039.1089999999999</c:v>
                </c:pt>
                <c:pt idx="2027">
                  <c:v>899.66510000000005</c:v>
                </c:pt>
                <c:pt idx="2028">
                  <c:v>513.48620000000005</c:v>
                </c:pt>
                <c:pt idx="2029">
                  <c:v>691.50429999999994</c:v>
                </c:pt>
                <c:pt idx="2030">
                  <c:v>1255.8019999999999</c:v>
                </c:pt>
                <c:pt idx="2031">
                  <c:v>1117.6869999999999</c:v>
                </c:pt>
                <c:pt idx="2032">
                  <c:v>49.165770000000002</c:v>
                </c:pt>
                <c:pt idx="2033">
                  <c:v>58.317439999999998</c:v>
                </c:pt>
                <c:pt idx="2034">
                  <c:v>52.551020000000001</c:v>
                </c:pt>
                <c:pt idx="2035">
                  <c:v>58.321750000000002</c:v>
                </c:pt>
                <c:pt idx="2036">
                  <c:v>146.98050000000001</c:v>
                </c:pt>
                <c:pt idx="2037">
                  <c:v>297.89609999999999</c:v>
                </c:pt>
                <c:pt idx="2038">
                  <c:v>971.86760000000004</c:v>
                </c:pt>
                <c:pt idx="2039">
                  <c:v>73.400540000000007</c:v>
                </c:pt>
                <c:pt idx="2040">
                  <c:v>35.404910000000001</c:v>
                </c:pt>
                <c:pt idx="2041">
                  <c:v>49.878920000000001</c:v>
                </c:pt>
                <c:pt idx="2042">
                  <c:v>64.723370000000003</c:v>
                </c:pt>
                <c:pt idx="2043">
                  <c:v>74.438720000000004</c:v>
                </c:pt>
                <c:pt idx="2044">
                  <c:v>60.784370000000003</c:v>
                </c:pt>
                <c:pt idx="2045">
                  <c:v>83.432460000000006</c:v>
                </c:pt>
                <c:pt idx="2046">
                  <c:v>65.05659</c:v>
                </c:pt>
                <c:pt idx="2047">
                  <c:v>101.15600000000001</c:v>
                </c:pt>
                <c:pt idx="2048">
                  <c:v>54.53689</c:v>
                </c:pt>
                <c:pt idx="2049">
                  <c:v>136.33860000000001</c:v>
                </c:pt>
                <c:pt idx="2050">
                  <c:v>519.11090000000002</c:v>
                </c:pt>
                <c:pt idx="2051">
                  <c:v>480.3725</c:v>
                </c:pt>
                <c:pt idx="2052">
                  <c:v>737.577</c:v>
                </c:pt>
                <c:pt idx="2053">
                  <c:v>2125.5659999999998</c:v>
                </c:pt>
                <c:pt idx="2054">
                  <c:v>381.11410000000001</c:v>
                </c:pt>
                <c:pt idx="2055">
                  <c:v>516.54639999999995</c:v>
                </c:pt>
                <c:pt idx="2056">
                  <c:v>727.72919999999999</c:v>
                </c:pt>
                <c:pt idx="2057">
                  <c:v>677.31949999999995</c:v>
                </c:pt>
                <c:pt idx="2058">
                  <c:v>1058.4359999999999</c:v>
                </c:pt>
                <c:pt idx="2059">
                  <c:v>810.65329999999994</c:v>
                </c:pt>
                <c:pt idx="2060">
                  <c:v>986.80870000000004</c:v>
                </c:pt>
                <c:pt idx="2061">
                  <c:v>1073.67</c:v>
                </c:pt>
                <c:pt idx="2062">
                  <c:v>1184.547</c:v>
                </c:pt>
                <c:pt idx="2063">
                  <c:v>324.10140000000001</c:v>
                </c:pt>
                <c:pt idx="2064">
                  <c:v>56.162230000000001</c:v>
                </c:pt>
                <c:pt idx="2065">
                  <c:v>556.84529999999995</c:v>
                </c:pt>
                <c:pt idx="2066">
                  <c:v>398.87540000000001</c:v>
                </c:pt>
                <c:pt idx="2067">
                  <c:v>106.8831</c:v>
                </c:pt>
                <c:pt idx="2068">
                  <c:v>232.85560000000001</c:v>
                </c:pt>
                <c:pt idx="2069">
                  <c:v>152.875</c:v>
                </c:pt>
                <c:pt idx="2070">
                  <c:v>186.5034</c:v>
                </c:pt>
                <c:pt idx="2071">
                  <c:v>373.0949</c:v>
                </c:pt>
                <c:pt idx="2072">
                  <c:v>363.27659999999997</c:v>
                </c:pt>
                <c:pt idx="2073">
                  <c:v>551.04579999999999</c:v>
                </c:pt>
                <c:pt idx="2074">
                  <c:v>154.3135</c:v>
                </c:pt>
                <c:pt idx="2075">
                  <c:v>463.05919999999998</c:v>
                </c:pt>
                <c:pt idx="2076">
                  <c:v>211.2945</c:v>
                </c:pt>
                <c:pt idx="2077">
                  <c:v>61.466650000000001</c:v>
                </c:pt>
                <c:pt idx="2078">
                  <c:v>69.766139999999993</c:v>
                </c:pt>
                <c:pt idx="2079">
                  <c:v>38.92989</c:v>
                </c:pt>
                <c:pt idx="2080">
                  <c:v>77.718379999999996</c:v>
                </c:pt>
                <c:pt idx="2081">
                  <c:v>62.655279999999998</c:v>
                </c:pt>
                <c:pt idx="2082">
                  <c:v>61.483939999999997</c:v>
                </c:pt>
                <c:pt idx="2083">
                  <c:v>69.802189999999996</c:v>
                </c:pt>
                <c:pt idx="2084">
                  <c:v>98.941079999999999</c:v>
                </c:pt>
                <c:pt idx="2085">
                  <c:v>74.670140000000004</c:v>
                </c:pt>
                <c:pt idx="2086">
                  <c:v>103.042</c:v>
                </c:pt>
                <c:pt idx="2087">
                  <c:v>107.6678</c:v>
                </c:pt>
                <c:pt idx="2088">
                  <c:v>315.17520000000002</c:v>
                </c:pt>
                <c:pt idx="2089">
                  <c:v>544.75909999999999</c:v>
                </c:pt>
                <c:pt idx="2090">
                  <c:v>452.08890000000002</c:v>
                </c:pt>
                <c:pt idx="2091">
                  <c:v>377.64240000000001</c:v>
                </c:pt>
                <c:pt idx="2092">
                  <c:v>359.11669999999998</c:v>
                </c:pt>
                <c:pt idx="2093">
                  <c:v>357.66120000000001</c:v>
                </c:pt>
                <c:pt idx="2094">
                  <c:v>583.46979999999996</c:v>
                </c:pt>
                <c:pt idx="2095">
                  <c:v>48.640509999999999</c:v>
                </c:pt>
                <c:pt idx="2096">
                  <c:v>63.918190000000003</c:v>
                </c:pt>
                <c:pt idx="2097">
                  <c:v>70.923810000000003</c:v>
                </c:pt>
                <c:pt idx="2098">
                  <c:v>78.177509999999998</c:v>
                </c:pt>
                <c:pt idx="2099">
                  <c:v>75.935239999999993</c:v>
                </c:pt>
                <c:pt idx="2100">
                  <c:v>73.762429999999995</c:v>
                </c:pt>
                <c:pt idx="2101">
                  <c:v>153.3349</c:v>
                </c:pt>
                <c:pt idx="2102">
                  <c:v>78.688320000000004</c:v>
                </c:pt>
                <c:pt idx="2103">
                  <c:v>100.146</c:v>
                </c:pt>
                <c:pt idx="2104">
                  <c:v>122.08620000000001</c:v>
                </c:pt>
                <c:pt idx="2105">
                  <c:v>180.93100000000001</c:v>
                </c:pt>
                <c:pt idx="2106">
                  <c:v>11.68797</c:v>
                </c:pt>
                <c:pt idx="2107">
                  <c:v>54.707320000000003</c:v>
                </c:pt>
                <c:pt idx="2108">
                  <c:v>19.298909999999999</c:v>
                </c:pt>
                <c:pt idx="2109">
                  <c:v>26.98235</c:v>
                </c:pt>
                <c:pt idx="2110">
                  <c:v>45.735550000000003</c:v>
                </c:pt>
                <c:pt idx="2111">
                  <c:v>89.955690000000004</c:v>
                </c:pt>
                <c:pt idx="2112">
                  <c:v>119.60769999999999</c:v>
                </c:pt>
                <c:pt idx="2113">
                  <c:v>170.46950000000001</c:v>
                </c:pt>
                <c:pt idx="2114">
                  <c:v>176.0198</c:v>
                </c:pt>
                <c:pt idx="2115">
                  <c:v>237.59960000000001</c:v>
                </c:pt>
                <c:pt idx="2116">
                  <c:v>381.78440000000001</c:v>
                </c:pt>
                <c:pt idx="2117">
                  <c:v>253.80279999999999</c:v>
                </c:pt>
                <c:pt idx="2118">
                  <c:v>336.24349999999998</c:v>
                </c:pt>
                <c:pt idx="2119">
                  <c:v>326.0523</c:v>
                </c:pt>
                <c:pt idx="2120">
                  <c:v>448.38369999999998</c:v>
                </c:pt>
                <c:pt idx="2121">
                  <c:v>395.54750000000001</c:v>
                </c:pt>
                <c:pt idx="2122">
                  <c:v>248.5153</c:v>
                </c:pt>
                <c:pt idx="2123">
                  <c:v>606.74469999999997</c:v>
                </c:pt>
                <c:pt idx="2124">
                  <c:v>18.773009999999999</c:v>
                </c:pt>
                <c:pt idx="2125">
                  <c:v>37.947650000000003</c:v>
                </c:pt>
                <c:pt idx="2126">
                  <c:v>177.041</c:v>
                </c:pt>
                <c:pt idx="2127">
                  <c:v>361.54149999999998</c:v>
                </c:pt>
                <c:pt idx="2128">
                  <c:v>376.69409999999999</c:v>
                </c:pt>
                <c:pt idx="2129">
                  <c:v>463.42219999999998</c:v>
                </c:pt>
                <c:pt idx="2130">
                  <c:v>97.368399999999994</c:v>
                </c:pt>
                <c:pt idx="2131">
                  <c:v>126.9905</c:v>
                </c:pt>
                <c:pt idx="2132">
                  <c:v>43.004809999999999</c:v>
                </c:pt>
                <c:pt idx="2133">
                  <c:v>44.956229999999998</c:v>
                </c:pt>
                <c:pt idx="2134">
                  <c:v>52.098959999999998</c:v>
                </c:pt>
                <c:pt idx="2135">
                  <c:v>163.70570000000001</c:v>
                </c:pt>
                <c:pt idx="2136">
                  <c:v>69.239450000000005</c:v>
                </c:pt>
                <c:pt idx="2137">
                  <c:v>1319.366</c:v>
                </c:pt>
                <c:pt idx="2138">
                  <c:v>1477.4390000000001</c:v>
                </c:pt>
                <c:pt idx="2139">
                  <c:v>1221.085</c:v>
                </c:pt>
                <c:pt idx="2140">
                  <c:v>1252.4749999999999</c:v>
                </c:pt>
                <c:pt idx="2141">
                  <c:v>35.301119999999997</c:v>
                </c:pt>
                <c:pt idx="2142">
                  <c:v>6.1934940000000003</c:v>
                </c:pt>
                <c:pt idx="2143">
                  <c:v>14.12823</c:v>
                </c:pt>
                <c:pt idx="2144">
                  <c:v>19.61797</c:v>
                </c:pt>
                <c:pt idx="2145">
                  <c:v>32.745829999999998</c:v>
                </c:pt>
                <c:pt idx="2146">
                  <c:v>52.681310000000003</c:v>
                </c:pt>
                <c:pt idx="2147">
                  <c:v>38.69415</c:v>
                </c:pt>
                <c:pt idx="2148">
                  <c:v>52.467039999999997</c:v>
                </c:pt>
                <c:pt idx="2149">
                  <c:v>30.6389</c:v>
                </c:pt>
                <c:pt idx="2150">
                  <c:v>928.3691</c:v>
                </c:pt>
                <c:pt idx="2151">
                  <c:v>909.96569999999997</c:v>
                </c:pt>
                <c:pt idx="2152">
                  <c:v>908.68200000000002</c:v>
                </c:pt>
                <c:pt idx="2153">
                  <c:v>1031.221</c:v>
                </c:pt>
                <c:pt idx="2154">
                  <c:v>1145.3810000000001</c:v>
                </c:pt>
                <c:pt idx="2155">
                  <c:v>1198.1769999999999</c:v>
                </c:pt>
                <c:pt idx="2156">
                  <c:v>1206.8499999999999</c:v>
                </c:pt>
                <c:pt idx="2157">
                  <c:v>893.40989999999999</c:v>
                </c:pt>
                <c:pt idx="2158">
                  <c:v>39.110050000000001</c:v>
                </c:pt>
                <c:pt idx="2159">
                  <c:v>70.623149999999995</c:v>
                </c:pt>
                <c:pt idx="2160">
                  <c:v>83.64967</c:v>
                </c:pt>
                <c:pt idx="2161">
                  <c:v>90.326769999999996</c:v>
                </c:pt>
                <c:pt idx="2162">
                  <c:v>74.161209999999997</c:v>
                </c:pt>
                <c:pt idx="2163">
                  <c:v>104.4371</c:v>
                </c:pt>
                <c:pt idx="2164">
                  <c:v>87.890569999999997</c:v>
                </c:pt>
                <c:pt idx="2165">
                  <c:v>90.126130000000003</c:v>
                </c:pt>
                <c:pt idx="2166">
                  <c:v>119.9096</c:v>
                </c:pt>
                <c:pt idx="2167">
                  <c:v>127.45529999999999</c:v>
                </c:pt>
                <c:pt idx="2168">
                  <c:v>164.06790000000001</c:v>
                </c:pt>
                <c:pt idx="2169">
                  <c:v>164.93559999999999</c:v>
                </c:pt>
                <c:pt idx="2170">
                  <c:v>332.66030000000001</c:v>
                </c:pt>
                <c:pt idx="2171">
                  <c:v>325.0385</c:v>
                </c:pt>
                <c:pt idx="2172">
                  <c:v>347.91879999999998</c:v>
                </c:pt>
                <c:pt idx="2173">
                  <c:v>393.589</c:v>
                </c:pt>
                <c:pt idx="2174">
                  <c:v>444.37740000000002</c:v>
                </c:pt>
                <c:pt idx="2175">
                  <c:v>500.55790000000002</c:v>
                </c:pt>
                <c:pt idx="2176">
                  <c:v>497.67340000000002</c:v>
                </c:pt>
                <c:pt idx="2177">
                  <c:v>675.67679999999996</c:v>
                </c:pt>
                <c:pt idx="2178">
                  <c:v>17.867519999999999</c:v>
                </c:pt>
                <c:pt idx="2179">
                  <c:v>25.649799999999999</c:v>
                </c:pt>
                <c:pt idx="2180">
                  <c:v>40.540050000000001</c:v>
                </c:pt>
                <c:pt idx="2181">
                  <c:v>44.478830000000002</c:v>
                </c:pt>
                <c:pt idx="2182">
                  <c:v>75.293049999999994</c:v>
                </c:pt>
                <c:pt idx="2183">
                  <c:v>68.981260000000006</c:v>
                </c:pt>
                <c:pt idx="2184">
                  <c:v>54.949330000000003</c:v>
                </c:pt>
                <c:pt idx="2185">
                  <c:v>53.821010000000001</c:v>
                </c:pt>
                <c:pt idx="2186">
                  <c:v>79.185429999999997</c:v>
                </c:pt>
                <c:pt idx="2187">
                  <c:v>376.48439999999999</c:v>
                </c:pt>
                <c:pt idx="2188">
                  <c:v>533.54660000000001</c:v>
                </c:pt>
                <c:pt idx="2189">
                  <c:v>630.72839999999997</c:v>
                </c:pt>
                <c:pt idx="2190">
                  <c:v>376.63119999999998</c:v>
                </c:pt>
                <c:pt idx="2191">
                  <c:v>737.38890000000004</c:v>
                </c:pt>
                <c:pt idx="2192">
                  <c:v>7.2175099999999999</c:v>
                </c:pt>
                <c:pt idx="2193">
                  <c:v>20.007180000000002</c:v>
                </c:pt>
                <c:pt idx="2194">
                  <c:v>25.27017</c:v>
                </c:pt>
                <c:pt idx="2195">
                  <c:v>25.341529999999999</c:v>
                </c:pt>
                <c:pt idx="2196">
                  <c:v>31.873059999999999</c:v>
                </c:pt>
                <c:pt idx="2197">
                  <c:v>27.03754</c:v>
                </c:pt>
                <c:pt idx="2198">
                  <c:v>69.756900000000002</c:v>
                </c:pt>
                <c:pt idx="2199">
                  <c:v>90.555229999999995</c:v>
                </c:pt>
                <c:pt idx="2200">
                  <c:v>83.935689999999994</c:v>
                </c:pt>
                <c:pt idx="2201">
                  <c:v>172.3047</c:v>
                </c:pt>
                <c:pt idx="2202">
                  <c:v>201.86709999999999</c:v>
                </c:pt>
                <c:pt idx="2203">
                  <c:v>216.3321</c:v>
                </c:pt>
                <c:pt idx="2204">
                  <c:v>282.74099999999999</c:v>
                </c:pt>
                <c:pt idx="2205">
                  <c:v>247.7835</c:v>
                </c:pt>
                <c:pt idx="2206">
                  <c:v>265.53089999999997</c:v>
                </c:pt>
                <c:pt idx="2207">
                  <c:v>276.96210000000002</c:v>
                </c:pt>
                <c:pt idx="2208">
                  <c:v>351.63490000000002</c:v>
                </c:pt>
                <c:pt idx="2209">
                  <c:v>354.32859999999999</c:v>
                </c:pt>
                <c:pt idx="2210">
                  <c:v>438.82279999999997</c:v>
                </c:pt>
                <c:pt idx="2211">
                  <c:v>533.86260000000004</c:v>
                </c:pt>
                <c:pt idx="2212">
                  <c:v>73.502529999999993</c:v>
                </c:pt>
                <c:pt idx="2213">
                  <c:v>79.690860000000001</c:v>
                </c:pt>
                <c:pt idx="2214">
                  <c:v>116.6829</c:v>
                </c:pt>
                <c:pt idx="2215">
                  <c:v>137.92570000000001</c:v>
                </c:pt>
                <c:pt idx="2216">
                  <c:v>149.94370000000001</c:v>
                </c:pt>
                <c:pt idx="2217">
                  <c:v>160.94640000000001</c:v>
                </c:pt>
                <c:pt idx="2218">
                  <c:v>177.81700000000001</c:v>
                </c:pt>
                <c:pt idx="2219">
                  <c:v>271.33030000000002</c:v>
                </c:pt>
                <c:pt idx="2220">
                  <c:v>127.0254</c:v>
                </c:pt>
                <c:pt idx="2221">
                  <c:v>135.4949</c:v>
                </c:pt>
                <c:pt idx="2222">
                  <c:v>233.4444</c:v>
                </c:pt>
                <c:pt idx="2223">
                  <c:v>153.2114</c:v>
                </c:pt>
                <c:pt idx="2224">
                  <c:v>199.482</c:v>
                </c:pt>
                <c:pt idx="2225">
                  <c:v>2023.9739999999999</c:v>
                </c:pt>
                <c:pt idx="2226">
                  <c:v>1985.201</c:v>
                </c:pt>
                <c:pt idx="2227">
                  <c:v>2510.8490000000002</c:v>
                </c:pt>
                <c:pt idx="2228">
                  <c:v>2336.5450000000001</c:v>
                </c:pt>
                <c:pt idx="2229">
                  <c:v>2139.598</c:v>
                </c:pt>
                <c:pt idx="2230">
                  <c:v>2067.6419999999998</c:v>
                </c:pt>
                <c:pt idx="2231">
                  <c:v>2571.7930000000001</c:v>
                </c:pt>
                <c:pt idx="2232">
                  <c:v>1948.14</c:v>
                </c:pt>
                <c:pt idx="2233">
                  <c:v>1668.8050000000001</c:v>
                </c:pt>
                <c:pt idx="2234">
                  <c:v>2301.442</c:v>
                </c:pt>
                <c:pt idx="2235">
                  <c:v>1312.729</c:v>
                </c:pt>
                <c:pt idx="2236">
                  <c:v>1027.6199999999999</c:v>
                </c:pt>
                <c:pt idx="2237">
                  <c:v>1514.99</c:v>
                </c:pt>
                <c:pt idx="2238">
                  <c:v>1222.3150000000001</c:v>
                </c:pt>
                <c:pt idx="2239">
                  <c:v>1209.4929999999999</c:v>
                </c:pt>
                <c:pt idx="2240">
                  <c:v>2388.1689999999999</c:v>
                </c:pt>
                <c:pt idx="2241">
                  <c:v>846.41459999999995</c:v>
                </c:pt>
                <c:pt idx="2242">
                  <c:v>2379.56</c:v>
                </c:pt>
                <c:pt idx="2243">
                  <c:v>2000.748</c:v>
                </c:pt>
                <c:pt idx="2244">
                  <c:v>12.142989999999999</c:v>
                </c:pt>
                <c:pt idx="2245">
                  <c:v>22.332709999999999</c:v>
                </c:pt>
                <c:pt idx="2246">
                  <c:v>13.98434</c:v>
                </c:pt>
                <c:pt idx="2247">
                  <c:v>43.302370000000003</c:v>
                </c:pt>
                <c:pt idx="2248">
                  <c:v>45.182519999999997</c:v>
                </c:pt>
                <c:pt idx="2249">
                  <c:v>76.459549999999993</c:v>
                </c:pt>
                <c:pt idx="2250">
                  <c:v>99.996849999999995</c:v>
                </c:pt>
                <c:pt idx="2251">
                  <c:v>95.649609999999996</c:v>
                </c:pt>
                <c:pt idx="2252">
                  <c:v>48.111989999999999</c:v>
                </c:pt>
                <c:pt idx="2253">
                  <c:v>50.335520000000002</c:v>
                </c:pt>
                <c:pt idx="2254">
                  <c:v>27.956600000000002</c:v>
                </c:pt>
                <c:pt idx="2255">
                  <c:v>37.711460000000002</c:v>
                </c:pt>
                <c:pt idx="2256">
                  <c:v>57.71143</c:v>
                </c:pt>
                <c:pt idx="2257">
                  <c:v>63.486730000000001</c:v>
                </c:pt>
                <c:pt idx="2258">
                  <c:v>52.960079999999998</c:v>
                </c:pt>
                <c:pt idx="2259">
                  <c:v>63.459069999999997</c:v>
                </c:pt>
                <c:pt idx="2260">
                  <c:v>49.761330000000001</c:v>
                </c:pt>
                <c:pt idx="2261">
                  <c:v>70.981210000000004</c:v>
                </c:pt>
                <c:pt idx="2262">
                  <c:v>73.410200000000003</c:v>
                </c:pt>
                <c:pt idx="2263">
                  <c:v>102.1961</c:v>
                </c:pt>
                <c:pt idx="2264">
                  <c:v>120.127</c:v>
                </c:pt>
                <c:pt idx="2265">
                  <c:v>122.1806</c:v>
                </c:pt>
                <c:pt idx="2266">
                  <c:v>802.83019999999999</c:v>
                </c:pt>
                <c:pt idx="2267">
                  <c:v>73.71163</c:v>
                </c:pt>
                <c:pt idx="2268">
                  <c:v>60.031419999999997</c:v>
                </c:pt>
                <c:pt idx="2269">
                  <c:v>84.094040000000007</c:v>
                </c:pt>
                <c:pt idx="2270">
                  <c:v>95.491780000000006</c:v>
                </c:pt>
                <c:pt idx="2271">
                  <c:v>86.732309999999998</c:v>
                </c:pt>
                <c:pt idx="2272">
                  <c:v>97.296120000000002</c:v>
                </c:pt>
                <c:pt idx="2273">
                  <c:v>111.2345</c:v>
                </c:pt>
                <c:pt idx="2274">
                  <c:v>104.4435</c:v>
                </c:pt>
                <c:pt idx="2275">
                  <c:v>115.6855</c:v>
                </c:pt>
                <c:pt idx="2276">
                  <c:v>159.28630000000001</c:v>
                </c:pt>
                <c:pt idx="2277">
                  <c:v>77.55968</c:v>
                </c:pt>
                <c:pt idx="2278">
                  <c:v>163.72460000000001</c:v>
                </c:pt>
                <c:pt idx="2279">
                  <c:v>57.521059999999999</c:v>
                </c:pt>
                <c:pt idx="2280">
                  <c:v>193.41200000000001</c:v>
                </c:pt>
                <c:pt idx="2281">
                  <c:v>236.8672</c:v>
                </c:pt>
                <c:pt idx="2282">
                  <c:v>309.46050000000002</c:v>
                </c:pt>
                <c:pt idx="2283">
                  <c:v>145.48310000000001</c:v>
                </c:pt>
                <c:pt idx="2284">
                  <c:v>101.7525</c:v>
                </c:pt>
                <c:pt idx="2285">
                  <c:v>739.98350000000005</c:v>
                </c:pt>
                <c:pt idx="2286">
                  <c:v>1054.8330000000001</c:v>
                </c:pt>
                <c:pt idx="2287">
                  <c:v>976.00810000000001</c:v>
                </c:pt>
                <c:pt idx="2288">
                  <c:v>1124.5170000000001</c:v>
                </c:pt>
                <c:pt idx="2289">
                  <c:v>34.07132</c:v>
                </c:pt>
                <c:pt idx="2290">
                  <c:v>53.351860000000002</c:v>
                </c:pt>
                <c:pt idx="2291">
                  <c:v>52.284100000000002</c:v>
                </c:pt>
                <c:pt idx="2292">
                  <c:v>72.09169</c:v>
                </c:pt>
                <c:pt idx="2293">
                  <c:v>65.953320000000005</c:v>
                </c:pt>
                <c:pt idx="2294">
                  <c:v>81.844949999999997</c:v>
                </c:pt>
                <c:pt idx="2295">
                  <c:v>47.47251</c:v>
                </c:pt>
                <c:pt idx="2296">
                  <c:v>148.6326</c:v>
                </c:pt>
                <c:pt idx="2297">
                  <c:v>216.40450000000001</c:v>
                </c:pt>
                <c:pt idx="2298">
                  <c:v>161.7122</c:v>
                </c:pt>
                <c:pt idx="2299">
                  <c:v>151.69470000000001</c:v>
                </c:pt>
                <c:pt idx="2300">
                  <c:v>133.27449999999999</c:v>
                </c:pt>
                <c:pt idx="2301">
                  <c:v>344.81099999999998</c:v>
                </c:pt>
                <c:pt idx="2302">
                  <c:v>246.1679</c:v>
                </c:pt>
                <c:pt idx="2303">
                  <c:v>175.9255</c:v>
                </c:pt>
                <c:pt idx="2304">
                  <c:v>594.7491</c:v>
                </c:pt>
                <c:pt idx="2305">
                  <c:v>783.52440000000001</c:v>
                </c:pt>
                <c:pt idx="2306">
                  <c:v>175.65049999999999</c:v>
                </c:pt>
                <c:pt idx="2307">
                  <c:v>155.52979999999999</c:v>
                </c:pt>
                <c:pt idx="2308">
                  <c:v>194.9802</c:v>
                </c:pt>
                <c:pt idx="2309">
                  <c:v>473.14729999999997</c:v>
                </c:pt>
                <c:pt idx="2310">
                  <c:v>86.481260000000006</c:v>
                </c:pt>
                <c:pt idx="2311">
                  <c:v>83.632720000000006</c:v>
                </c:pt>
                <c:pt idx="2312">
                  <c:v>95.047700000000006</c:v>
                </c:pt>
                <c:pt idx="2313">
                  <c:v>90.921099999999996</c:v>
                </c:pt>
                <c:pt idx="2314">
                  <c:v>123.244</c:v>
                </c:pt>
                <c:pt idx="2315">
                  <c:v>135.22219999999999</c:v>
                </c:pt>
                <c:pt idx="2316">
                  <c:v>90.716809999999995</c:v>
                </c:pt>
                <c:pt idx="2317">
                  <c:v>163.12090000000001</c:v>
                </c:pt>
                <c:pt idx="2318">
                  <c:v>223.2424</c:v>
                </c:pt>
                <c:pt idx="2319">
                  <c:v>318.89229999999998</c:v>
                </c:pt>
                <c:pt idx="2320">
                  <c:v>207.79759999999999</c:v>
                </c:pt>
                <c:pt idx="2321">
                  <c:v>86.388220000000004</c:v>
                </c:pt>
                <c:pt idx="2322">
                  <c:v>99.785709999999995</c:v>
                </c:pt>
                <c:pt idx="2323">
                  <c:v>100.4485</c:v>
                </c:pt>
                <c:pt idx="2324">
                  <c:v>141.33260000000001</c:v>
                </c:pt>
                <c:pt idx="2325">
                  <c:v>127.2659</c:v>
                </c:pt>
                <c:pt idx="2326">
                  <c:v>161.5805</c:v>
                </c:pt>
                <c:pt idx="2327">
                  <c:v>145.41460000000001</c:v>
                </c:pt>
                <c:pt idx="2328">
                  <c:v>148.4008</c:v>
                </c:pt>
                <c:pt idx="2329">
                  <c:v>156.42930000000001</c:v>
                </c:pt>
                <c:pt idx="2330">
                  <c:v>110.0817</c:v>
                </c:pt>
                <c:pt idx="2331">
                  <c:v>36.453620000000001</c:v>
                </c:pt>
                <c:pt idx="2332">
                  <c:v>365.17169999999999</c:v>
                </c:pt>
                <c:pt idx="2333">
                  <c:v>249.3887</c:v>
                </c:pt>
                <c:pt idx="2334">
                  <c:v>243.05459999999999</c:v>
                </c:pt>
                <c:pt idx="2335">
                  <c:v>311.1155</c:v>
                </c:pt>
                <c:pt idx="2336">
                  <c:v>352.89319999999998</c:v>
                </c:pt>
                <c:pt idx="2337">
                  <c:v>347.1472</c:v>
                </c:pt>
                <c:pt idx="2338">
                  <c:v>351.41539999999998</c:v>
                </c:pt>
                <c:pt idx="2339">
                  <c:v>500.80700000000002</c:v>
                </c:pt>
                <c:pt idx="2340">
                  <c:v>407.71660000000003</c:v>
                </c:pt>
                <c:pt idx="2341">
                  <c:v>119.6069</c:v>
                </c:pt>
                <c:pt idx="2342">
                  <c:v>150.75790000000001</c:v>
                </c:pt>
                <c:pt idx="2343">
                  <c:v>177.7723</c:v>
                </c:pt>
                <c:pt idx="2344">
                  <c:v>178.64320000000001</c:v>
                </c:pt>
                <c:pt idx="2345">
                  <c:v>181.54490000000001</c:v>
                </c:pt>
                <c:pt idx="2346">
                  <c:v>176.54849999999999</c:v>
                </c:pt>
                <c:pt idx="2347">
                  <c:v>171.4393</c:v>
                </c:pt>
                <c:pt idx="2348">
                  <c:v>227.142</c:v>
                </c:pt>
                <c:pt idx="2349">
                  <c:v>138.79050000000001</c:v>
                </c:pt>
                <c:pt idx="2350">
                  <c:v>164.16720000000001</c:v>
                </c:pt>
                <c:pt idx="2351">
                  <c:v>239.43029999999999</c:v>
                </c:pt>
                <c:pt idx="2352">
                  <c:v>12.775130000000001</c:v>
                </c:pt>
                <c:pt idx="2353">
                  <c:v>69.273949999999999</c:v>
                </c:pt>
                <c:pt idx="2354">
                  <c:v>33.695509999999999</c:v>
                </c:pt>
                <c:pt idx="2355">
                  <c:v>100.5264</c:v>
                </c:pt>
                <c:pt idx="2356">
                  <c:v>188.48349999999999</c:v>
                </c:pt>
                <c:pt idx="2357">
                  <c:v>154.5241</c:v>
                </c:pt>
                <c:pt idx="2358">
                  <c:v>306.84190000000001</c:v>
                </c:pt>
                <c:pt idx="2359">
                  <c:v>201.7012</c:v>
                </c:pt>
                <c:pt idx="2360">
                  <c:v>202.291</c:v>
                </c:pt>
                <c:pt idx="2361">
                  <c:v>211.31049999999999</c:v>
                </c:pt>
                <c:pt idx="2362">
                  <c:v>242.673</c:v>
                </c:pt>
                <c:pt idx="2363">
                  <c:v>328.75979999999998</c:v>
                </c:pt>
                <c:pt idx="2364">
                  <c:v>508.31119999999999</c:v>
                </c:pt>
                <c:pt idx="2365">
                  <c:v>243.86799999999999</c:v>
                </c:pt>
                <c:pt idx="2366">
                  <c:v>251.31890000000001</c:v>
                </c:pt>
                <c:pt idx="2367">
                  <c:v>219.44710000000001</c:v>
                </c:pt>
                <c:pt idx="2368">
                  <c:v>298.21359999999999</c:v>
                </c:pt>
                <c:pt idx="2369">
                  <c:v>236.03550000000001</c:v>
                </c:pt>
                <c:pt idx="2370">
                  <c:v>332.9237</c:v>
                </c:pt>
                <c:pt idx="2371">
                  <c:v>253.72929999999999</c:v>
                </c:pt>
                <c:pt idx="2372">
                  <c:v>247.1189</c:v>
                </c:pt>
                <c:pt idx="2373">
                  <c:v>238.71250000000001</c:v>
                </c:pt>
                <c:pt idx="2374">
                  <c:v>244.53489999999999</c:v>
                </c:pt>
                <c:pt idx="2375">
                  <c:v>235.75110000000001</c:v>
                </c:pt>
                <c:pt idx="2376">
                  <c:v>251.2363</c:v>
                </c:pt>
                <c:pt idx="2377">
                  <c:v>272.03769999999997</c:v>
                </c:pt>
                <c:pt idx="2378">
                  <c:v>256.09370000000001</c:v>
                </c:pt>
                <c:pt idx="2379">
                  <c:v>276.90499999999997</c:v>
                </c:pt>
                <c:pt idx="2380">
                  <c:v>113.2246</c:v>
                </c:pt>
                <c:pt idx="2381">
                  <c:v>101.6591</c:v>
                </c:pt>
                <c:pt idx="2382">
                  <c:v>113.756</c:v>
                </c:pt>
                <c:pt idx="2383">
                  <c:v>212.99680000000001</c:v>
                </c:pt>
                <c:pt idx="2384">
                  <c:v>382.46269999999998</c:v>
                </c:pt>
                <c:pt idx="2385">
                  <c:v>252.9222</c:v>
                </c:pt>
                <c:pt idx="2386">
                  <c:v>56.570369999999997</c:v>
                </c:pt>
                <c:pt idx="2387">
                  <c:v>124.05029999999999</c:v>
                </c:pt>
                <c:pt idx="2388">
                  <c:v>229.36969999999999</c:v>
                </c:pt>
                <c:pt idx="2389">
                  <c:v>183.5137</c:v>
                </c:pt>
                <c:pt idx="2390">
                  <c:v>202.36080000000001</c:v>
                </c:pt>
                <c:pt idx="2391">
                  <c:v>176.48490000000001</c:v>
                </c:pt>
                <c:pt idx="2392">
                  <c:v>228.04349999999999</c:v>
                </c:pt>
                <c:pt idx="2393">
                  <c:v>279.14109999999999</c:v>
                </c:pt>
                <c:pt idx="2394">
                  <c:v>295.67</c:v>
                </c:pt>
                <c:pt idx="2395">
                  <c:v>210.87360000000001</c:v>
                </c:pt>
                <c:pt idx="2396">
                  <c:v>20.71266</c:v>
                </c:pt>
                <c:pt idx="2397">
                  <c:v>21.729430000000001</c:v>
                </c:pt>
                <c:pt idx="2398">
                  <c:v>32.308639999999997</c:v>
                </c:pt>
                <c:pt idx="2399">
                  <c:v>22.57883</c:v>
                </c:pt>
                <c:pt idx="2400">
                  <c:v>33.274079999999998</c:v>
                </c:pt>
                <c:pt idx="2401">
                  <c:v>35.255809999999997</c:v>
                </c:pt>
                <c:pt idx="2402">
                  <c:v>28.627120000000001</c:v>
                </c:pt>
                <c:pt idx="2403">
                  <c:v>31.202359999999999</c:v>
                </c:pt>
                <c:pt idx="2404">
                  <c:v>33.315179999999998</c:v>
                </c:pt>
                <c:pt idx="2405">
                  <c:v>18.112539999999999</c:v>
                </c:pt>
                <c:pt idx="2406">
                  <c:v>39.804989999999997</c:v>
                </c:pt>
                <c:pt idx="2407">
                  <c:v>45.387459999999997</c:v>
                </c:pt>
                <c:pt idx="2408">
                  <c:v>72.928020000000004</c:v>
                </c:pt>
                <c:pt idx="2409">
                  <c:v>918.36879999999996</c:v>
                </c:pt>
                <c:pt idx="2410">
                  <c:v>205.0462</c:v>
                </c:pt>
                <c:pt idx="2411">
                  <c:v>427.76909999999998</c:v>
                </c:pt>
                <c:pt idx="2412">
                  <c:v>232.91210000000001</c:v>
                </c:pt>
                <c:pt idx="2413">
                  <c:v>309.45589999999999</c:v>
                </c:pt>
                <c:pt idx="2414">
                  <c:v>237.05680000000001</c:v>
                </c:pt>
                <c:pt idx="2415">
                  <c:v>259.5104</c:v>
                </c:pt>
                <c:pt idx="2416">
                  <c:v>270.84109999999998</c:v>
                </c:pt>
                <c:pt idx="2417">
                  <c:v>378.5951</c:v>
                </c:pt>
                <c:pt idx="2418">
                  <c:v>550.39559999999994</c:v>
                </c:pt>
                <c:pt idx="2419">
                  <c:v>49.303139999999999</c:v>
                </c:pt>
                <c:pt idx="2420">
                  <c:v>31.463989999999999</c:v>
                </c:pt>
                <c:pt idx="2421">
                  <c:v>28.506640000000001</c:v>
                </c:pt>
                <c:pt idx="2422">
                  <c:v>23.547370000000001</c:v>
                </c:pt>
                <c:pt idx="2423">
                  <c:v>53.108719999999998</c:v>
                </c:pt>
                <c:pt idx="2424">
                  <c:v>73.918559999999999</c:v>
                </c:pt>
                <c:pt idx="2425">
                  <c:v>60.660240000000002</c:v>
                </c:pt>
                <c:pt idx="2426">
                  <c:v>44.123849999999997</c:v>
                </c:pt>
                <c:pt idx="2427">
                  <c:v>1075.576</c:v>
                </c:pt>
                <c:pt idx="2428">
                  <c:v>833.21860000000004</c:v>
                </c:pt>
                <c:pt idx="2429">
                  <c:v>857.74279999999999</c:v>
                </c:pt>
                <c:pt idx="2430">
                  <c:v>1603.6479999999999</c:v>
                </c:pt>
                <c:pt idx="2431">
                  <c:v>46.923220000000001</c:v>
                </c:pt>
                <c:pt idx="2432">
                  <c:v>129.43459999999999</c:v>
                </c:pt>
                <c:pt idx="2433">
                  <c:v>153.7388</c:v>
                </c:pt>
                <c:pt idx="2434">
                  <c:v>251.37309999999999</c:v>
                </c:pt>
                <c:pt idx="2435">
                  <c:v>249.39920000000001</c:v>
                </c:pt>
                <c:pt idx="2436">
                  <c:v>225.3554</c:v>
                </c:pt>
                <c:pt idx="2437">
                  <c:v>326.51569999999998</c:v>
                </c:pt>
                <c:pt idx="2438">
                  <c:v>222.92580000000001</c:v>
                </c:pt>
                <c:pt idx="2439">
                  <c:v>226.5033</c:v>
                </c:pt>
                <c:pt idx="2440">
                  <c:v>66.143259999999998</c:v>
                </c:pt>
                <c:pt idx="2441">
                  <c:v>66.835939999999994</c:v>
                </c:pt>
                <c:pt idx="2442">
                  <c:v>76.023060000000001</c:v>
                </c:pt>
                <c:pt idx="2443">
                  <c:v>63.596060000000001</c:v>
                </c:pt>
                <c:pt idx="2444">
                  <c:v>78.107380000000006</c:v>
                </c:pt>
                <c:pt idx="2445">
                  <c:v>80.816490000000002</c:v>
                </c:pt>
                <c:pt idx="2446">
                  <c:v>98.432699999999997</c:v>
                </c:pt>
                <c:pt idx="2447">
                  <c:v>79.560329999999993</c:v>
                </c:pt>
                <c:pt idx="2448">
                  <c:v>100.7452</c:v>
                </c:pt>
                <c:pt idx="2449">
                  <c:v>107.91840000000001</c:v>
                </c:pt>
                <c:pt idx="2450">
                  <c:v>107.2289</c:v>
                </c:pt>
                <c:pt idx="2451">
                  <c:v>101.34350000000001</c:v>
                </c:pt>
                <c:pt idx="2452">
                  <c:v>122.4894</c:v>
                </c:pt>
                <c:pt idx="2453">
                  <c:v>122.8283</c:v>
                </c:pt>
                <c:pt idx="2454">
                  <c:v>133.6584</c:v>
                </c:pt>
                <c:pt idx="2455">
                  <c:v>42.01679</c:v>
                </c:pt>
                <c:pt idx="2456">
                  <c:v>46.721670000000003</c:v>
                </c:pt>
                <c:pt idx="2457">
                  <c:v>45.774430000000002</c:v>
                </c:pt>
                <c:pt idx="2458">
                  <c:v>64.676119999999997</c:v>
                </c:pt>
                <c:pt idx="2459">
                  <c:v>64.610600000000005</c:v>
                </c:pt>
                <c:pt idx="2460">
                  <c:v>64.599310000000003</c:v>
                </c:pt>
                <c:pt idx="2461">
                  <c:v>101.73350000000001</c:v>
                </c:pt>
                <c:pt idx="2462">
                  <c:v>113.12220000000001</c:v>
                </c:pt>
                <c:pt idx="2463">
                  <c:v>213.68700000000001</c:v>
                </c:pt>
                <c:pt idx="2464">
                  <c:v>297.85320000000002</c:v>
                </c:pt>
                <c:pt idx="2465">
                  <c:v>319.73579999999998</c:v>
                </c:pt>
                <c:pt idx="2466">
                  <c:v>19.576989999999999</c:v>
                </c:pt>
                <c:pt idx="2467">
                  <c:v>21.012329999999999</c:v>
                </c:pt>
                <c:pt idx="2468">
                  <c:v>35.208979999999997</c:v>
                </c:pt>
                <c:pt idx="2469">
                  <c:v>32.962690000000002</c:v>
                </c:pt>
                <c:pt idx="2470">
                  <c:v>39.491320000000002</c:v>
                </c:pt>
                <c:pt idx="2471">
                  <c:v>38.666539999999998</c:v>
                </c:pt>
                <c:pt idx="2472">
                  <c:v>44.141629999999999</c:v>
                </c:pt>
                <c:pt idx="2473">
                  <c:v>41.818080000000002</c:v>
                </c:pt>
                <c:pt idx="2474">
                  <c:v>58.762619999999998</c:v>
                </c:pt>
                <c:pt idx="2475">
                  <c:v>64.116630000000001</c:v>
                </c:pt>
                <c:pt idx="2476">
                  <c:v>52.741410000000002</c:v>
                </c:pt>
                <c:pt idx="2477">
                  <c:v>67.915130000000005</c:v>
                </c:pt>
                <c:pt idx="2478">
                  <c:v>81.472049999999996</c:v>
                </c:pt>
                <c:pt idx="2479">
                  <c:v>135.96180000000001</c:v>
                </c:pt>
                <c:pt idx="2480">
                  <c:v>274.62389999999999</c:v>
                </c:pt>
                <c:pt idx="2481">
                  <c:v>199.1593</c:v>
                </c:pt>
                <c:pt idx="2482">
                  <c:v>363.14229999999998</c:v>
                </c:pt>
                <c:pt idx="2483">
                  <c:v>313.62220000000002</c:v>
                </c:pt>
                <c:pt idx="2484">
                  <c:v>415.33539999999999</c:v>
                </c:pt>
                <c:pt idx="2485">
                  <c:v>259.21510000000001</c:v>
                </c:pt>
                <c:pt idx="2486">
                  <c:v>458.76870000000002</c:v>
                </c:pt>
                <c:pt idx="2487">
                  <c:v>286.53809999999999</c:v>
                </c:pt>
                <c:pt idx="2488">
                  <c:v>176.01990000000001</c:v>
                </c:pt>
                <c:pt idx="2489">
                  <c:v>496.69959999999998</c:v>
                </c:pt>
                <c:pt idx="2490">
                  <c:v>427.67509999999999</c:v>
                </c:pt>
                <c:pt idx="2491">
                  <c:v>494.09460000000001</c:v>
                </c:pt>
                <c:pt idx="2492">
                  <c:v>485.99439999999998</c:v>
                </c:pt>
                <c:pt idx="2493">
                  <c:v>475.84530000000001</c:v>
                </c:pt>
                <c:pt idx="2494">
                  <c:v>512.82100000000003</c:v>
                </c:pt>
                <c:pt idx="2495">
                  <c:v>728.18650000000002</c:v>
                </c:pt>
                <c:pt idx="2496">
                  <c:v>32.927300000000002</c:v>
                </c:pt>
                <c:pt idx="2497">
                  <c:v>14.712730000000001</c:v>
                </c:pt>
                <c:pt idx="2498">
                  <c:v>42.202629999999999</c:v>
                </c:pt>
                <c:pt idx="2499">
                  <c:v>31.680009999999999</c:v>
                </c:pt>
                <c:pt idx="2500">
                  <c:v>38.690109999999997</c:v>
                </c:pt>
                <c:pt idx="2501">
                  <c:v>57.7667</c:v>
                </c:pt>
                <c:pt idx="2502">
                  <c:v>56.437150000000003</c:v>
                </c:pt>
                <c:pt idx="2503">
                  <c:v>70.387439999999998</c:v>
                </c:pt>
                <c:pt idx="2504">
                  <c:v>70.920370000000005</c:v>
                </c:pt>
                <c:pt idx="2505">
                  <c:v>139.87209999999999</c:v>
                </c:pt>
                <c:pt idx="2506">
                  <c:v>149.15520000000001</c:v>
                </c:pt>
                <c:pt idx="2507">
                  <c:v>2083.864</c:v>
                </c:pt>
                <c:pt idx="2508">
                  <c:v>2117.0239999999999</c:v>
                </c:pt>
                <c:pt idx="2509">
                  <c:v>1842.721</c:v>
                </c:pt>
                <c:pt idx="2510">
                  <c:v>2131.0630000000001</c:v>
                </c:pt>
                <c:pt idx="2511">
                  <c:v>2049.1790000000001</c:v>
                </c:pt>
                <c:pt idx="2512">
                  <c:v>1996.5029999999999</c:v>
                </c:pt>
                <c:pt idx="2513">
                  <c:v>1969.81</c:v>
                </c:pt>
                <c:pt idx="2514">
                  <c:v>2094.1759999999999</c:v>
                </c:pt>
                <c:pt idx="2515">
                  <c:v>1754.4760000000001</c:v>
                </c:pt>
                <c:pt idx="2516">
                  <c:v>2186.4259999999999</c:v>
                </c:pt>
                <c:pt idx="2517">
                  <c:v>2370.9349999999999</c:v>
                </c:pt>
                <c:pt idx="2518">
                  <c:v>1642.4269999999999</c:v>
                </c:pt>
                <c:pt idx="2519">
                  <c:v>824.77689999999996</c:v>
                </c:pt>
                <c:pt idx="2520">
                  <c:v>659.95889999999997</c:v>
                </c:pt>
                <c:pt idx="2521">
                  <c:v>728.66489999999999</c:v>
                </c:pt>
                <c:pt idx="2522">
                  <c:v>21.060659999999999</c:v>
                </c:pt>
                <c:pt idx="2523">
                  <c:v>134.02010000000001</c:v>
                </c:pt>
                <c:pt idx="2524">
                  <c:v>363.60590000000002</c:v>
                </c:pt>
                <c:pt idx="2525">
                  <c:v>455.76780000000002</c:v>
                </c:pt>
                <c:pt idx="2526">
                  <c:v>409.50189999999998</c:v>
                </c:pt>
                <c:pt idx="2527">
                  <c:v>612.52689999999996</c:v>
                </c:pt>
                <c:pt idx="2528">
                  <c:v>474.52269999999999</c:v>
                </c:pt>
                <c:pt idx="2529">
                  <c:v>462.25439999999998</c:v>
                </c:pt>
                <c:pt idx="2530">
                  <c:v>704.92790000000002</c:v>
                </c:pt>
                <c:pt idx="2531">
                  <c:v>926.00509999999997</c:v>
                </c:pt>
                <c:pt idx="2532">
                  <c:v>410.91500000000002</c:v>
                </c:pt>
                <c:pt idx="2533">
                  <c:v>26.121289999999998</c:v>
                </c:pt>
                <c:pt idx="2534">
                  <c:v>80.415660000000003</c:v>
                </c:pt>
                <c:pt idx="2535">
                  <c:v>48.165640000000003</c:v>
                </c:pt>
                <c:pt idx="2536">
                  <c:v>39.260719999999999</c:v>
                </c:pt>
                <c:pt idx="2537">
                  <c:v>48.826259999999998</c:v>
                </c:pt>
                <c:pt idx="2538">
                  <c:v>73.990600000000001</c:v>
                </c:pt>
                <c:pt idx="2539">
                  <c:v>103.1865</c:v>
                </c:pt>
                <c:pt idx="2540">
                  <c:v>103.57899999999999</c:v>
                </c:pt>
                <c:pt idx="2541">
                  <c:v>109.77589999999999</c:v>
                </c:pt>
                <c:pt idx="2542">
                  <c:v>143.02170000000001</c:v>
                </c:pt>
                <c:pt idx="2543">
                  <c:v>196.92339999999999</c:v>
                </c:pt>
                <c:pt idx="2544">
                  <c:v>266.56799999999998</c:v>
                </c:pt>
                <c:pt idx="2545">
                  <c:v>285.03469999999999</c:v>
                </c:pt>
                <c:pt idx="2546">
                  <c:v>235.68989999999999</c:v>
                </c:pt>
                <c:pt idx="2547">
                  <c:v>160.61250000000001</c:v>
                </c:pt>
                <c:pt idx="2548">
                  <c:v>228.6885</c:v>
                </c:pt>
                <c:pt idx="2549">
                  <c:v>466.9126</c:v>
                </c:pt>
                <c:pt idx="2550">
                  <c:v>346.48289999999997</c:v>
                </c:pt>
                <c:pt idx="2551">
                  <c:v>218.61760000000001</c:v>
                </c:pt>
                <c:pt idx="2552">
                  <c:v>217.14089999999999</c:v>
                </c:pt>
                <c:pt idx="2553">
                  <c:v>226.86150000000001</c:v>
                </c:pt>
                <c:pt idx="2554">
                  <c:v>232.6326</c:v>
                </c:pt>
                <c:pt idx="2555">
                  <c:v>214.55070000000001</c:v>
                </c:pt>
                <c:pt idx="2556">
                  <c:v>189.40819999999999</c:v>
                </c:pt>
                <c:pt idx="2557">
                  <c:v>73.057010000000005</c:v>
                </c:pt>
                <c:pt idx="2558">
                  <c:v>57.479080000000003</c:v>
                </c:pt>
                <c:pt idx="2559">
                  <c:v>54.66169</c:v>
                </c:pt>
                <c:pt idx="2560">
                  <c:v>92.574809999999999</c:v>
                </c:pt>
                <c:pt idx="2561">
                  <c:v>91.102260000000001</c:v>
                </c:pt>
                <c:pt idx="2562">
                  <c:v>73.017589999999998</c:v>
                </c:pt>
                <c:pt idx="2563">
                  <c:v>140.06559999999999</c:v>
                </c:pt>
                <c:pt idx="2564">
                  <c:v>91.337159999999997</c:v>
                </c:pt>
                <c:pt idx="2565">
                  <c:v>191.1404</c:v>
                </c:pt>
                <c:pt idx="2566">
                  <c:v>94.174549999999996</c:v>
                </c:pt>
                <c:pt idx="2567">
                  <c:v>188.26400000000001</c:v>
                </c:pt>
                <c:pt idx="2568">
                  <c:v>194.1559</c:v>
                </c:pt>
                <c:pt idx="2569">
                  <c:v>432.35039999999998</c:v>
                </c:pt>
                <c:pt idx="2570">
                  <c:v>1139.681</c:v>
                </c:pt>
                <c:pt idx="2571">
                  <c:v>364.76600000000002</c:v>
                </c:pt>
                <c:pt idx="2572">
                  <c:v>4206.0460000000003</c:v>
                </c:pt>
                <c:pt idx="2573">
                  <c:v>102.3763</c:v>
                </c:pt>
                <c:pt idx="2574">
                  <c:v>116.105</c:v>
                </c:pt>
                <c:pt idx="2575">
                  <c:v>142.32929999999999</c:v>
                </c:pt>
                <c:pt idx="2576">
                  <c:v>672.98339999999996</c:v>
                </c:pt>
                <c:pt idx="2577">
                  <c:v>219.8032</c:v>
                </c:pt>
                <c:pt idx="2578">
                  <c:v>220.7413</c:v>
                </c:pt>
                <c:pt idx="2579">
                  <c:v>288.05439999999999</c:v>
                </c:pt>
                <c:pt idx="2580">
                  <c:v>341.69589999999999</c:v>
                </c:pt>
                <c:pt idx="2581">
                  <c:v>469.61270000000002</c:v>
                </c:pt>
                <c:pt idx="2582">
                  <c:v>433.55110000000002</c:v>
                </c:pt>
                <c:pt idx="2583">
                  <c:v>560.12710000000004</c:v>
                </c:pt>
                <c:pt idx="2584">
                  <c:v>778.00649999999996</c:v>
                </c:pt>
                <c:pt idx="2585">
                  <c:v>672.42790000000002</c:v>
                </c:pt>
                <c:pt idx="2586">
                  <c:v>695.0086</c:v>
                </c:pt>
                <c:pt idx="2587">
                  <c:v>608.00409999999999</c:v>
                </c:pt>
                <c:pt idx="2588">
                  <c:v>648.36980000000005</c:v>
                </c:pt>
                <c:pt idx="2589">
                  <c:v>2095.1289999999999</c:v>
                </c:pt>
                <c:pt idx="2590">
                  <c:v>53.24277</c:v>
                </c:pt>
                <c:pt idx="2591">
                  <c:v>80.089169999999996</c:v>
                </c:pt>
                <c:pt idx="2592">
                  <c:v>76.921520000000001</c:v>
                </c:pt>
                <c:pt idx="2593">
                  <c:v>108.61060000000001</c:v>
                </c:pt>
                <c:pt idx="2594">
                  <c:v>113.27679999999999</c:v>
                </c:pt>
                <c:pt idx="2595">
                  <c:v>134.2364</c:v>
                </c:pt>
                <c:pt idx="2596">
                  <c:v>134.96449999999999</c:v>
                </c:pt>
                <c:pt idx="2597">
                  <c:v>170.1293</c:v>
                </c:pt>
                <c:pt idx="2598">
                  <c:v>203.0951</c:v>
                </c:pt>
                <c:pt idx="2599">
                  <c:v>255.96549999999999</c:v>
                </c:pt>
                <c:pt idx="2600">
                  <c:v>296.8553</c:v>
                </c:pt>
                <c:pt idx="2601">
                  <c:v>197.96279999999999</c:v>
                </c:pt>
                <c:pt idx="2602">
                  <c:v>275.7645</c:v>
                </c:pt>
                <c:pt idx="2603">
                  <c:v>978.81769999999995</c:v>
                </c:pt>
                <c:pt idx="2604">
                  <c:v>788.79549999999995</c:v>
                </c:pt>
                <c:pt idx="2605">
                  <c:v>690.95230000000004</c:v>
                </c:pt>
                <c:pt idx="2606">
                  <c:v>308.60390000000001</c:v>
                </c:pt>
                <c:pt idx="2607">
                  <c:v>683.12900000000002</c:v>
                </c:pt>
                <c:pt idx="2608">
                  <c:v>2526.011</c:v>
                </c:pt>
                <c:pt idx="2609">
                  <c:v>73.886750000000006</c:v>
                </c:pt>
                <c:pt idx="2610">
                  <c:v>171.48769999999999</c:v>
                </c:pt>
                <c:pt idx="2611">
                  <c:v>240.8295</c:v>
                </c:pt>
                <c:pt idx="2612">
                  <c:v>437.31259999999997</c:v>
                </c:pt>
                <c:pt idx="2613">
                  <c:v>684.01400000000001</c:v>
                </c:pt>
                <c:pt idx="2614">
                  <c:v>629.96619999999996</c:v>
                </c:pt>
                <c:pt idx="2615">
                  <c:v>558.77779999999996</c:v>
                </c:pt>
                <c:pt idx="2616">
                  <c:v>733.08259999999996</c:v>
                </c:pt>
                <c:pt idx="2617">
                  <c:v>149.7713</c:v>
                </c:pt>
                <c:pt idx="2618">
                  <c:v>201.84880000000001</c:v>
                </c:pt>
                <c:pt idx="2619">
                  <c:v>202.631</c:v>
                </c:pt>
                <c:pt idx="2620">
                  <c:v>244.05449999999999</c:v>
                </c:pt>
                <c:pt idx="2621">
                  <c:v>244.5068</c:v>
                </c:pt>
                <c:pt idx="2622">
                  <c:v>230.79589999999999</c:v>
                </c:pt>
                <c:pt idx="2623">
                  <c:v>326.48509999999999</c:v>
                </c:pt>
                <c:pt idx="2624">
                  <c:v>336.8895</c:v>
                </c:pt>
                <c:pt idx="2625">
                  <c:v>35.551720000000003</c:v>
                </c:pt>
                <c:pt idx="2626">
                  <c:v>45.46687</c:v>
                </c:pt>
                <c:pt idx="2627">
                  <c:v>44.615200000000002</c:v>
                </c:pt>
                <c:pt idx="2628">
                  <c:v>49.733519999999999</c:v>
                </c:pt>
                <c:pt idx="2629">
                  <c:v>64.849710000000002</c:v>
                </c:pt>
                <c:pt idx="2630">
                  <c:v>62.315300000000001</c:v>
                </c:pt>
                <c:pt idx="2631">
                  <c:v>60.492600000000003</c:v>
                </c:pt>
                <c:pt idx="2632">
                  <c:v>91.577430000000007</c:v>
                </c:pt>
                <c:pt idx="2633">
                  <c:v>75.541240000000002</c:v>
                </c:pt>
                <c:pt idx="2634">
                  <c:v>88.575969999999998</c:v>
                </c:pt>
                <c:pt idx="2635">
                  <c:v>70.963160000000002</c:v>
                </c:pt>
                <c:pt idx="2636">
                  <c:v>87.321889999999996</c:v>
                </c:pt>
                <c:pt idx="2637">
                  <c:v>4206.4430000000002</c:v>
                </c:pt>
                <c:pt idx="2638">
                  <c:v>4387.5919999999996</c:v>
                </c:pt>
                <c:pt idx="2639">
                  <c:v>5014.223</c:v>
                </c:pt>
                <c:pt idx="2640">
                  <c:v>6091.0709999999999</c:v>
                </c:pt>
                <c:pt idx="2641">
                  <c:v>43.605919999999998</c:v>
                </c:pt>
                <c:pt idx="2642">
                  <c:v>71.829329999999999</c:v>
                </c:pt>
                <c:pt idx="2643">
                  <c:v>102.6758</c:v>
                </c:pt>
                <c:pt idx="2644">
                  <c:v>41.613939999999999</c:v>
                </c:pt>
                <c:pt idx="2645">
                  <c:v>49.195410000000003</c:v>
                </c:pt>
                <c:pt idx="2646">
                  <c:v>53.986429999999999</c:v>
                </c:pt>
                <c:pt idx="2647">
                  <c:v>334.83069999999998</c:v>
                </c:pt>
                <c:pt idx="2648">
                  <c:v>161.83750000000001</c:v>
                </c:pt>
                <c:pt idx="2649">
                  <c:v>90.809010000000001</c:v>
                </c:pt>
                <c:pt idx="2650">
                  <c:v>127.8115</c:v>
                </c:pt>
                <c:pt idx="2651">
                  <c:v>104.9943</c:v>
                </c:pt>
                <c:pt idx="2652">
                  <c:v>267.41090000000003</c:v>
                </c:pt>
                <c:pt idx="2653">
                  <c:v>171.31790000000001</c:v>
                </c:pt>
                <c:pt idx="2654">
                  <c:v>84.496489999999994</c:v>
                </c:pt>
                <c:pt idx="2655">
                  <c:v>904.54859999999996</c:v>
                </c:pt>
                <c:pt idx="2656">
                  <c:v>878.99649999999997</c:v>
                </c:pt>
                <c:pt idx="2657">
                  <c:v>887.86559999999997</c:v>
                </c:pt>
                <c:pt idx="2658">
                  <c:v>895.37019999999995</c:v>
                </c:pt>
                <c:pt idx="2659">
                  <c:v>888.00630000000001</c:v>
                </c:pt>
                <c:pt idx="2660">
                  <c:v>836.77419999999995</c:v>
                </c:pt>
                <c:pt idx="2661">
                  <c:v>501.85469999999998</c:v>
                </c:pt>
                <c:pt idx="2662">
                  <c:v>504.25510000000003</c:v>
                </c:pt>
                <c:pt idx="2663">
                  <c:v>671.1096</c:v>
                </c:pt>
                <c:pt idx="2664">
                  <c:v>263.94159999999999</c:v>
                </c:pt>
                <c:pt idx="2665">
                  <c:v>909.74300000000005</c:v>
                </c:pt>
                <c:pt idx="2666">
                  <c:v>1132.8489999999999</c:v>
                </c:pt>
                <c:pt idx="2667">
                  <c:v>1358.796</c:v>
                </c:pt>
                <c:pt idx="2668">
                  <c:v>769.58540000000005</c:v>
                </c:pt>
                <c:pt idx="2669">
                  <c:v>946.44349999999997</c:v>
                </c:pt>
                <c:pt idx="2670">
                  <c:v>791.51760000000002</c:v>
                </c:pt>
                <c:pt idx="2671">
                  <c:v>971.41920000000005</c:v>
                </c:pt>
                <c:pt idx="2672">
                  <c:v>902.32</c:v>
                </c:pt>
                <c:pt idx="2673">
                  <c:v>914.14480000000003</c:v>
                </c:pt>
                <c:pt idx="2674">
                  <c:v>1044.3230000000001</c:v>
                </c:pt>
                <c:pt idx="2675">
                  <c:v>1052.539</c:v>
                </c:pt>
                <c:pt idx="2676">
                  <c:v>1258.2159999999999</c:v>
                </c:pt>
                <c:pt idx="2677">
                  <c:v>251.0104</c:v>
                </c:pt>
                <c:pt idx="2678">
                  <c:v>337.38839999999999</c:v>
                </c:pt>
                <c:pt idx="2679">
                  <c:v>492.18709999999999</c:v>
                </c:pt>
                <c:pt idx="2680">
                  <c:v>358.93439999999998</c:v>
                </c:pt>
                <c:pt idx="2681">
                  <c:v>357.98579999999998</c:v>
                </c:pt>
                <c:pt idx="2682">
                  <c:v>564.98649999999998</c:v>
                </c:pt>
                <c:pt idx="2683">
                  <c:v>6.572673</c:v>
                </c:pt>
                <c:pt idx="2684">
                  <c:v>19.60089</c:v>
                </c:pt>
                <c:pt idx="2685">
                  <c:v>25.439779999999999</c:v>
                </c:pt>
                <c:pt idx="2686">
                  <c:v>39.470570000000002</c:v>
                </c:pt>
                <c:pt idx="2687">
                  <c:v>27.39433</c:v>
                </c:pt>
                <c:pt idx="2688">
                  <c:v>420.09050000000002</c:v>
                </c:pt>
                <c:pt idx="2689">
                  <c:v>31.523800000000001</c:v>
                </c:pt>
                <c:pt idx="2690">
                  <c:v>1728.4480000000001</c:v>
                </c:pt>
                <c:pt idx="2691">
                  <c:v>201.10239999999999</c:v>
                </c:pt>
                <c:pt idx="2692">
                  <c:v>198.49629999999999</c:v>
                </c:pt>
                <c:pt idx="2693">
                  <c:v>204.49469999999999</c:v>
                </c:pt>
                <c:pt idx="2694">
                  <c:v>209.6326</c:v>
                </c:pt>
                <c:pt idx="2695">
                  <c:v>216.77099999999999</c:v>
                </c:pt>
                <c:pt idx="2696">
                  <c:v>195.16200000000001</c:v>
                </c:pt>
                <c:pt idx="2697">
                  <c:v>192.86859999999999</c:v>
                </c:pt>
                <c:pt idx="2698">
                  <c:v>181.6677</c:v>
                </c:pt>
                <c:pt idx="2699">
                  <c:v>209.28639999999999</c:v>
                </c:pt>
                <c:pt idx="2700">
                  <c:v>234.39519999999999</c:v>
                </c:pt>
                <c:pt idx="2701">
                  <c:v>269.95389999999998</c:v>
                </c:pt>
                <c:pt idx="2702">
                  <c:v>417.07769999999999</c:v>
                </c:pt>
                <c:pt idx="2703">
                  <c:v>216.06540000000001</c:v>
                </c:pt>
                <c:pt idx="2704">
                  <c:v>530.73689999999999</c:v>
                </c:pt>
                <c:pt idx="2705">
                  <c:v>436.54469999999998</c:v>
                </c:pt>
                <c:pt idx="2706">
                  <c:v>445.29759999999999</c:v>
                </c:pt>
                <c:pt idx="2707">
                  <c:v>507.95729999999998</c:v>
                </c:pt>
                <c:pt idx="2708">
                  <c:v>604.20830000000001</c:v>
                </c:pt>
                <c:pt idx="2709">
                  <c:v>160.7987</c:v>
                </c:pt>
                <c:pt idx="2710">
                  <c:v>204.08750000000001</c:v>
                </c:pt>
                <c:pt idx="2711">
                  <c:v>315.2817</c:v>
                </c:pt>
                <c:pt idx="2712">
                  <c:v>455.03809999999999</c:v>
                </c:pt>
                <c:pt idx="2713">
                  <c:v>126.5377</c:v>
                </c:pt>
                <c:pt idx="2714">
                  <c:v>119.43980000000001</c:v>
                </c:pt>
                <c:pt idx="2715">
                  <c:v>138.64240000000001</c:v>
                </c:pt>
                <c:pt idx="2716">
                  <c:v>113.2166</c:v>
                </c:pt>
                <c:pt idx="2717">
                  <c:v>219.96180000000001</c:v>
                </c:pt>
                <c:pt idx="2718">
                  <c:v>212.10499999999999</c:v>
                </c:pt>
                <c:pt idx="2719">
                  <c:v>161.56870000000001</c:v>
                </c:pt>
                <c:pt idx="2720">
                  <c:v>211.10130000000001</c:v>
                </c:pt>
                <c:pt idx="2721">
                  <c:v>115.15689999999999</c:v>
                </c:pt>
                <c:pt idx="2722">
                  <c:v>65.256410000000002</c:v>
                </c:pt>
                <c:pt idx="2723">
                  <c:v>154.4683</c:v>
                </c:pt>
                <c:pt idx="2724">
                  <c:v>174.9151</c:v>
                </c:pt>
                <c:pt idx="2725">
                  <c:v>196.21119999999999</c:v>
                </c:pt>
                <c:pt idx="2726">
                  <c:v>298.59559999999999</c:v>
                </c:pt>
                <c:pt idx="2727">
                  <c:v>255.37289999999999</c:v>
                </c:pt>
                <c:pt idx="2728">
                  <c:v>373.62119999999999</c:v>
                </c:pt>
                <c:pt idx="2729">
                  <c:v>244.46770000000001</c:v>
                </c:pt>
                <c:pt idx="2730">
                  <c:v>366.93700000000001</c:v>
                </c:pt>
                <c:pt idx="2731">
                  <c:v>293.24149999999997</c:v>
                </c:pt>
                <c:pt idx="2732">
                  <c:v>555.80820000000006</c:v>
                </c:pt>
                <c:pt idx="2733">
                  <c:v>413.93720000000002</c:v>
                </c:pt>
                <c:pt idx="2734">
                  <c:v>274.7681</c:v>
                </c:pt>
                <c:pt idx="2735">
                  <c:v>1014.776</c:v>
                </c:pt>
                <c:pt idx="2736">
                  <c:v>3804.6289999999999</c:v>
                </c:pt>
                <c:pt idx="2737">
                  <c:v>3273.645</c:v>
                </c:pt>
                <c:pt idx="2738">
                  <c:v>172.64670000000001</c:v>
                </c:pt>
                <c:pt idx="2739">
                  <c:v>144.94319999999999</c:v>
                </c:pt>
                <c:pt idx="2740">
                  <c:v>348.39010000000002</c:v>
                </c:pt>
                <c:pt idx="2741">
                  <c:v>451.33629999999999</c:v>
                </c:pt>
                <c:pt idx="2742">
                  <c:v>529.10760000000005</c:v>
                </c:pt>
                <c:pt idx="2743">
                  <c:v>778.55079999999998</c:v>
                </c:pt>
                <c:pt idx="2744">
                  <c:v>569.48149999999998</c:v>
                </c:pt>
                <c:pt idx="2745">
                  <c:v>376.90499999999997</c:v>
                </c:pt>
                <c:pt idx="2746">
                  <c:v>861.74699999999996</c:v>
                </c:pt>
                <c:pt idx="2747">
                  <c:v>39.355800000000002</c:v>
                </c:pt>
                <c:pt idx="2748">
                  <c:v>43.426000000000002</c:v>
                </c:pt>
                <c:pt idx="2749">
                  <c:v>45.065770000000001</c:v>
                </c:pt>
                <c:pt idx="2750">
                  <c:v>40.599449999999997</c:v>
                </c:pt>
                <c:pt idx="2751">
                  <c:v>102.34990000000001</c:v>
                </c:pt>
                <c:pt idx="2752">
                  <c:v>143.4888</c:v>
                </c:pt>
                <c:pt idx="2753">
                  <c:v>139.6223</c:v>
                </c:pt>
                <c:pt idx="2754">
                  <c:v>134.21080000000001</c:v>
                </c:pt>
                <c:pt idx="2755">
                  <c:v>183.19880000000001</c:v>
                </c:pt>
                <c:pt idx="2756">
                  <c:v>206.9282</c:v>
                </c:pt>
                <c:pt idx="2757">
                  <c:v>386.57139999999998</c:v>
                </c:pt>
                <c:pt idx="2758">
                  <c:v>233.60659999999999</c:v>
                </c:pt>
                <c:pt idx="2759">
                  <c:v>305.88760000000002</c:v>
                </c:pt>
                <c:pt idx="2760">
                  <c:v>314.4436</c:v>
                </c:pt>
                <c:pt idx="2761">
                  <c:v>84.85324</c:v>
                </c:pt>
                <c:pt idx="2762">
                  <c:v>91.582710000000006</c:v>
                </c:pt>
                <c:pt idx="2763">
                  <c:v>109.7555</c:v>
                </c:pt>
                <c:pt idx="2764">
                  <c:v>116.1983</c:v>
                </c:pt>
                <c:pt idx="2765">
                  <c:v>140.18119999999999</c:v>
                </c:pt>
                <c:pt idx="2766">
                  <c:v>268.93079999999998</c:v>
                </c:pt>
                <c:pt idx="2767">
                  <c:v>377.32429999999999</c:v>
                </c:pt>
                <c:pt idx="2768">
                  <c:v>459.5532</c:v>
                </c:pt>
                <c:pt idx="2769">
                  <c:v>316.31380000000001</c:v>
                </c:pt>
                <c:pt idx="2770">
                  <c:v>270.16570000000002</c:v>
                </c:pt>
                <c:pt idx="2771">
                  <c:v>674.35979999999995</c:v>
                </c:pt>
                <c:pt idx="2772">
                  <c:v>1237.085</c:v>
                </c:pt>
                <c:pt idx="2773">
                  <c:v>1558.4559999999999</c:v>
                </c:pt>
                <c:pt idx="2774">
                  <c:v>1025.221</c:v>
                </c:pt>
                <c:pt idx="2775">
                  <c:v>905.50070000000005</c:v>
                </c:pt>
                <c:pt idx="2776">
                  <c:v>821.44929999999999</c:v>
                </c:pt>
                <c:pt idx="2777">
                  <c:v>7.4178139999999999</c:v>
                </c:pt>
                <c:pt idx="2778">
                  <c:v>18.629899999999999</c:v>
                </c:pt>
                <c:pt idx="2779">
                  <c:v>29.706910000000001</c:v>
                </c:pt>
                <c:pt idx="2780">
                  <c:v>41.074170000000002</c:v>
                </c:pt>
                <c:pt idx="2781">
                  <c:v>69.424329999999998</c:v>
                </c:pt>
                <c:pt idx="2782">
                  <c:v>83.859750000000005</c:v>
                </c:pt>
                <c:pt idx="2783">
                  <c:v>103.1311</c:v>
                </c:pt>
                <c:pt idx="2784">
                  <c:v>371.78100000000001</c:v>
                </c:pt>
                <c:pt idx="2785">
                  <c:v>622.13800000000003</c:v>
                </c:pt>
                <c:pt idx="2786">
                  <c:v>228.8229</c:v>
                </c:pt>
                <c:pt idx="2787">
                  <c:v>1048.3910000000001</c:v>
                </c:pt>
                <c:pt idx="2788">
                  <c:v>299.9692</c:v>
                </c:pt>
                <c:pt idx="2789">
                  <c:v>417.62220000000002</c:v>
                </c:pt>
                <c:pt idx="2790">
                  <c:v>338.06740000000002</c:v>
                </c:pt>
                <c:pt idx="2791">
                  <c:v>376.40539999999999</c:v>
                </c:pt>
                <c:pt idx="2792">
                  <c:v>438.32810000000001</c:v>
                </c:pt>
                <c:pt idx="2793">
                  <c:v>573.38350000000003</c:v>
                </c:pt>
                <c:pt idx="2794">
                  <c:v>476.29820000000001</c:v>
                </c:pt>
                <c:pt idx="2795">
                  <c:v>404.2953</c:v>
                </c:pt>
                <c:pt idx="2796">
                  <c:v>719.57429999999999</c:v>
                </c:pt>
                <c:pt idx="2797">
                  <c:v>39.991309999999999</c:v>
                </c:pt>
                <c:pt idx="2798">
                  <c:v>101.08750000000001</c:v>
                </c:pt>
                <c:pt idx="2799">
                  <c:v>75.517039999999994</c:v>
                </c:pt>
                <c:pt idx="2800">
                  <c:v>218.7167</c:v>
                </c:pt>
                <c:pt idx="2801">
                  <c:v>148.05279999999999</c:v>
                </c:pt>
                <c:pt idx="2802">
                  <c:v>122.2577</c:v>
                </c:pt>
                <c:pt idx="2803">
                  <c:v>170.49700000000001</c:v>
                </c:pt>
                <c:pt idx="2804">
                  <c:v>193.5411</c:v>
                </c:pt>
                <c:pt idx="2805">
                  <c:v>206.18469999999999</c:v>
                </c:pt>
                <c:pt idx="2806">
                  <c:v>192.11150000000001</c:v>
                </c:pt>
                <c:pt idx="2807">
                  <c:v>127.8511</c:v>
                </c:pt>
                <c:pt idx="2808">
                  <c:v>255.0274</c:v>
                </c:pt>
                <c:pt idx="2809">
                  <c:v>213.4537</c:v>
                </c:pt>
                <c:pt idx="2810">
                  <c:v>613.14449999999999</c:v>
                </c:pt>
                <c:pt idx="2811">
                  <c:v>806.24220000000003</c:v>
                </c:pt>
                <c:pt idx="2812">
                  <c:v>710.40949999999998</c:v>
                </c:pt>
                <c:pt idx="2813">
                  <c:v>1439.9010000000001</c:v>
                </c:pt>
                <c:pt idx="2814">
                  <c:v>141.41499999999999</c:v>
                </c:pt>
                <c:pt idx="2815">
                  <c:v>137.26769999999999</c:v>
                </c:pt>
                <c:pt idx="2816">
                  <c:v>134.74100000000001</c:v>
                </c:pt>
                <c:pt idx="2817">
                  <c:v>129.30789999999999</c:v>
                </c:pt>
                <c:pt idx="2818">
                  <c:v>699.44730000000004</c:v>
                </c:pt>
                <c:pt idx="2819">
                  <c:v>595.68690000000004</c:v>
                </c:pt>
                <c:pt idx="2820">
                  <c:v>692.98800000000006</c:v>
                </c:pt>
                <c:pt idx="2821">
                  <c:v>802.91629999999998</c:v>
                </c:pt>
                <c:pt idx="2822">
                  <c:v>40.167380000000001</c:v>
                </c:pt>
                <c:pt idx="2823">
                  <c:v>30.702179999999998</c:v>
                </c:pt>
                <c:pt idx="2824">
                  <c:v>55.658119999999997</c:v>
                </c:pt>
                <c:pt idx="2825">
                  <c:v>71.450680000000006</c:v>
                </c:pt>
                <c:pt idx="2826">
                  <c:v>55.49353</c:v>
                </c:pt>
                <c:pt idx="2827">
                  <c:v>78.666079999999994</c:v>
                </c:pt>
                <c:pt idx="2828">
                  <c:v>97.230969999999999</c:v>
                </c:pt>
                <c:pt idx="2829">
                  <c:v>89.505539999999996</c:v>
                </c:pt>
                <c:pt idx="2830">
                  <c:v>89.224879999999999</c:v>
                </c:pt>
                <c:pt idx="2831">
                  <c:v>65.30565</c:v>
                </c:pt>
                <c:pt idx="2832">
                  <c:v>114.607</c:v>
                </c:pt>
                <c:pt idx="2833">
                  <c:v>80.902429999999995</c:v>
                </c:pt>
                <c:pt idx="2834">
                  <c:v>62.106560000000002</c:v>
                </c:pt>
                <c:pt idx="2835">
                  <c:v>66.595439999999996</c:v>
                </c:pt>
                <c:pt idx="2836">
                  <c:v>84.892169999999993</c:v>
                </c:pt>
                <c:pt idx="2837">
                  <c:v>85.902379999999994</c:v>
                </c:pt>
                <c:pt idx="2838">
                  <c:v>98.094179999999994</c:v>
                </c:pt>
                <c:pt idx="2839">
                  <c:v>115.82</c:v>
                </c:pt>
                <c:pt idx="2840">
                  <c:v>126.1108</c:v>
                </c:pt>
                <c:pt idx="2841">
                  <c:v>98.04513</c:v>
                </c:pt>
                <c:pt idx="2842">
                  <c:v>133.14599999999999</c:v>
                </c:pt>
                <c:pt idx="2843">
                  <c:v>182.00899999999999</c:v>
                </c:pt>
                <c:pt idx="2844">
                  <c:v>298.15519999999998</c:v>
                </c:pt>
                <c:pt idx="2845">
                  <c:v>542.54269999999997</c:v>
                </c:pt>
                <c:pt idx="2846">
                  <c:v>430.7824</c:v>
                </c:pt>
                <c:pt idx="2847">
                  <c:v>435.74130000000002</c:v>
                </c:pt>
                <c:pt idx="2848">
                  <c:v>391.37729999999999</c:v>
                </c:pt>
                <c:pt idx="2849">
                  <c:v>446.77670000000001</c:v>
                </c:pt>
                <c:pt idx="2850">
                  <c:v>590.15859999999998</c:v>
                </c:pt>
                <c:pt idx="2851">
                  <c:v>459.85419999999999</c:v>
                </c:pt>
                <c:pt idx="2852">
                  <c:v>308.17180000000002</c:v>
                </c:pt>
                <c:pt idx="2853">
                  <c:v>401.35809999999998</c:v>
                </c:pt>
                <c:pt idx="2854">
                  <c:v>498.93689999999998</c:v>
                </c:pt>
                <c:pt idx="2855">
                  <c:v>496.0437</c:v>
                </c:pt>
                <c:pt idx="2856">
                  <c:v>516.30960000000005</c:v>
                </c:pt>
                <c:pt idx="2857">
                  <c:v>582.03660000000002</c:v>
                </c:pt>
                <c:pt idx="2858">
                  <c:v>509.77260000000001</c:v>
                </c:pt>
                <c:pt idx="2859">
                  <c:v>536.84559999999999</c:v>
                </c:pt>
                <c:pt idx="2860">
                  <c:v>551.2509</c:v>
                </c:pt>
                <c:pt idx="2861">
                  <c:v>592.87929999999994</c:v>
                </c:pt>
                <c:pt idx="2862">
                  <c:v>897.9796</c:v>
                </c:pt>
                <c:pt idx="2863">
                  <c:v>730.46010000000001</c:v>
                </c:pt>
                <c:pt idx="2864">
                  <c:v>738.22379999999998</c:v>
                </c:pt>
                <c:pt idx="2865">
                  <c:v>730.93679999999995</c:v>
                </c:pt>
                <c:pt idx="2866">
                  <c:v>575.54340000000002</c:v>
                </c:pt>
                <c:pt idx="2867">
                  <c:v>6.4469409999999998</c:v>
                </c:pt>
                <c:pt idx="2868">
                  <c:v>70.433589999999995</c:v>
                </c:pt>
                <c:pt idx="2869">
                  <c:v>54.6524</c:v>
                </c:pt>
                <c:pt idx="2870">
                  <c:v>53.932810000000003</c:v>
                </c:pt>
                <c:pt idx="2871">
                  <c:v>67.036429999999996</c:v>
                </c:pt>
                <c:pt idx="2872">
                  <c:v>127.1203</c:v>
                </c:pt>
                <c:pt idx="2873">
                  <c:v>182.167</c:v>
                </c:pt>
                <c:pt idx="2874">
                  <c:v>247.334</c:v>
                </c:pt>
                <c:pt idx="2875">
                  <c:v>188.19409999999999</c:v>
                </c:pt>
                <c:pt idx="2876">
                  <c:v>183.42930000000001</c:v>
                </c:pt>
                <c:pt idx="2877">
                  <c:v>224.3997</c:v>
                </c:pt>
                <c:pt idx="2878">
                  <c:v>265.37700000000001</c:v>
                </c:pt>
                <c:pt idx="2879">
                  <c:v>280.4923</c:v>
                </c:pt>
                <c:pt idx="2880">
                  <c:v>502.60219999999998</c:v>
                </c:pt>
                <c:pt idx="2881">
                  <c:v>2275.6260000000002</c:v>
                </c:pt>
                <c:pt idx="2882">
                  <c:v>1416.09</c:v>
                </c:pt>
                <c:pt idx="2883">
                  <c:v>1982.7860000000001</c:v>
                </c:pt>
                <c:pt idx="2884">
                  <c:v>91.994579999999999</c:v>
                </c:pt>
                <c:pt idx="2885">
                  <c:v>88.903760000000005</c:v>
                </c:pt>
                <c:pt idx="2886">
                  <c:v>92.981449999999995</c:v>
                </c:pt>
                <c:pt idx="2887">
                  <c:v>115.2598</c:v>
                </c:pt>
                <c:pt idx="2888">
                  <c:v>121.7882</c:v>
                </c:pt>
                <c:pt idx="2889">
                  <c:v>101.0162</c:v>
                </c:pt>
                <c:pt idx="2890">
                  <c:v>102.0988</c:v>
                </c:pt>
                <c:pt idx="2891">
                  <c:v>95.615679999999998</c:v>
                </c:pt>
                <c:pt idx="2892">
                  <c:v>122.3909</c:v>
                </c:pt>
                <c:pt idx="2893">
                  <c:v>127.5129</c:v>
                </c:pt>
                <c:pt idx="2894">
                  <c:v>136.29230000000001</c:v>
                </c:pt>
                <c:pt idx="2895">
                  <c:v>112.3473</c:v>
                </c:pt>
                <c:pt idx="2896">
                  <c:v>188.5634</c:v>
                </c:pt>
                <c:pt idx="2897">
                  <c:v>160.98320000000001</c:v>
                </c:pt>
                <c:pt idx="2898">
                  <c:v>252.5916</c:v>
                </c:pt>
                <c:pt idx="2899">
                  <c:v>368.7679</c:v>
                </c:pt>
                <c:pt idx="2900">
                  <c:v>344.9973</c:v>
                </c:pt>
                <c:pt idx="2901">
                  <c:v>604.3818</c:v>
                </c:pt>
                <c:pt idx="2902">
                  <c:v>122.6973</c:v>
                </c:pt>
                <c:pt idx="2903">
                  <c:v>162.25370000000001</c:v>
                </c:pt>
                <c:pt idx="2904">
                  <c:v>186.17590000000001</c:v>
                </c:pt>
                <c:pt idx="2905">
                  <c:v>241.1165</c:v>
                </c:pt>
                <c:pt idx="2906">
                  <c:v>578.06790000000001</c:v>
                </c:pt>
                <c:pt idx="2907">
                  <c:v>523.85940000000005</c:v>
                </c:pt>
                <c:pt idx="2908">
                  <c:v>668.9674</c:v>
                </c:pt>
                <c:pt idx="2909">
                  <c:v>238.06819999999999</c:v>
                </c:pt>
                <c:pt idx="2910">
                  <c:v>710.14329999999995</c:v>
                </c:pt>
                <c:pt idx="2911">
                  <c:v>518.76559999999995</c:v>
                </c:pt>
                <c:pt idx="2912">
                  <c:v>677.15589999999997</c:v>
                </c:pt>
                <c:pt idx="2913">
                  <c:v>674.3537</c:v>
                </c:pt>
                <c:pt idx="2914">
                  <c:v>13.405799999999999</c:v>
                </c:pt>
                <c:pt idx="2915">
                  <c:v>28.78171</c:v>
                </c:pt>
                <c:pt idx="2916">
                  <c:v>47.43927</c:v>
                </c:pt>
                <c:pt idx="2917">
                  <c:v>58.129779999999997</c:v>
                </c:pt>
                <c:pt idx="2918">
                  <c:v>56.724719999999998</c:v>
                </c:pt>
                <c:pt idx="2919">
                  <c:v>42.491999999999997</c:v>
                </c:pt>
                <c:pt idx="2920">
                  <c:v>47.201439999999998</c:v>
                </c:pt>
                <c:pt idx="2921">
                  <c:v>56.346890000000002</c:v>
                </c:pt>
                <c:pt idx="2922">
                  <c:v>47.965870000000002</c:v>
                </c:pt>
                <c:pt idx="2923">
                  <c:v>46.555619999999998</c:v>
                </c:pt>
                <c:pt idx="2924">
                  <c:v>49.404209999999999</c:v>
                </c:pt>
                <c:pt idx="2925">
                  <c:v>19.963650000000001</c:v>
                </c:pt>
                <c:pt idx="2926">
                  <c:v>25.231100000000001</c:v>
                </c:pt>
                <c:pt idx="2927">
                  <c:v>30.353639999999999</c:v>
                </c:pt>
                <c:pt idx="2928">
                  <c:v>39.27704</c:v>
                </c:pt>
                <c:pt idx="2929">
                  <c:v>47.202840000000002</c:v>
                </c:pt>
                <c:pt idx="2930">
                  <c:v>59.833739999999999</c:v>
                </c:pt>
                <c:pt idx="2931">
                  <c:v>61.595570000000002</c:v>
                </c:pt>
                <c:pt idx="2932">
                  <c:v>61.600140000000003</c:v>
                </c:pt>
                <c:pt idx="2933">
                  <c:v>46.91366</c:v>
                </c:pt>
                <c:pt idx="2934">
                  <c:v>362.17290000000003</c:v>
                </c:pt>
                <c:pt idx="2935">
                  <c:v>392.35539999999997</c:v>
                </c:pt>
                <c:pt idx="2936">
                  <c:v>388.15199999999999</c:v>
                </c:pt>
                <c:pt idx="2937">
                  <c:v>393.54390000000001</c:v>
                </c:pt>
                <c:pt idx="2938">
                  <c:v>421.97579999999999</c:v>
                </c:pt>
                <c:pt idx="2939">
                  <c:v>393.74110000000002</c:v>
                </c:pt>
                <c:pt idx="2940">
                  <c:v>368.947</c:v>
                </c:pt>
                <c:pt idx="2941">
                  <c:v>437.125</c:v>
                </c:pt>
                <c:pt idx="2942">
                  <c:v>420.78820000000002</c:v>
                </c:pt>
                <c:pt idx="2943">
                  <c:v>432.98289999999997</c:v>
                </c:pt>
                <c:pt idx="2944">
                  <c:v>415.04309999999998</c:v>
                </c:pt>
                <c:pt idx="2945">
                  <c:v>433.97410000000002</c:v>
                </c:pt>
                <c:pt idx="2946">
                  <c:v>485.62079999999997</c:v>
                </c:pt>
                <c:pt idx="2947">
                  <c:v>737.30880000000002</c:v>
                </c:pt>
                <c:pt idx="2948">
                  <c:v>509.88690000000003</c:v>
                </c:pt>
                <c:pt idx="2949">
                  <c:v>476.70690000000002</c:v>
                </c:pt>
                <c:pt idx="2950">
                  <c:v>20.319990000000001</c:v>
                </c:pt>
                <c:pt idx="2951">
                  <c:v>26.604669999999999</c:v>
                </c:pt>
                <c:pt idx="2952">
                  <c:v>119.1878</c:v>
                </c:pt>
                <c:pt idx="2953">
                  <c:v>98.391739999999999</c:v>
                </c:pt>
                <c:pt idx="2954">
                  <c:v>55.063389999999998</c:v>
                </c:pt>
                <c:pt idx="2955">
                  <c:v>54.09778</c:v>
                </c:pt>
                <c:pt idx="2956">
                  <c:v>60.364510000000003</c:v>
                </c:pt>
                <c:pt idx="2957">
                  <c:v>129.00450000000001</c:v>
                </c:pt>
                <c:pt idx="2958">
                  <c:v>58.997990000000001</c:v>
                </c:pt>
                <c:pt idx="2959">
                  <c:v>79.404160000000005</c:v>
                </c:pt>
                <c:pt idx="2960">
                  <c:v>97.060779999999994</c:v>
                </c:pt>
                <c:pt idx="2961">
                  <c:v>96.602950000000007</c:v>
                </c:pt>
                <c:pt idx="2962">
                  <c:v>49.261049999999997</c:v>
                </c:pt>
                <c:pt idx="2963">
                  <c:v>135.93360000000001</c:v>
                </c:pt>
                <c:pt idx="2964">
                  <c:v>353.928</c:v>
                </c:pt>
                <c:pt idx="2965">
                  <c:v>475.47399999999999</c:v>
                </c:pt>
                <c:pt idx="2966">
                  <c:v>569.81320000000005</c:v>
                </c:pt>
                <c:pt idx="2967">
                  <c:v>641.19219999999996</c:v>
                </c:pt>
                <c:pt idx="2968">
                  <c:v>718.79930000000002</c:v>
                </c:pt>
                <c:pt idx="2969">
                  <c:v>733.19209999999998</c:v>
                </c:pt>
                <c:pt idx="2970">
                  <c:v>793.91150000000005</c:v>
                </c:pt>
                <c:pt idx="2971">
                  <c:v>1057.7439999999999</c:v>
                </c:pt>
                <c:pt idx="2972">
                  <c:v>994.48649999999998</c:v>
                </c:pt>
                <c:pt idx="2973">
                  <c:v>922.8845</c:v>
                </c:pt>
                <c:pt idx="2974">
                  <c:v>152.57910000000001</c:v>
                </c:pt>
                <c:pt idx="2975">
                  <c:v>69.978459999999998</c:v>
                </c:pt>
                <c:pt idx="2976">
                  <c:v>281.78410000000002</c:v>
                </c:pt>
                <c:pt idx="2977">
                  <c:v>201.6729</c:v>
                </c:pt>
                <c:pt idx="2978">
                  <c:v>355.25830000000002</c:v>
                </c:pt>
                <c:pt idx="2979">
                  <c:v>240.88040000000001</c:v>
                </c:pt>
                <c:pt idx="2980">
                  <c:v>209.3108</c:v>
                </c:pt>
                <c:pt idx="2981">
                  <c:v>273.4314</c:v>
                </c:pt>
                <c:pt idx="2982">
                  <c:v>200.6833</c:v>
                </c:pt>
                <c:pt idx="2983">
                  <c:v>360.8766</c:v>
                </c:pt>
                <c:pt idx="2984">
                  <c:v>104.4068</c:v>
                </c:pt>
                <c:pt idx="2985">
                  <c:v>45.353369999999998</c:v>
                </c:pt>
                <c:pt idx="2986">
                  <c:v>101.6991</c:v>
                </c:pt>
                <c:pt idx="2987">
                  <c:v>82.453230000000005</c:v>
                </c:pt>
                <c:pt idx="2988">
                  <c:v>480.62450000000001</c:v>
                </c:pt>
                <c:pt idx="2989">
                  <c:v>567.63559999999995</c:v>
                </c:pt>
                <c:pt idx="2990">
                  <c:v>711.31240000000003</c:v>
                </c:pt>
                <c:pt idx="2991">
                  <c:v>861.17920000000004</c:v>
                </c:pt>
                <c:pt idx="2992">
                  <c:v>773.82389999999998</c:v>
                </c:pt>
                <c:pt idx="2993">
                  <c:v>685.44460000000004</c:v>
                </c:pt>
                <c:pt idx="2994">
                  <c:v>164.3272</c:v>
                </c:pt>
                <c:pt idx="2995">
                  <c:v>523.3175</c:v>
                </c:pt>
                <c:pt idx="2996">
                  <c:v>983.19420000000002</c:v>
                </c:pt>
                <c:pt idx="2997">
                  <c:v>133.9435</c:v>
                </c:pt>
                <c:pt idx="2998">
                  <c:v>283.48970000000003</c:v>
                </c:pt>
                <c:pt idx="2999">
                  <c:v>272.49950000000001</c:v>
                </c:pt>
                <c:pt idx="3000">
                  <c:v>732.37660000000005</c:v>
                </c:pt>
                <c:pt idx="3001">
                  <c:v>417.47019999999998</c:v>
                </c:pt>
                <c:pt idx="3002">
                  <c:v>16.41582</c:v>
                </c:pt>
                <c:pt idx="3003">
                  <c:v>43.322920000000003</c:v>
                </c:pt>
                <c:pt idx="3004">
                  <c:v>57.523690000000002</c:v>
                </c:pt>
                <c:pt idx="3005">
                  <c:v>47.880249999999997</c:v>
                </c:pt>
                <c:pt idx="3006">
                  <c:v>91.772019999999998</c:v>
                </c:pt>
                <c:pt idx="3007">
                  <c:v>96.522689999999997</c:v>
                </c:pt>
                <c:pt idx="3008">
                  <c:v>103.48480000000001</c:v>
                </c:pt>
                <c:pt idx="3009">
                  <c:v>150.2741</c:v>
                </c:pt>
                <c:pt idx="3010">
                  <c:v>1568.6320000000001</c:v>
                </c:pt>
                <c:pt idx="3011">
                  <c:v>1546.5730000000001</c:v>
                </c:pt>
                <c:pt idx="3012">
                  <c:v>130.11510000000001</c:v>
                </c:pt>
                <c:pt idx="3013">
                  <c:v>106.3605</c:v>
                </c:pt>
                <c:pt idx="3014">
                  <c:v>112.5819</c:v>
                </c:pt>
                <c:pt idx="3015">
                  <c:v>147.04339999999999</c:v>
                </c:pt>
                <c:pt idx="3016">
                  <c:v>117.1238</c:v>
                </c:pt>
                <c:pt idx="3017">
                  <c:v>131.66810000000001</c:v>
                </c:pt>
                <c:pt idx="3018">
                  <c:v>133.15940000000001</c:v>
                </c:pt>
                <c:pt idx="3019">
                  <c:v>170.16489999999999</c:v>
                </c:pt>
                <c:pt idx="3020">
                  <c:v>161.8451</c:v>
                </c:pt>
                <c:pt idx="3021">
                  <c:v>160.80500000000001</c:v>
                </c:pt>
                <c:pt idx="3022">
                  <c:v>180.2003</c:v>
                </c:pt>
                <c:pt idx="3023">
                  <c:v>1403.5229999999999</c:v>
                </c:pt>
                <c:pt idx="3024">
                  <c:v>1083.521</c:v>
                </c:pt>
                <c:pt idx="3025">
                  <c:v>750.04300000000001</c:v>
                </c:pt>
                <c:pt idx="3026">
                  <c:v>855.24900000000002</c:v>
                </c:pt>
                <c:pt idx="3027">
                  <c:v>1042.5840000000001</c:v>
                </c:pt>
                <c:pt idx="3028">
                  <c:v>562.76509999999996</c:v>
                </c:pt>
                <c:pt idx="3029">
                  <c:v>78.396510000000006</c:v>
                </c:pt>
                <c:pt idx="3030">
                  <c:v>76.173479999999998</c:v>
                </c:pt>
                <c:pt idx="3031">
                  <c:v>79.299480000000003</c:v>
                </c:pt>
                <c:pt idx="3032">
                  <c:v>93.55865</c:v>
                </c:pt>
                <c:pt idx="3033">
                  <c:v>114.6532</c:v>
                </c:pt>
                <c:pt idx="3034">
                  <c:v>77.640950000000004</c:v>
                </c:pt>
                <c:pt idx="3035">
                  <c:v>107.4819</c:v>
                </c:pt>
                <c:pt idx="3036">
                  <c:v>99.760869999999997</c:v>
                </c:pt>
                <c:pt idx="3037">
                  <c:v>109.5124</c:v>
                </c:pt>
                <c:pt idx="3038">
                  <c:v>124.9542</c:v>
                </c:pt>
                <c:pt idx="3039">
                  <c:v>102.20659999999999</c:v>
                </c:pt>
                <c:pt idx="3040">
                  <c:v>40.111660000000001</c:v>
                </c:pt>
                <c:pt idx="3041">
                  <c:v>32.798479999999998</c:v>
                </c:pt>
                <c:pt idx="3042">
                  <c:v>44.445360000000001</c:v>
                </c:pt>
                <c:pt idx="3043">
                  <c:v>41.789110000000001</c:v>
                </c:pt>
                <c:pt idx="3044">
                  <c:v>57.795430000000003</c:v>
                </c:pt>
                <c:pt idx="3045">
                  <c:v>55.682789999999997</c:v>
                </c:pt>
                <c:pt idx="3046">
                  <c:v>48.469189999999998</c:v>
                </c:pt>
                <c:pt idx="3047">
                  <c:v>69.260120000000001</c:v>
                </c:pt>
                <c:pt idx="3048">
                  <c:v>79.351740000000007</c:v>
                </c:pt>
                <c:pt idx="3049">
                  <c:v>52.592280000000002</c:v>
                </c:pt>
                <c:pt idx="3050">
                  <c:v>58.554319999999997</c:v>
                </c:pt>
                <c:pt idx="3051">
                  <c:v>178.97559999999999</c:v>
                </c:pt>
                <c:pt idx="3052">
                  <c:v>60.735059999999997</c:v>
                </c:pt>
                <c:pt idx="3053">
                  <c:v>69.224739999999997</c:v>
                </c:pt>
                <c:pt idx="3054">
                  <c:v>241.91069999999999</c:v>
                </c:pt>
                <c:pt idx="3055">
                  <c:v>1340.37</c:v>
                </c:pt>
                <c:pt idx="3056">
                  <c:v>1457.046</c:v>
                </c:pt>
                <c:pt idx="3057">
                  <c:v>340.52229999999997</c:v>
                </c:pt>
                <c:pt idx="3058">
                  <c:v>294.34589999999997</c:v>
                </c:pt>
                <c:pt idx="3059">
                  <c:v>8.0419560000000008</c:v>
                </c:pt>
                <c:pt idx="3060">
                  <c:v>8.1864729999999994</c:v>
                </c:pt>
                <c:pt idx="3061">
                  <c:v>63.942059999999998</c:v>
                </c:pt>
                <c:pt idx="3062">
                  <c:v>55.593049999999998</c:v>
                </c:pt>
                <c:pt idx="3063">
                  <c:v>80.256280000000004</c:v>
                </c:pt>
                <c:pt idx="3064">
                  <c:v>47.909370000000003</c:v>
                </c:pt>
                <c:pt idx="3065">
                  <c:v>56.076770000000003</c:v>
                </c:pt>
                <c:pt idx="3066">
                  <c:v>144.58369999999999</c:v>
                </c:pt>
                <c:pt idx="3067">
                  <c:v>472.14260000000002</c:v>
                </c:pt>
                <c:pt idx="3068">
                  <c:v>394.28879999999998</c:v>
                </c:pt>
                <c:pt idx="3069">
                  <c:v>696.38900000000001</c:v>
                </c:pt>
                <c:pt idx="3070">
                  <c:v>995.54169999999999</c:v>
                </c:pt>
                <c:pt idx="3071">
                  <c:v>796.7509</c:v>
                </c:pt>
                <c:pt idx="3072">
                  <c:v>577.22140000000002</c:v>
                </c:pt>
                <c:pt idx="3073">
                  <c:v>2351.7570000000001</c:v>
                </c:pt>
                <c:pt idx="3074">
                  <c:v>2447.047</c:v>
                </c:pt>
                <c:pt idx="3075">
                  <c:v>49.736930000000001</c:v>
                </c:pt>
                <c:pt idx="3076">
                  <c:v>67.861959999999996</c:v>
                </c:pt>
                <c:pt idx="3077">
                  <c:v>86.173100000000005</c:v>
                </c:pt>
                <c:pt idx="3078">
                  <c:v>96.502750000000006</c:v>
                </c:pt>
                <c:pt idx="3079">
                  <c:v>57.747549999999997</c:v>
                </c:pt>
                <c:pt idx="3080">
                  <c:v>216.54349999999999</c:v>
                </c:pt>
                <c:pt idx="3081">
                  <c:v>121.4218</c:v>
                </c:pt>
                <c:pt idx="3082">
                  <c:v>258.05070000000001</c:v>
                </c:pt>
                <c:pt idx="3083">
                  <c:v>268.9271</c:v>
                </c:pt>
                <c:pt idx="3084">
                  <c:v>142.91579999999999</c:v>
                </c:pt>
                <c:pt idx="3085">
                  <c:v>151.8176</c:v>
                </c:pt>
                <c:pt idx="3086">
                  <c:v>179.79949999999999</c:v>
                </c:pt>
                <c:pt idx="3087">
                  <c:v>147.95410000000001</c:v>
                </c:pt>
                <c:pt idx="3088">
                  <c:v>3349.4940000000001</c:v>
                </c:pt>
                <c:pt idx="3089">
                  <c:v>3025.2240000000002</c:v>
                </c:pt>
                <c:pt idx="3090">
                  <c:v>3221.3040000000001</c:v>
                </c:pt>
                <c:pt idx="3091">
                  <c:v>3495.413</c:v>
                </c:pt>
                <c:pt idx="3092">
                  <c:v>3545.7</c:v>
                </c:pt>
                <c:pt idx="3093">
                  <c:v>3345.87</c:v>
                </c:pt>
                <c:pt idx="3094">
                  <c:v>156.47309999999999</c:v>
                </c:pt>
                <c:pt idx="3095">
                  <c:v>167.06450000000001</c:v>
                </c:pt>
                <c:pt idx="3096">
                  <c:v>110.25839999999999</c:v>
                </c:pt>
                <c:pt idx="3097">
                  <c:v>148.68190000000001</c:v>
                </c:pt>
                <c:pt idx="3098">
                  <c:v>154.93870000000001</c:v>
                </c:pt>
                <c:pt idx="3099">
                  <c:v>178.32490000000001</c:v>
                </c:pt>
                <c:pt idx="3100">
                  <c:v>139.07060000000001</c:v>
                </c:pt>
                <c:pt idx="3101">
                  <c:v>126.062</c:v>
                </c:pt>
                <c:pt idx="3102">
                  <c:v>202.6172</c:v>
                </c:pt>
                <c:pt idx="3103">
                  <c:v>126.35599999999999</c:v>
                </c:pt>
                <c:pt idx="3104">
                  <c:v>149.93989999999999</c:v>
                </c:pt>
                <c:pt idx="3105">
                  <c:v>271.95589999999999</c:v>
                </c:pt>
                <c:pt idx="3106">
                  <c:v>95.438940000000002</c:v>
                </c:pt>
                <c:pt idx="3107">
                  <c:v>282.11579999999998</c:v>
                </c:pt>
                <c:pt idx="3108">
                  <c:v>479.67099999999999</c:v>
                </c:pt>
                <c:pt idx="3109">
                  <c:v>464.77530000000002</c:v>
                </c:pt>
                <c:pt idx="3110">
                  <c:v>524.51919999999996</c:v>
                </c:pt>
                <c:pt idx="3111">
                  <c:v>527.51430000000005</c:v>
                </c:pt>
                <c:pt idx="3112">
                  <c:v>727.48540000000003</c:v>
                </c:pt>
                <c:pt idx="3113">
                  <c:v>693.83510000000001</c:v>
                </c:pt>
                <c:pt idx="3114">
                  <c:v>112.2971</c:v>
                </c:pt>
                <c:pt idx="3115">
                  <c:v>184.36359999999999</c:v>
                </c:pt>
                <c:pt idx="3116">
                  <c:v>128.4819</c:v>
                </c:pt>
                <c:pt idx="3117">
                  <c:v>191.76060000000001</c:v>
                </c:pt>
                <c:pt idx="3118">
                  <c:v>254.94489999999999</c:v>
                </c:pt>
                <c:pt idx="3119">
                  <c:v>127.2146</c:v>
                </c:pt>
                <c:pt idx="3120">
                  <c:v>39.419670000000004</c:v>
                </c:pt>
                <c:pt idx="3121">
                  <c:v>327.26220000000001</c:v>
                </c:pt>
                <c:pt idx="3122">
                  <c:v>33.536830000000002</c:v>
                </c:pt>
                <c:pt idx="3123">
                  <c:v>49.982250000000001</c:v>
                </c:pt>
                <c:pt idx="3124">
                  <c:v>67.212040000000002</c:v>
                </c:pt>
                <c:pt idx="3125">
                  <c:v>67.695350000000005</c:v>
                </c:pt>
                <c:pt idx="3126">
                  <c:v>87.013549999999995</c:v>
                </c:pt>
                <c:pt idx="3127">
                  <c:v>67.159220000000005</c:v>
                </c:pt>
                <c:pt idx="3128">
                  <c:v>60.35998</c:v>
                </c:pt>
                <c:pt idx="3129">
                  <c:v>60.60378</c:v>
                </c:pt>
                <c:pt idx="3130">
                  <c:v>92.679860000000005</c:v>
                </c:pt>
                <c:pt idx="3131">
                  <c:v>232.6172</c:v>
                </c:pt>
                <c:pt idx="3132">
                  <c:v>207.41890000000001</c:v>
                </c:pt>
                <c:pt idx="3133">
                  <c:v>126.8807</c:v>
                </c:pt>
                <c:pt idx="3134">
                  <c:v>114.53360000000001</c:v>
                </c:pt>
                <c:pt idx="3135">
                  <c:v>164.81649999999999</c:v>
                </c:pt>
                <c:pt idx="3136">
                  <c:v>199.53309999999999</c:v>
                </c:pt>
                <c:pt idx="3137">
                  <c:v>166.50110000000001</c:v>
                </c:pt>
                <c:pt idx="3138">
                  <c:v>165.51759999999999</c:v>
                </c:pt>
                <c:pt idx="3139">
                  <c:v>161.33680000000001</c:v>
                </c:pt>
                <c:pt idx="3140">
                  <c:v>179.43299999999999</c:v>
                </c:pt>
                <c:pt idx="3141">
                  <c:v>299.56889999999999</c:v>
                </c:pt>
                <c:pt idx="3142">
                  <c:v>307.35270000000003</c:v>
                </c:pt>
                <c:pt idx="3143">
                  <c:v>320.83210000000003</c:v>
                </c:pt>
                <c:pt idx="3144">
                  <c:v>317.31319999999999</c:v>
                </c:pt>
                <c:pt idx="3145">
                  <c:v>340.27569999999997</c:v>
                </c:pt>
                <c:pt idx="3146">
                  <c:v>325.78440000000001</c:v>
                </c:pt>
                <c:pt idx="3147">
                  <c:v>345.90899999999999</c:v>
                </c:pt>
                <c:pt idx="3148">
                  <c:v>75.781630000000007</c:v>
                </c:pt>
                <c:pt idx="3149">
                  <c:v>81.777469999999994</c:v>
                </c:pt>
                <c:pt idx="3150">
                  <c:v>105.5017</c:v>
                </c:pt>
                <c:pt idx="3151">
                  <c:v>117.6914</c:v>
                </c:pt>
                <c:pt idx="3152">
                  <c:v>128.3466</c:v>
                </c:pt>
                <c:pt idx="3153">
                  <c:v>127.4969</c:v>
                </c:pt>
                <c:pt idx="3154">
                  <c:v>320.97789999999998</c:v>
                </c:pt>
                <c:pt idx="3155">
                  <c:v>168.9648</c:v>
                </c:pt>
                <c:pt idx="3156">
                  <c:v>331.7176</c:v>
                </c:pt>
                <c:pt idx="3157">
                  <c:v>485.67290000000003</c:v>
                </c:pt>
                <c:pt idx="3158">
                  <c:v>289.80930000000001</c:v>
                </c:pt>
                <c:pt idx="3159">
                  <c:v>479.43599999999998</c:v>
                </c:pt>
                <c:pt idx="3160">
                  <c:v>471.50799999999998</c:v>
                </c:pt>
                <c:pt idx="3161">
                  <c:v>106.17610000000001</c:v>
                </c:pt>
                <c:pt idx="3162">
                  <c:v>149.96960000000001</c:v>
                </c:pt>
                <c:pt idx="3163">
                  <c:v>141.1542</c:v>
                </c:pt>
                <c:pt idx="3164">
                  <c:v>288.64030000000002</c:v>
                </c:pt>
                <c:pt idx="3165">
                  <c:v>342.93430000000001</c:v>
                </c:pt>
                <c:pt idx="3166">
                  <c:v>997.96029999999996</c:v>
                </c:pt>
                <c:pt idx="3167">
                  <c:v>175.99610000000001</c:v>
                </c:pt>
                <c:pt idx="3168">
                  <c:v>209.23840000000001</c:v>
                </c:pt>
                <c:pt idx="3169">
                  <c:v>189.39179999999999</c:v>
                </c:pt>
                <c:pt idx="3170">
                  <c:v>210.2653</c:v>
                </c:pt>
                <c:pt idx="3171">
                  <c:v>311.90679999999998</c:v>
                </c:pt>
                <c:pt idx="3172">
                  <c:v>309.28579999999999</c:v>
                </c:pt>
                <c:pt idx="3173">
                  <c:v>302.8073</c:v>
                </c:pt>
                <c:pt idx="3174">
                  <c:v>393.45159999999998</c:v>
                </c:pt>
                <c:pt idx="3175">
                  <c:v>140.1558</c:v>
                </c:pt>
                <c:pt idx="3176">
                  <c:v>159.58070000000001</c:v>
                </c:pt>
                <c:pt idx="3177">
                  <c:v>191.96</c:v>
                </c:pt>
                <c:pt idx="3178">
                  <c:v>213.39689999999999</c:v>
                </c:pt>
              </c:numCache>
            </c:numRef>
          </c:yVal>
          <c:smooth val="0"/>
          <c:extLst>
            <c:ext xmlns:c16="http://schemas.microsoft.com/office/drawing/2014/chart" uri="{C3380CC4-5D6E-409C-BE32-E72D297353CC}">
              <c16:uniqueId val="{00000000-8567-314A-8B56-605ED51DAA38}"/>
            </c:ext>
          </c:extLst>
        </c:ser>
        <c:dLbls>
          <c:showLegendKey val="0"/>
          <c:showVal val="0"/>
          <c:showCatName val="0"/>
          <c:showSerName val="0"/>
          <c:showPercent val="0"/>
          <c:showBubbleSize val="0"/>
        </c:dLbls>
        <c:axId val="1369471871"/>
        <c:axId val="1369473519"/>
      </c:scatterChart>
      <c:valAx>
        <c:axId val="13694718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Arial Narrow" panose="020B0604020202020204" pitchFamily="34" charset="0"/>
                    <a:ea typeface="+mn-ea"/>
                    <a:cs typeface="Arial Narrow" panose="020B0604020202020204" pitchFamily="34" charset="0"/>
                  </a:defRPr>
                </a:pPr>
                <a:r>
                  <a:rPr lang="en-GB"/>
                  <a:t>Number of prescribing doctors in the patient's LG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Narrow" panose="020B0604020202020204" pitchFamily="34" charset="0"/>
                  <a:ea typeface="+mn-ea"/>
                  <a:cs typeface="Arial Narrow"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Narrow" panose="020B0604020202020204" pitchFamily="34" charset="0"/>
                <a:ea typeface="+mn-ea"/>
                <a:cs typeface="Arial Narrow" panose="020B0604020202020204" pitchFamily="34" charset="0"/>
              </a:defRPr>
            </a:pPr>
            <a:endParaRPr lang="en-US"/>
          </a:p>
        </c:txPr>
        <c:crossAx val="1369473519"/>
        <c:crosses val="autoZero"/>
        <c:crossBetween val="midCat"/>
      </c:valAx>
      <c:valAx>
        <c:axId val="13694735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Narrow" panose="020B0604020202020204" pitchFamily="34" charset="0"/>
                    <a:ea typeface="+mn-ea"/>
                    <a:cs typeface="Arial Narrow" panose="020B0604020202020204" pitchFamily="34" charset="0"/>
                  </a:defRPr>
                </a:pPr>
                <a:r>
                  <a:rPr lang="en-GB"/>
                  <a:t>Distance (km)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Narrow" panose="020B0604020202020204" pitchFamily="34" charset="0"/>
                  <a:ea typeface="+mn-ea"/>
                  <a:cs typeface="Arial Narrow"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Narrow" panose="020B0604020202020204" pitchFamily="34" charset="0"/>
                <a:ea typeface="+mn-ea"/>
                <a:cs typeface="Arial Narrow" panose="020B0604020202020204" pitchFamily="34" charset="0"/>
              </a:defRPr>
            </a:pPr>
            <a:endParaRPr lang="en-US"/>
          </a:p>
        </c:txPr>
        <c:crossAx val="136947187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0" i="0">
          <a:solidFill>
            <a:schemeClr val="tx1"/>
          </a:solidFill>
          <a:latin typeface="Arial Narrow" panose="020B0604020202020204" pitchFamily="34" charset="0"/>
          <a:cs typeface="Arial Narrow" panose="020B0604020202020204" pitchFamily="34"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Q$1</c:f>
              <c:strCache>
                <c:ptCount val="1"/>
                <c:pt idx="0">
                  <c:v>Number of doctors</c:v>
                </c:pt>
              </c:strCache>
            </c:strRef>
          </c:tx>
          <c:spPr>
            <a:ln w="28575" cap="rnd">
              <a:solidFill>
                <a:schemeClr val="accent1"/>
              </a:solidFill>
              <a:round/>
            </a:ln>
            <a:effectLst/>
          </c:spPr>
          <c:marker>
            <c:symbol val="none"/>
          </c:marker>
          <c:cat>
            <c:numRef>
              <c:f>Sheet1!$P$2:$P$61</c:f>
              <c:numCache>
                <c:formatCode>d\-mmm\-yy</c:formatCode>
                <c:ptCount val="60"/>
                <c:pt idx="0">
                  <c:v>42552</c:v>
                </c:pt>
                <c:pt idx="1">
                  <c:v>42583</c:v>
                </c:pt>
                <c:pt idx="2">
                  <c:v>42614</c:v>
                </c:pt>
                <c:pt idx="3">
                  <c:v>42644</c:v>
                </c:pt>
                <c:pt idx="4">
                  <c:v>42675</c:v>
                </c:pt>
                <c:pt idx="5">
                  <c:v>42705</c:v>
                </c:pt>
                <c:pt idx="6">
                  <c:v>42736</c:v>
                </c:pt>
                <c:pt idx="7">
                  <c:v>42767</c:v>
                </c:pt>
                <c:pt idx="8">
                  <c:v>42795</c:v>
                </c:pt>
                <c:pt idx="9">
                  <c:v>42826</c:v>
                </c:pt>
                <c:pt idx="10">
                  <c:v>42856</c:v>
                </c:pt>
                <c:pt idx="11">
                  <c:v>42887</c:v>
                </c:pt>
                <c:pt idx="12">
                  <c:v>42917</c:v>
                </c:pt>
                <c:pt idx="13">
                  <c:v>42948</c:v>
                </c:pt>
                <c:pt idx="14">
                  <c:v>42979</c:v>
                </c:pt>
                <c:pt idx="15">
                  <c:v>43009</c:v>
                </c:pt>
                <c:pt idx="16">
                  <c:v>43040</c:v>
                </c:pt>
                <c:pt idx="17">
                  <c:v>43070</c:v>
                </c:pt>
                <c:pt idx="18">
                  <c:v>43101</c:v>
                </c:pt>
                <c:pt idx="19">
                  <c:v>43132</c:v>
                </c:pt>
                <c:pt idx="20">
                  <c:v>43160</c:v>
                </c:pt>
                <c:pt idx="21">
                  <c:v>43191</c:v>
                </c:pt>
                <c:pt idx="22">
                  <c:v>43221</c:v>
                </c:pt>
                <c:pt idx="23">
                  <c:v>43252</c:v>
                </c:pt>
                <c:pt idx="24">
                  <c:v>43282</c:v>
                </c:pt>
                <c:pt idx="25">
                  <c:v>43313</c:v>
                </c:pt>
                <c:pt idx="26">
                  <c:v>43344</c:v>
                </c:pt>
                <c:pt idx="27">
                  <c:v>43374</c:v>
                </c:pt>
                <c:pt idx="28">
                  <c:v>43405</c:v>
                </c:pt>
                <c:pt idx="29">
                  <c:v>43435</c:v>
                </c:pt>
                <c:pt idx="30">
                  <c:v>43466</c:v>
                </c:pt>
                <c:pt idx="31">
                  <c:v>43497</c:v>
                </c:pt>
                <c:pt idx="32">
                  <c:v>43525</c:v>
                </c:pt>
                <c:pt idx="33">
                  <c:v>43556</c:v>
                </c:pt>
                <c:pt idx="34">
                  <c:v>43586</c:v>
                </c:pt>
                <c:pt idx="35">
                  <c:v>43617</c:v>
                </c:pt>
                <c:pt idx="36">
                  <c:v>43647</c:v>
                </c:pt>
                <c:pt idx="37">
                  <c:v>43678</c:v>
                </c:pt>
                <c:pt idx="38">
                  <c:v>43709</c:v>
                </c:pt>
                <c:pt idx="39">
                  <c:v>43739</c:v>
                </c:pt>
                <c:pt idx="40">
                  <c:v>43770</c:v>
                </c:pt>
                <c:pt idx="41">
                  <c:v>43800</c:v>
                </c:pt>
                <c:pt idx="42">
                  <c:v>43831</c:v>
                </c:pt>
                <c:pt idx="43">
                  <c:v>43862</c:v>
                </c:pt>
                <c:pt idx="44">
                  <c:v>43891</c:v>
                </c:pt>
                <c:pt idx="45">
                  <c:v>43922</c:v>
                </c:pt>
                <c:pt idx="46">
                  <c:v>43952</c:v>
                </c:pt>
                <c:pt idx="47">
                  <c:v>43983</c:v>
                </c:pt>
                <c:pt idx="48">
                  <c:v>44013</c:v>
                </c:pt>
                <c:pt idx="49">
                  <c:v>44044</c:v>
                </c:pt>
                <c:pt idx="50">
                  <c:v>44075</c:v>
                </c:pt>
                <c:pt idx="51">
                  <c:v>44105</c:v>
                </c:pt>
                <c:pt idx="52">
                  <c:v>44136</c:v>
                </c:pt>
                <c:pt idx="53">
                  <c:v>44166</c:v>
                </c:pt>
                <c:pt idx="54">
                  <c:v>44197</c:v>
                </c:pt>
                <c:pt idx="55">
                  <c:v>44228</c:v>
                </c:pt>
                <c:pt idx="56">
                  <c:v>44256</c:v>
                </c:pt>
                <c:pt idx="57">
                  <c:v>44287</c:v>
                </c:pt>
                <c:pt idx="58">
                  <c:v>44317</c:v>
                </c:pt>
                <c:pt idx="59">
                  <c:v>44348</c:v>
                </c:pt>
              </c:numCache>
            </c:numRef>
          </c:cat>
          <c:val>
            <c:numRef>
              <c:f>Sheet1!$Q$2:$Q$61</c:f>
              <c:numCache>
                <c:formatCode>General</c:formatCode>
                <c:ptCount val="60"/>
                <c:pt idx="0">
                  <c:v>206</c:v>
                </c:pt>
                <c:pt idx="1">
                  <c:v>215</c:v>
                </c:pt>
                <c:pt idx="2">
                  <c:v>205</c:v>
                </c:pt>
                <c:pt idx="3">
                  <c:v>196</c:v>
                </c:pt>
                <c:pt idx="4">
                  <c:v>201</c:v>
                </c:pt>
                <c:pt idx="5">
                  <c:v>198</c:v>
                </c:pt>
                <c:pt idx="6">
                  <c:v>202</c:v>
                </c:pt>
                <c:pt idx="7">
                  <c:v>213</c:v>
                </c:pt>
                <c:pt idx="8">
                  <c:v>219</c:v>
                </c:pt>
                <c:pt idx="9">
                  <c:v>209</c:v>
                </c:pt>
                <c:pt idx="10">
                  <c:v>210</c:v>
                </c:pt>
                <c:pt idx="11">
                  <c:v>225</c:v>
                </c:pt>
                <c:pt idx="12">
                  <c:v>212</c:v>
                </c:pt>
                <c:pt idx="13">
                  <c:v>223</c:v>
                </c:pt>
                <c:pt idx="14">
                  <c:v>203</c:v>
                </c:pt>
                <c:pt idx="15">
                  <c:v>203</c:v>
                </c:pt>
                <c:pt idx="16">
                  <c:v>214</c:v>
                </c:pt>
                <c:pt idx="17">
                  <c:v>220</c:v>
                </c:pt>
                <c:pt idx="18">
                  <c:v>215</c:v>
                </c:pt>
                <c:pt idx="19">
                  <c:v>229</c:v>
                </c:pt>
                <c:pt idx="20">
                  <c:v>230</c:v>
                </c:pt>
                <c:pt idx="21">
                  <c:v>220</c:v>
                </c:pt>
                <c:pt idx="22">
                  <c:v>222</c:v>
                </c:pt>
                <c:pt idx="23">
                  <c:v>219</c:v>
                </c:pt>
                <c:pt idx="24">
                  <c:v>218</c:v>
                </c:pt>
                <c:pt idx="25">
                  <c:v>217</c:v>
                </c:pt>
                <c:pt idx="26">
                  <c:v>218</c:v>
                </c:pt>
                <c:pt idx="27">
                  <c:v>219</c:v>
                </c:pt>
                <c:pt idx="28">
                  <c:v>214</c:v>
                </c:pt>
                <c:pt idx="29">
                  <c:v>213</c:v>
                </c:pt>
                <c:pt idx="30">
                  <c:v>205</c:v>
                </c:pt>
                <c:pt idx="31">
                  <c:v>204</c:v>
                </c:pt>
                <c:pt idx="32">
                  <c:v>185</c:v>
                </c:pt>
                <c:pt idx="33">
                  <c:v>187</c:v>
                </c:pt>
                <c:pt idx="34">
                  <c:v>180</c:v>
                </c:pt>
                <c:pt idx="35">
                  <c:v>180</c:v>
                </c:pt>
                <c:pt idx="36">
                  <c:v>200</c:v>
                </c:pt>
                <c:pt idx="37">
                  <c:v>199</c:v>
                </c:pt>
                <c:pt idx="38">
                  <c:v>192</c:v>
                </c:pt>
                <c:pt idx="39">
                  <c:v>186</c:v>
                </c:pt>
                <c:pt idx="40">
                  <c:v>181</c:v>
                </c:pt>
                <c:pt idx="41">
                  <c:v>177</c:v>
                </c:pt>
                <c:pt idx="42">
                  <c:v>181</c:v>
                </c:pt>
                <c:pt idx="43">
                  <c:v>183</c:v>
                </c:pt>
                <c:pt idx="44">
                  <c:v>184</c:v>
                </c:pt>
                <c:pt idx="45">
                  <c:v>179</c:v>
                </c:pt>
                <c:pt idx="46">
                  <c:v>167</c:v>
                </c:pt>
                <c:pt idx="47">
                  <c:v>161</c:v>
                </c:pt>
                <c:pt idx="48">
                  <c:v>176</c:v>
                </c:pt>
                <c:pt idx="49">
                  <c:v>168</c:v>
                </c:pt>
                <c:pt idx="50">
                  <c:v>168</c:v>
                </c:pt>
                <c:pt idx="51">
                  <c:v>179</c:v>
                </c:pt>
                <c:pt idx="52">
                  <c:v>167</c:v>
                </c:pt>
                <c:pt idx="53">
                  <c:v>169</c:v>
                </c:pt>
                <c:pt idx="54">
                  <c:v>162</c:v>
                </c:pt>
                <c:pt idx="55">
                  <c:v>171</c:v>
                </c:pt>
                <c:pt idx="56">
                  <c:v>177</c:v>
                </c:pt>
                <c:pt idx="57">
                  <c:v>178</c:v>
                </c:pt>
                <c:pt idx="58">
                  <c:v>177</c:v>
                </c:pt>
                <c:pt idx="59">
                  <c:v>179</c:v>
                </c:pt>
              </c:numCache>
            </c:numRef>
          </c:val>
          <c:smooth val="0"/>
          <c:extLst>
            <c:ext xmlns:c16="http://schemas.microsoft.com/office/drawing/2014/chart" uri="{C3380CC4-5D6E-409C-BE32-E72D297353CC}">
              <c16:uniqueId val="{00000000-2178-0840-8FCC-936474652B62}"/>
            </c:ext>
          </c:extLst>
        </c:ser>
        <c:dLbls>
          <c:showLegendKey val="0"/>
          <c:showVal val="0"/>
          <c:showCatName val="0"/>
          <c:showSerName val="0"/>
          <c:showPercent val="0"/>
          <c:showBubbleSize val="0"/>
        </c:dLbls>
        <c:smooth val="0"/>
        <c:axId val="1369622671"/>
        <c:axId val="1370223103"/>
      </c:lineChart>
      <c:dateAx>
        <c:axId val="1369622671"/>
        <c:scaling>
          <c:orientation val="minMax"/>
        </c:scaling>
        <c:delete val="0"/>
        <c:axPos val="b"/>
        <c:numFmt formatCode="d\-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0223103"/>
        <c:crosses val="autoZero"/>
        <c:auto val="1"/>
        <c:lblOffset val="100"/>
        <c:baseTimeUnit val="months"/>
      </c:dateAx>
      <c:valAx>
        <c:axId val="13702231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96226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555774278215225E-2"/>
          <c:y val="0.13928258967629045"/>
          <c:w val="0.85999978127734034"/>
          <c:h val="0.54390966754155734"/>
        </c:manualLayout>
      </c:layout>
      <c:barChart>
        <c:barDir val="col"/>
        <c:grouping val="clustered"/>
        <c:varyColors val="0"/>
        <c:ser>
          <c:idx val="0"/>
          <c:order val="0"/>
          <c:tx>
            <c:strRef>
              <c:f>'Mean 95% CI'!$A$88</c:f>
              <c:strCache>
                <c:ptCount val="1"/>
                <c:pt idx="0">
                  <c:v>2016</c:v>
                </c:pt>
              </c:strCache>
            </c:strRef>
          </c:tx>
          <c:spPr>
            <a:solidFill>
              <a:schemeClr val="accent1"/>
            </a:solidFill>
            <a:ln>
              <a:noFill/>
            </a:ln>
            <a:effectLst/>
          </c:spPr>
          <c:invertIfNegative val="0"/>
          <c:cat>
            <c:strRef>
              <c:f>'Mean 95% CI'!$B$87:$G$87</c:f>
              <c:strCache>
                <c:ptCount val="6"/>
                <c:pt idx="0">
                  <c:v> Major Cities of Australia </c:v>
                </c:pt>
                <c:pt idx="1">
                  <c:v> Inner Regional Australia </c:v>
                </c:pt>
                <c:pt idx="2">
                  <c:v> Outer Regional Australia </c:v>
                </c:pt>
                <c:pt idx="3">
                  <c:v> Remote Australia </c:v>
                </c:pt>
                <c:pt idx="4">
                  <c:v>Very Remote Australia</c:v>
                </c:pt>
                <c:pt idx="5">
                  <c:v>Total</c:v>
                </c:pt>
              </c:strCache>
            </c:strRef>
          </c:cat>
          <c:val>
            <c:numRef>
              <c:f>'Mean 95% CI'!$B$88:$G$88</c:f>
              <c:numCache>
                <c:formatCode>_-* #,##0_-;\-* #,##0_-;_-* "-"??_-;_-@_-</c:formatCode>
                <c:ptCount val="6"/>
                <c:pt idx="0">
                  <c:v>193</c:v>
                </c:pt>
                <c:pt idx="1">
                  <c:v>62</c:v>
                </c:pt>
                <c:pt idx="2">
                  <c:v>26</c:v>
                </c:pt>
                <c:pt idx="3">
                  <c:v>7</c:v>
                </c:pt>
                <c:pt idx="4">
                  <c:v>6</c:v>
                </c:pt>
                <c:pt idx="5">
                  <c:v>294</c:v>
                </c:pt>
              </c:numCache>
            </c:numRef>
          </c:val>
          <c:extLst>
            <c:ext xmlns:c16="http://schemas.microsoft.com/office/drawing/2014/chart" uri="{C3380CC4-5D6E-409C-BE32-E72D297353CC}">
              <c16:uniqueId val="{00000000-13FD-DB41-B1DD-5B88E6EF7ABC}"/>
            </c:ext>
          </c:extLst>
        </c:ser>
        <c:ser>
          <c:idx val="1"/>
          <c:order val="1"/>
          <c:tx>
            <c:strRef>
              <c:f>'Mean 95% CI'!$A$89</c:f>
              <c:strCache>
                <c:ptCount val="1"/>
                <c:pt idx="0">
                  <c:v>2017</c:v>
                </c:pt>
              </c:strCache>
            </c:strRef>
          </c:tx>
          <c:spPr>
            <a:solidFill>
              <a:schemeClr val="accent2"/>
            </a:solidFill>
            <a:ln>
              <a:noFill/>
            </a:ln>
            <a:effectLst/>
          </c:spPr>
          <c:invertIfNegative val="0"/>
          <c:cat>
            <c:strRef>
              <c:f>'Mean 95% CI'!$B$87:$G$87</c:f>
              <c:strCache>
                <c:ptCount val="6"/>
                <c:pt idx="0">
                  <c:v> Major Cities of Australia </c:v>
                </c:pt>
                <c:pt idx="1">
                  <c:v> Inner Regional Australia </c:v>
                </c:pt>
                <c:pt idx="2">
                  <c:v> Outer Regional Australia </c:v>
                </c:pt>
                <c:pt idx="3">
                  <c:v> Remote Australia </c:v>
                </c:pt>
                <c:pt idx="4">
                  <c:v>Very Remote Australia</c:v>
                </c:pt>
                <c:pt idx="5">
                  <c:v>Total</c:v>
                </c:pt>
              </c:strCache>
            </c:strRef>
          </c:cat>
          <c:val>
            <c:numRef>
              <c:f>'Mean 95% CI'!$B$89:$G$89</c:f>
              <c:numCache>
                <c:formatCode>_-* #,##0_-;\-* #,##0_-;_-* "-"??_-;_-@_-</c:formatCode>
                <c:ptCount val="6"/>
                <c:pt idx="0">
                  <c:v>230</c:v>
                </c:pt>
                <c:pt idx="1">
                  <c:v>76</c:v>
                </c:pt>
                <c:pt idx="2">
                  <c:v>41</c:v>
                </c:pt>
                <c:pt idx="3">
                  <c:v>10</c:v>
                </c:pt>
                <c:pt idx="4">
                  <c:v>11</c:v>
                </c:pt>
                <c:pt idx="5">
                  <c:v>368</c:v>
                </c:pt>
              </c:numCache>
            </c:numRef>
          </c:val>
          <c:extLst>
            <c:ext xmlns:c16="http://schemas.microsoft.com/office/drawing/2014/chart" uri="{C3380CC4-5D6E-409C-BE32-E72D297353CC}">
              <c16:uniqueId val="{00000001-13FD-DB41-B1DD-5B88E6EF7ABC}"/>
            </c:ext>
          </c:extLst>
        </c:ser>
        <c:ser>
          <c:idx val="2"/>
          <c:order val="2"/>
          <c:tx>
            <c:strRef>
              <c:f>'Mean 95% CI'!$A$90</c:f>
              <c:strCache>
                <c:ptCount val="1"/>
                <c:pt idx="0">
                  <c:v>2018</c:v>
                </c:pt>
              </c:strCache>
            </c:strRef>
          </c:tx>
          <c:spPr>
            <a:solidFill>
              <a:schemeClr val="accent3"/>
            </a:solidFill>
            <a:ln>
              <a:noFill/>
            </a:ln>
            <a:effectLst/>
          </c:spPr>
          <c:invertIfNegative val="0"/>
          <c:cat>
            <c:strRef>
              <c:f>'Mean 95% CI'!$B$87:$G$87</c:f>
              <c:strCache>
                <c:ptCount val="6"/>
                <c:pt idx="0">
                  <c:v> Major Cities of Australia </c:v>
                </c:pt>
                <c:pt idx="1">
                  <c:v> Inner Regional Australia </c:v>
                </c:pt>
                <c:pt idx="2">
                  <c:v> Outer Regional Australia </c:v>
                </c:pt>
                <c:pt idx="3">
                  <c:v> Remote Australia </c:v>
                </c:pt>
                <c:pt idx="4">
                  <c:v>Very Remote Australia</c:v>
                </c:pt>
                <c:pt idx="5">
                  <c:v>Total</c:v>
                </c:pt>
              </c:strCache>
            </c:strRef>
          </c:cat>
          <c:val>
            <c:numRef>
              <c:f>'Mean 95% CI'!$B$90:$G$90</c:f>
              <c:numCache>
                <c:formatCode>_-* #,##0_-;\-* #,##0_-;_-* "-"??_-;_-@_-</c:formatCode>
                <c:ptCount val="6"/>
                <c:pt idx="0">
                  <c:v>229</c:v>
                </c:pt>
                <c:pt idx="1">
                  <c:v>68</c:v>
                </c:pt>
                <c:pt idx="2">
                  <c:v>38</c:v>
                </c:pt>
                <c:pt idx="3">
                  <c:v>10</c:v>
                </c:pt>
                <c:pt idx="4">
                  <c:v>10</c:v>
                </c:pt>
                <c:pt idx="5">
                  <c:v>355</c:v>
                </c:pt>
              </c:numCache>
            </c:numRef>
          </c:val>
          <c:extLst>
            <c:ext xmlns:c16="http://schemas.microsoft.com/office/drawing/2014/chart" uri="{C3380CC4-5D6E-409C-BE32-E72D297353CC}">
              <c16:uniqueId val="{00000002-13FD-DB41-B1DD-5B88E6EF7ABC}"/>
            </c:ext>
          </c:extLst>
        </c:ser>
        <c:ser>
          <c:idx val="3"/>
          <c:order val="3"/>
          <c:tx>
            <c:strRef>
              <c:f>'Mean 95% CI'!$A$91</c:f>
              <c:strCache>
                <c:ptCount val="1"/>
                <c:pt idx="0">
                  <c:v>2019</c:v>
                </c:pt>
              </c:strCache>
            </c:strRef>
          </c:tx>
          <c:spPr>
            <a:solidFill>
              <a:schemeClr val="accent4"/>
            </a:solidFill>
            <a:ln>
              <a:noFill/>
            </a:ln>
            <a:effectLst/>
          </c:spPr>
          <c:invertIfNegative val="0"/>
          <c:cat>
            <c:strRef>
              <c:f>'Mean 95% CI'!$B$87:$G$87</c:f>
              <c:strCache>
                <c:ptCount val="6"/>
                <c:pt idx="0">
                  <c:v> Major Cities of Australia </c:v>
                </c:pt>
                <c:pt idx="1">
                  <c:v> Inner Regional Australia </c:v>
                </c:pt>
                <c:pt idx="2">
                  <c:v> Outer Regional Australia </c:v>
                </c:pt>
                <c:pt idx="3">
                  <c:v> Remote Australia </c:v>
                </c:pt>
                <c:pt idx="4">
                  <c:v>Very Remote Australia</c:v>
                </c:pt>
                <c:pt idx="5">
                  <c:v>Total</c:v>
                </c:pt>
              </c:strCache>
            </c:strRef>
          </c:cat>
          <c:val>
            <c:numRef>
              <c:f>'Mean 95% CI'!$B$91:$G$91</c:f>
              <c:numCache>
                <c:formatCode>_-* #,##0_-;\-* #,##0_-;_-* "-"??_-;_-@_-</c:formatCode>
                <c:ptCount val="6"/>
                <c:pt idx="0">
                  <c:v>220</c:v>
                </c:pt>
                <c:pt idx="1">
                  <c:v>55</c:v>
                </c:pt>
                <c:pt idx="2">
                  <c:v>39</c:v>
                </c:pt>
                <c:pt idx="3">
                  <c:v>10</c:v>
                </c:pt>
                <c:pt idx="4">
                  <c:v>13</c:v>
                </c:pt>
                <c:pt idx="5">
                  <c:v>337</c:v>
                </c:pt>
              </c:numCache>
            </c:numRef>
          </c:val>
          <c:extLst>
            <c:ext xmlns:c16="http://schemas.microsoft.com/office/drawing/2014/chart" uri="{C3380CC4-5D6E-409C-BE32-E72D297353CC}">
              <c16:uniqueId val="{00000003-13FD-DB41-B1DD-5B88E6EF7ABC}"/>
            </c:ext>
          </c:extLst>
        </c:ser>
        <c:ser>
          <c:idx val="4"/>
          <c:order val="4"/>
          <c:tx>
            <c:strRef>
              <c:f>'Mean 95% CI'!$A$92</c:f>
              <c:strCache>
                <c:ptCount val="1"/>
                <c:pt idx="0">
                  <c:v>2020</c:v>
                </c:pt>
              </c:strCache>
            </c:strRef>
          </c:tx>
          <c:spPr>
            <a:solidFill>
              <a:schemeClr val="accent5"/>
            </a:solidFill>
            <a:ln>
              <a:noFill/>
            </a:ln>
            <a:effectLst/>
          </c:spPr>
          <c:invertIfNegative val="0"/>
          <c:cat>
            <c:strRef>
              <c:f>'Mean 95% CI'!$B$87:$G$87</c:f>
              <c:strCache>
                <c:ptCount val="6"/>
                <c:pt idx="0">
                  <c:v> Major Cities of Australia </c:v>
                </c:pt>
                <c:pt idx="1">
                  <c:v> Inner Regional Australia </c:v>
                </c:pt>
                <c:pt idx="2">
                  <c:v> Outer Regional Australia </c:v>
                </c:pt>
                <c:pt idx="3">
                  <c:v> Remote Australia </c:v>
                </c:pt>
                <c:pt idx="4">
                  <c:v>Very Remote Australia</c:v>
                </c:pt>
                <c:pt idx="5">
                  <c:v>Total</c:v>
                </c:pt>
              </c:strCache>
            </c:strRef>
          </c:cat>
          <c:val>
            <c:numRef>
              <c:f>'Mean 95% CI'!$B$92:$G$92</c:f>
              <c:numCache>
                <c:formatCode>_-* #,##0_-;\-* #,##0_-;_-* "-"??_-;_-@_-</c:formatCode>
                <c:ptCount val="6"/>
                <c:pt idx="0">
                  <c:v>194</c:v>
                </c:pt>
                <c:pt idx="1">
                  <c:v>44</c:v>
                </c:pt>
                <c:pt idx="2">
                  <c:v>31</c:v>
                </c:pt>
                <c:pt idx="3">
                  <c:v>13</c:v>
                </c:pt>
                <c:pt idx="4">
                  <c:v>12</c:v>
                </c:pt>
                <c:pt idx="5">
                  <c:v>294</c:v>
                </c:pt>
              </c:numCache>
            </c:numRef>
          </c:val>
          <c:extLst>
            <c:ext xmlns:c16="http://schemas.microsoft.com/office/drawing/2014/chart" uri="{C3380CC4-5D6E-409C-BE32-E72D297353CC}">
              <c16:uniqueId val="{00000004-13FD-DB41-B1DD-5B88E6EF7ABC}"/>
            </c:ext>
          </c:extLst>
        </c:ser>
        <c:ser>
          <c:idx val="5"/>
          <c:order val="5"/>
          <c:tx>
            <c:strRef>
              <c:f>'Mean 95% CI'!$A$93</c:f>
              <c:strCache>
                <c:ptCount val="1"/>
                <c:pt idx="0">
                  <c:v>2021</c:v>
                </c:pt>
              </c:strCache>
            </c:strRef>
          </c:tx>
          <c:spPr>
            <a:solidFill>
              <a:schemeClr val="accent6"/>
            </a:solidFill>
            <a:ln>
              <a:noFill/>
            </a:ln>
            <a:effectLst/>
          </c:spPr>
          <c:invertIfNegative val="0"/>
          <c:cat>
            <c:strRef>
              <c:f>'Mean 95% CI'!$B$87:$G$87</c:f>
              <c:strCache>
                <c:ptCount val="6"/>
                <c:pt idx="0">
                  <c:v> Major Cities of Australia </c:v>
                </c:pt>
                <c:pt idx="1">
                  <c:v> Inner Regional Australia </c:v>
                </c:pt>
                <c:pt idx="2">
                  <c:v> Outer Regional Australia </c:v>
                </c:pt>
                <c:pt idx="3">
                  <c:v> Remote Australia </c:v>
                </c:pt>
                <c:pt idx="4">
                  <c:v>Very Remote Australia</c:v>
                </c:pt>
                <c:pt idx="5">
                  <c:v>Total</c:v>
                </c:pt>
              </c:strCache>
            </c:strRef>
          </c:cat>
          <c:val>
            <c:numRef>
              <c:f>'Mean 95% CI'!$B$93:$G$93</c:f>
              <c:numCache>
                <c:formatCode>_-* #,##0_-;\-* #,##0_-;_-* "-"??_-;_-@_-</c:formatCode>
                <c:ptCount val="6"/>
                <c:pt idx="0">
                  <c:v>164</c:v>
                </c:pt>
                <c:pt idx="1">
                  <c:v>39</c:v>
                </c:pt>
                <c:pt idx="2">
                  <c:v>21</c:v>
                </c:pt>
                <c:pt idx="3">
                  <c:v>3</c:v>
                </c:pt>
                <c:pt idx="4">
                  <c:v>5</c:v>
                </c:pt>
                <c:pt idx="5">
                  <c:v>232</c:v>
                </c:pt>
              </c:numCache>
            </c:numRef>
          </c:val>
          <c:extLst>
            <c:ext xmlns:c16="http://schemas.microsoft.com/office/drawing/2014/chart" uri="{C3380CC4-5D6E-409C-BE32-E72D297353CC}">
              <c16:uniqueId val="{00000005-13FD-DB41-B1DD-5B88E6EF7ABC}"/>
            </c:ext>
          </c:extLst>
        </c:ser>
        <c:dLbls>
          <c:showLegendKey val="0"/>
          <c:showVal val="0"/>
          <c:showCatName val="0"/>
          <c:showSerName val="0"/>
          <c:showPercent val="0"/>
          <c:showBubbleSize val="0"/>
        </c:dLbls>
        <c:gapWidth val="219"/>
        <c:overlap val="-27"/>
        <c:axId val="1146339120"/>
        <c:axId val="1146705120"/>
      </c:barChart>
      <c:catAx>
        <c:axId val="1146339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705120"/>
        <c:crosses val="autoZero"/>
        <c:auto val="1"/>
        <c:lblAlgn val="ctr"/>
        <c:lblOffset val="100"/>
        <c:noMultiLvlLbl val="0"/>
      </c:catAx>
      <c:valAx>
        <c:axId val="11467051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339120"/>
        <c:crosses val="autoZero"/>
        <c:crossBetween val="between"/>
      </c:valAx>
      <c:spPr>
        <a:noFill/>
        <a:ln>
          <a:noFill/>
        </a:ln>
        <a:effectLst/>
      </c:spPr>
    </c:plotArea>
    <c:legend>
      <c:legendPos val="b"/>
      <c:layout>
        <c:manualLayout>
          <c:xMode val="edge"/>
          <c:yMode val="edge"/>
          <c:x val="0.139329615048119"/>
          <c:y val="0.85073855351414407"/>
          <c:w val="0.45249751005655603"/>
          <c:h val="6.083125524726787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FC Related vs. Cycto vs. Nab'!$J$3</c:f>
              <c:strCache>
                <c:ptCount val="1"/>
                <c:pt idx="0">
                  <c:v>Overall</c:v>
                </c:pt>
              </c:strCache>
            </c:strRef>
          </c:tx>
          <c:spPr>
            <a:solidFill>
              <a:schemeClr val="accent1"/>
            </a:solidFill>
            <a:ln>
              <a:noFill/>
            </a:ln>
            <a:effectLst/>
          </c:spPr>
          <c:invertIfNegative val="0"/>
          <c:cat>
            <c:strRef>
              <c:f>'EFC Related vs. Cycto vs. Nab'!$K$2:$P$2</c:f>
              <c:strCache>
                <c:ptCount val="6"/>
                <c:pt idx="0">
                  <c:v>Overall</c:v>
                </c:pt>
                <c:pt idx="1">
                  <c:v>Major Cities of Australia</c:v>
                </c:pt>
                <c:pt idx="2">
                  <c:v>Inner Regional Australia</c:v>
                </c:pt>
                <c:pt idx="3">
                  <c:v>Outer Regional Australia</c:v>
                </c:pt>
                <c:pt idx="4">
                  <c:v>Remote Australia</c:v>
                </c:pt>
                <c:pt idx="5">
                  <c:v>Very Remote Australia</c:v>
                </c:pt>
              </c:strCache>
            </c:strRef>
          </c:cat>
          <c:val>
            <c:numRef>
              <c:f>'EFC Related vs. Cycto vs. Nab'!$K$3:$P$3</c:f>
              <c:numCache>
                <c:formatCode>0</c:formatCode>
                <c:ptCount val="6"/>
                <c:pt idx="0">
                  <c:v>152.69630000000001</c:v>
                </c:pt>
                <c:pt idx="1">
                  <c:v>100.6686</c:v>
                </c:pt>
                <c:pt idx="2">
                  <c:v>172.90780000000001</c:v>
                </c:pt>
                <c:pt idx="3">
                  <c:v>449.60320000000002</c:v>
                </c:pt>
                <c:pt idx="4">
                  <c:v>1040.7560000000001</c:v>
                </c:pt>
                <c:pt idx="5">
                  <c:v>1630.2080000000001</c:v>
                </c:pt>
              </c:numCache>
            </c:numRef>
          </c:val>
          <c:extLst>
            <c:ext xmlns:c16="http://schemas.microsoft.com/office/drawing/2014/chart" uri="{C3380CC4-5D6E-409C-BE32-E72D297353CC}">
              <c16:uniqueId val="{00000000-B133-AE46-AAAB-340378F44000}"/>
            </c:ext>
          </c:extLst>
        </c:ser>
        <c:ser>
          <c:idx val="1"/>
          <c:order val="1"/>
          <c:tx>
            <c:strRef>
              <c:f>'EFC Related vs. Cycto vs. Nab'!$J$4</c:f>
              <c:strCache>
                <c:ptCount val="1"/>
                <c:pt idx="0">
                  <c:v>EFC related items</c:v>
                </c:pt>
              </c:strCache>
            </c:strRef>
          </c:tx>
          <c:spPr>
            <a:solidFill>
              <a:schemeClr val="accent2"/>
            </a:solidFill>
            <a:ln>
              <a:noFill/>
            </a:ln>
            <a:effectLst/>
          </c:spPr>
          <c:invertIfNegative val="0"/>
          <c:cat>
            <c:strRef>
              <c:f>'EFC Related vs. Cycto vs. Nab'!$K$2:$P$2</c:f>
              <c:strCache>
                <c:ptCount val="6"/>
                <c:pt idx="0">
                  <c:v>Overall</c:v>
                </c:pt>
                <c:pt idx="1">
                  <c:v>Major Cities of Australia</c:v>
                </c:pt>
                <c:pt idx="2">
                  <c:v>Inner Regional Australia</c:v>
                </c:pt>
                <c:pt idx="3">
                  <c:v>Outer Regional Australia</c:v>
                </c:pt>
                <c:pt idx="4">
                  <c:v>Remote Australia</c:v>
                </c:pt>
                <c:pt idx="5">
                  <c:v>Very Remote Australia</c:v>
                </c:pt>
              </c:strCache>
            </c:strRef>
          </c:cat>
          <c:val>
            <c:numRef>
              <c:f>'EFC Related vs. Cycto vs. Nab'!$K$4:$P$4</c:f>
              <c:numCache>
                <c:formatCode>0</c:formatCode>
                <c:ptCount val="6"/>
                <c:pt idx="0">
                  <c:v>235.42099999999999</c:v>
                </c:pt>
                <c:pt idx="1">
                  <c:v>164.83609999999999</c:v>
                </c:pt>
                <c:pt idx="2">
                  <c:v>211.6259</c:v>
                </c:pt>
                <c:pt idx="3">
                  <c:v>508.74180000000001</c:v>
                </c:pt>
                <c:pt idx="4">
                  <c:v>1123.837</c:v>
                </c:pt>
                <c:pt idx="5">
                  <c:v>1742.896</c:v>
                </c:pt>
              </c:numCache>
            </c:numRef>
          </c:val>
          <c:extLst>
            <c:ext xmlns:c16="http://schemas.microsoft.com/office/drawing/2014/chart" uri="{C3380CC4-5D6E-409C-BE32-E72D297353CC}">
              <c16:uniqueId val="{00000001-B133-AE46-AAAB-340378F44000}"/>
            </c:ext>
          </c:extLst>
        </c:ser>
        <c:ser>
          <c:idx val="2"/>
          <c:order val="2"/>
          <c:tx>
            <c:strRef>
              <c:f>'EFC Related vs. Cycto vs. Nab'!$J$5</c:f>
              <c:strCache>
                <c:ptCount val="1"/>
                <c:pt idx="0">
                  <c:v>Cytotoxics</c:v>
                </c:pt>
              </c:strCache>
            </c:strRef>
          </c:tx>
          <c:spPr>
            <a:solidFill>
              <a:schemeClr val="accent3"/>
            </a:solidFill>
            <a:ln>
              <a:noFill/>
            </a:ln>
            <a:effectLst/>
          </c:spPr>
          <c:invertIfNegative val="0"/>
          <c:cat>
            <c:strRef>
              <c:f>'EFC Related vs. Cycto vs. Nab'!$K$2:$P$2</c:f>
              <c:strCache>
                <c:ptCount val="6"/>
                <c:pt idx="0">
                  <c:v>Overall</c:v>
                </c:pt>
                <c:pt idx="1">
                  <c:v>Major Cities of Australia</c:v>
                </c:pt>
                <c:pt idx="2">
                  <c:v>Inner Regional Australia</c:v>
                </c:pt>
                <c:pt idx="3">
                  <c:v>Outer Regional Australia</c:v>
                </c:pt>
                <c:pt idx="4">
                  <c:v>Remote Australia</c:v>
                </c:pt>
                <c:pt idx="5">
                  <c:v>Very Remote Australia</c:v>
                </c:pt>
              </c:strCache>
            </c:strRef>
          </c:cat>
          <c:val>
            <c:numRef>
              <c:f>'EFC Related vs. Cycto vs. Nab'!$K$5:$P$5</c:f>
              <c:numCache>
                <c:formatCode>0</c:formatCode>
                <c:ptCount val="6"/>
                <c:pt idx="0">
                  <c:v>144.65199999999999</c:v>
                </c:pt>
                <c:pt idx="1">
                  <c:v>94.436700000000002</c:v>
                </c:pt>
                <c:pt idx="2">
                  <c:v>170.05959999999999</c:v>
                </c:pt>
                <c:pt idx="3">
                  <c:v>441.13229999999999</c:v>
                </c:pt>
                <c:pt idx="4">
                  <c:v>1014.5410000000001</c:v>
                </c:pt>
                <c:pt idx="5">
                  <c:v>1637.9670000000001</c:v>
                </c:pt>
              </c:numCache>
            </c:numRef>
          </c:val>
          <c:extLst>
            <c:ext xmlns:c16="http://schemas.microsoft.com/office/drawing/2014/chart" uri="{C3380CC4-5D6E-409C-BE32-E72D297353CC}">
              <c16:uniqueId val="{00000002-B133-AE46-AAAB-340378F44000}"/>
            </c:ext>
          </c:extLst>
        </c:ser>
        <c:ser>
          <c:idx val="3"/>
          <c:order val="3"/>
          <c:tx>
            <c:strRef>
              <c:f>'EFC Related vs. Cycto vs. Nab'!$J$6</c:f>
              <c:strCache>
                <c:ptCount val="1"/>
                <c:pt idx="0">
                  <c:v>IO/Mabs</c:v>
                </c:pt>
              </c:strCache>
            </c:strRef>
          </c:tx>
          <c:spPr>
            <a:solidFill>
              <a:schemeClr val="accent4"/>
            </a:solidFill>
            <a:ln>
              <a:noFill/>
            </a:ln>
            <a:effectLst/>
          </c:spPr>
          <c:invertIfNegative val="0"/>
          <c:cat>
            <c:strRef>
              <c:f>'EFC Related vs. Cycto vs. Nab'!$K$2:$P$2</c:f>
              <c:strCache>
                <c:ptCount val="6"/>
                <c:pt idx="0">
                  <c:v>Overall</c:v>
                </c:pt>
                <c:pt idx="1">
                  <c:v>Major Cities of Australia</c:v>
                </c:pt>
                <c:pt idx="2">
                  <c:v>Inner Regional Australia</c:v>
                </c:pt>
                <c:pt idx="3">
                  <c:v>Outer Regional Australia</c:v>
                </c:pt>
                <c:pt idx="4">
                  <c:v>Remote Australia</c:v>
                </c:pt>
                <c:pt idx="5">
                  <c:v>Very Remote Australia</c:v>
                </c:pt>
              </c:strCache>
            </c:strRef>
          </c:cat>
          <c:val>
            <c:numRef>
              <c:f>'EFC Related vs. Cycto vs. Nab'!$K$6:$P$6</c:f>
              <c:numCache>
                <c:formatCode>0</c:formatCode>
                <c:ptCount val="6"/>
                <c:pt idx="0">
                  <c:v>149.66919999999999</c:v>
                </c:pt>
                <c:pt idx="1">
                  <c:v>99.202910000000003</c:v>
                </c:pt>
                <c:pt idx="2">
                  <c:v>170.00839999999999</c:v>
                </c:pt>
                <c:pt idx="3">
                  <c:v>446.39299999999997</c:v>
                </c:pt>
                <c:pt idx="4">
                  <c:v>1057.0650000000001</c:v>
                </c:pt>
                <c:pt idx="5">
                  <c:v>1535.3019999999999</c:v>
                </c:pt>
              </c:numCache>
            </c:numRef>
          </c:val>
          <c:extLst>
            <c:ext xmlns:c16="http://schemas.microsoft.com/office/drawing/2014/chart" uri="{C3380CC4-5D6E-409C-BE32-E72D297353CC}">
              <c16:uniqueId val="{00000003-B133-AE46-AAAB-340378F44000}"/>
            </c:ext>
          </c:extLst>
        </c:ser>
        <c:dLbls>
          <c:showLegendKey val="0"/>
          <c:showVal val="0"/>
          <c:showCatName val="0"/>
          <c:showSerName val="0"/>
          <c:showPercent val="0"/>
          <c:showBubbleSize val="0"/>
        </c:dLbls>
        <c:gapWidth val="219"/>
        <c:overlap val="-27"/>
        <c:axId val="1289268911"/>
        <c:axId val="1278505151"/>
      </c:barChart>
      <c:catAx>
        <c:axId val="128926891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ARI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1278505151"/>
        <c:crosses val="autoZero"/>
        <c:auto val="1"/>
        <c:lblAlgn val="ctr"/>
        <c:lblOffset val="100"/>
        <c:noMultiLvlLbl val="0"/>
      </c:catAx>
      <c:valAx>
        <c:axId val="12785051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Distamce</a:t>
                </a:r>
                <a:r>
                  <a:rPr lang="en-AU" baseline="0"/>
                  <a:t> (km)</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128926891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Arial Narrow" panose="020B0606020202030204" pitchFamily="34"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v>Drug</c:v>
          </c:tx>
          <c:spPr>
            <a:solidFill>
              <a:schemeClr val="accent1"/>
            </a:solidFill>
            <a:ln>
              <a:noFill/>
            </a:ln>
            <a:effectLst/>
          </c:spPr>
          <c:invertIfNegative val="0"/>
          <c:cat>
            <c:strRef>
              <c:f>Cytotoxic!$B$3:$B$36</c:f>
              <c:strCache>
                <c:ptCount val="34"/>
                <c:pt idx="0">
                  <c:v>Idarubicin</c:v>
                </c:pt>
                <c:pt idx="1">
                  <c:v>Pralatrexate</c:v>
                </c:pt>
                <c:pt idx="2">
                  <c:v>Cytarabine</c:v>
                </c:pt>
                <c:pt idx="3">
                  <c:v>Vincristine</c:v>
                </c:pt>
                <c:pt idx="4">
                  <c:v>Ifosfamide</c:v>
                </c:pt>
                <c:pt idx="5">
                  <c:v>Fludarabine</c:v>
                </c:pt>
                <c:pt idx="6">
                  <c:v>Arsenic</c:v>
                </c:pt>
                <c:pt idx="7">
                  <c:v>Methotrexate</c:v>
                </c:pt>
                <c:pt idx="8">
                  <c:v>Cisplatin</c:v>
                </c:pt>
                <c:pt idx="9">
                  <c:v>Bleomycin</c:v>
                </c:pt>
                <c:pt idx="10">
                  <c:v>Etoposide</c:v>
                </c:pt>
                <c:pt idx="11">
                  <c:v>Vinblastine</c:v>
                </c:pt>
                <c:pt idx="12">
                  <c:v>Epirubicin</c:v>
                </c:pt>
                <c:pt idx="13">
                  <c:v>Mitozantrone</c:v>
                </c:pt>
                <c:pt idx="14">
                  <c:v>Pemetrexed</c:v>
                </c:pt>
                <c:pt idx="15">
                  <c:v>Doxorubicin</c:v>
                </c:pt>
                <c:pt idx="16">
                  <c:v>Docetaxel</c:v>
                </c:pt>
                <c:pt idx="17">
                  <c:v>Bendamustine</c:v>
                </c:pt>
                <c:pt idx="18">
                  <c:v>Cyclophosphamide</c:v>
                </c:pt>
                <c:pt idx="19">
                  <c:v>Vinorelbine</c:v>
                </c:pt>
                <c:pt idx="20">
                  <c:v>Oxaliplatin</c:v>
                </c:pt>
                <c:pt idx="21">
                  <c:v>Carboplatin</c:v>
                </c:pt>
                <c:pt idx="22">
                  <c:v>Cabazitaxel</c:v>
                </c:pt>
                <c:pt idx="23">
                  <c:v>Irinotecan</c:v>
                </c:pt>
                <c:pt idx="24">
                  <c:v>Gemcitabine</c:v>
                </c:pt>
                <c:pt idx="25">
                  <c:v>Fluorouracil</c:v>
                </c:pt>
                <c:pt idx="26">
                  <c:v>Nanoparticle Albumin-Bound Paclitaxel</c:v>
                </c:pt>
                <c:pt idx="27">
                  <c:v>Raltitrexed</c:v>
                </c:pt>
                <c:pt idx="28">
                  <c:v>Doxorubicin Hydrochloride (As Pegylated Liposomal)</c:v>
                </c:pt>
                <c:pt idx="29">
                  <c:v>Fotemustine</c:v>
                </c:pt>
                <c:pt idx="30">
                  <c:v>Paclitaxel</c:v>
                </c:pt>
                <c:pt idx="31">
                  <c:v>Cladribine</c:v>
                </c:pt>
                <c:pt idx="32">
                  <c:v>Eribulin</c:v>
                </c:pt>
                <c:pt idx="33">
                  <c:v>Topotecan</c:v>
                </c:pt>
              </c:strCache>
            </c:strRef>
          </c:cat>
          <c:val>
            <c:numRef>
              <c:f>Cytotoxic!$C$3:$C$36</c:f>
              <c:numCache>
                <c:formatCode>General</c:formatCode>
                <c:ptCount val="34"/>
                <c:pt idx="0">
                  <c:v>279.12889999999999</c:v>
                </c:pt>
                <c:pt idx="1">
                  <c:v>211.7578</c:v>
                </c:pt>
                <c:pt idx="2">
                  <c:v>211.2303</c:v>
                </c:pt>
                <c:pt idx="3">
                  <c:v>205.01159999999999</c:v>
                </c:pt>
                <c:pt idx="4">
                  <c:v>202.10380000000001</c:v>
                </c:pt>
                <c:pt idx="5">
                  <c:v>194.64949999999999</c:v>
                </c:pt>
                <c:pt idx="6">
                  <c:v>190.0309</c:v>
                </c:pt>
                <c:pt idx="7">
                  <c:v>184.22900000000001</c:v>
                </c:pt>
                <c:pt idx="8">
                  <c:v>181.54040000000001</c:v>
                </c:pt>
                <c:pt idx="9">
                  <c:v>179.12970000000001</c:v>
                </c:pt>
                <c:pt idx="10">
                  <c:v>167.89240000000001</c:v>
                </c:pt>
                <c:pt idx="11">
                  <c:v>166.023</c:v>
                </c:pt>
                <c:pt idx="12">
                  <c:v>164.19829999999999</c:v>
                </c:pt>
                <c:pt idx="13">
                  <c:v>159.4991</c:v>
                </c:pt>
                <c:pt idx="14">
                  <c:v>155.4298</c:v>
                </c:pt>
                <c:pt idx="15">
                  <c:v>151.14590000000001</c:v>
                </c:pt>
                <c:pt idx="16">
                  <c:v>148.24959999999999</c:v>
                </c:pt>
                <c:pt idx="17">
                  <c:v>147.06800000000001</c:v>
                </c:pt>
                <c:pt idx="18">
                  <c:v>144.8665</c:v>
                </c:pt>
                <c:pt idx="19">
                  <c:v>143.21469999999999</c:v>
                </c:pt>
                <c:pt idx="20">
                  <c:v>142.63550000000001</c:v>
                </c:pt>
                <c:pt idx="21">
                  <c:v>142.22139999999999</c:v>
                </c:pt>
                <c:pt idx="22">
                  <c:v>140.483</c:v>
                </c:pt>
                <c:pt idx="23">
                  <c:v>137.65350000000001</c:v>
                </c:pt>
                <c:pt idx="24">
                  <c:v>135.59039999999999</c:v>
                </c:pt>
                <c:pt idx="25">
                  <c:v>134.51599999999999</c:v>
                </c:pt>
                <c:pt idx="26">
                  <c:v>132.5941</c:v>
                </c:pt>
                <c:pt idx="27">
                  <c:v>130.52539999999999</c:v>
                </c:pt>
                <c:pt idx="28">
                  <c:v>127.6551</c:v>
                </c:pt>
                <c:pt idx="29">
                  <c:v>124.6649</c:v>
                </c:pt>
                <c:pt idx="30">
                  <c:v>122.127</c:v>
                </c:pt>
                <c:pt idx="31">
                  <c:v>115.09139999999999</c:v>
                </c:pt>
                <c:pt idx="32">
                  <c:v>112.7889</c:v>
                </c:pt>
                <c:pt idx="33">
                  <c:v>97.430899999999994</c:v>
                </c:pt>
              </c:numCache>
            </c:numRef>
          </c:val>
          <c:extLst>
            <c:ext xmlns:c16="http://schemas.microsoft.com/office/drawing/2014/chart" uri="{C3380CC4-5D6E-409C-BE32-E72D297353CC}">
              <c16:uniqueId val="{00000000-7028-EA43-AEA7-19DE338A9E01}"/>
            </c:ext>
          </c:extLst>
        </c:ser>
        <c:dLbls>
          <c:showLegendKey val="0"/>
          <c:showVal val="0"/>
          <c:showCatName val="0"/>
          <c:showSerName val="0"/>
          <c:showPercent val="0"/>
          <c:showBubbleSize val="0"/>
        </c:dLbls>
        <c:gapWidth val="182"/>
        <c:axId val="1575175872"/>
        <c:axId val="1575806272"/>
      </c:barChart>
      <c:catAx>
        <c:axId val="15751758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4020202020204" pitchFamily="34" charset="0"/>
                <a:ea typeface="+mn-ea"/>
                <a:cs typeface="Arial Narrow" panose="020B0604020202020204" pitchFamily="34" charset="0"/>
              </a:defRPr>
            </a:pPr>
            <a:endParaRPr lang="en-US"/>
          </a:p>
        </c:txPr>
        <c:crossAx val="1575806272"/>
        <c:crosses val="autoZero"/>
        <c:auto val="1"/>
        <c:lblAlgn val="ctr"/>
        <c:lblOffset val="100"/>
        <c:noMultiLvlLbl val="0"/>
      </c:catAx>
      <c:valAx>
        <c:axId val="157580627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4020202020204" pitchFamily="34" charset="0"/>
                    <a:ea typeface="+mn-ea"/>
                    <a:cs typeface="Arial Narrow" panose="020B0604020202020204" pitchFamily="34" charset="0"/>
                  </a:defRPr>
                </a:pPr>
                <a:r>
                  <a:rPr lang="en-GB"/>
                  <a:t>Distance (K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4020202020204" pitchFamily="34" charset="0"/>
                  <a:ea typeface="+mn-ea"/>
                  <a:cs typeface="Arial Narrow"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4020202020204" pitchFamily="34" charset="0"/>
                <a:ea typeface="+mn-ea"/>
                <a:cs typeface="Arial Narrow" panose="020B0604020202020204" pitchFamily="34" charset="0"/>
              </a:defRPr>
            </a:pPr>
            <a:endParaRPr lang="en-US"/>
          </a:p>
        </c:txPr>
        <c:crossAx val="1575175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0" i="0">
          <a:latin typeface="Arial Narrow" panose="020B0604020202020204" pitchFamily="34" charset="0"/>
          <a:cs typeface="Arial Narrow" panose="020B0604020202020204" pitchFamily="34"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3!$C$2</c:f>
              <c:strCache>
                <c:ptCount val="1"/>
                <c:pt idx="0">
                  <c:v>Distance (km)</c:v>
                </c:pt>
              </c:strCache>
            </c:strRef>
          </c:tx>
          <c:spPr>
            <a:solidFill>
              <a:schemeClr val="accent1"/>
            </a:solidFill>
            <a:ln>
              <a:noFill/>
            </a:ln>
            <a:effectLst/>
          </c:spPr>
          <c:invertIfNegative val="0"/>
          <c:cat>
            <c:strRef>
              <c:f>Sheet3!$B$3:$B$22</c:f>
              <c:strCache>
                <c:ptCount val="20"/>
                <c:pt idx="0">
                  <c:v>Avelumab</c:v>
                </c:pt>
                <c:pt idx="1">
                  <c:v>Bevacizumab</c:v>
                </c:pt>
                <c:pt idx="2">
                  <c:v>Brentuximab Vedotin</c:v>
                </c:pt>
                <c:pt idx="3">
                  <c:v>Nivolumab</c:v>
                </c:pt>
                <c:pt idx="4">
                  <c:v>Daratumumab</c:v>
                </c:pt>
                <c:pt idx="5">
                  <c:v>Durvalumab</c:v>
                </c:pt>
                <c:pt idx="6">
                  <c:v>Rituximab</c:v>
                </c:pt>
                <c:pt idx="7">
                  <c:v>Ipilimumab</c:v>
                </c:pt>
                <c:pt idx="8">
                  <c:v>Trastuzumab</c:v>
                </c:pt>
                <c:pt idx="9">
                  <c:v>Panitumumab</c:v>
                </c:pt>
                <c:pt idx="10">
                  <c:v>Bortezomib</c:v>
                </c:pt>
                <c:pt idx="11">
                  <c:v>Pembrolizumab</c:v>
                </c:pt>
                <c:pt idx="12">
                  <c:v>Ofatumumab</c:v>
                </c:pt>
                <c:pt idx="13">
                  <c:v>Trastuzumab Emtansine</c:v>
                </c:pt>
                <c:pt idx="14">
                  <c:v>Pertuzumab</c:v>
                </c:pt>
                <c:pt idx="15">
                  <c:v>Obinutuzumab</c:v>
                </c:pt>
                <c:pt idx="16">
                  <c:v>Cetuximab</c:v>
                </c:pt>
                <c:pt idx="17">
                  <c:v>Carfilzomib</c:v>
                </c:pt>
                <c:pt idx="18">
                  <c:v>Blinatumomab</c:v>
                </c:pt>
                <c:pt idx="19">
                  <c:v>Inotuzumab Ozogamicin</c:v>
                </c:pt>
              </c:strCache>
            </c:strRef>
          </c:cat>
          <c:val>
            <c:numRef>
              <c:f>Sheet3!$C$3:$C$22</c:f>
              <c:numCache>
                <c:formatCode>General</c:formatCode>
                <c:ptCount val="20"/>
                <c:pt idx="0">
                  <c:v>88.344350000000006</c:v>
                </c:pt>
                <c:pt idx="1">
                  <c:v>132.65790000000001</c:v>
                </c:pt>
                <c:pt idx="2">
                  <c:v>136.05500000000001</c:v>
                </c:pt>
                <c:pt idx="3">
                  <c:v>141.22110000000001</c:v>
                </c:pt>
                <c:pt idx="4">
                  <c:v>141.48009999999999</c:v>
                </c:pt>
                <c:pt idx="5">
                  <c:v>142.13159999999999</c:v>
                </c:pt>
                <c:pt idx="6">
                  <c:v>145.44489999999999</c:v>
                </c:pt>
                <c:pt idx="7">
                  <c:v>146.3374</c:v>
                </c:pt>
                <c:pt idx="8">
                  <c:v>148.9247</c:v>
                </c:pt>
                <c:pt idx="9">
                  <c:v>151.4495</c:v>
                </c:pt>
                <c:pt idx="10">
                  <c:v>152.50360000000001</c:v>
                </c:pt>
                <c:pt idx="11">
                  <c:v>157.15090000000001</c:v>
                </c:pt>
                <c:pt idx="12">
                  <c:v>157.2809</c:v>
                </c:pt>
                <c:pt idx="13">
                  <c:v>167.29339999999999</c:v>
                </c:pt>
                <c:pt idx="14">
                  <c:v>167.5607</c:v>
                </c:pt>
                <c:pt idx="15">
                  <c:v>168.65989999999999</c:v>
                </c:pt>
                <c:pt idx="16">
                  <c:v>171.2893</c:v>
                </c:pt>
                <c:pt idx="17">
                  <c:v>184.61799999999999</c:v>
                </c:pt>
                <c:pt idx="18">
                  <c:v>257.90199999999999</c:v>
                </c:pt>
                <c:pt idx="19">
                  <c:v>525.66880000000003</c:v>
                </c:pt>
              </c:numCache>
            </c:numRef>
          </c:val>
          <c:extLst>
            <c:ext xmlns:c16="http://schemas.microsoft.com/office/drawing/2014/chart" uri="{C3380CC4-5D6E-409C-BE32-E72D297353CC}">
              <c16:uniqueId val="{00000000-A6A2-E548-802F-CF2D009A8D65}"/>
            </c:ext>
          </c:extLst>
        </c:ser>
        <c:dLbls>
          <c:showLegendKey val="0"/>
          <c:showVal val="0"/>
          <c:showCatName val="0"/>
          <c:showSerName val="0"/>
          <c:showPercent val="0"/>
          <c:showBubbleSize val="0"/>
        </c:dLbls>
        <c:gapWidth val="182"/>
        <c:axId val="1432211392"/>
        <c:axId val="1431778160"/>
      </c:barChart>
      <c:catAx>
        <c:axId val="14322113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Narrow" panose="020B0604020202020204" pitchFamily="34" charset="0"/>
                <a:ea typeface="+mn-ea"/>
                <a:cs typeface="Arial Narrow" panose="020B0604020202020204" pitchFamily="34" charset="0"/>
              </a:defRPr>
            </a:pPr>
            <a:endParaRPr lang="en-US"/>
          </a:p>
        </c:txPr>
        <c:crossAx val="1431778160"/>
        <c:crosses val="autoZero"/>
        <c:auto val="1"/>
        <c:lblAlgn val="ctr"/>
        <c:lblOffset val="100"/>
        <c:tickLblSkip val="1"/>
        <c:noMultiLvlLbl val="0"/>
      </c:catAx>
      <c:valAx>
        <c:axId val="14317781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Arial Narrow" panose="020B0604020202020204" pitchFamily="34" charset="0"/>
                    <a:ea typeface="+mn-ea"/>
                    <a:cs typeface="Arial Narrow" panose="020B0604020202020204" pitchFamily="34" charset="0"/>
                  </a:defRPr>
                </a:pPr>
                <a:r>
                  <a:rPr lang="en-GB"/>
                  <a:t>Distance (K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Narrow" panose="020B0604020202020204" pitchFamily="34" charset="0"/>
                  <a:ea typeface="+mn-ea"/>
                  <a:cs typeface="Arial Narrow"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Narrow" panose="020B0604020202020204" pitchFamily="34" charset="0"/>
                <a:ea typeface="+mn-ea"/>
                <a:cs typeface="Arial Narrow" panose="020B0604020202020204" pitchFamily="34" charset="0"/>
              </a:defRPr>
            </a:pPr>
            <a:endParaRPr lang="en-US"/>
          </a:p>
        </c:txPr>
        <c:crossAx val="14322113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0" i="0">
          <a:solidFill>
            <a:schemeClr val="tx1"/>
          </a:solidFill>
          <a:latin typeface="Arial Narrow" panose="020B0604020202020204" pitchFamily="34" charset="0"/>
          <a:cs typeface="Arial Narrow"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2"/>
          <c:order val="0"/>
          <c:tx>
            <c:strRef>
              <c:f>'Mean 95% CI'!$C$12</c:f>
              <c:strCache>
                <c:ptCount val="1"/>
                <c:pt idx="0">
                  <c:v>Mean</c:v>
                </c:pt>
              </c:strCache>
            </c:strRef>
          </c:tx>
          <c:spPr>
            <a:solidFill>
              <a:schemeClr val="accent5">
                <a:shade val="65000"/>
              </a:schemeClr>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an 95% CI'!$A$13:$A$19</c:f>
              <c:strCache>
                <c:ptCount val="7"/>
                <c:pt idx="0">
                  <c:v>Overall</c:v>
                </c:pt>
                <c:pt idx="1">
                  <c:v>2016</c:v>
                </c:pt>
                <c:pt idx="2">
                  <c:v>2017</c:v>
                </c:pt>
                <c:pt idx="3">
                  <c:v>2018</c:v>
                </c:pt>
                <c:pt idx="4">
                  <c:v>2019</c:v>
                </c:pt>
                <c:pt idx="5">
                  <c:v>2020</c:v>
                </c:pt>
                <c:pt idx="6">
                  <c:v>2021</c:v>
                </c:pt>
              </c:strCache>
            </c:strRef>
          </c:cat>
          <c:val>
            <c:numRef>
              <c:f>'Mean 95% CI'!$C$13:$C$19</c:f>
              <c:numCache>
                <c:formatCode>_(* #,##0.00_);_(* \(#,##0.00\);_(* "-"??_);_(@_)</c:formatCode>
                <c:ptCount val="7"/>
                <c:pt idx="0">
                  <c:v>158.7099</c:v>
                </c:pt>
                <c:pt idx="1">
                  <c:v>149.3502</c:v>
                </c:pt>
                <c:pt idx="2">
                  <c:v>154.2704</c:v>
                </c:pt>
                <c:pt idx="3">
                  <c:v>156.6711</c:v>
                </c:pt>
                <c:pt idx="4">
                  <c:v>159.5333</c:v>
                </c:pt>
                <c:pt idx="5">
                  <c:v>176.73939999999999</c:v>
                </c:pt>
                <c:pt idx="6">
                  <c:v>140.83580000000001</c:v>
                </c:pt>
              </c:numCache>
            </c:numRef>
          </c:val>
          <c:extLst>
            <c:ext xmlns:c16="http://schemas.microsoft.com/office/drawing/2014/chart" uri="{C3380CC4-5D6E-409C-BE32-E72D297353CC}">
              <c16:uniqueId val="{00000000-36CB-8C41-9B5A-FC3FB88A4C90}"/>
            </c:ext>
          </c:extLst>
        </c:ser>
        <c:dLbls>
          <c:showLegendKey val="0"/>
          <c:showVal val="0"/>
          <c:showCatName val="0"/>
          <c:showSerName val="0"/>
          <c:showPercent val="0"/>
          <c:showBubbleSize val="0"/>
        </c:dLbls>
        <c:gapWidth val="219"/>
        <c:overlap val="-27"/>
        <c:axId val="535887327"/>
        <c:axId val="537166895"/>
      </c:barChart>
      <c:catAx>
        <c:axId val="535887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crossAx val="537166895"/>
        <c:crosses val="autoZero"/>
        <c:auto val="1"/>
        <c:lblAlgn val="ctr"/>
        <c:lblOffset val="100"/>
        <c:noMultiLvlLbl val="0"/>
      </c:catAx>
      <c:valAx>
        <c:axId val="53716689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crossAx val="5358873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Arial Narrow" panose="020B0606020202030204" pitchFamily="34"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Mean distance by drug'!$C$2</c:f>
              <c:strCache>
                <c:ptCount val="1"/>
                <c:pt idx="0">
                  <c:v>Distance (km)</c:v>
                </c:pt>
              </c:strCache>
            </c:strRef>
          </c:tx>
          <c:spPr>
            <a:solidFill>
              <a:schemeClr val="accent1"/>
            </a:solidFill>
            <a:ln>
              <a:noFill/>
            </a:ln>
            <a:effectLst/>
          </c:spPr>
          <c:invertIfNegative val="0"/>
          <c:cat>
            <c:strRef>
              <c:f>'Mean distance by drug'!$B$3:$B$14</c:f>
              <c:strCache>
                <c:ptCount val="12"/>
                <c:pt idx="0">
                  <c:v>Interferon Alfa-2b</c:v>
                </c:pt>
                <c:pt idx="1">
                  <c:v>Interferon Alfa-2a</c:v>
                </c:pt>
                <c:pt idx="2">
                  <c:v>Folinic Acid</c:v>
                </c:pt>
                <c:pt idx="3">
                  <c:v>Ondansetron</c:v>
                </c:pt>
                <c:pt idx="4">
                  <c:v>Tropisetron</c:v>
                </c:pt>
                <c:pt idx="5">
                  <c:v>Granisetron</c:v>
                </c:pt>
                <c:pt idx="6">
                  <c:v>Netupitant + Palonosetron</c:v>
                </c:pt>
                <c:pt idx="7">
                  <c:v>Palonosetron</c:v>
                </c:pt>
                <c:pt idx="8">
                  <c:v>Aprepitant</c:v>
                </c:pt>
                <c:pt idx="9">
                  <c:v>Mycobacterium Bovis (Bacillus Calmette And Guerin (Bcg)) Tice Strain</c:v>
                </c:pt>
                <c:pt idx="10">
                  <c:v>Fosaprepitant</c:v>
                </c:pt>
                <c:pt idx="11">
                  <c:v>Mesna</c:v>
                </c:pt>
              </c:strCache>
            </c:strRef>
          </c:cat>
          <c:val>
            <c:numRef>
              <c:f>'Mean distance by drug'!$C$3:$C$14</c:f>
              <c:numCache>
                <c:formatCode>General</c:formatCode>
                <c:ptCount val="12"/>
                <c:pt idx="0">
                  <c:v>86.427189999999996</c:v>
                </c:pt>
                <c:pt idx="1">
                  <c:v>150.42269999999999</c:v>
                </c:pt>
                <c:pt idx="2">
                  <c:v>171.9683</c:v>
                </c:pt>
                <c:pt idx="3">
                  <c:v>192.6223</c:v>
                </c:pt>
                <c:pt idx="4">
                  <c:v>193.92310000000001</c:v>
                </c:pt>
                <c:pt idx="5">
                  <c:v>198.5702</c:v>
                </c:pt>
                <c:pt idx="6">
                  <c:v>244.50720000000001</c:v>
                </c:pt>
                <c:pt idx="7">
                  <c:v>248.9255</c:v>
                </c:pt>
                <c:pt idx="8">
                  <c:v>263.14229999999998</c:v>
                </c:pt>
                <c:pt idx="9">
                  <c:v>267.45600000000002</c:v>
                </c:pt>
                <c:pt idx="10">
                  <c:v>291.52530000000002</c:v>
                </c:pt>
                <c:pt idx="11">
                  <c:v>309.90519999999998</c:v>
                </c:pt>
              </c:numCache>
            </c:numRef>
          </c:val>
          <c:extLst>
            <c:ext xmlns:c16="http://schemas.microsoft.com/office/drawing/2014/chart" uri="{C3380CC4-5D6E-409C-BE32-E72D297353CC}">
              <c16:uniqueId val="{00000000-12A9-BB4D-BBF8-26646920DD21}"/>
            </c:ext>
          </c:extLst>
        </c:ser>
        <c:dLbls>
          <c:showLegendKey val="0"/>
          <c:showVal val="0"/>
          <c:showCatName val="0"/>
          <c:showSerName val="0"/>
          <c:showPercent val="0"/>
          <c:showBubbleSize val="0"/>
        </c:dLbls>
        <c:gapWidth val="182"/>
        <c:axId val="1174671872"/>
        <c:axId val="1174665824"/>
      </c:barChart>
      <c:catAx>
        <c:axId val="11746718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174665824"/>
        <c:crosses val="autoZero"/>
        <c:auto val="1"/>
        <c:lblAlgn val="ctr"/>
        <c:lblOffset val="100"/>
        <c:noMultiLvlLbl val="0"/>
      </c:catAx>
      <c:valAx>
        <c:axId val="11746658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174671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percentStacked"/>
        <c:varyColors val="0"/>
        <c:ser>
          <c:idx val="0"/>
          <c:order val="0"/>
          <c:tx>
            <c:strRef>
              <c:f>Sheet5!$L$2</c:f>
              <c:strCache>
                <c:ptCount val="1"/>
                <c:pt idx="0">
                  <c:v>#REF!</c:v>
                </c:pt>
              </c:strCache>
            </c:strRef>
          </c:tx>
          <c:spPr>
            <a:solidFill>
              <a:schemeClr val="accent1"/>
            </a:solidFill>
            <a:ln>
              <a:noFill/>
            </a:ln>
            <a:effectLst/>
          </c:spPr>
          <c:cat>
            <c:strRef>
              <c:f>[1]Sheet5!$K$3:$K$53</c:f>
              <c:strCache>
                <c:ptCount val="51"/>
                <c:pt idx="0">
                  <c:v> Arsenic </c:v>
                </c:pt>
                <c:pt idx="1">
                  <c:v> Atezolizumab </c:v>
                </c:pt>
                <c:pt idx="2">
                  <c:v> Avelumab </c:v>
                </c:pt>
                <c:pt idx="3">
                  <c:v> Bendamustine </c:v>
                </c:pt>
                <c:pt idx="4">
                  <c:v> Bevacizumab </c:v>
                </c:pt>
                <c:pt idx="5">
                  <c:v> Bleomycin </c:v>
                </c:pt>
                <c:pt idx="6">
                  <c:v> Blinatumomab </c:v>
                </c:pt>
                <c:pt idx="7">
                  <c:v> Bortezomib </c:v>
                </c:pt>
                <c:pt idx="8">
                  <c:v> Brentuximab Vedotin </c:v>
                </c:pt>
                <c:pt idx="9">
                  <c:v> Cabazitaxel </c:v>
                </c:pt>
                <c:pt idx="10">
                  <c:v> Carboplatin </c:v>
                </c:pt>
                <c:pt idx="11">
                  <c:v> Carfilzomib </c:v>
                </c:pt>
                <c:pt idx="12">
                  <c:v> Cetuximab </c:v>
                </c:pt>
                <c:pt idx="13">
                  <c:v> Cisplatin </c:v>
                </c:pt>
                <c:pt idx="14">
                  <c:v> Cladribine </c:v>
                </c:pt>
                <c:pt idx="15">
                  <c:v> Cyclophosphamide </c:v>
                </c:pt>
                <c:pt idx="16">
                  <c:v> Cytarabine </c:v>
                </c:pt>
                <c:pt idx="17">
                  <c:v> Docetaxel </c:v>
                </c:pt>
                <c:pt idx="18">
                  <c:v> Doxorubicin </c:v>
                </c:pt>
                <c:pt idx="19">
                  <c:v> Durvalumab </c:v>
                </c:pt>
                <c:pt idx="20">
                  <c:v> Epirubicin </c:v>
                </c:pt>
                <c:pt idx="21">
                  <c:v> Eribulin </c:v>
                </c:pt>
                <c:pt idx="22">
                  <c:v> Etoposide </c:v>
                </c:pt>
                <c:pt idx="23">
                  <c:v> Etoposide Phosphate </c:v>
                </c:pt>
                <c:pt idx="24">
                  <c:v> Fludarabine </c:v>
                </c:pt>
                <c:pt idx="25">
                  <c:v> Fluorouracil </c:v>
                </c:pt>
                <c:pt idx="26">
                  <c:v> Fotemustine </c:v>
                </c:pt>
                <c:pt idx="27">
                  <c:v> Gemcitabine </c:v>
                </c:pt>
                <c:pt idx="28">
                  <c:v> Idarubicin </c:v>
                </c:pt>
                <c:pt idx="29">
                  <c:v> Ifosfamide </c:v>
                </c:pt>
                <c:pt idx="30">
                  <c:v> Inotuzumab Ozogamicin </c:v>
                </c:pt>
                <c:pt idx="31">
                  <c:v> Ipilimumab </c:v>
                </c:pt>
                <c:pt idx="32">
                  <c:v> Irinotecan </c:v>
                </c:pt>
                <c:pt idx="33">
                  <c:v> Methotrexate </c:v>
                </c:pt>
                <c:pt idx="34">
                  <c:v> Nivolumab </c:v>
                </c:pt>
                <c:pt idx="35">
                  <c:v> Obinutuzumab </c:v>
                </c:pt>
                <c:pt idx="36">
                  <c:v> Oxaliplatin </c:v>
                </c:pt>
                <c:pt idx="37">
                  <c:v> Paclitaxel </c:v>
                </c:pt>
                <c:pt idx="38">
                  <c:v> Panitumumab </c:v>
                </c:pt>
                <c:pt idx="39">
                  <c:v> Pembrolizumab </c:v>
                </c:pt>
                <c:pt idx="40">
                  <c:v> Pemetrexed </c:v>
                </c:pt>
                <c:pt idx="41">
                  <c:v> Pertuzumab </c:v>
                </c:pt>
                <c:pt idx="42">
                  <c:v> Pralatrexate </c:v>
                </c:pt>
                <c:pt idx="43">
                  <c:v> Raltitrexed </c:v>
                </c:pt>
                <c:pt idx="44">
                  <c:v> Rituximab </c:v>
                </c:pt>
                <c:pt idx="45">
                  <c:v> Topotecan </c:v>
                </c:pt>
                <c:pt idx="46">
                  <c:v> Trastuzumab </c:v>
                </c:pt>
                <c:pt idx="47">
                  <c:v> Trastuzumab Emtansine </c:v>
                </c:pt>
                <c:pt idx="48">
                  <c:v> Vinblastine </c:v>
                </c:pt>
                <c:pt idx="49">
                  <c:v> Vincristine </c:v>
                </c:pt>
                <c:pt idx="50">
                  <c:v> Vinorelbine </c:v>
                </c:pt>
              </c:strCache>
            </c:strRef>
          </c:cat>
          <c:val>
            <c:numRef>
              <c:f>[1]Sheet5!$L$3:$L$53</c:f>
              <c:numCache>
                <c:formatCode>"$"#,##0</c:formatCode>
                <c:ptCount val="51"/>
                <c:pt idx="0">
                  <c:v>9256192</c:v>
                </c:pt>
                <c:pt idx="1">
                  <c:v>139774219</c:v>
                </c:pt>
                <c:pt idx="2">
                  <c:v>29265461</c:v>
                </c:pt>
                <c:pt idx="3">
                  <c:v>72942663.5</c:v>
                </c:pt>
                <c:pt idx="4">
                  <c:v>370039680</c:v>
                </c:pt>
                <c:pt idx="5">
                  <c:v>2701765.71875</c:v>
                </c:pt>
                <c:pt idx="6">
                  <c:v>24954912.75</c:v>
                </c:pt>
                <c:pt idx="7">
                  <c:v>242712832</c:v>
                </c:pt>
                <c:pt idx="8">
                  <c:v>47803158.25</c:v>
                </c:pt>
                <c:pt idx="9">
                  <c:v>64582240</c:v>
                </c:pt>
                <c:pt idx="10">
                  <c:v>11813934.75</c:v>
                </c:pt>
                <c:pt idx="11">
                  <c:v>125773722.453125</c:v>
                </c:pt>
                <c:pt idx="12">
                  <c:v>156098990</c:v>
                </c:pt>
                <c:pt idx="13">
                  <c:v>4459487.3125</c:v>
                </c:pt>
                <c:pt idx="14">
                  <c:v>2745999</c:v>
                </c:pt>
                <c:pt idx="15">
                  <c:v>16021889.5</c:v>
                </c:pt>
                <c:pt idx="16">
                  <c:v>13438548.125</c:v>
                </c:pt>
                <c:pt idx="17">
                  <c:v>6189479.625</c:v>
                </c:pt>
                <c:pt idx="18">
                  <c:v>25462708</c:v>
                </c:pt>
                <c:pt idx="19">
                  <c:v>52388137</c:v>
                </c:pt>
                <c:pt idx="20">
                  <c:v>2632631.84375</c:v>
                </c:pt>
                <c:pt idx="21">
                  <c:v>24162139.5</c:v>
                </c:pt>
                <c:pt idx="22">
                  <c:v>2680811.09375</c:v>
                </c:pt>
                <c:pt idx="23">
                  <c:v>13382052.5</c:v>
                </c:pt>
                <c:pt idx="24">
                  <c:v>1719554.21875</c:v>
                </c:pt>
                <c:pt idx="25">
                  <c:v>27020743.5</c:v>
                </c:pt>
                <c:pt idx="26">
                  <c:v>397070.279296875</c:v>
                </c:pt>
                <c:pt idx="27">
                  <c:v>13654810.5</c:v>
                </c:pt>
                <c:pt idx="28">
                  <c:v>2605679.8125</c:v>
                </c:pt>
                <c:pt idx="29">
                  <c:v>7870654</c:v>
                </c:pt>
                <c:pt idx="30">
                  <c:v>7196983</c:v>
                </c:pt>
                <c:pt idx="31">
                  <c:v>324673378</c:v>
                </c:pt>
                <c:pt idx="32">
                  <c:v>9485081.375</c:v>
                </c:pt>
                <c:pt idx="33">
                  <c:v>8347716.5</c:v>
                </c:pt>
                <c:pt idx="34">
                  <c:v>917364678.75</c:v>
                </c:pt>
                <c:pt idx="35">
                  <c:v>96102321.5</c:v>
                </c:pt>
                <c:pt idx="36">
                  <c:v>9021853.75</c:v>
                </c:pt>
                <c:pt idx="37">
                  <c:v>88694122</c:v>
                </c:pt>
                <c:pt idx="38">
                  <c:v>68016255</c:v>
                </c:pt>
                <c:pt idx="39">
                  <c:v>968315928</c:v>
                </c:pt>
                <c:pt idx="40">
                  <c:v>21733376.125</c:v>
                </c:pt>
                <c:pt idx="41">
                  <c:v>215502036</c:v>
                </c:pt>
                <c:pt idx="42">
                  <c:v>6005127.375</c:v>
                </c:pt>
                <c:pt idx="43">
                  <c:v>1622589.625</c:v>
                </c:pt>
                <c:pt idx="44">
                  <c:v>538543432</c:v>
                </c:pt>
                <c:pt idx="45">
                  <c:v>748002.96875</c:v>
                </c:pt>
                <c:pt idx="46">
                  <c:v>635884000</c:v>
                </c:pt>
                <c:pt idx="47">
                  <c:v>91338600</c:v>
                </c:pt>
                <c:pt idx="48">
                  <c:v>1637412.6875</c:v>
                </c:pt>
                <c:pt idx="49">
                  <c:v>4275846.75</c:v>
                </c:pt>
                <c:pt idx="50">
                  <c:v>1936990.6875</c:v>
                </c:pt>
              </c:numCache>
            </c:numRef>
          </c:val>
          <c:extLst>
            <c:ext xmlns:c16="http://schemas.microsoft.com/office/drawing/2014/chart" uri="{C3380CC4-5D6E-409C-BE32-E72D297353CC}">
              <c16:uniqueId val="{00000000-3E26-9D42-9B89-19E6BAA0B5D0}"/>
            </c:ext>
          </c:extLst>
        </c:ser>
        <c:ser>
          <c:idx val="1"/>
          <c:order val="1"/>
          <c:tx>
            <c:strRef>
              <c:f>Sheet5!$M$2</c:f>
              <c:strCache>
                <c:ptCount val="1"/>
                <c:pt idx="0">
                  <c:v>#REF!</c:v>
                </c:pt>
              </c:strCache>
            </c:strRef>
          </c:tx>
          <c:spPr>
            <a:solidFill>
              <a:schemeClr val="accent2"/>
            </a:solidFill>
            <a:ln>
              <a:noFill/>
            </a:ln>
            <a:effectLst/>
          </c:spPr>
          <c:cat>
            <c:strRef>
              <c:f>[1]Sheet5!$K$3:$K$53</c:f>
              <c:strCache>
                <c:ptCount val="51"/>
                <c:pt idx="0">
                  <c:v> Arsenic </c:v>
                </c:pt>
                <c:pt idx="1">
                  <c:v> Atezolizumab </c:v>
                </c:pt>
                <c:pt idx="2">
                  <c:v> Avelumab </c:v>
                </c:pt>
                <c:pt idx="3">
                  <c:v> Bendamustine </c:v>
                </c:pt>
                <c:pt idx="4">
                  <c:v> Bevacizumab </c:v>
                </c:pt>
                <c:pt idx="5">
                  <c:v> Bleomycin </c:v>
                </c:pt>
                <c:pt idx="6">
                  <c:v> Blinatumomab </c:v>
                </c:pt>
                <c:pt idx="7">
                  <c:v> Bortezomib </c:v>
                </c:pt>
                <c:pt idx="8">
                  <c:v> Brentuximab Vedotin </c:v>
                </c:pt>
                <c:pt idx="9">
                  <c:v> Cabazitaxel </c:v>
                </c:pt>
                <c:pt idx="10">
                  <c:v> Carboplatin </c:v>
                </c:pt>
                <c:pt idx="11">
                  <c:v> Carfilzomib </c:v>
                </c:pt>
                <c:pt idx="12">
                  <c:v> Cetuximab </c:v>
                </c:pt>
                <c:pt idx="13">
                  <c:v> Cisplatin </c:v>
                </c:pt>
                <c:pt idx="14">
                  <c:v> Cladribine </c:v>
                </c:pt>
                <c:pt idx="15">
                  <c:v> Cyclophosphamide </c:v>
                </c:pt>
                <c:pt idx="16">
                  <c:v> Cytarabine </c:v>
                </c:pt>
                <c:pt idx="17">
                  <c:v> Docetaxel </c:v>
                </c:pt>
                <c:pt idx="18">
                  <c:v> Doxorubicin </c:v>
                </c:pt>
                <c:pt idx="19">
                  <c:v> Durvalumab </c:v>
                </c:pt>
                <c:pt idx="20">
                  <c:v> Epirubicin </c:v>
                </c:pt>
                <c:pt idx="21">
                  <c:v> Eribulin </c:v>
                </c:pt>
                <c:pt idx="22">
                  <c:v> Etoposide </c:v>
                </c:pt>
                <c:pt idx="23">
                  <c:v> Etoposide Phosphate </c:v>
                </c:pt>
                <c:pt idx="24">
                  <c:v> Fludarabine </c:v>
                </c:pt>
                <c:pt idx="25">
                  <c:v> Fluorouracil </c:v>
                </c:pt>
                <c:pt idx="26">
                  <c:v> Fotemustine </c:v>
                </c:pt>
                <c:pt idx="27">
                  <c:v> Gemcitabine </c:v>
                </c:pt>
                <c:pt idx="28">
                  <c:v> Idarubicin </c:v>
                </c:pt>
                <c:pt idx="29">
                  <c:v> Ifosfamide </c:v>
                </c:pt>
                <c:pt idx="30">
                  <c:v> Inotuzumab Ozogamicin </c:v>
                </c:pt>
                <c:pt idx="31">
                  <c:v> Ipilimumab </c:v>
                </c:pt>
                <c:pt idx="32">
                  <c:v> Irinotecan </c:v>
                </c:pt>
                <c:pt idx="33">
                  <c:v> Methotrexate </c:v>
                </c:pt>
                <c:pt idx="34">
                  <c:v> Nivolumab </c:v>
                </c:pt>
                <c:pt idx="35">
                  <c:v> Obinutuzumab </c:v>
                </c:pt>
                <c:pt idx="36">
                  <c:v> Oxaliplatin </c:v>
                </c:pt>
                <c:pt idx="37">
                  <c:v> Paclitaxel </c:v>
                </c:pt>
                <c:pt idx="38">
                  <c:v> Panitumumab </c:v>
                </c:pt>
                <c:pt idx="39">
                  <c:v> Pembrolizumab </c:v>
                </c:pt>
                <c:pt idx="40">
                  <c:v> Pemetrexed </c:v>
                </c:pt>
                <c:pt idx="41">
                  <c:v> Pertuzumab </c:v>
                </c:pt>
                <c:pt idx="42">
                  <c:v> Pralatrexate </c:v>
                </c:pt>
                <c:pt idx="43">
                  <c:v> Raltitrexed </c:v>
                </c:pt>
                <c:pt idx="44">
                  <c:v> Rituximab </c:v>
                </c:pt>
                <c:pt idx="45">
                  <c:v> Topotecan </c:v>
                </c:pt>
                <c:pt idx="46">
                  <c:v> Trastuzumab </c:v>
                </c:pt>
                <c:pt idx="47">
                  <c:v> Trastuzumab Emtansine </c:v>
                </c:pt>
                <c:pt idx="48">
                  <c:v> Vinblastine </c:v>
                </c:pt>
                <c:pt idx="49">
                  <c:v> Vincristine </c:v>
                </c:pt>
                <c:pt idx="50">
                  <c:v> Vinorelbine </c:v>
                </c:pt>
              </c:strCache>
            </c:strRef>
          </c:cat>
          <c:val>
            <c:numRef>
              <c:f>[1]Sheet5!$M$3:$M$53</c:f>
              <c:numCache>
                <c:formatCode>"$"#,##0</c:formatCode>
                <c:ptCount val="51"/>
                <c:pt idx="0">
                  <c:v>40326.89892578125</c:v>
                </c:pt>
                <c:pt idx="1">
                  <c:v>4759341.8125</c:v>
                </c:pt>
                <c:pt idx="2">
                  <c:v>1763066.90625</c:v>
                </c:pt>
                <c:pt idx="3">
                  <c:v>4419636.75</c:v>
                </c:pt>
                <c:pt idx="4">
                  <c:v>20511251</c:v>
                </c:pt>
                <c:pt idx="5">
                  <c:v>124003.94921875</c:v>
                </c:pt>
                <c:pt idx="6">
                  <c:v>447334.578125</c:v>
                </c:pt>
                <c:pt idx="7">
                  <c:v>15080785.5</c:v>
                </c:pt>
                <c:pt idx="8">
                  <c:v>1524890.625</c:v>
                </c:pt>
                <c:pt idx="9">
                  <c:v>6199740.375</c:v>
                </c:pt>
                <c:pt idx="10">
                  <c:v>611236.2578125</c:v>
                </c:pt>
                <c:pt idx="11">
                  <c:v>6836160.634765625</c:v>
                </c:pt>
                <c:pt idx="12">
                  <c:v>8860258.8125</c:v>
                </c:pt>
                <c:pt idx="13">
                  <c:v>199642.349609375</c:v>
                </c:pt>
                <c:pt idx="14">
                  <c:v>156059.3623046875</c:v>
                </c:pt>
                <c:pt idx="15">
                  <c:v>598593.078125</c:v>
                </c:pt>
                <c:pt idx="16">
                  <c:v>136634.8193359375</c:v>
                </c:pt>
                <c:pt idx="17">
                  <c:v>407278.171875</c:v>
                </c:pt>
                <c:pt idx="18">
                  <c:v>1545852.5</c:v>
                </c:pt>
                <c:pt idx="19">
                  <c:v>1117305.375</c:v>
                </c:pt>
                <c:pt idx="20">
                  <c:v>134494.35546875</c:v>
                </c:pt>
                <c:pt idx="21">
                  <c:v>1655089.328125</c:v>
                </c:pt>
                <c:pt idx="22">
                  <c:v>132158.5546875</c:v>
                </c:pt>
                <c:pt idx="23">
                  <c:v>398767.18359375</c:v>
                </c:pt>
                <c:pt idx="24">
                  <c:v>37274.5400390625</c:v>
                </c:pt>
                <c:pt idx="25">
                  <c:v>51776671</c:v>
                </c:pt>
                <c:pt idx="26">
                  <c:v>41108.009765625</c:v>
                </c:pt>
                <c:pt idx="27">
                  <c:v>783428.703125</c:v>
                </c:pt>
                <c:pt idx="28">
                  <c:v>22732.459716796875</c:v>
                </c:pt>
                <c:pt idx="29">
                  <c:v>177129.2099609375</c:v>
                </c:pt>
                <c:pt idx="31">
                  <c:v>15715107.875</c:v>
                </c:pt>
                <c:pt idx="32">
                  <c:v>562478.015625</c:v>
                </c:pt>
                <c:pt idx="33">
                  <c:v>11536616.75</c:v>
                </c:pt>
                <c:pt idx="34">
                  <c:v>64804178.3125</c:v>
                </c:pt>
                <c:pt idx="35">
                  <c:v>5791489.40625</c:v>
                </c:pt>
                <c:pt idx="36">
                  <c:v>439488.2109375</c:v>
                </c:pt>
                <c:pt idx="37">
                  <c:v>5525145.125</c:v>
                </c:pt>
                <c:pt idx="38">
                  <c:v>3815054.65625</c:v>
                </c:pt>
                <c:pt idx="39">
                  <c:v>47221179.5</c:v>
                </c:pt>
                <c:pt idx="40">
                  <c:v>1064711.162109375</c:v>
                </c:pt>
                <c:pt idx="41">
                  <c:v>8739833.25</c:v>
                </c:pt>
                <c:pt idx="42">
                  <c:v>789437.4375</c:v>
                </c:pt>
                <c:pt idx="43">
                  <c:v>139289.8115234375</c:v>
                </c:pt>
                <c:pt idx="44">
                  <c:v>36124498</c:v>
                </c:pt>
                <c:pt idx="45">
                  <c:v>47939.65087890625</c:v>
                </c:pt>
                <c:pt idx="46">
                  <c:v>29309927.5</c:v>
                </c:pt>
                <c:pt idx="47">
                  <c:v>4151185.0625</c:v>
                </c:pt>
                <c:pt idx="48">
                  <c:v>67737.5302734375</c:v>
                </c:pt>
                <c:pt idx="49">
                  <c:v>108153.310546875</c:v>
                </c:pt>
                <c:pt idx="50">
                  <c:v>108783.1123046875</c:v>
                </c:pt>
              </c:numCache>
            </c:numRef>
          </c:val>
          <c:extLst>
            <c:ext xmlns:c16="http://schemas.microsoft.com/office/drawing/2014/chart" uri="{C3380CC4-5D6E-409C-BE32-E72D297353CC}">
              <c16:uniqueId val="{00000001-3E26-9D42-9B89-19E6BAA0B5D0}"/>
            </c:ext>
          </c:extLst>
        </c:ser>
        <c:dLbls>
          <c:showLegendKey val="0"/>
          <c:showVal val="0"/>
          <c:showCatName val="0"/>
          <c:showSerName val="0"/>
          <c:showPercent val="0"/>
          <c:showBubbleSize val="0"/>
        </c:dLbls>
        <c:axId val="1916182592"/>
        <c:axId val="1846518128"/>
      </c:areaChart>
      <c:catAx>
        <c:axId val="191618259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46518128"/>
        <c:crosses val="autoZero"/>
        <c:auto val="1"/>
        <c:lblAlgn val="ctr"/>
        <c:lblOffset val="100"/>
        <c:tickLblSkip val="1"/>
        <c:noMultiLvlLbl val="0"/>
      </c:catAx>
      <c:valAx>
        <c:axId val="18465181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16182592"/>
        <c:crosses val="autoZero"/>
        <c:crossBetween val="midCat"/>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mn-lt"/>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ean 95% CI'!$A$75</c:f>
              <c:strCache>
                <c:ptCount val="1"/>
                <c:pt idx="0">
                  <c:v>Overall</c:v>
                </c:pt>
              </c:strCache>
            </c:strRef>
          </c:tx>
          <c:spPr>
            <a:solidFill>
              <a:schemeClr val="accent1"/>
            </a:solidFill>
            <a:ln>
              <a:noFill/>
            </a:ln>
            <a:effectLst/>
          </c:spPr>
          <c:invertIfNegative val="0"/>
          <c:cat>
            <c:strRef>
              <c:f>'Mean 95% CI'!$B$74:$G$74</c:f>
              <c:strCache>
                <c:ptCount val="6"/>
                <c:pt idx="0">
                  <c:v>Overall</c:v>
                </c:pt>
                <c:pt idx="1">
                  <c:v>Major Cities of Australia</c:v>
                </c:pt>
                <c:pt idx="2">
                  <c:v>Inner Regional Australia</c:v>
                </c:pt>
                <c:pt idx="3">
                  <c:v>Outer Regional Australia</c:v>
                </c:pt>
                <c:pt idx="4">
                  <c:v>Remote Australia</c:v>
                </c:pt>
                <c:pt idx="5">
                  <c:v>Very Remote Australia</c:v>
                </c:pt>
              </c:strCache>
            </c:strRef>
          </c:cat>
          <c:val>
            <c:numRef>
              <c:f>'Mean 95% CI'!$B$75:$G$75</c:f>
              <c:numCache>
                <c:formatCode>_(* #,##0.00_);_(* \(#,##0.00\);_(* "-"??_);_(@_)</c:formatCode>
                <c:ptCount val="6"/>
                <c:pt idx="0">
                  <c:v>158.7099</c:v>
                </c:pt>
                <c:pt idx="1">
                  <c:v>95.956770000000006</c:v>
                </c:pt>
                <c:pt idx="2">
                  <c:v>166.4813</c:v>
                </c:pt>
                <c:pt idx="3">
                  <c:v>316.31959999999998</c:v>
                </c:pt>
                <c:pt idx="4">
                  <c:v>478.61720000000003</c:v>
                </c:pt>
                <c:pt idx="5">
                  <c:v>849.43600000000004</c:v>
                </c:pt>
              </c:numCache>
            </c:numRef>
          </c:val>
          <c:extLst>
            <c:ext xmlns:c16="http://schemas.microsoft.com/office/drawing/2014/chart" uri="{C3380CC4-5D6E-409C-BE32-E72D297353CC}">
              <c16:uniqueId val="{00000000-506C-7C43-8945-751707F7B9EC}"/>
            </c:ext>
          </c:extLst>
        </c:ser>
        <c:ser>
          <c:idx val="1"/>
          <c:order val="1"/>
          <c:tx>
            <c:strRef>
              <c:f>'Mean 95% CI'!$A$76</c:f>
              <c:strCache>
                <c:ptCount val="1"/>
                <c:pt idx="0">
                  <c:v>2016</c:v>
                </c:pt>
              </c:strCache>
            </c:strRef>
          </c:tx>
          <c:spPr>
            <a:solidFill>
              <a:schemeClr val="accent2"/>
            </a:solidFill>
            <a:ln>
              <a:noFill/>
            </a:ln>
            <a:effectLst/>
          </c:spPr>
          <c:invertIfNegative val="0"/>
          <c:val>
            <c:numRef>
              <c:f>'Mean 95% CI'!$B$76:$G$76</c:f>
              <c:numCache>
                <c:formatCode>_(* #,##0.00_);_(* \(#,##0.00\);_(* "-"??_);_(@_)</c:formatCode>
                <c:ptCount val="6"/>
                <c:pt idx="0">
                  <c:v>149.3502</c:v>
                </c:pt>
                <c:pt idx="1">
                  <c:v>85.860659999999996</c:v>
                </c:pt>
                <c:pt idx="2">
                  <c:v>163.67830000000001</c:v>
                </c:pt>
                <c:pt idx="3">
                  <c:v>304.39010000000002</c:v>
                </c:pt>
                <c:pt idx="4">
                  <c:v>480.03750000000002</c:v>
                </c:pt>
                <c:pt idx="5">
                  <c:v>873.76089999999999</c:v>
                </c:pt>
              </c:numCache>
            </c:numRef>
          </c:val>
          <c:extLst>
            <c:ext xmlns:c16="http://schemas.microsoft.com/office/drawing/2014/chart" uri="{C3380CC4-5D6E-409C-BE32-E72D297353CC}">
              <c16:uniqueId val="{00000001-506C-7C43-8945-751707F7B9EC}"/>
            </c:ext>
          </c:extLst>
        </c:ser>
        <c:ser>
          <c:idx val="2"/>
          <c:order val="2"/>
          <c:tx>
            <c:strRef>
              <c:f>'Mean 95% CI'!$A$77</c:f>
              <c:strCache>
                <c:ptCount val="1"/>
                <c:pt idx="0">
                  <c:v>2017</c:v>
                </c:pt>
              </c:strCache>
            </c:strRef>
          </c:tx>
          <c:spPr>
            <a:solidFill>
              <a:schemeClr val="accent3"/>
            </a:solidFill>
            <a:ln>
              <a:noFill/>
            </a:ln>
            <a:effectLst/>
          </c:spPr>
          <c:invertIfNegative val="0"/>
          <c:val>
            <c:numRef>
              <c:f>'Mean 95% CI'!$B$77:$G$77</c:f>
              <c:numCache>
                <c:formatCode>_(* #,##0.00_);_(* \(#,##0.00\);_(* "-"??_);_(@_)</c:formatCode>
                <c:ptCount val="6"/>
                <c:pt idx="0">
                  <c:v>154.2704</c:v>
                </c:pt>
                <c:pt idx="1">
                  <c:v>89.457059999999998</c:v>
                </c:pt>
                <c:pt idx="2">
                  <c:v>159.54060000000001</c:v>
                </c:pt>
                <c:pt idx="3">
                  <c:v>315.91109999999998</c:v>
                </c:pt>
                <c:pt idx="4">
                  <c:v>498.14400000000001</c:v>
                </c:pt>
                <c:pt idx="5">
                  <c:v>884.24170000000004</c:v>
                </c:pt>
              </c:numCache>
            </c:numRef>
          </c:val>
          <c:extLst>
            <c:ext xmlns:c16="http://schemas.microsoft.com/office/drawing/2014/chart" uri="{C3380CC4-5D6E-409C-BE32-E72D297353CC}">
              <c16:uniqueId val="{00000002-506C-7C43-8945-751707F7B9EC}"/>
            </c:ext>
          </c:extLst>
        </c:ser>
        <c:ser>
          <c:idx val="3"/>
          <c:order val="3"/>
          <c:tx>
            <c:strRef>
              <c:f>'Mean 95% CI'!$A$78</c:f>
              <c:strCache>
                <c:ptCount val="1"/>
                <c:pt idx="0">
                  <c:v>2018</c:v>
                </c:pt>
              </c:strCache>
            </c:strRef>
          </c:tx>
          <c:spPr>
            <a:solidFill>
              <a:schemeClr val="accent4"/>
            </a:solidFill>
            <a:ln>
              <a:noFill/>
            </a:ln>
            <a:effectLst/>
          </c:spPr>
          <c:invertIfNegative val="0"/>
          <c:val>
            <c:numRef>
              <c:f>'Mean 95% CI'!$B$78:$G$78</c:f>
              <c:numCache>
                <c:formatCode>_(* #,##0.00_);_(* \(#,##0.00\);_(* "-"??_);_(@_)</c:formatCode>
                <c:ptCount val="6"/>
                <c:pt idx="0">
                  <c:v>156.6711</c:v>
                </c:pt>
                <c:pt idx="1">
                  <c:v>89.886250000000004</c:v>
                </c:pt>
                <c:pt idx="2">
                  <c:v>162.67760000000001</c:v>
                </c:pt>
                <c:pt idx="3">
                  <c:v>327.0224</c:v>
                </c:pt>
                <c:pt idx="4">
                  <c:v>504.10879999999997</c:v>
                </c:pt>
                <c:pt idx="5">
                  <c:v>844.08150000000001</c:v>
                </c:pt>
              </c:numCache>
            </c:numRef>
          </c:val>
          <c:extLst>
            <c:ext xmlns:c16="http://schemas.microsoft.com/office/drawing/2014/chart" uri="{C3380CC4-5D6E-409C-BE32-E72D297353CC}">
              <c16:uniqueId val="{00000003-506C-7C43-8945-751707F7B9EC}"/>
            </c:ext>
          </c:extLst>
        </c:ser>
        <c:ser>
          <c:idx val="4"/>
          <c:order val="4"/>
          <c:tx>
            <c:strRef>
              <c:f>'Mean 95% CI'!$A$79</c:f>
              <c:strCache>
                <c:ptCount val="1"/>
                <c:pt idx="0">
                  <c:v>2019</c:v>
                </c:pt>
              </c:strCache>
            </c:strRef>
          </c:tx>
          <c:spPr>
            <a:solidFill>
              <a:schemeClr val="accent5"/>
            </a:solidFill>
            <a:ln>
              <a:noFill/>
            </a:ln>
            <a:effectLst/>
          </c:spPr>
          <c:invertIfNegative val="0"/>
          <c:val>
            <c:numRef>
              <c:f>'Mean 95% CI'!$B$79:$G$79</c:f>
              <c:numCache>
                <c:formatCode>_(* #,##0.00_);_(* \(#,##0.00\);_(* "-"??_);_(@_)</c:formatCode>
                <c:ptCount val="6"/>
                <c:pt idx="0">
                  <c:v>159.5333</c:v>
                </c:pt>
                <c:pt idx="1">
                  <c:v>98.973020000000005</c:v>
                </c:pt>
                <c:pt idx="2">
                  <c:v>166.93639999999999</c:v>
                </c:pt>
                <c:pt idx="3">
                  <c:v>306.93220000000002</c:v>
                </c:pt>
                <c:pt idx="4">
                  <c:v>471.13659999999999</c:v>
                </c:pt>
                <c:pt idx="5">
                  <c:v>860.97810000000004</c:v>
                </c:pt>
              </c:numCache>
            </c:numRef>
          </c:val>
          <c:extLst>
            <c:ext xmlns:c16="http://schemas.microsoft.com/office/drawing/2014/chart" uri="{C3380CC4-5D6E-409C-BE32-E72D297353CC}">
              <c16:uniqueId val="{00000004-506C-7C43-8945-751707F7B9EC}"/>
            </c:ext>
          </c:extLst>
        </c:ser>
        <c:ser>
          <c:idx val="5"/>
          <c:order val="5"/>
          <c:tx>
            <c:strRef>
              <c:f>'Mean 95% CI'!$A$80</c:f>
              <c:strCache>
                <c:ptCount val="1"/>
                <c:pt idx="0">
                  <c:v>2020</c:v>
                </c:pt>
              </c:strCache>
            </c:strRef>
          </c:tx>
          <c:spPr>
            <a:solidFill>
              <a:schemeClr val="accent6"/>
            </a:solidFill>
            <a:ln>
              <a:noFill/>
            </a:ln>
            <a:effectLst/>
          </c:spPr>
          <c:invertIfNegative val="0"/>
          <c:val>
            <c:numRef>
              <c:f>'Mean 95% CI'!$B$80:$G$80</c:f>
              <c:numCache>
                <c:formatCode>_(* #,##0.00_);_(* \(#,##0.00\);_(* "-"??_);_(@_)</c:formatCode>
                <c:ptCount val="6"/>
                <c:pt idx="0">
                  <c:v>176.73939999999999</c:v>
                </c:pt>
                <c:pt idx="1">
                  <c:v>113.97920000000001</c:v>
                </c:pt>
                <c:pt idx="2">
                  <c:v>186.68899999999999</c:v>
                </c:pt>
                <c:pt idx="3">
                  <c:v>335.23169999999999</c:v>
                </c:pt>
                <c:pt idx="4">
                  <c:v>487.96440000000001</c:v>
                </c:pt>
                <c:pt idx="5">
                  <c:v>861.37810000000002</c:v>
                </c:pt>
              </c:numCache>
            </c:numRef>
          </c:val>
          <c:extLst>
            <c:ext xmlns:c16="http://schemas.microsoft.com/office/drawing/2014/chart" uri="{C3380CC4-5D6E-409C-BE32-E72D297353CC}">
              <c16:uniqueId val="{00000005-506C-7C43-8945-751707F7B9EC}"/>
            </c:ext>
          </c:extLst>
        </c:ser>
        <c:ser>
          <c:idx val="6"/>
          <c:order val="6"/>
          <c:tx>
            <c:strRef>
              <c:f>'Mean 95% CI'!$A$81</c:f>
              <c:strCache>
                <c:ptCount val="1"/>
                <c:pt idx="0">
                  <c:v>2021</c:v>
                </c:pt>
              </c:strCache>
            </c:strRef>
          </c:tx>
          <c:spPr>
            <a:solidFill>
              <a:schemeClr val="accent1">
                <a:lumMod val="60000"/>
              </a:schemeClr>
            </a:solidFill>
            <a:ln>
              <a:noFill/>
            </a:ln>
            <a:effectLst/>
          </c:spPr>
          <c:invertIfNegative val="0"/>
          <c:val>
            <c:numRef>
              <c:f>'Mean 95% CI'!$B$81:$G$81</c:f>
              <c:numCache>
                <c:formatCode>_(* #,##0.00_);_(* \(#,##0.00\);_(* "-"??_);_(@_)</c:formatCode>
                <c:ptCount val="6"/>
                <c:pt idx="0">
                  <c:v>140.83580000000001</c:v>
                </c:pt>
                <c:pt idx="1">
                  <c:v>84.76773</c:v>
                </c:pt>
                <c:pt idx="2">
                  <c:v>149.5839</c:v>
                </c:pt>
                <c:pt idx="3">
                  <c:v>288.39190000000002</c:v>
                </c:pt>
                <c:pt idx="4">
                  <c:v>397.09710000000001</c:v>
                </c:pt>
                <c:pt idx="5">
                  <c:v>736.95479999999998</c:v>
                </c:pt>
              </c:numCache>
            </c:numRef>
          </c:val>
          <c:extLst>
            <c:ext xmlns:c16="http://schemas.microsoft.com/office/drawing/2014/chart" uri="{C3380CC4-5D6E-409C-BE32-E72D297353CC}">
              <c16:uniqueId val="{00000006-506C-7C43-8945-751707F7B9EC}"/>
            </c:ext>
          </c:extLst>
        </c:ser>
        <c:dLbls>
          <c:showLegendKey val="0"/>
          <c:showVal val="0"/>
          <c:showCatName val="0"/>
          <c:showSerName val="0"/>
          <c:showPercent val="0"/>
          <c:showBubbleSize val="0"/>
        </c:dLbls>
        <c:gapWidth val="182"/>
        <c:axId val="774782480"/>
        <c:axId val="1057972608"/>
      </c:barChart>
      <c:catAx>
        <c:axId val="77478248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ARI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crossAx val="1057972608"/>
        <c:crosses val="autoZero"/>
        <c:auto val="1"/>
        <c:lblAlgn val="ctr"/>
        <c:lblOffset val="100"/>
        <c:noMultiLvlLbl val="0"/>
      </c:catAx>
      <c:valAx>
        <c:axId val="1057972608"/>
        <c:scaling>
          <c:orientation val="minMax"/>
          <c:max val="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Distance (k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crossAx val="7747824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Arial Narrow" panose="020B060602020203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catterplot - dist by N pharmac'!$C$1</c:f>
              <c:strCache>
                <c:ptCount val="1"/>
                <c:pt idx="0">
                  <c:v>Mean distance </c:v>
                </c:pt>
              </c:strCache>
            </c:strRef>
          </c:tx>
          <c:spPr>
            <a:ln w="19050" cap="rnd">
              <a:noFill/>
              <a:round/>
            </a:ln>
            <a:effectLst/>
          </c:spPr>
          <c:marker>
            <c:symbol val="circle"/>
            <c:size val="5"/>
            <c:spPr>
              <a:solidFill>
                <a:schemeClr val="accent1"/>
              </a:solidFill>
              <a:ln w="9525">
                <a:solidFill>
                  <a:schemeClr val="accent1"/>
                </a:solidFill>
              </a:ln>
              <a:effectLst/>
            </c:spPr>
          </c:marker>
          <c:xVal>
            <c:numRef>
              <c:f>'Scatterplot - dist by N pharmac'!$B$2:$B$2614</c:f>
              <c:numCache>
                <c:formatCode>General</c:formatCode>
                <c:ptCount val="2613"/>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3</c:v>
                </c:pt>
                <c:pt idx="615">
                  <c:v>3</c:v>
                </c:pt>
                <c:pt idx="616">
                  <c:v>3</c:v>
                </c:pt>
                <c:pt idx="617">
                  <c:v>3</c:v>
                </c:pt>
                <c:pt idx="618">
                  <c:v>3</c:v>
                </c:pt>
                <c:pt idx="619">
                  <c:v>3</c:v>
                </c:pt>
                <c:pt idx="620">
                  <c:v>3</c:v>
                </c:pt>
                <c:pt idx="621">
                  <c:v>3</c:v>
                </c:pt>
                <c:pt idx="622">
                  <c:v>3</c:v>
                </c:pt>
                <c:pt idx="623">
                  <c:v>3</c:v>
                </c:pt>
                <c:pt idx="624">
                  <c:v>3</c:v>
                </c:pt>
                <c:pt idx="625">
                  <c:v>3</c:v>
                </c:pt>
                <c:pt idx="626">
                  <c:v>3</c:v>
                </c:pt>
                <c:pt idx="627">
                  <c:v>3</c:v>
                </c:pt>
                <c:pt idx="628">
                  <c:v>3</c:v>
                </c:pt>
                <c:pt idx="629">
                  <c:v>3</c:v>
                </c:pt>
                <c:pt idx="630">
                  <c:v>3</c:v>
                </c:pt>
                <c:pt idx="631">
                  <c:v>3</c:v>
                </c:pt>
                <c:pt idx="632">
                  <c:v>3</c:v>
                </c:pt>
                <c:pt idx="633">
                  <c:v>3</c:v>
                </c:pt>
                <c:pt idx="634">
                  <c:v>3</c:v>
                </c:pt>
                <c:pt idx="635">
                  <c:v>3</c:v>
                </c:pt>
                <c:pt idx="636">
                  <c:v>3</c:v>
                </c:pt>
                <c:pt idx="637">
                  <c:v>3</c:v>
                </c:pt>
                <c:pt idx="638">
                  <c:v>3</c:v>
                </c:pt>
                <c:pt idx="639">
                  <c:v>3</c:v>
                </c:pt>
                <c:pt idx="640">
                  <c:v>3</c:v>
                </c:pt>
                <c:pt idx="641">
                  <c:v>3</c:v>
                </c:pt>
                <c:pt idx="642">
                  <c:v>3</c:v>
                </c:pt>
                <c:pt idx="643">
                  <c:v>3</c:v>
                </c:pt>
                <c:pt idx="644">
                  <c:v>3</c:v>
                </c:pt>
                <c:pt idx="645">
                  <c:v>3</c:v>
                </c:pt>
                <c:pt idx="646">
                  <c:v>3</c:v>
                </c:pt>
                <c:pt idx="647">
                  <c:v>3</c:v>
                </c:pt>
                <c:pt idx="648">
                  <c:v>3</c:v>
                </c:pt>
                <c:pt idx="649">
                  <c:v>3</c:v>
                </c:pt>
                <c:pt idx="650">
                  <c:v>3</c:v>
                </c:pt>
                <c:pt idx="651">
                  <c:v>3</c:v>
                </c:pt>
                <c:pt idx="652">
                  <c:v>3</c:v>
                </c:pt>
                <c:pt idx="653">
                  <c:v>3</c:v>
                </c:pt>
                <c:pt idx="654">
                  <c:v>3</c:v>
                </c:pt>
                <c:pt idx="655">
                  <c:v>3</c:v>
                </c:pt>
                <c:pt idx="656">
                  <c:v>3</c:v>
                </c:pt>
                <c:pt idx="657">
                  <c:v>3</c:v>
                </c:pt>
                <c:pt idx="658">
                  <c:v>3</c:v>
                </c:pt>
                <c:pt idx="659">
                  <c:v>3</c:v>
                </c:pt>
                <c:pt idx="660">
                  <c:v>3</c:v>
                </c:pt>
                <c:pt idx="661">
                  <c:v>3</c:v>
                </c:pt>
                <c:pt idx="662">
                  <c:v>3</c:v>
                </c:pt>
                <c:pt idx="663">
                  <c:v>3</c:v>
                </c:pt>
                <c:pt idx="664">
                  <c:v>3</c:v>
                </c:pt>
                <c:pt idx="665">
                  <c:v>3</c:v>
                </c:pt>
                <c:pt idx="666">
                  <c:v>3</c:v>
                </c:pt>
                <c:pt idx="667">
                  <c:v>3</c:v>
                </c:pt>
                <c:pt idx="668">
                  <c:v>3</c:v>
                </c:pt>
                <c:pt idx="669">
                  <c:v>3</c:v>
                </c:pt>
                <c:pt idx="670">
                  <c:v>3</c:v>
                </c:pt>
                <c:pt idx="671">
                  <c:v>3</c:v>
                </c:pt>
                <c:pt idx="672">
                  <c:v>3</c:v>
                </c:pt>
                <c:pt idx="673">
                  <c:v>3</c:v>
                </c:pt>
                <c:pt idx="674">
                  <c:v>3</c:v>
                </c:pt>
                <c:pt idx="675">
                  <c:v>3</c:v>
                </c:pt>
                <c:pt idx="676">
                  <c:v>3</c:v>
                </c:pt>
                <c:pt idx="677">
                  <c:v>3</c:v>
                </c:pt>
                <c:pt idx="678">
                  <c:v>3</c:v>
                </c:pt>
                <c:pt idx="679">
                  <c:v>3</c:v>
                </c:pt>
                <c:pt idx="680">
                  <c:v>3</c:v>
                </c:pt>
                <c:pt idx="681">
                  <c:v>3</c:v>
                </c:pt>
                <c:pt idx="682">
                  <c:v>3</c:v>
                </c:pt>
                <c:pt idx="683">
                  <c:v>3</c:v>
                </c:pt>
                <c:pt idx="684">
                  <c:v>3</c:v>
                </c:pt>
                <c:pt idx="685">
                  <c:v>3</c:v>
                </c:pt>
                <c:pt idx="686">
                  <c:v>3</c:v>
                </c:pt>
                <c:pt idx="687">
                  <c:v>3</c:v>
                </c:pt>
                <c:pt idx="688">
                  <c:v>3</c:v>
                </c:pt>
                <c:pt idx="689">
                  <c:v>3</c:v>
                </c:pt>
                <c:pt idx="690">
                  <c:v>3</c:v>
                </c:pt>
                <c:pt idx="691">
                  <c:v>3</c:v>
                </c:pt>
                <c:pt idx="692">
                  <c:v>3</c:v>
                </c:pt>
                <c:pt idx="693">
                  <c:v>3</c:v>
                </c:pt>
                <c:pt idx="694">
                  <c:v>3</c:v>
                </c:pt>
                <c:pt idx="695">
                  <c:v>3</c:v>
                </c:pt>
                <c:pt idx="696">
                  <c:v>3</c:v>
                </c:pt>
                <c:pt idx="697">
                  <c:v>3</c:v>
                </c:pt>
                <c:pt idx="698">
                  <c:v>3</c:v>
                </c:pt>
                <c:pt idx="699">
                  <c:v>3</c:v>
                </c:pt>
                <c:pt idx="700">
                  <c:v>3</c:v>
                </c:pt>
                <c:pt idx="701">
                  <c:v>3</c:v>
                </c:pt>
                <c:pt idx="702">
                  <c:v>3</c:v>
                </c:pt>
                <c:pt idx="703">
                  <c:v>3</c:v>
                </c:pt>
                <c:pt idx="704">
                  <c:v>3</c:v>
                </c:pt>
                <c:pt idx="705">
                  <c:v>3</c:v>
                </c:pt>
                <c:pt idx="706">
                  <c:v>3</c:v>
                </c:pt>
                <c:pt idx="707">
                  <c:v>3</c:v>
                </c:pt>
                <c:pt idx="708">
                  <c:v>3</c:v>
                </c:pt>
                <c:pt idx="709">
                  <c:v>3</c:v>
                </c:pt>
                <c:pt idx="710">
                  <c:v>3</c:v>
                </c:pt>
                <c:pt idx="711">
                  <c:v>3</c:v>
                </c:pt>
                <c:pt idx="712">
                  <c:v>3</c:v>
                </c:pt>
                <c:pt idx="713">
                  <c:v>3</c:v>
                </c:pt>
                <c:pt idx="714">
                  <c:v>3</c:v>
                </c:pt>
                <c:pt idx="715">
                  <c:v>3</c:v>
                </c:pt>
                <c:pt idx="716">
                  <c:v>3</c:v>
                </c:pt>
                <c:pt idx="717">
                  <c:v>3</c:v>
                </c:pt>
                <c:pt idx="718">
                  <c:v>3</c:v>
                </c:pt>
                <c:pt idx="719">
                  <c:v>3</c:v>
                </c:pt>
                <c:pt idx="720">
                  <c:v>3</c:v>
                </c:pt>
                <c:pt idx="721">
                  <c:v>3</c:v>
                </c:pt>
                <c:pt idx="722">
                  <c:v>3</c:v>
                </c:pt>
                <c:pt idx="723">
                  <c:v>3</c:v>
                </c:pt>
                <c:pt idx="724">
                  <c:v>3</c:v>
                </c:pt>
                <c:pt idx="725">
                  <c:v>3</c:v>
                </c:pt>
                <c:pt idx="726">
                  <c:v>3</c:v>
                </c:pt>
                <c:pt idx="727">
                  <c:v>3</c:v>
                </c:pt>
                <c:pt idx="728">
                  <c:v>3</c:v>
                </c:pt>
                <c:pt idx="729">
                  <c:v>3</c:v>
                </c:pt>
                <c:pt idx="730">
                  <c:v>3</c:v>
                </c:pt>
                <c:pt idx="731">
                  <c:v>3</c:v>
                </c:pt>
                <c:pt idx="732">
                  <c:v>3</c:v>
                </c:pt>
                <c:pt idx="733">
                  <c:v>3</c:v>
                </c:pt>
                <c:pt idx="734">
                  <c:v>3</c:v>
                </c:pt>
                <c:pt idx="735">
                  <c:v>3</c:v>
                </c:pt>
                <c:pt idx="736">
                  <c:v>3</c:v>
                </c:pt>
                <c:pt idx="737">
                  <c:v>3</c:v>
                </c:pt>
                <c:pt idx="738">
                  <c:v>3</c:v>
                </c:pt>
                <c:pt idx="739">
                  <c:v>3</c:v>
                </c:pt>
                <c:pt idx="740">
                  <c:v>3</c:v>
                </c:pt>
                <c:pt idx="741">
                  <c:v>3</c:v>
                </c:pt>
                <c:pt idx="742">
                  <c:v>3</c:v>
                </c:pt>
                <c:pt idx="743">
                  <c:v>3</c:v>
                </c:pt>
                <c:pt idx="744">
                  <c:v>3</c:v>
                </c:pt>
                <c:pt idx="745">
                  <c:v>3</c:v>
                </c:pt>
                <c:pt idx="746">
                  <c:v>3</c:v>
                </c:pt>
                <c:pt idx="747">
                  <c:v>3</c:v>
                </c:pt>
                <c:pt idx="748">
                  <c:v>3</c:v>
                </c:pt>
                <c:pt idx="749">
                  <c:v>3</c:v>
                </c:pt>
                <c:pt idx="750">
                  <c:v>3</c:v>
                </c:pt>
                <c:pt idx="751">
                  <c:v>3</c:v>
                </c:pt>
                <c:pt idx="752">
                  <c:v>3</c:v>
                </c:pt>
                <c:pt idx="753">
                  <c:v>3</c:v>
                </c:pt>
                <c:pt idx="754">
                  <c:v>3</c:v>
                </c:pt>
                <c:pt idx="755">
                  <c:v>3</c:v>
                </c:pt>
                <c:pt idx="756">
                  <c:v>3</c:v>
                </c:pt>
                <c:pt idx="757">
                  <c:v>3</c:v>
                </c:pt>
                <c:pt idx="758">
                  <c:v>3</c:v>
                </c:pt>
                <c:pt idx="759">
                  <c:v>3</c:v>
                </c:pt>
                <c:pt idx="760">
                  <c:v>3</c:v>
                </c:pt>
                <c:pt idx="761">
                  <c:v>3</c:v>
                </c:pt>
                <c:pt idx="762">
                  <c:v>3</c:v>
                </c:pt>
                <c:pt idx="763">
                  <c:v>3</c:v>
                </c:pt>
                <c:pt idx="764">
                  <c:v>3</c:v>
                </c:pt>
                <c:pt idx="765">
                  <c:v>3</c:v>
                </c:pt>
                <c:pt idx="766">
                  <c:v>3</c:v>
                </c:pt>
                <c:pt idx="767">
                  <c:v>3</c:v>
                </c:pt>
                <c:pt idx="768">
                  <c:v>3</c:v>
                </c:pt>
                <c:pt idx="769">
                  <c:v>3</c:v>
                </c:pt>
                <c:pt idx="770">
                  <c:v>3</c:v>
                </c:pt>
                <c:pt idx="771">
                  <c:v>3</c:v>
                </c:pt>
                <c:pt idx="772">
                  <c:v>3</c:v>
                </c:pt>
                <c:pt idx="773">
                  <c:v>3</c:v>
                </c:pt>
                <c:pt idx="774">
                  <c:v>3</c:v>
                </c:pt>
                <c:pt idx="775">
                  <c:v>3</c:v>
                </c:pt>
                <c:pt idx="776">
                  <c:v>3</c:v>
                </c:pt>
                <c:pt idx="777">
                  <c:v>3</c:v>
                </c:pt>
                <c:pt idx="778">
                  <c:v>3</c:v>
                </c:pt>
                <c:pt idx="779">
                  <c:v>3</c:v>
                </c:pt>
                <c:pt idx="780">
                  <c:v>3</c:v>
                </c:pt>
                <c:pt idx="781">
                  <c:v>3</c:v>
                </c:pt>
                <c:pt idx="782">
                  <c:v>3</c:v>
                </c:pt>
                <c:pt idx="783">
                  <c:v>3</c:v>
                </c:pt>
                <c:pt idx="784">
                  <c:v>3</c:v>
                </c:pt>
                <c:pt idx="785">
                  <c:v>3</c:v>
                </c:pt>
                <c:pt idx="786">
                  <c:v>3</c:v>
                </c:pt>
                <c:pt idx="787">
                  <c:v>3</c:v>
                </c:pt>
                <c:pt idx="788">
                  <c:v>3</c:v>
                </c:pt>
                <c:pt idx="789">
                  <c:v>3</c:v>
                </c:pt>
                <c:pt idx="790">
                  <c:v>3</c:v>
                </c:pt>
                <c:pt idx="791">
                  <c:v>3</c:v>
                </c:pt>
                <c:pt idx="792">
                  <c:v>3</c:v>
                </c:pt>
                <c:pt idx="793">
                  <c:v>3</c:v>
                </c:pt>
                <c:pt idx="794">
                  <c:v>3</c:v>
                </c:pt>
                <c:pt idx="795">
                  <c:v>3</c:v>
                </c:pt>
                <c:pt idx="796">
                  <c:v>3</c:v>
                </c:pt>
                <c:pt idx="797">
                  <c:v>3</c:v>
                </c:pt>
                <c:pt idx="798">
                  <c:v>3</c:v>
                </c:pt>
                <c:pt idx="799">
                  <c:v>3</c:v>
                </c:pt>
                <c:pt idx="800">
                  <c:v>3</c:v>
                </c:pt>
                <c:pt idx="801">
                  <c:v>3</c:v>
                </c:pt>
                <c:pt idx="802">
                  <c:v>3</c:v>
                </c:pt>
                <c:pt idx="803">
                  <c:v>3</c:v>
                </c:pt>
                <c:pt idx="804">
                  <c:v>3</c:v>
                </c:pt>
                <c:pt idx="805">
                  <c:v>3</c:v>
                </c:pt>
                <c:pt idx="806">
                  <c:v>3</c:v>
                </c:pt>
                <c:pt idx="807">
                  <c:v>3</c:v>
                </c:pt>
                <c:pt idx="808">
                  <c:v>3</c:v>
                </c:pt>
                <c:pt idx="809">
                  <c:v>3</c:v>
                </c:pt>
                <c:pt idx="810">
                  <c:v>3</c:v>
                </c:pt>
                <c:pt idx="811">
                  <c:v>3</c:v>
                </c:pt>
                <c:pt idx="812">
                  <c:v>3</c:v>
                </c:pt>
                <c:pt idx="813">
                  <c:v>3</c:v>
                </c:pt>
                <c:pt idx="814">
                  <c:v>3</c:v>
                </c:pt>
                <c:pt idx="815">
                  <c:v>3</c:v>
                </c:pt>
                <c:pt idx="816">
                  <c:v>3</c:v>
                </c:pt>
                <c:pt idx="817">
                  <c:v>3</c:v>
                </c:pt>
                <c:pt idx="818">
                  <c:v>3</c:v>
                </c:pt>
                <c:pt idx="819">
                  <c:v>3</c:v>
                </c:pt>
                <c:pt idx="820">
                  <c:v>3</c:v>
                </c:pt>
                <c:pt idx="821">
                  <c:v>3</c:v>
                </c:pt>
                <c:pt idx="822">
                  <c:v>3</c:v>
                </c:pt>
                <c:pt idx="823">
                  <c:v>3</c:v>
                </c:pt>
                <c:pt idx="824">
                  <c:v>3</c:v>
                </c:pt>
                <c:pt idx="825">
                  <c:v>3</c:v>
                </c:pt>
                <c:pt idx="826">
                  <c:v>3</c:v>
                </c:pt>
                <c:pt idx="827">
                  <c:v>3</c:v>
                </c:pt>
                <c:pt idx="828">
                  <c:v>3</c:v>
                </c:pt>
                <c:pt idx="829">
                  <c:v>3</c:v>
                </c:pt>
                <c:pt idx="830">
                  <c:v>3</c:v>
                </c:pt>
                <c:pt idx="831">
                  <c:v>3</c:v>
                </c:pt>
                <c:pt idx="832">
                  <c:v>3</c:v>
                </c:pt>
                <c:pt idx="833">
                  <c:v>3</c:v>
                </c:pt>
                <c:pt idx="834">
                  <c:v>3</c:v>
                </c:pt>
                <c:pt idx="835">
                  <c:v>3</c:v>
                </c:pt>
                <c:pt idx="836">
                  <c:v>3</c:v>
                </c:pt>
                <c:pt idx="837">
                  <c:v>3</c:v>
                </c:pt>
                <c:pt idx="838">
                  <c:v>3</c:v>
                </c:pt>
                <c:pt idx="839">
                  <c:v>3</c:v>
                </c:pt>
                <c:pt idx="840">
                  <c:v>3</c:v>
                </c:pt>
                <c:pt idx="841">
                  <c:v>3</c:v>
                </c:pt>
                <c:pt idx="842">
                  <c:v>3</c:v>
                </c:pt>
                <c:pt idx="843">
                  <c:v>3</c:v>
                </c:pt>
                <c:pt idx="844">
                  <c:v>3</c:v>
                </c:pt>
                <c:pt idx="845">
                  <c:v>3</c:v>
                </c:pt>
                <c:pt idx="846">
                  <c:v>3</c:v>
                </c:pt>
                <c:pt idx="847">
                  <c:v>3</c:v>
                </c:pt>
                <c:pt idx="848">
                  <c:v>3</c:v>
                </c:pt>
                <c:pt idx="849">
                  <c:v>3</c:v>
                </c:pt>
                <c:pt idx="850">
                  <c:v>3</c:v>
                </c:pt>
                <c:pt idx="851">
                  <c:v>3</c:v>
                </c:pt>
                <c:pt idx="852">
                  <c:v>3</c:v>
                </c:pt>
                <c:pt idx="853">
                  <c:v>3</c:v>
                </c:pt>
                <c:pt idx="854">
                  <c:v>3</c:v>
                </c:pt>
                <c:pt idx="855">
                  <c:v>3</c:v>
                </c:pt>
                <c:pt idx="856">
                  <c:v>3</c:v>
                </c:pt>
                <c:pt idx="857">
                  <c:v>3</c:v>
                </c:pt>
                <c:pt idx="858">
                  <c:v>3</c:v>
                </c:pt>
                <c:pt idx="859">
                  <c:v>3</c:v>
                </c:pt>
                <c:pt idx="860">
                  <c:v>3</c:v>
                </c:pt>
                <c:pt idx="861">
                  <c:v>3</c:v>
                </c:pt>
                <c:pt idx="862">
                  <c:v>3</c:v>
                </c:pt>
                <c:pt idx="863">
                  <c:v>3</c:v>
                </c:pt>
                <c:pt idx="864">
                  <c:v>3</c:v>
                </c:pt>
                <c:pt idx="865">
                  <c:v>3</c:v>
                </c:pt>
                <c:pt idx="866">
                  <c:v>3</c:v>
                </c:pt>
                <c:pt idx="867">
                  <c:v>3</c:v>
                </c:pt>
                <c:pt idx="868">
                  <c:v>3</c:v>
                </c:pt>
                <c:pt idx="869">
                  <c:v>3</c:v>
                </c:pt>
                <c:pt idx="870">
                  <c:v>3</c:v>
                </c:pt>
                <c:pt idx="871">
                  <c:v>3</c:v>
                </c:pt>
                <c:pt idx="872">
                  <c:v>3</c:v>
                </c:pt>
                <c:pt idx="873">
                  <c:v>3</c:v>
                </c:pt>
                <c:pt idx="874">
                  <c:v>3</c:v>
                </c:pt>
                <c:pt idx="875">
                  <c:v>3</c:v>
                </c:pt>
                <c:pt idx="876">
                  <c:v>3</c:v>
                </c:pt>
                <c:pt idx="877">
                  <c:v>3</c:v>
                </c:pt>
                <c:pt idx="878">
                  <c:v>3</c:v>
                </c:pt>
                <c:pt idx="879">
                  <c:v>3</c:v>
                </c:pt>
                <c:pt idx="880">
                  <c:v>3</c:v>
                </c:pt>
                <c:pt idx="881">
                  <c:v>3</c:v>
                </c:pt>
                <c:pt idx="882">
                  <c:v>4</c:v>
                </c:pt>
                <c:pt idx="883">
                  <c:v>4</c:v>
                </c:pt>
                <c:pt idx="884">
                  <c:v>4</c:v>
                </c:pt>
                <c:pt idx="885">
                  <c:v>4</c:v>
                </c:pt>
                <c:pt idx="886">
                  <c:v>4</c:v>
                </c:pt>
                <c:pt idx="887">
                  <c:v>4</c:v>
                </c:pt>
                <c:pt idx="888">
                  <c:v>4</c:v>
                </c:pt>
                <c:pt idx="889">
                  <c:v>4</c:v>
                </c:pt>
                <c:pt idx="890">
                  <c:v>4</c:v>
                </c:pt>
                <c:pt idx="891">
                  <c:v>4</c:v>
                </c:pt>
                <c:pt idx="892">
                  <c:v>4</c:v>
                </c:pt>
                <c:pt idx="893">
                  <c:v>4</c:v>
                </c:pt>
                <c:pt idx="894">
                  <c:v>4</c:v>
                </c:pt>
                <c:pt idx="895">
                  <c:v>4</c:v>
                </c:pt>
                <c:pt idx="896">
                  <c:v>4</c:v>
                </c:pt>
                <c:pt idx="897">
                  <c:v>4</c:v>
                </c:pt>
                <c:pt idx="898">
                  <c:v>4</c:v>
                </c:pt>
                <c:pt idx="899">
                  <c:v>4</c:v>
                </c:pt>
                <c:pt idx="900">
                  <c:v>4</c:v>
                </c:pt>
                <c:pt idx="901">
                  <c:v>4</c:v>
                </c:pt>
                <c:pt idx="902">
                  <c:v>4</c:v>
                </c:pt>
                <c:pt idx="903">
                  <c:v>4</c:v>
                </c:pt>
                <c:pt idx="904">
                  <c:v>4</c:v>
                </c:pt>
                <c:pt idx="905">
                  <c:v>4</c:v>
                </c:pt>
                <c:pt idx="906">
                  <c:v>4</c:v>
                </c:pt>
                <c:pt idx="907">
                  <c:v>4</c:v>
                </c:pt>
                <c:pt idx="908">
                  <c:v>4</c:v>
                </c:pt>
                <c:pt idx="909">
                  <c:v>4</c:v>
                </c:pt>
                <c:pt idx="910">
                  <c:v>4</c:v>
                </c:pt>
                <c:pt idx="911">
                  <c:v>4</c:v>
                </c:pt>
                <c:pt idx="912">
                  <c:v>4</c:v>
                </c:pt>
                <c:pt idx="913">
                  <c:v>4</c:v>
                </c:pt>
                <c:pt idx="914">
                  <c:v>4</c:v>
                </c:pt>
                <c:pt idx="915">
                  <c:v>4</c:v>
                </c:pt>
                <c:pt idx="916">
                  <c:v>4</c:v>
                </c:pt>
                <c:pt idx="917">
                  <c:v>4</c:v>
                </c:pt>
                <c:pt idx="918">
                  <c:v>4</c:v>
                </c:pt>
                <c:pt idx="919">
                  <c:v>4</c:v>
                </c:pt>
                <c:pt idx="920">
                  <c:v>4</c:v>
                </c:pt>
                <c:pt idx="921">
                  <c:v>4</c:v>
                </c:pt>
                <c:pt idx="922">
                  <c:v>4</c:v>
                </c:pt>
                <c:pt idx="923">
                  <c:v>4</c:v>
                </c:pt>
                <c:pt idx="924">
                  <c:v>4</c:v>
                </c:pt>
                <c:pt idx="925">
                  <c:v>4</c:v>
                </c:pt>
                <c:pt idx="926">
                  <c:v>4</c:v>
                </c:pt>
                <c:pt idx="927">
                  <c:v>4</c:v>
                </c:pt>
                <c:pt idx="928">
                  <c:v>4</c:v>
                </c:pt>
                <c:pt idx="929">
                  <c:v>4</c:v>
                </c:pt>
                <c:pt idx="930">
                  <c:v>4</c:v>
                </c:pt>
                <c:pt idx="931">
                  <c:v>4</c:v>
                </c:pt>
                <c:pt idx="932">
                  <c:v>4</c:v>
                </c:pt>
                <c:pt idx="933">
                  <c:v>4</c:v>
                </c:pt>
                <c:pt idx="934">
                  <c:v>4</c:v>
                </c:pt>
                <c:pt idx="935">
                  <c:v>4</c:v>
                </c:pt>
                <c:pt idx="936">
                  <c:v>4</c:v>
                </c:pt>
                <c:pt idx="937">
                  <c:v>4</c:v>
                </c:pt>
                <c:pt idx="938">
                  <c:v>4</c:v>
                </c:pt>
                <c:pt idx="939">
                  <c:v>4</c:v>
                </c:pt>
                <c:pt idx="940">
                  <c:v>4</c:v>
                </c:pt>
                <c:pt idx="941">
                  <c:v>4</c:v>
                </c:pt>
                <c:pt idx="942">
                  <c:v>4</c:v>
                </c:pt>
                <c:pt idx="943">
                  <c:v>4</c:v>
                </c:pt>
                <c:pt idx="944">
                  <c:v>4</c:v>
                </c:pt>
                <c:pt idx="945">
                  <c:v>4</c:v>
                </c:pt>
                <c:pt idx="946">
                  <c:v>4</c:v>
                </c:pt>
                <c:pt idx="947">
                  <c:v>4</c:v>
                </c:pt>
                <c:pt idx="948">
                  <c:v>4</c:v>
                </c:pt>
                <c:pt idx="949">
                  <c:v>4</c:v>
                </c:pt>
                <c:pt idx="950">
                  <c:v>4</c:v>
                </c:pt>
                <c:pt idx="951">
                  <c:v>4</c:v>
                </c:pt>
                <c:pt idx="952">
                  <c:v>4</c:v>
                </c:pt>
                <c:pt idx="953">
                  <c:v>4</c:v>
                </c:pt>
                <c:pt idx="954">
                  <c:v>4</c:v>
                </c:pt>
                <c:pt idx="955">
                  <c:v>4</c:v>
                </c:pt>
                <c:pt idx="956">
                  <c:v>4</c:v>
                </c:pt>
                <c:pt idx="957">
                  <c:v>4</c:v>
                </c:pt>
                <c:pt idx="958">
                  <c:v>4</c:v>
                </c:pt>
                <c:pt idx="959">
                  <c:v>4</c:v>
                </c:pt>
                <c:pt idx="960">
                  <c:v>4</c:v>
                </c:pt>
                <c:pt idx="961">
                  <c:v>4</c:v>
                </c:pt>
                <c:pt idx="962">
                  <c:v>4</c:v>
                </c:pt>
                <c:pt idx="963">
                  <c:v>4</c:v>
                </c:pt>
                <c:pt idx="964">
                  <c:v>4</c:v>
                </c:pt>
                <c:pt idx="965">
                  <c:v>4</c:v>
                </c:pt>
                <c:pt idx="966">
                  <c:v>4</c:v>
                </c:pt>
                <c:pt idx="967">
                  <c:v>4</c:v>
                </c:pt>
                <c:pt idx="968">
                  <c:v>4</c:v>
                </c:pt>
                <c:pt idx="969">
                  <c:v>4</c:v>
                </c:pt>
                <c:pt idx="970">
                  <c:v>4</c:v>
                </c:pt>
                <c:pt idx="971">
                  <c:v>4</c:v>
                </c:pt>
                <c:pt idx="972">
                  <c:v>4</c:v>
                </c:pt>
                <c:pt idx="973">
                  <c:v>4</c:v>
                </c:pt>
                <c:pt idx="974">
                  <c:v>4</c:v>
                </c:pt>
                <c:pt idx="975">
                  <c:v>4</c:v>
                </c:pt>
                <c:pt idx="976">
                  <c:v>4</c:v>
                </c:pt>
                <c:pt idx="977">
                  <c:v>4</c:v>
                </c:pt>
                <c:pt idx="978">
                  <c:v>4</c:v>
                </c:pt>
                <c:pt idx="979">
                  <c:v>4</c:v>
                </c:pt>
                <c:pt idx="980">
                  <c:v>4</c:v>
                </c:pt>
                <c:pt idx="981">
                  <c:v>4</c:v>
                </c:pt>
                <c:pt idx="982">
                  <c:v>4</c:v>
                </c:pt>
                <c:pt idx="983">
                  <c:v>4</c:v>
                </c:pt>
                <c:pt idx="984">
                  <c:v>4</c:v>
                </c:pt>
                <c:pt idx="985">
                  <c:v>4</c:v>
                </c:pt>
                <c:pt idx="986">
                  <c:v>4</c:v>
                </c:pt>
                <c:pt idx="987">
                  <c:v>4</c:v>
                </c:pt>
                <c:pt idx="988">
                  <c:v>4</c:v>
                </c:pt>
                <c:pt idx="989">
                  <c:v>4</c:v>
                </c:pt>
                <c:pt idx="990">
                  <c:v>4</c:v>
                </c:pt>
                <c:pt idx="991">
                  <c:v>4</c:v>
                </c:pt>
                <c:pt idx="992">
                  <c:v>4</c:v>
                </c:pt>
                <c:pt idx="993">
                  <c:v>4</c:v>
                </c:pt>
                <c:pt idx="994">
                  <c:v>4</c:v>
                </c:pt>
                <c:pt idx="995">
                  <c:v>4</c:v>
                </c:pt>
                <c:pt idx="996">
                  <c:v>4</c:v>
                </c:pt>
                <c:pt idx="997">
                  <c:v>4</c:v>
                </c:pt>
                <c:pt idx="998">
                  <c:v>4</c:v>
                </c:pt>
                <c:pt idx="999">
                  <c:v>4</c:v>
                </c:pt>
                <c:pt idx="1000">
                  <c:v>4</c:v>
                </c:pt>
                <c:pt idx="1001">
                  <c:v>4</c:v>
                </c:pt>
                <c:pt idx="1002">
                  <c:v>4</c:v>
                </c:pt>
                <c:pt idx="1003">
                  <c:v>4</c:v>
                </c:pt>
                <c:pt idx="1004">
                  <c:v>4</c:v>
                </c:pt>
                <c:pt idx="1005">
                  <c:v>4</c:v>
                </c:pt>
                <c:pt idx="1006">
                  <c:v>4</c:v>
                </c:pt>
                <c:pt idx="1007">
                  <c:v>4</c:v>
                </c:pt>
                <c:pt idx="1008">
                  <c:v>4</c:v>
                </c:pt>
                <c:pt idx="1009">
                  <c:v>4</c:v>
                </c:pt>
                <c:pt idx="1010">
                  <c:v>4</c:v>
                </c:pt>
                <c:pt idx="1011">
                  <c:v>4</c:v>
                </c:pt>
                <c:pt idx="1012">
                  <c:v>4</c:v>
                </c:pt>
                <c:pt idx="1013">
                  <c:v>4</c:v>
                </c:pt>
                <c:pt idx="1014">
                  <c:v>4</c:v>
                </c:pt>
                <c:pt idx="1015">
                  <c:v>4</c:v>
                </c:pt>
                <c:pt idx="1016">
                  <c:v>4</c:v>
                </c:pt>
                <c:pt idx="1017">
                  <c:v>4</c:v>
                </c:pt>
                <c:pt idx="1018">
                  <c:v>4</c:v>
                </c:pt>
                <c:pt idx="1019">
                  <c:v>4</c:v>
                </c:pt>
                <c:pt idx="1020">
                  <c:v>4</c:v>
                </c:pt>
                <c:pt idx="1021">
                  <c:v>4</c:v>
                </c:pt>
                <c:pt idx="1022">
                  <c:v>4</c:v>
                </c:pt>
                <c:pt idx="1023">
                  <c:v>4</c:v>
                </c:pt>
                <c:pt idx="1024">
                  <c:v>4</c:v>
                </c:pt>
                <c:pt idx="1025">
                  <c:v>4</c:v>
                </c:pt>
                <c:pt idx="1026">
                  <c:v>4</c:v>
                </c:pt>
                <c:pt idx="1027">
                  <c:v>4</c:v>
                </c:pt>
                <c:pt idx="1028">
                  <c:v>4</c:v>
                </c:pt>
                <c:pt idx="1029">
                  <c:v>4</c:v>
                </c:pt>
                <c:pt idx="1030">
                  <c:v>4</c:v>
                </c:pt>
                <c:pt idx="1031">
                  <c:v>4</c:v>
                </c:pt>
                <c:pt idx="1032">
                  <c:v>4</c:v>
                </c:pt>
                <c:pt idx="1033">
                  <c:v>4</c:v>
                </c:pt>
                <c:pt idx="1034">
                  <c:v>4</c:v>
                </c:pt>
                <c:pt idx="1035">
                  <c:v>4</c:v>
                </c:pt>
                <c:pt idx="1036">
                  <c:v>4</c:v>
                </c:pt>
                <c:pt idx="1037">
                  <c:v>4</c:v>
                </c:pt>
                <c:pt idx="1038">
                  <c:v>4</c:v>
                </c:pt>
                <c:pt idx="1039">
                  <c:v>4</c:v>
                </c:pt>
                <c:pt idx="1040">
                  <c:v>4</c:v>
                </c:pt>
                <c:pt idx="1041">
                  <c:v>4</c:v>
                </c:pt>
                <c:pt idx="1042">
                  <c:v>4</c:v>
                </c:pt>
                <c:pt idx="1043">
                  <c:v>4</c:v>
                </c:pt>
                <c:pt idx="1044">
                  <c:v>4</c:v>
                </c:pt>
                <c:pt idx="1045">
                  <c:v>4</c:v>
                </c:pt>
                <c:pt idx="1046">
                  <c:v>4</c:v>
                </c:pt>
                <c:pt idx="1047">
                  <c:v>4</c:v>
                </c:pt>
                <c:pt idx="1048">
                  <c:v>4</c:v>
                </c:pt>
                <c:pt idx="1049">
                  <c:v>4</c:v>
                </c:pt>
                <c:pt idx="1050">
                  <c:v>4</c:v>
                </c:pt>
                <c:pt idx="1051">
                  <c:v>4</c:v>
                </c:pt>
                <c:pt idx="1052">
                  <c:v>4</c:v>
                </c:pt>
                <c:pt idx="1053">
                  <c:v>4</c:v>
                </c:pt>
                <c:pt idx="1054">
                  <c:v>4</c:v>
                </c:pt>
                <c:pt idx="1055">
                  <c:v>4</c:v>
                </c:pt>
                <c:pt idx="1056">
                  <c:v>4</c:v>
                </c:pt>
                <c:pt idx="1057">
                  <c:v>4</c:v>
                </c:pt>
                <c:pt idx="1058">
                  <c:v>4</c:v>
                </c:pt>
                <c:pt idx="1059">
                  <c:v>4</c:v>
                </c:pt>
                <c:pt idx="1060">
                  <c:v>4</c:v>
                </c:pt>
                <c:pt idx="1061">
                  <c:v>4</c:v>
                </c:pt>
                <c:pt idx="1062">
                  <c:v>4</c:v>
                </c:pt>
                <c:pt idx="1063">
                  <c:v>4</c:v>
                </c:pt>
                <c:pt idx="1064">
                  <c:v>4</c:v>
                </c:pt>
                <c:pt idx="1065">
                  <c:v>4</c:v>
                </c:pt>
                <c:pt idx="1066">
                  <c:v>4</c:v>
                </c:pt>
                <c:pt idx="1067">
                  <c:v>4</c:v>
                </c:pt>
                <c:pt idx="1068">
                  <c:v>4</c:v>
                </c:pt>
                <c:pt idx="1069">
                  <c:v>4</c:v>
                </c:pt>
                <c:pt idx="1070">
                  <c:v>4</c:v>
                </c:pt>
                <c:pt idx="1071">
                  <c:v>4</c:v>
                </c:pt>
                <c:pt idx="1072">
                  <c:v>4</c:v>
                </c:pt>
                <c:pt idx="1073">
                  <c:v>4</c:v>
                </c:pt>
                <c:pt idx="1074">
                  <c:v>4</c:v>
                </c:pt>
                <c:pt idx="1075">
                  <c:v>4</c:v>
                </c:pt>
                <c:pt idx="1076">
                  <c:v>4</c:v>
                </c:pt>
                <c:pt idx="1077">
                  <c:v>4</c:v>
                </c:pt>
                <c:pt idx="1078">
                  <c:v>4</c:v>
                </c:pt>
                <c:pt idx="1079">
                  <c:v>4</c:v>
                </c:pt>
                <c:pt idx="1080">
                  <c:v>4</c:v>
                </c:pt>
                <c:pt idx="1081">
                  <c:v>4</c:v>
                </c:pt>
                <c:pt idx="1082">
                  <c:v>4</c:v>
                </c:pt>
                <c:pt idx="1083">
                  <c:v>4</c:v>
                </c:pt>
                <c:pt idx="1084">
                  <c:v>4</c:v>
                </c:pt>
                <c:pt idx="1085">
                  <c:v>4</c:v>
                </c:pt>
                <c:pt idx="1086">
                  <c:v>4</c:v>
                </c:pt>
                <c:pt idx="1087">
                  <c:v>4</c:v>
                </c:pt>
                <c:pt idx="1088">
                  <c:v>4</c:v>
                </c:pt>
                <c:pt idx="1089">
                  <c:v>4</c:v>
                </c:pt>
                <c:pt idx="1090">
                  <c:v>4</c:v>
                </c:pt>
                <c:pt idx="1091">
                  <c:v>4</c:v>
                </c:pt>
                <c:pt idx="1092">
                  <c:v>4</c:v>
                </c:pt>
                <c:pt idx="1093">
                  <c:v>4</c:v>
                </c:pt>
                <c:pt idx="1094">
                  <c:v>4</c:v>
                </c:pt>
                <c:pt idx="1095">
                  <c:v>4</c:v>
                </c:pt>
                <c:pt idx="1096">
                  <c:v>4</c:v>
                </c:pt>
                <c:pt idx="1097">
                  <c:v>4</c:v>
                </c:pt>
                <c:pt idx="1098">
                  <c:v>4</c:v>
                </c:pt>
                <c:pt idx="1099">
                  <c:v>4</c:v>
                </c:pt>
                <c:pt idx="1100">
                  <c:v>4</c:v>
                </c:pt>
                <c:pt idx="1101">
                  <c:v>4</c:v>
                </c:pt>
                <c:pt idx="1102">
                  <c:v>4</c:v>
                </c:pt>
                <c:pt idx="1103">
                  <c:v>4</c:v>
                </c:pt>
                <c:pt idx="1104">
                  <c:v>4</c:v>
                </c:pt>
                <c:pt idx="1105">
                  <c:v>4</c:v>
                </c:pt>
                <c:pt idx="1106">
                  <c:v>4</c:v>
                </c:pt>
                <c:pt idx="1107">
                  <c:v>4</c:v>
                </c:pt>
                <c:pt idx="1108">
                  <c:v>4</c:v>
                </c:pt>
                <c:pt idx="1109">
                  <c:v>4</c:v>
                </c:pt>
                <c:pt idx="1110">
                  <c:v>4</c:v>
                </c:pt>
                <c:pt idx="1111">
                  <c:v>4</c:v>
                </c:pt>
                <c:pt idx="1112">
                  <c:v>4</c:v>
                </c:pt>
                <c:pt idx="1113">
                  <c:v>4</c:v>
                </c:pt>
                <c:pt idx="1114">
                  <c:v>4</c:v>
                </c:pt>
                <c:pt idx="1115">
                  <c:v>4</c:v>
                </c:pt>
                <c:pt idx="1116">
                  <c:v>4</c:v>
                </c:pt>
                <c:pt idx="1117">
                  <c:v>4</c:v>
                </c:pt>
                <c:pt idx="1118">
                  <c:v>4</c:v>
                </c:pt>
                <c:pt idx="1119">
                  <c:v>4</c:v>
                </c:pt>
                <c:pt idx="1120">
                  <c:v>4</c:v>
                </c:pt>
                <c:pt idx="1121">
                  <c:v>4</c:v>
                </c:pt>
                <c:pt idx="1122">
                  <c:v>4</c:v>
                </c:pt>
                <c:pt idx="1123">
                  <c:v>4</c:v>
                </c:pt>
                <c:pt idx="1124">
                  <c:v>5</c:v>
                </c:pt>
                <c:pt idx="1125">
                  <c:v>5</c:v>
                </c:pt>
                <c:pt idx="1126">
                  <c:v>5</c:v>
                </c:pt>
                <c:pt idx="1127">
                  <c:v>5</c:v>
                </c:pt>
                <c:pt idx="1128">
                  <c:v>5</c:v>
                </c:pt>
                <c:pt idx="1129">
                  <c:v>5</c:v>
                </c:pt>
                <c:pt idx="1130">
                  <c:v>5</c:v>
                </c:pt>
                <c:pt idx="1131">
                  <c:v>5</c:v>
                </c:pt>
                <c:pt idx="1132">
                  <c:v>5</c:v>
                </c:pt>
                <c:pt idx="1133">
                  <c:v>5</c:v>
                </c:pt>
                <c:pt idx="1134">
                  <c:v>5</c:v>
                </c:pt>
                <c:pt idx="1135">
                  <c:v>5</c:v>
                </c:pt>
                <c:pt idx="1136">
                  <c:v>5</c:v>
                </c:pt>
                <c:pt idx="1137">
                  <c:v>5</c:v>
                </c:pt>
                <c:pt idx="1138">
                  <c:v>5</c:v>
                </c:pt>
                <c:pt idx="1139">
                  <c:v>5</c:v>
                </c:pt>
                <c:pt idx="1140">
                  <c:v>5</c:v>
                </c:pt>
                <c:pt idx="1141">
                  <c:v>5</c:v>
                </c:pt>
                <c:pt idx="1142">
                  <c:v>5</c:v>
                </c:pt>
                <c:pt idx="1143">
                  <c:v>5</c:v>
                </c:pt>
                <c:pt idx="1144">
                  <c:v>5</c:v>
                </c:pt>
                <c:pt idx="1145">
                  <c:v>5</c:v>
                </c:pt>
                <c:pt idx="1146">
                  <c:v>5</c:v>
                </c:pt>
                <c:pt idx="1147">
                  <c:v>5</c:v>
                </c:pt>
                <c:pt idx="1148">
                  <c:v>5</c:v>
                </c:pt>
                <c:pt idx="1149">
                  <c:v>5</c:v>
                </c:pt>
                <c:pt idx="1150">
                  <c:v>5</c:v>
                </c:pt>
                <c:pt idx="1151">
                  <c:v>5</c:v>
                </c:pt>
                <c:pt idx="1152">
                  <c:v>5</c:v>
                </c:pt>
                <c:pt idx="1153">
                  <c:v>5</c:v>
                </c:pt>
                <c:pt idx="1154">
                  <c:v>5</c:v>
                </c:pt>
                <c:pt idx="1155">
                  <c:v>5</c:v>
                </c:pt>
                <c:pt idx="1156">
                  <c:v>5</c:v>
                </c:pt>
                <c:pt idx="1157">
                  <c:v>5</c:v>
                </c:pt>
                <c:pt idx="1158">
                  <c:v>5</c:v>
                </c:pt>
                <c:pt idx="1159">
                  <c:v>5</c:v>
                </c:pt>
                <c:pt idx="1160">
                  <c:v>5</c:v>
                </c:pt>
                <c:pt idx="1161">
                  <c:v>5</c:v>
                </c:pt>
                <c:pt idx="1162">
                  <c:v>5</c:v>
                </c:pt>
                <c:pt idx="1163">
                  <c:v>5</c:v>
                </c:pt>
                <c:pt idx="1164">
                  <c:v>5</c:v>
                </c:pt>
                <c:pt idx="1165">
                  <c:v>5</c:v>
                </c:pt>
                <c:pt idx="1166">
                  <c:v>5</c:v>
                </c:pt>
                <c:pt idx="1167">
                  <c:v>5</c:v>
                </c:pt>
                <c:pt idx="1168">
                  <c:v>5</c:v>
                </c:pt>
                <c:pt idx="1169">
                  <c:v>5</c:v>
                </c:pt>
                <c:pt idx="1170">
                  <c:v>5</c:v>
                </c:pt>
                <c:pt idx="1171">
                  <c:v>5</c:v>
                </c:pt>
                <c:pt idx="1172">
                  <c:v>5</c:v>
                </c:pt>
                <c:pt idx="1173">
                  <c:v>5</c:v>
                </c:pt>
                <c:pt idx="1174">
                  <c:v>5</c:v>
                </c:pt>
                <c:pt idx="1175">
                  <c:v>5</c:v>
                </c:pt>
                <c:pt idx="1176">
                  <c:v>5</c:v>
                </c:pt>
                <c:pt idx="1177">
                  <c:v>5</c:v>
                </c:pt>
                <c:pt idx="1178">
                  <c:v>5</c:v>
                </c:pt>
                <c:pt idx="1179">
                  <c:v>5</c:v>
                </c:pt>
                <c:pt idx="1180">
                  <c:v>5</c:v>
                </c:pt>
                <c:pt idx="1181">
                  <c:v>5</c:v>
                </c:pt>
                <c:pt idx="1182">
                  <c:v>5</c:v>
                </c:pt>
                <c:pt idx="1183">
                  <c:v>5</c:v>
                </c:pt>
                <c:pt idx="1184">
                  <c:v>5</c:v>
                </c:pt>
                <c:pt idx="1185">
                  <c:v>5</c:v>
                </c:pt>
                <c:pt idx="1186">
                  <c:v>5</c:v>
                </c:pt>
                <c:pt idx="1187">
                  <c:v>5</c:v>
                </c:pt>
                <c:pt idx="1188">
                  <c:v>5</c:v>
                </c:pt>
                <c:pt idx="1189">
                  <c:v>5</c:v>
                </c:pt>
                <c:pt idx="1190">
                  <c:v>5</c:v>
                </c:pt>
                <c:pt idx="1191">
                  <c:v>5</c:v>
                </c:pt>
                <c:pt idx="1192">
                  <c:v>5</c:v>
                </c:pt>
                <c:pt idx="1193">
                  <c:v>5</c:v>
                </c:pt>
                <c:pt idx="1194">
                  <c:v>5</c:v>
                </c:pt>
                <c:pt idx="1195">
                  <c:v>5</c:v>
                </c:pt>
                <c:pt idx="1196">
                  <c:v>5</c:v>
                </c:pt>
                <c:pt idx="1197">
                  <c:v>5</c:v>
                </c:pt>
                <c:pt idx="1198">
                  <c:v>5</c:v>
                </c:pt>
                <c:pt idx="1199">
                  <c:v>5</c:v>
                </c:pt>
                <c:pt idx="1200">
                  <c:v>5</c:v>
                </c:pt>
                <c:pt idx="1201">
                  <c:v>5</c:v>
                </c:pt>
                <c:pt idx="1202">
                  <c:v>5</c:v>
                </c:pt>
                <c:pt idx="1203">
                  <c:v>5</c:v>
                </c:pt>
                <c:pt idx="1204">
                  <c:v>5</c:v>
                </c:pt>
                <c:pt idx="1205">
                  <c:v>5</c:v>
                </c:pt>
                <c:pt idx="1206">
                  <c:v>5</c:v>
                </c:pt>
                <c:pt idx="1207">
                  <c:v>5</c:v>
                </c:pt>
                <c:pt idx="1208">
                  <c:v>5</c:v>
                </c:pt>
                <c:pt idx="1209">
                  <c:v>5</c:v>
                </c:pt>
                <c:pt idx="1210">
                  <c:v>5</c:v>
                </c:pt>
                <c:pt idx="1211">
                  <c:v>5</c:v>
                </c:pt>
                <c:pt idx="1212">
                  <c:v>5</c:v>
                </c:pt>
                <c:pt idx="1213">
                  <c:v>5</c:v>
                </c:pt>
                <c:pt idx="1214">
                  <c:v>5</c:v>
                </c:pt>
                <c:pt idx="1215">
                  <c:v>5</c:v>
                </c:pt>
                <c:pt idx="1216">
                  <c:v>5</c:v>
                </c:pt>
                <c:pt idx="1217">
                  <c:v>5</c:v>
                </c:pt>
                <c:pt idx="1218">
                  <c:v>5</c:v>
                </c:pt>
                <c:pt idx="1219">
                  <c:v>5</c:v>
                </c:pt>
                <c:pt idx="1220">
                  <c:v>5</c:v>
                </c:pt>
                <c:pt idx="1221">
                  <c:v>5</c:v>
                </c:pt>
                <c:pt idx="1222">
                  <c:v>5</c:v>
                </c:pt>
                <c:pt idx="1223">
                  <c:v>5</c:v>
                </c:pt>
                <c:pt idx="1224">
                  <c:v>5</c:v>
                </c:pt>
                <c:pt idx="1225">
                  <c:v>5</c:v>
                </c:pt>
                <c:pt idx="1226">
                  <c:v>5</c:v>
                </c:pt>
                <c:pt idx="1227">
                  <c:v>5</c:v>
                </c:pt>
                <c:pt idx="1228">
                  <c:v>5</c:v>
                </c:pt>
                <c:pt idx="1229">
                  <c:v>5</c:v>
                </c:pt>
                <c:pt idx="1230">
                  <c:v>5</c:v>
                </c:pt>
                <c:pt idx="1231">
                  <c:v>5</c:v>
                </c:pt>
                <c:pt idx="1232">
                  <c:v>5</c:v>
                </c:pt>
                <c:pt idx="1233">
                  <c:v>5</c:v>
                </c:pt>
                <c:pt idx="1234">
                  <c:v>5</c:v>
                </c:pt>
                <c:pt idx="1235">
                  <c:v>5</c:v>
                </c:pt>
                <c:pt idx="1236">
                  <c:v>5</c:v>
                </c:pt>
                <c:pt idx="1237">
                  <c:v>5</c:v>
                </c:pt>
                <c:pt idx="1238">
                  <c:v>5</c:v>
                </c:pt>
                <c:pt idx="1239">
                  <c:v>5</c:v>
                </c:pt>
                <c:pt idx="1240">
                  <c:v>5</c:v>
                </c:pt>
                <c:pt idx="1241">
                  <c:v>5</c:v>
                </c:pt>
                <c:pt idx="1242">
                  <c:v>5</c:v>
                </c:pt>
                <c:pt idx="1243">
                  <c:v>5</c:v>
                </c:pt>
                <c:pt idx="1244">
                  <c:v>5</c:v>
                </c:pt>
                <c:pt idx="1245">
                  <c:v>5</c:v>
                </c:pt>
                <c:pt idx="1246">
                  <c:v>5</c:v>
                </c:pt>
                <c:pt idx="1247">
                  <c:v>5</c:v>
                </c:pt>
                <c:pt idx="1248">
                  <c:v>5</c:v>
                </c:pt>
                <c:pt idx="1249">
                  <c:v>5</c:v>
                </c:pt>
                <c:pt idx="1250">
                  <c:v>5</c:v>
                </c:pt>
                <c:pt idx="1251">
                  <c:v>5</c:v>
                </c:pt>
                <c:pt idx="1252">
                  <c:v>5</c:v>
                </c:pt>
                <c:pt idx="1253">
                  <c:v>5</c:v>
                </c:pt>
                <c:pt idx="1254">
                  <c:v>5</c:v>
                </c:pt>
                <c:pt idx="1255">
                  <c:v>5</c:v>
                </c:pt>
                <c:pt idx="1256">
                  <c:v>5</c:v>
                </c:pt>
                <c:pt idx="1257">
                  <c:v>5</c:v>
                </c:pt>
                <c:pt idx="1258">
                  <c:v>5</c:v>
                </c:pt>
                <c:pt idx="1259">
                  <c:v>5</c:v>
                </c:pt>
                <c:pt idx="1260">
                  <c:v>5</c:v>
                </c:pt>
                <c:pt idx="1261">
                  <c:v>5</c:v>
                </c:pt>
                <c:pt idx="1262">
                  <c:v>5</c:v>
                </c:pt>
                <c:pt idx="1263">
                  <c:v>5</c:v>
                </c:pt>
                <c:pt idx="1264">
                  <c:v>5</c:v>
                </c:pt>
                <c:pt idx="1265">
                  <c:v>5</c:v>
                </c:pt>
                <c:pt idx="1266">
                  <c:v>5</c:v>
                </c:pt>
                <c:pt idx="1267">
                  <c:v>5</c:v>
                </c:pt>
                <c:pt idx="1268">
                  <c:v>5</c:v>
                </c:pt>
                <c:pt idx="1269">
                  <c:v>5</c:v>
                </c:pt>
                <c:pt idx="1270">
                  <c:v>5</c:v>
                </c:pt>
                <c:pt idx="1271">
                  <c:v>5</c:v>
                </c:pt>
                <c:pt idx="1272">
                  <c:v>5</c:v>
                </c:pt>
                <c:pt idx="1273">
                  <c:v>5</c:v>
                </c:pt>
                <c:pt idx="1274">
                  <c:v>5</c:v>
                </c:pt>
                <c:pt idx="1275">
                  <c:v>5</c:v>
                </c:pt>
                <c:pt idx="1276">
                  <c:v>5</c:v>
                </c:pt>
                <c:pt idx="1277">
                  <c:v>5</c:v>
                </c:pt>
                <c:pt idx="1278">
                  <c:v>5</c:v>
                </c:pt>
                <c:pt idx="1279">
                  <c:v>5</c:v>
                </c:pt>
                <c:pt idx="1280">
                  <c:v>5</c:v>
                </c:pt>
                <c:pt idx="1281">
                  <c:v>5</c:v>
                </c:pt>
                <c:pt idx="1282">
                  <c:v>5</c:v>
                </c:pt>
                <c:pt idx="1283">
                  <c:v>5</c:v>
                </c:pt>
                <c:pt idx="1284">
                  <c:v>5</c:v>
                </c:pt>
                <c:pt idx="1285">
                  <c:v>5</c:v>
                </c:pt>
                <c:pt idx="1286">
                  <c:v>5</c:v>
                </c:pt>
                <c:pt idx="1287">
                  <c:v>5</c:v>
                </c:pt>
                <c:pt idx="1288">
                  <c:v>5</c:v>
                </c:pt>
                <c:pt idx="1289">
                  <c:v>5</c:v>
                </c:pt>
                <c:pt idx="1290">
                  <c:v>5</c:v>
                </c:pt>
                <c:pt idx="1291">
                  <c:v>5</c:v>
                </c:pt>
                <c:pt idx="1292">
                  <c:v>5</c:v>
                </c:pt>
                <c:pt idx="1293">
                  <c:v>5</c:v>
                </c:pt>
                <c:pt idx="1294">
                  <c:v>5</c:v>
                </c:pt>
                <c:pt idx="1295">
                  <c:v>5</c:v>
                </c:pt>
                <c:pt idx="1296">
                  <c:v>5</c:v>
                </c:pt>
                <c:pt idx="1297">
                  <c:v>5</c:v>
                </c:pt>
                <c:pt idx="1298">
                  <c:v>5</c:v>
                </c:pt>
                <c:pt idx="1299">
                  <c:v>5</c:v>
                </c:pt>
                <c:pt idx="1300">
                  <c:v>5</c:v>
                </c:pt>
                <c:pt idx="1301">
                  <c:v>5</c:v>
                </c:pt>
                <c:pt idx="1302">
                  <c:v>5</c:v>
                </c:pt>
                <c:pt idx="1303">
                  <c:v>5</c:v>
                </c:pt>
                <c:pt idx="1304">
                  <c:v>5</c:v>
                </c:pt>
                <c:pt idx="1305">
                  <c:v>5</c:v>
                </c:pt>
                <c:pt idx="1306">
                  <c:v>5</c:v>
                </c:pt>
                <c:pt idx="1307">
                  <c:v>5</c:v>
                </c:pt>
                <c:pt idx="1308">
                  <c:v>5</c:v>
                </c:pt>
                <c:pt idx="1309">
                  <c:v>5</c:v>
                </c:pt>
                <c:pt idx="1310">
                  <c:v>5</c:v>
                </c:pt>
                <c:pt idx="1311">
                  <c:v>5</c:v>
                </c:pt>
                <c:pt idx="1312">
                  <c:v>5</c:v>
                </c:pt>
                <c:pt idx="1313">
                  <c:v>5</c:v>
                </c:pt>
                <c:pt idx="1314">
                  <c:v>5</c:v>
                </c:pt>
                <c:pt idx="1315">
                  <c:v>5</c:v>
                </c:pt>
                <c:pt idx="1316">
                  <c:v>5</c:v>
                </c:pt>
                <c:pt idx="1317">
                  <c:v>5</c:v>
                </c:pt>
                <c:pt idx="1318">
                  <c:v>5</c:v>
                </c:pt>
                <c:pt idx="1319">
                  <c:v>5</c:v>
                </c:pt>
                <c:pt idx="1320">
                  <c:v>5</c:v>
                </c:pt>
                <c:pt idx="1321">
                  <c:v>5</c:v>
                </c:pt>
                <c:pt idx="1322">
                  <c:v>5</c:v>
                </c:pt>
                <c:pt idx="1323">
                  <c:v>5</c:v>
                </c:pt>
                <c:pt idx="1324">
                  <c:v>5</c:v>
                </c:pt>
                <c:pt idx="1325">
                  <c:v>5</c:v>
                </c:pt>
                <c:pt idx="1326">
                  <c:v>5</c:v>
                </c:pt>
                <c:pt idx="1327">
                  <c:v>5</c:v>
                </c:pt>
                <c:pt idx="1328">
                  <c:v>5</c:v>
                </c:pt>
                <c:pt idx="1329">
                  <c:v>5</c:v>
                </c:pt>
                <c:pt idx="1330">
                  <c:v>5</c:v>
                </c:pt>
                <c:pt idx="1331">
                  <c:v>5</c:v>
                </c:pt>
                <c:pt idx="1332">
                  <c:v>5</c:v>
                </c:pt>
                <c:pt idx="1333">
                  <c:v>5</c:v>
                </c:pt>
                <c:pt idx="1334">
                  <c:v>5</c:v>
                </c:pt>
                <c:pt idx="1335">
                  <c:v>5</c:v>
                </c:pt>
                <c:pt idx="1336">
                  <c:v>5</c:v>
                </c:pt>
                <c:pt idx="1337">
                  <c:v>5</c:v>
                </c:pt>
                <c:pt idx="1338">
                  <c:v>5</c:v>
                </c:pt>
                <c:pt idx="1339">
                  <c:v>5</c:v>
                </c:pt>
                <c:pt idx="1340">
                  <c:v>5</c:v>
                </c:pt>
                <c:pt idx="1341">
                  <c:v>5</c:v>
                </c:pt>
                <c:pt idx="1342">
                  <c:v>6</c:v>
                </c:pt>
                <c:pt idx="1343">
                  <c:v>6</c:v>
                </c:pt>
                <c:pt idx="1344">
                  <c:v>6</c:v>
                </c:pt>
                <c:pt idx="1345">
                  <c:v>6</c:v>
                </c:pt>
                <c:pt idx="1346">
                  <c:v>6</c:v>
                </c:pt>
                <c:pt idx="1347">
                  <c:v>6</c:v>
                </c:pt>
                <c:pt idx="1348">
                  <c:v>6</c:v>
                </c:pt>
                <c:pt idx="1349">
                  <c:v>6</c:v>
                </c:pt>
                <c:pt idx="1350">
                  <c:v>6</c:v>
                </c:pt>
                <c:pt idx="1351">
                  <c:v>6</c:v>
                </c:pt>
                <c:pt idx="1352">
                  <c:v>6</c:v>
                </c:pt>
                <c:pt idx="1353">
                  <c:v>6</c:v>
                </c:pt>
                <c:pt idx="1354">
                  <c:v>6</c:v>
                </c:pt>
                <c:pt idx="1355">
                  <c:v>6</c:v>
                </c:pt>
                <c:pt idx="1356">
                  <c:v>6</c:v>
                </c:pt>
                <c:pt idx="1357">
                  <c:v>6</c:v>
                </c:pt>
                <c:pt idx="1358">
                  <c:v>6</c:v>
                </c:pt>
                <c:pt idx="1359">
                  <c:v>6</c:v>
                </c:pt>
                <c:pt idx="1360">
                  <c:v>6</c:v>
                </c:pt>
                <c:pt idx="1361">
                  <c:v>6</c:v>
                </c:pt>
                <c:pt idx="1362">
                  <c:v>6</c:v>
                </c:pt>
                <c:pt idx="1363">
                  <c:v>6</c:v>
                </c:pt>
                <c:pt idx="1364">
                  <c:v>6</c:v>
                </c:pt>
                <c:pt idx="1365">
                  <c:v>6</c:v>
                </c:pt>
                <c:pt idx="1366">
                  <c:v>6</c:v>
                </c:pt>
                <c:pt idx="1367">
                  <c:v>6</c:v>
                </c:pt>
                <c:pt idx="1368">
                  <c:v>6</c:v>
                </c:pt>
                <c:pt idx="1369">
                  <c:v>6</c:v>
                </c:pt>
                <c:pt idx="1370">
                  <c:v>6</c:v>
                </c:pt>
                <c:pt idx="1371">
                  <c:v>6</c:v>
                </c:pt>
                <c:pt idx="1372">
                  <c:v>6</c:v>
                </c:pt>
                <c:pt idx="1373">
                  <c:v>6</c:v>
                </c:pt>
                <c:pt idx="1374">
                  <c:v>6</c:v>
                </c:pt>
                <c:pt idx="1375">
                  <c:v>6</c:v>
                </c:pt>
                <c:pt idx="1376">
                  <c:v>6</c:v>
                </c:pt>
                <c:pt idx="1377">
                  <c:v>6</c:v>
                </c:pt>
                <c:pt idx="1378">
                  <c:v>6</c:v>
                </c:pt>
                <c:pt idx="1379">
                  <c:v>6</c:v>
                </c:pt>
                <c:pt idx="1380">
                  <c:v>6</c:v>
                </c:pt>
                <c:pt idx="1381">
                  <c:v>6</c:v>
                </c:pt>
                <c:pt idx="1382">
                  <c:v>6</c:v>
                </c:pt>
                <c:pt idx="1383">
                  <c:v>6</c:v>
                </c:pt>
                <c:pt idx="1384">
                  <c:v>6</c:v>
                </c:pt>
                <c:pt idx="1385">
                  <c:v>6</c:v>
                </c:pt>
                <c:pt idx="1386">
                  <c:v>6</c:v>
                </c:pt>
                <c:pt idx="1387">
                  <c:v>6</c:v>
                </c:pt>
                <c:pt idx="1388">
                  <c:v>6</c:v>
                </c:pt>
                <c:pt idx="1389">
                  <c:v>6</c:v>
                </c:pt>
                <c:pt idx="1390">
                  <c:v>6</c:v>
                </c:pt>
                <c:pt idx="1391">
                  <c:v>6</c:v>
                </c:pt>
                <c:pt idx="1392">
                  <c:v>6</c:v>
                </c:pt>
                <c:pt idx="1393">
                  <c:v>6</c:v>
                </c:pt>
                <c:pt idx="1394">
                  <c:v>6</c:v>
                </c:pt>
                <c:pt idx="1395">
                  <c:v>6</c:v>
                </c:pt>
                <c:pt idx="1396">
                  <c:v>6</c:v>
                </c:pt>
                <c:pt idx="1397">
                  <c:v>6</c:v>
                </c:pt>
                <c:pt idx="1398">
                  <c:v>6</c:v>
                </c:pt>
                <c:pt idx="1399">
                  <c:v>6</c:v>
                </c:pt>
                <c:pt idx="1400">
                  <c:v>6</c:v>
                </c:pt>
                <c:pt idx="1401">
                  <c:v>6</c:v>
                </c:pt>
                <c:pt idx="1402">
                  <c:v>6</c:v>
                </c:pt>
                <c:pt idx="1403">
                  <c:v>6</c:v>
                </c:pt>
                <c:pt idx="1404">
                  <c:v>6</c:v>
                </c:pt>
                <c:pt idx="1405">
                  <c:v>6</c:v>
                </c:pt>
                <c:pt idx="1406">
                  <c:v>6</c:v>
                </c:pt>
                <c:pt idx="1407">
                  <c:v>6</c:v>
                </c:pt>
                <c:pt idx="1408">
                  <c:v>6</c:v>
                </c:pt>
                <c:pt idx="1409">
                  <c:v>6</c:v>
                </c:pt>
                <c:pt idx="1410">
                  <c:v>6</c:v>
                </c:pt>
                <c:pt idx="1411">
                  <c:v>6</c:v>
                </c:pt>
                <c:pt idx="1412">
                  <c:v>6</c:v>
                </c:pt>
                <c:pt idx="1413">
                  <c:v>6</c:v>
                </c:pt>
                <c:pt idx="1414">
                  <c:v>6</c:v>
                </c:pt>
                <c:pt idx="1415">
                  <c:v>6</c:v>
                </c:pt>
                <c:pt idx="1416">
                  <c:v>6</c:v>
                </c:pt>
                <c:pt idx="1417">
                  <c:v>6</c:v>
                </c:pt>
                <c:pt idx="1418">
                  <c:v>6</c:v>
                </c:pt>
                <c:pt idx="1419">
                  <c:v>6</c:v>
                </c:pt>
                <c:pt idx="1420">
                  <c:v>6</c:v>
                </c:pt>
                <c:pt idx="1421">
                  <c:v>6</c:v>
                </c:pt>
                <c:pt idx="1422">
                  <c:v>6</c:v>
                </c:pt>
                <c:pt idx="1423">
                  <c:v>6</c:v>
                </c:pt>
                <c:pt idx="1424">
                  <c:v>6</c:v>
                </c:pt>
                <c:pt idx="1425">
                  <c:v>6</c:v>
                </c:pt>
                <c:pt idx="1426">
                  <c:v>6</c:v>
                </c:pt>
                <c:pt idx="1427">
                  <c:v>6</c:v>
                </c:pt>
                <c:pt idx="1428">
                  <c:v>6</c:v>
                </c:pt>
                <c:pt idx="1429">
                  <c:v>6</c:v>
                </c:pt>
                <c:pt idx="1430">
                  <c:v>6</c:v>
                </c:pt>
                <c:pt idx="1431">
                  <c:v>6</c:v>
                </c:pt>
                <c:pt idx="1432">
                  <c:v>6</c:v>
                </c:pt>
                <c:pt idx="1433">
                  <c:v>6</c:v>
                </c:pt>
                <c:pt idx="1434">
                  <c:v>6</c:v>
                </c:pt>
                <c:pt idx="1435">
                  <c:v>6</c:v>
                </c:pt>
                <c:pt idx="1436">
                  <c:v>6</c:v>
                </c:pt>
                <c:pt idx="1437">
                  <c:v>6</c:v>
                </c:pt>
                <c:pt idx="1438">
                  <c:v>6</c:v>
                </c:pt>
                <c:pt idx="1439">
                  <c:v>6</c:v>
                </c:pt>
                <c:pt idx="1440">
                  <c:v>6</c:v>
                </c:pt>
                <c:pt idx="1441">
                  <c:v>6</c:v>
                </c:pt>
                <c:pt idx="1442">
                  <c:v>6</c:v>
                </c:pt>
                <c:pt idx="1443">
                  <c:v>6</c:v>
                </c:pt>
                <c:pt idx="1444">
                  <c:v>6</c:v>
                </c:pt>
                <c:pt idx="1445">
                  <c:v>6</c:v>
                </c:pt>
                <c:pt idx="1446">
                  <c:v>6</c:v>
                </c:pt>
                <c:pt idx="1447">
                  <c:v>6</c:v>
                </c:pt>
                <c:pt idx="1448">
                  <c:v>6</c:v>
                </c:pt>
                <c:pt idx="1449">
                  <c:v>6</c:v>
                </c:pt>
                <c:pt idx="1450">
                  <c:v>6</c:v>
                </c:pt>
                <c:pt idx="1451">
                  <c:v>6</c:v>
                </c:pt>
                <c:pt idx="1452">
                  <c:v>6</c:v>
                </c:pt>
                <c:pt idx="1453">
                  <c:v>6</c:v>
                </c:pt>
                <c:pt idx="1454">
                  <c:v>6</c:v>
                </c:pt>
                <c:pt idx="1455">
                  <c:v>6</c:v>
                </c:pt>
                <c:pt idx="1456">
                  <c:v>6</c:v>
                </c:pt>
                <c:pt idx="1457">
                  <c:v>6</c:v>
                </c:pt>
                <c:pt idx="1458">
                  <c:v>6</c:v>
                </c:pt>
                <c:pt idx="1459">
                  <c:v>6</c:v>
                </c:pt>
                <c:pt idx="1460">
                  <c:v>6</c:v>
                </c:pt>
                <c:pt idx="1461">
                  <c:v>6</c:v>
                </c:pt>
                <c:pt idx="1462">
                  <c:v>6</c:v>
                </c:pt>
                <c:pt idx="1463">
                  <c:v>6</c:v>
                </c:pt>
                <c:pt idx="1464">
                  <c:v>6</c:v>
                </c:pt>
                <c:pt idx="1465">
                  <c:v>6</c:v>
                </c:pt>
                <c:pt idx="1466">
                  <c:v>6</c:v>
                </c:pt>
                <c:pt idx="1467">
                  <c:v>6</c:v>
                </c:pt>
                <c:pt idx="1468">
                  <c:v>6</c:v>
                </c:pt>
                <c:pt idx="1469">
                  <c:v>6</c:v>
                </c:pt>
                <c:pt idx="1470">
                  <c:v>6</c:v>
                </c:pt>
                <c:pt idx="1471">
                  <c:v>6</c:v>
                </c:pt>
                <c:pt idx="1472">
                  <c:v>6</c:v>
                </c:pt>
                <c:pt idx="1473">
                  <c:v>6</c:v>
                </c:pt>
                <c:pt idx="1474">
                  <c:v>6</c:v>
                </c:pt>
                <c:pt idx="1475">
                  <c:v>6</c:v>
                </c:pt>
                <c:pt idx="1476">
                  <c:v>6</c:v>
                </c:pt>
                <c:pt idx="1477">
                  <c:v>6</c:v>
                </c:pt>
                <c:pt idx="1478">
                  <c:v>6</c:v>
                </c:pt>
                <c:pt idx="1479">
                  <c:v>6</c:v>
                </c:pt>
                <c:pt idx="1480">
                  <c:v>6</c:v>
                </c:pt>
                <c:pt idx="1481">
                  <c:v>6</c:v>
                </c:pt>
                <c:pt idx="1482">
                  <c:v>6</c:v>
                </c:pt>
                <c:pt idx="1483">
                  <c:v>6</c:v>
                </c:pt>
                <c:pt idx="1484">
                  <c:v>6</c:v>
                </c:pt>
                <c:pt idx="1485">
                  <c:v>6</c:v>
                </c:pt>
                <c:pt idx="1486">
                  <c:v>6</c:v>
                </c:pt>
                <c:pt idx="1487">
                  <c:v>6</c:v>
                </c:pt>
                <c:pt idx="1488">
                  <c:v>6</c:v>
                </c:pt>
                <c:pt idx="1489">
                  <c:v>6</c:v>
                </c:pt>
                <c:pt idx="1490">
                  <c:v>6</c:v>
                </c:pt>
                <c:pt idx="1491">
                  <c:v>6</c:v>
                </c:pt>
                <c:pt idx="1492">
                  <c:v>6</c:v>
                </c:pt>
                <c:pt idx="1493">
                  <c:v>6</c:v>
                </c:pt>
                <c:pt idx="1494">
                  <c:v>6</c:v>
                </c:pt>
                <c:pt idx="1495">
                  <c:v>6</c:v>
                </c:pt>
                <c:pt idx="1496">
                  <c:v>6</c:v>
                </c:pt>
                <c:pt idx="1497">
                  <c:v>6</c:v>
                </c:pt>
                <c:pt idx="1498">
                  <c:v>6</c:v>
                </c:pt>
                <c:pt idx="1499">
                  <c:v>6</c:v>
                </c:pt>
                <c:pt idx="1500">
                  <c:v>6</c:v>
                </c:pt>
                <c:pt idx="1501">
                  <c:v>6</c:v>
                </c:pt>
                <c:pt idx="1502">
                  <c:v>6</c:v>
                </c:pt>
                <c:pt idx="1503">
                  <c:v>6</c:v>
                </c:pt>
                <c:pt idx="1504">
                  <c:v>6</c:v>
                </c:pt>
                <c:pt idx="1505">
                  <c:v>6</c:v>
                </c:pt>
                <c:pt idx="1506">
                  <c:v>6</c:v>
                </c:pt>
                <c:pt idx="1507">
                  <c:v>6</c:v>
                </c:pt>
                <c:pt idx="1508">
                  <c:v>6</c:v>
                </c:pt>
                <c:pt idx="1509">
                  <c:v>6</c:v>
                </c:pt>
                <c:pt idx="1510">
                  <c:v>6</c:v>
                </c:pt>
                <c:pt idx="1511">
                  <c:v>6</c:v>
                </c:pt>
                <c:pt idx="1512">
                  <c:v>6</c:v>
                </c:pt>
                <c:pt idx="1513">
                  <c:v>6</c:v>
                </c:pt>
                <c:pt idx="1514">
                  <c:v>6</c:v>
                </c:pt>
                <c:pt idx="1515">
                  <c:v>6</c:v>
                </c:pt>
                <c:pt idx="1516">
                  <c:v>6</c:v>
                </c:pt>
                <c:pt idx="1517">
                  <c:v>6</c:v>
                </c:pt>
                <c:pt idx="1518">
                  <c:v>6</c:v>
                </c:pt>
                <c:pt idx="1519">
                  <c:v>6</c:v>
                </c:pt>
                <c:pt idx="1520">
                  <c:v>6</c:v>
                </c:pt>
                <c:pt idx="1521">
                  <c:v>6</c:v>
                </c:pt>
                <c:pt idx="1522">
                  <c:v>6</c:v>
                </c:pt>
                <c:pt idx="1523">
                  <c:v>6</c:v>
                </c:pt>
                <c:pt idx="1524">
                  <c:v>6</c:v>
                </c:pt>
                <c:pt idx="1525">
                  <c:v>6</c:v>
                </c:pt>
                <c:pt idx="1526">
                  <c:v>6</c:v>
                </c:pt>
                <c:pt idx="1527">
                  <c:v>6</c:v>
                </c:pt>
                <c:pt idx="1528">
                  <c:v>6</c:v>
                </c:pt>
                <c:pt idx="1529">
                  <c:v>6</c:v>
                </c:pt>
                <c:pt idx="1530">
                  <c:v>6</c:v>
                </c:pt>
                <c:pt idx="1531">
                  <c:v>6</c:v>
                </c:pt>
                <c:pt idx="1532">
                  <c:v>6</c:v>
                </c:pt>
                <c:pt idx="1533">
                  <c:v>6</c:v>
                </c:pt>
                <c:pt idx="1534">
                  <c:v>6</c:v>
                </c:pt>
                <c:pt idx="1535">
                  <c:v>6</c:v>
                </c:pt>
                <c:pt idx="1536">
                  <c:v>6</c:v>
                </c:pt>
                <c:pt idx="1537">
                  <c:v>6</c:v>
                </c:pt>
                <c:pt idx="1538">
                  <c:v>6</c:v>
                </c:pt>
                <c:pt idx="1539">
                  <c:v>6</c:v>
                </c:pt>
                <c:pt idx="1540">
                  <c:v>7</c:v>
                </c:pt>
                <c:pt idx="1541">
                  <c:v>7</c:v>
                </c:pt>
                <c:pt idx="1542">
                  <c:v>7</c:v>
                </c:pt>
                <c:pt idx="1543">
                  <c:v>7</c:v>
                </c:pt>
                <c:pt idx="1544">
                  <c:v>7</c:v>
                </c:pt>
                <c:pt idx="1545">
                  <c:v>7</c:v>
                </c:pt>
                <c:pt idx="1546">
                  <c:v>7</c:v>
                </c:pt>
                <c:pt idx="1547">
                  <c:v>7</c:v>
                </c:pt>
                <c:pt idx="1548">
                  <c:v>7</c:v>
                </c:pt>
                <c:pt idx="1549">
                  <c:v>7</c:v>
                </c:pt>
                <c:pt idx="1550">
                  <c:v>7</c:v>
                </c:pt>
                <c:pt idx="1551">
                  <c:v>7</c:v>
                </c:pt>
                <c:pt idx="1552">
                  <c:v>7</c:v>
                </c:pt>
                <c:pt idx="1553">
                  <c:v>7</c:v>
                </c:pt>
                <c:pt idx="1554">
                  <c:v>7</c:v>
                </c:pt>
                <c:pt idx="1555">
                  <c:v>7</c:v>
                </c:pt>
                <c:pt idx="1556">
                  <c:v>7</c:v>
                </c:pt>
                <c:pt idx="1557">
                  <c:v>7</c:v>
                </c:pt>
                <c:pt idx="1558">
                  <c:v>7</c:v>
                </c:pt>
                <c:pt idx="1559">
                  <c:v>7</c:v>
                </c:pt>
                <c:pt idx="1560">
                  <c:v>7</c:v>
                </c:pt>
                <c:pt idx="1561">
                  <c:v>7</c:v>
                </c:pt>
                <c:pt idx="1562">
                  <c:v>7</c:v>
                </c:pt>
                <c:pt idx="1563">
                  <c:v>7</c:v>
                </c:pt>
                <c:pt idx="1564">
                  <c:v>7</c:v>
                </c:pt>
                <c:pt idx="1565">
                  <c:v>7</c:v>
                </c:pt>
                <c:pt idx="1566">
                  <c:v>7</c:v>
                </c:pt>
                <c:pt idx="1567">
                  <c:v>7</c:v>
                </c:pt>
                <c:pt idx="1568">
                  <c:v>7</c:v>
                </c:pt>
                <c:pt idx="1569">
                  <c:v>7</c:v>
                </c:pt>
                <c:pt idx="1570">
                  <c:v>7</c:v>
                </c:pt>
                <c:pt idx="1571">
                  <c:v>7</c:v>
                </c:pt>
                <c:pt idx="1572">
                  <c:v>7</c:v>
                </c:pt>
                <c:pt idx="1573">
                  <c:v>7</c:v>
                </c:pt>
                <c:pt idx="1574">
                  <c:v>7</c:v>
                </c:pt>
                <c:pt idx="1575">
                  <c:v>7</c:v>
                </c:pt>
                <c:pt idx="1576">
                  <c:v>7</c:v>
                </c:pt>
                <c:pt idx="1577">
                  <c:v>7</c:v>
                </c:pt>
                <c:pt idx="1578">
                  <c:v>7</c:v>
                </c:pt>
                <c:pt idx="1579">
                  <c:v>7</c:v>
                </c:pt>
                <c:pt idx="1580">
                  <c:v>7</c:v>
                </c:pt>
                <c:pt idx="1581">
                  <c:v>7</c:v>
                </c:pt>
                <c:pt idx="1582">
                  <c:v>7</c:v>
                </c:pt>
                <c:pt idx="1583">
                  <c:v>7</c:v>
                </c:pt>
                <c:pt idx="1584">
                  <c:v>7</c:v>
                </c:pt>
                <c:pt idx="1585">
                  <c:v>7</c:v>
                </c:pt>
                <c:pt idx="1586">
                  <c:v>7</c:v>
                </c:pt>
                <c:pt idx="1587">
                  <c:v>7</c:v>
                </c:pt>
                <c:pt idx="1588">
                  <c:v>7</c:v>
                </c:pt>
                <c:pt idx="1589">
                  <c:v>7</c:v>
                </c:pt>
                <c:pt idx="1590">
                  <c:v>7</c:v>
                </c:pt>
                <c:pt idx="1591">
                  <c:v>7</c:v>
                </c:pt>
                <c:pt idx="1592">
                  <c:v>7</c:v>
                </c:pt>
                <c:pt idx="1593">
                  <c:v>7</c:v>
                </c:pt>
                <c:pt idx="1594">
                  <c:v>7</c:v>
                </c:pt>
                <c:pt idx="1595">
                  <c:v>7</c:v>
                </c:pt>
                <c:pt idx="1596">
                  <c:v>7</c:v>
                </c:pt>
                <c:pt idx="1597">
                  <c:v>7</c:v>
                </c:pt>
                <c:pt idx="1598">
                  <c:v>7</c:v>
                </c:pt>
                <c:pt idx="1599">
                  <c:v>7</c:v>
                </c:pt>
                <c:pt idx="1600">
                  <c:v>7</c:v>
                </c:pt>
                <c:pt idx="1601">
                  <c:v>7</c:v>
                </c:pt>
                <c:pt idx="1602">
                  <c:v>7</c:v>
                </c:pt>
                <c:pt idx="1603">
                  <c:v>7</c:v>
                </c:pt>
                <c:pt idx="1604">
                  <c:v>7</c:v>
                </c:pt>
                <c:pt idx="1605">
                  <c:v>7</c:v>
                </c:pt>
                <c:pt idx="1606">
                  <c:v>7</c:v>
                </c:pt>
                <c:pt idx="1607">
                  <c:v>7</c:v>
                </c:pt>
                <c:pt idx="1608">
                  <c:v>7</c:v>
                </c:pt>
                <c:pt idx="1609">
                  <c:v>7</c:v>
                </c:pt>
                <c:pt idx="1610">
                  <c:v>7</c:v>
                </c:pt>
                <c:pt idx="1611">
                  <c:v>7</c:v>
                </c:pt>
                <c:pt idx="1612">
                  <c:v>7</c:v>
                </c:pt>
                <c:pt idx="1613">
                  <c:v>7</c:v>
                </c:pt>
                <c:pt idx="1614">
                  <c:v>7</c:v>
                </c:pt>
                <c:pt idx="1615">
                  <c:v>7</c:v>
                </c:pt>
                <c:pt idx="1616">
                  <c:v>7</c:v>
                </c:pt>
                <c:pt idx="1617">
                  <c:v>7</c:v>
                </c:pt>
                <c:pt idx="1618">
                  <c:v>7</c:v>
                </c:pt>
                <c:pt idx="1619">
                  <c:v>7</c:v>
                </c:pt>
                <c:pt idx="1620">
                  <c:v>7</c:v>
                </c:pt>
                <c:pt idx="1621">
                  <c:v>7</c:v>
                </c:pt>
                <c:pt idx="1622">
                  <c:v>7</c:v>
                </c:pt>
                <c:pt idx="1623">
                  <c:v>7</c:v>
                </c:pt>
                <c:pt idx="1624">
                  <c:v>7</c:v>
                </c:pt>
                <c:pt idx="1625">
                  <c:v>7</c:v>
                </c:pt>
                <c:pt idx="1626">
                  <c:v>7</c:v>
                </c:pt>
                <c:pt idx="1627">
                  <c:v>7</c:v>
                </c:pt>
                <c:pt idx="1628">
                  <c:v>7</c:v>
                </c:pt>
                <c:pt idx="1629">
                  <c:v>7</c:v>
                </c:pt>
                <c:pt idx="1630">
                  <c:v>7</c:v>
                </c:pt>
                <c:pt idx="1631">
                  <c:v>7</c:v>
                </c:pt>
                <c:pt idx="1632">
                  <c:v>7</c:v>
                </c:pt>
                <c:pt idx="1633">
                  <c:v>7</c:v>
                </c:pt>
                <c:pt idx="1634">
                  <c:v>7</c:v>
                </c:pt>
                <c:pt idx="1635">
                  <c:v>7</c:v>
                </c:pt>
                <c:pt idx="1636">
                  <c:v>7</c:v>
                </c:pt>
                <c:pt idx="1637">
                  <c:v>7</c:v>
                </c:pt>
                <c:pt idx="1638">
                  <c:v>7</c:v>
                </c:pt>
                <c:pt idx="1639">
                  <c:v>7</c:v>
                </c:pt>
                <c:pt idx="1640">
                  <c:v>7</c:v>
                </c:pt>
                <c:pt idx="1641">
                  <c:v>7</c:v>
                </c:pt>
                <c:pt idx="1642">
                  <c:v>7</c:v>
                </c:pt>
                <c:pt idx="1643">
                  <c:v>7</c:v>
                </c:pt>
                <c:pt idx="1644">
                  <c:v>7</c:v>
                </c:pt>
                <c:pt idx="1645">
                  <c:v>7</c:v>
                </c:pt>
                <c:pt idx="1646">
                  <c:v>7</c:v>
                </c:pt>
                <c:pt idx="1647">
                  <c:v>7</c:v>
                </c:pt>
                <c:pt idx="1648">
                  <c:v>7</c:v>
                </c:pt>
                <c:pt idx="1649">
                  <c:v>7</c:v>
                </c:pt>
                <c:pt idx="1650">
                  <c:v>7</c:v>
                </c:pt>
                <c:pt idx="1651">
                  <c:v>7</c:v>
                </c:pt>
                <c:pt idx="1652">
                  <c:v>7</c:v>
                </c:pt>
                <c:pt idx="1653">
                  <c:v>7</c:v>
                </c:pt>
                <c:pt idx="1654">
                  <c:v>7</c:v>
                </c:pt>
                <c:pt idx="1655">
                  <c:v>7</c:v>
                </c:pt>
                <c:pt idx="1656">
                  <c:v>7</c:v>
                </c:pt>
                <c:pt idx="1657">
                  <c:v>7</c:v>
                </c:pt>
                <c:pt idx="1658">
                  <c:v>7</c:v>
                </c:pt>
                <c:pt idx="1659">
                  <c:v>7</c:v>
                </c:pt>
                <c:pt idx="1660">
                  <c:v>7</c:v>
                </c:pt>
                <c:pt idx="1661">
                  <c:v>7</c:v>
                </c:pt>
                <c:pt idx="1662">
                  <c:v>7</c:v>
                </c:pt>
                <c:pt idx="1663">
                  <c:v>7</c:v>
                </c:pt>
                <c:pt idx="1664">
                  <c:v>7</c:v>
                </c:pt>
                <c:pt idx="1665">
                  <c:v>7</c:v>
                </c:pt>
                <c:pt idx="1666">
                  <c:v>7</c:v>
                </c:pt>
                <c:pt idx="1667">
                  <c:v>7</c:v>
                </c:pt>
                <c:pt idx="1668">
                  <c:v>7</c:v>
                </c:pt>
                <c:pt idx="1669">
                  <c:v>7</c:v>
                </c:pt>
                <c:pt idx="1670">
                  <c:v>7</c:v>
                </c:pt>
                <c:pt idx="1671">
                  <c:v>7</c:v>
                </c:pt>
                <c:pt idx="1672">
                  <c:v>7</c:v>
                </c:pt>
                <c:pt idx="1673">
                  <c:v>7</c:v>
                </c:pt>
                <c:pt idx="1674">
                  <c:v>7</c:v>
                </c:pt>
                <c:pt idx="1675">
                  <c:v>7</c:v>
                </c:pt>
                <c:pt idx="1676">
                  <c:v>7</c:v>
                </c:pt>
                <c:pt idx="1677">
                  <c:v>7</c:v>
                </c:pt>
                <c:pt idx="1678">
                  <c:v>7</c:v>
                </c:pt>
                <c:pt idx="1679">
                  <c:v>7</c:v>
                </c:pt>
                <c:pt idx="1680">
                  <c:v>7</c:v>
                </c:pt>
                <c:pt idx="1681">
                  <c:v>7</c:v>
                </c:pt>
                <c:pt idx="1682">
                  <c:v>7</c:v>
                </c:pt>
                <c:pt idx="1683">
                  <c:v>7</c:v>
                </c:pt>
                <c:pt idx="1684">
                  <c:v>7</c:v>
                </c:pt>
                <c:pt idx="1685">
                  <c:v>7</c:v>
                </c:pt>
                <c:pt idx="1686">
                  <c:v>7</c:v>
                </c:pt>
                <c:pt idx="1687">
                  <c:v>7</c:v>
                </c:pt>
                <c:pt idx="1688">
                  <c:v>7</c:v>
                </c:pt>
                <c:pt idx="1689">
                  <c:v>7</c:v>
                </c:pt>
                <c:pt idx="1690">
                  <c:v>7</c:v>
                </c:pt>
                <c:pt idx="1691">
                  <c:v>7</c:v>
                </c:pt>
                <c:pt idx="1692">
                  <c:v>7</c:v>
                </c:pt>
                <c:pt idx="1693">
                  <c:v>7</c:v>
                </c:pt>
                <c:pt idx="1694">
                  <c:v>7</c:v>
                </c:pt>
                <c:pt idx="1695">
                  <c:v>7</c:v>
                </c:pt>
                <c:pt idx="1696">
                  <c:v>7</c:v>
                </c:pt>
                <c:pt idx="1697">
                  <c:v>7</c:v>
                </c:pt>
                <c:pt idx="1698">
                  <c:v>7</c:v>
                </c:pt>
                <c:pt idx="1699">
                  <c:v>7</c:v>
                </c:pt>
                <c:pt idx="1700">
                  <c:v>7</c:v>
                </c:pt>
                <c:pt idx="1701">
                  <c:v>7</c:v>
                </c:pt>
                <c:pt idx="1702">
                  <c:v>7</c:v>
                </c:pt>
                <c:pt idx="1703">
                  <c:v>7</c:v>
                </c:pt>
                <c:pt idx="1704">
                  <c:v>7</c:v>
                </c:pt>
                <c:pt idx="1705">
                  <c:v>7</c:v>
                </c:pt>
                <c:pt idx="1706">
                  <c:v>7</c:v>
                </c:pt>
                <c:pt idx="1707">
                  <c:v>7</c:v>
                </c:pt>
                <c:pt idx="1708">
                  <c:v>7</c:v>
                </c:pt>
                <c:pt idx="1709">
                  <c:v>7</c:v>
                </c:pt>
                <c:pt idx="1710">
                  <c:v>7</c:v>
                </c:pt>
                <c:pt idx="1711">
                  <c:v>7</c:v>
                </c:pt>
                <c:pt idx="1712">
                  <c:v>7</c:v>
                </c:pt>
                <c:pt idx="1713">
                  <c:v>7</c:v>
                </c:pt>
                <c:pt idx="1714">
                  <c:v>7</c:v>
                </c:pt>
                <c:pt idx="1715">
                  <c:v>7</c:v>
                </c:pt>
                <c:pt idx="1716">
                  <c:v>7</c:v>
                </c:pt>
                <c:pt idx="1717">
                  <c:v>7</c:v>
                </c:pt>
                <c:pt idx="1718">
                  <c:v>7</c:v>
                </c:pt>
                <c:pt idx="1719">
                  <c:v>7</c:v>
                </c:pt>
                <c:pt idx="1720">
                  <c:v>7</c:v>
                </c:pt>
                <c:pt idx="1721">
                  <c:v>8</c:v>
                </c:pt>
                <c:pt idx="1722">
                  <c:v>8</c:v>
                </c:pt>
                <c:pt idx="1723">
                  <c:v>8</c:v>
                </c:pt>
                <c:pt idx="1724">
                  <c:v>8</c:v>
                </c:pt>
                <c:pt idx="1725">
                  <c:v>8</c:v>
                </c:pt>
                <c:pt idx="1726">
                  <c:v>8</c:v>
                </c:pt>
                <c:pt idx="1727">
                  <c:v>8</c:v>
                </c:pt>
                <c:pt idx="1728">
                  <c:v>8</c:v>
                </c:pt>
                <c:pt idx="1729">
                  <c:v>8</c:v>
                </c:pt>
                <c:pt idx="1730">
                  <c:v>8</c:v>
                </c:pt>
                <c:pt idx="1731">
                  <c:v>8</c:v>
                </c:pt>
                <c:pt idx="1732">
                  <c:v>8</c:v>
                </c:pt>
                <c:pt idx="1733">
                  <c:v>8</c:v>
                </c:pt>
                <c:pt idx="1734">
                  <c:v>8</c:v>
                </c:pt>
                <c:pt idx="1735">
                  <c:v>8</c:v>
                </c:pt>
                <c:pt idx="1736">
                  <c:v>8</c:v>
                </c:pt>
                <c:pt idx="1737">
                  <c:v>8</c:v>
                </c:pt>
                <c:pt idx="1738">
                  <c:v>8</c:v>
                </c:pt>
                <c:pt idx="1739">
                  <c:v>8</c:v>
                </c:pt>
                <c:pt idx="1740">
                  <c:v>8</c:v>
                </c:pt>
                <c:pt idx="1741">
                  <c:v>8</c:v>
                </c:pt>
                <c:pt idx="1742">
                  <c:v>8</c:v>
                </c:pt>
                <c:pt idx="1743">
                  <c:v>8</c:v>
                </c:pt>
                <c:pt idx="1744">
                  <c:v>8</c:v>
                </c:pt>
                <c:pt idx="1745">
                  <c:v>8</c:v>
                </c:pt>
                <c:pt idx="1746">
                  <c:v>8</c:v>
                </c:pt>
                <c:pt idx="1747">
                  <c:v>8</c:v>
                </c:pt>
                <c:pt idx="1748">
                  <c:v>8</c:v>
                </c:pt>
                <c:pt idx="1749">
                  <c:v>8</c:v>
                </c:pt>
                <c:pt idx="1750">
                  <c:v>8</c:v>
                </c:pt>
                <c:pt idx="1751">
                  <c:v>8</c:v>
                </c:pt>
                <c:pt idx="1752">
                  <c:v>8</c:v>
                </c:pt>
                <c:pt idx="1753">
                  <c:v>8</c:v>
                </c:pt>
                <c:pt idx="1754">
                  <c:v>8</c:v>
                </c:pt>
                <c:pt idx="1755">
                  <c:v>8</c:v>
                </c:pt>
                <c:pt idx="1756">
                  <c:v>8</c:v>
                </c:pt>
                <c:pt idx="1757">
                  <c:v>8</c:v>
                </c:pt>
                <c:pt idx="1758">
                  <c:v>8</c:v>
                </c:pt>
                <c:pt idx="1759">
                  <c:v>8</c:v>
                </c:pt>
                <c:pt idx="1760">
                  <c:v>8</c:v>
                </c:pt>
                <c:pt idx="1761">
                  <c:v>8</c:v>
                </c:pt>
                <c:pt idx="1762">
                  <c:v>8</c:v>
                </c:pt>
                <c:pt idx="1763">
                  <c:v>8</c:v>
                </c:pt>
                <c:pt idx="1764">
                  <c:v>8</c:v>
                </c:pt>
                <c:pt idx="1765">
                  <c:v>8</c:v>
                </c:pt>
                <c:pt idx="1766">
                  <c:v>8</c:v>
                </c:pt>
                <c:pt idx="1767">
                  <c:v>8</c:v>
                </c:pt>
                <c:pt idx="1768">
                  <c:v>8</c:v>
                </c:pt>
                <c:pt idx="1769">
                  <c:v>8</c:v>
                </c:pt>
                <c:pt idx="1770">
                  <c:v>8</c:v>
                </c:pt>
                <c:pt idx="1771">
                  <c:v>8</c:v>
                </c:pt>
                <c:pt idx="1772">
                  <c:v>8</c:v>
                </c:pt>
                <c:pt idx="1773">
                  <c:v>8</c:v>
                </c:pt>
                <c:pt idx="1774">
                  <c:v>8</c:v>
                </c:pt>
                <c:pt idx="1775">
                  <c:v>8</c:v>
                </c:pt>
                <c:pt idx="1776">
                  <c:v>8</c:v>
                </c:pt>
                <c:pt idx="1777">
                  <c:v>8</c:v>
                </c:pt>
                <c:pt idx="1778">
                  <c:v>8</c:v>
                </c:pt>
                <c:pt idx="1779">
                  <c:v>8</c:v>
                </c:pt>
                <c:pt idx="1780">
                  <c:v>8</c:v>
                </c:pt>
                <c:pt idx="1781">
                  <c:v>8</c:v>
                </c:pt>
                <c:pt idx="1782">
                  <c:v>8</c:v>
                </c:pt>
                <c:pt idx="1783">
                  <c:v>8</c:v>
                </c:pt>
                <c:pt idx="1784">
                  <c:v>8</c:v>
                </c:pt>
                <c:pt idx="1785">
                  <c:v>8</c:v>
                </c:pt>
                <c:pt idx="1786">
                  <c:v>8</c:v>
                </c:pt>
                <c:pt idx="1787">
                  <c:v>8</c:v>
                </c:pt>
                <c:pt idx="1788">
                  <c:v>8</c:v>
                </c:pt>
                <c:pt idx="1789">
                  <c:v>8</c:v>
                </c:pt>
                <c:pt idx="1790">
                  <c:v>8</c:v>
                </c:pt>
                <c:pt idx="1791">
                  <c:v>8</c:v>
                </c:pt>
                <c:pt idx="1792">
                  <c:v>8</c:v>
                </c:pt>
                <c:pt idx="1793">
                  <c:v>8</c:v>
                </c:pt>
                <c:pt idx="1794">
                  <c:v>8</c:v>
                </c:pt>
                <c:pt idx="1795">
                  <c:v>8</c:v>
                </c:pt>
                <c:pt idx="1796">
                  <c:v>8</c:v>
                </c:pt>
                <c:pt idx="1797">
                  <c:v>8</c:v>
                </c:pt>
                <c:pt idx="1798">
                  <c:v>8</c:v>
                </c:pt>
                <c:pt idx="1799">
                  <c:v>8</c:v>
                </c:pt>
                <c:pt idx="1800">
                  <c:v>8</c:v>
                </c:pt>
                <c:pt idx="1801">
                  <c:v>8</c:v>
                </c:pt>
                <c:pt idx="1802">
                  <c:v>8</c:v>
                </c:pt>
                <c:pt idx="1803">
                  <c:v>8</c:v>
                </c:pt>
                <c:pt idx="1804">
                  <c:v>8</c:v>
                </c:pt>
                <c:pt idx="1805">
                  <c:v>8</c:v>
                </c:pt>
                <c:pt idx="1806">
                  <c:v>8</c:v>
                </c:pt>
                <c:pt idx="1807">
                  <c:v>8</c:v>
                </c:pt>
                <c:pt idx="1808">
                  <c:v>8</c:v>
                </c:pt>
                <c:pt idx="1809">
                  <c:v>8</c:v>
                </c:pt>
                <c:pt idx="1810">
                  <c:v>8</c:v>
                </c:pt>
                <c:pt idx="1811">
                  <c:v>8</c:v>
                </c:pt>
                <c:pt idx="1812">
                  <c:v>8</c:v>
                </c:pt>
                <c:pt idx="1813">
                  <c:v>8</c:v>
                </c:pt>
                <c:pt idx="1814">
                  <c:v>8</c:v>
                </c:pt>
                <c:pt idx="1815">
                  <c:v>8</c:v>
                </c:pt>
                <c:pt idx="1816">
                  <c:v>8</c:v>
                </c:pt>
                <c:pt idx="1817">
                  <c:v>8</c:v>
                </c:pt>
                <c:pt idx="1818">
                  <c:v>8</c:v>
                </c:pt>
                <c:pt idx="1819">
                  <c:v>8</c:v>
                </c:pt>
                <c:pt idx="1820">
                  <c:v>8</c:v>
                </c:pt>
                <c:pt idx="1821">
                  <c:v>8</c:v>
                </c:pt>
                <c:pt idx="1822">
                  <c:v>8</c:v>
                </c:pt>
                <c:pt idx="1823">
                  <c:v>8</c:v>
                </c:pt>
                <c:pt idx="1824">
                  <c:v>8</c:v>
                </c:pt>
                <c:pt idx="1825">
                  <c:v>8</c:v>
                </c:pt>
                <c:pt idx="1826">
                  <c:v>8</c:v>
                </c:pt>
                <c:pt idx="1827">
                  <c:v>8</c:v>
                </c:pt>
                <c:pt idx="1828">
                  <c:v>8</c:v>
                </c:pt>
                <c:pt idx="1829">
                  <c:v>8</c:v>
                </c:pt>
                <c:pt idx="1830">
                  <c:v>8</c:v>
                </c:pt>
                <c:pt idx="1831">
                  <c:v>8</c:v>
                </c:pt>
                <c:pt idx="1832">
                  <c:v>8</c:v>
                </c:pt>
                <c:pt idx="1833">
                  <c:v>8</c:v>
                </c:pt>
                <c:pt idx="1834">
                  <c:v>8</c:v>
                </c:pt>
                <c:pt idx="1835">
                  <c:v>8</c:v>
                </c:pt>
                <c:pt idx="1836">
                  <c:v>8</c:v>
                </c:pt>
                <c:pt idx="1837">
                  <c:v>8</c:v>
                </c:pt>
                <c:pt idx="1838">
                  <c:v>8</c:v>
                </c:pt>
                <c:pt idx="1839">
                  <c:v>8</c:v>
                </c:pt>
                <c:pt idx="1840">
                  <c:v>8</c:v>
                </c:pt>
                <c:pt idx="1841">
                  <c:v>8</c:v>
                </c:pt>
                <c:pt idx="1842">
                  <c:v>8</c:v>
                </c:pt>
                <c:pt idx="1843">
                  <c:v>8</c:v>
                </c:pt>
                <c:pt idx="1844">
                  <c:v>8</c:v>
                </c:pt>
                <c:pt idx="1845">
                  <c:v>8</c:v>
                </c:pt>
                <c:pt idx="1846">
                  <c:v>8</c:v>
                </c:pt>
                <c:pt idx="1847">
                  <c:v>8</c:v>
                </c:pt>
                <c:pt idx="1848">
                  <c:v>8</c:v>
                </c:pt>
                <c:pt idx="1849">
                  <c:v>8</c:v>
                </c:pt>
                <c:pt idx="1850">
                  <c:v>8</c:v>
                </c:pt>
                <c:pt idx="1851">
                  <c:v>8</c:v>
                </c:pt>
                <c:pt idx="1852">
                  <c:v>8</c:v>
                </c:pt>
                <c:pt idx="1853">
                  <c:v>8</c:v>
                </c:pt>
                <c:pt idx="1854">
                  <c:v>8</c:v>
                </c:pt>
                <c:pt idx="1855">
                  <c:v>8</c:v>
                </c:pt>
                <c:pt idx="1856">
                  <c:v>8</c:v>
                </c:pt>
                <c:pt idx="1857">
                  <c:v>8</c:v>
                </c:pt>
                <c:pt idx="1858">
                  <c:v>8</c:v>
                </c:pt>
                <c:pt idx="1859">
                  <c:v>8</c:v>
                </c:pt>
                <c:pt idx="1860">
                  <c:v>8</c:v>
                </c:pt>
                <c:pt idx="1861">
                  <c:v>8</c:v>
                </c:pt>
                <c:pt idx="1862">
                  <c:v>8</c:v>
                </c:pt>
                <c:pt idx="1863">
                  <c:v>8</c:v>
                </c:pt>
                <c:pt idx="1864">
                  <c:v>8</c:v>
                </c:pt>
                <c:pt idx="1865">
                  <c:v>8</c:v>
                </c:pt>
                <c:pt idx="1866">
                  <c:v>8</c:v>
                </c:pt>
                <c:pt idx="1867">
                  <c:v>8</c:v>
                </c:pt>
                <c:pt idx="1868">
                  <c:v>8</c:v>
                </c:pt>
                <c:pt idx="1869">
                  <c:v>8</c:v>
                </c:pt>
                <c:pt idx="1870">
                  <c:v>8</c:v>
                </c:pt>
                <c:pt idx="1871">
                  <c:v>8</c:v>
                </c:pt>
                <c:pt idx="1872">
                  <c:v>8</c:v>
                </c:pt>
                <c:pt idx="1873">
                  <c:v>8</c:v>
                </c:pt>
                <c:pt idx="1874">
                  <c:v>8</c:v>
                </c:pt>
                <c:pt idx="1875">
                  <c:v>8</c:v>
                </c:pt>
                <c:pt idx="1876">
                  <c:v>8</c:v>
                </c:pt>
                <c:pt idx="1877">
                  <c:v>8</c:v>
                </c:pt>
                <c:pt idx="1878">
                  <c:v>8</c:v>
                </c:pt>
                <c:pt idx="1879">
                  <c:v>8</c:v>
                </c:pt>
                <c:pt idx="1880">
                  <c:v>8</c:v>
                </c:pt>
                <c:pt idx="1881">
                  <c:v>8</c:v>
                </c:pt>
                <c:pt idx="1882">
                  <c:v>8</c:v>
                </c:pt>
                <c:pt idx="1883">
                  <c:v>8</c:v>
                </c:pt>
                <c:pt idx="1884">
                  <c:v>9</c:v>
                </c:pt>
                <c:pt idx="1885">
                  <c:v>9</c:v>
                </c:pt>
                <c:pt idx="1886">
                  <c:v>9</c:v>
                </c:pt>
                <c:pt idx="1887">
                  <c:v>9</c:v>
                </c:pt>
                <c:pt idx="1888">
                  <c:v>9</c:v>
                </c:pt>
                <c:pt idx="1889">
                  <c:v>9</c:v>
                </c:pt>
                <c:pt idx="1890">
                  <c:v>9</c:v>
                </c:pt>
                <c:pt idx="1891">
                  <c:v>9</c:v>
                </c:pt>
                <c:pt idx="1892">
                  <c:v>9</c:v>
                </c:pt>
                <c:pt idx="1893">
                  <c:v>9</c:v>
                </c:pt>
                <c:pt idx="1894">
                  <c:v>9</c:v>
                </c:pt>
                <c:pt idx="1895">
                  <c:v>9</c:v>
                </c:pt>
                <c:pt idx="1896">
                  <c:v>9</c:v>
                </c:pt>
                <c:pt idx="1897">
                  <c:v>9</c:v>
                </c:pt>
                <c:pt idx="1898">
                  <c:v>9</c:v>
                </c:pt>
                <c:pt idx="1899">
                  <c:v>9</c:v>
                </c:pt>
                <c:pt idx="1900">
                  <c:v>9</c:v>
                </c:pt>
                <c:pt idx="1901">
                  <c:v>9</c:v>
                </c:pt>
                <c:pt idx="1902">
                  <c:v>9</c:v>
                </c:pt>
                <c:pt idx="1903">
                  <c:v>9</c:v>
                </c:pt>
                <c:pt idx="1904">
                  <c:v>9</c:v>
                </c:pt>
                <c:pt idx="1905">
                  <c:v>9</c:v>
                </c:pt>
                <c:pt idx="1906">
                  <c:v>9</c:v>
                </c:pt>
                <c:pt idx="1907">
                  <c:v>9</c:v>
                </c:pt>
                <c:pt idx="1908">
                  <c:v>9</c:v>
                </c:pt>
                <c:pt idx="1909">
                  <c:v>9</c:v>
                </c:pt>
                <c:pt idx="1910">
                  <c:v>9</c:v>
                </c:pt>
                <c:pt idx="1911">
                  <c:v>9</c:v>
                </c:pt>
                <c:pt idx="1912">
                  <c:v>9</c:v>
                </c:pt>
                <c:pt idx="1913">
                  <c:v>9</c:v>
                </c:pt>
                <c:pt idx="1914">
                  <c:v>9</c:v>
                </c:pt>
                <c:pt idx="1915">
                  <c:v>9</c:v>
                </c:pt>
                <c:pt idx="1916">
                  <c:v>9</c:v>
                </c:pt>
                <c:pt idx="1917">
                  <c:v>9</c:v>
                </c:pt>
                <c:pt idx="1918">
                  <c:v>9</c:v>
                </c:pt>
                <c:pt idx="1919">
                  <c:v>9</c:v>
                </c:pt>
                <c:pt idx="1920">
                  <c:v>9</c:v>
                </c:pt>
                <c:pt idx="1921">
                  <c:v>9</c:v>
                </c:pt>
                <c:pt idx="1922">
                  <c:v>9</c:v>
                </c:pt>
                <c:pt idx="1923">
                  <c:v>9</c:v>
                </c:pt>
                <c:pt idx="1924">
                  <c:v>9</c:v>
                </c:pt>
                <c:pt idx="1925">
                  <c:v>9</c:v>
                </c:pt>
                <c:pt idx="1926">
                  <c:v>9</c:v>
                </c:pt>
                <c:pt idx="1927">
                  <c:v>9</c:v>
                </c:pt>
                <c:pt idx="1928">
                  <c:v>9</c:v>
                </c:pt>
                <c:pt idx="1929">
                  <c:v>9</c:v>
                </c:pt>
                <c:pt idx="1930">
                  <c:v>9</c:v>
                </c:pt>
                <c:pt idx="1931">
                  <c:v>9</c:v>
                </c:pt>
                <c:pt idx="1932">
                  <c:v>9</c:v>
                </c:pt>
                <c:pt idx="1933">
                  <c:v>9</c:v>
                </c:pt>
                <c:pt idx="1934">
                  <c:v>9</c:v>
                </c:pt>
                <c:pt idx="1935">
                  <c:v>9</c:v>
                </c:pt>
                <c:pt idx="1936">
                  <c:v>9</c:v>
                </c:pt>
                <c:pt idx="1937">
                  <c:v>9</c:v>
                </c:pt>
                <c:pt idx="1938">
                  <c:v>9</c:v>
                </c:pt>
                <c:pt idx="1939">
                  <c:v>9</c:v>
                </c:pt>
                <c:pt idx="1940">
                  <c:v>9</c:v>
                </c:pt>
                <c:pt idx="1941">
                  <c:v>9</c:v>
                </c:pt>
                <c:pt idx="1942">
                  <c:v>9</c:v>
                </c:pt>
                <c:pt idx="1943">
                  <c:v>9</c:v>
                </c:pt>
                <c:pt idx="1944">
                  <c:v>9</c:v>
                </c:pt>
                <c:pt idx="1945">
                  <c:v>9</c:v>
                </c:pt>
                <c:pt idx="1946">
                  <c:v>9</c:v>
                </c:pt>
                <c:pt idx="1947">
                  <c:v>9</c:v>
                </c:pt>
                <c:pt idx="1948">
                  <c:v>9</c:v>
                </c:pt>
                <c:pt idx="1949">
                  <c:v>9</c:v>
                </c:pt>
                <c:pt idx="1950">
                  <c:v>9</c:v>
                </c:pt>
                <c:pt idx="1951">
                  <c:v>9</c:v>
                </c:pt>
                <c:pt idx="1952">
                  <c:v>9</c:v>
                </c:pt>
                <c:pt idx="1953">
                  <c:v>9</c:v>
                </c:pt>
                <c:pt idx="1954">
                  <c:v>9</c:v>
                </c:pt>
                <c:pt idx="1955">
                  <c:v>9</c:v>
                </c:pt>
                <c:pt idx="1956">
                  <c:v>9</c:v>
                </c:pt>
                <c:pt idx="1957">
                  <c:v>9</c:v>
                </c:pt>
                <c:pt idx="1958">
                  <c:v>9</c:v>
                </c:pt>
                <c:pt idx="1959">
                  <c:v>9</c:v>
                </c:pt>
                <c:pt idx="1960">
                  <c:v>9</c:v>
                </c:pt>
                <c:pt idx="1961">
                  <c:v>9</c:v>
                </c:pt>
                <c:pt idx="1962">
                  <c:v>9</c:v>
                </c:pt>
                <c:pt idx="1963">
                  <c:v>9</c:v>
                </c:pt>
                <c:pt idx="1964">
                  <c:v>9</c:v>
                </c:pt>
                <c:pt idx="1965">
                  <c:v>9</c:v>
                </c:pt>
                <c:pt idx="1966">
                  <c:v>9</c:v>
                </c:pt>
                <c:pt idx="1967">
                  <c:v>9</c:v>
                </c:pt>
                <c:pt idx="1968">
                  <c:v>9</c:v>
                </c:pt>
                <c:pt idx="1969">
                  <c:v>9</c:v>
                </c:pt>
                <c:pt idx="1970">
                  <c:v>9</c:v>
                </c:pt>
                <c:pt idx="1971">
                  <c:v>9</c:v>
                </c:pt>
                <c:pt idx="1972">
                  <c:v>9</c:v>
                </c:pt>
                <c:pt idx="1973">
                  <c:v>9</c:v>
                </c:pt>
                <c:pt idx="1974">
                  <c:v>9</c:v>
                </c:pt>
                <c:pt idx="1975">
                  <c:v>9</c:v>
                </c:pt>
                <c:pt idx="1976">
                  <c:v>9</c:v>
                </c:pt>
                <c:pt idx="1977">
                  <c:v>9</c:v>
                </c:pt>
                <c:pt idx="1978">
                  <c:v>9</c:v>
                </c:pt>
                <c:pt idx="1979">
                  <c:v>9</c:v>
                </c:pt>
                <c:pt idx="1980">
                  <c:v>9</c:v>
                </c:pt>
                <c:pt idx="1981">
                  <c:v>9</c:v>
                </c:pt>
                <c:pt idx="1982">
                  <c:v>9</c:v>
                </c:pt>
                <c:pt idx="1983">
                  <c:v>9</c:v>
                </c:pt>
                <c:pt idx="1984">
                  <c:v>9</c:v>
                </c:pt>
                <c:pt idx="1985">
                  <c:v>9</c:v>
                </c:pt>
                <c:pt idx="1986">
                  <c:v>9</c:v>
                </c:pt>
                <c:pt idx="1987">
                  <c:v>9</c:v>
                </c:pt>
                <c:pt idx="1988">
                  <c:v>9</c:v>
                </c:pt>
                <c:pt idx="1989">
                  <c:v>9</c:v>
                </c:pt>
                <c:pt idx="1990">
                  <c:v>9</c:v>
                </c:pt>
                <c:pt idx="1991">
                  <c:v>9</c:v>
                </c:pt>
                <c:pt idx="1992">
                  <c:v>9</c:v>
                </c:pt>
                <c:pt idx="1993">
                  <c:v>9</c:v>
                </c:pt>
                <c:pt idx="1994">
                  <c:v>9</c:v>
                </c:pt>
                <c:pt idx="1995">
                  <c:v>9</c:v>
                </c:pt>
                <c:pt idx="1996">
                  <c:v>9</c:v>
                </c:pt>
                <c:pt idx="1997">
                  <c:v>9</c:v>
                </c:pt>
                <c:pt idx="1998">
                  <c:v>9</c:v>
                </c:pt>
                <c:pt idx="1999">
                  <c:v>9</c:v>
                </c:pt>
                <c:pt idx="2000">
                  <c:v>9</c:v>
                </c:pt>
                <c:pt idx="2001">
                  <c:v>9</c:v>
                </c:pt>
                <c:pt idx="2002">
                  <c:v>9</c:v>
                </c:pt>
                <c:pt idx="2003">
                  <c:v>9</c:v>
                </c:pt>
                <c:pt idx="2004">
                  <c:v>9</c:v>
                </c:pt>
                <c:pt idx="2005">
                  <c:v>9</c:v>
                </c:pt>
                <c:pt idx="2006">
                  <c:v>9</c:v>
                </c:pt>
                <c:pt idx="2007">
                  <c:v>9</c:v>
                </c:pt>
                <c:pt idx="2008">
                  <c:v>9</c:v>
                </c:pt>
                <c:pt idx="2009">
                  <c:v>9</c:v>
                </c:pt>
                <c:pt idx="2010">
                  <c:v>9</c:v>
                </c:pt>
                <c:pt idx="2011">
                  <c:v>9</c:v>
                </c:pt>
                <c:pt idx="2012">
                  <c:v>9</c:v>
                </c:pt>
                <c:pt idx="2013">
                  <c:v>9</c:v>
                </c:pt>
                <c:pt idx="2014">
                  <c:v>9</c:v>
                </c:pt>
                <c:pt idx="2015">
                  <c:v>9</c:v>
                </c:pt>
                <c:pt idx="2016">
                  <c:v>9</c:v>
                </c:pt>
                <c:pt idx="2017">
                  <c:v>10</c:v>
                </c:pt>
                <c:pt idx="2018">
                  <c:v>10</c:v>
                </c:pt>
                <c:pt idx="2019">
                  <c:v>10</c:v>
                </c:pt>
                <c:pt idx="2020">
                  <c:v>10</c:v>
                </c:pt>
                <c:pt idx="2021">
                  <c:v>10</c:v>
                </c:pt>
                <c:pt idx="2022">
                  <c:v>10</c:v>
                </c:pt>
                <c:pt idx="2023">
                  <c:v>10</c:v>
                </c:pt>
                <c:pt idx="2024">
                  <c:v>10</c:v>
                </c:pt>
                <c:pt idx="2025">
                  <c:v>10</c:v>
                </c:pt>
                <c:pt idx="2026">
                  <c:v>10</c:v>
                </c:pt>
                <c:pt idx="2027">
                  <c:v>10</c:v>
                </c:pt>
                <c:pt idx="2028">
                  <c:v>10</c:v>
                </c:pt>
                <c:pt idx="2029">
                  <c:v>10</c:v>
                </c:pt>
                <c:pt idx="2030">
                  <c:v>10</c:v>
                </c:pt>
                <c:pt idx="2031">
                  <c:v>10</c:v>
                </c:pt>
                <c:pt idx="2032">
                  <c:v>10</c:v>
                </c:pt>
                <c:pt idx="2033">
                  <c:v>10</c:v>
                </c:pt>
                <c:pt idx="2034">
                  <c:v>10</c:v>
                </c:pt>
                <c:pt idx="2035">
                  <c:v>10</c:v>
                </c:pt>
                <c:pt idx="2036">
                  <c:v>10</c:v>
                </c:pt>
                <c:pt idx="2037">
                  <c:v>10</c:v>
                </c:pt>
                <c:pt idx="2038">
                  <c:v>10</c:v>
                </c:pt>
                <c:pt idx="2039">
                  <c:v>10</c:v>
                </c:pt>
                <c:pt idx="2040">
                  <c:v>10</c:v>
                </c:pt>
                <c:pt idx="2041">
                  <c:v>10</c:v>
                </c:pt>
                <c:pt idx="2042">
                  <c:v>10</c:v>
                </c:pt>
                <c:pt idx="2043">
                  <c:v>10</c:v>
                </c:pt>
                <c:pt idx="2044">
                  <c:v>10</c:v>
                </c:pt>
                <c:pt idx="2045">
                  <c:v>10</c:v>
                </c:pt>
                <c:pt idx="2046">
                  <c:v>10</c:v>
                </c:pt>
                <c:pt idx="2047">
                  <c:v>10</c:v>
                </c:pt>
                <c:pt idx="2048">
                  <c:v>10</c:v>
                </c:pt>
                <c:pt idx="2049">
                  <c:v>10</c:v>
                </c:pt>
                <c:pt idx="2050">
                  <c:v>10</c:v>
                </c:pt>
                <c:pt idx="2051">
                  <c:v>10</c:v>
                </c:pt>
                <c:pt idx="2052">
                  <c:v>10</c:v>
                </c:pt>
                <c:pt idx="2053">
                  <c:v>10</c:v>
                </c:pt>
                <c:pt idx="2054">
                  <c:v>10</c:v>
                </c:pt>
                <c:pt idx="2055">
                  <c:v>10</c:v>
                </c:pt>
                <c:pt idx="2056">
                  <c:v>10</c:v>
                </c:pt>
                <c:pt idx="2057">
                  <c:v>10</c:v>
                </c:pt>
                <c:pt idx="2058">
                  <c:v>10</c:v>
                </c:pt>
                <c:pt idx="2059">
                  <c:v>10</c:v>
                </c:pt>
                <c:pt idx="2060">
                  <c:v>10</c:v>
                </c:pt>
                <c:pt idx="2061">
                  <c:v>10</c:v>
                </c:pt>
                <c:pt idx="2062">
                  <c:v>10</c:v>
                </c:pt>
                <c:pt idx="2063">
                  <c:v>10</c:v>
                </c:pt>
                <c:pt idx="2064">
                  <c:v>10</c:v>
                </c:pt>
                <c:pt idx="2065">
                  <c:v>10</c:v>
                </c:pt>
                <c:pt idx="2066">
                  <c:v>10</c:v>
                </c:pt>
                <c:pt idx="2067">
                  <c:v>10</c:v>
                </c:pt>
                <c:pt idx="2068">
                  <c:v>10</c:v>
                </c:pt>
                <c:pt idx="2069">
                  <c:v>10</c:v>
                </c:pt>
                <c:pt idx="2070">
                  <c:v>10</c:v>
                </c:pt>
                <c:pt idx="2071">
                  <c:v>10</c:v>
                </c:pt>
                <c:pt idx="2072">
                  <c:v>10</c:v>
                </c:pt>
                <c:pt idx="2073">
                  <c:v>10</c:v>
                </c:pt>
                <c:pt idx="2074">
                  <c:v>10</c:v>
                </c:pt>
                <c:pt idx="2075">
                  <c:v>10</c:v>
                </c:pt>
                <c:pt idx="2076">
                  <c:v>10</c:v>
                </c:pt>
                <c:pt idx="2077">
                  <c:v>10</c:v>
                </c:pt>
                <c:pt idx="2078">
                  <c:v>10</c:v>
                </c:pt>
                <c:pt idx="2079">
                  <c:v>10</c:v>
                </c:pt>
                <c:pt idx="2080">
                  <c:v>10</c:v>
                </c:pt>
                <c:pt idx="2081">
                  <c:v>10</c:v>
                </c:pt>
                <c:pt idx="2082">
                  <c:v>10</c:v>
                </c:pt>
                <c:pt idx="2083">
                  <c:v>10</c:v>
                </c:pt>
                <c:pt idx="2084">
                  <c:v>10</c:v>
                </c:pt>
                <c:pt idx="2085">
                  <c:v>10</c:v>
                </c:pt>
                <c:pt idx="2086">
                  <c:v>10</c:v>
                </c:pt>
                <c:pt idx="2087">
                  <c:v>10</c:v>
                </c:pt>
                <c:pt idx="2088">
                  <c:v>10</c:v>
                </c:pt>
                <c:pt idx="2089">
                  <c:v>10</c:v>
                </c:pt>
                <c:pt idx="2090">
                  <c:v>10</c:v>
                </c:pt>
                <c:pt idx="2091">
                  <c:v>10</c:v>
                </c:pt>
                <c:pt idx="2092">
                  <c:v>10</c:v>
                </c:pt>
                <c:pt idx="2093">
                  <c:v>10</c:v>
                </c:pt>
                <c:pt idx="2094">
                  <c:v>10</c:v>
                </c:pt>
                <c:pt idx="2095">
                  <c:v>10</c:v>
                </c:pt>
                <c:pt idx="2096">
                  <c:v>10</c:v>
                </c:pt>
                <c:pt idx="2097">
                  <c:v>10</c:v>
                </c:pt>
                <c:pt idx="2098">
                  <c:v>10</c:v>
                </c:pt>
                <c:pt idx="2099">
                  <c:v>10</c:v>
                </c:pt>
                <c:pt idx="2100">
                  <c:v>10</c:v>
                </c:pt>
                <c:pt idx="2101">
                  <c:v>10</c:v>
                </c:pt>
                <c:pt idx="2102">
                  <c:v>10</c:v>
                </c:pt>
                <c:pt idx="2103">
                  <c:v>10</c:v>
                </c:pt>
                <c:pt idx="2104">
                  <c:v>10</c:v>
                </c:pt>
                <c:pt idx="2105">
                  <c:v>10</c:v>
                </c:pt>
                <c:pt idx="2106">
                  <c:v>10</c:v>
                </c:pt>
                <c:pt idx="2107">
                  <c:v>10</c:v>
                </c:pt>
                <c:pt idx="2108">
                  <c:v>10</c:v>
                </c:pt>
                <c:pt idx="2109">
                  <c:v>10</c:v>
                </c:pt>
                <c:pt idx="2110">
                  <c:v>10</c:v>
                </c:pt>
                <c:pt idx="2111">
                  <c:v>10</c:v>
                </c:pt>
                <c:pt idx="2112">
                  <c:v>10</c:v>
                </c:pt>
                <c:pt idx="2113">
                  <c:v>10</c:v>
                </c:pt>
                <c:pt idx="2114">
                  <c:v>10</c:v>
                </c:pt>
                <c:pt idx="2115">
                  <c:v>10</c:v>
                </c:pt>
                <c:pt idx="2116">
                  <c:v>10</c:v>
                </c:pt>
                <c:pt idx="2117">
                  <c:v>10</c:v>
                </c:pt>
                <c:pt idx="2118">
                  <c:v>10</c:v>
                </c:pt>
                <c:pt idx="2119">
                  <c:v>10</c:v>
                </c:pt>
                <c:pt idx="2120">
                  <c:v>10</c:v>
                </c:pt>
                <c:pt idx="2121">
                  <c:v>10</c:v>
                </c:pt>
                <c:pt idx="2122">
                  <c:v>10</c:v>
                </c:pt>
                <c:pt idx="2123">
                  <c:v>10</c:v>
                </c:pt>
                <c:pt idx="2124">
                  <c:v>10</c:v>
                </c:pt>
                <c:pt idx="2125">
                  <c:v>11</c:v>
                </c:pt>
                <c:pt idx="2126">
                  <c:v>11</c:v>
                </c:pt>
                <c:pt idx="2127">
                  <c:v>11</c:v>
                </c:pt>
                <c:pt idx="2128">
                  <c:v>11</c:v>
                </c:pt>
                <c:pt idx="2129">
                  <c:v>11</c:v>
                </c:pt>
                <c:pt idx="2130">
                  <c:v>11</c:v>
                </c:pt>
                <c:pt idx="2131">
                  <c:v>11</c:v>
                </c:pt>
                <c:pt idx="2132">
                  <c:v>11</c:v>
                </c:pt>
                <c:pt idx="2133">
                  <c:v>11</c:v>
                </c:pt>
                <c:pt idx="2134">
                  <c:v>11</c:v>
                </c:pt>
                <c:pt idx="2135">
                  <c:v>11</c:v>
                </c:pt>
                <c:pt idx="2136">
                  <c:v>11</c:v>
                </c:pt>
                <c:pt idx="2137">
                  <c:v>11</c:v>
                </c:pt>
                <c:pt idx="2138">
                  <c:v>11</c:v>
                </c:pt>
                <c:pt idx="2139">
                  <c:v>11</c:v>
                </c:pt>
                <c:pt idx="2140">
                  <c:v>11</c:v>
                </c:pt>
                <c:pt idx="2141">
                  <c:v>11</c:v>
                </c:pt>
                <c:pt idx="2142">
                  <c:v>11</c:v>
                </c:pt>
                <c:pt idx="2143">
                  <c:v>11</c:v>
                </c:pt>
                <c:pt idx="2144">
                  <c:v>11</c:v>
                </c:pt>
                <c:pt idx="2145">
                  <c:v>11</c:v>
                </c:pt>
                <c:pt idx="2146">
                  <c:v>11</c:v>
                </c:pt>
                <c:pt idx="2147">
                  <c:v>11</c:v>
                </c:pt>
                <c:pt idx="2148">
                  <c:v>11</c:v>
                </c:pt>
                <c:pt idx="2149">
                  <c:v>11</c:v>
                </c:pt>
                <c:pt idx="2150">
                  <c:v>11</c:v>
                </c:pt>
                <c:pt idx="2151">
                  <c:v>11</c:v>
                </c:pt>
                <c:pt idx="2152">
                  <c:v>11</c:v>
                </c:pt>
                <c:pt idx="2153">
                  <c:v>11</c:v>
                </c:pt>
                <c:pt idx="2154">
                  <c:v>11</c:v>
                </c:pt>
                <c:pt idx="2155">
                  <c:v>11</c:v>
                </c:pt>
                <c:pt idx="2156">
                  <c:v>11</c:v>
                </c:pt>
                <c:pt idx="2157">
                  <c:v>11</c:v>
                </c:pt>
                <c:pt idx="2158">
                  <c:v>11</c:v>
                </c:pt>
                <c:pt idx="2159">
                  <c:v>11</c:v>
                </c:pt>
                <c:pt idx="2160">
                  <c:v>11</c:v>
                </c:pt>
                <c:pt idx="2161">
                  <c:v>11</c:v>
                </c:pt>
                <c:pt idx="2162">
                  <c:v>11</c:v>
                </c:pt>
                <c:pt idx="2163">
                  <c:v>11</c:v>
                </c:pt>
                <c:pt idx="2164">
                  <c:v>11</c:v>
                </c:pt>
                <c:pt idx="2165">
                  <c:v>11</c:v>
                </c:pt>
                <c:pt idx="2166">
                  <c:v>11</c:v>
                </c:pt>
                <c:pt idx="2167">
                  <c:v>11</c:v>
                </c:pt>
                <c:pt idx="2168">
                  <c:v>11</c:v>
                </c:pt>
                <c:pt idx="2169">
                  <c:v>11</c:v>
                </c:pt>
                <c:pt idx="2170">
                  <c:v>11</c:v>
                </c:pt>
                <c:pt idx="2171">
                  <c:v>11</c:v>
                </c:pt>
                <c:pt idx="2172">
                  <c:v>11</c:v>
                </c:pt>
                <c:pt idx="2173">
                  <c:v>11</c:v>
                </c:pt>
                <c:pt idx="2174">
                  <c:v>11</c:v>
                </c:pt>
                <c:pt idx="2175">
                  <c:v>11</c:v>
                </c:pt>
                <c:pt idx="2176">
                  <c:v>11</c:v>
                </c:pt>
                <c:pt idx="2177">
                  <c:v>11</c:v>
                </c:pt>
                <c:pt idx="2178">
                  <c:v>11</c:v>
                </c:pt>
                <c:pt idx="2179">
                  <c:v>11</c:v>
                </c:pt>
                <c:pt idx="2180">
                  <c:v>11</c:v>
                </c:pt>
                <c:pt idx="2181">
                  <c:v>11</c:v>
                </c:pt>
                <c:pt idx="2182">
                  <c:v>11</c:v>
                </c:pt>
                <c:pt idx="2183">
                  <c:v>11</c:v>
                </c:pt>
                <c:pt idx="2184">
                  <c:v>11</c:v>
                </c:pt>
                <c:pt idx="2185">
                  <c:v>11</c:v>
                </c:pt>
                <c:pt idx="2186">
                  <c:v>11</c:v>
                </c:pt>
                <c:pt idx="2187">
                  <c:v>11</c:v>
                </c:pt>
                <c:pt idx="2188">
                  <c:v>11</c:v>
                </c:pt>
                <c:pt idx="2189">
                  <c:v>11</c:v>
                </c:pt>
                <c:pt idx="2190">
                  <c:v>11</c:v>
                </c:pt>
                <c:pt idx="2191">
                  <c:v>11</c:v>
                </c:pt>
                <c:pt idx="2192">
                  <c:v>11</c:v>
                </c:pt>
                <c:pt idx="2193">
                  <c:v>11</c:v>
                </c:pt>
                <c:pt idx="2194">
                  <c:v>11</c:v>
                </c:pt>
                <c:pt idx="2195">
                  <c:v>11</c:v>
                </c:pt>
                <c:pt idx="2196">
                  <c:v>11</c:v>
                </c:pt>
                <c:pt idx="2197">
                  <c:v>11</c:v>
                </c:pt>
                <c:pt idx="2198">
                  <c:v>11</c:v>
                </c:pt>
                <c:pt idx="2199">
                  <c:v>11</c:v>
                </c:pt>
                <c:pt idx="2200">
                  <c:v>11</c:v>
                </c:pt>
                <c:pt idx="2201">
                  <c:v>11</c:v>
                </c:pt>
                <c:pt idx="2202">
                  <c:v>11</c:v>
                </c:pt>
                <c:pt idx="2203">
                  <c:v>11</c:v>
                </c:pt>
                <c:pt idx="2204">
                  <c:v>11</c:v>
                </c:pt>
                <c:pt idx="2205">
                  <c:v>11</c:v>
                </c:pt>
                <c:pt idx="2206">
                  <c:v>11</c:v>
                </c:pt>
                <c:pt idx="2207">
                  <c:v>11</c:v>
                </c:pt>
                <c:pt idx="2208">
                  <c:v>11</c:v>
                </c:pt>
                <c:pt idx="2209">
                  <c:v>11</c:v>
                </c:pt>
                <c:pt idx="2210">
                  <c:v>11</c:v>
                </c:pt>
                <c:pt idx="2211">
                  <c:v>11</c:v>
                </c:pt>
                <c:pt idx="2212">
                  <c:v>11</c:v>
                </c:pt>
                <c:pt idx="2213">
                  <c:v>11</c:v>
                </c:pt>
                <c:pt idx="2214">
                  <c:v>11</c:v>
                </c:pt>
                <c:pt idx="2215">
                  <c:v>11</c:v>
                </c:pt>
                <c:pt idx="2216">
                  <c:v>12</c:v>
                </c:pt>
                <c:pt idx="2217">
                  <c:v>12</c:v>
                </c:pt>
                <c:pt idx="2218">
                  <c:v>12</c:v>
                </c:pt>
                <c:pt idx="2219">
                  <c:v>12</c:v>
                </c:pt>
                <c:pt idx="2220">
                  <c:v>12</c:v>
                </c:pt>
                <c:pt idx="2221">
                  <c:v>12</c:v>
                </c:pt>
                <c:pt idx="2222">
                  <c:v>12</c:v>
                </c:pt>
                <c:pt idx="2223">
                  <c:v>12</c:v>
                </c:pt>
                <c:pt idx="2224">
                  <c:v>12</c:v>
                </c:pt>
                <c:pt idx="2225">
                  <c:v>12</c:v>
                </c:pt>
                <c:pt idx="2226">
                  <c:v>12</c:v>
                </c:pt>
                <c:pt idx="2227">
                  <c:v>12</c:v>
                </c:pt>
                <c:pt idx="2228">
                  <c:v>12</c:v>
                </c:pt>
                <c:pt idx="2229">
                  <c:v>12</c:v>
                </c:pt>
                <c:pt idx="2230">
                  <c:v>12</c:v>
                </c:pt>
                <c:pt idx="2231">
                  <c:v>12</c:v>
                </c:pt>
                <c:pt idx="2232">
                  <c:v>12</c:v>
                </c:pt>
                <c:pt idx="2233">
                  <c:v>12</c:v>
                </c:pt>
                <c:pt idx="2234">
                  <c:v>12</c:v>
                </c:pt>
                <c:pt idx="2235">
                  <c:v>12</c:v>
                </c:pt>
                <c:pt idx="2236">
                  <c:v>12</c:v>
                </c:pt>
                <c:pt idx="2237">
                  <c:v>12</c:v>
                </c:pt>
                <c:pt idx="2238">
                  <c:v>12</c:v>
                </c:pt>
                <c:pt idx="2239">
                  <c:v>12</c:v>
                </c:pt>
                <c:pt idx="2240">
                  <c:v>12</c:v>
                </c:pt>
                <c:pt idx="2241">
                  <c:v>12</c:v>
                </c:pt>
                <c:pt idx="2242">
                  <c:v>12</c:v>
                </c:pt>
                <c:pt idx="2243">
                  <c:v>12</c:v>
                </c:pt>
                <c:pt idx="2244">
                  <c:v>12</c:v>
                </c:pt>
                <c:pt idx="2245">
                  <c:v>12</c:v>
                </c:pt>
                <c:pt idx="2246">
                  <c:v>12</c:v>
                </c:pt>
                <c:pt idx="2247">
                  <c:v>12</c:v>
                </c:pt>
                <c:pt idx="2248">
                  <c:v>12</c:v>
                </c:pt>
                <c:pt idx="2249">
                  <c:v>12</c:v>
                </c:pt>
                <c:pt idx="2250">
                  <c:v>12</c:v>
                </c:pt>
                <c:pt idx="2251">
                  <c:v>12</c:v>
                </c:pt>
                <c:pt idx="2252">
                  <c:v>12</c:v>
                </c:pt>
                <c:pt idx="2253">
                  <c:v>12</c:v>
                </c:pt>
                <c:pt idx="2254">
                  <c:v>12</c:v>
                </c:pt>
                <c:pt idx="2255">
                  <c:v>12</c:v>
                </c:pt>
                <c:pt idx="2256">
                  <c:v>12</c:v>
                </c:pt>
                <c:pt idx="2257">
                  <c:v>12</c:v>
                </c:pt>
                <c:pt idx="2258">
                  <c:v>12</c:v>
                </c:pt>
                <c:pt idx="2259">
                  <c:v>12</c:v>
                </c:pt>
                <c:pt idx="2260">
                  <c:v>12</c:v>
                </c:pt>
                <c:pt idx="2261">
                  <c:v>12</c:v>
                </c:pt>
                <c:pt idx="2262">
                  <c:v>12</c:v>
                </c:pt>
                <c:pt idx="2263">
                  <c:v>12</c:v>
                </c:pt>
                <c:pt idx="2264">
                  <c:v>12</c:v>
                </c:pt>
                <c:pt idx="2265">
                  <c:v>12</c:v>
                </c:pt>
                <c:pt idx="2266">
                  <c:v>12</c:v>
                </c:pt>
                <c:pt idx="2267">
                  <c:v>12</c:v>
                </c:pt>
                <c:pt idx="2268">
                  <c:v>12</c:v>
                </c:pt>
                <c:pt idx="2269">
                  <c:v>12</c:v>
                </c:pt>
                <c:pt idx="2270">
                  <c:v>12</c:v>
                </c:pt>
                <c:pt idx="2271">
                  <c:v>12</c:v>
                </c:pt>
                <c:pt idx="2272">
                  <c:v>12</c:v>
                </c:pt>
                <c:pt idx="2273">
                  <c:v>12</c:v>
                </c:pt>
                <c:pt idx="2274">
                  <c:v>12</c:v>
                </c:pt>
                <c:pt idx="2275">
                  <c:v>12</c:v>
                </c:pt>
                <c:pt idx="2276">
                  <c:v>12</c:v>
                </c:pt>
                <c:pt idx="2277">
                  <c:v>12</c:v>
                </c:pt>
                <c:pt idx="2278">
                  <c:v>12</c:v>
                </c:pt>
                <c:pt idx="2279">
                  <c:v>12</c:v>
                </c:pt>
                <c:pt idx="2280">
                  <c:v>12</c:v>
                </c:pt>
                <c:pt idx="2281">
                  <c:v>12</c:v>
                </c:pt>
                <c:pt idx="2282">
                  <c:v>12</c:v>
                </c:pt>
                <c:pt idx="2283">
                  <c:v>12</c:v>
                </c:pt>
                <c:pt idx="2284">
                  <c:v>12</c:v>
                </c:pt>
                <c:pt idx="2285">
                  <c:v>12</c:v>
                </c:pt>
                <c:pt idx="2286">
                  <c:v>12</c:v>
                </c:pt>
                <c:pt idx="2287">
                  <c:v>12</c:v>
                </c:pt>
                <c:pt idx="2288">
                  <c:v>12</c:v>
                </c:pt>
                <c:pt idx="2289">
                  <c:v>12</c:v>
                </c:pt>
                <c:pt idx="2290">
                  <c:v>12</c:v>
                </c:pt>
                <c:pt idx="2291">
                  <c:v>12</c:v>
                </c:pt>
                <c:pt idx="2292">
                  <c:v>12</c:v>
                </c:pt>
                <c:pt idx="2293">
                  <c:v>12</c:v>
                </c:pt>
                <c:pt idx="2294">
                  <c:v>12</c:v>
                </c:pt>
                <c:pt idx="2295">
                  <c:v>12</c:v>
                </c:pt>
                <c:pt idx="2296">
                  <c:v>12</c:v>
                </c:pt>
                <c:pt idx="2297">
                  <c:v>12</c:v>
                </c:pt>
                <c:pt idx="2298">
                  <c:v>12</c:v>
                </c:pt>
                <c:pt idx="2299">
                  <c:v>13</c:v>
                </c:pt>
                <c:pt idx="2300">
                  <c:v>13</c:v>
                </c:pt>
                <c:pt idx="2301">
                  <c:v>13</c:v>
                </c:pt>
                <c:pt idx="2302">
                  <c:v>13</c:v>
                </c:pt>
                <c:pt idx="2303">
                  <c:v>13</c:v>
                </c:pt>
                <c:pt idx="2304">
                  <c:v>13</c:v>
                </c:pt>
                <c:pt idx="2305">
                  <c:v>13</c:v>
                </c:pt>
                <c:pt idx="2306">
                  <c:v>13</c:v>
                </c:pt>
                <c:pt idx="2307">
                  <c:v>13</c:v>
                </c:pt>
                <c:pt idx="2308">
                  <c:v>13</c:v>
                </c:pt>
                <c:pt idx="2309">
                  <c:v>13</c:v>
                </c:pt>
                <c:pt idx="2310">
                  <c:v>13</c:v>
                </c:pt>
                <c:pt idx="2311">
                  <c:v>13</c:v>
                </c:pt>
                <c:pt idx="2312">
                  <c:v>13</c:v>
                </c:pt>
                <c:pt idx="2313">
                  <c:v>13</c:v>
                </c:pt>
                <c:pt idx="2314">
                  <c:v>13</c:v>
                </c:pt>
                <c:pt idx="2315">
                  <c:v>13</c:v>
                </c:pt>
                <c:pt idx="2316">
                  <c:v>13</c:v>
                </c:pt>
                <c:pt idx="2317">
                  <c:v>13</c:v>
                </c:pt>
                <c:pt idx="2318">
                  <c:v>13</c:v>
                </c:pt>
                <c:pt idx="2319">
                  <c:v>13</c:v>
                </c:pt>
                <c:pt idx="2320">
                  <c:v>13</c:v>
                </c:pt>
                <c:pt idx="2321">
                  <c:v>13</c:v>
                </c:pt>
                <c:pt idx="2322">
                  <c:v>13</c:v>
                </c:pt>
                <c:pt idx="2323">
                  <c:v>13</c:v>
                </c:pt>
                <c:pt idx="2324">
                  <c:v>13</c:v>
                </c:pt>
                <c:pt idx="2325">
                  <c:v>13</c:v>
                </c:pt>
                <c:pt idx="2326">
                  <c:v>13</c:v>
                </c:pt>
                <c:pt idx="2327">
                  <c:v>13</c:v>
                </c:pt>
                <c:pt idx="2328">
                  <c:v>13</c:v>
                </c:pt>
                <c:pt idx="2329">
                  <c:v>13</c:v>
                </c:pt>
                <c:pt idx="2330">
                  <c:v>13</c:v>
                </c:pt>
                <c:pt idx="2331">
                  <c:v>13</c:v>
                </c:pt>
                <c:pt idx="2332">
                  <c:v>13</c:v>
                </c:pt>
                <c:pt idx="2333">
                  <c:v>13</c:v>
                </c:pt>
                <c:pt idx="2334">
                  <c:v>13</c:v>
                </c:pt>
                <c:pt idx="2335">
                  <c:v>13</c:v>
                </c:pt>
                <c:pt idx="2336">
                  <c:v>13</c:v>
                </c:pt>
                <c:pt idx="2337">
                  <c:v>13</c:v>
                </c:pt>
                <c:pt idx="2338">
                  <c:v>13</c:v>
                </c:pt>
                <c:pt idx="2339">
                  <c:v>13</c:v>
                </c:pt>
                <c:pt idx="2340">
                  <c:v>13</c:v>
                </c:pt>
                <c:pt idx="2341">
                  <c:v>13</c:v>
                </c:pt>
                <c:pt idx="2342">
                  <c:v>13</c:v>
                </c:pt>
                <c:pt idx="2343">
                  <c:v>13</c:v>
                </c:pt>
                <c:pt idx="2344">
                  <c:v>13</c:v>
                </c:pt>
                <c:pt idx="2345">
                  <c:v>13</c:v>
                </c:pt>
                <c:pt idx="2346">
                  <c:v>13</c:v>
                </c:pt>
                <c:pt idx="2347">
                  <c:v>13</c:v>
                </c:pt>
                <c:pt idx="2348">
                  <c:v>13</c:v>
                </c:pt>
                <c:pt idx="2349">
                  <c:v>13</c:v>
                </c:pt>
                <c:pt idx="2350">
                  <c:v>13</c:v>
                </c:pt>
                <c:pt idx="2351">
                  <c:v>13</c:v>
                </c:pt>
                <c:pt idx="2352">
                  <c:v>13</c:v>
                </c:pt>
                <c:pt idx="2353">
                  <c:v>13</c:v>
                </c:pt>
                <c:pt idx="2354">
                  <c:v>13</c:v>
                </c:pt>
                <c:pt idx="2355">
                  <c:v>13</c:v>
                </c:pt>
                <c:pt idx="2356">
                  <c:v>13</c:v>
                </c:pt>
                <c:pt idx="2357">
                  <c:v>13</c:v>
                </c:pt>
                <c:pt idx="2358">
                  <c:v>13</c:v>
                </c:pt>
                <c:pt idx="2359">
                  <c:v>13</c:v>
                </c:pt>
                <c:pt idx="2360">
                  <c:v>13</c:v>
                </c:pt>
                <c:pt idx="2361">
                  <c:v>13</c:v>
                </c:pt>
                <c:pt idx="2362">
                  <c:v>13</c:v>
                </c:pt>
                <c:pt idx="2363">
                  <c:v>13</c:v>
                </c:pt>
                <c:pt idx="2364">
                  <c:v>13</c:v>
                </c:pt>
                <c:pt idx="2365">
                  <c:v>13</c:v>
                </c:pt>
                <c:pt idx="2366">
                  <c:v>14</c:v>
                </c:pt>
                <c:pt idx="2367">
                  <c:v>14</c:v>
                </c:pt>
                <c:pt idx="2368">
                  <c:v>14</c:v>
                </c:pt>
                <c:pt idx="2369">
                  <c:v>14</c:v>
                </c:pt>
                <c:pt idx="2370">
                  <c:v>14</c:v>
                </c:pt>
                <c:pt idx="2371">
                  <c:v>14</c:v>
                </c:pt>
                <c:pt idx="2372">
                  <c:v>14</c:v>
                </c:pt>
                <c:pt idx="2373">
                  <c:v>14</c:v>
                </c:pt>
                <c:pt idx="2374">
                  <c:v>14</c:v>
                </c:pt>
                <c:pt idx="2375">
                  <c:v>14</c:v>
                </c:pt>
                <c:pt idx="2376">
                  <c:v>14</c:v>
                </c:pt>
                <c:pt idx="2377">
                  <c:v>14</c:v>
                </c:pt>
                <c:pt idx="2378">
                  <c:v>14</c:v>
                </c:pt>
                <c:pt idx="2379">
                  <c:v>14</c:v>
                </c:pt>
                <c:pt idx="2380">
                  <c:v>14</c:v>
                </c:pt>
                <c:pt idx="2381">
                  <c:v>14</c:v>
                </c:pt>
                <c:pt idx="2382">
                  <c:v>14</c:v>
                </c:pt>
                <c:pt idx="2383">
                  <c:v>14</c:v>
                </c:pt>
                <c:pt idx="2384">
                  <c:v>14</c:v>
                </c:pt>
                <c:pt idx="2385">
                  <c:v>14</c:v>
                </c:pt>
                <c:pt idx="2386">
                  <c:v>14</c:v>
                </c:pt>
                <c:pt idx="2387">
                  <c:v>14</c:v>
                </c:pt>
                <c:pt idx="2388">
                  <c:v>14</c:v>
                </c:pt>
                <c:pt idx="2389">
                  <c:v>14</c:v>
                </c:pt>
                <c:pt idx="2390">
                  <c:v>14</c:v>
                </c:pt>
                <c:pt idx="2391">
                  <c:v>14</c:v>
                </c:pt>
                <c:pt idx="2392">
                  <c:v>14</c:v>
                </c:pt>
                <c:pt idx="2393">
                  <c:v>14</c:v>
                </c:pt>
                <c:pt idx="2394">
                  <c:v>14</c:v>
                </c:pt>
                <c:pt idx="2395">
                  <c:v>14</c:v>
                </c:pt>
                <c:pt idx="2396">
                  <c:v>14</c:v>
                </c:pt>
                <c:pt idx="2397">
                  <c:v>14</c:v>
                </c:pt>
                <c:pt idx="2398">
                  <c:v>14</c:v>
                </c:pt>
                <c:pt idx="2399">
                  <c:v>14</c:v>
                </c:pt>
                <c:pt idx="2400">
                  <c:v>14</c:v>
                </c:pt>
                <c:pt idx="2401">
                  <c:v>14</c:v>
                </c:pt>
                <c:pt idx="2402">
                  <c:v>14</c:v>
                </c:pt>
                <c:pt idx="2403">
                  <c:v>14</c:v>
                </c:pt>
                <c:pt idx="2404">
                  <c:v>14</c:v>
                </c:pt>
                <c:pt idx="2405">
                  <c:v>14</c:v>
                </c:pt>
                <c:pt idx="2406">
                  <c:v>14</c:v>
                </c:pt>
                <c:pt idx="2407">
                  <c:v>14</c:v>
                </c:pt>
                <c:pt idx="2408">
                  <c:v>14</c:v>
                </c:pt>
                <c:pt idx="2409">
                  <c:v>14</c:v>
                </c:pt>
                <c:pt idx="2410">
                  <c:v>14</c:v>
                </c:pt>
                <c:pt idx="2411">
                  <c:v>14</c:v>
                </c:pt>
                <c:pt idx="2412">
                  <c:v>14</c:v>
                </c:pt>
                <c:pt idx="2413">
                  <c:v>14</c:v>
                </c:pt>
                <c:pt idx="2414">
                  <c:v>14</c:v>
                </c:pt>
                <c:pt idx="2415">
                  <c:v>14</c:v>
                </c:pt>
                <c:pt idx="2416">
                  <c:v>15</c:v>
                </c:pt>
                <c:pt idx="2417">
                  <c:v>15</c:v>
                </c:pt>
                <c:pt idx="2418">
                  <c:v>15</c:v>
                </c:pt>
                <c:pt idx="2419">
                  <c:v>15</c:v>
                </c:pt>
                <c:pt idx="2420">
                  <c:v>15</c:v>
                </c:pt>
                <c:pt idx="2421">
                  <c:v>15</c:v>
                </c:pt>
                <c:pt idx="2422">
                  <c:v>15</c:v>
                </c:pt>
                <c:pt idx="2423">
                  <c:v>15</c:v>
                </c:pt>
                <c:pt idx="2424">
                  <c:v>15</c:v>
                </c:pt>
                <c:pt idx="2425">
                  <c:v>15</c:v>
                </c:pt>
                <c:pt idx="2426">
                  <c:v>15</c:v>
                </c:pt>
                <c:pt idx="2427">
                  <c:v>15</c:v>
                </c:pt>
                <c:pt idx="2428">
                  <c:v>15</c:v>
                </c:pt>
                <c:pt idx="2429">
                  <c:v>15</c:v>
                </c:pt>
                <c:pt idx="2430">
                  <c:v>15</c:v>
                </c:pt>
                <c:pt idx="2431">
                  <c:v>15</c:v>
                </c:pt>
                <c:pt idx="2432">
                  <c:v>15</c:v>
                </c:pt>
                <c:pt idx="2433">
                  <c:v>15</c:v>
                </c:pt>
                <c:pt idx="2434">
                  <c:v>15</c:v>
                </c:pt>
                <c:pt idx="2435">
                  <c:v>15</c:v>
                </c:pt>
                <c:pt idx="2436">
                  <c:v>15</c:v>
                </c:pt>
                <c:pt idx="2437">
                  <c:v>15</c:v>
                </c:pt>
                <c:pt idx="2438">
                  <c:v>15</c:v>
                </c:pt>
                <c:pt idx="2439">
                  <c:v>15</c:v>
                </c:pt>
                <c:pt idx="2440">
                  <c:v>15</c:v>
                </c:pt>
                <c:pt idx="2441">
                  <c:v>15</c:v>
                </c:pt>
                <c:pt idx="2442">
                  <c:v>15</c:v>
                </c:pt>
                <c:pt idx="2443">
                  <c:v>15</c:v>
                </c:pt>
                <c:pt idx="2444">
                  <c:v>15</c:v>
                </c:pt>
                <c:pt idx="2445">
                  <c:v>15</c:v>
                </c:pt>
                <c:pt idx="2446">
                  <c:v>15</c:v>
                </c:pt>
                <c:pt idx="2447">
                  <c:v>15</c:v>
                </c:pt>
                <c:pt idx="2448">
                  <c:v>15</c:v>
                </c:pt>
                <c:pt idx="2449">
                  <c:v>15</c:v>
                </c:pt>
                <c:pt idx="2450">
                  <c:v>15</c:v>
                </c:pt>
                <c:pt idx="2451">
                  <c:v>15</c:v>
                </c:pt>
                <c:pt idx="2452">
                  <c:v>15</c:v>
                </c:pt>
                <c:pt idx="2453">
                  <c:v>15</c:v>
                </c:pt>
                <c:pt idx="2454">
                  <c:v>15</c:v>
                </c:pt>
                <c:pt idx="2455">
                  <c:v>15</c:v>
                </c:pt>
                <c:pt idx="2456">
                  <c:v>16</c:v>
                </c:pt>
                <c:pt idx="2457">
                  <c:v>16</c:v>
                </c:pt>
                <c:pt idx="2458">
                  <c:v>16</c:v>
                </c:pt>
                <c:pt idx="2459">
                  <c:v>16</c:v>
                </c:pt>
                <c:pt idx="2460">
                  <c:v>16</c:v>
                </c:pt>
                <c:pt idx="2461">
                  <c:v>16</c:v>
                </c:pt>
                <c:pt idx="2462">
                  <c:v>16</c:v>
                </c:pt>
                <c:pt idx="2463">
                  <c:v>16</c:v>
                </c:pt>
                <c:pt idx="2464">
                  <c:v>16</c:v>
                </c:pt>
                <c:pt idx="2465">
                  <c:v>16</c:v>
                </c:pt>
                <c:pt idx="2466">
                  <c:v>16</c:v>
                </c:pt>
                <c:pt idx="2467">
                  <c:v>16</c:v>
                </c:pt>
                <c:pt idx="2468">
                  <c:v>16</c:v>
                </c:pt>
                <c:pt idx="2469">
                  <c:v>16</c:v>
                </c:pt>
                <c:pt idx="2470">
                  <c:v>16</c:v>
                </c:pt>
                <c:pt idx="2471">
                  <c:v>16</c:v>
                </c:pt>
                <c:pt idx="2472">
                  <c:v>16</c:v>
                </c:pt>
                <c:pt idx="2473">
                  <c:v>16</c:v>
                </c:pt>
                <c:pt idx="2474">
                  <c:v>16</c:v>
                </c:pt>
                <c:pt idx="2475">
                  <c:v>16</c:v>
                </c:pt>
                <c:pt idx="2476">
                  <c:v>16</c:v>
                </c:pt>
                <c:pt idx="2477">
                  <c:v>16</c:v>
                </c:pt>
                <c:pt idx="2478">
                  <c:v>16</c:v>
                </c:pt>
                <c:pt idx="2479">
                  <c:v>16</c:v>
                </c:pt>
                <c:pt idx="2480">
                  <c:v>16</c:v>
                </c:pt>
                <c:pt idx="2481">
                  <c:v>16</c:v>
                </c:pt>
                <c:pt idx="2482">
                  <c:v>16</c:v>
                </c:pt>
                <c:pt idx="2483">
                  <c:v>16</c:v>
                </c:pt>
                <c:pt idx="2484">
                  <c:v>16</c:v>
                </c:pt>
                <c:pt idx="2485">
                  <c:v>16</c:v>
                </c:pt>
                <c:pt idx="2486">
                  <c:v>16</c:v>
                </c:pt>
                <c:pt idx="2487">
                  <c:v>16</c:v>
                </c:pt>
                <c:pt idx="2488">
                  <c:v>16</c:v>
                </c:pt>
                <c:pt idx="2489">
                  <c:v>16</c:v>
                </c:pt>
                <c:pt idx="2490">
                  <c:v>16</c:v>
                </c:pt>
                <c:pt idx="2491">
                  <c:v>17</c:v>
                </c:pt>
                <c:pt idx="2492">
                  <c:v>17</c:v>
                </c:pt>
                <c:pt idx="2493">
                  <c:v>17</c:v>
                </c:pt>
                <c:pt idx="2494">
                  <c:v>17</c:v>
                </c:pt>
                <c:pt idx="2495">
                  <c:v>17</c:v>
                </c:pt>
                <c:pt idx="2496">
                  <c:v>17</c:v>
                </c:pt>
                <c:pt idx="2497">
                  <c:v>17</c:v>
                </c:pt>
                <c:pt idx="2498">
                  <c:v>17</c:v>
                </c:pt>
                <c:pt idx="2499">
                  <c:v>17</c:v>
                </c:pt>
                <c:pt idx="2500">
                  <c:v>17</c:v>
                </c:pt>
                <c:pt idx="2501">
                  <c:v>17</c:v>
                </c:pt>
                <c:pt idx="2502">
                  <c:v>17</c:v>
                </c:pt>
                <c:pt idx="2503">
                  <c:v>17</c:v>
                </c:pt>
                <c:pt idx="2504">
                  <c:v>17</c:v>
                </c:pt>
                <c:pt idx="2505">
                  <c:v>17</c:v>
                </c:pt>
                <c:pt idx="2506">
                  <c:v>17</c:v>
                </c:pt>
                <c:pt idx="2507">
                  <c:v>17</c:v>
                </c:pt>
                <c:pt idx="2508">
                  <c:v>17</c:v>
                </c:pt>
                <c:pt idx="2509">
                  <c:v>17</c:v>
                </c:pt>
                <c:pt idx="2510">
                  <c:v>17</c:v>
                </c:pt>
                <c:pt idx="2511">
                  <c:v>17</c:v>
                </c:pt>
                <c:pt idx="2512">
                  <c:v>17</c:v>
                </c:pt>
                <c:pt idx="2513">
                  <c:v>17</c:v>
                </c:pt>
                <c:pt idx="2514">
                  <c:v>17</c:v>
                </c:pt>
                <c:pt idx="2515">
                  <c:v>17</c:v>
                </c:pt>
                <c:pt idx="2516">
                  <c:v>17</c:v>
                </c:pt>
                <c:pt idx="2517">
                  <c:v>17</c:v>
                </c:pt>
                <c:pt idx="2518">
                  <c:v>18</c:v>
                </c:pt>
                <c:pt idx="2519">
                  <c:v>18</c:v>
                </c:pt>
                <c:pt idx="2520">
                  <c:v>18</c:v>
                </c:pt>
                <c:pt idx="2521">
                  <c:v>18</c:v>
                </c:pt>
                <c:pt idx="2522">
                  <c:v>18</c:v>
                </c:pt>
                <c:pt idx="2523">
                  <c:v>18</c:v>
                </c:pt>
                <c:pt idx="2524">
                  <c:v>18</c:v>
                </c:pt>
                <c:pt idx="2525">
                  <c:v>18</c:v>
                </c:pt>
                <c:pt idx="2526">
                  <c:v>18</c:v>
                </c:pt>
                <c:pt idx="2527">
                  <c:v>18</c:v>
                </c:pt>
                <c:pt idx="2528">
                  <c:v>18</c:v>
                </c:pt>
                <c:pt idx="2529">
                  <c:v>18</c:v>
                </c:pt>
                <c:pt idx="2530">
                  <c:v>18</c:v>
                </c:pt>
                <c:pt idx="2531">
                  <c:v>18</c:v>
                </c:pt>
                <c:pt idx="2532">
                  <c:v>18</c:v>
                </c:pt>
                <c:pt idx="2533">
                  <c:v>18</c:v>
                </c:pt>
                <c:pt idx="2534">
                  <c:v>18</c:v>
                </c:pt>
                <c:pt idx="2535">
                  <c:v>18</c:v>
                </c:pt>
                <c:pt idx="2536">
                  <c:v>18</c:v>
                </c:pt>
                <c:pt idx="2537">
                  <c:v>18</c:v>
                </c:pt>
                <c:pt idx="2538">
                  <c:v>19</c:v>
                </c:pt>
                <c:pt idx="2539">
                  <c:v>19</c:v>
                </c:pt>
                <c:pt idx="2540">
                  <c:v>19</c:v>
                </c:pt>
                <c:pt idx="2541">
                  <c:v>19</c:v>
                </c:pt>
                <c:pt idx="2542">
                  <c:v>19</c:v>
                </c:pt>
                <c:pt idx="2543">
                  <c:v>19</c:v>
                </c:pt>
                <c:pt idx="2544">
                  <c:v>19</c:v>
                </c:pt>
                <c:pt idx="2545">
                  <c:v>19</c:v>
                </c:pt>
                <c:pt idx="2546">
                  <c:v>19</c:v>
                </c:pt>
                <c:pt idx="2547">
                  <c:v>19</c:v>
                </c:pt>
                <c:pt idx="2548">
                  <c:v>19</c:v>
                </c:pt>
                <c:pt idx="2549">
                  <c:v>19</c:v>
                </c:pt>
                <c:pt idx="2550">
                  <c:v>19</c:v>
                </c:pt>
                <c:pt idx="2551">
                  <c:v>19</c:v>
                </c:pt>
                <c:pt idx="2552">
                  <c:v>19</c:v>
                </c:pt>
                <c:pt idx="2553">
                  <c:v>19</c:v>
                </c:pt>
                <c:pt idx="2554">
                  <c:v>19</c:v>
                </c:pt>
                <c:pt idx="2555">
                  <c:v>19</c:v>
                </c:pt>
                <c:pt idx="2556">
                  <c:v>20</c:v>
                </c:pt>
                <c:pt idx="2557">
                  <c:v>20</c:v>
                </c:pt>
                <c:pt idx="2558">
                  <c:v>20</c:v>
                </c:pt>
                <c:pt idx="2559">
                  <c:v>20</c:v>
                </c:pt>
                <c:pt idx="2560">
                  <c:v>20</c:v>
                </c:pt>
                <c:pt idx="2561">
                  <c:v>20</c:v>
                </c:pt>
                <c:pt idx="2562">
                  <c:v>20</c:v>
                </c:pt>
                <c:pt idx="2563">
                  <c:v>20</c:v>
                </c:pt>
                <c:pt idx="2564">
                  <c:v>20</c:v>
                </c:pt>
                <c:pt idx="2565">
                  <c:v>20</c:v>
                </c:pt>
                <c:pt idx="2566">
                  <c:v>20</c:v>
                </c:pt>
                <c:pt idx="2567">
                  <c:v>20</c:v>
                </c:pt>
                <c:pt idx="2568">
                  <c:v>21</c:v>
                </c:pt>
                <c:pt idx="2569">
                  <c:v>21</c:v>
                </c:pt>
                <c:pt idx="2570">
                  <c:v>21</c:v>
                </c:pt>
                <c:pt idx="2571">
                  <c:v>21</c:v>
                </c:pt>
                <c:pt idx="2572">
                  <c:v>21</c:v>
                </c:pt>
                <c:pt idx="2573">
                  <c:v>21</c:v>
                </c:pt>
                <c:pt idx="2574">
                  <c:v>21</c:v>
                </c:pt>
                <c:pt idx="2575">
                  <c:v>21</c:v>
                </c:pt>
                <c:pt idx="2576">
                  <c:v>21</c:v>
                </c:pt>
                <c:pt idx="2577">
                  <c:v>21</c:v>
                </c:pt>
                <c:pt idx="2578">
                  <c:v>22</c:v>
                </c:pt>
                <c:pt idx="2579">
                  <c:v>22</c:v>
                </c:pt>
                <c:pt idx="2580">
                  <c:v>22</c:v>
                </c:pt>
                <c:pt idx="2581">
                  <c:v>22</c:v>
                </c:pt>
                <c:pt idx="2582">
                  <c:v>22</c:v>
                </c:pt>
                <c:pt idx="2583">
                  <c:v>22</c:v>
                </c:pt>
                <c:pt idx="2584">
                  <c:v>22</c:v>
                </c:pt>
                <c:pt idx="2585">
                  <c:v>22</c:v>
                </c:pt>
                <c:pt idx="2586">
                  <c:v>23</c:v>
                </c:pt>
                <c:pt idx="2587">
                  <c:v>23</c:v>
                </c:pt>
                <c:pt idx="2588">
                  <c:v>23</c:v>
                </c:pt>
                <c:pt idx="2589">
                  <c:v>23</c:v>
                </c:pt>
                <c:pt idx="2590">
                  <c:v>23</c:v>
                </c:pt>
                <c:pt idx="2591">
                  <c:v>23</c:v>
                </c:pt>
                <c:pt idx="2592">
                  <c:v>24</c:v>
                </c:pt>
                <c:pt idx="2593">
                  <c:v>24</c:v>
                </c:pt>
                <c:pt idx="2594">
                  <c:v>24</c:v>
                </c:pt>
                <c:pt idx="2595">
                  <c:v>24</c:v>
                </c:pt>
                <c:pt idx="2596">
                  <c:v>24</c:v>
                </c:pt>
                <c:pt idx="2597">
                  <c:v>24</c:v>
                </c:pt>
                <c:pt idx="2598">
                  <c:v>25</c:v>
                </c:pt>
                <c:pt idx="2599">
                  <c:v>25</c:v>
                </c:pt>
                <c:pt idx="2600">
                  <c:v>25</c:v>
                </c:pt>
                <c:pt idx="2601">
                  <c:v>26</c:v>
                </c:pt>
                <c:pt idx="2602">
                  <c:v>27</c:v>
                </c:pt>
                <c:pt idx="2603">
                  <c:v>27</c:v>
                </c:pt>
                <c:pt idx="2604">
                  <c:v>27</c:v>
                </c:pt>
                <c:pt idx="2605">
                  <c:v>27</c:v>
                </c:pt>
                <c:pt idx="2606">
                  <c:v>28</c:v>
                </c:pt>
                <c:pt idx="2607">
                  <c:v>29</c:v>
                </c:pt>
                <c:pt idx="2608">
                  <c:v>29</c:v>
                </c:pt>
                <c:pt idx="2609">
                  <c:v>30</c:v>
                </c:pt>
                <c:pt idx="2610">
                  <c:v>31</c:v>
                </c:pt>
                <c:pt idx="2611">
                  <c:v>31</c:v>
                </c:pt>
              </c:numCache>
            </c:numRef>
          </c:xVal>
          <c:yVal>
            <c:numRef>
              <c:f>'Scatterplot - dist by N pharmac'!$C$2:$C$2614</c:f>
              <c:numCache>
                <c:formatCode>General</c:formatCode>
                <c:ptCount val="2613"/>
                <c:pt idx="0">
                  <c:v>436.6755</c:v>
                </c:pt>
                <c:pt idx="1">
                  <c:v>3226.779</c:v>
                </c:pt>
                <c:pt idx="2">
                  <c:v>503.05349999999999</c:v>
                </c:pt>
                <c:pt idx="3">
                  <c:v>2480.4349999999999</c:v>
                </c:pt>
                <c:pt idx="4">
                  <c:v>56.052239999999998</c:v>
                </c:pt>
                <c:pt idx="5">
                  <c:v>31.273990000000001</c:v>
                </c:pt>
                <c:pt idx="6">
                  <c:v>579.49249999999995</c:v>
                </c:pt>
                <c:pt idx="7">
                  <c:v>1672.2539999999999</c:v>
                </c:pt>
                <c:pt idx="8">
                  <c:v>128.25800000000001</c:v>
                </c:pt>
                <c:pt idx="9">
                  <c:v>222.62</c:v>
                </c:pt>
                <c:pt idx="10">
                  <c:v>46.30988</c:v>
                </c:pt>
                <c:pt idx="11">
                  <c:v>939.56640000000004</c:v>
                </c:pt>
                <c:pt idx="12">
                  <c:v>411.79230000000001</c:v>
                </c:pt>
                <c:pt idx="13">
                  <c:v>544.46699999999998</c:v>
                </c:pt>
                <c:pt idx="14">
                  <c:v>854.34400000000005</c:v>
                </c:pt>
                <c:pt idx="15">
                  <c:v>1115.769</c:v>
                </c:pt>
                <c:pt idx="16">
                  <c:v>2163.3910000000001</c:v>
                </c:pt>
                <c:pt idx="17">
                  <c:v>62.312710000000003</c:v>
                </c:pt>
                <c:pt idx="18">
                  <c:v>150.1046</c:v>
                </c:pt>
                <c:pt idx="19">
                  <c:v>16.59273</c:v>
                </c:pt>
                <c:pt idx="20">
                  <c:v>289.93889999999999</c:v>
                </c:pt>
                <c:pt idx="21">
                  <c:v>112.9649</c:v>
                </c:pt>
                <c:pt idx="22">
                  <c:v>25.59402</c:v>
                </c:pt>
                <c:pt idx="23">
                  <c:v>601.98979999999995</c:v>
                </c:pt>
                <c:pt idx="24">
                  <c:v>626.05420000000004</c:v>
                </c:pt>
                <c:pt idx="25">
                  <c:v>0</c:v>
                </c:pt>
                <c:pt idx="26">
                  <c:v>78.025800000000004</c:v>
                </c:pt>
                <c:pt idx="27">
                  <c:v>315.76159999999999</c:v>
                </c:pt>
                <c:pt idx="28">
                  <c:v>150.363</c:v>
                </c:pt>
                <c:pt idx="29">
                  <c:v>168.72409999999999</c:v>
                </c:pt>
                <c:pt idx="30">
                  <c:v>1843.883</c:v>
                </c:pt>
                <c:pt idx="31">
                  <c:v>597.154</c:v>
                </c:pt>
                <c:pt idx="32">
                  <c:v>534.72749999999996</c:v>
                </c:pt>
                <c:pt idx="33">
                  <c:v>1997.518</c:v>
                </c:pt>
                <c:pt idx="34">
                  <c:v>774.83479999999997</c:v>
                </c:pt>
                <c:pt idx="35">
                  <c:v>671.44529999999997</c:v>
                </c:pt>
                <c:pt idx="36">
                  <c:v>335.54329999999999</c:v>
                </c:pt>
                <c:pt idx="37">
                  <c:v>1051.845</c:v>
                </c:pt>
                <c:pt idx="38">
                  <c:v>810.89890000000003</c:v>
                </c:pt>
                <c:pt idx="39">
                  <c:v>1569.9159999999999</c:v>
                </c:pt>
                <c:pt idx="40">
                  <c:v>393.47370000000001</c:v>
                </c:pt>
                <c:pt idx="41">
                  <c:v>846.36800000000005</c:v>
                </c:pt>
                <c:pt idx="42">
                  <c:v>130.2655</c:v>
                </c:pt>
                <c:pt idx="43">
                  <c:v>887.67939999999999</c:v>
                </c:pt>
                <c:pt idx="44">
                  <c:v>1859.671</c:v>
                </c:pt>
                <c:pt idx="45">
                  <c:v>221.73349999999999</c:v>
                </c:pt>
                <c:pt idx="46">
                  <c:v>450.55829999999997</c:v>
                </c:pt>
                <c:pt idx="47">
                  <c:v>371.60840000000002</c:v>
                </c:pt>
                <c:pt idx="48">
                  <c:v>76.463610000000003</c:v>
                </c:pt>
                <c:pt idx="49">
                  <c:v>504.03</c:v>
                </c:pt>
                <c:pt idx="50">
                  <c:v>141.20949999999999</c:v>
                </c:pt>
                <c:pt idx="51">
                  <c:v>378.97329999999999</c:v>
                </c:pt>
                <c:pt idx="52">
                  <c:v>141.84630000000001</c:v>
                </c:pt>
                <c:pt idx="53">
                  <c:v>376.1506</c:v>
                </c:pt>
                <c:pt idx="54">
                  <c:v>9.5932099999999991</c:v>
                </c:pt>
                <c:pt idx="55">
                  <c:v>90.599969999999999</c:v>
                </c:pt>
                <c:pt idx="56">
                  <c:v>1771.4459999999999</c:v>
                </c:pt>
                <c:pt idx="57">
                  <c:v>1496.9110000000001</c:v>
                </c:pt>
                <c:pt idx="58">
                  <c:v>1534.4349999999999</c:v>
                </c:pt>
                <c:pt idx="59">
                  <c:v>838.3229</c:v>
                </c:pt>
                <c:pt idx="60">
                  <c:v>658.52570000000003</c:v>
                </c:pt>
                <c:pt idx="61">
                  <c:v>84.996189999999999</c:v>
                </c:pt>
                <c:pt idx="62">
                  <c:v>1044.7360000000001</c:v>
                </c:pt>
                <c:pt idx="63">
                  <c:v>2348.8449999999998</c:v>
                </c:pt>
                <c:pt idx="64">
                  <c:v>196.465</c:v>
                </c:pt>
                <c:pt idx="65">
                  <c:v>127.59529999999999</c:v>
                </c:pt>
                <c:pt idx="66">
                  <c:v>232.99510000000001</c:v>
                </c:pt>
                <c:pt idx="67">
                  <c:v>213.60849999999999</c:v>
                </c:pt>
                <c:pt idx="68">
                  <c:v>261.1748</c:v>
                </c:pt>
                <c:pt idx="69">
                  <c:v>192.2681</c:v>
                </c:pt>
                <c:pt idx="70">
                  <c:v>19.479500000000002</c:v>
                </c:pt>
                <c:pt idx="71">
                  <c:v>577.13149999999996</c:v>
                </c:pt>
                <c:pt idx="72">
                  <c:v>645.76400000000001</c:v>
                </c:pt>
                <c:pt idx="73">
                  <c:v>704.31830000000002</c:v>
                </c:pt>
                <c:pt idx="74">
                  <c:v>116.3394</c:v>
                </c:pt>
                <c:pt idx="75">
                  <c:v>94.418059999999997</c:v>
                </c:pt>
                <c:pt idx="76">
                  <c:v>845.62450000000001</c:v>
                </c:pt>
                <c:pt idx="77">
                  <c:v>1183.913</c:v>
                </c:pt>
                <c:pt idx="78">
                  <c:v>1480.5419999999999</c:v>
                </c:pt>
                <c:pt idx="79">
                  <c:v>313.7647</c:v>
                </c:pt>
                <c:pt idx="80">
                  <c:v>901.05949999999996</c:v>
                </c:pt>
                <c:pt idx="81">
                  <c:v>696.10839999999996</c:v>
                </c:pt>
                <c:pt idx="82">
                  <c:v>138.6772</c:v>
                </c:pt>
                <c:pt idx="83">
                  <c:v>576.76649999999995</c:v>
                </c:pt>
                <c:pt idx="84">
                  <c:v>245.68049999999999</c:v>
                </c:pt>
                <c:pt idx="85">
                  <c:v>460.27670000000001</c:v>
                </c:pt>
                <c:pt idx="86">
                  <c:v>327.19540000000001</c:v>
                </c:pt>
                <c:pt idx="87">
                  <c:v>251.7561</c:v>
                </c:pt>
                <c:pt idx="88">
                  <c:v>5.0846770000000001</c:v>
                </c:pt>
                <c:pt idx="89">
                  <c:v>313.7826</c:v>
                </c:pt>
                <c:pt idx="90">
                  <c:v>254.48699999999999</c:v>
                </c:pt>
                <c:pt idx="91">
                  <c:v>825.46839999999997</c:v>
                </c:pt>
                <c:pt idx="92">
                  <c:v>245.673</c:v>
                </c:pt>
                <c:pt idx="93">
                  <c:v>222.5506</c:v>
                </c:pt>
                <c:pt idx="94">
                  <c:v>366.17140000000001</c:v>
                </c:pt>
                <c:pt idx="95">
                  <c:v>297.00959999999998</c:v>
                </c:pt>
                <c:pt idx="96">
                  <c:v>127.4222</c:v>
                </c:pt>
                <c:pt idx="97">
                  <c:v>105.83320000000001</c:v>
                </c:pt>
                <c:pt idx="98">
                  <c:v>155.35059999999999</c:v>
                </c:pt>
                <c:pt idx="99">
                  <c:v>2124.297</c:v>
                </c:pt>
                <c:pt idx="100">
                  <c:v>489.6884</c:v>
                </c:pt>
                <c:pt idx="101">
                  <c:v>1107.643</c:v>
                </c:pt>
                <c:pt idx="102">
                  <c:v>421.25799999999998</c:v>
                </c:pt>
                <c:pt idx="103">
                  <c:v>242.482</c:v>
                </c:pt>
                <c:pt idx="104">
                  <c:v>436.58940000000001</c:v>
                </c:pt>
                <c:pt idx="105">
                  <c:v>353.75560000000002</c:v>
                </c:pt>
                <c:pt idx="106">
                  <c:v>677.8569</c:v>
                </c:pt>
                <c:pt idx="107">
                  <c:v>177.6763</c:v>
                </c:pt>
                <c:pt idx="108">
                  <c:v>935.94820000000004</c:v>
                </c:pt>
                <c:pt idx="109">
                  <c:v>11.178559999999999</c:v>
                </c:pt>
                <c:pt idx="110">
                  <c:v>2126.9409999999998</c:v>
                </c:pt>
                <c:pt idx="111">
                  <c:v>428.99369999999999</c:v>
                </c:pt>
                <c:pt idx="112">
                  <c:v>757.41380000000004</c:v>
                </c:pt>
                <c:pt idx="113">
                  <c:v>1169.576</c:v>
                </c:pt>
                <c:pt idx="114">
                  <c:v>1582.383</c:v>
                </c:pt>
                <c:pt idx="115">
                  <c:v>439.59480000000002</c:v>
                </c:pt>
                <c:pt idx="116">
                  <c:v>602.71839999999997</c:v>
                </c:pt>
                <c:pt idx="117">
                  <c:v>409.70510000000002</c:v>
                </c:pt>
                <c:pt idx="118">
                  <c:v>352.38650000000001</c:v>
                </c:pt>
                <c:pt idx="119">
                  <c:v>7.2213599999999998</c:v>
                </c:pt>
                <c:pt idx="120">
                  <c:v>50.385530000000003</c:v>
                </c:pt>
                <c:pt idx="121">
                  <c:v>493.80669999999998</c:v>
                </c:pt>
                <c:pt idx="122">
                  <c:v>647.70230000000004</c:v>
                </c:pt>
                <c:pt idx="123">
                  <c:v>171.9051</c:v>
                </c:pt>
                <c:pt idx="124">
                  <c:v>629.66020000000003</c:v>
                </c:pt>
                <c:pt idx="125">
                  <c:v>135.81280000000001</c:v>
                </c:pt>
                <c:pt idx="126">
                  <c:v>10.604329999999999</c:v>
                </c:pt>
                <c:pt idx="127">
                  <c:v>371.1979</c:v>
                </c:pt>
                <c:pt idx="128">
                  <c:v>553.45360000000005</c:v>
                </c:pt>
                <c:pt idx="129">
                  <c:v>48.820830000000001</c:v>
                </c:pt>
                <c:pt idx="130">
                  <c:v>91.396619999999999</c:v>
                </c:pt>
                <c:pt idx="131">
                  <c:v>414.91469999999998</c:v>
                </c:pt>
                <c:pt idx="132">
                  <c:v>357.05509999999998</c:v>
                </c:pt>
                <c:pt idx="133">
                  <c:v>251.87639999999999</c:v>
                </c:pt>
                <c:pt idx="134">
                  <c:v>595.85249999999996</c:v>
                </c:pt>
                <c:pt idx="135">
                  <c:v>236.16720000000001</c:v>
                </c:pt>
                <c:pt idx="136">
                  <c:v>250.04830000000001</c:v>
                </c:pt>
                <c:pt idx="137">
                  <c:v>743.90779999999995</c:v>
                </c:pt>
                <c:pt idx="138">
                  <c:v>183.9383</c:v>
                </c:pt>
                <c:pt idx="139">
                  <c:v>453.62470000000002</c:v>
                </c:pt>
                <c:pt idx="140">
                  <c:v>746.53440000000001</c:v>
                </c:pt>
                <c:pt idx="141">
                  <c:v>674.61</c:v>
                </c:pt>
                <c:pt idx="142">
                  <c:v>2907.9580000000001</c:v>
                </c:pt>
                <c:pt idx="143">
                  <c:v>459.01319999999998</c:v>
                </c:pt>
                <c:pt idx="144">
                  <c:v>64.465969999999999</c:v>
                </c:pt>
                <c:pt idx="145">
                  <c:v>922.07659999999998</c:v>
                </c:pt>
                <c:pt idx="146">
                  <c:v>1882.7809999999999</c:v>
                </c:pt>
                <c:pt idx="147">
                  <c:v>115.1688</c:v>
                </c:pt>
                <c:pt idx="148">
                  <c:v>6.1212939999999998</c:v>
                </c:pt>
                <c:pt idx="149">
                  <c:v>13.642519999999999</c:v>
                </c:pt>
                <c:pt idx="150">
                  <c:v>0</c:v>
                </c:pt>
                <c:pt idx="151">
                  <c:v>19.783080000000002</c:v>
                </c:pt>
                <c:pt idx="152">
                  <c:v>106.3109</c:v>
                </c:pt>
                <c:pt idx="153">
                  <c:v>388.52260000000001</c:v>
                </c:pt>
                <c:pt idx="154">
                  <c:v>715.87030000000004</c:v>
                </c:pt>
                <c:pt idx="155">
                  <c:v>139.9127</c:v>
                </c:pt>
                <c:pt idx="156">
                  <c:v>431.30430000000001</c:v>
                </c:pt>
                <c:pt idx="157">
                  <c:v>306.50760000000002</c:v>
                </c:pt>
                <c:pt idx="158">
                  <c:v>361.93130000000002</c:v>
                </c:pt>
                <c:pt idx="159">
                  <c:v>329.5761</c:v>
                </c:pt>
                <c:pt idx="160">
                  <c:v>192.05459999999999</c:v>
                </c:pt>
                <c:pt idx="161">
                  <c:v>3925.3389999999999</c:v>
                </c:pt>
                <c:pt idx="162">
                  <c:v>405.98809999999997</c:v>
                </c:pt>
                <c:pt idx="163">
                  <c:v>80.184619999999995</c:v>
                </c:pt>
                <c:pt idx="164">
                  <c:v>406.97550000000001</c:v>
                </c:pt>
                <c:pt idx="165">
                  <c:v>675.75350000000003</c:v>
                </c:pt>
                <c:pt idx="166">
                  <c:v>40.279499999999999</c:v>
                </c:pt>
                <c:pt idx="167">
                  <c:v>297.18419999999998</c:v>
                </c:pt>
                <c:pt idx="168">
                  <c:v>381.69810000000001</c:v>
                </c:pt>
                <c:pt idx="169">
                  <c:v>322.79899999999998</c:v>
                </c:pt>
                <c:pt idx="170">
                  <c:v>970.64949999999999</c:v>
                </c:pt>
                <c:pt idx="171">
                  <c:v>559.88440000000003</c:v>
                </c:pt>
                <c:pt idx="172">
                  <c:v>50.729210000000002</c:v>
                </c:pt>
                <c:pt idx="173">
                  <c:v>681.99659999999994</c:v>
                </c:pt>
                <c:pt idx="174">
                  <c:v>468.00229999999999</c:v>
                </c:pt>
                <c:pt idx="175">
                  <c:v>19.165990000000001</c:v>
                </c:pt>
                <c:pt idx="176">
                  <c:v>107.79510000000001</c:v>
                </c:pt>
                <c:pt idx="177">
                  <c:v>980.82600000000002</c:v>
                </c:pt>
                <c:pt idx="178">
                  <c:v>717.68179999999995</c:v>
                </c:pt>
                <c:pt idx="179">
                  <c:v>1320.6579999999999</c:v>
                </c:pt>
                <c:pt idx="180">
                  <c:v>35.956600000000002</c:v>
                </c:pt>
                <c:pt idx="181">
                  <c:v>55.220239999999997</c:v>
                </c:pt>
                <c:pt idx="182">
                  <c:v>152.55930000000001</c:v>
                </c:pt>
                <c:pt idx="183">
                  <c:v>392.31389999999999</c:v>
                </c:pt>
                <c:pt idx="184">
                  <c:v>593.01890000000003</c:v>
                </c:pt>
                <c:pt idx="185">
                  <c:v>119.10550000000001</c:v>
                </c:pt>
                <c:pt idx="186">
                  <c:v>465.58800000000002</c:v>
                </c:pt>
                <c:pt idx="187">
                  <c:v>1602.3889999999999</c:v>
                </c:pt>
                <c:pt idx="188">
                  <c:v>227.71109999999999</c:v>
                </c:pt>
                <c:pt idx="189">
                  <c:v>1659.252</c:v>
                </c:pt>
                <c:pt idx="190">
                  <c:v>663.72299999999996</c:v>
                </c:pt>
                <c:pt idx="191">
                  <c:v>75.814049999999995</c:v>
                </c:pt>
                <c:pt idx="192">
                  <c:v>229.78059999999999</c:v>
                </c:pt>
                <c:pt idx="193">
                  <c:v>51.128030000000003</c:v>
                </c:pt>
                <c:pt idx="194">
                  <c:v>1384.442</c:v>
                </c:pt>
                <c:pt idx="195">
                  <c:v>756.69759999999997</c:v>
                </c:pt>
                <c:pt idx="196">
                  <c:v>303.99119999999999</c:v>
                </c:pt>
                <c:pt idx="197">
                  <c:v>1314.2619999999999</c:v>
                </c:pt>
                <c:pt idx="198">
                  <c:v>811.51189999999997</c:v>
                </c:pt>
                <c:pt idx="199">
                  <c:v>417.26609999999999</c:v>
                </c:pt>
                <c:pt idx="200">
                  <c:v>288.6771</c:v>
                </c:pt>
                <c:pt idx="201">
                  <c:v>1213.635</c:v>
                </c:pt>
                <c:pt idx="202">
                  <c:v>753.70140000000004</c:v>
                </c:pt>
                <c:pt idx="203">
                  <c:v>102.5583</c:v>
                </c:pt>
                <c:pt idx="204">
                  <c:v>372.06029999999998</c:v>
                </c:pt>
                <c:pt idx="205">
                  <c:v>672.30930000000001</c:v>
                </c:pt>
                <c:pt idx="206">
                  <c:v>69.244510000000005</c:v>
                </c:pt>
                <c:pt idx="207">
                  <c:v>8.0852839999999997</c:v>
                </c:pt>
                <c:pt idx="208">
                  <c:v>170.84970000000001</c:v>
                </c:pt>
                <c:pt idx="209">
                  <c:v>362.61</c:v>
                </c:pt>
                <c:pt idx="210">
                  <c:v>840.89250000000004</c:v>
                </c:pt>
                <c:pt idx="211">
                  <c:v>728.23249999999996</c:v>
                </c:pt>
                <c:pt idx="212">
                  <c:v>74.287139999999994</c:v>
                </c:pt>
                <c:pt idx="213">
                  <c:v>354.39330000000001</c:v>
                </c:pt>
                <c:pt idx="214">
                  <c:v>1070.829</c:v>
                </c:pt>
                <c:pt idx="215">
                  <c:v>66.792850000000001</c:v>
                </c:pt>
                <c:pt idx="216">
                  <c:v>84.097700000000003</c:v>
                </c:pt>
                <c:pt idx="217">
                  <c:v>127.53230000000001</c:v>
                </c:pt>
                <c:pt idx="218">
                  <c:v>931.78499999999997</c:v>
                </c:pt>
                <c:pt idx="219">
                  <c:v>1025.3510000000001</c:v>
                </c:pt>
                <c:pt idx="220">
                  <c:v>241.17250000000001</c:v>
                </c:pt>
                <c:pt idx="221">
                  <c:v>596.35469999999998</c:v>
                </c:pt>
                <c:pt idx="222">
                  <c:v>156.977</c:v>
                </c:pt>
                <c:pt idx="223">
                  <c:v>378.95499999999998</c:v>
                </c:pt>
                <c:pt idx="224">
                  <c:v>563.24580000000003</c:v>
                </c:pt>
                <c:pt idx="225">
                  <c:v>732.26020000000005</c:v>
                </c:pt>
                <c:pt idx="226">
                  <c:v>274.0231</c:v>
                </c:pt>
                <c:pt idx="227">
                  <c:v>514.41</c:v>
                </c:pt>
                <c:pt idx="228">
                  <c:v>5.0846770000000001</c:v>
                </c:pt>
                <c:pt idx="229">
                  <c:v>592.36180000000002</c:v>
                </c:pt>
                <c:pt idx="230">
                  <c:v>409.52699999999999</c:v>
                </c:pt>
                <c:pt idx="231">
                  <c:v>158.98169999999999</c:v>
                </c:pt>
                <c:pt idx="232">
                  <c:v>256.24149999999997</c:v>
                </c:pt>
                <c:pt idx="233">
                  <c:v>58.90437</c:v>
                </c:pt>
                <c:pt idx="234">
                  <c:v>100.3038</c:v>
                </c:pt>
                <c:pt idx="235">
                  <c:v>358.04169999999999</c:v>
                </c:pt>
                <c:pt idx="236">
                  <c:v>144.65479999999999</c:v>
                </c:pt>
                <c:pt idx="237">
                  <c:v>318.22320000000002</c:v>
                </c:pt>
                <c:pt idx="238">
                  <c:v>409.3895</c:v>
                </c:pt>
                <c:pt idx="239">
                  <c:v>404.68270000000001</c:v>
                </c:pt>
                <c:pt idx="240">
                  <c:v>210.5829</c:v>
                </c:pt>
                <c:pt idx="241">
                  <c:v>30.162500000000001</c:v>
                </c:pt>
                <c:pt idx="242">
                  <c:v>504.1635</c:v>
                </c:pt>
                <c:pt idx="243">
                  <c:v>888.96950000000004</c:v>
                </c:pt>
                <c:pt idx="244">
                  <c:v>7.1662720000000002</c:v>
                </c:pt>
                <c:pt idx="245">
                  <c:v>1008.239</c:v>
                </c:pt>
                <c:pt idx="246">
                  <c:v>7.0914539999999997</c:v>
                </c:pt>
                <c:pt idx="247">
                  <c:v>308.4051</c:v>
                </c:pt>
                <c:pt idx="248">
                  <c:v>105.3489</c:v>
                </c:pt>
                <c:pt idx="249">
                  <c:v>62.909399999999998</c:v>
                </c:pt>
                <c:pt idx="250">
                  <c:v>462.21260000000001</c:v>
                </c:pt>
                <c:pt idx="251">
                  <c:v>2030.86</c:v>
                </c:pt>
                <c:pt idx="252">
                  <c:v>421.70519999999999</c:v>
                </c:pt>
                <c:pt idx="253">
                  <c:v>43.004809999999999</c:v>
                </c:pt>
                <c:pt idx="254">
                  <c:v>1617.4580000000001</c:v>
                </c:pt>
                <c:pt idx="255">
                  <c:v>679.79349999999999</c:v>
                </c:pt>
                <c:pt idx="256">
                  <c:v>12.52445</c:v>
                </c:pt>
                <c:pt idx="257">
                  <c:v>376.9348</c:v>
                </c:pt>
                <c:pt idx="258">
                  <c:v>1957.9580000000001</c:v>
                </c:pt>
                <c:pt idx="259">
                  <c:v>613.73159999999996</c:v>
                </c:pt>
                <c:pt idx="260">
                  <c:v>53.130879999999998</c:v>
                </c:pt>
                <c:pt idx="261">
                  <c:v>903.16930000000002</c:v>
                </c:pt>
                <c:pt idx="262">
                  <c:v>553.41780000000006</c:v>
                </c:pt>
                <c:pt idx="263">
                  <c:v>34.531619999999997</c:v>
                </c:pt>
                <c:pt idx="264">
                  <c:v>252.66159999999999</c:v>
                </c:pt>
                <c:pt idx="265">
                  <c:v>99.640289999999993</c:v>
                </c:pt>
                <c:pt idx="266">
                  <c:v>62.610849999999999</c:v>
                </c:pt>
                <c:pt idx="267">
                  <c:v>812.02290000000005</c:v>
                </c:pt>
                <c:pt idx="268">
                  <c:v>3.8811079999999998</c:v>
                </c:pt>
                <c:pt idx="269">
                  <c:v>293.40609999999998</c:v>
                </c:pt>
                <c:pt idx="270">
                  <c:v>521.2509</c:v>
                </c:pt>
                <c:pt idx="271">
                  <c:v>30.28426</c:v>
                </c:pt>
                <c:pt idx="272">
                  <c:v>447.83769999999998</c:v>
                </c:pt>
                <c:pt idx="273">
                  <c:v>427.07310000000001</c:v>
                </c:pt>
                <c:pt idx="274">
                  <c:v>166.6259</c:v>
                </c:pt>
                <c:pt idx="275">
                  <c:v>253.6885</c:v>
                </c:pt>
                <c:pt idx="276">
                  <c:v>103.6677</c:v>
                </c:pt>
                <c:pt idx="277">
                  <c:v>1668.269</c:v>
                </c:pt>
                <c:pt idx="278">
                  <c:v>1222.037</c:v>
                </c:pt>
                <c:pt idx="279">
                  <c:v>346.90629999999999</c:v>
                </c:pt>
                <c:pt idx="280">
                  <c:v>378.73739999999998</c:v>
                </c:pt>
                <c:pt idx="281">
                  <c:v>475.54199999999997</c:v>
                </c:pt>
                <c:pt idx="282">
                  <c:v>534.12239999999997</c:v>
                </c:pt>
                <c:pt idx="283">
                  <c:v>4215.424</c:v>
                </c:pt>
                <c:pt idx="284">
                  <c:v>266.93849999999998</c:v>
                </c:pt>
                <c:pt idx="285">
                  <c:v>1216.193</c:v>
                </c:pt>
                <c:pt idx="286">
                  <c:v>304.4282</c:v>
                </c:pt>
                <c:pt idx="287">
                  <c:v>294.62439999999998</c:v>
                </c:pt>
                <c:pt idx="288">
                  <c:v>636.84429999999998</c:v>
                </c:pt>
                <c:pt idx="289">
                  <c:v>559.3682</c:v>
                </c:pt>
                <c:pt idx="290">
                  <c:v>291.60250000000002</c:v>
                </c:pt>
                <c:pt idx="291">
                  <c:v>818.6644</c:v>
                </c:pt>
                <c:pt idx="292">
                  <c:v>861.74699999999996</c:v>
                </c:pt>
                <c:pt idx="293">
                  <c:v>619.82439999999997</c:v>
                </c:pt>
                <c:pt idx="294">
                  <c:v>314.4436</c:v>
                </c:pt>
                <c:pt idx="295">
                  <c:v>68.823040000000006</c:v>
                </c:pt>
                <c:pt idx="296">
                  <c:v>454.74160000000001</c:v>
                </c:pt>
                <c:pt idx="297">
                  <c:v>899.09109999999998</c:v>
                </c:pt>
                <c:pt idx="298">
                  <c:v>296.8614</c:v>
                </c:pt>
                <c:pt idx="299">
                  <c:v>796.80629999999996</c:v>
                </c:pt>
                <c:pt idx="300">
                  <c:v>165.62970000000001</c:v>
                </c:pt>
                <c:pt idx="301">
                  <c:v>684.53110000000004</c:v>
                </c:pt>
                <c:pt idx="302">
                  <c:v>461.26010000000002</c:v>
                </c:pt>
                <c:pt idx="303">
                  <c:v>484.0308</c:v>
                </c:pt>
                <c:pt idx="304">
                  <c:v>2259.288</c:v>
                </c:pt>
                <c:pt idx="305">
                  <c:v>578.44619999999998</c:v>
                </c:pt>
                <c:pt idx="306">
                  <c:v>173.50829999999999</c:v>
                </c:pt>
                <c:pt idx="307">
                  <c:v>178.42660000000001</c:v>
                </c:pt>
                <c:pt idx="308">
                  <c:v>99.872579999999999</c:v>
                </c:pt>
                <c:pt idx="309">
                  <c:v>372.17110000000002</c:v>
                </c:pt>
                <c:pt idx="310">
                  <c:v>144.62790000000001</c:v>
                </c:pt>
                <c:pt idx="311">
                  <c:v>1415.2539999999999</c:v>
                </c:pt>
                <c:pt idx="312">
                  <c:v>2736.3879999999999</c:v>
                </c:pt>
                <c:pt idx="313">
                  <c:v>736.99019999999996</c:v>
                </c:pt>
                <c:pt idx="314">
                  <c:v>927.5616</c:v>
                </c:pt>
                <c:pt idx="315">
                  <c:v>242.73429999999999</c:v>
                </c:pt>
                <c:pt idx="316">
                  <c:v>204.01410000000001</c:v>
                </c:pt>
                <c:pt idx="317">
                  <c:v>492.37740000000002</c:v>
                </c:pt>
                <c:pt idx="318">
                  <c:v>619.35530000000006</c:v>
                </c:pt>
                <c:pt idx="319">
                  <c:v>1836.4749999999999</c:v>
                </c:pt>
                <c:pt idx="320">
                  <c:v>288.48610000000002</c:v>
                </c:pt>
                <c:pt idx="321">
                  <c:v>3091.3580000000002</c:v>
                </c:pt>
                <c:pt idx="322">
                  <c:v>372.06029999999998</c:v>
                </c:pt>
                <c:pt idx="323">
                  <c:v>105.9408</c:v>
                </c:pt>
                <c:pt idx="324">
                  <c:v>480.21039999999999</c:v>
                </c:pt>
                <c:pt idx="325">
                  <c:v>450.20920000000001</c:v>
                </c:pt>
                <c:pt idx="326">
                  <c:v>422.36360000000002</c:v>
                </c:pt>
                <c:pt idx="327">
                  <c:v>747.62159999999994</c:v>
                </c:pt>
                <c:pt idx="328">
                  <c:v>117.98099999999999</c:v>
                </c:pt>
                <c:pt idx="329">
                  <c:v>578.89490000000001</c:v>
                </c:pt>
                <c:pt idx="330">
                  <c:v>1834.8</c:v>
                </c:pt>
                <c:pt idx="331">
                  <c:v>17.421600000000002</c:v>
                </c:pt>
                <c:pt idx="332">
                  <c:v>34.616669999999999</c:v>
                </c:pt>
                <c:pt idx="333">
                  <c:v>173.4992</c:v>
                </c:pt>
                <c:pt idx="334">
                  <c:v>197.24950000000001</c:v>
                </c:pt>
                <c:pt idx="335">
                  <c:v>413.3288</c:v>
                </c:pt>
                <c:pt idx="336">
                  <c:v>941.96969999999999</c:v>
                </c:pt>
                <c:pt idx="337">
                  <c:v>14.430859999999999</c:v>
                </c:pt>
                <c:pt idx="338">
                  <c:v>878.0231</c:v>
                </c:pt>
                <c:pt idx="339">
                  <c:v>1226.1579999999999</c:v>
                </c:pt>
                <c:pt idx="340">
                  <c:v>2388.567</c:v>
                </c:pt>
                <c:pt idx="341">
                  <c:v>73.046139999999994</c:v>
                </c:pt>
                <c:pt idx="342">
                  <c:v>228.95439999999999</c:v>
                </c:pt>
                <c:pt idx="343">
                  <c:v>94.285830000000004</c:v>
                </c:pt>
                <c:pt idx="344">
                  <c:v>653.10350000000005</c:v>
                </c:pt>
                <c:pt idx="345">
                  <c:v>562.07640000000004</c:v>
                </c:pt>
                <c:pt idx="346">
                  <c:v>21.714880000000001</c:v>
                </c:pt>
                <c:pt idx="347">
                  <c:v>163.4331</c:v>
                </c:pt>
                <c:pt idx="348">
                  <c:v>306.34800000000001</c:v>
                </c:pt>
                <c:pt idx="349">
                  <c:v>209.35570000000001</c:v>
                </c:pt>
                <c:pt idx="350">
                  <c:v>487.35550000000001</c:v>
                </c:pt>
                <c:pt idx="351">
                  <c:v>96.077690000000004</c:v>
                </c:pt>
                <c:pt idx="352">
                  <c:v>692.3288</c:v>
                </c:pt>
                <c:pt idx="353">
                  <c:v>51.699509999999997</c:v>
                </c:pt>
                <c:pt idx="354">
                  <c:v>2645.7710000000002</c:v>
                </c:pt>
                <c:pt idx="355">
                  <c:v>476.02550000000002</c:v>
                </c:pt>
                <c:pt idx="356">
                  <c:v>517.12980000000005</c:v>
                </c:pt>
                <c:pt idx="357">
                  <c:v>414.72809999999998</c:v>
                </c:pt>
                <c:pt idx="358">
                  <c:v>492.2595</c:v>
                </c:pt>
                <c:pt idx="359">
                  <c:v>182.52959999999999</c:v>
                </c:pt>
                <c:pt idx="360">
                  <c:v>29.5547</c:v>
                </c:pt>
                <c:pt idx="361">
                  <c:v>150.63579999999999</c:v>
                </c:pt>
                <c:pt idx="362">
                  <c:v>62.881839999999997</c:v>
                </c:pt>
                <c:pt idx="363">
                  <c:v>108.69799999999999</c:v>
                </c:pt>
                <c:pt idx="364">
                  <c:v>155.96530000000001</c:v>
                </c:pt>
                <c:pt idx="365">
                  <c:v>12.098839999999999</c:v>
                </c:pt>
                <c:pt idx="366">
                  <c:v>977.10040000000004</c:v>
                </c:pt>
                <c:pt idx="367">
                  <c:v>1199.1400000000001</c:v>
                </c:pt>
                <c:pt idx="368">
                  <c:v>926.54349999999999</c:v>
                </c:pt>
                <c:pt idx="369">
                  <c:v>677.06460000000004</c:v>
                </c:pt>
                <c:pt idx="370">
                  <c:v>651.78740000000005</c:v>
                </c:pt>
                <c:pt idx="371">
                  <c:v>144.79560000000001</c:v>
                </c:pt>
                <c:pt idx="372">
                  <c:v>986.82560000000001</c:v>
                </c:pt>
                <c:pt idx="373">
                  <c:v>702.73119999999994</c:v>
                </c:pt>
                <c:pt idx="374">
                  <c:v>325.3023</c:v>
                </c:pt>
                <c:pt idx="375">
                  <c:v>63.61318</c:v>
                </c:pt>
                <c:pt idx="376">
                  <c:v>182.23599999999999</c:v>
                </c:pt>
                <c:pt idx="377">
                  <c:v>399.67329999999998</c:v>
                </c:pt>
                <c:pt idx="378">
                  <c:v>967.03890000000001</c:v>
                </c:pt>
                <c:pt idx="379">
                  <c:v>668.97630000000004</c:v>
                </c:pt>
                <c:pt idx="380">
                  <c:v>17.08755</c:v>
                </c:pt>
                <c:pt idx="381">
                  <c:v>120.77930000000001</c:v>
                </c:pt>
                <c:pt idx="382">
                  <c:v>1183.4059999999999</c:v>
                </c:pt>
                <c:pt idx="383">
                  <c:v>794.36940000000004</c:v>
                </c:pt>
                <c:pt idx="384">
                  <c:v>799.05269999999996</c:v>
                </c:pt>
                <c:pt idx="385">
                  <c:v>1169.386</c:v>
                </c:pt>
                <c:pt idx="386">
                  <c:v>301.87</c:v>
                </c:pt>
                <c:pt idx="387">
                  <c:v>473.3571</c:v>
                </c:pt>
                <c:pt idx="388">
                  <c:v>230.27860000000001</c:v>
                </c:pt>
                <c:pt idx="389">
                  <c:v>99.892110000000002</c:v>
                </c:pt>
                <c:pt idx="390">
                  <c:v>324.71890000000002</c:v>
                </c:pt>
                <c:pt idx="391">
                  <c:v>273.81360000000001</c:v>
                </c:pt>
                <c:pt idx="392">
                  <c:v>378.15260000000001</c:v>
                </c:pt>
                <c:pt idx="393">
                  <c:v>539.40150000000006</c:v>
                </c:pt>
                <c:pt idx="394">
                  <c:v>238.10230000000001</c:v>
                </c:pt>
                <c:pt idx="395">
                  <c:v>236.21039999999999</c:v>
                </c:pt>
                <c:pt idx="396">
                  <c:v>315.92840000000001</c:v>
                </c:pt>
                <c:pt idx="397">
                  <c:v>81.412719999999993</c:v>
                </c:pt>
                <c:pt idx="398">
                  <c:v>115.08450000000001</c:v>
                </c:pt>
                <c:pt idx="399">
                  <c:v>189.6277</c:v>
                </c:pt>
                <c:pt idx="400">
                  <c:v>2610.1030000000001</c:v>
                </c:pt>
                <c:pt idx="401">
                  <c:v>301.56130000000002</c:v>
                </c:pt>
                <c:pt idx="402">
                  <c:v>1564.91</c:v>
                </c:pt>
                <c:pt idx="403">
                  <c:v>1309.0260000000001</c:v>
                </c:pt>
                <c:pt idx="404">
                  <c:v>916.78629999999998</c:v>
                </c:pt>
                <c:pt idx="405">
                  <c:v>1296.3699999999999</c:v>
                </c:pt>
                <c:pt idx="406">
                  <c:v>232.96969999999999</c:v>
                </c:pt>
                <c:pt idx="407">
                  <c:v>363.34780000000001</c:v>
                </c:pt>
                <c:pt idx="408">
                  <c:v>1099.7349999999999</c:v>
                </c:pt>
                <c:pt idx="409">
                  <c:v>162.21520000000001</c:v>
                </c:pt>
                <c:pt idx="410">
                  <c:v>11.13984</c:v>
                </c:pt>
                <c:pt idx="411">
                  <c:v>2173.09</c:v>
                </c:pt>
                <c:pt idx="412">
                  <c:v>336.90390000000002</c:v>
                </c:pt>
                <c:pt idx="413">
                  <c:v>767.73879999999997</c:v>
                </c:pt>
                <c:pt idx="414">
                  <c:v>554.6395</c:v>
                </c:pt>
                <c:pt idx="415">
                  <c:v>1400.654</c:v>
                </c:pt>
                <c:pt idx="416">
                  <c:v>501.14460000000003</c:v>
                </c:pt>
                <c:pt idx="417">
                  <c:v>580.22140000000002</c:v>
                </c:pt>
                <c:pt idx="418">
                  <c:v>354.54680000000002</c:v>
                </c:pt>
                <c:pt idx="419">
                  <c:v>348.98939999999999</c:v>
                </c:pt>
                <c:pt idx="420">
                  <c:v>12.57152</c:v>
                </c:pt>
                <c:pt idx="421">
                  <c:v>51.220509999999997</c:v>
                </c:pt>
                <c:pt idx="422">
                  <c:v>1002.914</c:v>
                </c:pt>
                <c:pt idx="423">
                  <c:v>131.95230000000001</c:v>
                </c:pt>
                <c:pt idx="424">
                  <c:v>916.1798</c:v>
                </c:pt>
                <c:pt idx="425">
                  <c:v>141.31479999999999</c:v>
                </c:pt>
                <c:pt idx="426">
                  <c:v>594.79679999999996</c:v>
                </c:pt>
                <c:pt idx="427">
                  <c:v>178.45859999999999</c:v>
                </c:pt>
                <c:pt idx="428">
                  <c:v>58.105490000000003</c:v>
                </c:pt>
                <c:pt idx="429">
                  <c:v>58.38165</c:v>
                </c:pt>
                <c:pt idx="430">
                  <c:v>421.84449999999998</c:v>
                </c:pt>
                <c:pt idx="431">
                  <c:v>301.51600000000002</c:v>
                </c:pt>
                <c:pt idx="432">
                  <c:v>351.11689999999999</c:v>
                </c:pt>
                <c:pt idx="433">
                  <c:v>394.25790000000001</c:v>
                </c:pt>
                <c:pt idx="434">
                  <c:v>391.8655</c:v>
                </c:pt>
                <c:pt idx="435">
                  <c:v>434.19240000000002</c:v>
                </c:pt>
                <c:pt idx="436">
                  <c:v>778.48770000000002</c:v>
                </c:pt>
                <c:pt idx="437">
                  <c:v>939.28030000000001</c:v>
                </c:pt>
                <c:pt idx="438">
                  <c:v>682.71659999999997</c:v>
                </c:pt>
                <c:pt idx="439">
                  <c:v>182.95869999999999</c:v>
                </c:pt>
                <c:pt idx="440">
                  <c:v>2861.0459999999998</c:v>
                </c:pt>
                <c:pt idx="441">
                  <c:v>451.33800000000002</c:v>
                </c:pt>
                <c:pt idx="442">
                  <c:v>72.253230000000002</c:v>
                </c:pt>
                <c:pt idx="443">
                  <c:v>154.22880000000001</c:v>
                </c:pt>
                <c:pt idx="444">
                  <c:v>211.9212</c:v>
                </c:pt>
                <c:pt idx="445">
                  <c:v>143.88210000000001</c:v>
                </c:pt>
                <c:pt idx="446">
                  <c:v>106.82510000000001</c:v>
                </c:pt>
                <c:pt idx="447">
                  <c:v>43.638660000000002</c:v>
                </c:pt>
                <c:pt idx="448">
                  <c:v>6.0158709999999997</c:v>
                </c:pt>
                <c:pt idx="449">
                  <c:v>350.53570000000002</c:v>
                </c:pt>
                <c:pt idx="450">
                  <c:v>378.99090000000001</c:v>
                </c:pt>
                <c:pt idx="451">
                  <c:v>695.89009999999996</c:v>
                </c:pt>
                <c:pt idx="452">
                  <c:v>239.43969999999999</c:v>
                </c:pt>
                <c:pt idx="453">
                  <c:v>261.16370000000001</c:v>
                </c:pt>
                <c:pt idx="454">
                  <c:v>527.72140000000002</c:v>
                </c:pt>
                <c:pt idx="455">
                  <c:v>420.59609999999998</c:v>
                </c:pt>
                <c:pt idx="456">
                  <c:v>346.83800000000002</c:v>
                </c:pt>
                <c:pt idx="457">
                  <c:v>402.71629999999999</c:v>
                </c:pt>
                <c:pt idx="458">
                  <c:v>322.55380000000002</c:v>
                </c:pt>
                <c:pt idx="459">
                  <c:v>3824.2950000000001</c:v>
                </c:pt>
                <c:pt idx="460">
                  <c:v>407.1542</c:v>
                </c:pt>
                <c:pt idx="461">
                  <c:v>522.06489999999997</c:v>
                </c:pt>
                <c:pt idx="462">
                  <c:v>143.37219999999999</c:v>
                </c:pt>
                <c:pt idx="463">
                  <c:v>514.36940000000004</c:v>
                </c:pt>
                <c:pt idx="464">
                  <c:v>699.61580000000004</c:v>
                </c:pt>
                <c:pt idx="465">
                  <c:v>75.939189999999996</c:v>
                </c:pt>
                <c:pt idx="466">
                  <c:v>306.11660000000001</c:v>
                </c:pt>
                <c:pt idx="467">
                  <c:v>329.572</c:v>
                </c:pt>
                <c:pt idx="468">
                  <c:v>36.6096</c:v>
                </c:pt>
                <c:pt idx="469">
                  <c:v>661.69910000000004</c:v>
                </c:pt>
                <c:pt idx="470">
                  <c:v>456.22739999999999</c:v>
                </c:pt>
                <c:pt idx="471">
                  <c:v>559.29960000000005</c:v>
                </c:pt>
                <c:pt idx="472">
                  <c:v>1228.7170000000001</c:v>
                </c:pt>
                <c:pt idx="473">
                  <c:v>750.83720000000005</c:v>
                </c:pt>
                <c:pt idx="474">
                  <c:v>1778.039</c:v>
                </c:pt>
                <c:pt idx="475">
                  <c:v>329.07470000000001</c:v>
                </c:pt>
                <c:pt idx="476">
                  <c:v>176.22909999999999</c:v>
                </c:pt>
                <c:pt idx="477">
                  <c:v>401.02050000000003</c:v>
                </c:pt>
                <c:pt idx="478">
                  <c:v>87.870249999999999</c:v>
                </c:pt>
                <c:pt idx="479">
                  <c:v>483.3091</c:v>
                </c:pt>
                <c:pt idx="480">
                  <c:v>1666.8409999999999</c:v>
                </c:pt>
                <c:pt idx="481">
                  <c:v>273.54910000000001</c:v>
                </c:pt>
                <c:pt idx="482">
                  <c:v>813.88350000000003</c:v>
                </c:pt>
                <c:pt idx="483">
                  <c:v>268.80149999999998</c:v>
                </c:pt>
                <c:pt idx="484">
                  <c:v>163.40039999999999</c:v>
                </c:pt>
                <c:pt idx="485">
                  <c:v>667.72910000000002</c:v>
                </c:pt>
                <c:pt idx="486">
                  <c:v>11.955349999999999</c:v>
                </c:pt>
                <c:pt idx="487">
                  <c:v>222.3227</c:v>
                </c:pt>
                <c:pt idx="488">
                  <c:v>1283.048</c:v>
                </c:pt>
                <c:pt idx="489">
                  <c:v>6.880395</c:v>
                </c:pt>
                <c:pt idx="490">
                  <c:v>425.52100000000002</c:v>
                </c:pt>
                <c:pt idx="491">
                  <c:v>291.35980000000001</c:v>
                </c:pt>
                <c:pt idx="492">
                  <c:v>1986.278</c:v>
                </c:pt>
                <c:pt idx="493">
                  <c:v>556.88099999999997</c:v>
                </c:pt>
                <c:pt idx="494">
                  <c:v>137.96019999999999</c:v>
                </c:pt>
                <c:pt idx="495">
                  <c:v>678.27449999999999</c:v>
                </c:pt>
                <c:pt idx="496">
                  <c:v>69.732159999999993</c:v>
                </c:pt>
                <c:pt idx="497">
                  <c:v>30.366879999999998</c:v>
                </c:pt>
                <c:pt idx="498">
                  <c:v>499.59910000000002</c:v>
                </c:pt>
                <c:pt idx="499">
                  <c:v>665.67110000000002</c:v>
                </c:pt>
                <c:pt idx="500">
                  <c:v>995.28530000000001</c:v>
                </c:pt>
                <c:pt idx="501">
                  <c:v>163.5847</c:v>
                </c:pt>
                <c:pt idx="502">
                  <c:v>52.265610000000002</c:v>
                </c:pt>
                <c:pt idx="503">
                  <c:v>88.251080000000002</c:v>
                </c:pt>
                <c:pt idx="504">
                  <c:v>128.67140000000001</c:v>
                </c:pt>
                <c:pt idx="505">
                  <c:v>909.87099999999998</c:v>
                </c:pt>
                <c:pt idx="506">
                  <c:v>1096.2570000000001</c:v>
                </c:pt>
                <c:pt idx="507">
                  <c:v>233.3982</c:v>
                </c:pt>
                <c:pt idx="508">
                  <c:v>561.79750000000001</c:v>
                </c:pt>
                <c:pt idx="509">
                  <c:v>236.56450000000001</c:v>
                </c:pt>
                <c:pt idx="510">
                  <c:v>240.1696</c:v>
                </c:pt>
                <c:pt idx="511">
                  <c:v>402.26490000000001</c:v>
                </c:pt>
                <c:pt idx="512">
                  <c:v>611.4067</c:v>
                </c:pt>
                <c:pt idx="513">
                  <c:v>657.94129999999996</c:v>
                </c:pt>
                <c:pt idx="514">
                  <c:v>554.55070000000001</c:v>
                </c:pt>
                <c:pt idx="515">
                  <c:v>68.580079999999995</c:v>
                </c:pt>
                <c:pt idx="516">
                  <c:v>435.36840000000001</c:v>
                </c:pt>
                <c:pt idx="517">
                  <c:v>19.44679</c:v>
                </c:pt>
                <c:pt idx="518">
                  <c:v>112.3412</c:v>
                </c:pt>
                <c:pt idx="519">
                  <c:v>291.22160000000002</c:v>
                </c:pt>
                <c:pt idx="520">
                  <c:v>200.1088</c:v>
                </c:pt>
                <c:pt idx="521">
                  <c:v>71.942210000000003</c:v>
                </c:pt>
                <c:pt idx="522">
                  <c:v>854.61519999999996</c:v>
                </c:pt>
                <c:pt idx="523">
                  <c:v>378.7158</c:v>
                </c:pt>
                <c:pt idx="524">
                  <c:v>154.13069999999999</c:v>
                </c:pt>
                <c:pt idx="525">
                  <c:v>307.83670000000001</c:v>
                </c:pt>
                <c:pt idx="526">
                  <c:v>666.53480000000002</c:v>
                </c:pt>
                <c:pt idx="527">
                  <c:v>76.612340000000003</c:v>
                </c:pt>
                <c:pt idx="528">
                  <c:v>889.4751</c:v>
                </c:pt>
                <c:pt idx="529">
                  <c:v>271.13889999999998</c:v>
                </c:pt>
                <c:pt idx="530">
                  <c:v>380.64019999999999</c:v>
                </c:pt>
                <c:pt idx="531">
                  <c:v>437.7953</c:v>
                </c:pt>
                <c:pt idx="532">
                  <c:v>290.77019999999999</c:v>
                </c:pt>
                <c:pt idx="533">
                  <c:v>44.158990000000003</c:v>
                </c:pt>
                <c:pt idx="534">
                  <c:v>1533.569</c:v>
                </c:pt>
                <c:pt idx="535">
                  <c:v>683.67520000000002</c:v>
                </c:pt>
                <c:pt idx="536">
                  <c:v>279.52319999999997</c:v>
                </c:pt>
                <c:pt idx="537">
                  <c:v>18.770479999999999</c:v>
                </c:pt>
                <c:pt idx="538">
                  <c:v>628.22249999999997</c:v>
                </c:pt>
                <c:pt idx="539">
                  <c:v>340.68040000000002</c:v>
                </c:pt>
                <c:pt idx="540">
                  <c:v>2151.509</c:v>
                </c:pt>
                <c:pt idx="541">
                  <c:v>698.25319999999999</c:v>
                </c:pt>
                <c:pt idx="542">
                  <c:v>54.782769999999999</c:v>
                </c:pt>
                <c:pt idx="543">
                  <c:v>1023.601</c:v>
                </c:pt>
                <c:pt idx="544">
                  <c:v>138.3546</c:v>
                </c:pt>
                <c:pt idx="545">
                  <c:v>549.14760000000001</c:v>
                </c:pt>
                <c:pt idx="546">
                  <c:v>428.3596</c:v>
                </c:pt>
                <c:pt idx="547">
                  <c:v>249.7216</c:v>
                </c:pt>
                <c:pt idx="548">
                  <c:v>10.74644</c:v>
                </c:pt>
                <c:pt idx="549">
                  <c:v>206.2261</c:v>
                </c:pt>
                <c:pt idx="550">
                  <c:v>267.95440000000002</c:v>
                </c:pt>
                <c:pt idx="551">
                  <c:v>185.47479999999999</c:v>
                </c:pt>
                <c:pt idx="552">
                  <c:v>91.662639999999996</c:v>
                </c:pt>
                <c:pt idx="553">
                  <c:v>42.581150000000001</c:v>
                </c:pt>
                <c:pt idx="554">
                  <c:v>849.57420000000002</c:v>
                </c:pt>
                <c:pt idx="555">
                  <c:v>95.795339999999996</c:v>
                </c:pt>
                <c:pt idx="556">
                  <c:v>46.293700000000001</c:v>
                </c:pt>
                <c:pt idx="557">
                  <c:v>550.2681</c:v>
                </c:pt>
                <c:pt idx="558">
                  <c:v>223.10310000000001</c:v>
                </c:pt>
                <c:pt idx="559">
                  <c:v>409.94060000000002</c:v>
                </c:pt>
                <c:pt idx="560">
                  <c:v>309.4194</c:v>
                </c:pt>
                <c:pt idx="561">
                  <c:v>311.2756</c:v>
                </c:pt>
                <c:pt idx="562">
                  <c:v>207.44749999999999</c:v>
                </c:pt>
                <c:pt idx="563">
                  <c:v>343.21179999999998</c:v>
                </c:pt>
                <c:pt idx="564">
                  <c:v>109.44970000000001</c:v>
                </c:pt>
                <c:pt idx="565">
                  <c:v>42.48442</c:v>
                </c:pt>
                <c:pt idx="566">
                  <c:v>997.2414</c:v>
                </c:pt>
                <c:pt idx="567">
                  <c:v>1337.701</c:v>
                </c:pt>
                <c:pt idx="568">
                  <c:v>698.48839999999996</c:v>
                </c:pt>
                <c:pt idx="569">
                  <c:v>410.93360000000001</c:v>
                </c:pt>
                <c:pt idx="570">
                  <c:v>527.37300000000005</c:v>
                </c:pt>
                <c:pt idx="571">
                  <c:v>4270.5140000000001</c:v>
                </c:pt>
                <c:pt idx="572">
                  <c:v>350.75209999999998</c:v>
                </c:pt>
                <c:pt idx="573">
                  <c:v>1673.027</c:v>
                </c:pt>
                <c:pt idx="574">
                  <c:v>314.15989999999999</c:v>
                </c:pt>
                <c:pt idx="575">
                  <c:v>281.44240000000002</c:v>
                </c:pt>
                <c:pt idx="576">
                  <c:v>642.64359999999999</c:v>
                </c:pt>
                <c:pt idx="577">
                  <c:v>247.17859999999999</c:v>
                </c:pt>
                <c:pt idx="578">
                  <c:v>14.530239999999999</c:v>
                </c:pt>
                <c:pt idx="579">
                  <c:v>534.35519999999997</c:v>
                </c:pt>
                <c:pt idx="580">
                  <c:v>3383.6289999999999</c:v>
                </c:pt>
                <c:pt idx="581">
                  <c:v>14.97786</c:v>
                </c:pt>
                <c:pt idx="582">
                  <c:v>630.56759999999997</c:v>
                </c:pt>
                <c:pt idx="583">
                  <c:v>558.94809999999995</c:v>
                </c:pt>
                <c:pt idx="584">
                  <c:v>457.1909</c:v>
                </c:pt>
                <c:pt idx="585">
                  <c:v>1041.7919999999999</c:v>
                </c:pt>
                <c:pt idx="586">
                  <c:v>229.65710000000001</c:v>
                </c:pt>
                <c:pt idx="587">
                  <c:v>490.95859999999999</c:v>
                </c:pt>
                <c:pt idx="588">
                  <c:v>357.43</c:v>
                </c:pt>
                <c:pt idx="589">
                  <c:v>116.9552</c:v>
                </c:pt>
                <c:pt idx="590">
                  <c:v>773.07010000000002</c:v>
                </c:pt>
                <c:pt idx="591">
                  <c:v>465.61320000000001</c:v>
                </c:pt>
                <c:pt idx="592">
                  <c:v>525.36990000000003</c:v>
                </c:pt>
                <c:pt idx="593">
                  <c:v>2569.3510000000001</c:v>
                </c:pt>
                <c:pt idx="594">
                  <c:v>493.14609999999999</c:v>
                </c:pt>
                <c:pt idx="595">
                  <c:v>449.42689999999999</c:v>
                </c:pt>
                <c:pt idx="596">
                  <c:v>72.472309999999993</c:v>
                </c:pt>
                <c:pt idx="597">
                  <c:v>120.3768</c:v>
                </c:pt>
                <c:pt idx="598">
                  <c:v>494.34910000000002</c:v>
                </c:pt>
                <c:pt idx="599">
                  <c:v>401.572</c:v>
                </c:pt>
                <c:pt idx="600">
                  <c:v>139.29900000000001</c:v>
                </c:pt>
                <c:pt idx="601">
                  <c:v>2326.424</c:v>
                </c:pt>
                <c:pt idx="602">
                  <c:v>1475.3150000000001</c:v>
                </c:pt>
                <c:pt idx="603">
                  <c:v>744.26369999999997</c:v>
                </c:pt>
                <c:pt idx="604">
                  <c:v>1162.9639999999999</c:v>
                </c:pt>
                <c:pt idx="605">
                  <c:v>534.47040000000004</c:v>
                </c:pt>
                <c:pt idx="606">
                  <c:v>482.87040000000002</c:v>
                </c:pt>
                <c:pt idx="607">
                  <c:v>578.89269999999999</c:v>
                </c:pt>
                <c:pt idx="608">
                  <c:v>2864.6709999999998</c:v>
                </c:pt>
                <c:pt idx="609">
                  <c:v>504.77730000000003</c:v>
                </c:pt>
                <c:pt idx="610">
                  <c:v>110.06019999999999</c:v>
                </c:pt>
                <c:pt idx="611">
                  <c:v>382.06880000000001</c:v>
                </c:pt>
                <c:pt idx="612">
                  <c:v>114.8481</c:v>
                </c:pt>
                <c:pt idx="613">
                  <c:v>198.91739999999999</c:v>
                </c:pt>
                <c:pt idx="614">
                  <c:v>165.3467</c:v>
                </c:pt>
                <c:pt idx="615">
                  <c:v>590.63649999999996</c:v>
                </c:pt>
                <c:pt idx="616">
                  <c:v>2155.866</c:v>
                </c:pt>
                <c:pt idx="617">
                  <c:v>45.419539999999998</c:v>
                </c:pt>
                <c:pt idx="618">
                  <c:v>31.0426</c:v>
                </c:pt>
                <c:pt idx="619">
                  <c:v>342.39100000000002</c:v>
                </c:pt>
                <c:pt idx="620">
                  <c:v>376.06389999999999</c:v>
                </c:pt>
                <c:pt idx="621">
                  <c:v>482.86500000000001</c:v>
                </c:pt>
                <c:pt idx="622">
                  <c:v>1759.61</c:v>
                </c:pt>
                <c:pt idx="623">
                  <c:v>15.286210000000001</c:v>
                </c:pt>
                <c:pt idx="624">
                  <c:v>788.71410000000003</c:v>
                </c:pt>
                <c:pt idx="625">
                  <c:v>1094.0519999999999</c:v>
                </c:pt>
                <c:pt idx="626">
                  <c:v>171.7354</c:v>
                </c:pt>
                <c:pt idx="627">
                  <c:v>151.30539999999999</c:v>
                </c:pt>
                <c:pt idx="628">
                  <c:v>157.3683</c:v>
                </c:pt>
                <c:pt idx="629">
                  <c:v>626.04319999999996</c:v>
                </c:pt>
                <c:pt idx="630">
                  <c:v>802.47209999999995</c:v>
                </c:pt>
                <c:pt idx="631">
                  <c:v>21.66555</c:v>
                </c:pt>
                <c:pt idx="632">
                  <c:v>226.72020000000001</c:v>
                </c:pt>
                <c:pt idx="633">
                  <c:v>308.13290000000001</c:v>
                </c:pt>
                <c:pt idx="634">
                  <c:v>162.2201</c:v>
                </c:pt>
                <c:pt idx="635">
                  <c:v>106.69</c:v>
                </c:pt>
                <c:pt idx="636">
                  <c:v>773.44939999999997</c:v>
                </c:pt>
                <c:pt idx="637">
                  <c:v>47.335729999999998</c:v>
                </c:pt>
                <c:pt idx="638">
                  <c:v>2065.1030000000001</c:v>
                </c:pt>
                <c:pt idx="639">
                  <c:v>306.6968</c:v>
                </c:pt>
                <c:pt idx="640">
                  <c:v>553.17660000000001</c:v>
                </c:pt>
                <c:pt idx="641">
                  <c:v>445.6318</c:v>
                </c:pt>
                <c:pt idx="642">
                  <c:v>372.40230000000003</c:v>
                </c:pt>
                <c:pt idx="643">
                  <c:v>62.267519999999998</c:v>
                </c:pt>
                <c:pt idx="644">
                  <c:v>211.3603</c:v>
                </c:pt>
                <c:pt idx="645">
                  <c:v>84.181650000000005</c:v>
                </c:pt>
                <c:pt idx="646">
                  <c:v>130.9941</c:v>
                </c:pt>
                <c:pt idx="647">
                  <c:v>235.51150000000001</c:v>
                </c:pt>
                <c:pt idx="648">
                  <c:v>21.272649999999999</c:v>
                </c:pt>
                <c:pt idx="649">
                  <c:v>151.3527</c:v>
                </c:pt>
                <c:pt idx="650">
                  <c:v>55.683900000000001</c:v>
                </c:pt>
                <c:pt idx="651">
                  <c:v>1684.069</c:v>
                </c:pt>
                <c:pt idx="652">
                  <c:v>1360.2639999999999</c:v>
                </c:pt>
                <c:pt idx="653">
                  <c:v>337.5446</c:v>
                </c:pt>
                <c:pt idx="654">
                  <c:v>714.15329999999994</c:v>
                </c:pt>
                <c:pt idx="655">
                  <c:v>55.411740000000002</c:v>
                </c:pt>
                <c:pt idx="656">
                  <c:v>138.25620000000001</c:v>
                </c:pt>
                <c:pt idx="657">
                  <c:v>180.4418</c:v>
                </c:pt>
                <c:pt idx="658">
                  <c:v>997.03110000000004</c:v>
                </c:pt>
                <c:pt idx="659">
                  <c:v>73.160550000000001</c:v>
                </c:pt>
                <c:pt idx="660">
                  <c:v>140.51730000000001</c:v>
                </c:pt>
                <c:pt idx="661">
                  <c:v>1182.8710000000001</c:v>
                </c:pt>
                <c:pt idx="662">
                  <c:v>1337.8230000000001</c:v>
                </c:pt>
                <c:pt idx="663">
                  <c:v>5099.777</c:v>
                </c:pt>
                <c:pt idx="664">
                  <c:v>296.74970000000002</c:v>
                </c:pt>
                <c:pt idx="665">
                  <c:v>229.8974</c:v>
                </c:pt>
                <c:pt idx="666">
                  <c:v>129.90270000000001</c:v>
                </c:pt>
                <c:pt idx="667">
                  <c:v>534.67510000000004</c:v>
                </c:pt>
                <c:pt idx="668">
                  <c:v>685.10379999999998</c:v>
                </c:pt>
                <c:pt idx="669">
                  <c:v>359.03429999999997</c:v>
                </c:pt>
                <c:pt idx="670">
                  <c:v>242.04660000000001</c:v>
                </c:pt>
                <c:pt idx="671">
                  <c:v>314.95710000000003</c:v>
                </c:pt>
                <c:pt idx="672">
                  <c:v>307.35919999999999</c:v>
                </c:pt>
                <c:pt idx="673">
                  <c:v>231.22929999999999</c:v>
                </c:pt>
                <c:pt idx="674">
                  <c:v>415.06279999999998</c:v>
                </c:pt>
                <c:pt idx="675">
                  <c:v>2270.2199999999998</c:v>
                </c:pt>
                <c:pt idx="676">
                  <c:v>489.5652</c:v>
                </c:pt>
                <c:pt idx="677">
                  <c:v>998.98130000000003</c:v>
                </c:pt>
                <c:pt idx="678">
                  <c:v>1151.6079999999999</c:v>
                </c:pt>
                <c:pt idx="679">
                  <c:v>451.95710000000003</c:v>
                </c:pt>
                <c:pt idx="680">
                  <c:v>3444.9609999999998</c:v>
                </c:pt>
                <c:pt idx="681">
                  <c:v>552.3134</c:v>
                </c:pt>
                <c:pt idx="682">
                  <c:v>1448.92</c:v>
                </c:pt>
                <c:pt idx="683">
                  <c:v>95.337710000000001</c:v>
                </c:pt>
                <c:pt idx="684">
                  <c:v>822.81290000000001</c:v>
                </c:pt>
                <c:pt idx="685">
                  <c:v>352.72680000000003</c:v>
                </c:pt>
                <c:pt idx="686">
                  <c:v>57.0062</c:v>
                </c:pt>
                <c:pt idx="687">
                  <c:v>103.53530000000001</c:v>
                </c:pt>
                <c:pt idx="688">
                  <c:v>570.26400000000001</c:v>
                </c:pt>
                <c:pt idx="689">
                  <c:v>149.2603</c:v>
                </c:pt>
                <c:pt idx="690">
                  <c:v>1825.6669999999999</c:v>
                </c:pt>
                <c:pt idx="691">
                  <c:v>184.13329999999999</c:v>
                </c:pt>
                <c:pt idx="692">
                  <c:v>595.51900000000001</c:v>
                </c:pt>
                <c:pt idx="693">
                  <c:v>228.62799999999999</c:v>
                </c:pt>
                <c:pt idx="694">
                  <c:v>314.40010000000001</c:v>
                </c:pt>
                <c:pt idx="695">
                  <c:v>68.572959999999995</c:v>
                </c:pt>
                <c:pt idx="696">
                  <c:v>620.36279999999999</c:v>
                </c:pt>
                <c:pt idx="697">
                  <c:v>45.088830000000002</c:v>
                </c:pt>
                <c:pt idx="698">
                  <c:v>23.866499999999998</c:v>
                </c:pt>
                <c:pt idx="699">
                  <c:v>169.96029999999999</c:v>
                </c:pt>
                <c:pt idx="700">
                  <c:v>351.65019999999998</c:v>
                </c:pt>
                <c:pt idx="701">
                  <c:v>546.65610000000004</c:v>
                </c:pt>
                <c:pt idx="702">
                  <c:v>425.87389999999999</c:v>
                </c:pt>
                <c:pt idx="703">
                  <c:v>575.56650000000002</c:v>
                </c:pt>
                <c:pt idx="704">
                  <c:v>734.25980000000004</c:v>
                </c:pt>
                <c:pt idx="705">
                  <c:v>578.63869999999997</c:v>
                </c:pt>
                <c:pt idx="706">
                  <c:v>417.94709999999998</c:v>
                </c:pt>
                <c:pt idx="707">
                  <c:v>434.90879999999999</c:v>
                </c:pt>
                <c:pt idx="708">
                  <c:v>182.9786</c:v>
                </c:pt>
                <c:pt idx="709">
                  <c:v>164.4512</c:v>
                </c:pt>
                <c:pt idx="710">
                  <c:v>362.2226</c:v>
                </c:pt>
                <c:pt idx="711">
                  <c:v>200.06209999999999</c:v>
                </c:pt>
                <c:pt idx="712">
                  <c:v>57.74597</c:v>
                </c:pt>
                <c:pt idx="713">
                  <c:v>46.218780000000002</c:v>
                </c:pt>
                <c:pt idx="714">
                  <c:v>378.65230000000003</c:v>
                </c:pt>
                <c:pt idx="715">
                  <c:v>701.95399999999995</c:v>
                </c:pt>
                <c:pt idx="716">
                  <c:v>673.26649999999995</c:v>
                </c:pt>
                <c:pt idx="717">
                  <c:v>398.02690000000001</c:v>
                </c:pt>
                <c:pt idx="718">
                  <c:v>447.16750000000002</c:v>
                </c:pt>
                <c:pt idx="719">
                  <c:v>292.83390000000003</c:v>
                </c:pt>
                <c:pt idx="720">
                  <c:v>393.81259999999997</c:v>
                </c:pt>
                <c:pt idx="721">
                  <c:v>233.32650000000001</c:v>
                </c:pt>
                <c:pt idx="722">
                  <c:v>328.90440000000001</c:v>
                </c:pt>
                <c:pt idx="723">
                  <c:v>410.4667</c:v>
                </c:pt>
                <c:pt idx="724">
                  <c:v>165.92400000000001</c:v>
                </c:pt>
                <c:pt idx="725">
                  <c:v>667.98519999999996</c:v>
                </c:pt>
                <c:pt idx="726">
                  <c:v>157.60550000000001</c:v>
                </c:pt>
                <c:pt idx="727">
                  <c:v>40.097679999999997</c:v>
                </c:pt>
                <c:pt idx="728">
                  <c:v>323.51190000000003</c:v>
                </c:pt>
                <c:pt idx="729">
                  <c:v>16.987549999999999</c:v>
                </c:pt>
                <c:pt idx="730">
                  <c:v>46.111800000000002</c:v>
                </c:pt>
                <c:pt idx="731">
                  <c:v>632.34469999999999</c:v>
                </c:pt>
                <c:pt idx="732">
                  <c:v>65.091849999999994</c:v>
                </c:pt>
                <c:pt idx="733">
                  <c:v>459.17410000000001</c:v>
                </c:pt>
                <c:pt idx="734">
                  <c:v>206.8022</c:v>
                </c:pt>
                <c:pt idx="735">
                  <c:v>400.83139999999997</c:v>
                </c:pt>
                <c:pt idx="736">
                  <c:v>109.47969999999999</c:v>
                </c:pt>
                <c:pt idx="737">
                  <c:v>500.16849999999999</c:v>
                </c:pt>
                <c:pt idx="738">
                  <c:v>1567.7829999999999</c:v>
                </c:pt>
                <c:pt idx="739">
                  <c:v>283.61700000000002</c:v>
                </c:pt>
                <c:pt idx="740">
                  <c:v>1081.442</c:v>
                </c:pt>
                <c:pt idx="741">
                  <c:v>126.84820000000001</c:v>
                </c:pt>
                <c:pt idx="742">
                  <c:v>329.63279999999997</c:v>
                </c:pt>
                <c:pt idx="743">
                  <c:v>18.20844</c:v>
                </c:pt>
                <c:pt idx="744">
                  <c:v>196.3631</c:v>
                </c:pt>
                <c:pt idx="745">
                  <c:v>20.146059999999999</c:v>
                </c:pt>
                <c:pt idx="746">
                  <c:v>37.59084</c:v>
                </c:pt>
                <c:pt idx="747">
                  <c:v>174.47929999999999</c:v>
                </c:pt>
                <c:pt idx="748">
                  <c:v>39.451889999999999</c:v>
                </c:pt>
                <c:pt idx="749">
                  <c:v>435.02429999999998</c:v>
                </c:pt>
                <c:pt idx="750">
                  <c:v>321.68689999999998</c:v>
                </c:pt>
                <c:pt idx="751">
                  <c:v>1686.6990000000001</c:v>
                </c:pt>
                <c:pt idx="752">
                  <c:v>110.5177</c:v>
                </c:pt>
                <c:pt idx="753">
                  <c:v>289.66430000000003</c:v>
                </c:pt>
                <c:pt idx="754">
                  <c:v>286.6472</c:v>
                </c:pt>
                <c:pt idx="755">
                  <c:v>688.15949999999998</c:v>
                </c:pt>
                <c:pt idx="756">
                  <c:v>439.61739999999998</c:v>
                </c:pt>
                <c:pt idx="757">
                  <c:v>55.630710000000001</c:v>
                </c:pt>
                <c:pt idx="758">
                  <c:v>129.0342</c:v>
                </c:pt>
                <c:pt idx="759">
                  <c:v>173.7978</c:v>
                </c:pt>
                <c:pt idx="760">
                  <c:v>2071.7069999999999</c:v>
                </c:pt>
                <c:pt idx="761">
                  <c:v>259.4873</c:v>
                </c:pt>
                <c:pt idx="762">
                  <c:v>47.305669999999999</c:v>
                </c:pt>
                <c:pt idx="763">
                  <c:v>84.272480000000002</c:v>
                </c:pt>
                <c:pt idx="764">
                  <c:v>94.606639999999999</c:v>
                </c:pt>
                <c:pt idx="765">
                  <c:v>188.0847</c:v>
                </c:pt>
                <c:pt idx="766">
                  <c:v>933.2133</c:v>
                </c:pt>
                <c:pt idx="767">
                  <c:v>1184.04</c:v>
                </c:pt>
                <c:pt idx="768">
                  <c:v>246.24889999999999</c:v>
                </c:pt>
                <c:pt idx="769">
                  <c:v>567.20050000000003</c:v>
                </c:pt>
                <c:pt idx="770">
                  <c:v>266.2183</c:v>
                </c:pt>
                <c:pt idx="771">
                  <c:v>411.15589999999997</c:v>
                </c:pt>
                <c:pt idx="772">
                  <c:v>378.45280000000002</c:v>
                </c:pt>
                <c:pt idx="773">
                  <c:v>632.6472</c:v>
                </c:pt>
                <c:pt idx="774">
                  <c:v>632.71619999999996</c:v>
                </c:pt>
                <c:pt idx="775">
                  <c:v>518.92290000000003</c:v>
                </c:pt>
                <c:pt idx="776">
                  <c:v>262.81060000000002</c:v>
                </c:pt>
                <c:pt idx="777">
                  <c:v>101.5946</c:v>
                </c:pt>
                <c:pt idx="778">
                  <c:v>507.99009999999998</c:v>
                </c:pt>
                <c:pt idx="779">
                  <c:v>28.919550000000001</c:v>
                </c:pt>
                <c:pt idx="780">
                  <c:v>150.4948</c:v>
                </c:pt>
                <c:pt idx="781">
                  <c:v>475.62150000000003</c:v>
                </c:pt>
                <c:pt idx="782">
                  <c:v>280.72269999999997</c:v>
                </c:pt>
                <c:pt idx="783">
                  <c:v>840.93679999999995</c:v>
                </c:pt>
                <c:pt idx="784">
                  <c:v>174.19810000000001</c:v>
                </c:pt>
                <c:pt idx="785">
                  <c:v>525.3895</c:v>
                </c:pt>
                <c:pt idx="786">
                  <c:v>32.042450000000002</c:v>
                </c:pt>
                <c:pt idx="787">
                  <c:v>635.96429999999998</c:v>
                </c:pt>
                <c:pt idx="788">
                  <c:v>1519.7</c:v>
                </c:pt>
                <c:pt idx="789">
                  <c:v>307.22359999999998</c:v>
                </c:pt>
                <c:pt idx="790">
                  <c:v>22.541789999999999</c:v>
                </c:pt>
                <c:pt idx="791">
                  <c:v>590.28250000000003</c:v>
                </c:pt>
                <c:pt idx="792">
                  <c:v>368.12540000000001</c:v>
                </c:pt>
                <c:pt idx="793">
                  <c:v>184.00819999999999</c:v>
                </c:pt>
                <c:pt idx="794">
                  <c:v>467.5582</c:v>
                </c:pt>
                <c:pt idx="795">
                  <c:v>152.7552</c:v>
                </c:pt>
                <c:pt idx="796">
                  <c:v>396.697</c:v>
                </c:pt>
                <c:pt idx="797">
                  <c:v>56.526090000000003</c:v>
                </c:pt>
                <c:pt idx="798">
                  <c:v>1894.846</c:v>
                </c:pt>
                <c:pt idx="799">
                  <c:v>961.89430000000004</c:v>
                </c:pt>
                <c:pt idx="800">
                  <c:v>334.78879999999998</c:v>
                </c:pt>
                <c:pt idx="801">
                  <c:v>33.497439999999997</c:v>
                </c:pt>
                <c:pt idx="802">
                  <c:v>373.06119999999999</c:v>
                </c:pt>
                <c:pt idx="803">
                  <c:v>25.58511</c:v>
                </c:pt>
                <c:pt idx="804">
                  <c:v>428.24189999999999</c:v>
                </c:pt>
                <c:pt idx="805">
                  <c:v>2077.1729999999998</c:v>
                </c:pt>
                <c:pt idx="806">
                  <c:v>399.31560000000002</c:v>
                </c:pt>
                <c:pt idx="807">
                  <c:v>166.85329999999999</c:v>
                </c:pt>
                <c:pt idx="808">
                  <c:v>989.0335</c:v>
                </c:pt>
                <c:pt idx="809">
                  <c:v>127.2936</c:v>
                </c:pt>
                <c:pt idx="810">
                  <c:v>116.96040000000001</c:v>
                </c:pt>
                <c:pt idx="811">
                  <c:v>442.49169999999998</c:v>
                </c:pt>
                <c:pt idx="812">
                  <c:v>464.17610000000002</c:v>
                </c:pt>
                <c:pt idx="813">
                  <c:v>279.74250000000001</c:v>
                </c:pt>
                <c:pt idx="814">
                  <c:v>37.372369999999997</c:v>
                </c:pt>
                <c:pt idx="815">
                  <c:v>225.30549999999999</c:v>
                </c:pt>
                <c:pt idx="816">
                  <c:v>107.2152</c:v>
                </c:pt>
                <c:pt idx="817">
                  <c:v>280.3125</c:v>
                </c:pt>
                <c:pt idx="818">
                  <c:v>227.5112</c:v>
                </c:pt>
                <c:pt idx="819">
                  <c:v>107.185</c:v>
                </c:pt>
                <c:pt idx="820">
                  <c:v>83.736739999999998</c:v>
                </c:pt>
                <c:pt idx="821">
                  <c:v>845.2595</c:v>
                </c:pt>
                <c:pt idx="822">
                  <c:v>123.3186</c:v>
                </c:pt>
                <c:pt idx="823">
                  <c:v>35.492600000000003</c:v>
                </c:pt>
                <c:pt idx="824">
                  <c:v>69.476190000000003</c:v>
                </c:pt>
                <c:pt idx="825">
                  <c:v>252.07749999999999</c:v>
                </c:pt>
                <c:pt idx="826">
                  <c:v>524.45939999999996</c:v>
                </c:pt>
                <c:pt idx="827">
                  <c:v>391.49009999999998</c:v>
                </c:pt>
                <c:pt idx="828">
                  <c:v>563.6232</c:v>
                </c:pt>
                <c:pt idx="829">
                  <c:v>346.98520000000002</c:v>
                </c:pt>
                <c:pt idx="830">
                  <c:v>375.79660000000001</c:v>
                </c:pt>
                <c:pt idx="831">
                  <c:v>222.08600000000001</c:v>
                </c:pt>
                <c:pt idx="832">
                  <c:v>30.796980000000001</c:v>
                </c:pt>
                <c:pt idx="833">
                  <c:v>123.18729999999999</c:v>
                </c:pt>
                <c:pt idx="834">
                  <c:v>214.2379</c:v>
                </c:pt>
                <c:pt idx="835">
                  <c:v>75.576070000000001</c:v>
                </c:pt>
                <c:pt idx="836">
                  <c:v>987.36019999999996</c:v>
                </c:pt>
                <c:pt idx="837">
                  <c:v>282.74979999999999</c:v>
                </c:pt>
                <c:pt idx="838">
                  <c:v>504.48860000000002</c:v>
                </c:pt>
                <c:pt idx="839">
                  <c:v>429.18579999999997</c:v>
                </c:pt>
                <c:pt idx="840">
                  <c:v>3917.6419999999998</c:v>
                </c:pt>
                <c:pt idx="841">
                  <c:v>770.62170000000003</c:v>
                </c:pt>
                <c:pt idx="842">
                  <c:v>702.12109999999996</c:v>
                </c:pt>
                <c:pt idx="843">
                  <c:v>296.29129999999998</c:v>
                </c:pt>
                <c:pt idx="844">
                  <c:v>272.85579999999999</c:v>
                </c:pt>
                <c:pt idx="845">
                  <c:v>646.39589999999998</c:v>
                </c:pt>
                <c:pt idx="846">
                  <c:v>208.00550000000001</c:v>
                </c:pt>
                <c:pt idx="847">
                  <c:v>64.048190000000005</c:v>
                </c:pt>
                <c:pt idx="848">
                  <c:v>95.219440000000006</c:v>
                </c:pt>
                <c:pt idx="849">
                  <c:v>406.82830000000001</c:v>
                </c:pt>
                <c:pt idx="850">
                  <c:v>87.959209999999999</c:v>
                </c:pt>
                <c:pt idx="851">
                  <c:v>692.25210000000004</c:v>
                </c:pt>
                <c:pt idx="852">
                  <c:v>947.84519999999998</c:v>
                </c:pt>
                <c:pt idx="853">
                  <c:v>477.10289999999998</c:v>
                </c:pt>
                <c:pt idx="854">
                  <c:v>565.49459999999999</c:v>
                </c:pt>
                <c:pt idx="855">
                  <c:v>483.99349999999998</c:v>
                </c:pt>
                <c:pt idx="856">
                  <c:v>185.0608</c:v>
                </c:pt>
                <c:pt idx="857">
                  <c:v>780.35080000000005</c:v>
                </c:pt>
                <c:pt idx="858">
                  <c:v>50.994039999999998</c:v>
                </c:pt>
                <c:pt idx="859">
                  <c:v>448.29849999999999</c:v>
                </c:pt>
                <c:pt idx="860">
                  <c:v>491.18939999999998</c:v>
                </c:pt>
                <c:pt idx="861">
                  <c:v>536.56039999999996</c:v>
                </c:pt>
                <c:pt idx="862">
                  <c:v>541.82669999999996</c:v>
                </c:pt>
                <c:pt idx="863">
                  <c:v>457.0471</c:v>
                </c:pt>
                <c:pt idx="864">
                  <c:v>412.39519999999999</c:v>
                </c:pt>
                <c:pt idx="865">
                  <c:v>1680.53</c:v>
                </c:pt>
                <c:pt idx="866">
                  <c:v>129.1644</c:v>
                </c:pt>
                <c:pt idx="867">
                  <c:v>334.10829999999999</c:v>
                </c:pt>
                <c:pt idx="868">
                  <c:v>572.20169999999996</c:v>
                </c:pt>
                <c:pt idx="869">
                  <c:v>162.34100000000001</c:v>
                </c:pt>
                <c:pt idx="870">
                  <c:v>1081.8140000000001</c:v>
                </c:pt>
                <c:pt idx="871">
                  <c:v>40.893380000000001</c:v>
                </c:pt>
                <c:pt idx="872">
                  <c:v>726.11030000000005</c:v>
                </c:pt>
                <c:pt idx="873">
                  <c:v>1291.6020000000001</c:v>
                </c:pt>
                <c:pt idx="874">
                  <c:v>1890.36</c:v>
                </c:pt>
                <c:pt idx="875">
                  <c:v>757.39909999999998</c:v>
                </c:pt>
                <c:pt idx="876">
                  <c:v>594.87279999999998</c:v>
                </c:pt>
                <c:pt idx="877">
                  <c:v>3390.2629999999999</c:v>
                </c:pt>
                <c:pt idx="878">
                  <c:v>135.65379999999999</c:v>
                </c:pt>
                <c:pt idx="879">
                  <c:v>392.86770000000001</c:v>
                </c:pt>
                <c:pt idx="880">
                  <c:v>512.64790000000005</c:v>
                </c:pt>
                <c:pt idx="881">
                  <c:v>320.16039999999998</c:v>
                </c:pt>
                <c:pt idx="882">
                  <c:v>98.910759999999996</c:v>
                </c:pt>
                <c:pt idx="883">
                  <c:v>108.6306</c:v>
                </c:pt>
                <c:pt idx="884">
                  <c:v>95.023409999999998</c:v>
                </c:pt>
                <c:pt idx="885">
                  <c:v>591.57560000000001</c:v>
                </c:pt>
                <c:pt idx="886">
                  <c:v>65.056370000000001</c:v>
                </c:pt>
                <c:pt idx="887">
                  <c:v>54.078319999999998</c:v>
                </c:pt>
                <c:pt idx="888">
                  <c:v>514.15970000000004</c:v>
                </c:pt>
                <c:pt idx="889">
                  <c:v>145.56639999999999</c:v>
                </c:pt>
                <c:pt idx="890">
                  <c:v>607.73180000000002</c:v>
                </c:pt>
                <c:pt idx="891">
                  <c:v>48.214350000000003</c:v>
                </c:pt>
                <c:pt idx="892">
                  <c:v>130.3519</c:v>
                </c:pt>
                <c:pt idx="893">
                  <c:v>819.63689999999997</c:v>
                </c:pt>
                <c:pt idx="894">
                  <c:v>1413.896</c:v>
                </c:pt>
                <c:pt idx="895">
                  <c:v>229.8793</c:v>
                </c:pt>
                <c:pt idx="896">
                  <c:v>145.39189999999999</c:v>
                </c:pt>
                <c:pt idx="897">
                  <c:v>707.95360000000005</c:v>
                </c:pt>
                <c:pt idx="898">
                  <c:v>747.90279999999996</c:v>
                </c:pt>
                <c:pt idx="899">
                  <c:v>305.90679999999998</c:v>
                </c:pt>
                <c:pt idx="900">
                  <c:v>215.58920000000001</c:v>
                </c:pt>
                <c:pt idx="901">
                  <c:v>312.25560000000002</c:v>
                </c:pt>
                <c:pt idx="902">
                  <c:v>168.0437</c:v>
                </c:pt>
                <c:pt idx="903">
                  <c:v>62.070599999999999</c:v>
                </c:pt>
                <c:pt idx="904">
                  <c:v>111.6717</c:v>
                </c:pt>
                <c:pt idx="905">
                  <c:v>95.146289999999993</c:v>
                </c:pt>
                <c:pt idx="906">
                  <c:v>555.45650000000001</c:v>
                </c:pt>
                <c:pt idx="907">
                  <c:v>531.73720000000003</c:v>
                </c:pt>
                <c:pt idx="908">
                  <c:v>73.355400000000003</c:v>
                </c:pt>
                <c:pt idx="909">
                  <c:v>322.125</c:v>
                </c:pt>
                <c:pt idx="910">
                  <c:v>135.2841</c:v>
                </c:pt>
                <c:pt idx="911">
                  <c:v>1990.4649999999999</c:v>
                </c:pt>
                <c:pt idx="912">
                  <c:v>135.04949999999999</c:v>
                </c:pt>
                <c:pt idx="913">
                  <c:v>41.079169999999998</c:v>
                </c:pt>
                <c:pt idx="914">
                  <c:v>245.15780000000001</c:v>
                </c:pt>
                <c:pt idx="915">
                  <c:v>27.764569999999999</c:v>
                </c:pt>
                <c:pt idx="916">
                  <c:v>181.33690000000001</c:v>
                </c:pt>
                <c:pt idx="917">
                  <c:v>1489.6189999999999</c:v>
                </c:pt>
                <c:pt idx="918">
                  <c:v>614.14419999999996</c:v>
                </c:pt>
                <c:pt idx="919">
                  <c:v>836.93880000000001</c:v>
                </c:pt>
                <c:pt idx="920">
                  <c:v>157.89169999999999</c:v>
                </c:pt>
                <c:pt idx="921">
                  <c:v>211.1696</c:v>
                </c:pt>
                <c:pt idx="922">
                  <c:v>197.6258</c:v>
                </c:pt>
                <c:pt idx="923">
                  <c:v>760.52930000000003</c:v>
                </c:pt>
                <c:pt idx="924">
                  <c:v>94.357669999999999</c:v>
                </c:pt>
                <c:pt idx="925">
                  <c:v>137.93</c:v>
                </c:pt>
                <c:pt idx="926">
                  <c:v>1182.46</c:v>
                </c:pt>
                <c:pt idx="927">
                  <c:v>1124.162</c:v>
                </c:pt>
                <c:pt idx="928">
                  <c:v>302.53840000000002</c:v>
                </c:pt>
                <c:pt idx="929">
                  <c:v>226.26490000000001</c:v>
                </c:pt>
                <c:pt idx="930">
                  <c:v>172.6985</c:v>
                </c:pt>
                <c:pt idx="931">
                  <c:v>313.78289999999998</c:v>
                </c:pt>
                <c:pt idx="932">
                  <c:v>398.55149999999998</c:v>
                </c:pt>
                <c:pt idx="933">
                  <c:v>394.0967</c:v>
                </c:pt>
                <c:pt idx="934">
                  <c:v>271.58479999999997</c:v>
                </c:pt>
                <c:pt idx="935">
                  <c:v>434.74099999999999</c:v>
                </c:pt>
                <c:pt idx="936">
                  <c:v>2581.0140000000001</c:v>
                </c:pt>
                <c:pt idx="937">
                  <c:v>735.10739999999998</c:v>
                </c:pt>
                <c:pt idx="938">
                  <c:v>587.83569999999997</c:v>
                </c:pt>
                <c:pt idx="939">
                  <c:v>552.97029999999995</c:v>
                </c:pt>
                <c:pt idx="940">
                  <c:v>1477.019</c:v>
                </c:pt>
                <c:pt idx="941">
                  <c:v>88.010800000000003</c:v>
                </c:pt>
                <c:pt idx="942">
                  <c:v>312.23869999999999</c:v>
                </c:pt>
                <c:pt idx="943">
                  <c:v>54.975259999999999</c:v>
                </c:pt>
                <c:pt idx="944">
                  <c:v>188.1611</c:v>
                </c:pt>
                <c:pt idx="945">
                  <c:v>387.2226</c:v>
                </c:pt>
                <c:pt idx="946">
                  <c:v>586.97580000000005</c:v>
                </c:pt>
                <c:pt idx="947">
                  <c:v>261.899</c:v>
                </c:pt>
                <c:pt idx="948">
                  <c:v>549.42370000000005</c:v>
                </c:pt>
                <c:pt idx="949">
                  <c:v>68.618639999999999</c:v>
                </c:pt>
                <c:pt idx="950">
                  <c:v>53.793089999999999</c:v>
                </c:pt>
                <c:pt idx="951">
                  <c:v>162.9708</c:v>
                </c:pt>
                <c:pt idx="952">
                  <c:v>320.13909999999998</c:v>
                </c:pt>
                <c:pt idx="953">
                  <c:v>455.72390000000001</c:v>
                </c:pt>
                <c:pt idx="954">
                  <c:v>35.052700000000002</c:v>
                </c:pt>
                <c:pt idx="955">
                  <c:v>434.69510000000002</c:v>
                </c:pt>
                <c:pt idx="956">
                  <c:v>767.51949999999999</c:v>
                </c:pt>
                <c:pt idx="957">
                  <c:v>449.24939999999998</c:v>
                </c:pt>
                <c:pt idx="958">
                  <c:v>498.05220000000003</c:v>
                </c:pt>
                <c:pt idx="959">
                  <c:v>417.40750000000003</c:v>
                </c:pt>
                <c:pt idx="960">
                  <c:v>85.667630000000003</c:v>
                </c:pt>
                <c:pt idx="961">
                  <c:v>427.77050000000003</c:v>
                </c:pt>
                <c:pt idx="962">
                  <c:v>95.904020000000003</c:v>
                </c:pt>
                <c:pt idx="963">
                  <c:v>46.958480000000002</c:v>
                </c:pt>
                <c:pt idx="964">
                  <c:v>23.940899999999999</c:v>
                </c:pt>
                <c:pt idx="965">
                  <c:v>52.532069999999997</c:v>
                </c:pt>
                <c:pt idx="966">
                  <c:v>91.002279999999999</c:v>
                </c:pt>
                <c:pt idx="967">
                  <c:v>654.66030000000001</c:v>
                </c:pt>
                <c:pt idx="968">
                  <c:v>926.81380000000001</c:v>
                </c:pt>
                <c:pt idx="969">
                  <c:v>426.38200000000001</c:v>
                </c:pt>
                <c:pt idx="970">
                  <c:v>45.043939999999999</c:v>
                </c:pt>
                <c:pt idx="971">
                  <c:v>542.96690000000001</c:v>
                </c:pt>
                <c:pt idx="972">
                  <c:v>183.77459999999999</c:v>
                </c:pt>
                <c:pt idx="973">
                  <c:v>439.25709999999998</c:v>
                </c:pt>
                <c:pt idx="974">
                  <c:v>264.74110000000002</c:v>
                </c:pt>
                <c:pt idx="975">
                  <c:v>412.72379999999998</c:v>
                </c:pt>
                <c:pt idx="976">
                  <c:v>355.58620000000002</c:v>
                </c:pt>
                <c:pt idx="977">
                  <c:v>299.78199999999998</c:v>
                </c:pt>
                <c:pt idx="978">
                  <c:v>51.052199999999999</c:v>
                </c:pt>
                <c:pt idx="979">
                  <c:v>352.07229999999998</c:v>
                </c:pt>
                <c:pt idx="980">
                  <c:v>19.310459999999999</c:v>
                </c:pt>
                <c:pt idx="981">
                  <c:v>207.39609999999999</c:v>
                </c:pt>
                <c:pt idx="982">
                  <c:v>85.769739999999999</c:v>
                </c:pt>
                <c:pt idx="983">
                  <c:v>56.630409999999998</c:v>
                </c:pt>
                <c:pt idx="984">
                  <c:v>1588.3579999999999</c:v>
                </c:pt>
                <c:pt idx="985">
                  <c:v>93.149619999999999</c:v>
                </c:pt>
                <c:pt idx="986">
                  <c:v>72.819559999999996</c:v>
                </c:pt>
                <c:pt idx="987">
                  <c:v>766.16309999999999</c:v>
                </c:pt>
                <c:pt idx="988">
                  <c:v>211.4383</c:v>
                </c:pt>
                <c:pt idx="989">
                  <c:v>415.88380000000001</c:v>
                </c:pt>
                <c:pt idx="990">
                  <c:v>127.3656</c:v>
                </c:pt>
                <c:pt idx="991">
                  <c:v>405.83030000000002</c:v>
                </c:pt>
                <c:pt idx="992">
                  <c:v>1764.732</c:v>
                </c:pt>
                <c:pt idx="993">
                  <c:v>285.67349999999999</c:v>
                </c:pt>
                <c:pt idx="994">
                  <c:v>1176.0840000000001</c:v>
                </c:pt>
                <c:pt idx="995">
                  <c:v>135.3347</c:v>
                </c:pt>
                <c:pt idx="996">
                  <c:v>46.742820000000002</c:v>
                </c:pt>
                <c:pt idx="997">
                  <c:v>371.09469999999999</c:v>
                </c:pt>
                <c:pt idx="998">
                  <c:v>36.954880000000003</c:v>
                </c:pt>
                <c:pt idx="999">
                  <c:v>172.96289999999999</c:v>
                </c:pt>
                <c:pt idx="1000">
                  <c:v>23.318739999999998</c:v>
                </c:pt>
                <c:pt idx="1001">
                  <c:v>72.454999999999998</c:v>
                </c:pt>
                <c:pt idx="1002">
                  <c:v>327.64589999999998</c:v>
                </c:pt>
                <c:pt idx="1003">
                  <c:v>59.099629999999998</c:v>
                </c:pt>
                <c:pt idx="1004">
                  <c:v>190.85589999999999</c:v>
                </c:pt>
                <c:pt idx="1005">
                  <c:v>342.28879999999998</c:v>
                </c:pt>
                <c:pt idx="1006">
                  <c:v>82.132840000000002</c:v>
                </c:pt>
                <c:pt idx="1007">
                  <c:v>130.19120000000001</c:v>
                </c:pt>
                <c:pt idx="1008">
                  <c:v>221.14109999999999</c:v>
                </c:pt>
                <c:pt idx="1009">
                  <c:v>685.22720000000004</c:v>
                </c:pt>
                <c:pt idx="1010">
                  <c:v>56.397559999999999</c:v>
                </c:pt>
                <c:pt idx="1011">
                  <c:v>100.77070000000001</c:v>
                </c:pt>
                <c:pt idx="1012">
                  <c:v>316.18669999999997</c:v>
                </c:pt>
                <c:pt idx="1013">
                  <c:v>364.21230000000003</c:v>
                </c:pt>
                <c:pt idx="1014">
                  <c:v>87.431380000000004</c:v>
                </c:pt>
                <c:pt idx="1015">
                  <c:v>218.7603</c:v>
                </c:pt>
                <c:pt idx="1016">
                  <c:v>145.4563</c:v>
                </c:pt>
                <c:pt idx="1017">
                  <c:v>118.54040000000001</c:v>
                </c:pt>
                <c:pt idx="1018">
                  <c:v>147.99289999999999</c:v>
                </c:pt>
                <c:pt idx="1019">
                  <c:v>999.1105</c:v>
                </c:pt>
                <c:pt idx="1020">
                  <c:v>1118.665</c:v>
                </c:pt>
                <c:pt idx="1021">
                  <c:v>241.56389999999999</c:v>
                </c:pt>
                <c:pt idx="1022">
                  <c:v>596.77930000000003</c:v>
                </c:pt>
                <c:pt idx="1023">
                  <c:v>283.97379999999998</c:v>
                </c:pt>
                <c:pt idx="1024">
                  <c:v>740.16290000000004</c:v>
                </c:pt>
                <c:pt idx="1025">
                  <c:v>223.4752</c:v>
                </c:pt>
                <c:pt idx="1026">
                  <c:v>129.3288</c:v>
                </c:pt>
                <c:pt idx="1027">
                  <c:v>637.96379999999999</c:v>
                </c:pt>
                <c:pt idx="1028">
                  <c:v>45.316870000000002</c:v>
                </c:pt>
                <c:pt idx="1029">
                  <c:v>323.03230000000002</c:v>
                </c:pt>
                <c:pt idx="1030">
                  <c:v>692.6472</c:v>
                </c:pt>
                <c:pt idx="1031">
                  <c:v>800.57420000000002</c:v>
                </c:pt>
                <c:pt idx="1032">
                  <c:v>226.3066</c:v>
                </c:pt>
                <c:pt idx="1033">
                  <c:v>705.6354</c:v>
                </c:pt>
                <c:pt idx="1034">
                  <c:v>29.688320000000001</c:v>
                </c:pt>
                <c:pt idx="1035">
                  <c:v>84.460359999999994</c:v>
                </c:pt>
                <c:pt idx="1036">
                  <c:v>276.22750000000002</c:v>
                </c:pt>
                <c:pt idx="1037">
                  <c:v>29.705729999999999</c:v>
                </c:pt>
                <c:pt idx="1038">
                  <c:v>772.25289999999995</c:v>
                </c:pt>
                <c:pt idx="1039">
                  <c:v>382.7996</c:v>
                </c:pt>
                <c:pt idx="1040">
                  <c:v>535.27030000000002</c:v>
                </c:pt>
                <c:pt idx="1041">
                  <c:v>136.91200000000001</c:v>
                </c:pt>
                <c:pt idx="1042">
                  <c:v>155.28739999999999</c:v>
                </c:pt>
                <c:pt idx="1043">
                  <c:v>10.23503</c:v>
                </c:pt>
                <c:pt idx="1044">
                  <c:v>153.42779999999999</c:v>
                </c:pt>
                <c:pt idx="1045">
                  <c:v>405.66430000000003</c:v>
                </c:pt>
                <c:pt idx="1046">
                  <c:v>50.569130000000001</c:v>
                </c:pt>
                <c:pt idx="1047">
                  <c:v>1848.566</c:v>
                </c:pt>
                <c:pt idx="1048">
                  <c:v>758.98249999999996</c:v>
                </c:pt>
                <c:pt idx="1049">
                  <c:v>350.15710000000001</c:v>
                </c:pt>
                <c:pt idx="1050">
                  <c:v>31.13889</c:v>
                </c:pt>
                <c:pt idx="1051">
                  <c:v>373.96699999999998</c:v>
                </c:pt>
                <c:pt idx="1052">
                  <c:v>47.687170000000002</c:v>
                </c:pt>
                <c:pt idx="1053">
                  <c:v>420.07839999999999</c:v>
                </c:pt>
                <c:pt idx="1054">
                  <c:v>330.64280000000002</c:v>
                </c:pt>
                <c:pt idx="1055">
                  <c:v>1819.9010000000001</c:v>
                </c:pt>
                <c:pt idx="1056">
                  <c:v>485.91489999999999</c:v>
                </c:pt>
                <c:pt idx="1057">
                  <c:v>24.137329999999999</c:v>
                </c:pt>
                <c:pt idx="1058">
                  <c:v>129.44280000000001</c:v>
                </c:pt>
                <c:pt idx="1059">
                  <c:v>279.16820000000001</c:v>
                </c:pt>
                <c:pt idx="1060">
                  <c:v>143.74680000000001</c:v>
                </c:pt>
                <c:pt idx="1061">
                  <c:v>417.35379999999998</c:v>
                </c:pt>
                <c:pt idx="1062">
                  <c:v>82.034490000000005</c:v>
                </c:pt>
                <c:pt idx="1063">
                  <c:v>297.80840000000001</c:v>
                </c:pt>
                <c:pt idx="1064">
                  <c:v>25.078880000000002</c:v>
                </c:pt>
                <c:pt idx="1065">
                  <c:v>335.3571</c:v>
                </c:pt>
                <c:pt idx="1066">
                  <c:v>112.90600000000001</c:v>
                </c:pt>
                <c:pt idx="1067">
                  <c:v>269.27339999999998</c:v>
                </c:pt>
                <c:pt idx="1068">
                  <c:v>330.07580000000002</c:v>
                </c:pt>
                <c:pt idx="1069">
                  <c:v>182.4759</c:v>
                </c:pt>
                <c:pt idx="1070">
                  <c:v>67.666849999999997</c:v>
                </c:pt>
                <c:pt idx="1071">
                  <c:v>774.64940000000001</c:v>
                </c:pt>
                <c:pt idx="1072">
                  <c:v>135.97649999999999</c:v>
                </c:pt>
                <c:pt idx="1073">
                  <c:v>40.299210000000002</c:v>
                </c:pt>
                <c:pt idx="1074">
                  <c:v>30.23029</c:v>
                </c:pt>
                <c:pt idx="1075">
                  <c:v>106.34099999999999</c:v>
                </c:pt>
                <c:pt idx="1076">
                  <c:v>350.55810000000002</c:v>
                </c:pt>
                <c:pt idx="1077">
                  <c:v>562.08810000000005</c:v>
                </c:pt>
                <c:pt idx="1078">
                  <c:v>427.76499999999999</c:v>
                </c:pt>
                <c:pt idx="1079">
                  <c:v>207.72720000000001</c:v>
                </c:pt>
                <c:pt idx="1080">
                  <c:v>31.78077</c:v>
                </c:pt>
                <c:pt idx="1081">
                  <c:v>1968.0630000000001</c:v>
                </c:pt>
                <c:pt idx="1082">
                  <c:v>264.21480000000003</c:v>
                </c:pt>
                <c:pt idx="1083">
                  <c:v>74.796790000000001</c:v>
                </c:pt>
                <c:pt idx="1084">
                  <c:v>960.83119999999997</c:v>
                </c:pt>
                <c:pt idx="1085">
                  <c:v>427.65769999999998</c:v>
                </c:pt>
                <c:pt idx="1086">
                  <c:v>55.150230000000001</c:v>
                </c:pt>
                <c:pt idx="1087">
                  <c:v>1292.3879999999999</c:v>
                </c:pt>
                <c:pt idx="1088">
                  <c:v>776.80849999999998</c:v>
                </c:pt>
                <c:pt idx="1089">
                  <c:v>837.37819999999999</c:v>
                </c:pt>
                <c:pt idx="1090">
                  <c:v>764.17349999999999</c:v>
                </c:pt>
                <c:pt idx="1091">
                  <c:v>298.43799999999999</c:v>
                </c:pt>
                <c:pt idx="1092">
                  <c:v>274.11130000000003</c:v>
                </c:pt>
                <c:pt idx="1093">
                  <c:v>94.243819999999999</c:v>
                </c:pt>
                <c:pt idx="1094">
                  <c:v>93.087239999999994</c:v>
                </c:pt>
                <c:pt idx="1095">
                  <c:v>214.52250000000001</c:v>
                </c:pt>
                <c:pt idx="1096">
                  <c:v>392.17419999999998</c:v>
                </c:pt>
                <c:pt idx="1097">
                  <c:v>1223.19</c:v>
                </c:pt>
                <c:pt idx="1098">
                  <c:v>8.3663270000000001</c:v>
                </c:pt>
                <c:pt idx="1099">
                  <c:v>432.72019999999998</c:v>
                </c:pt>
                <c:pt idx="1100">
                  <c:v>469.04109999999997</c:v>
                </c:pt>
                <c:pt idx="1101">
                  <c:v>111.0557</c:v>
                </c:pt>
                <c:pt idx="1102">
                  <c:v>43.187919999999998</c:v>
                </c:pt>
                <c:pt idx="1103">
                  <c:v>447.10860000000002</c:v>
                </c:pt>
                <c:pt idx="1104">
                  <c:v>506.7398</c:v>
                </c:pt>
                <c:pt idx="1105">
                  <c:v>433.47140000000002</c:v>
                </c:pt>
                <c:pt idx="1106">
                  <c:v>525.11689999999999</c:v>
                </c:pt>
                <c:pt idx="1107">
                  <c:v>409.1456</c:v>
                </c:pt>
                <c:pt idx="1108">
                  <c:v>479.58620000000002</c:v>
                </c:pt>
                <c:pt idx="1109">
                  <c:v>793.41639999999995</c:v>
                </c:pt>
                <c:pt idx="1110">
                  <c:v>222.4393</c:v>
                </c:pt>
                <c:pt idx="1111">
                  <c:v>127.44840000000001</c:v>
                </c:pt>
                <c:pt idx="1112">
                  <c:v>398.53370000000001</c:v>
                </c:pt>
                <c:pt idx="1113">
                  <c:v>418.53809999999999</c:v>
                </c:pt>
                <c:pt idx="1114">
                  <c:v>648.61249999999995</c:v>
                </c:pt>
                <c:pt idx="1115">
                  <c:v>138.5882</c:v>
                </c:pt>
                <c:pt idx="1116">
                  <c:v>45.356119999999997</c:v>
                </c:pt>
                <c:pt idx="1117">
                  <c:v>159.05279999999999</c:v>
                </c:pt>
                <c:pt idx="1118">
                  <c:v>572.69849999999997</c:v>
                </c:pt>
                <c:pt idx="1119">
                  <c:v>3033.66</c:v>
                </c:pt>
                <c:pt idx="1120">
                  <c:v>151.8493</c:v>
                </c:pt>
                <c:pt idx="1121">
                  <c:v>139.25069999999999</c:v>
                </c:pt>
                <c:pt idx="1122">
                  <c:v>367.09140000000002</c:v>
                </c:pt>
                <c:pt idx="1123">
                  <c:v>562.69179999999994</c:v>
                </c:pt>
                <c:pt idx="1124">
                  <c:v>41.420029999999997</c:v>
                </c:pt>
                <c:pt idx="1125">
                  <c:v>163.47900000000001</c:v>
                </c:pt>
                <c:pt idx="1126">
                  <c:v>117.8668</c:v>
                </c:pt>
                <c:pt idx="1127">
                  <c:v>561.66769999999997</c:v>
                </c:pt>
                <c:pt idx="1128">
                  <c:v>113.3193</c:v>
                </c:pt>
                <c:pt idx="1129">
                  <c:v>47.343339999999998</c:v>
                </c:pt>
                <c:pt idx="1130">
                  <c:v>1168.8209999999999</c:v>
                </c:pt>
                <c:pt idx="1131">
                  <c:v>69.278949999999995</c:v>
                </c:pt>
                <c:pt idx="1132">
                  <c:v>119.0031</c:v>
                </c:pt>
                <c:pt idx="1133">
                  <c:v>413.101</c:v>
                </c:pt>
                <c:pt idx="1134">
                  <c:v>119.18170000000001</c:v>
                </c:pt>
                <c:pt idx="1135">
                  <c:v>655.85749999999996</c:v>
                </c:pt>
                <c:pt idx="1136">
                  <c:v>359.55130000000003</c:v>
                </c:pt>
                <c:pt idx="1137">
                  <c:v>184.65430000000001</c:v>
                </c:pt>
                <c:pt idx="1138">
                  <c:v>56.688560000000003</c:v>
                </c:pt>
                <c:pt idx="1139">
                  <c:v>107.5872</c:v>
                </c:pt>
                <c:pt idx="1140">
                  <c:v>114.5626</c:v>
                </c:pt>
                <c:pt idx="1141">
                  <c:v>182.68430000000001</c:v>
                </c:pt>
                <c:pt idx="1142">
                  <c:v>612.60720000000003</c:v>
                </c:pt>
                <c:pt idx="1143">
                  <c:v>9.6004229999999993</c:v>
                </c:pt>
                <c:pt idx="1144">
                  <c:v>69.818309999999997</c:v>
                </c:pt>
                <c:pt idx="1145">
                  <c:v>293.65370000000001</c:v>
                </c:pt>
                <c:pt idx="1146">
                  <c:v>121.785</c:v>
                </c:pt>
                <c:pt idx="1147">
                  <c:v>1779.7059999999999</c:v>
                </c:pt>
                <c:pt idx="1148">
                  <c:v>142.0085</c:v>
                </c:pt>
                <c:pt idx="1149">
                  <c:v>64.090130000000002</c:v>
                </c:pt>
                <c:pt idx="1150">
                  <c:v>124.0929</c:v>
                </c:pt>
                <c:pt idx="1151">
                  <c:v>43.274279999999997</c:v>
                </c:pt>
                <c:pt idx="1152">
                  <c:v>186.4187</c:v>
                </c:pt>
                <c:pt idx="1153">
                  <c:v>1410.854</c:v>
                </c:pt>
                <c:pt idx="1154">
                  <c:v>809.52610000000004</c:v>
                </c:pt>
                <c:pt idx="1155">
                  <c:v>177.16540000000001</c:v>
                </c:pt>
                <c:pt idx="1156">
                  <c:v>335.87900000000002</c:v>
                </c:pt>
                <c:pt idx="1157">
                  <c:v>193.1832</c:v>
                </c:pt>
                <c:pt idx="1158">
                  <c:v>92.296319999999994</c:v>
                </c:pt>
                <c:pt idx="1159">
                  <c:v>488.97829999999999</c:v>
                </c:pt>
                <c:pt idx="1160">
                  <c:v>254.3929</c:v>
                </c:pt>
                <c:pt idx="1161">
                  <c:v>1598.5709999999999</c:v>
                </c:pt>
                <c:pt idx="1162">
                  <c:v>301.65370000000001</c:v>
                </c:pt>
                <c:pt idx="1163">
                  <c:v>228.12889999999999</c:v>
                </c:pt>
                <c:pt idx="1164">
                  <c:v>178.30529999999999</c:v>
                </c:pt>
                <c:pt idx="1165">
                  <c:v>544.11530000000005</c:v>
                </c:pt>
                <c:pt idx="1166">
                  <c:v>296.35669999999999</c:v>
                </c:pt>
                <c:pt idx="1167">
                  <c:v>471.3236</c:v>
                </c:pt>
                <c:pt idx="1168">
                  <c:v>2167.59</c:v>
                </c:pt>
                <c:pt idx="1169">
                  <c:v>570.95270000000005</c:v>
                </c:pt>
                <c:pt idx="1170">
                  <c:v>2044.3030000000001</c:v>
                </c:pt>
                <c:pt idx="1171">
                  <c:v>148.86420000000001</c:v>
                </c:pt>
                <c:pt idx="1172">
                  <c:v>334.7244</c:v>
                </c:pt>
                <c:pt idx="1173">
                  <c:v>162.078</c:v>
                </c:pt>
                <c:pt idx="1174">
                  <c:v>231.26580000000001</c:v>
                </c:pt>
                <c:pt idx="1175">
                  <c:v>473.423</c:v>
                </c:pt>
                <c:pt idx="1176">
                  <c:v>379.4667</c:v>
                </c:pt>
                <c:pt idx="1177">
                  <c:v>220.73410000000001</c:v>
                </c:pt>
                <c:pt idx="1178">
                  <c:v>498.17829999999998</c:v>
                </c:pt>
                <c:pt idx="1179">
                  <c:v>63.534849999999999</c:v>
                </c:pt>
                <c:pt idx="1180">
                  <c:v>33.732860000000002</c:v>
                </c:pt>
                <c:pt idx="1181">
                  <c:v>170.45679999999999</c:v>
                </c:pt>
                <c:pt idx="1182">
                  <c:v>312.37560000000002</c:v>
                </c:pt>
                <c:pt idx="1183">
                  <c:v>578.00869999999998</c:v>
                </c:pt>
                <c:pt idx="1184">
                  <c:v>19.70627</c:v>
                </c:pt>
                <c:pt idx="1185">
                  <c:v>71.697580000000002</c:v>
                </c:pt>
                <c:pt idx="1186">
                  <c:v>439.06830000000002</c:v>
                </c:pt>
                <c:pt idx="1187">
                  <c:v>365.28289999999998</c:v>
                </c:pt>
                <c:pt idx="1188">
                  <c:v>521.15890000000002</c:v>
                </c:pt>
                <c:pt idx="1189">
                  <c:v>479.91860000000003</c:v>
                </c:pt>
                <c:pt idx="1190">
                  <c:v>27.407810000000001</c:v>
                </c:pt>
                <c:pt idx="1191">
                  <c:v>95.785849999999996</c:v>
                </c:pt>
                <c:pt idx="1192">
                  <c:v>51.557839999999999</c:v>
                </c:pt>
                <c:pt idx="1193">
                  <c:v>105.1728</c:v>
                </c:pt>
                <c:pt idx="1194">
                  <c:v>20.6799</c:v>
                </c:pt>
                <c:pt idx="1195">
                  <c:v>79.996080000000006</c:v>
                </c:pt>
                <c:pt idx="1196">
                  <c:v>928.66970000000003</c:v>
                </c:pt>
                <c:pt idx="1197">
                  <c:v>526.99850000000004</c:v>
                </c:pt>
                <c:pt idx="1198">
                  <c:v>126.0804</c:v>
                </c:pt>
                <c:pt idx="1199">
                  <c:v>187.95259999999999</c:v>
                </c:pt>
                <c:pt idx="1200">
                  <c:v>348.13760000000002</c:v>
                </c:pt>
                <c:pt idx="1201">
                  <c:v>247.3004</c:v>
                </c:pt>
                <c:pt idx="1202">
                  <c:v>403.9402</c:v>
                </c:pt>
                <c:pt idx="1203">
                  <c:v>540.98900000000003</c:v>
                </c:pt>
                <c:pt idx="1204">
                  <c:v>295.5686</c:v>
                </c:pt>
                <c:pt idx="1205">
                  <c:v>54.941420000000001</c:v>
                </c:pt>
                <c:pt idx="1206">
                  <c:v>33.782499999999999</c:v>
                </c:pt>
                <c:pt idx="1207">
                  <c:v>269.72680000000003</c:v>
                </c:pt>
                <c:pt idx="1208">
                  <c:v>88.020399999999995</c:v>
                </c:pt>
                <c:pt idx="1209">
                  <c:v>101.1009</c:v>
                </c:pt>
                <c:pt idx="1210">
                  <c:v>77.581770000000006</c:v>
                </c:pt>
                <c:pt idx="1211">
                  <c:v>79.486019999999996</c:v>
                </c:pt>
                <c:pt idx="1212">
                  <c:v>758.44470000000001</c:v>
                </c:pt>
                <c:pt idx="1213">
                  <c:v>117.355</c:v>
                </c:pt>
                <c:pt idx="1214">
                  <c:v>246.86920000000001</c:v>
                </c:pt>
                <c:pt idx="1215">
                  <c:v>1765.5139999999999</c:v>
                </c:pt>
                <c:pt idx="1216">
                  <c:v>287.6705</c:v>
                </c:pt>
                <c:pt idx="1217">
                  <c:v>1219.2049999999999</c:v>
                </c:pt>
                <c:pt idx="1218">
                  <c:v>298.75130000000001</c:v>
                </c:pt>
                <c:pt idx="1219">
                  <c:v>102.5711</c:v>
                </c:pt>
                <c:pt idx="1220">
                  <c:v>73.858789999999999</c:v>
                </c:pt>
                <c:pt idx="1221">
                  <c:v>12.720789999999999</c:v>
                </c:pt>
                <c:pt idx="1222">
                  <c:v>82.079120000000003</c:v>
                </c:pt>
                <c:pt idx="1223">
                  <c:v>129.23599999999999</c:v>
                </c:pt>
                <c:pt idx="1224">
                  <c:v>398.49799999999999</c:v>
                </c:pt>
                <c:pt idx="1225">
                  <c:v>8.5680619999999994</c:v>
                </c:pt>
                <c:pt idx="1226">
                  <c:v>92.316900000000004</c:v>
                </c:pt>
                <c:pt idx="1227">
                  <c:v>170.2533</c:v>
                </c:pt>
                <c:pt idx="1228">
                  <c:v>484.94299999999998</c:v>
                </c:pt>
                <c:pt idx="1229">
                  <c:v>9.9091009999999997</c:v>
                </c:pt>
                <c:pt idx="1230">
                  <c:v>75.932140000000004</c:v>
                </c:pt>
                <c:pt idx="1231">
                  <c:v>122.4528</c:v>
                </c:pt>
                <c:pt idx="1232">
                  <c:v>234.35400000000001</c:v>
                </c:pt>
                <c:pt idx="1233">
                  <c:v>19.508500000000002</c:v>
                </c:pt>
                <c:pt idx="1234">
                  <c:v>62.917450000000002</c:v>
                </c:pt>
                <c:pt idx="1235">
                  <c:v>266.49900000000002</c:v>
                </c:pt>
                <c:pt idx="1236">
                  <c:v>256.48140000000001</c:v>
                </c:pt>
                <c:pt idx="1237">
                  <c:v>106.0095</c:v>
                </c:pt>
                <c:pt idx="1238">
                  <c:v>268.49079999999998</c:v>
                </c:pt>
                <c:pt idx="1239">
                  <c:v>793.99680000000001</c:v>
                </c:pt>
                <c:pt idx="1240">
                  <c:v>140.9744</c:v>
                </c:pt>
                <c:pt idx="1241">
                  <c:v>256.49149999999997</c:v>
                </c:pt>
                <c:pt idx="1242">
                  <c:v>1029.779</c:v>
                </c:pt>
                <c:pt idx="1243">
                  <c:v>232.04320000000001</c:v>
                </c:pt>
                <c:pt idx="1244">
                  <c:v>600.22040000000004</c:v>
                </c:pt>
                <c:pt idx="1245">
                  <c:v>307.39429999999999</c:v>
                </c:pt>
                <c:pt idx="1246">
                  <c:v>135.2243</c:v>
                </c:pt>
                <c:pt idx="1247">
                  <c:v>152.2415</c:v>
                </c:pt>
                <c:pt idx="1248">
                  <c:v>98.03828</c:v>
                </c:pt>
                <c:pt idx="1249">
                  <c:v>660.06020000000001</c:v>
                </c:pt>
                <c:pt idx="1250">
                  <c:v>50.597619999999999</c:v>
                </c:pt>
                <c:pt idx="1251">
                  <c:v>519.76250000000005</c:v>
                </c:pt>
                <c:pt idx="1252">
                  <c:v>1801.481</c:v>
                </c:pt>
                <c:pt idx="1253">
                  <c:v>8.0873539999999995</c:v>
                </c:pt>
                <c:pt idx="1254">
                  <c:v>185.0445</c:v>
                </c:pt>
                <c:pt idx="1255">
                  <c:v>881.91129999999998</c:v>
                </c:pt>
                <c:pt idx="1256">
                  <c:v>103.0115</c:v>
                </c:pt>
                <c:pt idx="1257">
                  <c:v>75.961439999999996</c:v>
                </c:pt>
                <c:pt idx="1258">
                  <c:v>313.3553</c:v>
                </c:pt>
                <c:pt idx="1259">
                  <c:v>42.640349999999998</c:v>
                </c:pt>
                <c:pt idx="1260">
                  <c:v>697.61109999999996</c:v>
                </c:pt>
                <c:pt idx="1261">
                  <c:v>44.76641</c:v>
                </c:pt>
                <c:pt idx="1262">
                  <c:v>315.55689999999998</c:v>
                </c:pt>
                <c:pt idx="1263">
                  <c:v>480.77170000000001</c:v>
                </c:pt>
                <c:pt idx="1264">
                  <c:v>120.87</c:v>
                </c:pt>
                <c:pt idx="1265">
                  <c:v>154.31729999999999</c:v>
                </c:pt>
                <c:pt idx="1266">
                  <c:v>10.519640000000001</c:v>
                </c:pt>
                <c:pt idx="1267">
                  <c:v>294.0428</c:v>
                </c:pt>
                <c:pt idx="1268">
                  <c:v>324.53339999999997</c:v>
                </c:pt>
                <c:pt idx="1269">
                  <c:v>51.934379999999997</c:v>
                </c:pt>
                <c:pt idx="1270">
                  <c:v>87.004409999999993</c:v>
                </c:pt>
                <c:pt idx="1271">
                  <c:v>858.86099999999999</c:v>
                </c:pt>
                <c:pt idx="1272">
                  <c:v>343.7124</c:v>
                </c:pt>
                <c:pt idx="1273">
                  <c:v>53.283790000000003</c:v>
                </c:pt>
                <c:pt idx="1274">
                  <c:v>92.766090000000005</c:v>
                </c:pt>
                <c:pt idx="1275">
                  <c:v>454.54989999999998</c:v>
                </c:pt>
                <c:pt idx="1276">
                  <c:v>323.82530000000003</c:v>
                </c:pt>
                <c:pt idx="1277">
                  <c:v>1952.5119999999999</c:v>
                </c:pt>
                <c:pt idx="1278">
                  <c:v>475.1875</c:v>
                </c:pt>
                <c:pt idx="1279">
                  <c:v>47.094760000000001</c:v>
                </c:pt>
                <c:pt idx="1280">
                  <c:v>131.0258</c:v>
                </c:pt>
                <c:pt idx="1281">
                  <c:v>281.23869999999999</c:v>
                </c:pt>
                <c:pt idx="1282">
                  <c:v>124.1311</c:v>
                </c:pt>
                <c:pt idx="1283">
                  <c:v>149.58369999999999</c:v>
                </c:pt>
                <c:pt idx="1284">
                  <c:v>362.98149999999998</c:v>
                </c:pt>
                <c:pt idx="1285">
                  <c:v>16.145669999999999</c:v>
                </c:pt>
                <c:pt idx="1286">
                  <c:v>503.97059999999999</c:v>
                </c:pt>
                <c:pt idx="1287">
                  <c:v>143.77879999999999</c:v>
                </c:pt>
                <c:pt idx="1288">
                  <c:v>189.0154</c:v>
                </c:pt>
                <c:pt idx="1289">
                  <c:v>44.938049999999997</c:v>
                </c:pt>
                <c:pt idx="1290">
                  <c:v>356.51589999999999</c:v>
                </c:pt>
                <c:pt idx="1291">
                  <c:v>67.887649999999994</c:v>
                </c:pt>
                <c:pt idx="1292">
                  <c:v>187.83250000000001</c:v>
                </c:pt>
                <c:pt idx="1293">
                  <c:v>42.082610000000003</c:v>
                </c:pt>
                <c:pt idx="1294">
                  <c:v>62.64085</c:v>
                </c:pt>
                <c:pt idx="1295">
                  <c:v>150.911</c:v>
                </c:pt>
                <c:pt idx="1296">
                  <c:v>428.11700000000002</c:v>
                </c:pt>
                <c:pt idx="1297">
                  <c:v>526.28499999999997</c:v>
                </c:pt>
                <c:pt idx="1298">
                  <c:v>422.68830000000003</c:v>
                </c:pt>
                <c:pt idx="1299">
                  <c:v>206.52459999999999</c:v>
                </c:pt>
                <c:pt idx="1300">
                  <c:v>38.395209999999999</c:v>
                </c:pt>
                <c:pt idx="1301">
                  <c:v>1540.665</c:v>
                </c:pt>
                <c:pt idx="1302">
                  <c:v>501.82920000000001</c:v>
                </c:pt>
                <c:pt idx="1303">
                  <c:v>76.555779999999999</c:v>
                </c:pt>
                <c:pt idx="1304">
                  <c:v>1510.1</c:v>
                </c:pt>
                <c:pt idx="1305">
                  <c:v>407.90910000000002</c:v>
                </c:pt>
                <c:pt idx="1306">
                  <c:v>49.439540000000001</c:v>
                </c:pt>
                <c:pt idx="1307">
                  <c:v>1308.2439999999999</c:v>
                </c:pt>
                <c:pt idx="1308">
                  <c:v>530.78060000000005</c:v>
                </c:pt>
                <c:pt idx="1309">
                  <c:v>684.09569999999997</c:v>
                </c:pt>
                <c:pt idx="1310">
                  <c:v>497.10759999999999</c:v>
                </c:pt>
                <c:pt idx="1311">
                  <c:v>308.09840000000003</c:v>
                </c:pt>
                <c:pt idx="1312">
                  <c:v>127.2114</c:v>
                </c:pt>
                <c:pt idx="1313">
                  <c:v>151.33459999999999</c:v>
                </c:pt>
                <c:pt idx="1314">
                  <c:v>246.40260000000001</c:v>
                </c:pt>
                <c:pt idx="1315">
                  <c:v>202.95070000000001</c:v>
                </c:pt>
                <c:pt idx="1316">
                  <c:v>102.1472</c:v>
                </c:pt>
                <c:pt idx="1317">
                  <c:v>15.23044</c:v>
                </c:pt>
                <c:pt idx="1318">
                  <c:v>448.39819999999997</c:v>
                </c:pt>
                <c:pt idx="1319">
                  <c:v>150.7407</c:v>
                </c:pt>
                <c:pt idx="1320">
                  <c:v>38.948549999999997</c:v>
                </c:pt>
                <c:pt idx="1321">
                  <c:v>41.828690000000002</c:v>
                </c:pt>
                <c:pt idx="1322">
                  <c:v>408.0444</c:v>
                </c:pt>
                <c:pt idx="1323">
                  <c:v>514.22940000000006</c:v>
                </c:pt>
                <c:pt idx="1324">
                  <c:v>442.6062</c:v>
                </c:pt>
                <c:pt idx="1325">
                  <c:v>489.48079999999999</c:v>
                </c:pt>
                <c:pt idx="1326">
                  <c:v>499.37419999999997</c:v>
                </c:pt>
                <c:pt idx="1327">
                  <c:v>584.76760000000002</c:v>
                </c:pt>
                <c:pt idx="1328">
                  <c:v>476.12689999999998</c:v>
                </c:pt>
                <c:pt idx="1329">
                  <c:v>173.36109999999999</c:v>
                </c:pt>
                <c:pt idx="1330">
                  <c:v>417.85860000000002</c:v>
                </c:pt>
                <c:pt idx="1331">
                  <c:v>530.60929999999996</c:v>
                </c:pt>
                <c:pt idx="1332">
                  <c:v>824.42949999999996</c:v>
                </c:pt>
                <c:pt idx="1333">
                  <c:v>44.428730000000002</c:v>
                </c:pt>
                <c:pt idx="1334">
                  <c:v>187.57749999999999</c:v>
                </c:pt>
                <c:pt idx="1335">
                  <c:v>193.33869999999999</c:v>
                </c:pt>
                <c:pt idx="1336">
                  <c:v>475.17970000000003</c:v>
                </c:pt>
                <c:pt idx="1337">
                  <c:v>3563.5810000000001</c:v>
                </c:pt>
                <c:pt idx="1338">
                  <c:v>149.06549999999999</c:v>
                </c:pt>
                <c:pt idx="1339">
                  <c:v>146.38990000000001</c:v>
                </c:pt>
                <c:pt idx="1340">
                  <c:v>393.32260000000002</c:v>
                </c:pt>
                <c:pt idx="1341">
                  <c:v>589.52089999999998</c:v>
                </c:pt>
                <c:pt idx="1342">
                  <c:v>79.875100000000003</c:v>
                </c:pt>
                <c:pt idx="1343">
                  <c:v>37.369979999999998</c:v>
                </c:pt>
                <c:pt idx="1344">
                  <c:v>177.46039999999999</c:v>
                </c:pt>
                <c:pt idx="1345">
                  <c:v>114.6973</c:v>
                </c:pt>
                <c:pt idx="1346">
                  <c:v>570.83950000000004</c:v>
                </c:pt>
                <c:pt idx="1347">
                  <c:v>81.886870000000002</c:v>
                </c:pt>
                <c:pt idx="1348">
                  <c:v>199.0873</c:v>
                </c:pt>
                <c:pt idx="1349">
                  <c:v>530.86189999999999</c:v>
                </c:pt>
                <c:pt idx="1350">
                  <c:v>95.760409999999993</c:v>
                </c:pt>
                <c:pt idx="1351">
                  <c:v>119.7313</c:v>
                </c:pt>
                <c:pt idx="1352">
                  <c:v>685.83119999999997</c:v>
                </c:pt>
                <c:pt idx="1353">
                  <c:v>437.46589999999998</c:v>
                </c:pt>
                <c:pt idx="1354">
                  <c:v>63.257339999999999</c:v>
                </c:pt>
                <c:pt idx="1355">
                  <c:v>129.1395</c:v>
                </c:pt>
                <c:pt idx="1356">
                  <c:v>30.281759999999998</c:v>
                </c:pt>
                <c:pt idx="1357">
                  <c:v>148.17599999999999</c:v>
                </c:pt>
                <c:pt idx="1358">
                  <c:v>245.52520000000001</c:v>
                </c:pt>
                <c:pt idx="1359">
                  <c:v>22.552769999999999</c:v>
                </c:pt>
                <c:pt idx="1360">
                  <c:v>145.8826</c:v>
                </c:pt>
                <c:pt idx="1361">
                  <c:v>151.19649999999999</c:v>
                </c:pt>
                <c:pt idx="1362">
                  <c:v>1945.7760000000001</c:v>
                </c:pt>
                <c:pt idx="1363">
                  <c:v>154.89400000000001</c:v>
                </c:pt>
                <c:pt idx="1364">
                  <c:v>76.910610000000005</c:v>
                </c:pt>
                <c:pt idx="1365">
                  <c:v>58.743040000000001</c:v>
                </c:pt>
                <c:pt idx="1366">
                  <c:v>194.19560000000001</c:v>
                </c:pt>
                <c:pt idx="1367">
                  <c:v>2349.56</c:v>
                </c:pt>
                <c:pt idx="1368">
                  <c:v>834.28359999999998</c:v>
                </c:pt>
                <c:pt idx="1369">
                  <c:v>8.6835850000000008</c:v>
                </c:pt>
                <c:pt idx="1370">
                  <c:v>188.227</c:v>
                </c:pt>
                <c:pt idx="1371">
                  <c:v>763.77940000000001</c:v>
                </c:pt>
                <c:pt idx="1372">
                  <c:v>245.5686</c:v>
                </c:pt>
                <c:pt idx="1373">
                  <c:v>94.629450000000006</c:v>
                </c:pt>
                <c:pt idx="1374">
                  <c:v>476.58609999999999</c:v>
                </c:pt>
                <c:pt idx="1375">
                  <c:v>141.00800000000001</c:v>
                </c:pt>
                <c:pt idx="1376">
                  <c:v>225.11279999999999</c:v>
                </c:pt>
                <c:pt idx="1377">
                  <c:v>143.31909999999999</c:v>
                </c:pt>
                <c:pt idx="1378">
                  <c:v>738.25030000000004</c:v>
                </c:pt>
                <c:pt idx="1379">
                  <c:v>436.20749999999998</c:v>
                </c:pt>
                <c:pt idx="1380">
                  <c:v>2734.6840000000002</c:v>
                </c:pt>
                <c:pt idx="1381">
                  <c:v>119.17610000000001</c:v>
                </c:pt>
                <c:pt idx="1382">
                  <c:v>560.04999999999995</c:v>
                </c:pt>
                <c:pt idx="1383">
                  <c:v>147.08500000000001</c:v>
                </c:pt>
                <c:pt idx="1384">
                  <c:v>344.11200000000002</c:v>
                </c:pt>
                <c:pt idx="1385">
                  <c:v>195.74260000000001</c:v>
                </c:pt>
                <c:pt idx="1386">
                  <c:v>454.82619999999997</c:v>
                </c:pt>
                <c:pt idx="1387">
                  <c:v>401.51769999999999</c:v>
                </c:pt>
                <c:pt idx="1388">
                  <c:v>290.2527</c:v>
                </c:pt>
                <c:pt idx="1389">
                  <c:v>95.757549999999995</c:v>
                </c:pt>
                <c:pt idx="1390">
                  <c:v>281.15350000000001</c:v>
                </c:pt>
                <c:pt idx="1391">
                  <c:v>312.18430000000001</c:v>
                </c:pt>
                <c:pt idx="1392">
                  <c:v>532.52610000000004</c:v>
                </c:pt>
                <c:pt idx="1393">
                  <c:v>17.682469999999999</c:v>
                </c:pt>
                <c:pt idx="1394">
                  <c:v>66.205640000000002</c:v>
                </c:pt>
                <c:pt idx="1395">
                  <c:v>451.96190000000001</c:v>
                </c:pt>
                <c:pt idx="1396">
                  <c:v>337.88979999999998</c:v>
                </c:pt>
                <c:pt idx="1397">
                  <c:v>445.13959999999997</c:v>
                </c:pt>
                <c:pt idx="1398">
                  <c:v>498.8646</c:v>
                </c:pt>
                <c:pt idx="1399">
                  <c:v>38.886220000000002</c:v>
                </c:pt>
                <c:pt idx="1400">
                  <c:v>386.1429</c:v>
                </c:pt>
                <c:pt idx="1401">
                  <c:v>61.672139999999999</c:v>
                </c:pt>
                <c:pt idx="1402">
                  <c:v>154.6508</c:v>
                </c:pt>
                <c:pt idx="1403">
                  <c:v>20.392060000000001</c:v>
                </c:pt>
                <c:pt idx="1404">
                  <c:v>101.3586</c:v>
                </c:pt>
                <c:pt idx="1405">
                  <c:v>694.53110000000004</c:v>
                </c:pt>
                <c:pt idx="1406">
                  <c:v>565.2287</c:v>
                </c:pt>
                <c:pt idx="1407">
                  <c:v>121.32559999999999</c:v>
                </c:pt>
                <c:pt idx="1408">
                  <c:v>221.49809999999999</c:v>
                </c:pt>
                <c:pt idx="1409">
                  <c:v>551.70010000000002</c:v>
                </c:pt>
                <c:pt idx="1410">
                  <c:v>287.9787</c:v>
                </c:pt>
                <c:pt idx="1411">
                  <c:v>420.6626</c:v>
                </c:pt>
                <c:pt idx="1412">
                  <c:v>594.62689999999998</c:v>
                </c:pt>
                <c:pt idx="1413">
                  <c:v>634</c:v>
                </c:pt>
                <c:pt idx="1414">
                  <c:v>65.277079999999998</c:v>
                </c:pt>
                <c:pt idx="1415">
                  <c:v>68.658249999999995</c:v>
                </c:pt>
                <c:pt idx="1416">
                  <c:v>301.90129999999999</c:v>
                </c:pt>
                <c:pt idx="1417">
                  <c:v>103.18989999999999</c:v>
                </c:pt>
                <c:pt idx="1418">
                  <c:v>103.9166</c:v>
                </c:pt>
                <c:pt idx="1419">
                  <c:v>86.624200000000002</c:v>
                </c:pt>
                <c:pt idx="1420">
                  <c:v>97.829149999999998</c:v>
                </c:pt>
                <c:pt idx="1421">
                  <c:v>155.7415</c:v>
                </c:pt>
                <c:pt idx="1422">
                  <c:v>349.31110000000001</c:v>
                </c:pt>
                <c:pt idx="1423">
                  <c:v>333.1977</c:v>
                </c:pt>
                <c:pt idx="1424">
                  <c:v>100.7811</c:v>
                </c:pt>
                <c:pt idx="1425">
                  <c:v>1205.0609999999999</c:v>
                </c:pt>
                <c:pt idx="1426">
                  <c:v>332.9853</c:v>
                </c:pt>
                <c:pt idx="1427">
                  <c:v>134.85239999999999</c:v>
                </c:pt>
                <c:pt idx="1428">
                  <c:v>81.244290000000007</c:v>
                </c:pt>
                <c:pt idx="1429">
                  <c:v>14.453239999999999</c:v>
                </c:pt>
                <c:pt idx="1430">
                  <c:v>73.788830000000004</c:v>
                </c:pt>
                <c:pt idx="1431">
                  <c:v>11.218680000000001</c:v>
                </c:pt>
                <c:pt idx="1432">
                  <c:v>170.91399999999999</c:v>
                </c:pt>
                <c:pt idx="1433">
                  <c:v>433.96809999999999</c:v>
                </c:pt>
                <c:pt idx="1434">
                  <c:v>9.5269980000000007</c:v>
                </c:pt>
                <c:pt idx="1435">
                  <c:v>80.181020000000004</c:v>
                </c:pt>
                <c:pt idx="1436">
                  <c:v>104.8261</c:v>
                </c:pt>
                <c:pt idx="1437">
                  <c:v>258.7722</c:v>
                </c:pt>
                <c:pt idx="1438">
                  <c:v>517.39290000000005</c:v>
                </c:pt>
                <c:pt idx="1439">
                  <c:v>311.79320000000001</c:v>
                </c:pt>
                <c:pt idx="1440">
                  <c:v>11.130100000000001</c:v>
                </c:pt>
                <c:pt idx="1441">
                  <c:v>82.973299999999995</c:v>
                </c:pt>
                <c:pt idx="1442">
                  <c:v>147.8603</c:v>
                </c:pt>
                <c:pt idx="1443">
                  <c:v>196.19479999999999</c:v>
                </c:pt>
                <c:pt idx="1444">
                  <c:v>28.1571</c:v>
                </c:pt>
                <c:pt idx="1445">
                  <c:v>54.688769999999998</c:v>
                </c:pt>
                <c:pt idx="1446">
                  <c:v>240.27979999999999</c:v>
                </c:pt>
                <c:pt idx="1447">
                  <c:v>119.1639</c:v>
                </c:pt>
                <c:pt idx="1448">
                  <c:v>213.81190000000001</c:v>
                </c:pt>
                <c:pt idx="1449">
                  <c:v>108.3837</c:v>
                </c:pt>
                <c:pt idx="1450">
                  <c:v>207.17930000000001</c:v>
                </c:pt>
                <c:pt idx="1451">
                  <c:v>803.42319999999995</c:v>
                </c:pt>
                <c:pt idx="1452">
                  <c:v>316.29660000000001</c:v>
                </c:pt>
                <c:pt idx="1453">
                  <c:v>167.45079999999999</c:v>
                </c:pt>
                <c:pt idx="1454">
                  <c:v>49.712960000000002</c:v>
                </c:pt>
                <c:pt idx="1455">
                  <c:v>820.65089999999998</c:v>
                </c:pt>
                <c:pt idx="1456">
                  <c:v>104.1743</c:v>
                </c:pt>
                <c:pt idx="1457">
                  <c:v>538.34450000000004</c:v>
                </c:pt>
                <c:pt idx="1458">
                  <c:v>9.3447440000000004</c:v>
                </c:pt>
                <c:pt idx="1459">
                  <c:v>1127.395</c:v>
                </c:pt>
                <c:pt idx="1460">
                  <c:v>61.522289999999998</c:v>
                </c:pt>
                <c:pt idx="1461">
                  <c:v>85.127359999999996</c:v>
                </c:pt>
                <c:pt idx="1462">
                  <c:v>88.312839999999994</c:v>
                </c:pt>
                <c:pt idx="1463">
                  <c:v>44.31908</c:v>
                </c:pt>
                <c:pt idx="1464">
                  <c:v>417.92880000000002</c:v>
                </c:pt>
                <c:pt idx="1465">
                  <c:v>520.90089999999998</c:v>
                </c:pt>
                <c:pt idx="1466">
                  <c:v>172.0838</c:v>
                </c:pt>
                <c:pt idx="1467">
                  <c:v>167.34719999999999</c:v>
                </c:pt>
                <c:pt idx="1468">
                  <c:v>24.283390000000001</c:v>
                </c:pt>
                <c:pt idx="1469">
                  <c:v>249.3459</c:v>
                </c:pt>
                <c:pt idx="1470">
                  <c:v>88.370909999999995</c:v>
                </c:pt>
                <c:pt idx="1471">
                  <c:v>881.70489999999995</c:v>
                </c:pt>
                <c:pt idx="1472">
                  <c:v>352.76490000000001</c:v>
                </c:pt>
                <c:pt idx="1473">
                  <c:v>87.660870000000003</c:v>
                </c:pt>
                <c:pt idx="1474">
                  <c:v>94.37088</c:v>
                </c:pt>
                <c:pt idx="1475">
                  <c:v>445.11059999999998</c:v>
                </c:pt>
                <c:pt idx="1476">
                  <c:v>273.3372</c:v>
                </c:pt>
                <c:pt idx="1477">
                  <c:v>685.35239999999999</c:v>
                </c:pt>
                <c:pt idx="1478">
                  <c:v>67.447689999999994</c:v>
                </c:pt>
                <c:pt idx="1479">
                  <c:v>161.30179999999999</c:v>
                </c:pt>
                <c:pt idx="1480">
                  <c:v>312.45299999999997</c:v>
                </c:pt>
                <c:pt idx="1481">
                  <c:v>141.02760000000001</c:v>
                </c:pt>
                <c:pt idx="1482">
                  <c:v>114.1923</c:v>
                </c:pt>
                <c:pt idx="1483">
                  <c:v>345.95330000000001</c:v>
                </c:pt>
                <c:pt idx="1484">
                  <c:v>123.2008</c:v>
                </c:pt>
                <c:pt idx="1485">
                  <c:v>489.28519999999997</c:v>
                </c:pt>
                <c:pt idx="1486">
                  <c:v>146.92789999999999</c:v>
                </c:pt>
                <c:pt idx="1487">
                  <c:v>217.3064</c:v>
                </c:pt>
                <c:pt idx="1488">
                  <c:v>92.744209999999995</c:v>
                </c:pt>
                <c:pt idx="1489">
                  <c:v>285.82479999999998</c:v>
                </c:pt>
                <c:pt idx="1490">
                  <c:v>90.347350000000006</c:v>
                </c:pt>
                <c:pt idx="1491">
                  <c:v>193.34540000000001</c:v>
                </c:pt>
                <c:pt idx="1492">
                  <c:v>43.970950000000002</c:v>
                </c:pt>
                <c:pt idx="1493">
                  <c:v>81.087649999999996</c:v>
                </c:pt>
                <c:pt idx="1494">
                  <c:v>82.666629999999998</c:v>
                </c:pt>
                <c:pt idx="1495">
                  <c:v>193.65100000000001</c:v>
                </c:pt>
                <c:pt idx="1496">
                  <c:v>257.93430000000001</c:v>
                </c:pt>
                <c:pt idx="1497">
                  <c:v>478.98129999999998</c:v>
                </c:pt>
                <c:pt idx="1498">
                  <c:v>410.30630000000002</c:v>
                </c:pt>
                <c:pt idx="1499">
                  <c:v>244.4803</c:v>
                </c:pt>
                <c:pt idx="1500">
                  <c:v>39.244790000000002</c:v>
                </c:pt>
                <c:pt idx="1501">
                  <c:v>674.24739999999997</c:v>
                </c:pt>
                <c:pt idx="1502">
                  <c:v>85.207210000000003</c:v>
                </c:pt>
                <c:pt idx="1503">
                  <c:v>381.15559999999999</c:v>
                </c:pt>
                <c:pt idx="1504">
                  <c:v>62.111660000000001</c:v>
                </c:pt>
                <c:pt idx="1505">
                  <c:v>356.99299999999999</c:v>
                </c:pt>
                <c:pt idx="1506">
                  <c:v>1308.069</c:v>
                </c:pt>
                <c:pt idx="1507">
                  <c:v>770.1807</c:v>
                </c:pt>
                <c:pt idx="1508">
                  <c:v>704.87480000000005</c:v>
                </c:pt>
                <c:pt idx="1509">
                  <c:v>5.8106470000000003</c:v>
                </c:pt>
                <c:pt idx="1510">
                  <c:v>157.9486</c:v>
                </c:pt>
                <c:pt idx="1511">
                  <c:v>172.49610000000001</c:v>
                </c:pt>
                <c:pt idx="1512">
                  <c:v>311.22800000000001</c:v>
                </c:pt>
                <c:pt idx="1513">
                  <c:v>259.32839999999999</c:v>
                </c:pt>
                <c:pt idx="1514">
                  <c:v>98.60333</c:v>
                </c:pt>
                <c:pt idx="1515">
                  <c:v>30.298549999999999</c:v>
                </c:pt>
                <c:pt idx="1516">
                  <c:v>406.10629999999998</c:v>
                </c:pt>
                <c:pt idx="1517">
                  <c:v>180.48179999999999</c:v>
                </c:pt>
                <c:pt idx="1518">
                  <c:v>33.93929</c:v>
                </c:pt>
                <c:pt idx="1519">
                  <c:v>68.517769999999999</c:v>
                </c:pt>
                <c:pt idx="1520">
                  <c:v>433.65480000000002</c:v>
                </c:pt>
                <c:pt idx="1521">
                  <c:v>499.7568</c:v>
                </c:pt>
                <c:pt idx="1522">
                  <c:v>416.78460000000001</c:v>
                </c:pt>
                <c:pt idx="1523">
                  <c:v>619.46429999999998</c:v>
                </c:pt>
                <c:pt idx="1524">
                  <c:v>483.25529999999998</c:v>
                </c:pt>
                <c:pt idx="1525">
                  <c:v>488.20420000000001</c:v>
                </c:pt>
                <c:pt idx="1526">
                  <c:v>244.42160000000001</c:v>
                </c:pt>
                <c:pt idx="1527">
                  <c:v>450.28800000000001</c:v>
                </c:pt>
                <c:pt idx="1528">
                  <c:v>456.14609999999999</c:v>
                </c:pt>
                <c:pt idx="1529">
                  <c:v>751.67160000000001</c:v>
                </c:pt>
                <c:pt idx="1530">
                  <c:v>56.236420000000003</c:v>
                </c:pt>
                <c:pt idx="1531">
                  <c:v>184.12190000000001</c:v>
                </c:pt>
                <c:pt idx="1532">
                  <c:v>194.8074</c:v>
                </c:pt>
                <c:pt idx="1533">
                  <c:v>94.697599999999994</c:v>
                </c:pt>
                <c:pt idx="1534">
                  <c:v>516.32349999999997</c:v>
                </c:pt>
                <c:pt idx="1535">
                  <c:v>93.169420000000002</c:v>
                </c:pt>
                <c:pt idx="1536">
                  <c:v>159.95769999999999</c:v>
                </c:pt>
                <c:pt idx="1537">
                  <c:v>389.4751</c:v>
                </c:pt>
                <c:pt idx="1538">
                  <c:v>585.52260000000001</c:v>
                </c:pt>
                <c:pt idx="1539">
                  <c:v>179.93049999999999</c:v>
                </c:pt>
                <c:pt idx="1540">
                  <c:v>61.297040000000003</c:v>
                </c:pt>
                <c:pt idx="1541">
                  <c:v>33.876800000000003</c:v>
                </c:pt>
                <c:pt idx="1542">
                  <c:v>217.5772</c:v>
                </c:pt>
                <c:pt idx="1543">
                  <c:v>151.55240000000001</c:v>
                </c:pt>
                <c:pt idx="1544">
                  <c:v>555.2604</c:v>
                </c:pt>
                <c:pt idx="1545">
                  <c:v>90.059719999999999</c:v>
                </c:pt>
                <c:pt idx="1546">
                  <c:v>72.773840000000007</c:v>
                </c:pt>
                <c:pt idx="1547">
                  <c:v>644.83680000000004</c:v>
                </c:pt>
                <c:pt idx="1548">
                  <c:v>652.25729999999999</c:v>
                </c:pt>
                <c:pt idx="1549">
                  <c:v>176.66839999999999</c:v>
                </c:pt>
                <c:pt idx="1550">
                  <c:v>68.823589999999996</c:v>
                </c:pt>
                <c:pt idx="1551">
                  <c:v>138.6918</c:v>
                </c:pt>
                <c:pt idx="1552">
                  <c:v>11.9064</c:v>
                </c:pt>
                <c:pt idx="1553">
                  <c:v>222.39529999999999</c:v>
                </c:pt>
                <c:pt idx="1554">
                  <c:v>350.80290000000002</c:v>
                </c:pt>
                <c:pt idx="1555">
                  <c:v>26.828019999999999</c:v>
                </c:pt>
                <c:pt idx="1556">
                  <c:v>237.90979999999999</c:v>
                </c:pt>
                <c:pt idx="1557">
                  <c:v>2050.7359999999999</c:v>
                </c:pt>
                <c:pt idx="1558">
                  <c:v>191.0471</c:v>
                </c:pt>
                <c:pt idx="1559">
                  <c:v>80.241429999999994</c:v>
                </c:pt>
                <c:pt idx="1560">
                  <c:v>71.247659999999996</c:v>
                </c:pt>
                <c:pt idx="1561">
                  <c:v>178.96270000000001</c:v>
                </c:pt>
                <c:pt idx="1562">
                  <c:v>37.352919999999997</c:v>
                </c:pt>
                <c:pt idx="1563">
                  <c:v>2238.6460000000002</c:v>
                </c:pt>
                <c:pt idx="1564">
                  <c:v>747.4298</c:v>
                </c:pt>
                <c:pt idx="1565">
                  <c:v>8.4964569999999995</c:v>
                </c:pt>
                <c:pt idx="1566">
                  <c:v>168.5222</c:v>
                </c:pt>
                <c:pt idx="1567">
                  <c:v>708.18730000000005</c:v>
                </c:pt>
                <c:pt idx="1568">
                  <c:v>201.54050000000001</c:v>
                </c:pt>
                <c:pt idx="1569">
                  <c:v>191.96190000000001</c:v>
                </c:pt>
                <c:pt idx="1570">
                  <c:v>503.69099999999997</c:v>
                </c:pt>
                <c:pt idx="1571">
                  <c:v>231.62270000000001</c:v>
                </c:pt>
                <c:pt idx="1572">
                  <c:v>188.17570000000001</c:v>
                </c:pt>
                <c:pt idx="1573">
                  <c:v>65.335459999999998</c:v>
                </c:pt>
                <c:pt idx="1574">
                  <c:v>421.19540000000001</c:v>
                </c:pt>
                <c:pt idx="1575">
                  <c:v>2145.7269999999999</c:v>
                </c:pt>
                <c:pt idx="1576">
                  <c:v>155.42670000000001</c:v>
                </c:pt>
                <c:pt idx="1577">
                  <c:v>575.83410000000003</c:v>
                </c:pt>
                <c:pt idx="1578">
                  <c:v>159.19630000000001</c:v>
                </c:pt>
                <c:pt idx="1579">
                  <c:v>146.959</c:v>
                </c:pt>
                <c:pt idx="1580">
                  <c:v>261.54739999999998</c:v>
                </c:pt>
                <c:pt idx="1581">
                  <c:v>405.49290000000002</c:v>
                </c:pt>
                <c:pt idx="1582">
                  <c:v>85.941919999999996</c:v>
                </c:pt>
                <c:pt idx="1583">
                  <c:v>199.41050000000001</c:v>
                </c:pt>
                <c:pt idx="1584">
                  <c:v>324.5016</c:v>
                </c:pt>
                <c:pt idx="1585">
                  <c:v>309.16160000000002</c:v>
                </c:pt>
                <c:pt idx="1586">
                  <c:v>30.276319999999998</c:v>
                </c:pt>
                <c:pt idx="1587">
                  <c:v>79.483800000000002</c:v>
                </c:pt>
                <c:pt idx="1588">
                  <c:v>418.95100000000002</c:v>
                </c:pt>
                <c:pt idx="1589">
                  <c:v>417.76350000000002</c:v>
                </c:pt>
                <c:pt idx="1590">
                  <c:v>417.56299999999999</c:v>
                </c:pt>
                <c:pt idx="1591">
                  <c:v>40.152500000000003</c:v>
                </c:pt>
                <c:pt idx="1592">
                  <c:v>62.771900000000002</c:v>
                </c:pt>
                <c:pt idx="1593">
                  <c:v>26.94369</c:v>
                </c:pt>
                <c:pt idx="1594">
                  <c:v>60.537950000000002</c:v>
                </c:pt>
                <c:pt idx="1595">
                  <c:v>29.97617</c:v>
                </c:pt>
                <c:pt idx="1596">
                  <c:v>678.40719999999999</c:v>
                </c:pt>
                <c:pt idx="1597">
                  <c:v>212.9469</c:v>
                </c:pt>
                <c:pt idx="1598">
                  <c:v>263.15559999999999</c:v>
                </c:pt>
                <c:pt idx="1599">
                  <c:v>610.78200000000004</c:v>
                </c:pt>
                <c:pt idx="1600">
                  <c:v>361.39389999999997</c:v>
                </c:pt>
                <c:pt idx="1601">
                  <c:v>509.20699999999999</c:v>
                </c:pt>
                <c:pt idx="1602">
                  <c:v>71.821640000000002</c:v>
                </c:pt>
                <c:pt idx="1603">
                  <c:v>90.236819999999994</c:v>
                </c:pt>
                <c:pt idx="1604">
                  <c:v>117.70399999999999</c:v>
                </c:pt>
                <c:pt idx="1605">
                  <c:v>161.75139999999999</c:v>
                </c:pt>
                <c:pt idx="1606">
                  <c:v>143.0566</c:v>
                </c:pt>
                <c:pt idx="1607">
                  <c:v>140.6164</c:v>
                </c:pt>
                <c:pt idx="1608">
                  <c:v>178.54040000000001</c:v>
                </c:pt>
                <c:pt idx="1609">
                  <c:v>319.80399999999997</c:v>
                </c:pt>
                <c:pt idx="1610">
                  <c:v>287.40620000000001</c:v>
                </c:pt>
                <c:pt idx="1611">
                  <c:v>92.572249999999997</c:v>
                </c:pt>
                <c:pt idx="1612">
                  <c:v>1281.057</c:v>
                </c:pt>
                <c:pt idx="1613">
                  <c:v>217.7236</c:v>
                </c:pt>
                <c:pt idx="1614">
                  <c:v>117.4271</c:v>
                </c:pt>
                <c:pt idx="1615">
                  <c:v>83.219189999999998</c:v>
                </c:pt>
                <c:pt idx="1616">
                  <c:v>15.393470000000001</c:v>
                </c:pt>
                <c:pt idx="1617">
                  <c:v>81.83305</c:v>
                </c:pt>
                <c:pt idx="1618">
                  <c:v>16.24803</c:v>
                </c:pt>
                <c:pt idx="1619">
                  <c:v>32.430309999999999</c:v>
                </c:pt>
                <c:pt idx="1620">
                  <c:v>481.49610000000001</c:v>
                </c:pt>
                <c:pt idx="1621">
                  <c:v>15.869899999999999</c:v>
                </c:pt>
                <c:pt idx="1622">
                  <c:v>74.98854</c:v>
                </c:pt>
                <c:pt idx="1623">
                  <c:v>128.3792</c:v>
                </c:pt>
                <c:pt idx="1624">
                  <c:v>187.57259999999999</c:v>
                </c:pt>
                <c:pt idx="1625">
                  <c:v>469.80349999999999</c:v>
                </c:pt>
                <c:pt idx="1626">
                  <c:v>477.8655</c:v>
                </c:pt>
                <c:pt idx="1627">
                  <c:v>16.9085</c:v>
                </c:pt>
                <c:pt idx="1628">
                  <c:v>82.77543</c:v>
                </c:pt>
                <c:pt idx="1629">
                  <c:v>151.38740000000001</c:v>
                </c:pt>
                <c:pt idx="1630">
                  <c:v>49.975380000000001</c:v>
                </c:pt>
                <c:pt idx="1631">
                  <c:v>28.038049999999998</c:v>
                </c:pt>
                <c:pt idx="1632">
                  <c:v>47.628419999999998</c:v>
                </c:pt>
                <c:pt idx="1633">
                  <c:v>59.491199999999999</c:v>
                </c:pt>
                <c:pt idx="1634">
                  <c:v>243.83619999999999</c:v>
                </c:pt>
                <c:pt idx="1635">
                  <c:v>136.10769999999999</c:v>
                </c:pt>
                <c:pt idx="1636">
                  <c:v>137.5273</c:v>
                </c:pt>
                <c:pt idx="1637">
                  <c:v>154.31870000000001</c:v>
                </c:pt>
                <c:pt idx="1638">
                  <c:v>64.339889999999997</c:v>
                </c:pt>
                <c:pt idx="1639">
                  <c:v>771.56669999999997</c:v>
                </c:pt>
                <c:pt idx="1640">
                  <c:v>94.028679999999994</c:v>
                </c:pt>
                <c:pt idx="1641">
                  <c:v>10.108610000000001</c:v>
                </c:pt>
                <c:pt idx="1642">
                  <c:v>1328.9939999999999</c:v>
                </c:pt>
                <c:pt idx="1643">
                  <c:v>84.749009999999998</c:v>
                </c:pt>
                <c:pt idx="1644">
                  <c:v>93.058480000000003</c:v>
                </c:pt>
                <c:pt idx="1645">
                  <c:v>112.1694</c:v>
                </c:pt>
                <c:pt idx="1646">
                  <c:v>43.300379999999997</c:v>
                </c:pt>
                <c:pt idx="1647">
                  <c:v>521.53139999999996</c:v>
                </c:pt>
                <c:pt idx="1648">
                  <c:v>473.40879999999999</c:v>
                </c:pt>
                <c:pt idx="1649">
                  <c:v>61.286900000000003</c:v>
                </c:pt>
                <c:pt idx="1650">
                  <c:v>212.2953</c:v>
                </c:pt>
                <c:pt idx="1651">
                  <c:v>157.6815</c:v>
                </c:pt>
                <c:pt idx="1652">
                  <c:v>29.405809999999999</c:v>
                </c:pt>
                <c:pt idx="1653">
                  <c:v>202.61510000000001</c:v>
                </c:pt>
                <c:pt idx="1654">
                  <c:v>93.929000000000002</c:v>
                </c:pt>
                <c:pt idx="1655">
                  <c:v>83.245140000000006</c:v>
                </c:pt>
                <c:pt idx="1656">
                  <c:v>370.64679999999998</c:v>
                </c:pt>
                <c:pt idx="1657">
                  <c:v>44.939450000000001</c:v>
                </c:pt>
                <c:pt idx="1658">
                  <c:v>88.384140000000002</c:v>
                </c:pt>
                <c:pt idx="1659">
                  <c:v>428.0197</c:v>
                </c:pt>
                <c:pt idx="1660">
                  <c:v>374.36630000000002</c:v>
                </c:pt>
                <c:pt idx="1661">
                  <c:v>850.4778</c:v>
                </c:pt>
                <c:pt idx="1662">
                  <c:v>73.495580000000004</c:v>
                </c:pt>
                <c:pt idx="1663">
                  <c:v>18.872579999999999</c:v>
                </c:pt>
                <c:pt idx="1664">
                  <c:v>178.49619999999999</c:v>
                </c:pt>
                <c:pt idx="1665">
                  <c:v>308.62439999999998</c:v>
                </c:pt>
                <c:pt idx="1666">
                  <c:v>131.42269999999999</c:v>
                </c:pt>
                <c:pt idx="1667">
                  <c:v>329.03769999999997</c:v>
                </c:pt>
                <c:pt idx="1668">
                  <c:v>117.25749999999999</c:v>
                </c:pt>
                <c:pt idx="1669">
                  <c:v>366.36720000000003</c:v>
                </c:pt>
                <c:pt idx="1670">
                  <c:v>192.94919999999999</c:v>
                </c:pt>
                <c:pt idx="1671">
                  <c:v>150.6079</c:v>
                </c:pt>
                <c:pt idx="1672">
                  <c:v>371.0813</c:v>
                </c:pt>
                <c:pt idx="1673">
                  <c:v>172.9127</c:v>
                </c:pt>
                <c:pt idx="1674">
                  <c:v>183.99789999999999</c:v>
                </c:pt>
                <c:pt idx="1675">
                  <c:v>73.178079999999994</c:v>
                </c:pt>
                <c:pt idx="1676">
                  <c:v>76.114850000000004</c:v>
                </c:pt>
                <c:pt idx="1677">
                  <c:v>101.1695</c:v>
                </c:pt>
                <c:pt idx="1678">
                  <c:v>156.1079</c:v>
                </c:pt>
                <c:pt idx="1679">
                  <c:v>231.30600000000001</c:v>
                </c:pt>
                <c:pt idx="1680">
                  <c:v>599.31389999999999</c:v>
                </c:pt>
                <c:pt idx="1681">
                  <c:v>439.3141</c:v>
                </c:pt>
                <c:pt idx="1682">
                  <c:v>195.04089999999999</c:v>
                </c:pt>
                <c:pt idx="1683">
                  <c:v>45.597859999999997</c:v>
                </c:pt>
                <c:pt idx="1684">
                  <c:v>762.90390000000002</c:v>
                </c:pt>
                <c:pt idx="1685">
                  <c:v>118.51130000000001</c:v>
                </c:pt>
                <c:pt idx="1686">
                  <c:v>304.45179999999999</c:v>
                </c:pt>
                <c:pt idx="1687">
                  <c:v>65.745639999999995</c:v>
                </c:pt>
                <c:pt idx="1688">
                  <c:v>370.82139999999998</c:v>
                </c:pt>
                <c:pt idx="1689">
                  <c:v>1316.1020000000001</c:v>
                </c:pt>
                <c:pt idx="1690">
                  <c:v>849.84690000000001</c:v>
                </c:pt>
                <c:pt idx="1691">
                  <c:v>8.4015059999999995</c:v>
                </c:pt>
                <c:pt idx="1692">
                  <c:v>185.34299999999999</c:v>
                </c:pt>
                <c:pt idx="1693">
                  <c:v>194.44290000000001</c:v>
                </c:pt>
                <c:pt idx="1694">
                  <c:v>544.87789999999995</c:v>
                </c:pt>
                <c:pt idx="1695">
                  <c:v>202.1009</c:v>
                </c:pt>
                <c:pt idx="1696">
                  <c:v>98.82029</c:v>
                </c:pt>
                <c:pt idx="1697">
                  <c:v>57.749519999999997</c:v>
                </c:pt>
                <c:pt idx="1698">
                  <c:v>307.03219999999999</c:v>
                </c:pt>
                <c:pt idx="1699">
                  <c:v>153.23429999999999</c:v>
                </c:pt>
                <c:pt idx="1700">
                  <c:v>48.044499999999999</c:v>
                </c:pt>
                <c:pt idx="1701">
                  <c:v>83.149349999999998</c:v>
                </c:pt>
                <c:pt idx="1702">
                  <c:v>529.13520000000005</c:v>
                </c:pt>
                <c:pt idx="1703">
                  <c:v>505.50200000000001</c:v>
                </c:pt>
                <c:pt idx="1704">
                  <c:v>439.95150000000001</c:v>
                </c:pt>
                <c:pt idx="1705">
                  <c:v>609.02750000000003</c:v>
                </c:pt>
                <c:pt idx="1706">
                  <c:v>1051.058</c:v>
                </c:pt>
                <c:pt idx="1707">
                  <c:v>609.75959999999998</c:v>
                </c:pt>
                <c:pt idx="1708">
                  <c:v>592.31010000000003</c:v>
                </c:pt>
                <c:pt idx="1709">
                  <c:v>16.19069</c:v>
                </c:pt>
                <c:pt idx="1710">
                  <c:v>1249.9100000000001</c:v>
                </c:pt>
                <c:pt idx="1711">
                  <c:v>55.821510000000004</c:v>
                </c:pt>
                <c:pt idx="1712">
                  <c:v>179.5532</c:v>
                </c:pt>
                <c:pt idx="1713">
                  <c:v>178.28639999999999</c:v>
                </c:pt>
                <c:pt idx="1714">
                  <c:v>110.3738</c:v>
                </c:pt>
                <c:pt idx="1715">
                  <c:v>542.48710000000005</c:v>
                </c:pt>
                <c:pt idx="1716">
                  <c:v>162.62219999999999</c:v>
                </c:pt>
                <c:pt idx="1717">
                  <c:v>199.8038</c:v>
                </c:pt>
                <c:pt idx="1718">
                  <c:v>116.88979999999999</c:v>
                </c:pt>
                <c:pt idx="1719">
                  <c:v>401.40679999999998</c:v>
                </c:pt>
                <c:pt idx="1720">
                  <c:v>175.2338</c:v>
                </c:pt>
                <c:pt idx="1721">
                  <c:v>178.52670000000001</c:v>
                </c:pt>
                <c:pt idx="1722">
                  <c:v>59.6053</c:v>
                </c:pt>
                <c:pt idx="1723">
                  <c:v>307.70100000000002</c:v>
                </c:pt>
                <c:pt idx="1724">
                  <c:v>126.718</c:v>
                </c:pt>
                <c:pt idx="1725">
                  <c:v>95.890159999999995</c:v>
                </c:pt>
                <c:pt idx="1726">
                  <c:v>262.0797</c:v>
                </c:pt>
                <c:pt idx="1727">
                  <c:v>76.982699999999994</c:v>
                </c:pt>
                <c:pt idx="1728">
                  <c:v>139.6651</c:v>
                </c:pt>
                <c:pt idx="1729">
                  <c:v>12.522650000000001</c:v>
                </c:pt>
                <c:pt idx="1730">
                  <c:v>89.037760000000006</c:v>
                </c:pt>
                <c:pt idx="1731">
                  <c:v>277.43049999999999</c:v>
                </c:pt>
                <c:pt idx="1732">
                  <c:v>28.530419999999999</c:v>
                </c:pt>
                <c:pt idx="1733">
                  <c:v>152.96279999999999</c:v>
                </c:pt>
                <c:pt idx="1734">
                  <c:v>1949.48</c:v>
                </c:pt>
                <c:pt idx="1735">
                  <c:v>96.127740000000003</c:v>
                </c:pt>
                <c:pt idx="1736">
                  <c:v>67.596410000000006</c:v>
                </c:pt>
                <c:pt idx="1737">
                  <c:v>211.4751</c:v>
                </c:pt>
                <c:pt idx="1738">
                  <c:v>42.479390000000002</c:v>
                </c:pt>
                <c:pt idx="1739">
                  <c:v>810.74990000000003</c:v>
                </c:pt>
                <c:pt idx="1740">
                  <c:v>16.46612</c:v>
                </c:pt>
                <c:pt idx="1741">
                  <c:v>220.76689999999999</c:v>
                </c:pt>
                <c:pt idx="1742">
                  <c:v>527.25559999999996</c:v>
                </c:pt>
                <c:pt idx="1743">
                  <c:v>189.79810000000001</c:v>
                </c:pt>
                <c:pt idx="1744">
                  <c:v>59.407629999999997</c:v>
                </c:pt>
                <c:pt idx="1745">
                  <c:v>571.87940000000003</c:v>
                </c:pt>
                <c:pt idx="1746">
                  <c:v>2404.2600000000002</c:v>
                </c:pt>
                <c:pt idx="1747">
                  <c:v>168.7868</c:v>
                </c:pt>
                <c:pt idx="1748">
                  <c:v>597.69770000000005</c:v>
                </c:pt>
                <c:pt idx="1749">
                  <c:v>145.1148</c:v>
                </c:pt>
                <c:pt idx="1750">
                  <c:v>14.99231</c:v>
                </c:pt>
                <c:pt idx="1751">
                  <c:v>142.2216</c:v>
                </c:pt>
                <c:pt idx="1752">
                  <c:v>223.99</c:v>
                </c:pt>
                <c:pt idx="1753">
                  <c:v>384.00139999999999</c:v>
                </c:pt>
                <c:pt idx="1754">
                  <c:v>9.0449750000000009</c:v>
                </c:pt>
                <c:pt idx="1755">
                  <c:v>86.370350000000002</c:v>
                </c:pt>
                <c:pt idx="1756">
                  <c:v>295.08440000000002</c:v>
                </c:pt>
                <c:pt idx="1757">
                  <c:v>239.4639</c:v>
                </c:pt>
                <c:pt idx="1758">
                  <c:v>10.63321</c:v>
                </c:pt>
                <c:pt idx="1759">
                  <c:v>39.025689999999997</c:v>
                </c:pt>
                <c:pt idx="1760">
                  <c:v>84.813839999999999</c:v>
                </c:pt>
                <c:pt idx="1761">
                  <c:v>450.0779</c:v>
                </c:pt>
                <c:pt idx="1762">
                  <c:v>362.52499999999998</c:v>
                </c:pt>
                <c:pt idx="1763">
                  <c:v>636.11990000000003</c:v>
                </c:pt>
                <c:pt idx="1764">
                  <c:v>55.222940000000001</c:v>
                </c:pt>
                <c:pt idx="1765">
                  <c:v>60.375430000000001</c:v>
                </c:pt>
                <c:pt idx="1766">
                  <c:v>149.42859999999999</c:v>
                </c:pt>
                <c:pt idx="1767">
                  <c:v>21.337309999999999</c:v>
                </c:pt>
                <c:pt idx="1768">
                  <c:v>61.73433</c:v>
                </c:pt>
                <c:pt idx="1769">
                  <c:v>181.42670000000001</c:v>
                </c:pt>
                <c:pt idx="1770">
                  <c:v>323.25319999999999</c:v>
                </c:pt>
                <c:pt idx="1771">
                  <c:v>646.38869999999997</c:v>
                </c:pt>
                <c:pt idx="1772">
                  <c:v>22.302019999999999</c:v>
                </c:pt>
                <c:pt idx="1773">
                  <c:v>112.2337</c:v>
                </c:pt>
                <c:pt idx="1774">
                  <c:v>185.0335</c:v>
                </c:pt>
                <c:pt idx="1775">
                  <c:v>131.34110000000001</c:v>
                </c:pt>
                <c:pt idx="1776">
                  <c:v>161.61160000000001</c:v>
                </c:pt>
                <c:pt idx="1777">
                  <c:v>128.5478</c:v>
                </c:pt>
                <c:pt idx="1778">
                  <c:v>148.9819</c:v>
                </c:pt>
                <c:pt idx="1779">
                  <c:v>239.72630000000001</c:v>
                </c:pt>
                <c:pt idx="1780">
                  <c:v>288.774</c:v>
                </c:pt>
                <c:pt idx="1781">
                  <c:v>131.1525</c:v>
                </c:pt>
                <c:pt idx="1782">
                  <c:v>477.24310000000003</c:v>
                </c:pt>
                <c:pt idx="1783">
                  <c:v>161.82239999999999</c:v>
                </c:pt>
                <c:pt idx="1784">
                  <c:v>30.09826</c:v>
                </c:pt>
                <c:pt idx="1785">
                  <c:v>110.8734</c:v>
                </c:pt>
                <c:pt idx="1786">
                  <c:v>45.743980000000001</c:v>
                </c:pt>
                <c:pt idx="1787">
                  <c:v>43.731699999999996</c:v>
                </c:pt>
                <c:pt idx="1788">
                  <c:v>51.372959999999999</c:v>
                </c:pt>
                <c:pt idx="1789">
                  <c:v>61.236840000000001</c:v>
                </c:pt>
                <c:pt idx="1790">
                  <c:v>147.6174</c:v>
                </c:pt>
                <c:pt idx="1791">
                  <c:v>211.16739999999999</c:v>
                </c:pt>
                <c:pt idx="1792">
                  <c:v>446.84710000000001</c:v>
                </c:pt>
                <c:pt idx="1793">
                  <c:v>26.505549999999999</c:v>
                </c:pt>
                <c:pt idx="1794">
                  <c:v>125.6448</c:v>
                </c:pt>
                <c:pt idx="1795">
                  <c:v>201.60820000000001</c:v>
                </c:pt>
                <c:pt idx="1796">
                  <c:v>39.919029999999999</c:v>
                </c:pt>
                <c:pt idx="1797">
                  <c:v>61.360999999999997</c:v>
                </c:pt>
                <c:pt idx="1798">
                  <c:v>75.798419999999993</c:v>
                </c:pt>
                <c:pt idx="1799">
                  <c:v>72.115920000000003</c:v>
                </c:pt>
                <c:pt idx="1800">
                  <c:v>253.03579999999999</c:v>
                </c:pt>
                <c:pt idx="1801">
                  <c:v>144.0676</c:v>
                </c:pt>
                <c:pt idx="1802">
                  <c:v>197.17330000000001</c:v>
                </c:pt>
                <c:pt idx="1803">
                  <c:v>701.03089999999997</c:v>
                </c:pt>
                <c:pt idx="1804">
                  <c:v>188.2099</c:v>
                </c:pt>
                <c:pt idx="1805">
                  <c:v>73.325590000000005</c:v>
                </c:pt>
                <c:pt idx="1806">
                  <c:v>144.32570000000001</c:v>
                </c:pt>
                <c:pt idx="1807">
                  <c:v>18.961469999999998</c:v>
                </c:pt>
                <c:pt idx="1808">
                  <c:v>41.495460000000001</c:v>
                </c:pt>
                <c:pt idx="1809">
                  <c:v>1326.604</c:v>
                </c:pt>
                <c:pt idx="1810">
                  <c:v>121.7778</c:v>
                </c:pt>
                <c:pt idx="1811">
                  <c:v>92.348969999999994</c:v>
                </c:pt>
                <c:pt idx="1812">
                  <c:v>48.380890000000001</c:v>
                </c:pt>
                <c:pt idx="1813">
                  <c:v>524.78300000000002</c:v>
                </c:pt>
                <c:pt idx="1814">
                  <c:v>480.76589999999999</c:v>
                </c:pt>
                <c:pt idx="1815">
                  <c:v>34.353740000000002</c:v>
                </c:pt>
                <c:pt idx="1816">
                  <c:v>255.5925</c:v>
                </c:pt>
                <c:pt idx="1817">
                  <c:v>163.61510000000001</c:v>
                </c:pt>
                <c:pt idx="1818">
                  <c:v>66.364429999999999</c:v>
                </c:pt>
                <c:pt idx="1819">
                  <c:v>258.85169999999999</c:v>
                </c:pt>
                <c:pt idx="1820">
                  <c:v>165.12530000000001</c:v>
                </c:pt>
                <c:pt idx="1821">
                  <c:v>104.7696</c:v>
                </c:pt>
                <c:pt idx="1822">
                  <c:v>354.87959999999998</c:v>
                </c:pt>
                <c:pt idx="1823">
                  <c:v>83.249750000000006</c:v>
                </c:pt>
                <c:pt idx="1824">
                  <c:v>431.48390000000001</c:v>
                </c:pt>
                <c:pt idx="1825">
                  <c:v>338.93380000000002</c:v>
                </c:pt>
                <c:pt idx="1826">
                  <c:v>763.13679999999999</c:v>
                </c:pt>
                <c:pt idx="1827">
                  <c:v>82.364559999999997</c:v>
                </c:pt>
                <c:pt idx="1828">
                  <c:v>28.089510000000001</c:v>
                </c:pt>
                <c:pt idx="1829">
                  <c:v>163.8494</c:v>
                </c:pt>
                <c:pt idx="1830">
                  <c:v>288.09910000000002</c:v>
                </c:pt>
                <c:pt idx="1831">
                  <c:v>182.49170000000001</c:v>
                </c:pt>
                <c:pt idx="1832">
                  <c:v>395.04239999999999</c:v>
                </c:pt>
                <c:pt idx="1833">
                  <c:v>116.8186</c:v>
                </c:pt>
                <c:pt idx="1834">
                  <c:v>589.82370000000003</c:v>
                </c:pt>
                <c:pt idx="1835">
                  <c:v>200.0093</c:v>
                </c:pt>
                <c:pt idx="1836">
                  <c:v>152.34360000000001</c:v>
                </c:pt>
                <c:pt idx="1837">
                  <c:v>10.163500000000001</c:v>
                </c:pt>
                <c:pt idx="1838">
                  <c:v>577.0865</c:v>
                </c:pt>
                <c:pt idx="1839">
                  <c:v>58.854469999999999</c:v>
                </c:pt>
                <c:pt idx="1840">
                  <c:v>98.060180000000003</c:v>
                </c:pt>
                <c:pt idx="1841">
                  <c:v>106.42140000000001</c:v>
                </c:pt>
                <c:pt idx="1842">
                  <c:v>176.61500000000001</c:v>
                </c:pt>
                <c:pt idx="1843">
                  <c:v>240.43629999999999</c:v>
                </c:pt>
                <c:pt idx="1844">
                  <c:v>815.28629999999998</c:v>
                </c:pt>
                <c:pt idx="1845">
                  <c:v>24.669149999999998</c:v>
                </c:pt>
                <c:pt idx="1846">
                  <c:v>250.63149999999999</c:v>
                </c:pt>
                <c:pt idx="1847">
                  <c:v>46.422269999999997</c:v>
                </c:pt>
                <c:pt idx="1848">
                  <c:v>728.38300000000004</c:v>
                </c:pt>
                <c:pt idx="1849">
                  <c:v>114.8104</c:v>
                </c:pt>
                <c:pt idx="1850">
                  <c:v>457.78379999999999</c:v>
                </c:pt>
                <c:pt idx="1851">
                  <c:v>74.162409999999994</c:v>
                </c:pt>
                <c:pt idx="1852">
                  <c:v>320.81939999999997</c:v>
                </c:pt>
                <c:pt idx="1853">
                  <c:v>1318.1310000000001</c:v>
                </c:pt>
                <c:pt idx="1854">
                  <c:v>981.55849999999998</c:v>
                </c:pt>
                <c:pt idx="1855">
                  <c:v>19.601030000000002</c:v>
                </c:pt>
                <c:pt idx="1856">
                  <c:v>147.61330000000001</c:v>
                </c:pt>
                <c:pt idx="1857">
                  <c:v>219.33</c:v>
                </c:pt>
                <c:pt idx="1858">
                  <c:v>203.9391</c:v>
                </c:pt>
                <c:pt idx="1859">
                  <c:v>99.52055</c:v>
                </c:pt>
                <c:pt idx="1860">
                  <c:v>130.17269999999999</c:v>
                </c:pt>
                <c:pt idx="1861">
                  <c:v>375.66879999999998</c:v>
                </c:pt>
                <c:pt idx="1862">
                  <c:v>144.20910000000001</c:v>
                </c:pt>
                <c:pt idx="1863">
                  <c:v>64.791719999999998</c:v>
                </c:pt>
                <c:pt idx="1864">
                  <c:v>90.726870000000005</c:v>
                </c:pt>
                <c:pt idx="1865">
                  <c:v>531.78009999999995</c:v>
                </c:pt>
                <c:pt idx="1866">
                  <c:v>550.41409999999996</c:v>
                </c:pt>
                <c:pt idx="1867">
                  <c:v>475.72120000000001</c:v>
                </c:pt>
                <c:pt idx="1868">
                  <c:v>130.72720000000001</c:v>
                </c:pt>
                <c:pt idx="1869">
                  <c:v>1848.4449999999999</c:v>
                </c:pt>
                <c:pt idx="1870">
                  <c:v>10.6844</c:v>
                </c:pt>
                <c:pt idx="1871">
                  <c:v>489.05770000000001</c:v>
                </c:pt>
                <c:pt idx="1872">
                  <c:v>621.70219999999995</c:v>
                </c:pt>
                <c:pt idx="1873">
                  <c:v>16.991029999999999</c:v>
                </c:pt>
                <c:pt idx="1874">
                  <c:v>98.201719999999995</c:v>
                </c:pt>
                <c:pt idx="1875">
                  <c:v>165.0675</c:v>
                </c:pt>
                <c:pt idx="1876">
                  <c:v>194.45580000000001</c:v>
                </c:pt>
                <c:pt idx="1877">
                  <c:v>108.74639999999999</c:v>
                </c:pt>
                <c:pt idx="1878">
                  <c:v>519.77949999999998</c:v>
                </c:pt>
                <c:pt idx="1879">
                  <c:v>124.7204</c:v>
                </c:pt>
                <c:pt idx="1880">
                  <c:v>152.1233</c:v>
                </c:pt>
                <c:pt idx="1881">
                  <c:v>4.7822709999999997</c:v>
                </c:pt>
                <c:pt idx="1882">
                  <c:v>411.1574</c:v>
                </c:pt>
                <c:pt idx="1883">
                  <c:v>179.3159</c:v>
                </c:pt>
                <c:pt idx="1884">
                  <c:v>90.662980000000005</c:v>
                </c:pt>
                <c:pt idx="1885">
                  <c:v>124.4093</c:v>
                </c:pt>
                <c:pt idx="1886">
                  <c:v>81.981200000000001</c:v>
                </c:pt>
                <c:pt idx="1887">
                  <c:v>83.751339999999999</c:v>
                </c:pt>
                <c:pt idx="1888">
                  <c:v>115.7962</c:v>
                </c:pt>
                <c:pt idx="1889">
                  <c:v>24.473890000000001</c:v>
                </c:pt>
                <c:pt idx="1890">
                  <c:v>78.956410000000005</c:v>
                </c:pt>
                <c:pt idx="1891">
                  <c:v>181.5634</c:v>
                </c:pt>
                <c:pt idx="1892">
                  <c:v>15.39095</c:v>
                </c:pt>
                <c:pt idx="1893">
                  <c:v>147.10210000000001</c:v>
                </c:pt>
                <c:pt idx="1894">
                  <c:v>94.698059999999998</c:v>
                </c:pt>
                <c:pt idx="1895">
                  <c:v>196.63589999999999</c:v>
                </c:pt>
                <c:pt idx="1896">
                  <c:v>2174.1019999999999</c:v>
                </c:pt>
                <c:pt idx="1897">
                  <c:v>103.98269999999999</c:v>
                </c:pt>
                <c:pt idx="1898">
                  <c:v>96.035610000000005</c:v>
                </c:pt>
                <c:pt idx="1899">
                  <c:v>92.878810000000001</c:v>
                </c:pt>
                <c:pt idx="1900">
                  <c:v>245.49850000000001</c:v>
                </c:pt>
                <c:pt idx="1901">
                  <c:v>41.623010000000001</c:v>
                </c:pt>
                <c:pt idx="1902">
                  <c:v>34.590580000000003</c:v>
                </c:pt>
                <c:pt idx="1903">
                  <c:v>272.34730000000002</c:v>
                </c:pt>
                <c:pt idx="1904">
                  <c:v>569.77530000000002</c:v>
                </c:pt>
                <c:pt idx="1905">
                  <c:v>70.980800000000002</c:v>
                </c:pt>
                <c:pt idx="1906">
                  <c:v>645.17420000000004</c:v>
                </c:pt>
                <c:pt idx="1907">
                  <c:v>180.29769999999999</c:v>
                </c:pt>
                <c:pt idx="1908">
                  <c:v>15.15188</c:v>
                </c:pt>
                <c:pt idx="1909">
                  <c:v>133.54419999999999</c:v>
                </c:pt>
                <c:pt idx="1910">
                  <c:v>506.50659999999999</c:v>
                </c:pt>
                <c:pt idx="1911">
                  <c:v>12.161239999999999</c:v>
                </c:pt>
                <c:pt idx="1912">
                  <c:v>85.053049999999999</c:v>
                </c:pt>
                <c:pt idx="1913">
                  <c:v>348.34249999999997</c:v>
                </c:pt>
                <c:pt idx="1914">
                  <c:v>335.57089999999999</c:v>
                </c:pt>
                <c:pt idx="1915">
                  <c:v>42.182830000000003</c:v>
                </c:pt>
                <c:pt idx="1916">
                  <c:v>107.87139999999999</c:v>
                </c:pt>
                <c:pt idx="1917">
                  <c:v>440.59930000000003</c:v>
                </c:pt>
                <c:pt idx="1918">
                  <c:v>25.36666</c:v>
                </c:pt>
                <c:pt idx="1919">
                  <c:v>84.853610000000003</c:v>
                </c:pt>
                <c:pt idx="1920">
                  <c:v>46.584809999999997</c:v>
                </c:pt>
                <c:pt idx="1921">
                  <c:v>62.246650000000002</c:v>
                </c:pt>
                <c:pt idx="1922">
                  <c:v>162.95949999999999</c:v>
                </c:pt>
                <c:pt idx="1923">
                  <c:v>280.87060000000002</c:v>
                </c:pt>
                <c:pt idx="1924">
                  <c:v>686.37260000000003</c:v>
                </c:pt>
                <c:pt idx="1925">
                  <c:v>42.598849999999999</c:v>
                </c:pt>
                <c:pt idx="1926">
                  <c:v>82.885949999999994</c:v>
                </c:pt>
                <c:pt idx="1927">
                  <c:v>481.3297</c:v>
                </c:pt>
                <c:pt idx="1928">
                  <c:v>153.39760000000001</c:v>
                </c:pt>
                <c:pt idx="1929">
                  <c:v>117.0198</c:v>
                </c:pt>
                <c:pt idx="1930">
                  <c:v>200.8886</c:v>
                </c:pt>
                <c:pt idx="1931">
                  <c:v>54.572139999999997</c:v>
                </c:pt>
                <c:pt idx="1932">
                  <c:v>186.137</c:v>
                </c:pt>
                <c:pt idx="1933">
                  <c:v>167.6534</c:v>
                </c:pt>
                <c:pt idx="1934">
                  <c:v>37.510449999999999</c:v>
                </c:pt>
                <c:pt idx="1935">
                  <c:v>97.941909999999993</c:v>
                </c:pt>
                <c:pt idx="1936">
                  <c:v>59.866190000000003</c:v>
                </c:pt>
                <c:pt idx="1937">
                  <c:v>45.351640000000003</c:v>
                </c:pt>
                <c:pt idx="1938">
                  <c:v>59.237920000000003</c:v>
                </c:pt>
                <c:pt idx="1939">
                  <c:v>436.31630000000001</c:v>
                </c:pt>
                <c:pt idx="1940">
                  <c:v>52.365070000000003</c:v>
                </c:pt>
                <c:pt idx="1941">
                  <c:v>266.27609999999999</c:v>
                </c:pt>
                <c:pt idx="1942">
                  <c:v>180.86060000000001</c:v>
                </c:pt>
                <c:pt idx="1943">
                  <c:v>43.430410000000002</c:v>
                </c:pt>
                <c:pt idx="1944">
                  <c:v>68.991950000000003</c:v>
                </c:pt>
                <c:pt idx="1945">
                  <c:v>88.691890000000001</c:v>
                </c:pt>
                <c:pt idx="1946">
                  <c:v>117.0009</c:v>
                </c:pt>
                <c:pt idx="1947">
                  <c:v>133.3304</c:v>
                </c:pt>
                <c:pt idx="1948">
                  <c:v>184.2329</c:v>
                </c:pt>
                <c:pt idx="1949">
                  <c:v>646.58360000000005</c:v>
                </c:pt>
                <c:pt idx="1950">
                  <c:v>205.33600000000001</c:v>
                </c:pt>
                <c:pt idx="1951">
                  <c:v>78.270769999999999</c:v>
                </c:pt>
                <c:pt idx="1952">
                  <c:v>24.626239999999999</c:v>
                </c:pt>
                <c:pt idx="1953">
                  <c:v>39.021709999999999</c:v>
                </c:pt>
                <c:pt idx="1954">
                  <c:v>2357.828</c:v>
                </c:pt>
                <c:pt idx="1955">
                  <c:v>93.404250000000005</c:v>
                </c:pt>
                <c:pt idx="1956">
                  <c:v>52.284590000000001</c:v>
                </c:pt>
                <c:pt idx="1957">
                  <c:v>14.758470000000001</c:v>
                </c:pt>
                <c:pt idx="1958">
                  <c:v>513.26580000000001</c:v>
                </c:pt>
                <c:pt idx="1959">
                  <c:v>487.49790000000002</c:v>
                </c:pt>
                <c:pt idx="1960">
                  <c:v>28.929130000000001</c:v>
                </c:pt>
                <c:pt idx="1961">
                  <c:v>209.5883</c:v>
                </c:pt>
                <c:pt idx="1962">
                  <c:v>172.6712</c:v>
                </c:pt>
                <c:pt idx="1963">
                  <c:v>43.636400000000002</c:v>
                </c:pt>
                <c:pt idx="1964">
                  <c:v>312.05099999999999</c:v>
                </c:pt>
                <c:pt idx="1965">
                  <c:v>139.67590000000001</c:v>
                </c:pt>
                <c:pt idx="1966">
                  <c:v>133.81970000000001</c:v>
                </c:pt>
                <c:pt idx="1967">
                  <c:v>435.15170000000001</c:v>
                </c:pt>
                <c:pt idx="1968">
                  <c:v>114.1305</c:v>
                </c:pt>
                <c:pt idx="1969">
                  <c:v>446.5849</c:v>
                </c:pt>
                <c:pt idx="1970">
                  <c:v>344.04320000000001</c:v>
                </c:pt>
                <c:pt idx="1971">
                  <c:v>927.42520000000002</c:v>
                </c:pt>
                <c:pt idx="1972">
                  <c:v>36.614930000000001</c:v>
                </c:pt>
                <c:pt idx="1973">
                  <c:v>61.189929999999997</c:v>
                </c:pt>
                <c:pt idx="1974">
                  <c:v>299.13200000000001</c:v>
                </c:pt>
                <c:pt idx="1975">
                  <c:v>201.41480000000001</c:v>
                </c:pt>
                <c:pt idx="1976">
                  <c:v>432.0489</c:v>
                </c:pt>
                <c:pt idx="1977">
                  <c:v>113.4243</c:v>
                </c:pt>
                <c:pt idx="1978">
                  <c:v>177.4238</c:v>
                </c:pt>
                <c:pt idx="1979">
                  <c:v>9.8328849999999992</c:v>
                </c:pt>
                <c:pt idx="1980">
                  <c:v>127.4913</c:v>
                </c:pt>
                <c:pt idx="1981">
                  <c:v>98.615009999999998</c:v>
                </c:pt>
                <c:pt idx="1982">
                  <c:v>115.4641</c:v>
                </c:pt>
                <c:pt idx="1983">
                  <c:v>294.286</c:v>
                </c:pt>
                <c:pt idx="1984">
                  <c:v>836.11019999999996</c:v>
                </c:pt>
                <c:pt idx="1985">
                  <c:v>24.8034</c:v>
                </c:pt>
                <c:pt idx="1986">
                  <c:v>75.84384</c:v>
                </c:pt>
                <c:pt idx="1987">
                  <c:v>158.55430000000001</c:v>
                </c:pt>
                <c:pt idx="1988">
                  <c:v>86.184330000000003</c:v>
                </c:pt>
                <c:pt idx="1989">
                  <c:v>351.89580000000001</c:v>
                </c:pt>
                <c:pt idx="1990">
                  <c:v>1299.1880000000001</c:v>
                </c:pt>
                <c:pt idx="1991">
                  <c:v>915.45320000000004</c:v>
                </c:pt>
                <c:pt idx="1992">
                  <c:v>9.1137560000000004</c:v>
                </c:pt>
                <c:pt idx="1993">
                  <c:v>250.59889999999999</c:v>
                </c:pt>
                <c:pt idx="1994">
                  <c:v>200.3768</c:v>
                </c:pt>
                <c:pt idx="1995">
                  <c:v>100.5386</c:v>
                </c:pt>
                <c:pt idx="1996">
                  <c:v>98.755880000000005</c:v>
                </c:pt>
                <c:pt idx="1997">
                  <c:v>182.51400000000001</c:v>
                </c:pt>
                <c:pt idx="1998">
                  <c:v>62.454210000000003</c:v>
                </c:pt>
                <c:pt idx="1999">
                  <c:v>102.146</c:v>
                </c:pt>
                <c:pt idx="2000">
                  <c:v>517.28440000000001</c:v>
                </c:pt>
                <c:pt idx="2001">
                  <c:v>122.5896</c:v>
                </c:pt>
                <c:pt idx="2002">
                  <c:v>1511.9290000000001</c:v>
                </c:pt>
                <c:pt idx="2003">
                  <c:v>18.44802</c:v>
                </c:pt>
                <c:pt idx="2004">
                  <c:v>524.226</c:v>
                </c:pt>
                <c:pt idx="2005">
                  <c:v>10.18768</c:v>
                </c:pt>
                <c:pt idx="2006">
                  <c:v>735.4991</c:v>
                </c:pt>
                <c:pt idx="2007">
                  <c:v>25.395800000000001</c:v>
                </c:pt>
                <c:pt idx="2008">
                  <c:v>89.772390000000001</c:v>
                </c:pt>
                <c:pt idx="2009">
                  <c:v>190.44579999999999</c:v>
                </c:pt>
                <c:pt idx="2010">
                  <c:v>233.5814</c:v>
                </c:pt>
                <c:pt idx="2011">
                  <c:v>112.03019999999999</c:v>
                </c:pt>
                <c:pt idx="2012">
                  <c:v>592.70119999999997</c:v>
                </c:pt>
                <c:pt idx="2013">
                  <c:v>72.874039999999994</c:v>
                </c:pt>
                <c:pt idx="2014">
                  <c:v>110.4836</c:v>
                </c:pt>
                <c:pt idx="2015">
                  <c:v>18.845459999999999</c:v>
                </c:pt>
                <c:pt idx="2016">
                  <c:v>185.18510000000001</c:v>
                </c:pt>
                <c:pt idx="2017">
                  <c:v>172.84880000000001</c:v>
                </c:pt>
                <c:pt idx="2018">
                  <c:v>78.968239999999994</c:v>
                </c:pt>
                <c:pt idx="2019">
                  <c:v>61.334670000000003</c:v>
                </c:pt>
                <c:pt idx="2020">
                  <c:v>119.1046</c:v>
                </c:pt>
                <c:pt idx="2021">
                  <c:v>17.64115</c:v>
                </c:pt>
                <c:pt idx="2022">
                  <c:v>106.163</c:v>
                </c:pt>
                <c:pt idx="2023">
                  <c:v>192.4614</c:v>
                </c:pt>
                <c:pt idx="2024">
                  <c:v>33.579979999999999</c:v>
                </c:pt>
                <c:pt idx="2025">
                  <c:v>87.440349999999995</c:v>
                </c:pt>
                <c:pt idx="2026">
                  <c:v>2116.7449999999999</c:v>
                </c:pt>
                <c:pt idx="2027">
                  <c:v>101.4282</c:v>
                </c:pt>
                <c:pt idx="2028">
                  <c:v>80.58408</c:v>
                </c:pt>
                <c:pt idx="2029">
                  <c:v>427.77969999999999</c:v>
                </c:pt>
                <c:pt idx="2030">
                  <c:v>51.803710000000002</c:v>
                </c:pt>
                <c:pt idx="2031">
                  <c:v>37.925400000000003</c:v>
                </c:pt>
                <c:pt idx="2032">
                  <c:v>543.93979999999999</c:v>
                </c:pt>
                <c:pt idx="2033">
                  <c:v>114.4679</c:v>
                </c:pt>
                <c:pt idx="2034">
                  <c:v>512.07159999999999</c:v>
                </c:pt>
                <c:pt idx="2035">
                  <c:v>199.96119999999999</c:v>
                </c:pt>
                <c:pt idx="2036">
                  <c:v>14.6555</c:v>
                </c:pt>
                <c:pt idx="2037">
                  <c:v>121.21810000000001</c:v>
                </c:pt>
                <c:pt idx="2038">
                  <c:v>499.93290000000002</c:v>
                </c:pt>
                <c:pt idx="2039">
                  <c:v>16.18862</c:v>
                </c:pt>
                <c:pt idx="2040">
                  <c:v>292.05990000000003</c:v>
                </c:pt>
                <c:pt idx="2041">
                  <c:v>12.669</c:v>
                </c:pt>
                <c:pt idx="2042">
                  <c:v>50.920180000000002</c:v>
                </c:pt>
                <c:pt idx="2043">
                  <c:v>109.35639999999999</c:v>
                </c:pt>
                <c:pt idx="2044">
                  <c:v>41.68235</c:v>
                </c:pt>
                <c:pt idx="2045">
                  <c:v>59.454569999999997</c:v>
                </c:pt>
                <c:pt idx="2046">
                  <c:v>41.309289999999997</c:v>
                </c:pt>
                <c:pt idx="2047">
                  <c:v>265.36529999999999</c:v>
                </c:pt>
                <c:pt idx="2048">
                  <c:v>195.3218</c:v>
                </c:pt>
                <c:pt idx="2049">
                  <c:v>34.036610000000003</c:v>
                </c:pt>
                <c:pt idx="2050">
                  <c:v>382.37279999999998</c:v>
                </c:pt>
                <c:pt idx="2051">
                  <c:v>135.988</c:v>
                </c:pt>
                <c:pt idx="2052">
                  <c:v>332.02749999999997</c:v>
                </c:pt>
                <c:pt idx="2053">
                  <c:v>112.10469999999999</c:v>
                </c:pt>
                <c:pt idx="2054">
                  <c:v>65.354129999999998</c:v>
                </c:pt>
                <c:pt idx="2055">
                  <c:v>183.09049999999999</c:v>
                </c:pt>
                <c:pt idx="2056">
                  <c:v>240.37809999999999</c:v>
                </c:pt>
                <c:pt idx="2057">
                  <c:v>70.591040000000007</c:v>
                </c:pt>
                <c:pt idx="2058">
                  <c:v>122.40519999999999</c:v>
                </c:pt>
                <c:pt idx="2059">
                  <c:v>62.624760000000002</c:v>
                </c:pt>
                <c:pt idx="2060">
                  <c:v>98.628429999999994</c:v>
                </c:pt>
                <c:pt idx="2061">
                  <c:v>147.20959999999999</c:v>
                </c:pt>
                <c:pt idx="2062">
                  <c:v>445.61489999999998</c:v>
                </c:pt>
                <c:pt idx="2063">
                  <c:v>235.78360000000001</c:v>
                </c:pt>
                <c:pt idx="2064">
                  <c:v>272.61489999999998</c:v>
                </c:pt>
                <c:pt idx="2065">
                  <c:v>142.26570000000001</c:v>
                </c:pt>
                <c:pt idx="2066">
                  <c:v>47.119759999999999</c:v>
                </c:pt>
                <c:pt idx="2067">
                  <c:v>86.516260000000003</c:v>
                </c:pt>
                <c:pt idx="2068">
                  <c:v>153.48840000000001</c:v>
                </c:pt>
                <c:pt idx="2069">
                  <c:v>134.6807</c:v>
                </c:pt>
                <c:pt idx="2070">
                  <c:v>143.31290000000001</c:v>
                </c:pt>
                <c:pt idx="2071">
                  <c:v>67.400170000000003</c:v>
                </c:pt>
                <c:pt idx="2072">
                  <c:v>92.551670000000001</c:v>
                </c:pt>
                <c:pt idx="2073">
                  <c:v>49.966119999999997</c:v>
                </c:pt>
                <c:pt idx="2074">
                  <c:v>93.893550000000005</c:v>
                </c:pt>
                <c:pt idx="2075">
                  <c:v>25.268090000000001</c:v>
                </c:pt>
                <c:pt idx="2076">
                  <c:v>491.86099999999999</c:v>
                </c:pt>
                <c:pt idx="2077">
                  <c:v>33.940530000000003</c:v>
                </c:pt>
                <c:pt idx="2078">
                  <c:v>257.31849999999997</c:v>
                </c:pt>
                <c:pt idx="2079">
                  <c:v>198.59739999999999</c:v>
                </c:pt>
                <c:pt idx="2080">
                  <c:v>320.28219999999999</c:v>
                </c:pt>
                <c:pt idx="2081">
                  <c:v>132.14420000000001</c:v>
                </c:pt>
                <c:pt idx="2082">
                  <c:v>91.842209999999994</c:v>
                </c:pt>
                <c:pt idx="2083">
                  <c:v>111.9906</c:v>
                </c:pt>
                <c:pt idx="2084">
                  <c:v>461.42329999999998</c:v>
                </c:pt>
                <c:pt idx="2085">
                  <c:v>231.60550000000001</c:v>
                </c:pt>
                <c:pt idx="2086">
                  <c:v>1705.241</c:v>
                </c:pt>
                <c:pt idx="2087">
                  <c:v>53.72334</c:v>
                </c:pt>
                <c:pt idx="2088">
                  <c:v>54.468910000000001</c:v>
                </c:pt>
                <c:pt idx="2089">
                  <c:v>331.40320000000003</c:v>
                </c:pt>
                <c:pt idx="2090">
                  <c:v>127.7653</c:v>
                </c:pt>
                <c:pt idx="2091">
                  <c:v>436.95100000000002</c:v>
                </c:pt>
                <c:pt idx="2092">
                  <c:v>159.2269</c:v>
                </c:pt>
                <c:pt idx="2093">
                  <c:v>171.3057</c:v>
                </c:pt>
                <c:pt idx="2094">
                  <c:v>16.589040000000001</c:v>
                </c:pt>
                <c:pt idx="2095">
                  <c:v>148.7175</c:v>
                </c:pt>
                <c:pt idx="2096">
                  <c:v>87.102149999999995</c:v>
                </c:pt>
                <c:pt idx="2097">
                  <c:v>123.8372</c:v>
                </c:pt>
                <c:pt idx="2098">
                  <c:v>278.98880000000003</c:v>
                </c:pt>
                <c:pt idx="2099">
                  <c:v>655.0566</c:v>
                </c:pt>
                <c:pt idx="2100">
                  <c:v>38.401350000000001</c:v>
                </c:pt>
                <c:pt idx="2101">
                  <c:v>96.558109999999999</c:v>
                </c:pt>
                <c:pt idx="2102">
                  <c:v>145.60550000000001</c:v>
                </c:pt>
                <c:pt idx="2103">
                  <c:v>81.239040000000003</c:v>
                </c:pt>
                <c:pt idx="2104">
                  <c:v>355.94</c:v>
                </c:pt>
                <c:pt idx="2105">
                  <c:v>1231.172</c:v>
                </c:pt>
                <c:pt idx="2106">
                  <c:v>1032.7349999999999</c:v>
                </c:pt>
                <c:pt idx="2107">
                  <c:v>24.458950000000002</c:v>
                </c:pt>
                <c:pt idx="2108">
                  <c:v>203.65889999999999</c:v>
                </c:pt>
                <c:pt idx="2109">
                  <c:v>72.748390000000001</c:v>
                </c:pt>
                <c:pt idx="2110">
                  <c:v>72.969939999999994</c:v>
                </c:pt>
                <c:pt idx="2111">
                  <c:v>486.31819999999999</c:v>
                </c:pt>
                <c:pt idx="2112">
                  <c:v>153.99449999999999</c:v>
                </c:pt>
                <c:pt idx="2113">
                  <c:v>1284.6110000000001</c:v>
                </c:pt>
                <c:pt idx="2114">
                  <c:v>35.931319999999999</c:v>
                </c:pt>
                <c:pt idx="2115">
                  <c:v>748.93880000000001</c:v>
                </c:pt>
                <c:pt idx="2116">
                  <c:v>21.43431</c:v>
                </c:pt>
                <c:pt idx="2117">
                  <c:v>46.02167</c:v>
                </c:pt>
                <c:pt idx="2118">
                  <c:v>233.79499999999999</c:v>
                </c:pt>
                <c:pt idx="2119">
                  <c:v>238.61359999999999</c:v>
                </c:pt>
                <c:pt idx="2120">
                  <c:v>111.9015</c:v>
                </c:pt>
                <c:pt idx="2121">
                  <c:v>56.574730000000002</c:v>
                </c:pt>
                <c:pt idx="2122">
                  <c:v>115.542</c:v>
                </c:pt>
                <c:pt idx="2123">
                  <c:v>47.024810000000002</c:v>
                </c:pt>
                <c:pt idx="2124">
                  <c:v>192.95869999999999</c:v>
                </c:pt>
                <c:pt idx="2125">
                  <c:v>255.04239999999999</c:v>
                </c:pt>
                <c:pt idx="2126">
                  <c:v>65.976560000000006</c:v>
                </c:pt>
                <c:pt idx="2127">
                  <c:v>63.789439999999999</c:v>
                </c:pt>
                <c:pt idx="2128">
                  <c:v>142.36150000000001</c:v>
                </c:pt>
                <c:pt idx="2129">
                  <c:v>14.43402</c:v>
                </c:pt>
                <c:pt idx="2130">
                  <c:v>189.67850000000001</c:v>
                </c:pt>
                <c:pt idx="2131">
                  <c:v>38.479210000000002</c:v>
                </c:pt>
                <c:pt idx="2132">
                  <c:v>207.22120000000001</c:v>
                </c:pt>
                <c:pt idx="2133">
                  <c:v>2310.9079999999999</c:v>
                </c:pt>
                <c:pt idx="2134">
                  <c:v>96.917760000000001</c:v>
                </c:pt>
                <c:pt idx="2135">
                  <c:v>79.419449999999998</c:v>
                </c:pt>
                <c:pt idx="2136">
                  <c:v>73.703609999999998</c:v>
                </c:pt>
                <c:pt idx="2137">
                  <c:v>46.458730000000003</c:v>
                </c:pt>
                <c:pt idx="2138">
                  <c:v>70.36551</c:v>
                </c:pt>
                <c:pt idx="2139">
                  <c:v>524.7604</c:v>
                </c:pt>
                <c:pt idx="2140">
                  <c:v>113.2718</c:v>
                </c:pt>
                <c:pt idx="2141">
                  <c:v>618.17359999999996</c:v>
                </c:pt>
                <c:pt idx="2142">
                  <c:v>208.31120000000001</c:v>
                </c:pt>
                <c:pt idx="2143">
                  <c:v>17.585979999999999</c:v>
                </c:pt>
                <c:pt idx="2144">
                  <c:v>159.66399999999999</c:v>
                </c:pt>
                <c:pt idx="2145">
                  <c:v>541.32399999999996</c:v>
                </c:pt>
                <c:pt idx="2146">
                  <c:v>14.436159999999999</c:v>
                </c:pt>
                <c:pt idx="2147">
                  <c:v>333.94189999999998</c:v>
                </c:pt>
                <c:pt idx="2148">
                  <c:v>19.032050000000002</c:v>
                </c:pt>
                <c:pt idx="2149">
                  <c:v>50.184890000000003</c:v>
                </c:pt>
                <c:pt idx="2150">
                  <c:v>115.0946</c:v>
                </c:pt>
                <c:pt idx="2151">
                  <c:v>67.734899999999996</c:v>
                </c:pt>
                <c:pt idx="2152">
                  <c:v>52.430289999999999</c:v>
                </c:pt>
                <c:pt idx="2153">
                  <c:v>42.159930000000003</c:v>
                </c:pt>
                <c:pt idx="2154">
                  <c:v>143.15539999999999</c:v>
                </c:pt>
                <c:pt idx="2155">
                  <c:v>238.82400000000001</c:v>
                </c:pt>
                <c:pt idx="2156">
                  <c:v>29.624590000000001</c:v>
                </c:pt>
                <c:pt idx="2157">
                  <c:v>214.6225</c:v>
                </c:pt>
                <c:pt idx="2158">
                  <c:v>144.3648</c:v>
                </c:pt>
                <c:pt idx="2159">
                  <c:v>311.91160000000002</c:v>
                </c:pt>
                <c:pt idx="2160">
                  <c:v>73.463080000000005</c:v>
                </c:pt>
                <c:pt idx="2161">
                  <c:v>257.34989999999999</c:v>
                </c:pt>
                <c:pt idx="2162">
                  <c:v>91.177700000000002</c:v>
                </c:pt>
                <c:pt idx="2163">
                  <c:v>87.248670000000004</c:v>
                </c:pt>
                <c:pt idx="2164">
                  <c:v>164.66669999999999</c:v>
                </c:pt>
                <c:pt idx="2165">
                  <c:v>155.91069999999999</c:v>
                </c:pt>
                <c:pt idx="2166">
                  <c:v>464.42250000000001</c:v>
                </c:pt>
                <c:pt idx="2167">
                  <c:v>313.73700000000002</c:v>
                </c:pt>
                <c:pt idx="2168">
                  <c:v>155.42089999999999</c:v>
                </c:pt>
                <c:pt idx="2169">
                  <c:v>64.983599999999996</c:v>
                </c:pt>
                <c:pt idx="2170">
                  <c:v>128.6634</c:v>
                </c:pt>
                <c:pt idx="2171">
                  <c:v>150.3681</c:v>
                </c:pt>
                <c:pt idx="2172">
                  <c:v>144.69470000000001</c:v>
                </c:pt>
                <c:pt idx="2173">
                  <c:v>82.419479999999993</c:v>
                </c:pt>
                <c:pt idx="2174">
                  <c:v>49.936999999999998</c:v>
                </c:pt>
                <c:pt idx="2175">
                  <c:v>108.2719</c:v>
                </c:pt>
                <c:pt idx="2176">
                  <c:v>40.58108</c:v>
                </c:pt>
                <c:pt idx="2177">
                  <c:v>489.35520000000002</c:v>
                </c:pt>
                <c:pt idx="2178">
                  <c:v>42.063600000000001</c:v>
                </c:pt>
                <c:pt idx="2179">
                  <c:v>214.30619999999999</c:v>
                </c:pt>
                <c:pt idx="2180">
                  <c:v>425.3852</c:v>
                </c:pt>
                <c:pt idx="2181">
                  <c:v>171.16399999999999</c:v>
                </c:pt>
                <c:pt idx="2182">
                  <c:v>99.64676</c:v>
                </c:pt>
                <c:pt idx="2183">
                  <c:v>387.13760000000002</c:v>
                </c:pt>
                <c:pt idx="2184">
                  <c:v>79.746449999999996</c:v>
                </c:pt>
                <c:pt idx="2185">
                  <c:v>63.70485</c:v>
                </c:pt>
                <c:pt idx="2186">
                  <c:v>316.80009999999999</c:v>
                </c:pt>
                <c:pt idx="2187">
                  <c:v>464.05</c:v>
                </c:pt>
                <c:pt idx="2188">
                  <c:v>142.54839999999999</c:v>
                </c:pt>
                <c:pt idx="2189">
                  <c:v>236.31139999999999</c:v>
                </c:pt>
                <c:pt idx="2190">
                  <c:v>15.46514</c:v>
                </c:pt>
                <c:pt idx="2191">
                  <c:v>95.744799999999998</c:v>
                </c:pt>
                <c:pt idx="2192">
                  <c:v>150.85659999999999</c:v>
                </c:pt>
                <c:pt idx="2193">
                  <c:v>270.40589999999997</c:v>
                </c:pt>
                <c:pt idx="2194">
                  <c:v>55.550919999999998</c:v>
                </c:pt>
                <c:pt idx="2195">
                  <c:v>176.69479999999999</c:v>
                </c:pt>
                <c:pt idx="2196">
                  <c:v>86.066959999999995</c:v>
                </c:pt>
                <c:pt idx="2197">
                  <c:v>349.18220000000002</c:v>
                </c:pt>
                <c:pt idx="2198">
                  <c:v>1220.875</c:v>
                </c:pt>
                <c:pt idx="2199">
                  <c:v>1004.965</c:v>
                </c:pt>
                <c:pt idx="2200">
                  <c:v>196.4503</c:v>
                </c:pt>
                <c:pt idx="2201">
                  <c:v>180.31800000000001</c:v>
                </c:pt>
                <c:pt idx="2202">
                  <c:v>88.251440000000002</c:v>
                </c:pt>
                <c:pt idx="2203">
                  <c:v>109.8837</c:v>
                </c:pt>
                <c:pt idx="2204">
                  <c:v>156.43109999999999</c:v>
                </c:pt>
                <c:pt idx="2205">
                  <c:v>1054.4839999999999</c:v>
                </c:pt>
                <c:pt idx="2206">
                  <c:v>41.09111</c:v>
                </c:pt>
                <c:pt idx="2207">
                  <c:v>19.955030000000001</c:v>
                </c:pt>
                <c:pt idx="2208">
                  <c:v>745.90340000000003</c:v>
                </c:pt>
                <c:pt idx="2209">
                  <c:v>79.715419999999995</c:v>
                </c:pt>
                <c:pt idx="2210">
                  <c:v>224.28380000000001</c:v>
                </c:pt>
                <c:pt idx="2211">
                  <c:v>122.3817</c:v>
                </c:pt>
                <c:pt idx="2212">
                  <c:v>76.834729999999993</c:v>
                </c:pt>
                <c:pt idx="2213">
                  <c:v>100.2919</c:v>
                </c:pt>
                <c:pt idx="2214">
                  <c:v>45.278149999999997</c:v>
                </c:pt>
                <c:pt idx="2215">
                  <c:v>198.93870000000001</c:v>
                </c:pt>
                <c:pt idx="2216">
                  <c:v>169.9853</c:v>
                </c:pt>
                <c:pt idx="2217">
                  <c:v>87.521140000000003</c:v>
                </c:pt>
                <c:pt idx="2218">
                  <c:v>150.66319999999999</c:v>
                </c:pt>
                <c:pt idx="2219">
                  <c:v>34.5655</c:v>
                </c:pt>
                <c:pt idx="2220">
                  <c:v>64.893169999999998</c:v>
                </c:pt>
                <c:pt idx="2221">
                  <c:v>57.740609999999997</c:v>
                </c:pt>
                <c:pt idx="2222">
                  <c:v>181.30950000000001</c:v>
                </c:pt>
                <c:pt idx="2223">
                  <c:v>2160.5439999999999</c:v>
                </c:pt>
                <c:pt idx="2224">
                  <c:v>96.67313</c:v>
                </c:pt>
                <c:pt idx="2225">
                  <c:v>152.76179999999999</c:v>
                </c:pt>
                <c:pt idx="2226">
                  <c:v>20.848030000000001</c:v>
                </c:pt>
                <c:pt idx="2227">
                  <c:v>80.840739999999997</c:v>
                </c:pt>
                <c:pt idx="2228">
                  <c:v>546.78560000000004</c:v>
                </c:pt>
                <c:pt idx="2229">
                  <c:v>57.064950000000003</c:v>
                </c:pt>
                <c:pt idx="2230">
                  <c:v>711.44820000000004</c:v>
                </c:pt>
                <c:pt idx="2231">
                  <c:v>283.53899999999999</c:v>
                </c:pt>
                <c:pt idx="2232">
                  <c:v>31.340800000000002</c:v>
                </c:pt>
                <c:pt idx="2233">
                  <c:v>156.18989999999999</c:v>
                </c:pt>
                <c:pt idx="2234">
                  <c:v>350.30160000000001</c:v>
                </c:pt>
                <c:pt idx="2235">
                  <c:v>27.226330000000001</c:v>
                </c:pt>
                <c:pt idx="2236">
                  <c:v>353.56200000000001</c:v>
                </c:pt>
                <c:pt idx="2237">
                  <c:v>17.87621</c:v>
                </c:pt>
                <c:pt idx="2238">
                  <c:v>80.032550000000001</c:v>
                </c:pt>
                <c:pt idx="2239">
                  <c:v>183.74770000000001</c:v>
                </c:pt>
                <c:pt idx="2240">
                  <c:v>82.187780000000004</c:v>
                </c:pt>
                <c:pt idx="2241">
                  <c:v>183.68899999999999</c:v>
                </c:pt>
                <c:pt idx="2242">
                  <c:v>55.758310000000002</c:v>
                </c:pt>
                <c:pt idx="2243">
                  <c:v>208.78720000000001</c:v>
                </c:pt>
                <c:pt idx="2244">
                  <c:v>244.34690000000001</c:v>
                </c:pt>
                <c:pt idx="2245">
                  <c:v>31.779640000000001</c:v>
                </c:pt>
                <c:pt idx="2246">
                  <c:v>135.06229999999999</c:v>
                </c:pt>
                <c:pt idx="2247">
                  <c:v>89.287350000000004</c:v>
                </c:pt>
                <c:pt idx="2248">
                  <c:v>201.8647</c:v>
                </c:pt>
                <c:pt idx="2249">
                  <c:v>91.101309999999998</c:v>
                </c:pt>
                <c:pt idx="2250">
                  <c:v>115.7704</c:v>
                </c:pt>
                <c:pt idx="2251">
                  <c:v>72.566789999999997</c:v>
                </c:pt>
                <c:pt idx="2252">
                  <c:v>235.07689999999999</c:v>
                </c:pt>
                <c:pt idx="2253">
                  <c:v>450.61219999999997</c:v>
                </c:pt>
                <c:pt idx="2254">
                  <c:v>346.3845</c:v>
                </c:pt>
                <c:pt idx="2255">
                  <c:v>179.488</c:v>
                </c:pt>
                <c:pt idx="2256">
                  <c:v>14.547929999999999</c:v>
                </c:pt>
                <c:pt idx="2257">
                  <c:v>92.241489999999999</c:v>
                </c:pt>
                <c:pt idx="2258">
                  <c:v>143.7029</c:v>
                </c:pt>
                <c:pt idx="2259">
                  <c:v>139.39420000000001</c:v>
                </c:pt>
                <c:pt idx="2260">
                  <c:v>238.21809999999999</c:v>
                </c:pt>
                <c:pt idx="2261">
                  <c:v>191.38329999999999</c:v>
                </c:pt>
                <c:pt idx="2262">
                  <c:v>52.409269999999999</c:v>
                </c:pt>
                <c:pt idx="2263">
                  <c:v>39.355670000000003</c:v>
                </c:pt>
                <c:pt idx="2264">
                  <c:v>479.04689999999999</c:v>
                </c:pt>
                <c:pt idx="2265">
                  <c:v>36.534019999999998</c:v>
                </c:pt>
                <c:pt idx="2266">
                  <c:v>206.13980000000001</c:v>
                </c:pt>
                <c:pt idx="2267">
                  <c:v>162.22300000000001</c:v>
                </c:pt>
                <c:pt idx="2268">
                  <c:v>116.6712</c:v>
                </c:pt>
                <c:pt idx="2269">
                  <c:v>258.78070000000002</c:v>
                </c:pt>
                <c:pt idx="2270">
                  <c:v>1609.75</c:v>
                </c:pt>
                <c:pt idx="2271">
                  <c:v>52.786459999999998</c:v>
                </c:pt>
                <c:pt idx="2272">
                  <c:v>60.652079999999998</c:v>
                </c:pt>
                <c:pt idx="2273">
                  <c:v>338.56139999999999</c:v>
                </c:pt>
                <c:pt idx="2274">
                  <c:v>127.6611</c:v>
                </c:pt>
                <c:pt idx="2275">
                  <c:v>20.307700000000001</c:v>
                </c:pt>
                <c:pt idx="2276">
                  <c:v>71.468950000000007</c:v>
                </c:pt>
                <c:pt idx="2277">
                  <c:v>114.7598</c:v>
                </c:pt>
                <c:pt idx="2278">
                  <c:v>288.05430000000001</c:v>
                </c:pt>
                <c:pt idx="2279">
                  <c:v>48.737630000000003</c:v>
                </c:pt>
                <c:pt idx="2280">
                  <c:v>112.9847</c:v>
                </c:pt>
                <c:pt idx="2281">
                  <c:v>160.57499999999999</c:v>
                </c:pt>
                <c:pt idx="2282">
                  <c:v>81.187380000000005</c:v>
                </c:pt>
                <c:pt idx="2283">
                  <c:v>356.51900000000001</c:v>
                </c:pt>
                <c:pt idx="2284">
                  <c:v>801.77880000000005</c:v>
                </c:pt>
                <c:pt idx="2285">
                  <c:v>178.00450000000001</c:v>
                </c:pt>
                <c:pt idx="2286">
                  <c:v>76.155540000000002</c:v>
                </c:pt>
                <c:pt idx="2287">
                  <c:v>87.8446</c:v>
                </c:pt>
                <c:pt idx="2288">
                  <c:v>457.47160000000002</c:v>
                </c:pt>
                <c:pt idx="2289">
                  <c:v>158.7166</c:v>
                </c:pt>
                <c:pt idx="2290">
                  <c:v>111.0681</c:v>
                </c:pt>
                <c:pt idx="2291">
                  <c:v>27.572679999999998</c:v>
                </c:pt>
                <c:pt idx="2292">
                  <c:v>57.31</c:v>
                </c:pt>
                <c:pt idx="2293">
                  <c:v>204.22409999999999</c:v>
                </c:pt>
                <c:pt idx="2294">
                  <c:v>134.15889999999999</c:v>
                </c:pt>
                <c:pt idx="2295">
                  <c:v>85.606089999999995</c:v>
                </c:pt>
                <c:pt idx="2296">
                  <c:v>113.9872</c:v>
                </c:pt>
                <c:pt idx="2297">
                  <c:v>53.152909999999999</c:v>
                </c:pt>
                <c:pt idx="2298">
                  <c:v>256.55689999999998</c:v>
                </c:pt>
                <c:pt idx="2299">
                  <c:v>175.27099999999999</c:v>
                </c:pt>
                <c:pt idx="2300">
                  <c:v>131.01689999999999</c:v>
                </c:pt>
                <c:pt idx="2301">
                  <c:v>35.776260000000001</c:v>
                </c:pt>
                <c:pt idx="2302">
                  <c:v>99.587440000000001</c:v>
                </c:pt>
                <c:pt idx="2303">
                  <c:v>102.1144</c:v>
                </c:pt>
                <c:pt idx="2304">
                  <c:v>102.08710000000001</c:v>
                </c:pt>
                <c:pt idx="2305">
                  <c:v>33.627450000000003</c:v>
                </c:pt>
                <c:pt idx="2306">
                  <c:v>92.447779999999995</c:v>
                </c:pt>
                <c:pt idx="2307">
                  <c:v>575.1241</c:v>
                </c:pt>
                <c:pt idx="2308">
                  <c:v>94.016750000000002</c:v>
                </c:pt>
                <c:pt idx="2309">
                  <c:v>590.47080000000005</c:v>
                </c:pt>
                <c:pt idx="2310">
                  <c:v>281.62099999999998</c:v>
                </c:pt>
                <c:pt idx="2311">
                  <c:v>28.017479999999999</c:v>
                </c:pt>
                <c:pt idx="2312">
                  <c:v>165.2184</c:v>
                </c:pt>
                <c:pt idx="2313">
                  <c:v>32.268169999999998</c:v>
                </c:pt>
                <c:pt idx="2314">
                  <c:v>30.475680000000001</c:v>
                </c:pt>
                <c:pt idx="2315">
                  <c:v>23.191700000000001</c:v>
                </c:pt>
                <c:pt idx="2316">
                  <c:v>35.321089999999998</c:v>
                </c:pt>
                <c:pt idx="2317">
                  <c:v>82.438069999999996</c:v>
                </c:pt>
                <c:pt idx="2318">
                  <c:v>238.2585</c:v>
                </c:pt>
                <c:pt idx="2319">
                  <c:v>22.822179999999999</c:v>
                </c:pt>
                <c:pt idx="2320">
                  <c:v>37.508240000000001</c:v>
                </c:pt>
                <c:pt idx="2321">
                  <c:v>127.2979</c:v>
                </c:pt>
                <c:pt idx="2322">
                  <c:v>324.87860000000001</c:v>
                </c:pt>
                <c:pt idx="2323">
                  <c:v>102.096</c:v>
                </c:pt>
                <c:pt idx="2324">
                  <c:v>339.38720000000001</c:v>
                </c:pt>
                <c:pt idx="2325">
                  <c:v>35.191339999999997</c:v>
                </c:pt>
                <c:pt idx="2326">
                  <c:v>147.27080000000001</c:v>
                </c:pt>
                <c:pt idx="2327">
                  <c:v>409.1071</c:v>
                </c:pt>
                <c:pt idx="2328">
                  <c:v>273.19189999999998</c:v>
                </c:pt>
                <c:pt idx="2329">
                  <c:v>15.76873</c:v>
                </c:pt>
                <c:pt idx="2330">
                  <c:v>75.951610000000002</c:v>
                </c:pt>
                <c:pt idx="2331">
                  <c:v>80.373109999999997</c:v>
                </c:pt>
                <c:pt idx="2332">
                  <c:v>175.7002</c:v>
                </c:pt>
                <c:pt idx="2333">
                  <c:v>35.592910000000003</c:v>
                </c:pt>
                <c:pt idx="2334">
                  <c:v>424.92500000000001</c:v>
                </c:pt>
                <c:pt idx="2335">
                  <c:v>64.001530000000002</c:v>
                </c:pt>
                <c:pt idx="2336">
                  <c:v>68.147030000000001</c:v>
                </c:pt>
                <c:pt idx="2337">
                  <c:v>536.97479999999996</c:v>
                </c:pt>
                <c:pt idx="2338">
                  <c:v>52.522770000000001</c:v>
                </c:pt>
                <c:pt idx="2339">
                  <c:v>142.2183</c:v>
                </c:pt>
                <c:pt idx="2340">
                  <c:v>83.279949999999999</c:v>
                </c:pt>
                <c:pt idx="2341">
                  <c:v>87.342659999999995</c:v>
                </c:pt>
                <c:pt idx="2342">
                  <c:v>362.88499999999999</c:v>
                </c:pt>
                <c:pt idx="2343">
                  <c:v>113.2556</c:v>
                </c:pt>
                <c:pt idx="2344">
                  <c:v>242.40309999999999</c:v>
                </c:pt>
                <c:pt idx="2345">
                  <c:v>31.79524</c:v>
                </c:pt>
                <c:pt idx="2346">
                  <c:v>105.3421</c:v>
                </c:pt>
                <c:pt idx="2347">
                  <c:v>114.0908</c:v>
                </c:pt>
                <c:pt idx="2348">
                  <c:v>286.89499999999998</c:v>
                </c:pt>
                <c:pt idx="2349">
                  <c:v>51.818309999999997</c:v>
                </c:pt>
                <c:pt idx="2350">
                  <c:v>161.00380000000001</c:v>
                </c:pt>
                <c:pt idx="2351">
                  <c:v>367.34480000000002</c:v>
                </c:pt>
                <c:pt idx="2352">
                  <c:v>207.60589999999999</c:v>
                </c:pt>
                <c:pt idx="2353">
                  <c:v>104.3116</c:v>
                </c:pt>
                <c:pt idx="2354">
                  <c:v>79.875339999999994</c:v>
                </c:pt>
                <c:pt idx="2355">
                  <c:v>481.68619999999999</c:v>
                </c:pt>
                <c:pt idx="2356">
                  <c:v>159.88390000000001</c:v>
                </c:pt>
                <c:pt idx="2357">
                  <c:v>90.245930000000001</c:v>
                </c:pt>
                <c:pt idx="2358">
                  <c:v>34.727989999999998</c:v>
                </c:pt>
                <c:pt idx="2359">
                  <c:v>59.846060000000001</c:v>
                </c:pt>
                <c:pt idx="2360">
                  <c:v>181.8732</c:v>
                </c:pt>
                <c:pt idx="2361">
                  <c:v>139.14089999999999</c:v>
                </c:pt>
                <c:pt idx="2362">
                  <c:v>87.21669</c:v>
                </c:pt>
                <c:pt idx="2363">
                  <c:v>131.1996</c:v>
                </c:pt>
                <c:pt idx="2364">
                  <c:v>58.26014</c:v>
                </c:pt>
                <c:pt idx="2365">
                  <c:v>45.100810000000003</c:v>
                </c:pt>
                <c:pt idx="2366">
                  <c:v>141.04069999999999</c:v>
                </c:pt>
                <c:pt idx="2367">
                  <c:v>70.903739999999999</c:v>
                </c:pt>
                <c:pt idx="2368">
                  <c:v>109.2364</c:v>
                </c:pt>
                <c:pt idx="2369">
                  <c:v>133.6061</c:v>
                </c:pt>
                <c:pt idx="2370">
                  <c:v>30.556180000000001</c:v>
                </c:pt>
                <c:pt idx="2371">
                  <c:v>591.20889999999997</c:v>
                </c:pt>
                <c:pt idx="2372">
                  <c:v>73.308880000000002</c:v>
                </c:pt>
                <c:pt idx="2373">
                  <c:v>185.76609999999999</c:v>
                </c:pt>
                <c:pt idx="2374">
                  <c:v>26.55491</c:v>
                </c:pt>
                <c:pt idx="2375">
                  <c:v>206.7653</c:v>
                </c:pt>
                <c:pt idx="2376">
                  <c:v>33.328330000000001</c:v>
                </c:pt>
                <c:pt idx="2377">
                  <c:v>42.038139999999999</c:v>
                </c:pt>
                <c:pt idx="2378">
                  <c:v>47.829340000000002</c:v>
                </c:pt>
                <c:pt idx="2379">
                  <c:v>52.002470000000002</c:v>
                </c:pt>
                <c:pt idx="2380">
                  <c:v>64.901120000000006</c:v>
                </c:pt>
                <c:pt idx="2381">
                  <c:v>27.599589999999999</c:v>
                </c:pt>
                <c:pt idx="2382">
                  <c:v>50.768500000000003</c:v>
                </c:pt>
                <c:pt idx="2383">
                  <c:v>113.0496</c:v>
                </c:pt>
                <c:pt idx="2384">
                  <c:v>94.468310000000002</c:v>
                </c:pt>
                <c:pt idx="2385">
                  <c:v>268.68130000000002</c:v>
                </c:pt>
                <c:pt idx="2386">
                  <c:v>425.05110000000002</c:v>
                </c:pt>
                <c:pt idx="2387">
                  <c:v>22.018409999999999</c:v>
                </c:pt>
                <c:pt idx="2388">
                  <c:v>93.559470000000005</c:v>
                </c:pt>
                <c:pt idx="2389">
                  <c:v>146.68870000000001</c:v>
                </c:pt>
                <c:pt idx="2390">
                  <c:v>153.92359999999999</c:v>
                </c:pt>
                <c:pt idx="2391">
                  <c:v>33.925919999999998</c:v>
                </c:pt>
                <c:pt idx="2392">
                  <c:v>69.752009999999999</c:v>
                </c:pt>
                <c:pt idx="2393">
                  <c:v>76.320229999999995</c:v>
                </c:pt>
                <c:pt idx="2394">
                  <c:v>502.66180000000003</c:v>
                </c:pt>
                <c:pt idx="2395">
                  <c:v>65.015709999999999</c:v>
                </c:pt>
                <c:pt idx="2396">
                  <c:v>145.01439999999999</c:v>
                </c:pt>
                <c:pt idx="2397">
                  <c:v>131.57769999999999</c:v>
                </c:pt>
                <c:pt idx="2398">
                  <c:v>86.104550000000003</c:v>
                </c:pt>
                <c:pt idx="2399">
                  <c:v>357.79039999999998</c:v>
                </c:pt>
                <c:pt idx="2400">
                  <c:v>51.859479999999998</c:v>
                </c:pt>
                <c:pt idx="2401">
                  <c:v>78.680980000000005</c:v>
                </c:pt>
                <c:pt idx="2402">
                  <c:v>137.8989</c:v>
                </c:pt>
                <c:pt idx="2403">
                  <c:v>293.82900000000001</c:v>
                </c:pt>
                <c:pt idx="2404">
                  <c:v>50.421259999999997</c:v>
                </c:pt>
                <c:pt idx="2405">
                  <c:v>229.60079999999999</c:v>
                </c:pt>
                <c:pt idx="2406">
                  <c:v>370.1678</c:v>
                </c:pt>
                <c:pt idx="2407">
                  <c:v>149.8322</c:v>
                </c:pt>
                <c:pt idx="2408">
                  <c:v>164.3056</c:v>
                </c:pt>
                <c:pt idx="2409">
                  <c:v>31.936430000000001</c:v>
                </c:pt>
                <c:pt idx="2410">
                  <c:v>50.670569999999998</c:v>
                </c:pt>
                <c:pt idx="2411">
                  <c:v>185.16229999999999</c:v>
                </c:pt>
                <c:pt idx="2412">
                  <c:v>106.1486</c:v>
                </c:pt>
                <c:pt idx="2413">
                  <c:v>195.79490000000001</c:v>
                </c:pt>
                <c:pt idx="2414">
                  <c:v>146.624</c:v>
                </c:pt>
                <c:pt idx="2415">
                  <c:v>46.658720000000002</c:v>
                </c:pt>
                <c:pt idx="2416">
                  <c:v>143.30760000000001</c:v>
                </c:pt>
                <c:pt idx="2417">
                  <c:v>88.105090000000004</c:v>
                </c:pt>
                <c:pt idx="2418">
                  <c:v>115.2405</c:v>
                </c:pt>
                <c:pt idx="2419">
                  <c:v>38.430070000000001</c:v>
                </c:pt>
                <c:pt idx="2420">
                  <c:v>102.9706</c:v>
                </c:pt>
                <c:pt idx="2421">
                  <c:v>202.1088</c:v>
                </c:pt>
                <c:pt idx="2422">
                  <c:v>32.757210000000001</c:v>
                </c:pt>
                <c:pt idx="2423">
                  <c:v>183.4588</c:v>
                </c:pt>
                <c:pt idx="2424">
                  <c:v>477.12869999999998</c:v>
                </c:pt>
                <c:pt idx="2425">
                  <c:v>33.185760000000002</c:v>
                </c:pt>
                <c:pt idx="2426">
                  <c:v>39.476599999999998</c:v>
                </c:pt>
                <c:pt idx="2427">
                  <c:v>50.804769999999998</c:v>
                </c:pt>
                <c:pt idx="2428">
                  <c:v>36.00018</c:v>
                </c:pt>
                <c:pt idx="2429">
                  <c:v>32.298430000000003</c:v>
                </c:pt>
                <c:pt idx="2430">
                  <c:v>131.29400000000001</c:v>
                </c:pt>
                <c:pt idx="2431">
                  <c:v>80.280670000000001</c:v>
                </c:pt>
                <c:pt idx="2432">
                  <c:v>26.85829</c:v>
                </c:pt>
                <c:pt idx="2433">
                  <c:v>97.487139999999997</c:v>
                </c:pt>
                <c:pt idx="2434">
                  <c:v>106.54179999999999</c:v>
                </c:pt>
                <c:pt idx="2435">
                  <c:v>166.92400000000001</c:v>
                </c:pt>
                <c:pt idx="2436">
                  <c:v>40.463549999999998</c:v>
                </c:pt>
                <c:pt idx="2437">
                  <c:v>72.790670000000006</c:v>
                </c:pt>
                <c:pt idx="2438">
                  <c:v>145.14619999999999</c:v>
                </c:pt>
                <c:pt idx="2439">
                  <c:v>511.4074</c:v>
                </c:pt>
                <c:pt idx="2440">
                  <c:v>75.284260000000003</c:v>
                </c:pt>
                <c:pt idx="2441">
                  <c:v>90.980199999999996</c:v>
                </c:pt>
                <c:pt idx="2442">
                  <c:v>82.144419999999997</c:v>
                </c:pt>
                <c:pt idx="2443">
                  <c:v>109.4691</c:v>
                </c:pt>
                <c:pt idx="2444">
                  <c:v>165.00210000000001</c:v>
                </c:pt>
                <c:pt idx="2445">
                  <c:v>69.207830000000001</c:v>
                </c:pt>
                <c:pt idx="2446">
                  <c:v>168.29400000000001</c:v>
                </c:pt>
                <c:pt idx="2447">
                  <c:v>377.24740000000003</c:v>
                </c:pt>
                <c:pt idx="2448">
                  <c:v>75.061570000000003</c:v>
                </c:pt>
                <c:pt idx="2449">
                  <c:v>176.55799999999999</c:v>
                </c:pt>
                <c:pt idx="2450">
                  <c:v>18.304379999999998</c:v>
                </c:pt>
                <c:pt idx="2451">
                  <c:v>31.11448</c:v>
                </c:pt>
                <c:pt idx="2452">
                  <c:v>157.04660000000001</c:v>
                </c:pt>
                <c:pt idx="2453">
                  <c:v>140.05009999999999</c:v>
                </c:pt>
                <c:pt idx="2454">
                  <c:v>147.7226</c:v>
                </c:pt>
                <c:pt idx="2455">
                  <c:v>79.099810000000005</c:v>
                </c:pt>
                <c:pt idx="2456">
                  <c:v>145.08070000000001</c:v>
                </c:pt>
                <c:pt idx="2457">
                  <c:v>86.938640000000007</c:v>
                </c:pt>
                <c:pt idx="2458">
                  <c:v>105.97410000000001</c:v>
                </c:pt>
                <c:pt idx="2459">
                  <c:v>42.34158</c:v>
                </c:pt>
                <c:pt idx="2460">
                  <c:v>50.447490000000002</c:v>
                </c:pt>
                <c:pt idx="2461">
                  <c:v>750.58849999999995</c:v>
                </c:pt>
                <c:pt idx="2462">
                  <c:v>36.074440000000003</c:v>
                </c:pt>
                <c:pt idx="2463">
                  <c:v>190.07159999999999</c:v>
                </c:pt>
                <c:pt idx="2464">
                  <c:v>450.28320000000002</c:v>
                </c:pt>
                <c:pt idx="2465">
                  <c:v>43.311340000000001</c:v>
                </c:pt>
                <c:pt idx="2466">
                  <c:v>39.317509999999999</c:v>
                </c:pt>
                <c:pt idx="2467">
                  <c:v>40.760559999999998</c:v>
                </c:pt>
                <c:pt idx="2468">
                  <c:v>46.298870000000001</c:v>
                </c:pt>
                <c:pt idx="2469">
                  <c:v>40.663220000000003</c:v>
                </c:pt>
                <c:pt idx="2470">
                  <c:v>121.8408</c:v>
                </c:pt>
                <c:pt idx="2471">
                  <c:v>322.7353</c:v>
                </c:pt>
                <c:pt idx="2472">
                  <c:v>27.91377</c:v>
                </c:pt>
                <c:pt idx="2473">
                  <c:v>284.28730000000002</c:v>
                </c:pt>
                <c:pt idx="2474">
                  <c:v>122.3443</c:v>
                </c:pt>
                <c:pt idx="2475">
                  <c:v>158.81979999999999</c:v>
                </c:pt>
                <c:pt idx="2476">
                  <c:v>51.882100000000001</c:v>
                </c:pt>
                <c:pt idx="2477">
                  <c:v>68.216939999999994</c:v>
                </c:pt>
                <c:pt idx="2478">
                  <c:v>95.347849999999994</c:v>
                </c:pt>
                <c:pt idx="2479">
                  <c:v>79.881770000000003</c:v>
                </c:pt>
                <c:pt idx="2480">
                  <c:v>103.9395</c:v>
                </c:pt>
                <c:pt idx="2481">
                  <c:v>98.79956</c:v>
                </c:pt>
                <c:pt idx="2482">
                  <c:v>352.68239999999997</c:v>
                </c:pt>
                <c:pt idx="2483">
                  <c:v>67.016769999999994</c:v>
                </c:pt>
                <c:pt idx="2484">
                  <c:v>258.84059999999999</c:v>
                </c:pt>
                <c:pt idx="2485">
                  <c:v>377.88330000000002</c:v>
                </c:pt>
                <c:pt idx="2486">
                  <c:v>197.53809999999999</c:v>
                </c:pt>
                <c:pt idx="2487">
                  <c:v>36.747929999999997</c:v>
                </c:pt>
                <c:pt idx="2488">
                  <c:v>41.870829999999998</c:v>
                </c:pt>
                <c:pt idx="2489">
                  <c:v>170.70580000000001</c:v>
                </c:pt>
                <c:pt idx="2490">
                  <c:v>72.970849999999999</c:v>
                </c:pt>
                <c:pt idx="2491">
                  <c:v>92.747699999999995</c:v>
                </c:pt>
                <c:pt idx="2492">
                  <c:v>45.077750000000002</c:v>
                </c:pt>
                <c:pt idx="2493">
                  <c:v>134.70769999999999</c:v>
                </c:pt>
                <c:pt idx="2494">
                  <c:v>86.608789999999999</c:v>
                </c:pt>
                <c:pt idx="2495">
                  <c:v>523.33839999999998</c:v>
                </c:pt>
                <c:pt idx="2496">
                  <c:v>42.055349999999997</c:v>
                </c:pt>
                <c:pt idx="2497">
                  <c:v>38.733879999999999</c:v>
                </c:pt>
                <c:pt idx="2498">
                  <c:v>60.959789999999998</c:v>
                </c:pt>
                <c:pt idx="2499">
                  <c:v>154.02019999999999</c:v>
                </c:pt>
                <c:pt idx="2500">
                  <c:v>473.7851</c:v>
                </c:pt>
                <c:pt idx="2501">
                  <c:v>28.440529999999999</c:v>
                </c:pt>
                <c:pt idx="2502">
                  <c:v>158.7192</c:v>
                </c:pt>
                <c:pt idx="2503">
                  <c:v>92.502049999999997</c:v>
                </c:pt>
                <c:pt idx="2504">
                  <c:v>177.2234</c:v>
                </c:pt>
                <c:pt idx="2505">
                  <c:v>52.798180000000002</c:v>
                </c:pt>
                <c:pt idx="2506">
                  <c:v>83.297200000000004</c:v>
                </c:pt>
                <c:pt idx="2507">
                  <c:v>155.84989999999999</c:v>
                </c:pt>
                <c:pt idx="2508">
                  <c:v>82.395740000000004</c:v>
                </c:pt>
                <c:pt idx="2509">
                  <c:v>82.104640000000003</c:v>
                </c:pt>
                <c:pt idx="2510">
                  <c:v>128.59739999999999</c:v>
                </c:pt>
                <c:pt idx="2511">
                  <c:v>398.6968</c:v>
                </c:pt>
                <c:pt idx="2512">
                  <c:v>184.74440000000001</c:v>
                </c:pt>
                <c:pt idx="2513">
                  <c:v>45.055300000000003</c:v>
                </c:pt>
                <c:pt idx="2514">
                  <c:v>63.504309999999997</c:v>
                </c:pt>
                <c:pt idx="2515">
                  <c:v>130.8314</c:v>
                </c:pt>
                <c:pt idx="2516">
                  <c:v>195.8895</c:v>
                </c:pt>
                <c:pt idx="2517">
                  <c:v>96.343450000000004</c:v>
                </c:pt>
                <c:pt idx="2518">
                  <c:v>86.201539999999994</c:v>
                </c:pt>
                <c:pt idx="2519">
                  <c:v>77.077219999999997</c:v>
                </c:pt>
                <c:pt idx="2520">
                  <c:v>49.7562</c:v>
                </c:pt>
                <c:pt idx="2521">
                  <c:v>541.56629999999996</c:v>
                </c:pt>
                <c:pt idx="2522">
                  <c:v>41.195419999999999</c:v>
                </c:pt>
                <c:pt idx="2523">
                  <c:v>30.910129999999999</c:v>
                </c:pt>
                <c:pt idx="2524">
                  <c:v>70.109830000000002</c:v>
                </c:pt>
                <c:pt idx="2525">
                  <c:v>38.946800000000003</c:v>
                </c:pt>
                <c:pt idx="2526">
                  <c:v>132.6268</c:v>
                </c:pt>
                <c:pt idx="2527">
                  <c:v>198.22149999999999</c:v>
                </c:pt>
                <c:pt idx="2528">
                  <c:v>46.852290000000004</c:v>
                </c:pt>
                <c:pt idx="2529">
                  <c:v>119.51519999999999</c:v>
                </c:pt>
                <c:pt idx="2530">
                  <c:v>127.0789</c:v>
                </c:pt>
                <c:pt idx="2531">
                  <c:v>128.73660000000001</c:v>
                </c:pt>
                <c:pt idx="2532">
                  <c:v>344.35070000000002</c:v>
                </c:pt>
                <c:pt idx="2533">
                  <c:v>185.35409999999999</c:v>
                </c:pt>
                <c:pt idx="2534">
                  <c:v>427.04969999999997</c:v>
                </c:pt>
                <c:pt idx="2535">
                  <c:v>208.36670000000001</c:v>
                </c:pt>
                <c:pt idx="2536">
                  <c:v>136.6379</c:v>
                </c:pt>
                <c:pt idx="2537">
                  <c:v>142.7972</c:v>
                </c:pt>
                <c:pt idx="2538">
                  <c:v>86.491979999999998</c:v>
                </c:pt>
                <c:pt idx="2539">
                  <c:v>83.099590000000006</c:v>
                </c:pt>
                <c:pt idx="2540">
                  <c:v>152.94630000000001</c:v>
                </c:pt>
                <c:pt idx="2541">
                  <c:v>42.523220000000002</c:v>
                </c:pt>
                <c:pt idx="2542">
                  <c:v>256.33030000000002</c:v>
                </c:pt>
                <c:pt idx="2543">
                  <c:v>47.711260000000003</c:v>
                </c:pt>
                <c:pt idx="2544">
                  <c:v>70.15549</c:v>
                </c:pt>
                <c:pt idx="2545">
                  <c:v>87.185419999999993</c:v>
                </c:pt>
                <c:pt idx="2546">
                  <c:v>68.857979999999998</c:v>
                </c:pt>
                <c:pt idx="2547">
                  <c:v>170.95910000000001</c:v>
                </c:pt>
                <c:pt idx="2548">
                  <c:v>48.54081</c:v>
                </c:pt>
                <c:pt idx="2549">
                  <c:v>75.817499999999995</c:v>
                </c:pt>
                <c:pt idx="2550">
                  <c:v>125.006</c:v>
                </c:pt>
                <c:pt idx="2551">
                  <c:v>107.8492</c:v>
                </c:pt>
                <c:pt idx="2552">
                  <c:v>116.9876</c:v>
                </c:pt>
                <c:pt idx="2553">
                  <c:v>201.34630000000001</c:v>
                </c:pt>
                <c:pt idx="2554">
                  <c:v>143.7013</c:v>
                </c:pt>
                <c:pt idx="2555">
                  <c:v>143.7902</c:v>
                </c:pt>
                <c:pt idx="2556">
                  <c:v>80.756469999999993</c:v>
                </c:pt>
                <c:pt idx="2557">
                  <c:v>116.90689999999999</c:v>
                </c:pt>
                <c:pt idx="2558">
                  <c:v>34.797199999999997</c:v>
                </c:pt>
                <c:pt idx="2559">
                  <c:v>297.37310000000002</c:v>
                </c:pt>
                <c:pt idx="2560">
                  <c:v>48.420090000000002</c:v>
                </c:pt>
                <c:pt idx="2561">
                  <c:v>63.226019999999998</c:v>
                </c:pt>
                <c:pt idx="2562">
                  <c:v>62.176079999999999</c:v>
                </c:pt>
                <c:pt idx="2563">
                  <c:v>180.4085</c:v>
                </c:pt>
                <c:pt idx="2564">
                  <c:v>96.939719999999994</c:v>
                </c:pt>
                <c:pt idx="2565">
                  <c:v>99.789810000000003</c:v>
                </c:pt>
                <c:pt idx="2566">
                  <c:v>405.5804</c:v>
                </c:pt>
                <c:pt idx="2567">
                  <c:v>132.26820000000001</c:v>
                </c:pt>
                <c:pt idx="2568">
                  <c:v>94.310590000000005</c:v>
                </c:pt>
                <c:pt idx="2569">
                  <c:v>78.210589999999996</c:v>
                </c:pt>
                <c:pt idx="2570">
                  <c:v>334.2756</c:v>
                </c:pt>
                <c:pt idx="2571">
                  <c:v>46.308070000000001</c:v>
                </c:pt>
                <c:pt idx="2572">
                  <c:v>46.921250000000001</c:v>
                </c:pt>
                <c:pt idx="2573">
                  <c:v>86.852410000000006</c:v>
                </c:pt>
                <c:pt idx="2574">
                  <c:v>180.45689999999999</c:v>
                </c:pt>
                <c:pt idx="2575">
                  <c:v>93.239540000000005</c:v>
                </c:pt>
                <c:pt idx="2576">
                  <c:v>99.448509999999999</c:v>
                </c:pt>
                <c:pt idx="2577">
                  <c:v>195.99299999999999</c:v>
                </c:pt>
                <c:pt idx="2578">
                  <c:v>104.9692</c:v>
                </c:pt>
                <c:pt idx="2579">
                  <c:v>99.346699999999998</c:v>
                </c:pt>
                <c:pt idx="2580">
                  <c:v>52.09301</c:v>
                </c:pt>
                <c:pt idx="2581">
                  <c:v>92.770539999999997</c:v>
                </c:pt>
                <c:pt idx="2582">
                  <c:v>168.83670000000001</c:v>
                </c:pt>
                <c:pt idx="2583">
                  <c:v>106.56529999999999</c:v>
                </c:pt>
                <c:pt idx="2584">
                  <c:v>132.477</c:v>
                </c:pt>
                <c:pt idx="2585">
                  <c:v>99.788799999999995</c:v>
                </c:pt>
                <c:pt idx="2586">
                  <c:v>103.5778</c:v>
                </c:pt>
                <c:pt idx="2587">
                  <c:v>74.585750000000004</c:v>
                </c:pt>
                <c:pt idx="2588">
                  <c:v>51.24615</c:v>
                </c:pt>
                <c:pt idx="2589">
                  <c:v>102.1991</c:v>
                </c:pt>
                <c:pt idx="2590">
                  <c:v>145.63229999999999</c:v>
                </c:pt>
                <c:pt idx="2591">
                  <c:v>107.16419999999999</c:v>
                </c:pt>
                <c:pt idx="2592">
                  <c:v>92.926839999999999</c:v>
                </c:pt>
                <c:pt idx="2593">
                  <c:v>100.8069</c:v>
                </c:pt>
                <c:pt idx="2594">
                  <c:v>77.309920000000005</c:v>
                </c:pt>
                <c:pt idx="2595">
                  <c:v>214.9136</c:v>
                </c:pt>
                <c:pt idx="2596">
                  <c:v>107.0343</c:v>
                </c:pt>
                <c:pt idx="2597">
                  <c:v>112.49209999999999</c:v>
                </c:pt>
                <c:pt idx="2598">
                  <c:v>109.64230000000001</c:v>
                </c:pt>
                <c:pt idx="2599">
                  <c:v>188.06319999999999</c:v>
                </c:pt>
                <c:pt idx="2600">
                  <c:v>109.8901</c:v>
                </c:pt>
                <c:pt idx="2601">
                  <c:v>77.914190000000005</c:v>
                </c:pt>
                <c:pt idx="2602">
                  <c:v>116.0937</c:v>
                </c:pt>
                <c:pt idx="2603">
                  <c:v>65.523830000000004</c:v>
                </c:pt>
                <c:pt idx="2604">
                  <c:v>215.3023</c:v>
                </c:pt>
                <c:pt idx="2605">
                  <c:v>115.896</c:v>
                </c:pt>
                <c:pt idx="2606">
                  <c:v>123.92189999999999</c:v>
                </c:pt>
                <c:pt idx="2607">
                  <c:v>124.8009</c:v>
                </c:pt>
                <c:pt idx="2608">
                  <c:v>83.534909999999996</c:v>
                </c:pt>
                <c:pt idx="2609">
                  <c:v>61.854669999999999</c:v>
                </c:pt>
                <c:pt idx="2610">
                  <c:v>109.752</c:v>
                </c:pt>
                <c:pt idx="2611">
                  <c:v>78.714290000000005</c:v>
                </c:pt>
              </c:numCache>
            </c:numRef>
          </c:yVal>
          <c:smooth val="0"/>
          <c:extLst>
            <c:ext xmlns:c16="http://schemas.microsoft.com/office/drawing/2014/chart" uri="{C3380CC4-5D6E-409C-BE32-E72D297353CC}">
              <c16:uniqueId val="{00000000-7935-6442-95BB-C9EE3CC6E3E3}"/>
            </c:ext>
          </c:extLst>
        </c:ser>
        <c:dLbls>
          <c:showLegendKey val="0"/>
          <c:showVal val="0"/>
          <c:showCatName val="0"/>
          <c:showSerName val="0"/>
          <c:showPercent val="0"/>
          <c:showBubbleSize val="0"/>
        </c:dLbls>
        <c:axId val="1341538976"/>
        <c:axId val="1341540624"/>
      </c:scatterChart>
      <c:valAx>
        <c:axId val="1341538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Number of dispensing pharmacies in patient's LG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341540624"/>
        <c:crosses val="autoZero"/>
        <c:crossBetween val="midCat"/>
      </c:valAx>
      <c:valAx>
        <c:axId val="1341540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GB" sz="1000" b="0" i="0" kern="1200" baseline="0">
                    <a:solidFill>
                      <a:srgbClr val="000000"/>
                    </a:solidFill>
                    <a:effectLst/>
                    <a:latin typeface="Calibri" panose="020F0502020204030204" pitchFamily="34" charset="0"/>
                  </a:rPr>
                  <a:t>Mean distance between pharmacies and patient's home </a:t>
                </a:r>
                <a:endParaRPr lang="en-AU">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341538976"/>
        <c:crosses val="autoZero"/>
        <c:crossBetween val="midCat"/>
        <c:majorUnit val="5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umber of treatment centers'!$E$1</c:f>
              <c:strCache>
                <c:ptCount val="1"/>
                <c:pt idx="0">
                  <c:v>Number of treatment centers</c:v>
                </c:pt>
              </c:strCache>
            </c:strRef>
          </c:tx>
          <c:spPr>
            <a:ln w="28575" cap="rnd">
              <a:solidFill>
                <a:schemeClr val="accent1"/>
              </a:solidFill>
              <a:round/>
            </a:ln>
            <a:effectLst/>
          </c:spPr>
          <c:marker>
            <c:symbol val="none"/>
          </c:marker>
          <c:cat>
            <c:numRef>
              <c:f>'Number of treatment centers'!$D$2:$D$61</c:f>
              <c:numCache>
                <c:formatCode>mmm\-yy</c:formatCode>
                <c:ptCount val="60"/>
                <c:pt idx="0">
                  <c:v>42552</c:v>
                </c:pt>
                <c:pt idx="1">
                  <c:v>42583</c:v>
                </c:pt>
                <c:pt idx="2">
                  <c:v>42614</c:v>
                </c:pt>
                <c:pt idx="3">
                  <c:v>42644</c:v>
                </c:pt>
                <c:pt idx="4">
                  <c:v>42675</c:v>
                </c:pt>
                <c:pt idx="5">
                  <c:v>42705</c:v>
                </c:pt>
                <c:pt idx="6">
                  <c:v>42736</c:v>
                </c:pt>
                <c:pt idx="7">
                  <c:v>42767</c:v>
                </c:pt>
                <c:pt idx="8">
                  <c:v>42795</c:v>
                </c:pt>
                <c:pt idx="9">
                  <c:v>42826</c:v>
                </c:pt>
                <c:pt idx="10">
                  <c:v>42856</c:v>
                </c:pt>
                <c:pt idx="11">
                  <c:v>42887</c:v>
                </c:pt>
                <c:pt idx="12">
                  <c:v>42917</c:v>
                </c:pt>
                <c:pt idx="13">
                  <c:v>42948</c:v>
                </c:pt>
                <c:pt idx="14">
                  <c:v>42979</c:v>
                </c:pt>
                <c:pt idx="15">
                  <c:v>43009</c:v>
                </c:pt>
                <c:pt idx="16">
                  <c:v>43040</c:v>
                </c:pt>
                <c:pt idx="17">
                  <c:v>43070</c:v>
                </c:pt>
                <c:pt idx="18">
                  <c:v>43101</c:v>
                </c:pt>
                <c:pt idx="19">
                  <c:v>43132</c:v>
                </c:pt>
                <c:pt idx="20">
                  <c:v>43160</c:v>
                </c:pt>
                <c:pt idx="21">
                  <c:v>43191</c:v>
                </c:pt>
                <c:pt idx="22">
                  <c:v>43221</c:v>
                </c:pt>
                <c:pt idx="23">
                  <c:v>43252</c:v>
                </c:pt>
                <c:pt idx="24">
                  <c:v>43282</c:v>
                </c:pt>
                <c:pt idx="25">
                  <c:v>43313</c:v>
                </c:pt>
                <c:pt idx="26">
                  <c:v>43344</c:v>
                </c:pt>
                <c:pt idx="27">
                  <c:v>43374</c:v>
                </c:pt>
                <c:pt idx="28">
                  <c:v>43405</c:v>
                </c:pt>
                <c:pt idx="29">
                  <c:v>43435</c:v>
                </c:pt>
                <c:pt idx="30">
                  <c:v>43466</c:v>
                </c:pt>
                <c:pt idx="31">
                  <c:v>43497</c:v>
                </c:pt>
                <c:pt idx="32">
                  <c:v>43525</c:v>
                </c:pt>
                <c:pt idx="33">
                  <c:v>43556</c:v>
                </c:pt>
                <c:pt idx="34">
                  <c:v>43586</c:v>
                </c:pt>
                <c:pt idx="35">
                  <c:v>43617</c:v>
                </c:pt>
                <c:pt idx="36">
                  <c:v>43647</c:v>
                </c:pt>
                <c:pt idx="37">
                  <c:v>43678</c:v>
                </c:pt>
                <c:pt idx="38">
                  <c:v>43709</c:v>
                </c:pt>
                <c:pt idx="39">
                  <c:v>43739</c:v>
                </c:pt>
                <c:pt idx="40">
                  <c:v>43770</c:v>
                </c:pt>
                <c:pt idx="41">
                  <c:v>43800</c:v>
                </c:pt>
                <c:pt idx="42">
                  <c:v>43831</c:v>
                </c:pt>
                <c:pt idx="43">
                  <c:v>43862</c:v>
                </c:pt>
                <c:pt idx="44">
                  <c:v>43891</c:v>
                </c:pt>
                <c:pt idx="45">
                  <c:v>43922</c:v>
                </c:pt>
                <c:pt idx="46">
                  <c:v>43952</c:v>
                </c:pt>
                <c:pt idx="47">
                  <c:v>43983</c:v>
                </c:pt>
                <c:pt idx="48">
                  <c:v>44013</c:v>
                </c:pt>
                <c:pt idx="49">
                  <c:v>44044</c:v>
                </c:pt>
                <c:pt idx="50">
                  <c:v>44075</c:v>
                </c:pt>
                <c:pt idx="51">
                  <c:v>44105</c:v>
                </c:pt>
                <c:pt idx="52">
                  <c:v>44136</c:v>
                </c:pt>
                <c:pt idx="53">
                  <c:v>44166</c:v>
                </c:pt>
                <c:pt idx="54">
                  <c:v>44197</c:v>
                </c:pt>
                <c:pt idx="55">
                  <c:v>44228</c:v>
                </c:pt>
                <c:pt idx="56">
                  <c:v>44256</c:v>
                </c:pt>
                <c:pt idx="57">
                  <c:v>44287</c:v>
                </c:pt>
                <c:pt idx="58">
                  <c:v>44317</c:v>
                </c:pt>
                <c:pt idx="59">
                  <c:v>44348</c:v>
                </c:pt>
              </c:numCache>
            </c:numRef>
          </c:cat>
          <c:val>
            <c:numRef>
              <c:f>'Number of treatment centers'!$E$2:$E$61</c:f>
              <c:numCache>
                <c:formatCode>General</c:formatCode>
                <c:ptCount val="60"/>
                <c:pt idx="0">
                  <c:v>109</c:v>
                </c:pt>
                <c:pt idx="1">
                  <c:v>113</c:v>
                </c:pt>
                <c:pt idx="2">
                  <c:v>107</c:v>
                </c:pt>
                <c:pt idx="3">
                  <c:v>108</c:v>
                </c:pt>
                <c:pt idx="4">
                  <c:v>109</c:v>
                </c:pt>
                <c:pt idx="5">
                  <c:v>106</c:v>
                </c:pt>
                <c:pt idx="6">
                  <c:v>109</c:v>
                </c:pt>
                <c:pt idx="7">
                  <c:v>109</c:v>
                </c:pt>
                <c:pt idx="8">
                  <c:v>113</c:v>
                </c:pt>
                <c:pt idx="9">
                  <c:v>115</c:v>
                </c:pt>
                <c:pt idx="10">
                  <c:v>112</c:v>
                </c:pt>
                <c:pt idx="11">
                  <c:v>113</c:v>
                </c:pt>
                <c:pt idx="12">
                  <c:v>109</c:v>
                </c:pt>
                <c:pt idx="13">
                  <c:v>114</c:v>
                </c:pt>
                <c:pt idx="14">
                  <c:v>115</c:v>
                </c:pt>
                <c:pt idx="15">
                  <c:v>117</c:v>
                </c:pt>
                <c:pt idx="16">
                  <c:v>115</c:v>
                </c:pt>
                <c:pt idx="17">
                  <c:v>112</c:v>
                </c:pt>
                <c:pt idx="18">
                  <c:v>119</c:v>
                </c:pt>
                <c:pt idx="19">
                  <c:v>120</c:v>
                </c:pt>
                <c:pt idx="20">
                  <c:v>121</c:v>
                </c:pt>
                <c:pt idx="21">
                  <c:v>117</c:v>
                </c:pt>
                <c:pt idx="22">
                  <c:v>117</c:v>
                </c:pt>
                <c:pt idx="23">
                  <c:v>116</c:v>
                </c:pt>
                <c:pt idx="24">
                  <c:v>120</c:v>
                </c:pt>
                <c:pt idx="25">
                  <c:v>123</c:v>
                </c:pt>
                <c:pt idx="26">
                  <c:v>122</c:v>
                </c:pt>
                <c:pt idx="27">
                  <c:v>125</c:v>
                </c:pt>
                <c:pt idx="28">
                  <c:v>131</c:v>
                </c:pt>
                <c:pt idx="29">
                  <c:v>129</c:v>
                </c:pt>
                <c:pt idx="30">
                  <c:v>130</c:v>
                </c:pt>
                <c:pt idx="31">
                  <c:v>136</c:v>
                </c:pt>
                <c:pt idx="32">
                  <c:v>131</c:v>
                </c:pt>
                <c:pt idx="33">
                  <c:v>133</c:v>
                </c:pt>
                <c:pt idx="34">
                  <c:v>136</c:v>
                </c:pt>
                <c:pt idx="35">
                  <c:v>132</c:v>
                </c:pt>
                <c:pt idx="36">
                  <c:v>135</c:v>
                </c:pt>
                <c:pt idx="37">
                  <c:v>135</c:v>
                </c:pt>
                <c:pt idx="38">
                  <c:v>132</c:v>
                </c:pt>
                <c:pt idx="39">
                  <c:v>132</c:v>
                </c:pt>
                <c:pt idx="40">
                  <c:v>131</c:v>
                </c:pt>
                <c:pt idx="41">
                  <c:v>134</c:v>
                </c:pt>
                <c:pt idx="42">
                  <c:v>129</c:v>
                </c:pt>
                <c:pt idx="43">
                  <c:v>133</c:v>
                </c:pt>
                <c:pt idx="44">
                  <c:v>131</c:v>
                </c:pt>
                <c:pt idx="45">
                  <c:v>132</c:v>
                </c:pt>
                <c:pt idx="46">
                  <c:v>135</c:v>
                </c:pt>
                <c:pt idx="47">
                  <c:v>135</c:v>
                </c:pt>
                <c:pt idx="48">
                  <c:v>134</c:v>
                </c:pt>
                <c:pt idx="49">
                  <c:v>134</c:v>
                </c:pt>
                <c:pt idx="50">
                  <c:v>128</c:v>
                </c:pt>
                <c:pt idx="51">
                  <c:v>126</c:v>
                </c:pt>
                <c:pt idx="52">
                  <c:v>133</c:v>
                </c:pt>
                <c:pt idx="53">
                  <c:v>134</c:v>
                </c:pt>
                <c:pt idx="54">
                  <c:v>134</c:v>
                </c:pt>
                <c:pt idx="55">
                  <c:v>135</c:v>
                </c:pt>
                <c:pt idx="56">
                  <c:v>131</c:v>
                </c:pt>
                <c:pt idx="57">
                  <c:v>130</c:v>
                </c:pt>
                <c:pt idx="58">
                  <c:v>132</c:v>
                </c:pt>
                <c:pt idx="59">
                  <c:v>130</c:v>
                </c:pt>
              </c:numCache>
            </c:numRef>
          </c:val>
          <c:smooth val="0"/>
          <c:extLst>
            <c:ext xmlns:c16="http://schemas.microsoft.com/office/drawing/2014/chart" uri="{C3380CC4-5D6E-409C-BE32-E72D297353CC}">
              <c16:uniqueId val="{00000000-C2B9-1246-8D9A-CBA793F3543B}"/>
            </c:ext>
          </c:extLst>
        </c:ser>
        <c:dLbls>
          <c:showLegendKey val="0"/>
          <c:showVal val="0"/>
          <c:showCatName val="0"/>
          <c:showSerName val="0"/>
          <c:showPercent val="0"/>
          <c:showBubbleSize val="0"/>
        </c:dLbls>
        <c:smooth val="0"/>
        <c:axId val="523864320"/>
        <c:axId val="732268288"/>
      </c:lineChart>
      <c:dateAx>
        <c:axId val="523864320"/>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732268288"/>
        <c:crosses val="autoZero"/>
        <c:auto val="1"/>
        <c:lblOffset val="100"/>
        <c:baseTimeUnit val="months"/>
        <c:majorUnit val="4"/>
        <c:majorTimeUnit val="months"/>
      </c:dateAx>
      <c:valAx>
        <c:axId val="732268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5238643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Arial Narrow" panose="020B060602020203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81730334386043"/>
          <c:y val="4.800872061055271E-2"/>
          <c:w val="0.86528646028707967"/>
          <c:h val="0.79259385259769355"/>
        </c:manualLayout>
      </c:layout>
      <c:barChart>
        <c:barDir val="col"/>
        <c:grouping val="clustered"/>
        <c:varyColors val="0"/>
        <c:ser>
          <c:idx val="0"/>
          <c:order val="0"/>
          <c:tx>
            <c:strRef>
              <c:f>'Number of treatment centers'!$A$74</c:f>
              <c:strCache>
                <c:ptCount val="1"/>
                <c:pt idx="0">
                  <c:v>2016</c:v>
                </c:pt>
              </c:strCache>
            </c:strRef>
          </c:tx>
          <c:spPr>
            <a:solidFill>
              <a:schemeClr val="accent1"/>
            </a:solidFill>
            <a:ln>
              <a:noFill/>
            </a:ln>
            <a:effectLst/>
          </c:spPr>
          <c:invertIfNegative val="0"/>
          <c:cat>
            <c:strRef>
              <c:f>'Number of treatment centers'!$B$73:$G$73</c:f>
              <c:strCache>
                <c:ptCount val="6"/>
                <c:pt idx="0">
                  <c:v>Major Cities of Australia</c:v>
                </c:pt>
                <c:pt idx="1">
                  <c:v>Inner Regional Australia</c:v>
                </c:pt>
                <c:pt idx="2">
                  <c:v>Outer Regional Australia</c:v>
                </c:pt>
                <c:pt idx="3">
                  <c:v>Remote Australia</c:v>
                </c:pt>
                <c:pt idx="4">
                  <c:v>Very Remote Australia</c:v>
                </c:pt>
                <c:pt idx="5">
                  <c:v>Total </c:v>
                </c:pt>
              </c:strCache>
            </c:strRef>
          </c:cat>
          <c:val>
            <c:numRef>
              <c:f>'Number of treatment centers'!$B$74:$G$74</c:f>
              <c:numCache>
                <c:formatCode>0</c:formatCode>
                <c:ptCount val="6"/>
                <c:pt idx="0">
                  <c:v>88</c:v>
                </c:pt>
                <c:pt idx="1">
                  <c:v>21</c:v>
                </c:pt>
                <c:pt idx="2">
                  <c:v>15</c:v>
                </c:pt>
                <c:pt idx="3">
                  <c:v>2</c:v>
                </c:pt>
                <c:pt idx="4">
                  <c:v>1</c:v>
                </c:pt>
                <c:pt idx="5">
                  <c:v>127</c:v>
                </c:pt>
              </c:numCache>
            </c:numRef>
          </c:val>
          <c:extLst>
            <c:ext xmlns:c16="http://schemas.microsoft.com/office/drawing/2014/chart" uri="{C3380CC4-5D6E-409C-BE32-E72D297353CC}">
              <c16:uniqueId val="{00000000-78A8-8743-9D42-AC84BEC1BD92}"/>
            </c:ext>
          </c:extLst>
        </c:ser>
        <c:ser>
          <c:idx val="1"/>
          <c:order val="1"/>
          <c:tx>
            <c:strRef>
              <c:f>'Number of treatment centers'!$A$75</c:f>
              <c:strCache>
                <c:ptCount val="1"/>
                <c:pt idx="0">
                  <c:v>2017</c:v>
                </c:pt>
              </c:strCache>
            </c:strRef>
          </c:tx>
          <c:spPr>
            <a:solidFill>
              <a:schemeClr val="accent2"/>
            </a:solidFill>
            <a:ln>
              <a:noFill/>
            </a:ln>
            <a:effectLst/>
          </c:spPr>
          <c:invertIfNegative val="0"/>
          <c:cat>
            <c:strRef>
              <c:f>'Number of treatment centers'!$B$73:$G$73</c:f>
              <c:strCache>
                <c:ptCount val="6"/>
                <c:pt idx="0">
                  <c:v>Major Cities of Australia</c:v>
                </c:pt>
                <c:pt idx="1">
                  <c:v>Inner Regional Australia</c:v>
                </c:pt>
                <c:pt idx="2">
                  <c:v>Outer Regional Australia</c:v>
                </c:pt>
                <c:pt idx="3">
                  <c:v>Remote Australia</c:v>
                </c:pt>
                <c:pt idx="4">
                  <c:v>Very Remote Australia</c:v>
                </c:pt>
                <c:pt idx="5">
                  <c:v>Total </c:v>
                </c:pt>
              </c:strCache>
            </c:strRef>
          </c:cat>
          <c:val>
            <c:numRef>
              <c:f>'Number of treatment centers'!$B$75:$G$75</c:f>
              <c:numCache>
                <c:formatCode>0</c:formatCode>
                <c:ptCount val="6"/>
                <c:pt idx="0">
                  <c:v>104</c:v>
                </c:pt>
                <c:pt idx="1">
                  <c:v>32</c:v>
                </c:pt>
                <c:pt idx="2">
                  <c:v>19</c:v>
                </c:pt>
                <c:pt idx="3">
                  <c:v>2</c:v>
                </c:pt>
                <c:pt idx="4">
                  <c:v>1</c:v>
                </c:pt>
                <c:pt idx="5">
                  <c:v>158</c:v>
                </c:pt>
              </c:numCache>
            </c:numRef>
          </c:val>
          <c:extLst>
            <c:ext xmlns:c16="http://schemas.microsoft.com/office/drawing/2014/chart" uri="{C3380CC4-5D6E-409C-BE32-E72D297353CC}">
              <c16:uniqueId val="{00000001-78A8-8743-9D42-AC84BEC1BD92}"/>
            </c:ext>
          </c:extLst>
        </c:ser>
        <c:ser>
          <c:idx val="2"/>
          <c:order val="2"/>
          <c:tx>
            <c:strRef>
              <c:f>'Number of treatment centers'!$A$76</c:f>
              <c:strCache>
                <c:ptCount val="1"/>
                <c:pt idx="0">
                  <c:v>2018</c:v>
                </c:pt>
              </c:strCache>
            </c:strRef>
          </c:tx>
          <c:spPr>
            <a:solidFill>
              <a:schemeClr val="accent3"/>
            </a:solidFill>
            <a:ln>
              <a:noFill/>
            </a:ln>
            <a:effectLst/>
          </c:spPr>
          <c:invertIfNegative val="0"/>
          <c:cat>
            <c:strRef>
              <c:f>'Number of treatment centers'!$B$73:$G$73</c:f>
              <c:strCache>
                <c:ptCount val="6"/>
                <c:pt idx="0">
                  <c:v>Major Cities of Australia</c:v>
                </c:pt>
                <c:pt idx="1">
                  <c:v>Inner Regional Australia</c:v>
                </c:pt>
                <c:pt idx="2">
                  <c:v>Outer Regional Australia</c:v>
                </c:pt>
                <c:pt idx="3">
                  <c:v>Remote Australia</c:v>
                </c:pt>
                <c:pt idx="4">
                  <c:v>Very Remote Australia</c:v>
                </c:pt>
                <c:pt idx="5">
                  <c:v>Total </c:v>
                </c:pt>
              </c:strCache>
            </c:strRef>
          </c:cat>
          <c:val>
            <c:numRef>
              <c:f>'Number of treatment centers'!$B$76:$G$76</c:f>
              <c:numCache>
                <c:formatCode>0</c:formatCode>
                <c:ptCount val="6"/>
                <c:pt idx="0">
                  <c:v>95</c:v>
                </c:pt>
                <c:pt idx="1">
                  <c:v>30</c:v>
                </c:pt>
                <c:pt idx="2">
                  <c:v>20</c:v>
                </c:pt>
                <c:pt idx="3">
                  <c:v>3</c:v>
                </c:pt>
                <c:pt idx="4">
                  <c:v>1</c:v>
                </c:pt>
                <c:pt idx="5">
                  <c:v>149</c:v>
                </c:pt>
              </c:numCache>
            </c:numRef>
          </c:val>
          <c:extLst>
            <c:ext xmlns:c16="http://schemas.microsoft.com/office/drawing/2014/chart" uri="{C3380CC4-5D6E-409C-BE32-E72D297353CC}">
              <c16:uniqueId val="{00000002-78A8-8743-9D42-AC84BEC1BD92}"/>
            </c:ext>
          </c:extLst>
        </c:ser>
        <c:ser>
          <c:idx val="3"/>
          <c:order val="3"/>
          <c:tx>
            <c:strRef>
              <c:f>'Number of treatment centers'!$A$77</c:f>
              <c:strCache>
                <c:ptCount val="1"/>
                <c:pt idx="0">
                  <c:v>2019</c:v>
                </c:pt>
              </c:strCache>
            </c:strRef>
          </c:tx>
          <c:spPr>
            <a:solidFill>
              <a:schemeClr val="accent4"/>
            </a:solidFill>
            <a:ln>
              <a:noFill/>
            </a:ln>
            <a:effectLst/>
          </c:spPr>
          <c:invertIfNegative val="0"/>
          <c:cat>
            <c:strRef>
              <c:f>'Number of treatment centers'!$B$73:$G$73</c:f>
              <c:strCache>
                <c:ptCount val="6"/>
                <c:pt idx="0">
                  <c:v>Major Cities of Australia</c:v>
                </c:pt>
                <c:pt idx="1">
                  <c:v>Inner Regional Australia</c:v>
                </c:pt>
                <c:pt idx="2">
                  <c:v>Outer Regional Australia</c:v>
                </c:pt>
                <c:pt idx="3">
                  <c:v>Remote Australia</c:v>
                </c:pt>
                <c:pt idx="4">
                  <c:v>Very Remote Australia</c:v>
                </c:pt>
                <c:pt idx="5">
                  <c:v>Total </c:v>
                </c:pt>
              </c:strCache>
            </c:strRef>
          </c:cat>
          <c:val>
            <c:numRef>
              <c:f>'Number of treatment centers'!$B$77:$G$77</c:f>
              <c:numCache>
                <c:formatCode>0</c:formatCode>
                <c:ptCount val="6"/>
                <c:pt idx="0">
                  <c:v>105</c:v>
                </c:pt>
                <c:pt idx="1">
                  <c:v>29</c:v>
                </c:pt>
                <c:pt idx="2">
                  <c:v>19</c:v>
                </c:pt>
                <c:pt idx="3">
                  <c:v>3</c:v>
                </c:pt>
                <c:pt idx="4">
                  <c:v>2</c:v>
                </c:pt>
                <c:pt idx="5">
                  <c:v>158</c:v>
                </c:pt>
              </c:numCache>
            </c:numRef>
          </c:val>
          <c:extLst>
            <c:ext xmlns:c16="http://schemas.microsoft.com/office/drawing/2014/chart" uri="{C3380CC4-5D6E-409C-BE32-E72D297353CC}">
              <c16:uniqueId val="{00000003-78A8-8743-9D42-AC84BEC1BD92}"/>
            </c:ext>
          </c:extLst>
        </c:ser>
        <c:ser>
          <c:idx val="4"/>
          <c:order val="4"/>
          <c:tx>
            <c:strRef>
              <c:f>'Number of treatment centers'!$A$78</c:f>
              <c:strCache>
                <c:ptCount val="1"/>
                <c:pt idx="0">
                  <c:v>2020</c:v>
                </c:pt>
              </c:strCache>
            </c:strRef>
          </c:tx>
          <c:spPr>
            <a:solidFill>
              <a:schemeClr val="accent5"/>
            </a:solidFill>
            <a:ln>
              <a:noFill/>
            </a:ln>
            <a:effectLst/>
          </c:spPr>
          <c:invertIfNegative val="0"/>
          <c:cat>
            <c:strRef>
              <c:f>'Number of treatment centers'!$B$73:$G$73</c:f>
              <c:strCache>
                <c:ptCount val="6"/>
                <c:pt idx="0">
                  <c:v>Major Cities of Australia</c:v>
                </c:pt>
                <c:pt idx="1">
                  <c:v>Inner Regional Australia</c:v>
                </c:pt>
                <c:pt idx="2">
                  <c:v>Outer Regional Australia</c:v>
                </c:pt>
                <c:pt idx="3">
                  <c:v>Remote Australia</c:v>
                </c:pt>
                <c:pt idx="4">
                  <c:v>Very Remote Australia</c:v>
                </c:pt>
                <c:pt idx="5">
                  <c:v>Total </c:v>
                </c:pt>
              </c:strCache>
            </c:strRef>
          </c:cat>
          <c:val>
            <c:numRef>
              <c:f>'Number of treatment centers'!$B$78:$G$78</c:f>
              <c:numCache>
                <c:formatCode>0</c:formatCode>
                <c:ptCount val="6"/>
                <c:pt idx="0">
                  <c:v>103</c:v>
                </c:pt>
                <c:pt idx="1">
                  <c:v>24</c:v>
                </c:pt>
                <c:pt idx="2">
                  <c:v>19</c:v>
                </c:pt>
                <c:pt idx="3">
                  <c:v>6</c:v>
                </c:pt>
                <c:pt idx="4">
                  <c:v>0</c:v>
                </c:pt>
                <c:pt idx="5">
                  <c:v>152</c:v>
                </c:pt>
              </c:numCache>
            </c:numRef>
          </c:val>
          <c:extLst>
            <c:ext xmlns:c16="http://schemas.microsoft.com/office/drawing/2014/chart" uri="{C3380CC4-5D6E-409C-BE32-E72D297353CC}">
              <c16:uniqueId val="{00000004-78A8-8743-9D42-AC84BEC1BD92}"/>
            </c:ext>
          </c:extLst>
        </c:ser>
        <c:ser>
          <c:idx val="5"/>
          <c:order val="5"/>
          <c:tx>
            <c:strRef>
              <c:f>'Number of treatment centers'!$A$79</c:f>
              <c:strCache>
                <c:ptCount val="1"/>
                <c:pt idx="0">
                  <c:v>2021</c:v>
                </c:pt>
              </c:strCache>
            </c:strRef>
          </c:tx>
          <c:spPr>
            <a:solidFill>
              <a:schemeClr val="accent6"/>
            </a:solidFill>
            <a:ln>
              <a:noFill/>
            </a:ln>
            <a:effectLst/>
          </c:spPr>
          <c:invertIfNegative val="0"/>
          <c:cat>
            <c:strRef>
              <c:f>'Number of treatment centers'!$B$73:$G$73</c:f>
              <c:strCache>
                <c:ptCount val="6"/>
                <c:pt idx="0">
                  <c:v>Major Cities of Australia</c:v>
                </c:pt>
                <c:pt idx="1">
                  <c:v>Inner Regional Australia</c:v>
                </c:pt>
                <c:pt idx="2">
                  <c:v>Outer Regional Australia</c:v>
                </c:pt>
                <c:pt idx="3">
                  <c:v>Remote Australia</c:v>
                </c:pt>
                <c:pt idx="4">
                  <c:v>Very Remote Australia</c:v>
                </c:pt>
                <c:pt idx="5">
                  <c:v>Total </c:v>
                </c:pt>
              </c:strCache>
            </c:strRef>
          </c:cat>
          <c:val>
            <c:numRef>
              <c:f>'Number of treatment centers'!$B$79:$G$79</c:f>
              <c:numCache>
                <c:formatCode>0</c:formatCode>
                <c:ptCount val="6"/>
                <c:pt idx="0">
                  <c:v>94</c:v>
                </c:pt>
                <c:pt idx="1">
                  <c:v>24</c:v>
                </c:pt>
                <c:pt idx="2">
                  <c:v>21</c:v>
                </c:pt>
                <c:pt idx="3">
                  <c:v>6</c:v>
                </c:pt>
                <c:pt idx="4">
                  <c:v>1</c:v>
                </c:pt>
                <c:pt idx="5">
                  <c:v>146</c:v>
                </c:pt>
              </c:numCache>
            </c:numRef>
          </c:val>
          <c:extLst>
            <c:ext xmlns:c16="http://schemas.microsoft.com/office/drawing/2014/chart" uri="{C3380CC4-5D6E-409C-BE32-E72D297353CC}">
              <c16:uniqueId val="{00000005-78A8-8743-9D42-AC84BEC1BD92}"/>
            </c:ext>
          </c:extLst>
        </c:ser>
        <c:dLbls>
          <c:showLegendKey val="0"/>
          <c:showVal val="0"/>
          <c:showCatName val="0"/>
          <c:showSerName val="0"/>
          <c:showPercent val="0"/>
          <c:showBubbleSize val="0"/>
        </c:dLbls>
        <c:gapWidth val="219"/>
        <c:overlap val="-27"/>
        <c:axId val="1059296032"/>
        <c:axId val="905441440"/>
      </c:barChart>
      <c:catAx>
        <c:axId val="1059296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crossAx val="905441440"/>
        <c:crosses val="autoZero"/>
        <c:auto val="1"/>
        <c:lblAlgn val="ctr"/>
        <c:lblOffset val="100"/>
        <c:noMultiLvlLbl val="0"/>
      </c:catAx>
      <c:valAx>
        <c:axId val="905441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Number of dispensing pharmac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crossAx val="10592960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Arial Narrow" panose="020B060602020203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FC Related vs. Cycto vs. Nab'!$J$3</c:f>
              <c:strCache>
                <c:ptCount val="1"/>
                <c:pt idx="0">
                  <c:v>Overall</c:v>
                </c:pt>
              </c:strCache>
            </c:strRef>
          </c:tx>
          <c:spPr>
            <a:solidFill>
              <a:schemeClr val="accent1"/>
            </a:solidFill>
            <a:ln>
              <a:noFill/>
            </a:ln>
            <a:effectLst/>
          </c:spPr>
          <c:invertIfNegative val="0"/>
          <c:cat>
            <c:strRef>
              <c:f>'EFC Related vs. Cycto vs. Nab'!$K$2:$P$2</c:f>
              <c:strCache>
                <c:ptCount val="6"/>
                <c:pt idx="0">
                  <c:v>Overall</c:v>
                </c:pt>
                <c:pt idx="1">
                  <c:v>Major Cities of Australia</c:v>
                </c:pt>
                <c:pt idx="2">
                  <c:v>Inner Regional Australia</c:v>
                </c:pt>
                <c:pt idx="3">
                  <c:v>Outer Regional Australia</c:v>
                </c:pt>
                <c:pt idx="4">
                  <c:v>Remote Australia</c:v>
                </c:pt>
                <c:pt idx="5">
                  <c:v>Very Remote Australia</c:v>
                </c:pt>
              </c:strCache>
            </c:strRef>
          </c:cat>
          <c:val>
            <c:numRef>
              <c:f>'EFC Related vs. Cycto vs. Nab'!$K$3:$P$3</c:f>
              <c:numCache>
                <c:formatCode>0</c:formatCode>
                <c:ptCount val="6"/>
                <c:pt idx="0">
                  <c:v>163.1925</c:v>
                </c:pt>
                <c:pt idx="1">
                  <c:v>95.956770000000006</c:v>
                </c:pt>
                <c:pt idx="2">
                  <c:v>166.4813</c:v>
                </c:pt>
                <c:pt idx="3">
                  <c:v>316.31959999999998</c:v>
                </c:pt>
                <c:pt idx="4">
                  <c:v>478.61720000000003</c:v>
                </c:pt>
                <c:pt idx="5">
                  <c:v>849.43600000000004</c:v>
                </c:pt>
              </c:numCache>
            </c:numRef>
          </c:val>
          <c:extLst>
            <c:ext xmlns:c16="http://schemas.microsoft.com/office/drawing/2014/chart" uri="{C3380CC4-5D6E-409C-BE32-E72D297353CC}">
              <c16:uniqueId val="{00000000-83D6-2D4A-AB8F-F1752747149A}"/>
            </c:ext>
          </c:extLst>
        </c:ser>
        <c:ser>
          <c:idx val="1"/>
          <c:order val="1"/>
          <c:tx>
            <c:strRef>
              <c:f>'EFC Related vs. Cycto vs. Nab'!$J$4</c:f>
              <c:strCache>
                <c:ptCount val="1"/>
                <c:pt idx="0">
                  <c:v>EFC related items</c:v>
                </c:pt>
              </c:strCache>
            </c:strRef>
          </c:tx>
          <c:spPr>
            <a:solidFill>
              <a:schemeClr val="accent2"/>
            </a:solidFill>
            <a:ln>
              <a:noFill/>
            </a:ln>
            <a:effectLst/>
          </c:spPr>
          <c:invertIfNegative val="0"/>
          <c:cat>
            <c:strRef>
              <c:f>'EFC Related vs. Cycto vs. Nab'!$K$2:$P$2</c:f>
              <c:strCache>
                <c:ptCount val="6"/>
                <c:pt idx="0">
                  <c:v>Overall</c:v>
                </c:pt>
                <c:pt idx="1">
                  <c:v>Major Cities of Australia</c:v>
                </c:pt>
                <c:pt idx="2">
                  <c:v>Inner Regional Australia</c:v>
                </c:pt>
                <c:pt idx="3">
                  <c:v>Outer Regional Australia</c:v>
                </c:pt>
                <c:pt idx="4">
                  <c:v>Remote Australia</c:v>
                </c:pt>
                <c:pt idx="5">
                  <c:v>Very Remote Australia</c:v>
                </c:pt>
              </c:strCache>
            </c:strRef>
          </c:cat>
          <c:val>
            <c:numRef>
              <c:f>'EFC Related vs. Cycto vs. Nab'!$K$4:$P$4</c:f>
              <c:numCache>
                <c:formatCode>0</c:formatCode>
                <c:ptCount val="6"/>
                <c:pt idx="0">
                  <c:v>126.55110000000001</c:v>
                </c:pt>
                <c:pt idx="1">
                  <c:v>64.717320000000001</c:v>
                </c:pt>
                <c:pt idx="2">
                  <c:v>165.9905</c:v>
                </c:pt>
                <c:pt idx="3">
                  <c:v>255.1978</c:v>
                </c:pt>
                <c:pt idx="4">
                  <c:v>774.26300000000003</c:v>
                </c:pt>
                <c:pt idx="5">
                  <c:v>1609.1990000000001</c:v>
                </c:pt>
              </c:numCache>
            </c:numRef>
          </c:val>
          <c:extLst>
            <c:ext xmlns:c16="http://schemas.microsoft.com/office/drawing/2014/chart" uri="{C3380CC4-5D6E-409C-BE32-E72D297353CC}">
              <c16:uniqueId val="{00000001-83D6-2D4A-AB8F-F1752747149A}"/>
            </c:ext>
          </c:extLst>
        </c:ser>
        <c:ser>
          <c:idx val="2"/>
          <c:order val="2"/>
          <c:tx>
            <c:strRef>
              <c:f>'EFC Related vs. Cycto vs. Nab'!$J$5</c:f>
              <c:strCache>
                <c:ptCount val="1"/>
                <c:pt idx="0">
                  <c:v>Cytotoxics</c:v>
                </c:pt>
              </c:strCache>
            </c:strRef>
          </c:tx>
          <c:spPr>
            <a:solidFill>
              <a:schemeClr val="accent3"/>
            </a:solidFill>
            <a:ln>
              <a:noFill/>
            </a:ln>
            <a:effectLst/>
          </c:spPr>
          <c:invertIfNegative val="0"/>
          <c:cat>
            <c:strRef>
              <c:f>'EFC Related vs. Cycto vs. Nab'!$K$2:$P$2</c:f>
              <c:strCache>
                <c:ptCount val="6"/>
                <c:pt idx="0">
                  <c:v>Overall</c:v>
                </c:pt>
                <c:pt idx="1">
                  <c:v>Major Cities of Australia</c:v>
                </c:pt>
                <c:pt idx="2">
                  <c:v>Inner Regional Australia</c:v>
                </c:pt>
                <c:pt idx="3">
                  <c:v>Outer Regional Australia</c:v>
                </c:pt>
                <c:pt idx="4">
                  <c:v>Remote Australia</c:v>
                </c:pt>
                <c:pt idx="5">
                  <c:v>Very Remote Australia</c:v>
                </c:pt>
              </c:strCache>
            </c:strRef>
          </c:cat>
          <c:val>
            <c:numRef>
              <c:f>'EFC Related vs. Cycto vs. Nab'!$K$5:$P$5</c:f>
              <c:numCache>
                <c:formatCode>0</c:formatCode>
                <c:ptCount val="6"/>
                <c:pt idx="0">
                  <c:v>172.0599</c:v>
                </c:pt>
                <c:pt idx="1">
                  <c:v>108.3964</c:v>
                </c:pt>
                <c:pt idx="2">
                  <c:v>271.02769999999998</c:v>
                </c:pt>
                <c:pt idx="3">
                  <c:v>409.6671</c:v>
                </c:pt>
                <c:pt idx="4">
                  <c:v>880.99360000000001</c:v>
                </c:pt>
                <c:pt idx="5">
                  <c:v>1646.7639999999999</c:v>
                </c:pt>
              </c:numCache>
            </c:numRef>
          </c:val>
          <c:extLst>
            <c:ext xmlns:c16="http://schemas.microsoft.com/office/drawing/2014/chart" uri="{C3380CC4-5D6E-409C-BE32-E72D297353CC}">
              <c16:uniqueId val="{00000002-83D6-2D4A-AB8F-F1752747149A}"/>
            </c:ext>
          </c:extLst>
        </c:ser>
        <c:ser>
          <c:idx val="3"/>
          <c:order val="3"/>
          <c:tx>
            <c:strRef>
              <c:f>'EFC Related vs. Cycto vs. Nab'!$J$6</c:f>
              <c:strCache>
                <c:ptCount val="1"/>
                <c:pt idx="0">
                  <c:v>IO/Mabs</c:v>
                </c:pt>
              </c:strCache>
            </c:strRef>
          </c:tx>
          <c:spPr>
            <a:solidFill>
              <a:schemeClr val="accent4"/>
            </a:solidFill>
            <a:ln>
              <a:noFill/>
            </a:ln>
            <a:effectLst/>
          </c:spPr>
          <c:invertIfNegative val="0"/>
          <c:cat>
            <c:strRef>
              <c:f>'EFC Related vs. Cycto vs. Nab'!$K$2:$P$2</c:f>
              <c:strCache>
                <c:ptCount val="6"/>
                <c:pt idx="0">
                  <c:v>Overall</c:v>
                </c:pt>
                <c:pt idx="1">
                  <c:v>Major Cities of Australia</c:v>
                </c:pt>
                <c:pt idx="2">
                  <c:v>Inner Regional Australia</c:v>
                </c:pt>
                <c:pt idx="3">
                  <c:v>Outer Regional Australia</c:v>
                </c:pt>
                <c:pt idx="4">
                  <c:v>Remote Australia</c:v>
                </c:pt>
                <c:pt idx="5">
                  <c:v>Very Remote Australia</c:v>
                </c:pt>
              </c:strCache>
            </c:strRef>
          </c:cat>
          <c:val>
            <c:numRef>
              <c:f>'EFC Related vs. Cycto vs. Nab'!$K$6:$P$6</c:f>
              <c:numCache>
                <c:formatCode>0</c:formatCode>
                <c:ptCount val="6"/>
                <c:pt idx="0">
                  <c:v>150.9914</c:v>
                </c:pt>
                <c:pt idx="1">
                  <c:v>94.161519999999996</c:v>
                </c:pt>
                <c:pt idx="2">
                  <c:v>234.4614</c:v>
                </c:pt>
                <c:pt idx="3">
                  <c:v>374.33199999999999</c:v>
                </c:pt>
                <c:pt idx="4">
                  <c:v>798.86789999999996</c:v>
                </c:pt>
                <c:pt idx="5">
                  <c:v>1429.4590000000001</c:v>
                </c:pt>
              </c:numCache>
            </c:numRef>
          </c:val>
          <c:extLst>
            <c:ext xmlns:c16="http://schemas.microsoft.com/office/drawing/2014/chart" uri="{C3380CC4-5D6E-409C-BE32-E72D297353CC}">
              <c16:uniqueId val="{00000003-83D6-2D4A-AB8F-F1752747149A}"/>
            </c:ext>
          </c:extLst>
        </c:ser>
        <c:dLbls>
          <c:showLegendKey val="0"/>
          <c:showVal val="0"/>
          <c:showCatName val="0"/>
          <c:showSerName val="0"/>
          <c:showPercent val="0"/>
          <c:showBubbleSize val="0"/>
        </c:dLbls>
        <c:gapWidth val="219"/>
        <c:overlap val="-27"/>
        <c:axId val="1289268911"/>
        <c:axId val="1278505151"/>
      </c:barChart>
      <c:catAx>
        <c:axId val="128926891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ARI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1278505151"/>
        <c:crosses val="autoZero"/>
        <c:auto val="1"/>
        <c:lblAlgn val="ctr"/>
        <c:lblOffset val="100"/>
        <c:noMultiLvlLbl val="0"/>
      </c:catAx>
      <c:valAx>
        <c:axId val="12785051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Distamce</a:t>
                </a:r>
                <a:r>
                  <a:rPr lang="en-AU" baseline="0"/>
                  <a:t> (km)</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128926891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Arial Narrow" panose="020B0606020202030204" pitchFamily="3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Mean distance by drug'!$F$2</c:f>
              <c:strCache>
                <c:ptCount val="1"/>
                <c:pt idx="0">
                  <c:v>Distance (km)</c:v>
                </c:pt>
              </c:strCache>
            </c:strRef>
          </c:tx>
          <c:spPr>
            <a:solidFill>
              <a:schemeClr val="accent1"/>
            </a:solidFill>
            <a:ln>
              <a:noFill/>
            </a:ln>
            <a:effectLst/>
          </c:spPr>
          <c:invertIfNegative val="0"/>
          <c:cat>
            <c:strRef>
              <c:f>'Mean distance by drug'!$E$3:$E$36</c:f>
              <c:strCache>
                <c:ptCount val="33"/>
                <c:pt idx="0">
                  <c:v>Idarubicin</c:v>
                </c:pt>
                <c:pt idx="1">
                  <c:v>Fludarabine</c:v>
                </c:pt>
                <c:pt idx="2">
                  <c:v>Fotemustine</c:v>
                </c:pt>
                <c:pt idx="3">
                  <c:v>Ifosfamide</c:v>
                </c:pt>
                <c:pt idx="4">
                  <c:v>Cisplatin</c:v>
                </c:pt>
                <c:pt idx="5">
                  <c:v>Cytarabine</c:v>
                </c:pt>
                <c:pt idx="6">
                  <c:v>Pemetrexed</c:v>
                </c:pt>
                <c:pt idx="7">
                  <c:v>Vincristine</c:v>
                </c:pt>
                <c:pt idx="8">
                  <c:v>Etoposide</c:v>
                </c:pt>
                <c:pt idx="9">
                  <c:v>Bleomycin</c:v>
                </c:pt>
                <c:pt idx="10">
                  <c:v>Raltitrexed</c:v>
                </c:pt>
                <c:pt idx="11">
                  <c:v>Cladribine</c:v>
                </c:pt>
                <c:pt idx="12">
                  <c:v>Bendamustine</c:v>
                </c:pt>
                <c:pt idx="13">
                  <c:v>Vinorelbine</c:v>
                </c:pt>
                <c:pt idx="14">
                  <c:v>Arsenic</c:v>
                </c:pt>
                <c:pt idx="15">
                  <c:v>Carboplatin</c:v>
                </c:pt>
                <c:pt idx="16">
                  <c:v>Doxorubicin Hydrochloride (As Pegylated Liposomal)</c:v>
                </c:pt>
                <c:pt idx="17">
                  <c:v>Vinblastine</c:v>
                </c:pt>
                <c:pt idx="18">
                  <c:v>Docetaxel</c:v>
                </c:pt>
                <c:pt idx="19">
                  <c:v>Cabazitaxel</c:v>
                </c:pt>
                <c:pt idx="20">
                  <c:v>Doxorubicin</c:v>
                </c:pt>
                <c:pt idx="21">
                  <c:v>Cyclophosphamide</c:v>
                </c:pt>
                <c:pt idx="22">
                  <c:v>Irinotecan</c:v>
                </c:pt>
                <c:pt idx="23">
                  <c:v>Oxaliplatin</c:v>
                </c:pt>
                <c:pt idx="24">
                  <c:v>Gemcitabine</c:v>
                </c:pt>
                <c:pt idx="25">
                  <c:v>Pralatrexate</c:v>
                </c:pt>
                <c:pt idx="26">
                  <c:v>Nanoparticle Albumin-Bound Paclitaxel</c:v>
                </c:pt>
                <c:pt idx="27">
                  <c:v>Fluorouracil</c:v>
                </c:pt>
                <c:pt idx="28">
                  <c:v>Mitozantrone</c:v>
                </c:pt>
                <c:pt idx="29">
                  <c:v>Eribulin</c:v>
                </c:pt>
                <c:pt idx="30">
                  <c:v>Paclitaxel</c:v>
                </c:pt>
                <c:pt idx="31">
                  <c:v>Epirubicin</c:v>
                </c:pt>
                <c:pt idx="32">
                  <c:v>Topotecan</c:v>
                </c:pt>
              </c:strCache>
              <c:extLst/>
            </c:strRef>
          </c:cat>
          <c:val>
            <c:numRef>
              <c:f>'Mean distance by drug'!$F$3:$F$36</c:f>
              <c:numCache>
                <c:formatCode>General</c:formatCode>
                <c:ptCount val="33"/>
                <c:pt idx="0" formatCode="_(* #,##0.00_);_(* \(#,##0.00\);_(* &quot;-&quot;??_);_(@_)">
                  <c:v>249.02969999999999</c:v>
                </c:pt>
                <c:pt idx="1">
                  <c:v>205.88220000000001</c:v>
                </c:pt>
                <c:pt idx="2">
                  <c:v>200.37970000000001</c:v>
                </c:pt>
                <c:pt idx="3">
                  <c:v>185.8783</c:v>
                </c:pt>
                <c:pt idx="4">
                  <c:v>182.7004</c:v>
                </c:pt>
                <c:pt idx="5">
                  <c:v>180.31219999999999</c:v>
                </c:pt>
                <c:pt idx="6">
                  <c:v>179.50399999999999</c:v>
                </c:pt>
                <c:pt idx="7" formatCode="_(* #,##0.00_);_(* \(#,##0.00\);_(* &quot;-&quot;??_);_(@_)">
                  <c:v>170.82040000000001</c:v>
                </c:pt>
                <c:pt idx="8">
                  <c:v>169.9265</c:v>
                </c:pt>
                <c:pt idx="9">
                  <c:v>166.57380000000001</c:v>
                </c:pt>
                <c:pt idx="10" formatCode="_(* #,##0.00_);_(* \(#,##0.00\);_(* &quot;-&quot;??_);_(@_)">
                  <c:v>164.2955</c:v>
                </c:pt>
                <c:pt idx="11">
                  <c:v>159.36439999999999</c:v>
                </c:pt>
                <c:pt idx="12">
                  <c:v>159.04079999999999</c:v>
                </c:pt>
                <c:pt idx="13">
                  <c:v>153.61869999999999</c:v>
                </c:pt>
                <c:pt idx="14">
                  <c:v>153.23320000000001</c:v>
                </c:pt>
                <c:pt idx="15">
                  <c:v>151.51320000000001</c:v>
                </c:pt>
                <c:pt idx="16">
                  <c:v>148.9571</c:v>
                </c:pt>
                <c:pt idx="17">
                  <c:v>148.63040000000001</c:v>
                </c:pt>
                <c:pt idx="18">
                  <c:v>148.483</c:v>
                </c:pt>
                <c:pt idx="19">
                  <c:v>148.345</c:v>
                </c:pt>
                <c:pt idx="20">
                  <c:v>143.50149999999999</c:v>
                </c:pt>
                <c:pt idx="21">
                  <c:v>141.9974</c:v>
                </c:pt>
                <c:pt idx="22">
                  <c:v>141.60679999999999</c:v>
                </c:pt>
                <c:pt idx="23">
                  <c:v>141.44970000000001</c:v>
                </c:pt>
                <c:pt idx="24" formatCode="_(* #,##0.00_);_(* \(#,##0.00\);_(* &quot;-&quot;??_);_(@_)">
                  <c:v>141.37</c:v>
                </c:pt>
                <c:pt idx="25" formatCode="_(* #,##0.00_);_(* \(#,##0.00\);_(* &quot;-&quot;??_);_(@_)">
                  <c:v>139.0624</c:v>
                </c:pt>
                <c:pt idx="26" formatCode="_(* #,##0.00_);_(* \(#,##0.00\);_(* &quot;-&quot;??_);_(@_)">
                  <c:v>134.53210000000001</c:v>
                </c:pt>
                <c:pt idx="27">
                  <c:v>132.81829999999999</c:v>
                </c:pt>
                <c:pt idx="28">
                  <c:v>128.1969</c:v>
                </c:pt>
                <c:pt idx="29">
                  <c:v>125.6943</c:v>
                </c:pt>
                <c:pt idx="30" formatCode="_(* #,##0.00_);_(* \(#,##0.00\);_(* &quot;-&quot;??_);_(@_)">
                  <c:v>123.1909</c:v>
                </c:pt>
                <c:pt idx="31">
                  <c:v>118.1527</c:v>
                </c:pt>
                <c:pt idx="32">
                  <c:v>100.1161</c:v>
                </c:pt>
              </c:numCache>
              <c:extLst/>
            </c:numRef>
          </c:val>
          <c:extLst>
            <c:ext xmlns:c16="http://schemas.microsoft.com/office/drawing/2014/chart" uri="{C3380CC4-5D6E-409C-BE32-E72D297353CC}">
              <c16:uniqueId val="{00000000-8DDE-FD43-B21E-266790DB67E9}"/>
            </c:ext>
          </c:extLst>
        </c:ser>
        <c:dLbls>
          <c:showLegendKey val="0"/>
          <c:showVal val="0"/>
          <c:showCatName val="0"/>
          <c:showSerName val="0"/>
          <c:showPercent val="0"/>
          <c:showBubbleSize val="0"/>
        </c:dLbls>
        <c:gapWidth val="182"/>
        <c:axId val="1505737487"/>
        <c:axId val="1287665807"/>
      </c:barChart>
      <c:catAx>
        <c:axId val="150573748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1287665807"/>
        <c:crosses val="autoZero"/>
        <c:auto val="1"/>
        <c:lblAlgn val="ctr"/>
        <c:lblOffset val="100"/>
        <c:tickLblSkip val="1"/>
        <c:noMultiLvlLbl val="0"/>
      </c:catAx>
      <c:valAx>
        <c:axId val="1287665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Distance (k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15057374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Arial Narrow" panose="020B060602020203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Mean distance by drug'!$I$2</c:f>
              <c:strCache>
                <c:ptCount val="1"/>
                <c:pt idx="0">
                  <c:v>Distance (km)</c:v>
                </c:pt>
              </c:strCache>
            </c:strRef>
          </c:tx>
          <c:spPr>
            <a:solidFill>
              <a:schemeClr val="accent1"/>
            </a:solidFill>
            <a:ln>
              <a:noFill/>
            </a:ln>
            <a:effectLst/>
          </c:spPr>
          <c:invertIfNegative val="0"/>
          <c:cat>
            <c:strRef>
              <c:f>'Mean distance by drug'!$H$3:$H$23</c:f>
              <c:strCache>
                <c:ptCount val="21"/>
                <c:pt idx="0">
                  <c:v>Obinutuzumab</c:v>
                </c:pt>
                <c:pt idx="1">
                  <c:v>Pembrolizumab</c:v>
                </c:pt>
                <c:pt idx="2">
                  <c:v>Carfilzomib</c:v>
                </c:pt>
                <c:pt idx="3">
                  <c:v>Brentuximab Vedotin</c:v>
                </c:pt>
                <c:pt idx="4">
                  <c:v>Blinatumomab</c:v>
                </c:pt>
                <c:pt idx="5">
                  <c:v>Bortezomib</c:v>
                </c:pt>
                <c:pt idx="6">
                  <c:v>Trastuzumab Emtansine</c:v>
                </c:pt>
                <c:pt idx="7">
                  <c:v>Ipilimumab</c:v>
                </c:pt>
                <c:pt idx="8">
                  <c:v>Rituximab</c:v>
                </c:pt>
                <c:pt idx="9">
                  <c:v>Atezolizumab</c:v>
                </c:pt>
                <c:pt idx="10">
                  <c:v>Nivolumab</c:v>
                </c:pt>
                <c:pt idx="11">
                  <c:v>Panitumumab</c:v>
                </c:pt>
                <c:pt idx="12">
                  <c:v>Ofatumumab</c:v>
                </c:pt>
                <c:pt idx="13">
                  <c:v>Cetuximab</c:v>
                </c:pt>
                <c:pt idx="14">
                  <c:v>Durvalumab</c:v>
                </c:pt>
                <c:pt idx="15">
                  <c:v>Pertuzumab</c:v>
                </c:pt>
                <c:pt idx="16">
                  <c:v>Bevacizumab</c:v>
                </c:pt>
                <c:pt idx="17">
                  <c:v>Daratumumab</c:v>
                </c:pt>
                <c:pt idx="18">
                  <c:v>Avelumab</c:v>
                </c:pt>
                <c:pt idx="19">
                  <c:v>Trastuzumab</c:v>
                </c:pt>
                <c:pt idx="20">
                  <c:v>Inotuzumab Ozogamicin</c:v>
                </c:pt>
              </c:strCache>
            </c:strRef>
          </c:cat>
          <c:val>
            <c:numRef>
              <c:f>'Mean distance by drug'!$I$3:$I$23</c:f>
              <c:numCache>
                <c:formatCode>General</c:formatCode>
                <c:ptCount val="21"/>
                <c:pt idx="0">
                  <c:v>184.45179999999999</c:v>
                </c:pt>
                <c:pt idx="1">
                  <c:v>176.02520000000001</c:v>
                </c:pt>
                <c:pt idx="2">
                  <c:v>176.0179</c:v>
                </c:pt>
                <c:pt idx="3">
                  <c:v>175.92330000000001</c:v>
                </c:pt>
                <c:pt idx="4">
                  <c:v>174.32669999999999</c:v>
                </c:pt>
                <c:pt idx="5">
                  <c:v>170.6131</c:v>
                </c:pt>
                <c:pt idx="6" formatCode="_(* #,##0.00_);_(* \(#,##0.00\);_(* &quot;-&quot;??_);_(@_)">
                  <c:v>158.81020000000001</c:v>
                </c:pt>
                <c:pt idx="7">
                  <c:v>155.2424</c:v>
                </c:pt>
                <c:pt idx="8">
                  <c:v>155.2347</c:v>
                </c:pt>
                <c:pt idx="9">
                  <c:v>155.06</c:v>
                </c:pt>
                <c:pt idx="10">
                  <c:v>153.51840000000001</c:v>
                </c:pt>
                <c:pt idx="11">
                  <c:v>151.73570000000001</c:v>
                </c:pt>
                <c:pt idx="12">
                  <c:v>146.9777</c:v>
                </c:pt>
                <c:pt idx="13">
                  <c:v>141.7227</c:v>
                </c:pt>
                <c:pt idx="14">
                  <c:v>141.45590000000001</c:v>
                </c:pt>
                <c:pt idx="15">
                  <c:v>137.06440000000001</c:v>
                </c:pt>
                <c:pt idx="16">
                  <c:v>134.80879999999999</c:v>
                </c:pt>
                <c:pt idx="17">
                  <c:v>133.51</c:v>
                </c:pt>
                <c:pt idx="18" formatCode="_(* #,##0.00_);_(* \(#,##0.00\);_(* &quot;-&quot;??_);_(@_)">
                  <c:v>125.0583</c:v>
                </c:pt>
                <c:pt idx="19">
                  <c:v>123.4084</c:v>
                </c:pt>
                <c:pt idx="20">
                  <c:v>99.619699999999995</c:v>
                </c:pt>
              </c:numCache>
            </c:numRef>
          </c:val>
          <c:extLst>
            <c:ext xmlns:c16="http://schemas.microsoft.com/office/drawing/2014/chart" uri="{C3380CC4-5D6E-409C-BE32-E72D297353CC}">
              <c16:uniqueId val="{00000000-B0D5-0142-A11C-172BEF1BAB9A}"/>
            </c:ext>
          </c:extLst>
        </c:ser>
        <c:dLbls>
          <c:showLegendKey val="0"/>
          <c:showVal val="0"/>
          <c:showCatName val="0"/>
          <c:showSerName val="0"/>
          <c:showPercent val="0"/>
          <c:showBubbleSize val="0"/>
        </c:dLbls>
        <c:gapWidth val="182"/>
        <c:axId val="1505737487"/>
        <c:axId val="1287665807"/>
      </c:barChart>
      <c:catAx>
        <c:axId val="150573748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1287665807"/>
        <c:crosses val="autoZero"/>
        <c:auto val="1"/>
        <c:lblAlgn val="ctr"/>
        <c:lblOffset val="100"/>
        <c:tickLblSkip val="1"/>
        <c:noMultiLvlLbl val="0"/>
      </c:catAx>
      <c:valAx>
        <c:axId val="1287665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r>
                  <a:rPr lang="en-AU"/>
                  <a:t>Distance (k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n-US"/>
          </a:p>
        </c:txPr>
        <c:crossAx val="15057374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Arial Narrow" panose="020B060602020203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5">
  <a:schemeClr val="accent5"/>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6BBE5602CEE854CA61E34BB1E5007C9" ma:contentTypeVersion="4" ma:contentTypeDescription="Create a new document." ma:contentTypeScope="" ma:versionID="3384cb8d07feddf3df83702f632546f0">
  <xsd:schema xmlns:xsd="http://www.w3.org/2001/XMLSchema" xmlns:xs="http://www.w3.org/2001/XMLSchema" xmlns:p="http://schemas.microsoft.com/office/2006/metadata/properties" xmlns:ns2="8ad28327-0f15-4799-863d-7554c0f9ab39" targetNamespace="http://schemas.microsoft.com/office/2006/metadata/properties" ma:root="true" ma:fieldsID="114d612ef863438d9ad26556782f8c14" ns2:_="">
    <xsd:import namespace="8ad28327-0f15-4799-863d-7554c0f9ab3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d28327-0f15-4799-863d-7554c0f9ab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666639A-6A11-4516-954C-D6D16E6B31B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2232549-EFCD-4E3A-AE82-D2A0D9EF93E0}">
  <ds:schemaRefs>
    <ds:schemaRef ds:uri="http://schemas.openxmlformats.org/officeDocument/2006/bibliography"/>
  </ds:schemaRefs>
</ds:datastoreItem>
</file>

<file path=customXml/itemProps3.xml><?xml version="1.0" encoding="utf-8"?>
<ds:datastoreItem xmlns:ds="http://schemas.openxmlformats.org/officeDocument/2006/customXml" ds:itemID="{CAE94F2B-79E9-43BB-89C2-A182B8AFF27A}">
  <ds:schemaRefs>
    <ds:schemaRef ds:uri="http://schemas.microsoft.com/sharepoint/v3/contenttype/forms"/>
  </ds:schemaRefs>
</ds:datastoreItem>
</file>

<file path=customXml/itemProps4.xml><?xml version="1.0" encoding="utf-8"?>
<ds:datastoreItem xmlns:ds="http://schemas.openxmlformats.org/officeDocument/2006/customXml" ds:itemID="{C8953F62-89F5-4597-9829-C6B5B8E0F9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d28327-0f15-4799-863d-7554c0f9ab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73093</Words>
  <Characters>986634</Characters>
  <Application>Microsoft Office Word</Application>
  <DocSecurity>0</DocSecurity>
  <Lines>8221</Lines>
  <Paragraphs>2314</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1157413</CharactersWithSpaces>
  <SharedDoc>false</SharedDoc>
  <HLinks>
    <vt:vector size="264" baseType="variant">
      <vt:variant>
        <vt:i4>1310773</vt:i4>
      </vt:variant>
      <vt:variant>
        <vt:i4>260</vt:i4>
      </vt:variant>
      <vt:variant>
        <vt:i4>0</vt:i4>
      </vt:variant>
      <vt:variant>
        <vt:i4>5</vt:i4>
      </vt:variant>
      <vt:variant>
        <vt:lpwstr/>
      </vt:variant>
      <vt:variant>
        <vt:lpwstr>_Toc88478915</vt:lpwstr>
      </vt:variant>
      <vt:variant>
        <vt:i4>1376309</vt:i4>
      </vt:variant>
      <vt:variant>
        <vt:i4>254</vt:i4>
      </vt:variant>
      <vt:variant>
        <vt:i4>0</vt:i4>
      </vt:variant>
      <vt:variant>
        <vt:i4>5</vt:i4>
      </vt:variant>
      <vt:variant>
        <vt:lpwstr/>
      </vt:variant>
      <vt:variant>
        <vt:lpwstr>_Toc88478914</vt:lpwstr>
      </vt:variant>
      <vt:variant>
        <vt:i4>1179701</vt:i4>
      </vt:variant>
      <vt:variant>
        <vt:i4>248</vt:i4>
      </vt:variant>
      <vt:variant>
        <vt:i4>0</vt:i4>
      </vt:variant>
      <vt:variant>
        <vt:i4>5</vt:i4>
      </vt:variant>
      <vt:variant>
        <vt:lpwstr/>
      </vt:variant>
      <vt:variant>
        <vt:lpwstr>_Toc88478913</vt:lpwstr>
      </vt:variant>
      <vt:variant>
        <vt:i4>1245237</vt:i4>
      </vt:variant>
      <vt:variant>
        <vt:i4>242</vt:i4>
      </vt:variant>
      <vt:variant>
        <vt:i4>0</vt:i4>
      </vt:variant>
      <vt:variant>
        <vt:i4>5</vt:i4>
      </vt:variant>
      <vt:variant>
        <vt:lpwstr/>
      </vt:variant>
      <vt:variant>
        <vt:lpwstr>_Toc88478912</vt:lpwstr>
      </vt:variant>
      <vt:variant>
        <vt:i4>1048629</vt:i4>
      </vt:variant>
      <vt:variant>
        <vt:i4>236</vt:i4>
      </vt:variant>
      <vt:variant>
        <vt:i4>0</vt:i4>
      </vt:variant>
      <vt:variant>
        <vt:i4>5</vt:i4>
      </vt:variant>
      <vt:variant>
        <vt:lpwstr/>
      </vt:variant>
      <vt:variant>
        <vt:lpwstr>_Toc88478911</vt:lpwstr>
      </vt:variant>
      <vt:variant>
        <vt:i4>1114165</vt:i4>
      </vt:variant>
      <vt:variant>
        <vt:i4>230</vt:i4>
      </vt:variant>
      <vt:variant>
        <vt:i4>0</vt:i4>
      </vt:variant>
      <vt:variant>
        <vt:i4>5</vt:i4>
      </vt:variant>
      <vt:variant>
        <vt:lpwstr/>
      </vt:variant>
      <vt:variant>
        <vt:lpwstr>_Toc88478910</vt:lpwstr>
      </vt:variant>
      <vt:variant>
        <vt:i4>1572916</vt:i4>
      </vt:variant>
      <vt:variant>
        <vt:i4>224</vt:i4>
      </vt:variant>
      <vt:variant>
        <vt:i4>0</vt:i4>
      </vt:variant>
      <vt:variant>
        <vt:i4>5</vt:i4>
      </vt:variant>
      <vt:variant>
        <vt:lpwstr/>
      </vt:variant>
      <vt:variant>
        <vt:lpwstr>_Toc88478909</vt:lpwstr>
      </vt:variant>
      <vt:variant>
        <vt:i4>1638452</vt:i4>
      </vt:variant>
      <vt:variant>
        <vt:i4>218</vt:i4>
      </vt:variant>
      <vt:variant>
        <vt:i4>0</vt:i4>
      </vt:variant>
      <vt:variant>
        <vt:i4>5</vt:i4>
      </vt:variant>
      <vt:variant>
        <vt:lpwstr/>
      </vt:variant>
      <vt:variant>
        <vt:lpwstr>_Toc88478908</vt:lpwstr>
      </vt:variant>
      <vt:variant>
        <vt:i4>1441844</vt:i4>
      </vt:variant>
      <vt:variant>
        <vt:i4>212</vt:i4>
      </vt:variant>
      <vt:variant>
        <vt:i4>0</vt:i4>
      </vt:variant>
      <vt:variant>
        <vt:i4>5</vt:i4>
      </vt:variant>
      <vt:variant>
        <vt:lpwstr/>
      </vt:variant>
      <vt:variant>
        <vt:lpwstr>_Toc88478907</vt:lpwstr>
      </vt:variant>
      <vt:variant>
        <vt:i4>1507380</vt:i4>
      </vt:variant>
      <vt:variant>
        <vt:i4>206</vt:i4>
      </vt:variant>
      <vt:variant>
        <vt:i4>0</vt:i4>
      </vt:variant>
      <vt:variant>
        <vt:i4>5</vt:i4>
      </vt:variant>
      <vt:variant>
        <vt:lpwstr/>
      </vt:variant>
      <vt:variant>
        <vt:lpwstr>_Toc88478906</vt:lpwstr>
      </vt:variant>
      <vt:variant>
        <vt:i4>1310772</vt:i4>
      </vt:variant>
      <vt:variant>
        <vt:i4>200</vt:i4>
      </vt:variant>
      <vt:variant>
        <vt:i4>0</vt:i4>
      </vt:variant>
      <vt:variant>
        <vt:i4>5</vt:i4>
      </vt:variant>
      <vt:variant>
        <vt:lpwstr/>
      </vt:variant>
      <vt:variant>
        <vt:lpwstr>_Toc88478905</vt:lpwstr>
      </vt:variant>
      <vt:variant>
        <vt:i4>1376308</vt:i4>
      </vt:variant>
      <vt:variant>
        <vt:i4>194</vt:i4>
      </vt:variant>
      <vt:variant>
        <vt:i4>0</vt:i4>
      </vt:variant>
      <vt:variant>
        <vt:i4>5</vt:i4>
      </vt:variant>
      <vt:variant>
        <vt:lpwstr/>
      </vt:variant>
      <vt:variant>
        <vt:lpwstr>_Toc88478904</vt:lpwstr>
      </vt:variant>
      <vt:variant>
        <vt:i4>1179700</vt:i4>
      </vt:variant>
      <vt:variant>
        <vt:i4>188</vt:i4>
      </vt:variant>
      <vt:variant>
        <vt:i4>0</vt:i4>
      </vt:variant>
      <vt:variant>
        <vt:i4>5</vt:i4>
      </vt:variant>
      <vt:variant>
        <vt:lpwstr/>
      </vt:variant>
      <vt:variant>
        <vt:lpwstr>_Toc88478903</vt:lpwstr>
      </vt:variant>
      <vt:variant>
        <vt:i4>1245236</vt:i4>
      </vt:variant>
      <vt:variant>
        <vt:i4>182</vt:i4>
      </vt:variant>
      <vt:variant>
        <vt:i4>0</vt:i4>
      </vt:variant>
      <vt:variant>
        <vt:i4>5</vt:i4>
      </vt:variant>
      <vt:variant>
        <vt:lpwstr/>
      </vt:variant>
      <vt:variant>
        <vt:lpwstr>_Toc88478902</vt:lpwstr>
      </vt:variant>
      <vt:variant>
        <vt:i4>1048628</vt:i4>
      </vt:variant>
      <vt:variant>
        <vt:i4>176</vt:i4>
      </vt:variant>
      <vt:variant>
        <vt:i4>0</vt:i4>
      </vt:variant>
      <vt:variant>
        <vt:i4>5</vt:i4>
      </vt:variant>
      <vt:variant>
        <vt:lpwstr/>
      </vt:variant>
      <vt:variant>
        <vt:lpwstr>_Toc88478901</vt:lpwstr>
      </vt:variant>
      <vt:variant>
        <vt:i4>1114164</vt:i4>
      </vt:variant>
      <vt:variant>
        <vt:i4>170</vt:i4>
      </vt:variant>
      <vt:variant>
        <vt:i4>0</vt:i4>
      </vt:variant>
      <vt:variant>
        <vt:i4>5</vt:i4>
      </vt:variant>
      <vt:variant>
        <vt:lpwstr/>
      </vt:variant>
      <vt:variant>
        <vt:lpwstr>_Toc88478900</vt:lpwstr>
      </vt:variant>
      <vt:variant>
        <vt:i4>1638461</vt:i4>
      </vt:variant>
      <vt:variant>
        <vt:i4>164</vt:i4>
      </vt:variant>
      <vt:variant>
        <vt:i4>0</vt:i4>
      </vt:variant>
      <vt:variant>
        <vt:i4>5</vt:i4>
      </vt:variant>
      <vt:variant>
        <vt:lpwstr/>
      </vt:variant>
      <vt:variant>
        <vt:lpwstr>_Toc88478899</vt:lpwstr>
      </vt:variant>
      <vt:variant>
        <vt:i4>1572925</vt:i4>
      </vt:variant>
      <vt:variant>
        <vt:i4>158</vt:i4>
      </vt:variant>
      <vt:variant>
        <vt:i4>0</vt:i4>
      </vt:variant>
      <vt:variant>
        <vt:i4>5</vt:i4>
      </vt:variant>
      <vt:variant>
        <vt:lpwstr/>
      </vt:variant>
      <vt:variant>
        <vt:lpwstr>_Toc88478898</vt:lpwstr>
      </vt:variant>
      <vt:variant>
        <vt:i4>1507389</vt:i4>
      </vt:variant>
      <vt:variant>
        <vt:i4>152</vt:i4>
      </vt:variant>
      <vt:variant>
        <vt:i4>0</vt:i4>
      </vt:variant>
      <vt:variant>
        <vt:i4>5</vt:i4>
      </vt:variant>
      <vt:variant>
        <vt:lpwstr/>
      </vt:variant>
      <vt:variant>
        <vt:lpwstr>_Toc88478897</vt:lpwstr>
      </vt:variant>
      <vt:variant>
        <vt:i4>1441853</vt:i4>
      </vt:variant>
      <vt:variant>
        <vt:i4>146</vt:i4>
      </vt:variant>
      <vt:variant>
        <vt:i4>0</vt:i4>
      </vt:variant>
      <vt:variant>
        <vt:i4>5</vt:i4>
      </vt:variant>
      <vt:variant>
        <vt:lpwstr/>
      </vt:variant>
      <vt:variant>
        <vt:lpwstr>_Toc88478896</vt:lpwstr>
      </vt:variant>
      <vt:variant>
        <vt:i4>1376317</vt:i4>
      </vt:variant>
      <vt:variant>
        <vt:i4>140</vt:i4>
      </vt:variant>
      <vt:variant>
        <vt:i4>0</vt:i4>
      </vt:variant>
      <vt:variant>
        <vt:i4>5</vt:i4>
      </vt:variant>
      <vt:variant>
        <vt:lpwstr/>
      </vt:variant>
      <vt:variant>
        <vt:lpwstr>_Toc88478895</vt:lpwstr>
      </vt:variant>
      <vt:variant>
        <vt:i4>1310781</vt:i4>
      </vt:variant>
      <vt:variant>
        <vt:i4>134</vt:i4>
      </vt:variant>
      <vt:variant>
        <vt:i4>0</vt:i4>
      </vt:variant>
      <vt:variant>
        <vt:i4>5</vt:i4>
      </vt:variant>
      <vt:variant>
        <vt:lpwstr/>
      </vt:variant>
      <vt:variant>
        <vt:lpwstr>_Toc88478894</vt:lpwstr>
      </vt:variant>
      <vt:variant>
        <vt:i4>1245245</vt:i4>
      </vt:variant>
      <vt:variant>
        <vt:i4>128</vt:i4>
      </vt:variant>
      <vt:variant>
        <vt:i4>0</vt:i4>
      </vt:variant>
      <vt:variant>
        <vt:i4>5</vt:i4>
      </vt:variant>
      <vt:variant>
        <vt:lpwstr/>
      </vt:variant>
      <vt:variant>
        <vt:lpwstr>_Toc88478893</vt:lpwstr>
      </vt:variant>
      <vt:variant>
        <vt:i4>1179709</vt:i4>
      </vt:variant>
      <vt:variant>
        <vt:i4>122</vt:i4>
      </vt:variant>
      <vt:variant>
        <vt:i4>0</vt:i4>
      </vt:variant>
      <vt:variant>
        <vt:i4>5</vt:i4>
      </vt:variant>
      <vt:variant>
        <vt:lpwstr/>
      </vt:variant>
      <vt:variant>
        <vt:lpwstr>_Toc88478892</vt:lpwstr>
      </vt:variant>
      <vt:variant>
        <vt:i4>1114173</vt:i4>
      </vt:variant>
      <vt:variant>
        <vt:i4>116</vt:i4>
      </vt:variant>
      <vt:variant>
        <vt:i4>0</vt:i4>
      </vt:variant>
      <vt:variant>
        <vt:i4>5</vt:i4>
      </vt:variant>
      <vt:variant>
        <vt:lpwstr/>
      </vt:variant>
      <vt:variant>
        <vt:lpwstr>_Toc88478891</vt:lpwstr>
      </vt:variant>
      <vt:variant>
        <vt:i4>1048637</vt:i4>
      </vt:variant>
      <vt:variant>
        <vt:i4>110</vt:i4>
      </vt:variant>
      <vt:variant>
        <vt:i4>0</vt:i4>
      </vt:variant>
      <vt:variant>
        <vt:i4>5</vt:i4>
      </vt:variant>
      <vt:variant>
        <vt:lpwstr/>
      </vt:variant>
      <vt:variant>
        <vt:lpwstr>_Toc88478890</vt:lpwstr>
      </vt:variant>
      <vt:variant>
        <vt:i4>1638460</vt:i4>
      </vt:variant>
      <vt:variant>
        <vt:i4>104</vt:i4>
      </vt:variant>
      <vt:variant>
        <vt:i4>0</vt:i4>
      </vt:variant>
      <vt:variant>
        <vt:i4>5</vt:i4>
      </vt:variant>
      <vt:variant>
        <vt:lpwstr/>
      </vt:variant>
      <vt:variant>
        <vt:lpwstr>_Toc88478889</vt:lpwstr>
      </vt:variant>
      <vt:variant>
        <vt:i4>1572924</vt:i4>
      </vt:variant>
      <vt:variant>
        <vt:i4>98</vt:i4>
      </vt:variant>
      <vt:variant>
        <vt:i4>0</vt:i4>
      </vt:variant>
      <vt:variant>
        <vt:i4>5</vt:i4>
      </vt:variant>
      <vt:variant>
        <vt:lpwstr/>
      </vt:variant>
      <vt:variant>
        <vt:lpwstr>_Toc88478888</vt:lpwstr>
      </vt:variant>
      <vt:variant>
        <vt:i4>1507388</vt:i4>
      </vt:variant>
      <vt:variant>
        <vt:i4>92</vt:i4>
      </vt:variant>
      <vt:variant>
        <vt:i4>0</vt:i4>
      </vt:variant>
      <vt:variant>
        <vt:i4>5</vt:i4>
      </vt:variant>
      <vt:variant>
        <vt:lpwstr/>
      </vt:variant>
      <vt:variant>
        <vt:lpwstr>_Toc88478887</vt:lpwstr>
      </vt:variant>
      <vt:variant>
        <vt:i4>1441852</vt:i4>
      </vt:variant>
      <vt:variant>
        <vt:i4>86</vt:i4>
      </vt:variant>
      <vt:variant>
        <vt:i4>0</vt:i4>
      </vt:variant>
      <vt:variant>
        <vt:i4>5</vt:i4>
      </vt:variant>
      <vt:variant>
        <vt:lpwstr/>
      </vt:variant>
      <vt:variant>
        <vt:lpwstr>_Toc88478886</vt:lpwstr>
      </vt:variant>
      <vt:variant>
        <vt:i4>1376316</vt:i4>
      </vt:variant>
      <vt:variant>
        <vt:i4>80</vt:i4>
      </vt:variant>
      <vt:variant>
        <vt:i4>0</vt:i4>
      </vt:variant>
      <vt:variant>
        <vt:i4>5</vt:i4>
      </vt:variant>
      <vt:variant>
        <vt:lpwstr/>
      </vt:variant>
      <vt:variant>
        <vt:lpwstr>_Toc88478885</vt:lpwstr>
      </vt:variant>
      <vt:variant>
        <vt:i4>1310780</vt:i4>
      </vt:variant>
      <vt:variant>
        <vt:i4>74</vt:i4>
      </vt:variant>
      <vt:variant>
        <vt:i4>0</vt:i4>
      </vt:variant>
      <vt:variant>
        <vt:i4>5</vt:i4>
      </vt:variant>
      <vt:variant>
        <vt:lpwstr/>
      </vt:variant>
      <vt:variant>
        <vt:lpwstr>_Toc88478884</vt:lpwstr>
      </vt:variant>
      <vt:variant>
        <vt:i4>1245244</vt:i4>
      </vt:variant>
      <vt:variant>
        <vt:i4>68</vt:i4>
      </vt:variant>
      <vt:variant>
        <vt:i4>0</vt:i4>
      </vt:variant>
      <vt:variant>
        <vt:i4>5</vt:i4>
      </vt:variant>
      <vt:variant>
        <vt:lpwstr/>
      </vt:variant>
      <vt:variant>
        <vt:lpwstr>_Toc88478883</vt:lpwstr>
      </vt:variant>
      <vt:variant>
        <vt:i4>1179708</vt:i4>
      </vt:variant>
      <vt:variant>
        <vt:i4>62</vt:i4>
      </vt:variant>
      <vt:variant>
        <vt:i4>0</vt:i4>
      </vt:variant>
      <vt:variant>
        <vt:i4>5</vt:i4>
      </vt:variant>
      <vt:variant>
        <vt:lpwstr/>
      </vt:variant>
      <vt:variant>
        <vt:lpwstr>_Toc88478882</vt:lpwstr>
      </vt:variant>
      <vt:variant>
        <vt:i4>1114172</vt:i4>
      </vt:variant>
      <vt:variant>
        <vt:i4>56</vt:i4>
      </vt:variant>
      <vt:variant>
        <vt:i4>0</vt:i4>
      </vt:variant>
      <vt:variant>
        <vt:i4>5</vt:i4>
      </vt:variant>
      <vt:variant>
        <vt:lpwstr/>
      </vt:variant>
      <vt:variant>
        <vt:lpwstr>_Toc88478881</vt:lpwstr>
      </vt:variant>
      <vt:variant>
        <vt:i4>1048636</vt:i4>
      </vt:variant>
      <vt:variant>
        <vt:i4>50</vt:i4>
      </vt:variant>
      <vt:variant>
        <vt:i4>0</vt:i4>
      </vt:variant>
      <vt:variant>
        <vt:i4>5</vt:i4>
      </vt:variant>
      <vt:variant>
        <vt:lpwstr/>
      </vt:variant>
      <vt:variant>
        <vt:lpwstr>_Toc88478880</vt:lpwstr>
      </vt:variant>
      <vt:variant>
        <vt:i4>1638451</vt:i4>
      </vt:variant>
      <vt:variant>
        <vt:i4>44</vt:i4>
      </vt:variant>
      <vt:variant>
        <vt:i4>0</vt:i4>
      </vt:variant>
      <vt:variant>
        <vt:i4>5</vt:i4>
      </vt:variant>
      <vt:variant>
        <vt:lpwstr/>
      </vt:variant>
      <vt:variant>
        <vt:lpwstr>_Toc88478879</vt:lpwstr>
      </vt:variant>
      <vt:variant>
        <vt:i4>1572915</vt:i4>
      </vt:variant>
      <vt:variant>
        <vt:i4>38</vt:i4>
      </vt:variant>
      <vt:variant>
        <vt:i4>0</vt:i4>
      </vt:variant>
      <vt:variant>
        <vt:i4>5</vt:i4>
      </vt:variant>
      <vt:variant>
        <vt:lpwstr/>
      </vt:variant>
      <vt:variant>
        <vt:lpwstr>_Toc88478878</vt:lpwstr>
      </vt:variant>
      <vt:variant>
        <vt:i4>1507379</vt:i4>
      </vt:variant>
      <vt:variant>
        <vt:i4>32</vt:i4>
      </vt:variant>
      <vt:variant>
        <vt:i4>0</vt:i4>
      </vt:variant>
      <vt:variant>
        <vt:i4>5</vt:i4>
      </vt:variant>
      <vt:variant>
        <vt:lpwstr/>
      </vt:variant>
      <vt:variant>
        <vt:lpwstr>_Toc88478877</vt:lpwstr>
      </vt:variant>
      <vt:variant>
        <vt:i4>1441843</vt:i4>
      </vt:variant>
      <vt:variant>
        <vt:i4>26</vt:i4>
      </vt:variant>
      <vt:variant>
        <vt:i4>0</vt:i4>
      </vt:variant>
      <vt:variant>
        <vt:i4>5</vt:i4>
      </vt:variant>
      <vt:variant>
        <vt:lpwstr/>
      </vt:variant>
      <vt:variant>
        <vt:lpwstr>_Toc88478876</vt:lpwstr>
      </vt:variant>
      <vt:variant>
        <vt:i4>1376307</vt:i4>
      </vt:variant>
      <vt:variant>
        <vt:i4>20</vt:i4>
      </vt:variant>
      <vt:variant>
        <vt:i4>0</vt:i4>
      </vt:variant>
      <vt:variant>
        <vt:i4>5</vt:i4>
      </vt:variant>
      <vt:variant>
        <vt:lpwstr/>
      </vt:variant>
      <vt:variant>
        <vt:lpwstr>_Toc88478875</vt:lpwstr>
      </vt:variant>
      <vt:variant>
        <vt:i4>1310771</vt:i4>
      </vt:variant>
      <vt:variant>
        <vt:i4>14</vt:i4>
      </vt:variant>
      <vt:variant>
        <vt:i4>0</vt:i4>
      </vt:variant>
      <vt:variant>
        <vt:i4>5</vt:i4>
      </vt:variant>
      <vt:variant>
        <vt:lpwstr/>
      </vt:variant>
      <vt:variant>
        <vt:lpwstr>_Toc88478874</vt:lpwstr>
      </vt:variant>
      <vt:variant>
        <vt:i4>1245235</vt:i4>
      </vt:variant>
      <vt:variant>
        <vt:i4>8</vt:i4>
      </vt:variant>
      <vt:variant>
        <vt:i4>0</vt:i4>
      </vt:variant>
      <vt:variant>
        <vt:i4>5</vt:i4>
      </vt:variant>
      <vt:variant>
        <vt:lpwstr/>
      </vt:variant>
      <vt:variant>
        <vt:lpwstr>_Toc88478873</vt:lpwstr>
      </vt:variant>
      <vt:variant>
        <vt:i4>1179699</vt:i4>
      </vt:variant>
      <vt:variant>
        <vt:i4>2</vt:i4>
      </vt:variant>
      <vt:variant>
        <vt:i4>0</vt:i4>
      </vt:variant>
      <vt:variant>
        <vt:i4>5</vt:i4>
      </vt:variant>
      <vt:variant>
        <vt:lpwstr/>
      </vt:variant>
      <vt:variant>
        <vt:lpwstr>_Toc8847887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Thomas</dc:creator>
  <cp:keywords/>
  <dc:description/>
  <cp:lastModifiedBy>HUA, Beth</cp:lastModifiedBy>
  <cp:revision>2</cp:revision>
  <cp:lastPrinted>2023-09-05T23:56:00Z</cp:lastPrinted>
  <dcterms:created xsi:type="dcterms:W3CDTF">2023-09-11T05:52:00Z</dcterms:created>
  <dcterms:modified xsi:type="dcterms:W3CDTF">2023-09-11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BBE5602CEE854CA61E34BB1E5007C9</vt:lpwstr>
  </property>
  <property fmtid="{D5CDD505-2E9C-101B-9397-08002B2CF9AE}" pid="3" name="MSIP_Label_7454fd80-e2ff-40dc-a7ce-a8751429c4f7_Enabled">
    <vt:lpwstr>true</vt:lpwstr>
  </property>
  <property fmtid="{D5CDD505-2E9C-101B-9397-08002B2CF9AE}" pid="4" name="MSIP_Label_7454fd80-e2ff-40dc-a7ce-a8751429c4f7_SetDate">
    <vt:lpwstr>2022-01-26T05:51:30Z</vt:lpwstr>
  </property>
  <property fmtid="{D5CDD505-2E9C-101B-9397-08002B2CF9AE}" pid="5" name="MSIP_Label_7454fd80-e2ff-40dc-a7ce-a8751429c4f7_Method">
    <vt:lpwstr>Privileged</vt:lpwstr>
  </property>
  <property fmtid="{D5CDD505-2E9C-101B-9397-08002B2CF9AE}" pid="6" name="MSIP_Label_7454fd80-e2ff-40dc-a7ce-a8751429c4f7_Name">
    <vt:lpwstr>UTS-Confidential</vt:lpwstr>
  </property>
  <property fmtid="{D5CDD505-2E9C-101B-9397-08002B2CF9AE}" pid="7" name="MSIP_Label_7454fd80-e2ff-40dc-a7ce-a8751429c4f7_SiteId">
    <vt:lpwstr>e8911c26-cf9f-4a9c-878e-527807be8791</vt:lpwstr>
  </property>
  <property fmtid="{D5CDD505-2E9C-101B-9397-08002B2CF9AE}" pid="8" name="MSIP_Label_7454fd80-e2ff-40dc-a7ce-a8751429c4f7_ActionId">
    <vt:lpwstr>06368bec-1fa6-4084-bcab-2943d372ab7e</vt:lpwstr>
  </property>
  <property fmtid="{D5CDD505-2E9C-101B-9397-08002B2CF9AE}" pid="9" name="MSIP_Label_7454fd80-e2ff-40dc-a7ce-a8751429c4f7_ContentBits">
    <vt:lpwstr>0</vt:lpwstr>
  </property>
</Properties>
</file>